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xmlns:a="http://schemas.openxmlformats.org/drawingml/2006/main" xmlns:pic="http://schemas.openxmlformats.org/drawingml/2006/picture" mc:Ignorable="w14 w15 w16se w16cid w16 w16cex w16sdtdh w16sdtfl w16du wp14">
  <w:body>
    <w:p w14:paraId="0523FC75" w14:textId="77777777" w:rsidR="00D24654" w:rsidRPr="006F4DE1" w:rsidRDefault="00D24654" w:rsidP="00951B60">
      <w:pPr>
        <w:spacing w:before="0" w:beforeAutospacing="0" w:after="160" w:afterAutospacing="0" w:lineRule="auto" w:line="360"/>
        <w:rPr>
          <w:szCs w:val="24"/>
          <w:bCs/>
          <w:b w:val="1"/>
          <w:i w:val="0"/>
          <w:sz w:val="24"/>
          <w:spacing w:val="0"/>
          <w:w w:val="100"/>
          <w:rFonts/>
          <w:caps w:val="0"/>
        </w:rPr>
        <w:snapToGrid w:val="0"/>
        <w:textAlignment w:val="baseline"/>
      </w:pPr>
      <w:r>
        <w:rPr>
          <w:b w:val="1"/>
          <w:i w:val="0"/>
          <w:sz w:val="24"/>
          <w:spacing w:val="0"/>
          <w:w w:val="100"/>
          <w:rFonts/>
          <w:caps w:val="0"/>
        </w:rPr>
        <w:t/>
      </w:r>
    </w:p>
    <w:p w14:paraId="727C6837" w14:textId="645C9489" w:rsidR="001C0009" w:rsidRDefault="00AD6C7F" w:rsidP="00AD6C7F">
      <w:pPr>
        <w:jc w:val="center"/>
        <w:spacing w:before="0" w:beforeAutospacing="0" w:after="160" w:afterAutospacing="0" w:lineRule="auto" w:line="360"/>
        <w:rPr>
          <w:szCs w:val="24"/>
          <w:bCs/>
          <w:b w:val="1"/>
          <w:i w:val="0"/>
          <w:sz w:val="24"/>
          <w:spacing w:val="0"/>
          <w:w w:val="100"/>
          <w:rFonts/>
          <w:caps w:val="0"/>
        </w:rPr>
        <w:snapToGrid w:val="0"/>
        <w:ind w:firstLine="720"/>
        <w:textAlignment w:val="baseline"/>
      </w:pPr>
      <w:r>
        <w:rPr>
          <w:szCs w:val="24"/>
          <w:bCs/>
          <w:b w:val="1"/>
          <w:i w:val="0"/>
          <w:sz w:val="24"/>
          <w:spacing w:val="0"/>
          <w:w w:val="100"/>
          <w:rFonts/>
          <w:caps w:val="0"/>
        </w:rPr>
        <w:t>GEOLOGICAL</w:t>
      </w:r>
      <w:r>
        <w:rPr>
          <w:szCs w:val="24"/>
          <w:bCs/>
          <w:b w:val="1"/>
          <w:i w:val="0"/>
          <w:sz w:val="24"/>
          <w:spacing w:val="0"/>
          <w:w w:val="100"/>
          <w:rFonts/>
          <w:caps w:val="0"/>
        </w:rPr>
        <w:t> </w:t>
      </w:r>
      <w:r>
        <w:rPr>
          <w:szCs w:val="24"/>
          <w:bCs/>
          <w:b w:val="1"/>
          <w:i w:val="0"/>
          <w:sz w:val="24"/>
          <w:spacing w:val="0"/>
          <w:w w:val="100"/>
          <w:rFonts/>
          <w:caps w:val="0"/>
        </w:rPr>
        <w:t>FIELD</w:t>
      </w:r>
      <w:r>
        <w:rPr>
          <w:szCs w:val="24"/>
          <w:bCs/>
          <w:b w:val="1"/>
          <w:i w:val="0"/>
          <w:sz w:val="24"/>
          <w:spacing w:val="0"/>
          <w:w w:val="100"/>
          <w:rFonts/>
          <w:caps w:val="0"/>
        </w:rPr>
        <w:t> </w:t>
      </w:r>
      <w:r>
        <w:rPr>
          <w:szCs w:val="24"/>
          <w:bCs/>
          <w:b w:val="1"/>
          <w:i w:val="0"/>
          <w:sz w:val="24"/>
          <w:spacing w:val="0"/>
          <w:w w:val="100"/>
          <w:rFonts/>
          <w:caps w:val="0"/>
        </w:rPr>
        <w:t>MAPPING</w:t>
      </w:r>
      <w:r>
        <w:rPr>
          <w:szCs w:val="24"/>
          <w:bCs/>
          <w:b w:val="1"/>
          <w:i w:val="0"/>
          <w:sz w:val="24"/>
          <w:spacing w:val="0"/>
          <w:w w:val="100"/>
          <w:rFonts/>
          <w:caps w:val="0"/>
        </w:rPr>
        <w:t> </w:t>
      </w:r>
      <w:r>
        <w:rPr>
          <w:szCs w:val="24"/>
          <w:bCs/>
          <w:b w:val="1"/>
          <w:i w:val="0"/>
          <w:sz w:val="24"/>
          <w:spacing w:val="0"/>
          <w:w w:val="100"/>
          <w:rFonts/>
          <w:caps w:val="0"/>
        </w:rPr>
        <w:t>REPORT</w:t>
      </w:r>
      <w:r>
        <w:rPr>
          <w:szCs w:val="24"/>
          <w:bCs/>
          <w:b w:val="1"/>
          <w:i w:val="0"/>
          <w:sz w:val="24"/>
          <w:spacing w:val="0"/>
          <w:w w:val="100"/>
          <w:rFonts/>
          <w:caps w:val="0"/>
        </w:rPr>
        <w:t> </w:t>
      </w:r>
      <w:r>
        <w:rPr>
          <w:szCs w:val="24"/>
          <w:bCs/>
          <w:b w:val="1"/>
          <w:i w:val="0"/>
          <w:sz w:val="24"/>
          <w:spacing w:val="0"/>
          <w:w w:val="100"/>
          <w:rFonts/>
          <w:caps w:val="0"/>
        </w:rPr>
        <w:t>OF</w:t>
      </w:r>
      <w:r>
        <w:rPr>
          <w:szCs w:val="24"/>
          <w:bCs/>
          <w:b w:val="1"/>
          <w:i w:val="0"/>
          <w:sz w:val="24"/>
          <w:spacing w:val="0"/>
          <w:w w:val="100"/>
          <w:rFonts/>
          <w:caps w:val="0"/>
        </w:rPr>
        <w:t> </w:t>
      </w:r>
      <w:r>
        <w:rPr>
          <w:szCs w:val="24"/>
          <w:bCs/>
          <w:b w:val="1"/>
          <w:i w:val="0"/>
          <w:sz w:val="24"/>
          <w:spacing w:val="0"/>
          <w:w w:val="100"/>
          <w:rFonts/>
          <w:caps w:val="0"/>
        </w:rPr>
        <w:t>SOME</w:t>
      </w:r>
      <w:r>
        <w:rPr>
          <w:szCs w:val="24"/>
          <w:bCs/>
          <w:b w:val="1"/>
          <w:i w:val="0"/>
          <w:sz w:val="24"/>
          <w:spacing w:val="0"/>
          <w:w w:val="100"/>
          <w:rFonts/>
          <w:caps w:val="0"/>
        </w:rPr>
        <w:t> </w:t>
      </w:r>
      <w:r>
        <w:rPr>
          <w:szCs w:val="24"/>
          <w:bCs/>
          <w:b w:val="1"/>
          <w:i w:val="0"/>
          <w:sz w:val="24"/>
          <w:spacing w:val="0"/>
          <w:w w:val="100"/>
          <w:rFonts/>
          <w:caps w:val="0"/>
        </w:rPr>
        <w:t>PARTS</w:t>
      </w:r>
      <w:r>
        <w:rPr>
          <w:szCs w:val="24"/>
          <w:bCs/>
          <w:b w:val="1"/>
          <w:i w:val="0"/>
          <w:sz w:val="24"/>
          <w:spacing w:val="0"/>
          <w:w w:val="100"/>
          <w:rFonts/>
          <w:caps w:val="0"/>
        </w:rPr>
        <w:t> </w:t>
      </w:r>
      <w:r>
        <w:rPr>
          <w:szCs w:val="24"/>
          <w:bCs/>
          <w:b w:val="1"/>
          <w:i w:val="0"/>
          <w:sz w:val="24"/>
          <w:spacing w:val="0"/>
          <w:w w:val="100"/>
          <w:rFonts/>
          <w:caps w:val="0"/>
        </w:rPr>
        <w:t>OF</w:t>
      </w:r>
      <w:r>
        <w:rPr>
          <w:szCs w:val="24"/>
          <w:bCs/>
          <w:b w:val="1"/>
          <w:i w:val="0"/>
          <w:sz w:val="24"/>
          <w:spacing w:val="0"/>
          <w:w w:val="100"/>
          <w:rFonts/>
          <w:caps w:val="0"/>
        </w:rPr>
        <w:t> </w:t>
      </w:r>
      <w:r>
        <w:rPr>
          <w:szCs w:val="24"/>
          <w:bCs/>
          <w:b w:val="1"/>
          <w:i w:val="0"/>
          <w:sz w:val="24"/>
          <w:spacing w:val="0"/>
          <w:w w:val="100"/>
          <w:rFonts/>
          <w:caps w:val="0"/>
        </w:rPr>
        <w:t>ABEOKUTA,</w:t>
      </w:r>
      <w:r>
        <w:rPr>
          <w:szCs w:val="24"/>
          <w:bCs/>
          <w:b w:val="1"/>
          <w:i w:val="0"/>
          <w:sz w:val="24"/>
          <w:spacing w:val="0"/>
          <w:w w:val="100"/>
          <w:rFonts/>
          <w:caps w:val="0"/>
        </w:rPr>
        <w:t> </w:t>
      </w:r>
      <w:r>
        <w:rPr>
          <w:szCs w:val="24"/>
          <w:bCs/>
          <w:b w:val="1"/>
          <w:i w:val="0"/>
          <w:sz w:val="24"/>
          <w:spacing w:val="0"/>
          <w:w w:val="100"/>
          <w:rFonts/>
          <w:caps w:val="0"/>
        </w:rPr>
        <w:t>SOUTHWESTERN</w:t>
      </w:r>
      <w:r>
        <w:rPr>
          <w:szCs w:val="24"/>
          <w:bCs/>
          <w:b w:val="1"/>
          <w:i w:val="0"/>
          <w:sz w:val="24"/>
          <w:spacing w:val="0"/>
          <w:w w:val="100"/>
          <w:rFonts/>
          <w:caps w:val="0"/>
        </w:rPr>
        <w:t> </w:t>
      </w:r>
      <w:r>
        <w:rPr>
          <w:szCs w:val="24"/>
          <w:bCs/>
          <w:b w:val="1"/>
          <w:i w:val="0"/>
          <w:sz w:val="24"/>
          <w:spacing w:val="0"/>
          <w:w w:val="100"/>
          <w:rFonts/>
          <w:caps w:val="0"/>
        </w:rPr>
        <w:t>NIGERIIA</w:t>
      </w:r>
    </w:p>
    <w:p w14:paraId="2EED50A2" w14:textId="532B5DEB" w:rsidR="009363AF" w:rsidRPr="009363AF" w:rsidRDefault="009363AF" w:rsidP="00AD6C7F">
      <w:pPr>
        <w:jc w:val="center"/>
        <w:spacing w:before="0" w:beforeAutospacing="0" w:after="160" w:afterAutospacing="0" w:lineRule="auto" w:line="360"/>
        <w:rPr>
          <w:szCs w:val="24"/>
          <w:bCs/>
          <w:b w:val="1"/>
          <w:i w:val="0"/>
          <w:sz w:val="24"/>
          <w:spacing w:val="0"/>
          <w:w w:val="100"/>
          <w:rFonts/>
          <w:caps w:val="0"/>
        </w:rPr>
        <w:snapToGrid w:val="0"/>
        <w:ind w:firstLine="720"/>
        <w:textAlignment w:val="baseline"/>
      </w:pPr>
      <w:r>
        <w:rPr>
          <w:szCs w:val="24"/>
          <w:bCs/>
          <w:b w:val="1"/>
          <w:i w:val="0"/>
          <w:sz w:val="24"/>
          <w:spacing w:val="0"/>
          <w:w w:val="100"/>
          <w:rFonts/>
          <w:caps w:val="0"/>
        </w:rPr>
        <w:t>Tunde</w:t>
      </w:r>
      <w:r>
        <w:rPr>
          <w:szCs w:val="24"/>
          <w:bCs/>
          <w:b w:val="1"/>
          <w:i w:val="0"/>
          <w:sz w:val="24"/>
          <w:spacing w:val="0"/>
          <w:w w:val="100"/>
          <w:rFonts/>
          <w:caps w:val="0"/>
        </w:rPr>
        <w:t> </w:t>
      </w:r>
      <w:r>
        <w:rPr>
          <w:szCs w:val="24"/>
          <w:bCs/>
          <w:b w:val="1"/>
          <w:i w:val="0"/>
          <w:sz w:val="24"/>
          <w:spacing w:val="0"/>
          <w:w w:val="100"/>
          <w:rFonts/>
          <w:caps w:val="0"/>
        </w:rPr>
        <w:t>Gideon</w:t>
      </w:r>
      <w:r>
        <w:rPr>
          <w:szCs w:val="24"/>
          <w:bCs/>
          <w:b w:val="1"/>
          <w:i w:val="0"/>
          <w:sz w:val="24"/>
          <w:spacing w:val="0"/>
          <w:w w:val="100"/>
          <w:rFonts/>
          <w:caps w:val="0"/>
        </w:rPr>
        <w:t> </w:t>
      </w:r>
      <w:r>
        <w:rPr>
          <w:szCs w:val="24"/>
          <w:bCs/>
          <w:b w:val="1"/>
          <w:i w:val="0"/>
          <w:sz w:val="24"/>
          <w:spacing w:val="0"/>
          <w:w w:val="100"/>
          <w:rFonts/>
          <w:caps w:val="0"/>
        </w:rPr>
        <w:t>ERINFOLAMI</w:t>
      </w:r>
      <w:r w:rsidRPr="009363AF">
        <w:rPr>
          <w:szCs w:val="24"/>
          <w:bCs/>
          <w:b w:val="1"/>
          <w:i w:val="0"/>
          <w:sz w:val="24"/>
          <w:spacing w:val="0"/>
          <w:w w:val="100"/>
          <w:vertAlign w:val="superscript"/>
          <w:rFonts/>
          <w:caps w:val="0"/>
        </w:rPr>
        <w:t>1,</w:t>
      </w:r>
      <w:r w:rsidRPr="009363AF">
        <w:rPr>
          <w:szCs w:val="24"/>
          <w:bCs/>
          <w:b w:val="1"/>
          <w:i w:val="0"/>
          <w:sz w:val="24"/>
          <w:spacing w:val="0"/>
          <w:w w:val="100"/>
          <w:vertAlign w:val="superscript"/>
          <w:rFonts/>
          <w:caps w:val="0"/>
        </w:rPr>
        <w:t> </w:t>
      </w:r>
      <w:r w:rsidRPr="009363AF">
        <w:rPr>
          <w:szCs w:val="24"/>
          <w:bCs/>
          <w:b w:val="1"/>
          <w:i w:val="0"/>
          <w:sz w:val="24"/>
          <w:spacing w:val="0"/>
          <w:w w:val="100"/>
          <w:vertAlign w:val="superscript"/>
          <w:rFonts/>
          <w:caps w:val="0"/>
        </w:rPr>
        <w:t>Solomon</w:t>
      </w:r>
      <w:r w:rsidRPr="009363AF">
        <w:rPr>
          <w:szCs w:val="24"/>
          <w:bCs/>
          <w:b w:val="1"/>
          <w:i w:val="0"/>
          <w:sz w:val="24"/>
          <w:spacing w:val="0"/>
          <w:w w:val="100"/>
          <w:vertAlign w:val="superscript"/>
          <w:rFonts/>
          <w:caps w:val="0"/>
        </w:rPr>
        <w:t> </w:t>
      </w:r>
      <w:r w:rsidRPr="009363AF">
        <w:rPr>
          <w:szCs w:val="24"/>
          <w:bCs/>
          <w:b w:val="1"/>
          <w:i w:val="0"/>
          <w:sz w:val="24"/>
          <w:spacing w:val="0"/>
          <w:w w:val="100"/>
          <w:vertAlign w:val="superscript"/>
          <w:rFonts/>
          <w:caps w:val="0"/>
        </w:rPr>
        <w:t>OMITOGUN</w:t>
      </w:r>
      <w:r w:rsidRPr="009363AF">
        <w:rPr>
          <w:szCs w:val="24"/>
          <w:bCs/>
          <w:b w:val="1"/>
          <w:i w:val="0"/>
          <w:sz w:val="24"/>
          <w:spacing w:val="0"/>
          <w:w w:val="100"/>
          <w:vertAlign w:val="superscript"/>
          <w:rFonts/>
          <w:caps w:val="0"/>
        </w:rPr>
        <w:t>1</w:t>
      </w:r>
    </w:p>
    <w:p w14:paraId="04AEF9E5" w14:textId="445FC558" w:rsidR="001B5615" w:rsidRDefault="009363AF" w:rsidP="00AD6C7F">
      <w:pPr>
        <w:jc w:val="center"/>
        <w:spacing w:before="0" w:beforeAutospacing="0" w:after="160" w:afterAutospacing="0" w:lineRule="auto" w:line="360"/>
        <w:rPr>
          <w:szCs w:val="24"/>
          <w:bCs/>
          <w:b w:val="1"/>
          <w:i w:val="0"/>
          <w:sz w:val="24"/>
          <w:spacing w:val="0"/>
          <w:w w:val="100"/>
          <w:rFonts/>
          <w:caps w:val="0"/>
        </w:rPr>
        <w:snapToGrid w:val="0"/>
        <w:ind w:firstLine="720"/>
        <w:textAlignment w:val="baseline"/>
      </w:pPr>
      <w:r w:rsidRPr="009363AF">
        <w:rPr>
          <w:szCs w:val="24"/>
          <w:bCs/>
          <w:b w:val="1"/>
          <w:i w:val="0"/>
          <w:sz w:val="24"/>
          <w:spacing w:val="0"/>
          <w:w w:val="100"/>
          <w:vertAlign w:val="superscript"/>
          <w:rFonts/>
          <w:caps w:val="0"/>
        </w:rPr>
        <w:t>1</w:t>
      </w:r>
      <w:r w:rsidRPr="009363AF">
        <w:rPr>
          <w:szCs w:val="24"/>
          <w:bCs/>
          <w:b w:val="1"/>
          <w:i w:val="0"/>
          <w:sz w:val="24"/>
          <w:spacing w:val="0"/>
          <w:w w:val="100"/>
          <w:rFonts/>
          <w:caps w:val="0"/>
        </w:rPr>
        <w:t>University</w:t>
      </w:r>
      <w:r w:rsidRPr="009363AF">
        <w:rPr>
          <w:szCs w:val="24"/>
          <w:bCs/>
          <w:b w:val="1"/>
          <w:i w:val="0"/>
          <w:sz w:val="24"/>
          <w:spacing w:val="0"/>
          <w:w w:val="100"/>
          <w:rFonts/>
          <w:caps w:val="0"/>
        </w:rPr>
        <w:t> </w:t>
      </w:r>
      <w:r w:rsidRPr="009363AF">
        <w:rPr>
          <w:szCs w:val="24"/>
          <w:bCs/>
          <w:b w:val="1"/>
          <w:i w:val="0"/>
          <w:sz w:val="24"/>
          <w:spacing w:val="0"/>
          <w:w w:val="100"/>
          <w:rFonts/>
          <w:caps w:val="0"/>
        </w:rPr>
        <w:t>of</w:t>
      </w:r>
      <w:r w:rsidRPr="009363AF">
        <w:rPr>
          <w:szCs w:val="24"/>
          <w:bCs/>
          <w:b w:val="1"/>
          <w:i w:val="0"/>
          <w:sz w:val="24"/>
          <w:spacing w:val="0"/>
          <w:w w:val="100"/>
          <w:rFonts/>
          <w:caps w:val="0"/>
        </w:rPr>
        <w:t> </w:t>
      </w:r>
      <w:r w:rsidRPr="009363AF">
        <w:rPr>
          <w:szCs w:val="24"/>
          <w:bCs/>
          <w:b w:val="1"/>
          <w:i w:val="0"/>
          <w:sz w:val="24"/>
          <w:spacing w:val="0"/>
          <w:w w:val="100"/>
          <w:rFonts/>
          <w:caps w:val="0"/>
        </w:rPr>
        <w:t>Lagos,</w:t>
      </w:r>
      <w:r w:rsidRPr="009363AF">
        <w:rPr>
          <w:szCs w:val="24"/>
          <w:bCs/>
          <w:b w:val="1"/>
          <w:i w:val="0"/>
          <w:sz w:val="24"/>
          <w:spacing w:val="0"/>
          <w:w w:val="100"/>
          <w:rFonts/>
          <w:caps w:val="0"/>
        </w:rPr>
        <w:t> </w:t>
      </w:r>
      <w:r w:rsidRPr="009363AF">
        <w:rPr>
          <w:szCs w:val="24"/>
          <w:bCs/>
          <w:b w:val="1"/>
          <w:i w:val="0"/>
          <w:sz w:val="24"/>
          <w:spacing w:val="0"/>
          <w:w w:val="100"/>
          <w:rFonts/>
          <w:caps w:val="0"/>
        </w:rPr>
        <w:t>Faculty</w:t>
      </w:r>
      <w:r w:rsidRPr="009363AF">
        <w:rPr>
          <w:szCs w:val="24"/>
          <w:bCs/>
          <w:b w:val="1"/>
          <w:i w:val="0"/>
          <w:sz w:val="24"/>
          <w:spacing w:val="0"/>
          <w:w w:val="100"/>
          <w:rFonts/>
          <w:caps w:val="0"/>
        </w:rPr>
        <w:t> </w:t>
      </w:r>
      <w:r w:rsidRPr="009363AF">
        <w:rPr>
          <w:szCs w:val="24"/>
          <w:bCs/>
          <w:b w:val="1"/>
          <w:i w:val="0"/>
          <w:sz w:val="24"/>
          <w:spacing w:val="0"/>
          <w:w w:val="100"/>
          <w:rFonts/>
          <w:caps w:val="0"/>
        </w:rPr>
        <w:t>of</w:t>
      </w:r>
      <w:r w:rsidRPr="009363AF">
        <w:rPr>
          <w:szCs w:val="24"/>
          <w:bCs/>
          <w:b w:val="1"/>
          <w:i w:val="0"/>
          <w:sz w:val="24"/>
          <w:spacing w:val="0"/>
          <w:w w:val="100"/>
          <w:rFonts/>
          <w:caps w:val="0"/>
        </w:rPr>
        <w:t> </w:t>
      </w:r>
      <w:r w:rsidRPr="009363AF">
        <w:rPr>
          <w:szCs w:val="24"/>
          <w:bCs/>
          <w:b w:val="1"/>
          <w:i w:val="0"/>
          <w:sz w:val="24"/>
          <w:spacing w:val="0"/>
          <w:w w:val="100"/>
          <w:rFonts/>
          <w:caps w:val="0"/>
        </w:rPr>
        <w:t>Science,</w:t>
      </w:r>
      <w:r w:rsidRPr="009363AF">
        <w:rPr>
          <w:szCs w:val="24"/>
          <w:bCs/>
          <w:b w:val="1"/>
          <w:i w:val="0"/>
          <w:sz w:val="24"/>
          <w:spacing w:val="0"/>
          <w:w w:val="100"/>
          <w:rFonts/>
          <w:caps w:val="0"/>
        </w:rPr>
        <w:t> </w:t>
      </w:r>
      <w:r w:rsidRPr="009363AF">
        <w:rPr>
          <w:szCs w:val="24"/>
          <w:bCs/>
          <w:b w:val="1"/>
          <w:i w:val="0"/>
          <w:sz w:val="24"/>
          <w:spacing w:val="0"/>
          <w:w w:val="100"/>
          <w:rFonts/>
          <w:caps w:val="0"/>
        </w:rPr>
        <w:t>Geosciences</w:t>
      </w:r>
      <w:r w:rsidRPr="009363AF">
        <w:rPr>
          <w:szCs w:val="24"/>
          <w:bCs/>
          <w:b w:val="1"/>
          <w:i w:val="0"/>
          <w:sz w:val="24"/>
          <w:spacing w:val="0"/>
          <w:w w:val="100"/>
          <w:rFonts/>
          <w:caps w:val="0"/>
        </w:rPr>
        <w:t> </w:t>
      </w:r>
      <w:r w:rsidRPr="009363AF">
        <w:rPr>
          <w:szCs w:val="24"/>
          <w:bCs/>
          <w:b w:val="1"/>
          <w:i w:val="0"/>
          <w:sz w:val="24"/>
          <w:spacing w:val="0"/>
          <w:w w:val="100"/>
          <w:rFonts/>
          <w:caps w:val="0"/>
        </w:rPr>
        <w:t>Department,</w:t>
      </w:r>
      <w:r w:rsidRPr="009363AF">
        <w:rPr>
          <w:szCs w:val="24"/>
          <w:bCs/>
          <w:b w:val="1"/>
          <w:i w:val="0"/>
          <w:sz w:val="24"/>
          <w:spacing w:val="0"/>
          <w:w w:val="100"/>
          <w:rFonts/>
          <w:caps w:val="0"/>
        </w:rPr>
        <w:t> </w:t>
      </w:r>
      <w:r w:rsidRPr="009363AF">
        <w:rPr>
          <w:szCs w:val="24"/>
          <w:bCs/>
          <w:b w:val="1"/>
          <w:i w:val="0"/>
          <w:sz w:val="24"/>
          <w:spacing w:val="0"/>
          <w:w w:val="100"/>
          <w:rFonts/>
          <w:caps w:val="0"/>
        </w:rPr>
        <w:t>Lagos,</w:t>
      </w:r>
      <w:r w:rsidRPr="009363AF">
        <w:rPr>
          <w:szCs w:val="24"/>
          <w:bCs/>
          <w:b w:val="1"/>
          <w:i w:val="0"/>
          <w:sz w:val="24"/>
          <w:spacing w:val="0"/>
          <w:w w:val="100"/>
          <w:rFonts/>
          <w:caps w:val="0"/>
        </w:rPr>
        <w:t> </w:t>
      </w:r>
      <w:r w:rsidRPr="009363AF">
        <w:rPr>
          <w:szCs w:val="24"/>
          <w:bCs/>
          <w:b w:val="1"/>
          <w:i w:val="0"/>
          <w:sz w:val="24"/>
          <w:spacing w:val="0"/>
          <w:w w:val="100"/>
          <w:rFonts/>
          <w:caps w:val="0"/>
        </w:rPr>
        <w:t>Nigeria</w:t>
      </w:r>
    </w:p>
    <w:p w14:paraId="2C3D456F" w14:textId="7A12586C" w:rsidR="006D1FA9" w:rsidRDefault="009363AF" w:rsidP="009363AF">
      <w:pPr>
        <w:jc w:val="center"/>
        <w:spacing w:before="0" w:beforeAutospacing="0" w:after="160" w:afterAutospacing="0" w:lineRule="auto" w:line="360"/>
        <w:rPr>
          <w:b w:val="0"/>
          <w:i w:val="0"/>
          <w:sz w:val="20"/>
          <w:spacing w:val="0"/>
          <w:w w:val="100"/>
          <w:rFonts/>
          <w:caps w:val="0"/>
        </w:rPr>
        <w:snapToGrid w:val="0"/>
        <w:textAlignment w:val="baseline"/>
      </w:pPr>
      <w:r>
        <w:rPr>
          <w:b w:val="0"/>
          <w:i w:val="0"/>
          <w:sz w:val="22"/>
          <w:spacing w:val="0"/>
          <w:w w:val="100"/>
          <w:rFonts/>
          <w:caps w:val="0"/>
        </w:rPr>
        <w:t>Email:</w:t>
      </w:r>
      <w:r>
        <w:rPr>
          <w:b w:val="0"/>
          <w:i w:val="0"/>
          <w:sz w:val="22"/>
          <w:spacing w:val="0"/>
          <w:w w:val="100"/>
          <w:rFonts/>
          <w:caps w:val="0"/>
        </w:rPr>
        <w:t> </w:t>
      </w:r>
      <w:r>
        <w:rPr>
          <w:b w:val="0"/>
          <w:i w:val="0"/>
          <w:sz w:val="22"/>
          <w:spacing w:val="0"/>
          <w:w w:val="100"/>
          <w:rFonts/>
          <w:caps w:val="0"/>
        </w:rPr>
        <w:t>tosgid@yahoo.com</w:t>
      </w:r>
    </w:p>
    <w:p w14:paraId="459D6C45" w14:textId="77777777" w:rsidR="00D66DA7" w:rsidRPr="006F4DE1" w:rsidRDefault="00D66DA7" w:rsidP="006F4DE1">
      <w:pPr>
        <w:spacing w:before="0" w:beforeAutospacing="0" w:after="160" w:afterAutospacing="0" w:lineRule="auto" w:line="360"/>
        <w:rPr>
          <w:b w:val="0"/>
          <w:i w:val="0"/>
          <w:sz w:val="20"/>
          <w:spacing w:val="0"/>
          <w:w w:val="100"/>
          <w:rFonts/>
          <w:caps w:val="0"/>
        </w:rPr>
        <w:snapToGrid w:val="0"/>
        <w:textAlignment w:val="baseline"/>
      </w:pPr>
      <w:r>
        <w:rPr>
          <w:b w:val="0"/>
          <w:i w:val="0"/>
          <w:sz w:val="20"/>
          <w:spacing w:val="0"/>
          <w:w w:val="100"/>
          <w:rFonts/>
          <w:caps w:val="0"/>
        </w:rPr>
        <w:t/>
      </w:r>
    </w:p>
    <w:p w14:paraId="434F6EB4" w14:textId="77777777" w:rsidR="00C540C5" w:rsidRPr="001B5615" w:rsidRDefault="00C540C5" w:rsidP="00403195">
      <w:pPr>
        <w:jc w:val="center"/>
        <w:spacing w:before="0" w:beforeAutospacing="0" w:after="160" w:afterAutospacing="0" w:lineRule="auto" w:line="360"/>
        <w:rPr>
          <w:szCs w:val="24"/>
          <w:bCs/>
          <w:b w:val="1"/>
          <w:i w:val="0"/>
          <w:sz w:val="24"/>
          <w:spacing w:val="0"/>
          <w:w w:val="100"/>
          <w:rFonts/>
          <w:caps w:val="0"/>
        </w:rPr>
        <w:snapToGrid w:val="0"/>
        <w:textAlignment w:val="baseline"/>
      </w:pPr>
      <w:r w:rsidRPr="001B5615">
        <w:rPr>
          <w:szCs w:val="24"/>
          <w:bCs/>
          <w:b w:val="1"/>
          <w:i w:val="0"/>
          <w:sz w:val="24"/>
          <w:spacing w:val="0"/>
          <w:w w:val="100"/>
          <w:rFonts/>
          <w:caps w:val="0"/>
        </w:rPr>
        <w:t>ABSTRACT</w:t>
      </w:r>
    </w:p>
    <w:p w14:paraId="5956CED9" w14:textId="77777777" w:rsidR="005B304C" w:rsidRPr="001B5615" w:rsidRDefault="005B304C" w:rsidP="00261F16">
      <w:pPr>
        <w:jc w:val="both"/>
        <w:spacing w:before="0" w:beforeAutospacing="0" w:after="160" w:afterAutospacing="0" w:lineRule="auto" w:line="360"/>
        <w:rPr>
          <w:szCs w:val="20"/>
          <w:b w:val="0"/>
          <w:i w:val="0"/>
          <w:sz w:val="20"/>
          <w:spacing w:val="0"/>
          <w:w w:val="100"/>
          <w:rFonts w:ascii="Times New Roman" w:cs="Times New Roman" w:hAnsi="Times New Roman"/>
          <w:caps w:val="0"/>
        </w:rPr>
        <w:snapToGrid w:val="0"/>
        <w:textAlignment w:val="baseline"/>
      </w:pPr>
      <w:r w:rsidRPr="001B5615">
        <w:rPr>
          <w:szCs w:val="20"/>
          <w:b w:val="0"/>
          <w:i w:val="0"/>
          <w:sz w:val="20"/>
          <w:spacing w:val="0"/>
          <w:w w:val="100"/>
          <w:rFonts w:ascii="Times New Roman" w:cs="Times New Roman" w:hAnsi="Times New Roman"/>
          <w:caps w:val="0"/>
        </w:rPr>
        <w:t>Geological</w:t>
      </w:r>
      <w:r w:rsidRPr="001B5615">
        <w:rPr>
          <w:szCs w:val="20"/>
          <w:b w:val="0"/>
          <w:i w:val="0"/>
          <w:sz w:val="20"/>
          <w:spacing w:val="0"/>
          <w:w w:val="100"/>
          <w:rFonts w:ascii="Times New Roman" w:cs="Times New Roman" w:hAnsi="Times New Roman"/>
          <w:caps w:val="0"/>
        </w:rPr>
        <w:t> </w:t>
      </w:r>
      <w:r w:rsidRPr="001B5615">
        <w:rPr>
          <w:szCs w:val="20"/>
          <w:b w:val="0"/>
          <w:i w:val="0"/>
          <w:sz w:val="20"/>
          <w:spacing w:val="0"/>
          <w:w w:val="100"/>
          <w:rFonts w:ascii="Times New Roman" w:cs="Times New Roman" w:hAnsi="Times New Roman"/>
          <w:caps w:val="0"/>
        </w:rPr>
        <w:t>mapping</w:t>
      </w:r>
      <w:r w:rsidRPr="001B5615">
        <w:rPr>
          <w:szCs w:val="20"/>
          <w:b w:val="0"/>
          <w:i w:val="0"/>
          <w:sz w:val="20"/>
          <w:spacing w:val="0"/>
          <w:w w:val="100"/>
          <w:rFonts w:ascii="Times New Roman" w:cs="Times New Roman" w:hAnsi="Times New Roman"/>
          <w:caps w:val="0"/>
        </w:rPr>
        <w:t> </w:t>
      </w:r>
      <w:r w:rsidRPr="001B5615">
        <w:rPr>
          <w:szCs w:val="20"/>
          <w:b w:val="0"/>
          <w:i w:val="0"/>
          <w:sz w:val="20"/>
          <w:spacing w:val="0"/>
          <w:w w:val="100"/>
          <w:rFonts w:ascii="Times New Roman" w:cs="Times New Roman" w:hAnsi="Times New Roman"/>
          <w:caps w:val="0"/>
        </w:rPr>
        <w:t>exercise,</w:t>
      </w:r>
      <w:r w:rsidRPr="001B5615">
        <w:rPr>
          <w:szCs w:val="20"/>
          <w:b w:val="0"/>
          <w:i w:val="0"/>
          <w:sz w:val="20"/>
          <w:spacing w:val="0"/>
          <w:w w:val="100"/>
          <w:rFonts w:ascii="Times New Roman" w:cs="Times New Roman" w:hAnsi="Times New Roman"/>
          <w:caps w:val="0"/>
        </w:rPr>
        <w:t> </w:t>
      </w:r>
      <w:r w:rsidRPr="001B5615">
        <w:rPr>
          <w:szCs w:val="20"/>
          <w:b w:val="0"/>
          <w:i w:val="0"/>
          <w:sz w:val="20"/>
          <w:spacing w:val="0"/>
          <w:w w:val="100"/>
          <w:rFonts w:ascii="Times New Roman" w:cs="Times New Roman" w:hAnsi="Times New Roman"/>
          <w:caps w:val="0"/>
        </w:rPr>
        <w:t>which</w:t>
      </w:r>
      <w:r w:rsidRPr="001B5615">
        <w:rPr>
          <w:szCs w:val="20"/>
          <w:b w:val="0"/>
          <w:i w:val="0"/>
          <w:sz w:val="20"/>
          <w:spacing w:val="0"/>
          <w:w w:val="100"/>
          <w:rFonts w:ascii="Times New Roman" w:cs="Times New Roman" w:hAnsi="Times New Roman"/>
          <w:caps w:val="0"/>
        </w:rPr>
        <w:t> </w:t>
      </w:r>
      <w:r w:rsidR="00261F16" w:rsidRPr="001B5615">
        <w:rPr>
          <w:szCs w:val="20"/>
          <w:b w:val="0"/>
          <w:i w:val="0"/>
          <w:sz w:val="20"/>
          <w:spacing w:val="0"/>
          <w:w w:val="100"/>
          <w:rFonts w:ascii="Times New Roman" w:cs="Times New Roman" w:hAnsi="Times New Roman"/>
          <w:caps w:val="0"/>
        </w:rPr>
        <w:t>was</w:t>
      </w:r>
      <w:r w:rsidR="00261F16" w:rsidRPr="001B5615">
        <w:rPr>
          <w:szCs w:val="20"/>
          <w:b w:val="0"/>
          <w:i w:val="0"/>
          <w:sz w:val="20"/>
          <w:spacing w:val="0"/>
          <w:w w:val="100"/>
          <w:rFonts w:ascii="Times New Roman" w:cs="Times New Roman" w:hAnsi="Times New Roman"/>
          <w:caps w:val="0"/>
        </w:rPr>
        <w:t> </w:t>
      </w:r>
      <w:r w:rsidR="00261F16" w:rsidRPr="001B5615">
        <w:rPr>
          <w:szCs w:val="20"/>
          <w:b w:val="0"/>
          <w:i w:val="0"/>
          <w:sz w:val="20"/>
          <w:spacing w:val="0"/>
          <w:w w:val="100"/>
          <w:rFonts w:ascii="Times New Roman" w:cs="Times New Roman" w:hAnsi="Times New Roman"/>
          <w:caps w:val="0"/>
        </w:rPr>
        <w:t>carried</w:t>
      </w:r>
      <w:r w:rsidR="00261F16" w:rsidRPr="001B5615">
        <w:rPr>
          <w:szCs w:val="20"/>
          <w:b w:val="0"/>
          <w:i w:val="0"/>
          <w:sz w:val="20"/>
          <w:spacing w:val="0"/>
          <w:w w:val="100"/>
          <w:rFonts w:ascii="Times New Roman" w:cs="Times New Roman" w:hAnsi="Times New Roman"/>
          <w:caps w:val="0"/>
        </w:rPr>
        <w:t> </w:t>
      </w:r>
      <w:r w:rsidR="00261F16" w:rsidRPr="001B5615">
        <w:rPr>
          <w:szCs w:val="20"/>
          <w:b w:val="0"/>
          <w:i w:val="0"/>
          <w:sz w:val="20"/>
          <w:spacing w:val="0"/>
          <w:w w:val="100"/>
          <w:rFonts w:ascii="Times New Roman" w:cs="Times New Roman" w:hAnsi="Times New Roman"/>
          <w:caps w:val="0"/>
        </w:rPr>
        <w:t>out</w:t>
      </w:r>
      <w:r w:rsidR="00261F16" w:rsidRPr="001B5615">
        <w:rPr>
          <w:szCs w:val="20"/>
          <w:b w:val="0"/>
          <w:i w:val="0"/>
          <w:sz w:val="20"/>
          <w:spacing w:val="0"/>
          <w:w w:val="100"/>
          <w:rFonts w:ascii="Times New Roman" w:cs="Times New Roman" w:hAnsi="Times New Roman"/>
          <w:caps w:val="0"/>
        </w:rPr>
        <w:t> </w:t>
      </w:r>
      <w:r w:rsidR="00261F16" w:rsidRPr="001B5615">
        <w:rPr>
          <w:szCs w:val="20"/>
          <w:b w:val="0"/>
          <w:i w:val="0"/>
          <w:sz w:val="20"/>
          <w:spacing w:val="0"/>
          <w:w w:val="100"/>
          <w:rFonts w:ascii="Times New Roman" w:cs="Times New Roman" w:hAnsi="Times New Roman"/>
          <w:caps w:val="0"/>
        </w:rPr>
        <w:t>in</w:t>
      </w:r>
      <w:r w:rsidR="00261F16" w:rsidRPr="001B5615">
        <w:rPr>
          <w:szCs w:val="20"/>
          <w:b w:val="0"/>
          <w:i w:val="0"/>
          <w:sz w:val="20"/>
          <w:spacing w:val="0"/>
          <w:w w:val="100"/>
          <w:rFonts w:ascii="Times New Roman" w:cs="Times New Roman" w:hAnsi="Times New Roman"/>
          <w:caps w:val="0"/>
        </w:rPr>
        <w:t> </w:t>
      </w:r>
      <w:r w:rsidR="00261F16" w:rsidRPr="001B5615">
        <w:rPr>
          <w:szCs w:val="20"/>
          <w:b w:val="0"/>
          <w:i w:val="0"/>
          <w:sz w:val="20"/>
          <w:spacing w:val="0"/>
          <w:w w:val="100"/>
          <w:rFonts w:ascii="Times New Roman" w:cs="Times New Roman" w:hAnsi="Times New Roman"/>
          <w:caps w:val="0"/>
        </w:rPr>
        <w:t>parts</w:t>
      </w:r>
      <w:r w:rsidR="00261F16" w:rsidRPr="001B5615">
        <w:rPr>
          <w:szCs w:val="20"/>
          <w:b w:val="0"/>
          <w:i w:val="0"/>
          <w:sz w:val="20"/>
          <w:spacing w:val="0"/>
          <w:w w:val="100"/>
          <w:rFonts w:ascii="Times New Roman" w:cs="Times New Roman" w:hAnsi="Times New Roman"/>
          <w:caps w:val="0"/>
        </w:rPr>
        <w:t> </w:t>
      </w:r>
      <w:r w:rsidR="00261F16" w:rsidRPr="001B5615">
        <w:rPr>
          <w:szCs w:val="20"/>
          <w:b w:val="0"/>
          <w:i w:val="0"/>
          <w:sz w:val="20"/>
          <w:spacing w:val="0"/>
          <w:w w:val="100"/>
          <w:rFonts w:ascii="Times New Roman" w:cs="Times New Roman" w:hAnsi="Times New Roman"/>
          <w:caps w:val="0"/>
        </w:rPr>
        <w:t>of</w:t>
      </w:r>
      <w:r w:rsidRPr="001B5615">
        <w:rPr>
          <w:szCs w:val="20"/>
          <w:b w:val="0"/>
          <w:i w:val="0"/>
          <w:sz w:val="20"/>
          <w:spacing w:val="0"/>
          <w:w w:val="100"/>
          <w:rFonts w:ascii="Times New Roman" w:cs="Times New Roman" w:hAnsi="Times New Roman"/>
          <w:caps w:val="0"/>
        </w:rPr>
        <w:t> </w:t>
      </w:r>
      <w:r w:rsidRPr="001B5615">
        <w:rPr>
          <w:szCs w:val="20"/>
          <w:b w:val="0"/>
          <w:i w:val="0"/>
          <w:sz w:val="20"/>
          <w:spacing w:val="0"/>
          <w:w w:val="100"/>
          <w:rFonts w:ascii="Times New Roman" w:cs="Times New Roman" w:hAnsi="Times New Roman"/>
          <w:caps w:val="0"/>
        </w:rPr>
        <w:t>Abeokuta(Abeokuta</w:t>
      </w:r>
      <w:r w:rsidRPr="001B5615">
        <w:rPr>
          <w:szCs w:val="20"/>
          <w:b w:val="0"/>
          <w:i w:val="0"/>
          <w:sz w:val="20"/>
          <w:spacing w:val="0"/>
          <w:w w:val="100"/>
          <w:rFonts w:ascii="Times New Roman" w:cs="Times New Roman" w:hAnsi="Times New Roman"/>
          <w:caps w:val="0"/>
        </w:rPr>
        <w:t> </w:t>
      </w:r>
      <w:r w:rsidRPr="001B5615">
        <w:rPr>
          <w:szCs w:val="20"/>
          <w:b w:val="0"/>
          <w:i w:val="0"/>
          <w:sz w:val="20"/>
          <w:spacing w:val="0"/>
          <w:w w:val="100"/>
          <w:rFonts w:ascii="Times New Roman" w:cs="Times New Roman" w:hAnsi="Times New Roman"/>
          <w:caps w:val="0"/>
        </w:rPr>
        <w:t>south/Odeda</w:t>
      </w:r>
      <w:r w:rsidRPr="001B5615">
        <w:rPr>
          <w:szCs w:val="20"/>
          <w:b w:val="0"/>
          <w:i w:val="0"/>
          <w:sz w:val="20"/>
          <w:spacing w:val="0"/>
          <w:w w:val="100"/>
          <w:rFonts w:ascii="Times New Roman" w:cs="Times New Roman" w:hAnsi="Times New Roman"/>
          <w:caps w:val="0"/>
        </w:rPr>
        <w:t> </w:t>
      </w:r>
      <w:r w:rsidRPr="001B5615">
        <w:rPr>
          <w:szCs w:val="20"/>
          <w:b w:val="0"/>
          <w:i w:val="0"/>
          <w:sz w:val="20"/>
          <w:spacing w:val="0"/>
          <w:w w:val="100"/>
          <w:rFonts w:ascii="Times New Roman" w:cs="Times New Roman" w:hAnsi="Times New Roman"/>
          <w:caps w:val="0"/>
        </w:rPr>
        <w:t>LGA)</w:t>
      </w:r>
      <w:r w:rsidR="00261F16" w:rsidRPr="001B5615">
        <w:rPr>
          <w:szCs w:val="20"/>
          <w:b w:val="0"/>
          <w:i w:val="0"/>
          <w:sz w:val="20"/>
          <w:spacing w:val="0"/>
          <w:w w:val="100"/>
          <w:rFonts w:ascii="Times New Roman" w:cs="Times New Roman" w:hAnsi="Times New Roman"/>
          <w:caps w:val="0"/>
        </w:rPr>
        <w:t> </w:t>
      </w:r>
      <w:r w:rsidR="00261F16" w:rsidRPr="001B5615">
        <w:rPr>
          <w:szCs w:val="20"/>
          <w:b w:val="0"/>
          <w:i w:val="0"/>
          <w:sz w:val="20"/>
          <w:spacing w:val="0"/>
          <w:w w:val="100"/>
          <w:rFonts w:ascii="Times New Roman" w:cs="Times New Roman" w:hAnsi="Times New Roman"/>
          <w:caps w:val="0"/>
        </w:rPr>
        <w:t>,</w:t>
      </w:r>
      <w:r w:rsidR="00261F16" w:rsidRPr="001B5615">
        <w:rPr>
          <w:szCs w:val="20"/>
          <w:b w:val="0"/>
          <w:i w:val="0"/>
          <w:sz w:val="20"/>
          <w:spacing w:val="0"/>
          <w:w w:val="100"/>
          <w:rFonts w:ascii="Times New Roman" w:cs="Times New Roman" w:hAnsi="Times New Roman"/>
          <w:caps w:val="0"/>
        </w:rPr>
        <w:t> </w:t>
      </w:r>
      <w:r w:rsidRPr="001B5615">
        <w:rPr>
          <w:szCs w:val="20"/>
          <w:b w:val="0"/>
          <w:i w:val="0"/>
          <w:sz w:val="20"/>
          <w:spacing w:val="0"/>
          <w:w w:val="100"/>
          <w:rFonts w:ascii="Times New Roman" w:cs="Times New Roman" w:hAnsi="Times New Roman"/>
          <w:caps w:val="0"/>
        </w:rPr>
        <w:t>Ogun</w:t>
      </w:r>
      <w:r w:rsidRPr="001B5615">
        <w:rPr>
          <w:szCs w:val="20"/>
          <w:b w:val="0"/>
          <w:i w:val="0"/>
          <w:sz w:val="20"/>
          <w:spacing w:val="0"/>
          <w:w w:val="100"/>
          <w:rFonts w:ascii="Times New Roman" w:cs="Times New Roman" w:hAnsi="Times New Roman"/>
          <w:caps w:val="0"/>
        </w:rPr>
        <w:t> </w:t>
      </w:r>
      <w:r w:rsidRPr="001B5615">
        <w:rPr>
          <w:szCs w:val="20"/>
          <w:b w:val="0"/>
          <w:i w:val="0"/>
          <w:sz w:val="20"/>
          <w:spacing w:val="0"/>
          <w:w w:val="100"/>
          <w:rFonts w:ascii="Times New Roman" w:cs="Times New Roman" w:hAnsi="Times New Roman"/>
          <w:caps w:val="0"/>
        </w:rPr>
        <w:t>state;</w:t>
      </w:r>
      <w:r w:rsidRPr="001B5615">
        <w:rPr>
          <w:szCs w:val="20"/>
          <w:b w:val="0"/>
          <w:i w:val="0"/>
          <w:sz w:val="20"/>
          <w:spacing w:val="0"/>
          <w:w w:val="100"/>
          <w:rFonts w:ascii="Times New Roman" w:cs="Times New Roman" w:hAnsi="Times New Roman"/>
          <w:caps w:val="0"/>
        </w:rPr>
        <w:t> </w:t>
      </w:r>
      <w:r w:rsidRPr="001B5615">
        <w:rPr>
          <w:szCs w:val="20"/>
          <w:b w:val="0"/>
          <w:i w:val="0"/>
          <w:sz w:val="20"/>
          <w:spacing w:val="0"/>
          <w:w w:val="100"/>
          <w:rFonts w:ascii="Times New Roman" w:cs="Times New Roman" w:hAnsi="Times New Roman"/>
          <w:caps w:val="0"/>
        </w:rPr>
        <w:t>between</w:t>
      </w:r>
      <w:r w:rsidRPr="001B5615">
        <w:rPr>
          <w:szCs w:val="20"/>
          <w:b w:val="0"/>
          <w:i w:val="0"/>
          <w:sz w:val="20"/>
          <w:spacing w:val="0"/>
          <w:w w:val="100"/>
          <w:rFonts w:ascii="Times New Roman" w:cs="Times New Roman" w:hAnsi="Times New Roman"/>
          <w:caps w:val="0"/>
        </w:rPr>
        <w:t> </w:t>
      </w:r>
      <w:r w:rsidRPr="001B5615">
        <w:rPr>
          <w:szCs w:val="20"/>
          <w:b w:val="0"/>
          <w:i w:val="0"/>
          <w:sz w:val="20"/>
          <w:spacing w:val="0"/>
          <w:w w:val="100"/>
          <w:rFonts w:ascii="Times New Roman" w:cs="Times New Roman" w:hAnsi="Times New Roman"/>
          <w:caps w:val="0"/>
        </w:rPr>
        <w:t>the</w:t>
      </w:r>
      <w:r w:rsidRPr="001B5615">
        <w:rPr>
          <w:szCs w:val="20"/>
          <w:b w:val="0"/>
          <w:i w:val="0"/>
          <w:sz w:val="20"/>
          <w:spacing w:val="0"/>
          <w:w w:val="100"/>
          <w:rFonts w:ascii="Times New Roman" w:cs="Times New Roman" w:hAnsi="Times New Roman"/>
          <w:caps w:val="0"/>
        </w:rPr>
        <w:t> </w:t>
      </w:r>
      <w:r w:rsidRPr="001B5615">
        <w:rPr>
          <w:szCs w:val="20"/>
          <w:b w:val="0"/>
          <w:i w:val="0"/>
          <w:sz w:val="20"/>
          <w:spacing w:val="0"/>
          <w:w w:val="100"/>
          <w:rFonts w:ascii="Times New Roman" w:cs="Times New Roman" w:hAnsi="Times New Roman"/>
          <w:caps w:val="0"/>
        </w:rPr>
        <w:t>period</w:t>
      </w:r>
      <w:r w:rsidRPr="001B5615">
        <w:rPr>
          <w:szCs w:val="20"/>
          <w:b w:val="0"/>
          <w:i w:val="0"/>
          <w:sz w:val="20"/>
          <w:spacing w:val="0"/>
          <w:w w:val="100"/>
          <w:rFonts w:ascii="Times New Roman" w:cs="Times New Roman" w:hAnsi="Times New Roman"/>
          <w:caps w:val="0"/>
        </w:rPr>
        <w:t> </w:t>
      </w:r>
      <w:r w:rsidRPr="001B5615">
        <w:rPr>
          <w:szCs w:val="20"/>
          <w:b w:val="0"/>
          <w:i w:val="0"/>
          <w:sz w:val="20"/>
          <w:spacing w:val="0"/>
          <w:w w:val="100"/>
          <w:rFonts w:ascii="Times New Roman" w:cs="Times New Roman" w:hAnsi="Times New Roman"/>
          <w:caps w:val="0"/>
        </w:rPr>
        <w:t>of</w:t>
      </w:r>
      <w:r w:rsidRPr="001B5615">
        <w:rPr>
          <w:szCs w:val="20"/>
          <w:b w:val="0"/>
          <w:i w:val="0"/>
          <w:sz w:val="20"/>
          <w:spacing w:val="0"/>
          <w:w w:val="100"/>
          <w:rFonts w:ascii="Times New Roman" w:cs="Times New Roman" w:hAnsi="Times New Roman"/>
          <w:caps w:val="0"/>
        </w:rPr>
        <w:t> </w:t>
      </w:r>
      <w:r w:rsidRPr="001B5615">
        <w:rPr>
          <w:szCs w:val="20"/>
          <w:b w:val="0"/>
          <w:i w:val="0"/>
          <w:sz w:val="20"/>
          <w:spacing w:val="0"/>
          <w:w w:val="100"/>
          <w:rFonts w:ascii="Times New Roman" w:cs="Times New Roman" w:hAnsi="Times New Roman"/>
          <w:caps w:val="0"/>
        </w:rPr>
        <w:t>November</w:t>
      </w:r>
      <w:r w:rsidRPr="001B5615">
        <w:rPr>
          <w:szCs w:val="20"/>
          <w:b w:val="0"/>
          <w:i w:val="0"/>
          <w:sz w:val="20"/>
          <w:spacing w:val="0"/>
          <w:w w:val="100"/>
          <w:rFonts w:ascii="Times New Roman" w:cs="Times New Roman" w:hAnsi="Times New Roman"/>
          <w:caps w:val="0"/>
        </w:rPr>
        <w:t> </w:t>
      </w:r>
      <w:r w:rsidRPr="001B5615">
        <w:rPr>
          <w:szCs w:val="20"/>
          <w:b w:val="0"/>
          <w:i w:val="0"/>
          <w:sz w:val="20"/>
          <w:spacing w:val="0"/>
          <w:w w:val="100"/>
          <w:rFonts w:ascii="Times New Roman" w:cs="Times New Roman" w:hAnsi="Times New Roman"/>
          <w:caps w:val="0"/>
        </w:rPr>
        <w:t>27-December</w:t>
      </w:r>
      <w:r w:rsidRPr="001B5615">
        <w:rPr>
          <w:szCs w:val="20"/>
          <w:b w:val="0"/>
          <w:i w:val="0"/>
          <w:sz w:val="20"/>
          <w:spacing w:val="0"/>
          <w:w w:val="100"/>
          <w:rFonts w:ascii="Times New Roman" w:cs="Times New Roman" w:hAnsi="Times New Roman"/>
          <w:caps w:val="0"/>
        </w:rPr>
        <w:t> </w:t>
      </w:r>
      <w:r w:rsidRPr="001B5615">
        <w:rPr>
          <w:szCs w:val="20"/>
          <w:b w:val="0"/>
          <w:i w:val="0"/>
          <w:sz w:val="20"/>
          <w:spacing w:val="0"/>
          <w:w w:val="100"/>
          <w:rFonts w:ascii="Times New Roman" w:cs="Times New Roman" w:hAnsi="Times New Roman"/>
          <w:caps w:val="0"/>
        </w:rPr>
        <w:t>3,</w:t>
      </w:r>
      <w:r w:rsidRPr="001B5615">
        <w:rPr>
          <w:szCs w:val="20"/>
          <w:b w:val="0"/>
          <w:i w:val="0"/>
          <w:sz w:val="20"/>
          <w:spacing w:val="0"/>
          <w:w w:val="100"/>
          <w:rFonts w:ascii="Times New Roman" w:cs="Times New Roman" w:hAnsi="Times New Roman"/>
          <w:caps w:val="0"/>
        </w:rPr>
        <w:t> </w:t>
      </w:r>
      <w:r w:rsidRPr="001B5615">
        <w:rPr>
          <w:szCs w:val="20"/>
          <w:b w:val="0"/>
          <w:i w:val="0"/>
          <w:sz w:val="20"/>
          <w:spacing w:val="0"/>
          <w:w w:val="100"/>
          <w:rFonts w:ascii="Times New Roman" w:cs="Times New Roman" w:hAnsi="Times New Roman"/>
          <w:caps w:val="0"/>
        </w:rPr>
        <w:t>2021</w:t>
      </w:r>
      <w:r w:rsidRPr="001B5615">
        <w:rPr>
          <w:szCs w:val="20"/>
          <w:b w:val="0"/>
          <w:i w:val="0"/>
          <w:sz w:val="20"/>
          <w:spacing w:val="0"/>
          <w:w w:val="100"/>
          <w:rFonts w:ascii="Times New Roman" w:cs="Times New Roman" w:hAnsi="Times New Roman"/>
          <w:caps w:val="0"/>
        </w:rPr>
        <w:t> </w:t>
      </w:r>
      <w:r w:rsidRPr="001B5615">
        <w:rPr>
          <w:szCs w:val="20"/>
          <w:b w:val="0"/>
          <w:i w:val="0"/>
          <w:sz w:val="20"/>
          <w:spacing w:val="0"/>
          <w:w w:val="100"/>
          <w:rFonts w:ascii="Times New Roman" w:cs="Times New Roman" w:hAnsi="Times New Roman"/>
          <w:caps w:val="0"/>
        </w:rPr>
        <w:t>was</w:t>
      </w:r>
      <w:r w:rsidR="00261F16" w:rsidRPr="001B5615">
        <w:rPr>
          <w:szCs w:val="20"/>
          <w:b w:val="0"/>
          <w:i w:val="0"/>
          <w:sz w:val="20"/>
          <w:spacing w:val="0"/>
          <w:w w:val="100"/>
          <w:rFonts w:ascii="Times New Roman" w:cs="Times New Roman" w:hAnsi="Times New Roman"/>
          <w:caps w:val="0"/>
        </w:rPr>
        <w:t> </w:t>
      </w:r>
      <w:r w:rsidR="00261F16" w:rsidRPr="001B5615">
        <w:rPr>
          <w:szCs w:val="20"/>
          <w:b w:val="0"/>
          <w:i w:val="0"/>
          <w:sz w:val="20"/>
          <w:spacing w:val="0"/>
          <w:w w:val="100"/>
          <w:rFonts w:ascii="Times New Roman" w:cs="Times New Roman" w:hAnsi="Times New Roman"/>
          <w:caps w:val="0"/>
        </w:rPr>
        <w:t>to</w:t>
      </w:r>
      <w:r w:rsidR="00261F16" w:rsidRPr="001B5615">
        <w:rPr>
          <w:szCs w:val="20"/>
          <w:b w:val="0"/>
          <w:i w:val="0"/>
          <w:sz w:val="20"/>
          <w:spacing w:val="0"/>
          <w:w w:val="100"/>
          <w:rFonts w:ascii="Times New Roman" w:cs="Times New Roman" w:hAnsi="Times New Roman"/>
          <w:caps w:val="0"/>
        </w:rPr>
        <w:t> </w:t>
      </w:r>
      <w:r w:rsidR="00261F16" w:rsidRPr="001B5615">
        <w:rPr>
          <w:szCs w:val="20"/>
          <w:b w:val="0"/>
          <w:i w:val="0"/>
          <w:sz w:val="20"/>
          <w:spacing w:val="0"/>
          <w:w w:val="100"/>
          <w:rFonts w:ascii="Times New Roman" w:cs="Times New Roman" w:hAnsi="Times New Roman"/>
          <w:caps w:val="0"/>
        </w:rPr>
        <w:t>determine</w:t>
      </w:r>
      <w:r w:rsidR="00261F16" w:rsidRPr="001B5615">
        <w:rPr>
          <w:szCs w:val="20"/>
          <w:b w:val="0"/>
          <w:i w:val="0"/>
          <w:sz w:val="20"/>
          <w:spacing w:val="0"/>
          <w:w w:val="100"/>
          <w:rFonts w:ascii="Times New Roman" w:cs="Times New Roman" w:hAnsi="Times New Roman"/>
          <w:caps w:val="0"/>
        </w:rPr>
        <w:t> </w:t>
      </w:r>
      <w:r w:rsidR="00261F16" w:rsidRPr="001B5615">
        <w:rPr>
          <w:szCs w:val="20"/>
          <w:b w:val="0"/>
          <w:i w:val="0"/>
          <w:sz w:val="20"/>
          <w:spacing w:val="0"/>
          <w:w w:val="100"/>
          <w:rFonts w:ascii="Times New Roman" w:cs="Times New Roman" w:hAnsi="Times New Roman"/>
          <w:caps w:val="0"/>
        </w:rPr>
        <w:t>the</w:t>
      </w:r>
      <w:r w:rsidR="00261F16" w:rsidRPr="001B5615">
        <w:rPr>
          <w:szCs w:val="20"/>
          <w:b w:val="0"/>
          <w:i w:val="0"/>
          <w:sz w:val="20"/>
          <w:spacing w:val="0"/>
          <w:w w:val="100"/>
          <w:rFonts w:ascii="Times New Roman" w:cs="Times New Roman" w:hAnsi="Times New Roman"/>
          <w:caps w:val="0"/>
        </w:rPr>
        <w:t> </w:t>
      </w:r>
      <w:r w:rsidR="00261F16" w:rsidRPr="001B5615">
        <w:rPr>
          <w:szCs w:val="20"/>
          <w:b w:val="0"/>
          <w:i w:val="0"/>
          <w:sz w:val="20"/>
          <w:spacing w:val="0"/>
          <w:w w:val="100"/>
          <w:rFonts w:ascii="Times New Roman" w:cs="Times New Roman" w:hAnsi="Times New Roman"/>
          <w:caps w:val="0"/>
        </w:rPr>
        <w:t>different</w:t>
      </w:r>
      <w:r w:rsidR="00261F16" w:rsidRPr="001B5615">
        <w:rPr>
          <w:szCs w:val="20"/>
          <w:b w:val="0"/>
          <w:i w:val="0"/>
          <w:sz w:val="20"/>
          <w:spacing w:val="0"/>
          <w:w w:val="100"/>
          <w:rFonts w:ascii="Times New Roman" w:cs="Times New Roman" w:hAnsi="Times New Roman"/>
          <w:caps w:val="0"/>
        </w:rPr>
        <w:t> </w:t>
      </w:r>
      <w:r w:rsidR="00261F16" w:rsidRPr="001B5615">
        <w:rPr>
          <w:szCs w:val="20"/>
          <w:b w:val="0"/>
          <w:i w:val="0"/>
          <w:sz w:val="20"/>
          <w:spacing w:val="0"/>
          <w:w w:val="100"/>
          <w:rFonts w:ascii="Times New Roman" w:cs="Times New Roman" w:hAnsi="Times New Roman"/>
          <w:caps w:val="0"/>
        </w:rPr>
        <w:t>rock</w:t>
      </w:r>
      <w:r w:rsidR="00261F16" w:rsidRPr="001B5615">
        <w:rPr>
          <w:szCs w:val="20"/>
          <w:b w:val="0"/>
          <w:i w:val="0"/>
          <w:sz w:val="20"/>
          <w:spacing w:val="0"/>
          <w:w w:val="100"/>
          <w:rFonts w:ascii="Times New Roman" w:cs="Times New Roman" w:hAnsi="Times New Roman"/>
          <w:caps w:val="0"/>
        </w:rPr>
        <w:t> </w:t>
      </w:r>
      <w:r w:rsidR="00261F16" w:rsidRPr="001B5615">
        <w:rPr>
          <w:szCs w:val="20"/>
          <w:b w:val="0"/>
          <w:i w:val="0"/>
          <w:sz w:val="20"/>
          <w:spacing w:val="0"/>
          <w:w w:val="100"/>
          <w:rFonts w:ascii="Times New Roman" w:cs="Times New Roman" w:hAnsi="Times New Roman"/>
          <w:caps w:val="0"/>
        </w:rPr>
        <w:t>types</w:t>
      </w:r>
      <w:r w:rsidR="00261F16" w:rsidRPr="001B5615">
        <w:rPr>
          <w:szCs w:val="20"/>
          <w:b w:val="0"/>
          <w:i w:val="0"/>
          <w:sz w:val="20"/>
          <w:spacing w:val="0"/>
          <w:w w:val="100"/>
          <w:rFonts w:ascii="Times New Roman" w:cs="Times New Roman" w:hAnsi="Times New Roman"/>
          <w:caps w:val="0"/>
        </w:rPr>
        <w:t> </w:t>
      </w:r>
      <w:r w:rsidR="00261F16" w:rsidRPr="001B5615">
        <w:rPr>
          <w:szCs w:val="20"/>
          <w:b w:val="0"/>
          <w:i w:val="0"/>
          <w:sz w:val="20"/>
          <w:spacing w:val="0"/>
          <w:w w:val="100"/>
          <w:rFonts w:ascii="Times New Roman" w:cs="Times New Roman" w:hAnsi="Times New Roman"/>
          <w:caps w:val="0"/>
        </w:rPr>
        <w:t>within</w:t>
      </w:r>
      <w:r w:rsidR="00261F16" w:rsidRPr="001B5615">
        <w:rPr>
          <w:szCs w:val="20"/>
          <w:b w:val="0"/>
          <w:i w:val="0"/>
          <w:sz w:val="20"/>
          <w:spacing w:val="0"/>
          <w:w w:val="100"/>
          <w:rFonts w:ascii="Times New Roman" w:cs="Times New Roman" w:hAnsi="Times New Roman"/>
          <w:caps w:val="0"/>
        </w:rPr>
        <w:t> </w:t>
      </w:r>
      <w:r w:rsidR="00261F16" w:rsidRPr="001B5615">
        <w:rPr>
          <w:szCs w:val="20"/>
          <w:b w:val="0"/>
          <w:i w:val="0"/>
          <w:sz w:val="20"/>
          <w:spacing w:val="0"/>
          <w:w w:val="100"/>
          <w:rFonts w:ascii="Times New Roman" w:cs="Times New Roman" w:hAnsi="Times New Roman"/>
          <w:caps w:val="0"/>
        </w:rPr>
        <w:t>the</w:t>
      </w:r>
      <w:r w:rsidR="00261F16" w:rsidRPr="001B5615">
        <w:rPr>
          <w:szCs w:val="20"/>
          <w:b w:val="0"/>
          <w:i w:val="0"/>
          <w:sz w:val="20"/>
          <w:spacing w:val="0"/>
          <w:w w:val="100"/>
          <w:rFonts w:ascii="Times New Roman" w:cs="Times New Roman" w:hAnsi="Times New Roman"/>
          <w:caps w:val="0"/>
        </w:rPr>
        <w:t> </w:t>
      </w:r>
      <w:r w:rsidR="00261F16" w:rsidRPr="001B5615">
        <w:rPr>
          <w:szCs w:val="20"/>
          <w:b w:val="0"/>
          <w:i w:val="0"/>
          <w:sz w:val="20"/>
          <w:spacing w:val="0"/>
          <w:w w:val="100"/>
          <w:rFonts w:ascii="Times New Roman" w:cs="Times New Roman" w:hAnsi="Times New Roman"/>
          <w:caps w:val="0"/>
        </w:rPr>
        <w:t>study</w:t>
      </w:r>
      <w:r w:rsidR="00261F16" w:rsidRPr="001B5615">
        <w:rPr>
          <w:szCs w:val="20"/>
          <w:b w:val="0"/>
          <w:i w:val="0"/>
          <w:sz w:val="20"/>
          <w:spacing w:val="0"/>
          <w:w w:val="100"/>
          <w:rFonts w:ascii="Times New Roman" w:cs="Times New Roman" w:hAnsi="Times New Roman"/>
          <w:caps w:val="0"/>
        </w:rPr>
        <w:t> </w:t>
      </w:r>
      <w:r w:rsidR="00261F16" w:rsidRPr="001B5615">
        <w:rPr>
          <w:szCs w:val="20"/>
          <w:b w:val="0"/>
          <w:i w:val="0"/>
          <w:sz w:val="20"/>
          <w:spacing w:val="0"/>
          <w:w w:val="100"/>
          <w:rFonts w:ascii="Times New Roman" w:cs="Times New Roman" w:hAnsi="Times New Roman"/>
          <w:caps w:val="0"/>
        </w:rPr>
        <w:t>area</w:t>
      </w:r>
      <w:r w:rsidR="00261F16" w:rsidRPr="001B5615">
        <w:rPr>
          <w:szCs w:val="20"/>
          <w:b w:val="0"/>
          <w:i w:val="0"/>
          <w:sz w:val="20"/>
          <w:spacing w:val="0"/>
          <w:w w:val="100"/>
          <w:rFonts w:ascii="Times New Roman" w:cs="Times New Roman" w:hAnsi="Times New Roman"/>
          <w:caps w:val="0"/>
        </w:rPr>
        <w:t> </w:t>
      </w:r>
      <w:r w:rsidR="00261F16" w:rsidRPr="001B5615">
        <w:rPr>
          <w:szCs w:val="20"/>
          <w:b w:val="0"/>
          <w:i w:val="0"/>
          <w:sz w:val="20"/>
          <w:spacing w:val="0"/>
          <w:w w:val="100"/>
          <w:rFonts w:ascii="Times New Roman" w:cs="Times New Roman" w:hAnsi="Times New Roman"/>
          <w:caps w:val="0"/>
        </w:rPr>
        <w:t>as</w:t>
      </w:r>
      <w:r w:rsidR="00261F16" w:rsidRPr="001B5615">
        <w:rPr>
          <w:szCs w:val="20"/>
          <w:b w:val="0"/>
          <w:i w:val="0"/>
          <w:sz w:val="20"/>
          <w:spacing w:val="0"/>
          <w:w w:val="100"/>
          <w:rFonts w:ascii="Times New Roman" w:cs="Times New Roman" w:hAnsi="Times New Roman"/>
          <w:caps w:val="0"/>
        </w:rPr>
        <w:t> </w:t>
      </w:r>
      <w:r w:rsidR="00261F16" w:rsidRPr="001B5615">
        <w:rPr>
          <w:szCs w:val="20"/>
          <w:b w:val="0"/>
          <w:i w:val="0"/>
          <w:sz w:val="20"/>
          <w:spacing w:val="0"/>
          <w:w w:val="100"/>
          <w:rFonts w:ascii="Times New Roman" w:cs="Times New Roman" w:hAnsi="Times New Roman"/>
          <w:caps w:val="0"/>
        </w:rPr>
        <w:t>well</w:t>
      </w:r>
      <w:r w:rsidR="00261F16" w:rsidRPr="001B5615">
        <w:rPr>
          <w:szCs w:val="20"/>
          <w:b w:val="0"/>
          <w:i w:val="0"/>
          <w:sz w:val="20"/>
          <w:spacing w:val="0"/>
          <w:w w:val="100"/>
          <w:rFonts w:ascii="Times New Roman" w:cs="Times New Roman" w:hAnsi="Times New Roman"/>
          <w:caps w:val="0"/>
        </w:rPr>
        <w:t> </w:t>
      </w:r>
      <w:r w:rsidR="00261F16" w:rsidRPr="001B5615">
        <w:rPr>
          <w:szCs w:val="20"/>
          <w:b w:val="0"/>
          <w:i w:val="0"/>
          <w:sz w:val="20"/>
          <w:spacing w:val="0"/>
          <w:w w:val="100"/>
          <w:rFonts w:ascii="Times New Roman" w:cs="Times New Roman" w:hAnsi="Times New Roman"/>
          <w:caps w:val="0"/>
        </w:rPr>
        <w:t>as</w:t>
      </w:r>
      <w:r w:rsidR="00261F16" w:rsidRPr="001B5615">
        <w:rPr>
          <w:szCs w:val="20"/>
          <w:b w:val="0"/>
          <w:i w:val="0"/>
          <w:sz w:val="20"/>
          <w:spacing w:val="0"/>
          <w:w w:val="100"/>
          <w:rFonts w:ascii="Times New Roman" w:cs="Times New Roman" w:hAnsi="Times New Roman"/>
          <w:caps w:val="0"/>
        </w:rPr>
        <w:t> </w:t>
      </w:r>
      <w:r w:rsidR="00261F16" w:rsidRPr="001B5615">
        <w:rPr>
          <w:szCs w:val="20"/>
          <w:b w:val="0"/>
          <w:i w:val="0"/>
          <w:sz w:val="20"/>
          <w:spacing w:val="0"/>
          <w:w w:val="100"/>
          <w:rFonts w:ascii="Times New Roman" w:cs="Times New Roman" w:hAnsi="Times New Roman"/>
          <w:caps w:val="0"/>
        </w:rPr>
        <w:t>the</w:t>
      </w:r>
      <w:r w:rsidR="00261F16" w:rsidRPr="001B5615">
        <w:rPr>
          <w:szCs w:val="20"/>
          <w:b w:val="0"/>
          <w:i w:val="0"/>
          <w:sz w:val="20"/>
          <w:spacing w:val="0"/>
          <w:w w:val="100"/>
          <w:rFonts w:ascii="Times New Roman" w:cs="Times New Roman" w:hAnsi="Times New Roman"/>
          <w:caps w:val="0"/>
        </w:rPr>
        <w:t> </w:t>
      </w:r>
      <w:r w:rsidR="00261F16" w:rsidRPr="001B5615">
        <w:rPr>
          <w:szCs w:val="20"/>
          <w:b w:val="0"/>
          <w:i w:val="0"/>
          <w:sz w:val="20"/>
          <w:spacing w:val="0"/>
          <w:w w:val="100"/>
          <w:rFonts w:ascii="Times New Roman" w:cs="Times New Roman" w:hAnsi="Times New Roman"/>
          <w:caps w:val="0"/>
        </w:rPr>
        <w:t>mineral</w:t>
      </w:r>
      <w:r w:rsidR="00261F16" w:rsidRPr="001B5615">
        <w:rPr>
          <w:szCs w:val="20"/>
          <w:b w:val="0"/>
          <w:i w:val="0"/>
          <w:sz w:val="20"/>
          <w:spacing w:val="0"/>
          <w:w w:val="100"/>
          <w:rFonts w:ascii="Times New Roman" w:cs="Times New Roman" w:hAnsi="Times New Roman"/>
          <w:caps w:val="0"/>
        </w:rPr>
        <w:t> </w:t>
      </w:r>
      <w:r w:rsidR="00261F16" w:rsidRPr="001B5615">
        <w:rPr>
          <w:szCs w:val="20"/>
          <w:b w:val="0"/>
          <w:i w:val="0"/>
          <w:sz w:val="20"/>
          <w:spacing w:val="0"/>
          <w:w w:val="100"/>
          <w:rFonts w:ascii="Times New Roman" w:cs="Times New Roman" w:hAnsi="Times New Roman"/>
          <w:caps w:val="0"/>
        </w:rPr>
        <w:t>composition</w:t>
      </w:r>
      <w:r w:rsidR="00261F16" w:rsidRPr="001B5615">
        <w:rPr>
          <w:szCs w:val="20"/>
          <w:b w:val="0"/>
          <w:i w:val="0"/>
          <w:sz w:val="20"/>
          <w:spacing w:val="0"/>
          <w:w w:val="100"/>
          <w:rFonts w:ascii="Times New Roman" w:cs="Times New Roman" w:hAnsi="Times New Roman"/>
          <w:caps w:val="0"/>
        </w:rPr>
        <w:t> </w:t>
      </w:r>
      <w:r w:rsidR="00261F16" w:rsidRPr="001B5615">
        <w:rPr>
          <w:szCs w:val="20"/>
          <w:b w:val="0"/>
          <w:i w:val="0"/>
          <w:sz w:val="20"/>
          <w:spacing w:val="0"/>
          <w:w w:val="100"/>
          <w:rFonts w:ascii="Times New Roman" w:cs="Times New Roman" w:hAnsi="Times New Roman"/>
          <w:caps w:val="0"/>
        </w:rPr>
        <w:t>and</w:t>
      </w:r>
      <w:r w:rsidR="00261F16" w:rsidRPr="001B5615">
        <w:rPr>
          <w:szCs w:val="20"/>
          <w:b w:val="0"/>
          <w:i w:val="0"/>
          <w:sz w:val="20"/>
          <w:spacing w:val="0"/>
          <w:w w:val="100"/>
          <w:rFonts w:ascii="Times New Roman" w:cs="Times New Roman" w:hAnsi="Times New Roman"/>
          <w:caps w:val="0"/>
        </w:rPr>
        <w:t> </w:t>
      </w:r>
      <w:r w:rsidR="00261F16" w:rsidRPr="001B5615">
        <w:rPr>
          <w:szCs w:val="20"/>
          <w:b w:val="0"/>
          <w:i w:val="0"/>
          <w:sz w:val="20"/>
          <w:spacing w:val="0"/>
          <w:w w:val="100"/>
          <w:rFonts w:ascii="Times New Roman" w:cs="Times New Roman" w:hAnsi="Times New Roman"/>
          <w:caps w:val="0"/>
        </w:rPr>
        <w:t>structural</w:t>
      </w:r>
      <w:r w:rsidR="00261F16" w:rsidRPr="001B5615">
        <w:rPr>
          <w:szCs w:val="20"/>
          <w:b w:val="0"/>
          <w:i w:val="0"/>
          <w:sz w:val="20"/>
          <w:spacing w:val="0"/>
          <w:w w:val="100"/>
          <w:rFonts w:ascii="Times New Roman" w:cs="Times New Roman" w:hAnsi="Times New Roman"/>
          <w:caps w:val="0"/>
        </w:rPr>
        <w:t> </w:t>
      </w:r>
      <w:r w:rsidR="00261F16" w:rsidRPr="001B5615">
        <w:rPr>
          <w:szCs w:val="20"/>
          <w:b w:val="0"/>
          <w:i w:val="0"/>
          <w:sz w:val="20"/>
          <w:spacing w:val="0"/>
          <w:w w:val="100"/>
          <w:rFonts w:ascii="Times New Roman" w:cs="Times New Roman" w:hAnsi="Times New Roman"/>
          <w:caps w:val="0"/>
        </w:rPr>
        <w:t>features</w:t>
      </w:r>
      <w:r w:rsidR="00261F16" w:rsidRPr="001B5615">
        <w:rPr>
          <w:szCs w:val="20"/>
          <w:b w:val="0"/>
          <w:i w:val="0"/>
          <w:sz w:val="20"/>
          <w:spacing w:val="0"/>
          <w:w w:val="100"/>
          <w:rFonts w:ascii="Times New Roman" w:cs="Times New Roman" w:hAnsi="Times New Roman"/>
          <w:caps w:val="0"/>
        </w:rPr>
        <w:t> </w:t>
      </w:r>
      <w:r w:rsidR="00261F16" w:rsidRPr="001B5615">
        <w:rPr>
          <w:szCs w:val="20"/>
          <w:b w:val="0"/>
          <w:i w:val="0"/>
          <w:sz w:val="20"/>
          <w:spacing w:val="0"/>
          <w:w w:val="100"/>
          <w:rFonts w:ascii="Times New Roman" w:cs="Times New Roman" w:hAnsi="Times New Roman"/>
          <w:caps w:val="0"/>
        </w:rPr>
        <w:t>associated</w:t>
      </w:r>
      <w:r w:rsidR="00261F16" w:rsidRPr="001B5615">
        <w:rPr>
          <w:szCs w:val="20"/>
          <w:b w:val="0"/>
          <w:i w:val="0"/>
          <w:sz w:val="20"/>
          <w:spacing w:val="0"/>
          <w:w w:val="100"/>
          <w:rFonts w:ascii="Times New Roman" w:cs="Times New Roman" w:hAnsi="Times New Roman"/>
          <w:caps w:val="0"/>
        </w:rPr>
        <w:t> </w:t>
      </w:r>
      <w:r w:rsidR="00261F16" w:rsidRPr="001B5615">
        <w:rPr>
          <w:szCs w:val="20"/>
          <w:b w:val="0"/>
          <w:i w:val="0"/>
          <w:sz w:val="20"/>
          <w:spacing w:val="0"/>
          <w:w w:val="100"/>
          <w:rFonts w:ascii="Times New Roman" w:cs="Times New Roman" w:hAnsi="Times New Roman"/>
          <w:caps w:val="0"/>
        </w:rPr>
        <w:t>with</w:t>
      </w:r>
      <w:r w:rsidR="00261F16" w:rsidRPr="001B5615">
        <w:rPr>
          <w:szCs w:val="20"/>
          <w:b w:val="0"/>
          <w:i w:val="0"/>
          <w:sz w:val="20"/>
          <w:spacing w:val="0"/>
          <w:w w:val="100"/>
          <w:rFonts w:ascii="Times New Roman" w:cs="Times New Roman" w:hAnsi="Times New Roman"/>
          <w:caps w:val="0"/>
        </w:rPr>
        <w:t> </w:t>
      </w:r>
      <w:r w:rsidR="00261F16" w:rsidRPr="001B5615">
        <w:rPr>
          <w:szCs w:val="20"/>
          <w:b w:val="0"/>
          <w:i w:val="0"/>
          <w:sz w:val="20"/>
          <w:spacing w:val="0"/>
          <w:w w:val="100"/>
          <w:rFonts w:ascii="Times New Roman" w:cs="Times New Roman" w:hAnsi="Times New Roman"/>
          <w:caps w:val="0"/>
        </w:rPr>
        <w:t>these</w:t>
      </w:r>
      <w:r w:rsidR="00261F16" w:rsidRPr="001B5615">
        <w:rPr>
          <w:szCs w:val="20"/>
          <w:b w:val="0"/>
          <w:i w:val="0"/>
          <w:sz w:val="20"/>
          <w:spacing w:val="0"/>
          <w:w w:val="100"/>
          <w:rFonts w:ascii="Times New Roman" w:cs="Times New Roman" w:hAnsi="Times New Roman"/>
          <w:caps w:val="0"/>
        </w:rPr>
        <w:t> </w:t>
      </w:r>
      <w:r w:rsidR="00261F16" w:rsidRPr="001B5615">
        <w:rPr>
          <w:szCs w:val="20"/>
          <w:b w:val="0"/>
          <w:i w:val="0"/>
          <w:sz w:val="20"/>
          <w:spacing w:val="0"/>
          <w:w w:val="100"/>
          <w:rFonts w:ascii="Times New Roman" w:cs="Times New Roman" w:hAnsi="Times New Roman"/>
          <w:caps w:val="0"/>
        </w:rPr>
        <w:t>rock</w:t>
      </w:r>
      <w:r w:rsidR="00261F16" w:rsidRPr="001B5615">
        <w:rPr>
          <w:szCs w:val="20"/>
          <w:b w:val="0"/>
          <w:i w:val="0"/>
          <w:sz w:val="20"/>
          <w:spacing w:val="0"/>
          <w:w w:val="100"/>
          <w:rFonts w:ascii="Times New Roman" w:cs="Times New Roman" w:hAnsi="Times New Roman"/>
          <w:caps w:val="0"/>
        </w:rPr>
        <w:t> </w:t>
      </w:r>
      <w:r w:rsidR="00261F16" w:rsidRPr="001B5615">
        <w:rPr>
          <w:szCs w:val="20"/>
          <w:b w:val="0"/>
          <w:i w:val="0"/>
          <w:sz w:val="20"/>
          <w:spacing w:val="0"/>
          <w:w w:val="100"/>
          <w:rFonts w:ascii="Times New Roman" w:cs="Times New Roman" w:hAnsi="Times New Roman"/>
          <w:caps w:val="0"/>
        </w:rPr>
        <w:t>types.</w:t>
      </w:r>
      <w:r w:rsidR="00261F16" w:rsidRPr="001B5615">
        <w:rPr>
          <w:szCs w:val="20"/>
          <w:b w:val="0"/>
          <w:i w:val="0"/>
          <w:sz w:val="20"/>
          <w:spacing w:val="0"/>
          <w:w w:val="100"/>
          <w:rFonts w:ascii="Times New Roman" w:cs="Times New Roman" w:hAnsi="Times New Roman"/>
          <w:caps w:val="0"/>
        </w:rPr>
        <w:t> </w:t>
      </w:r>
      <w:r w:rsidR="00261F16" w:rsidRPr="001B5615">
        <w:rPr>
          <w:szCs w:val="20"/>
          <w:b w:val="0"/>
          <w:i w:val="0"/>
          <w:sz w:val="20"/>
          <w:spacing w:val="0"/>
          <w:w w:val="100"/>
          <w:rFonts w:ascii="Times New Roman" w:cs="Times New Roman" w:hAnsi="Times New Roman"/>
          <w:caps w:val="0"/>
        </w:rPr>
        <w:t>The</w:t>
      </w:r>
      <w:r w:rsidR="00261F16" w:rsidRPr="001B5615">
        <w:rPr>
          <w:szCs w:val="20"/>
          <w:b w:val="0"/>
          <w:i w:val="0"/>
          <w:sz w:val="20"/>
          <w:spacing w:val="0"/>
          <w:w w:val="100"/>
          <w:rFonts w:ascii="Times New Roman" w:cs="Times New Roman" w:hAnsi="Times New Roman"/>
          <w:caps w:val="0"/>
        </w:rPr>
        <w:t> </w:t>
      </w:r>
      <w:r w:rsidR="00261F16" w:rsidRPr="001B5615">
        <w:rPr>
          <w:szCs w:val="20"/>
          <w:b w:val="0"/>
          <w:i w:val="0"/>
          <w:sz w:val="20"/>
          <w:spacing w:val="0"/>
          <w:w w:val="100"/>
          <w:rFonts w:ascii="Times New Roman" w:cs="Times New Roman" w:hAnsi="Times New Roman"/>
          <w:caps w:val="0"/>
        </w:rPr>
        <w:t>materials</w:t>
      </w:r>
      <w:r w:rsidR="00261F16" w:rsidRPr="001B5615">
        <w:rPr>
          <w:szCs w:val="20"/>
          <w:b w:val="0"/>
          <w:i w:val="0"/>
          <w:sz w:val="20"/>
          <w:spacing w:val="0"/>
          <w:w w:val="100"/>
          <w:rFonts w:ascii="Times New Roman" w:cs="Times New Roman" w:hAnsi="Times New Roman"/>
          <w:caps w:val="0"/>
        </w:rPr>
        <w:t> </w:t>
      </w:r>
      <w:r w:rsidR="00261F16" w:rsidRPr="001B5615">
        <w:rPr>
          <w:szCs w:val="20"/>
          <w:b w:val="0"/>
          <w:i w:val="0"/>
          <w:sz w:val="20"/>
          <w:spacing w:val="0"/>
          <w:w w:val="100"/>
          <w:rFonts w:ascii="Times New Roman" w:cs="Times New Roman" w:hAnsi="Times New Roman"/>
          <w:caps w:val="0"/>
        </w:rPr>
        <w:t>used</w:t>
      </w:r>
      <w:r w:rsidR="00261F16" w:rsidRPr="001B5615">
        <w:rPr>
          <w:szCs w:val="20"/>
          <w:b w:val="0"/>
          <w:i w:val="0"/>
          <w:sz w:val="20"/>
          <w:spacing w:val="0"/>
          <w:w w:val="100"/>
          <w:rFonts w:ascii="Times New Roman" w:cs="Times New Roman" w:hAnsi="Times New Roman"/>
          <w:caps w:val="0"/>
        </w:rPr>
        <w:t> </w:t>
      </w:r>
      <w:r w:rsidR="00261F16" w:rsidRPr="001B5615">
        <w:rPr>
          <w:szCs w:val="20"/>
          <w:b w:val="0"/>
          <w:i w:val="0"/>
          <w:sz w:val="20"/>
          <w:spacing w:val="0"/>
          <w:w w:val="100"/>
          <w:rFonts w:ascii="Times New Roman" w:cs="Times New Roman" w:hAnsi="Times New Roman"/>
          <w:caps w:val="0"/>
        </w:rPr>
        <w:t>for</w:t>
      </w:r>
      <w:r w:rsidR="00261F16" w:rsidRPr="001B5615">
        <w:rPr>
          <w:szCs w:val="20"/>
          <w:b w:val="0"/>
          <w:i w:val="0"/>
          <w:sz w:val="20"/>
          <w:spacing w:val="0"/>
          <w:w w:val="100"/>
          <w:rFonts w:ascii="Times New Roman" w:cs="Times New Roman" w:hAnsi="Times New Roman"/>
          <w:caps w:val="0"/>
        </w:rPr>
        <w:t> </w:t>
      </w:r>
      <w:r w:rsidR="00261F16" w:rsidRPr="001B5615">
        <w:rPr>
          <w:szCs w:val="20"/>
          <w:b w:val="0"/>
          <w:i w:val="0"/>
          <w:sz w:val="20"/>
          <w:spacing w:val="0"/>
          <w:w w:val="100"/>
          <w:rFonts w:ascii="Times New Roman" w:cs="Times New Roman" w:hAnsi="Times New Roman"/>
          <w:caps w:val="0"/>
        </w:rPr>
        <w:t>the</w:t>
      </w:r>
      <w:r w:rsidR="00261F16" w:rsidRPr="001B5615">
        <w:rPr>
          <w:szCs w:val="20"/>
          <w:b w:val="0"/>
          <w:i w:val="0"/>
          <w:sz w:val="20"/>
          <w:spacing w:val="0"/>
          <w:w w:val="100"/>
          <w:rFonts w:ascii="Times New Roman" w:cs="Times New Roman" w:hAnsi="Times New Roman"/>
          <w:caps w:val="0"/>
        </w:rPr>
        <w:t> </w:t>
      </w:r>
      <w:r w:rsidR="00261F16" w:rsidRPr="001B5615">
        <w:rPr>
          <w:szCs w:val="20"/>
          <w:b w:val="0"/>
          <w:i w:val="0"/>
          <w:sz w:val="20"/>
          <w:spacing w:val="0"/>
          <w:w w:val="100"/>
          <w:rFonts w:ascii="Times New Roman" w:cs="Times New Roman" w:hAnsi="Times New Roman"/>
          <w:caps w:val="0"/>
        </w:rPr>
        <w:t>map</w:t>
      </w:r>
      <w:r w:rsidRPr="001B5615">
        <w:rPr>
          <w:szCs w:val="20"/>
          <w:b w:val="0"/>
          <w:i w:val="0"/>
          <w:sz w:val="20"/>
          <w:spacing w:val="0"/>
          <w:w w:val="100"/>
          <w:rFonts w:ascii="Times New Roman" w:cs="Times New Roman" w:hAnsi="Times New Roman"/>
          <w:caps w:val="0"/>
        </w:rPr>
        <w:t>ping</w:t>
      </w:r>
      <w:r w:rsidRPr="001B5615">
        <w:rPr>
          <w:szCs w:val="20"/>
          <w:b w:val="0"/>
          <w:i w:val="0"/>
          <w:sz w:val="20"/>
          <w:spacing w:val="0"/>
          <w:w w:val="100"/>
          <w:rFonts w:ascii="Times New Roman" w:cs="Times New Roman" w:hAnsi="Times New Roman"/>
          <w:caps w:val="0"/>
        </w:rPr>
        <w:t> </w:t>
      </w:r>
      <w:r w:rsidRPr="001B5615">
        <w:rPr>
          <w:szCs w:val="20"/>
          <w:b w:val="0"/>
          <w:i w:val="0"/>
          <w:sz w:val="20"/>
          <w:spacing w:val="0"/>
          <w:w w:val="100"/>
          <w:rFonts w:ascii="Times New Roman" w:cs="Times New Roman" w:hAnsi="Times New Roman"/>
          <w:caps w:val="0"/>
        </w:rPr>
        <w:t>exercise</w:t>
      </w:r>
      <w:r w:rsidRPr="001B5615">
        <w:rPr>
          <w:szCs w:val="20"/>
          <w:b w:val="0"/>
          <w:i w:val="0"/>
          <w:sz w:val="20"/>
          <w:spacing w:val="0"/>
          <w:w w:val="100"/>
          <w:rFonts w:ascii="Times New Roman" w:cs="Times New Roman" w:hAnsi="Times New Roman"/>
          <w:caps w:val="0"/>
        </w:rPr>
        <w:t> </w:t>
      </w:r>
      <w:r w:rsidRPr="001B5615">
        <w:rPr>
          <w:szCs w:val="20"/>
          <w:b w:val="0"/>
          <w:i w:val="0"/>
          <w:sz w:val="20"/>
          <w:spacing w:val="0"/>
          <w:w w:val="100"/>
          <w:rFonts w:ascii="Times New Roman" w:cs="Times New Roman" w:hAnsi="Times New Roman"/>
          <w:caps w:val="0"/>
        </w:rPr>
        <w:t>included</w:t>
      </w:r>
      <w:r w:rsidRPr="001B5615">
        <w:rPr>
          <w:szCs w:val="20"/>
          <w:b w:val="0"/>
          <w:i w:val="0"/>
          <w:sz w:val="20"/>
          <w:spacing w:val="0"/>
          <w:w w:val="100"/>
          <w:rFonts w:ascii="Times New Roman" w:cs="Times New Roman" w:hAnsi="Times New Roman"/>
          <w:caps w:val="0"/>
        </w:rPr>
        <w:t> </w:t>
      </w:r>
      <w:r w:rsidRPr="001B5615">
        <w:rPr>
          <w:szCs w:val="20"/>
          <w:b w:val="0"/>
          <w:i w:val="0"/>
          <w:sz w:val="20"/>
          <w:spacing w:val="0"/>
          <w:w w:val="100"/>
          <w:rFonts w:ascii="Times New Roman" w:cs="Times New Roman" w:hAnsi="Times New Roman"/>
          <w:caps w:val="0"/>
        </w:rPr>
        <w:t>a</w:t>
      </w:r>
      <w:r w:rsidRPr="001B5615">
        <w:rPr>
          <w:szCs w:val="20"/>
          <w:b w:val="0"/>
          <w:i w:val="0"/>
          <w:sz w:val="20"/>
          <w:spacing w:val="0"/>
          <w:w w:val="100"/>
          <w:rFonts w:ascii="Times New Roman" w:cs="Times New Roman" w:hAnsi="Times New Roman"/>
          <w:caps w:val="0"/>
        </w:rPr>
        <w:t> </w:t>
      </w:r>
      <w:r w:rsidRPr="001B5615">
        <w:rPr>
          <w:szCs w:val="20"/>
          <w:b w:val="0"/>
          <w:i w:val="0"/>
          <w:sz w:val="20"/>
          <w:spacing w:val="0"/>
          <w:w w:val="100"/>
          <w:rFonts w:ascii="Times New Roman" w:cs="Times New Roman" w:hAnsi="Times New Roman"/>
          <w:caps w:val="0"/>
        </w:rPr>
        <w:t>2.0</w:t>
      </w:r>
      <w:r w:rsidRPr="001B5615">
        <w:rPr>
          <w:szCs w:val="20"/>
          <w:b w:val="0"/>
          <w:i w:val="0"/>
          <w:sz w:val="20"/>
          <w:spacing w:val="0"/>
          <w:w w:val="100"/>
          <w:rFonts w:ascii="Times New Roman" w:cs="Times New Roman" w:hAnsi="Times New Roman"/>
          <w:caps w:val="0"/>
        </w:rPr>
        <w:t> </w:t>
      </w:r>
      <w:r w:rsidR="00261F16" w:rsidRPr="001B5615">
        <w:rPr>
          <w:szCs w:val="20"/>
          <w:b w:val="0"/>
          <w:i w:val="0"/>
          <w:sz w:val="20"/>
          <w:spacing w:val="0"/>
          <w:w w:val="100"/>
          <w:rFonts w:ascii="Times New Roman" w:cs="Times New Roman" w:hAnsi="Times New Roman"/>
          <w:caps w:val="0"/>
        </w:rPr>
        <w:t>sq.</w:t>
      </w:r>
      <w:r w:rsidR="00261F16" w:rsidRPr="001B5615">
        <w:rPr>
          <w:szCs w:val="20"/>
          <w:b w:val="0"/>
          <w:i w:val="0"/>
          <w:sz w:val="20"/>
          <w:spacing w:val="0"/>
          <w:w w:val="100"/>
          <w:rFonts w:ascii="Times New Roman" w:cs="Times New Roman" w:hAnsi="Times New Roman"/>
          <w:caps w:val="0"/>
        </w:rPr>
        <w:t> </w:t>
      </w:r>
      <w:r w:rsidR="00261F16" w:rsidRPr="001B5615">
        <w:rPr>
          <w:szCs w:val="20"/>
          <w:b w:val="0"/>
          <w:i w:val="0"/>
          <w:sz w:val="20"/>
          <w:spacing w:val="0"/>
          <w:w w:val="100"/>
          <w:rFonts w:ascii="Times New Roman" w:cs="Times New Roman" w:hAnsi="Times New Roman"/>
          <w:caps w:val="0"/>
        </w:rPr>
        <w:t>km.</w:t>
      </w:r>
      <w:r w:rsidR="00261F16" w:rsidRPr="001B5615">
        <w:rPr>
          <w:szCs w:val="20"/>
          <w:b w:val="0"/>
          <w:i w:val="0"/>
          <w:sz w:val="20"/>
          <w:spacing w:val="0"/>
          <w:w w:val="100"/>
          <w:rFonts w:ascii="Times New Roman" w:cs="Times New Roman" w:hAnsi="Times New Roman"/>
          <w:caps w:val="0"/>
        </w:rPr>
        <w:t> </w:t>
      </w:r>
      <w:r w:rsidRPr="001B5615">
        <w:rPr>
          <w:szCs w:val="20"/>
          <w:b w:val="0"/>
          <w:i w:val="0"/>
          <w:sz w:val="20"/>
          <w:spacing w:val="0"/>
          <w:w w:val="100"/>
          <w:rFonts w:ascii="Times New Roman" w:cs="Times New Roman" w:hAnsi="Times New Roman"/>
          <w:caps w:val="0"/>
        </w:rPr>
        <w:t>base</w:t>
      </w:r>
      <w:r w:rsidR="00261F16" w:rsidRPr="001B5615">
        <w:rPr>
          <w:szCs w:val="20"/>
          <w:b w:val="0"/>
          <w:i w:val="0"/>
          <w:sz w:val="20"/>
          <w:spacing w:val="0"/>
          <w:w w:val="100"/>
          <w:rFonts w:ascii="Times New Roman" w:cs="Times New Roman" w:hAnsi="Times New Roman"/>
          <w:caps w:val="0"/>
        </w:rPr>
        <w:t> </w:t>
      </w:r>
      <w:r w:rsidR="00261F16" w:rsidRPr="001B5615">
        <w:rPr>
          <w:szCs w:val="20"/>
          <w:b w:val="0"/>
          <w:i w:val="0"/>
          <w:sz w:val="20"/>
          <w:spacing w:val="0"/>
          <w:w w:val="100"/>
          <w:rFonts w:ascii="Times New Roman" w:cs="Times New Roman" w:hAnsi="Times New Roman"/>
          <w:caps w:val="0"/>
        </w:rPr>
        <w:t>map</w:t>
      </w:r>
      <w:r w:rsidR="00261F16" w:rsidRPr="001B5615">
        <w:rPr>
          <w:szCs w:val="20"/>
          <w:b w:val="0"/>
          <w:i w:val="0"/>
          <w:sz w:val="20"/>
          <w:spacing w:val="0"/>
          <w:w w:val="100"/>
          <w:rFonts w:ascii="Times New Roman" w:cs="Times New Roman" w:hAnsi="Times New Roman"/>
          <w:caps w:val="0"/>
        </w:rPr>
        <w:t> </w:t>
      </w:r>
      <w:r w:rsidR="00261F16" w:rsidRPr="001B5615">
        <w:rPr>
          <w:szCs w:val="20"/>
          <w:b w:val="0"/>
          <w:i w:val="0"/>
          <w:sz w:val="20"/>
          <w:spacing w:val="0"/>
          <w:w w:val="100"/>
          <w:rFonts w:ascii="Times New Roman" w:cs="Times New Roman" w:hAnsi="Times New Roman"/>
          <w:caps w:val="0"/>
        </w:rPr>
        <w:t>with</w:t>
      </w:r>
      <w:r w:rsidR="00261F16" w:rsidRPr="001B5615">
        <w:rPr>
          <w:szCs w:val="20"/>
          <w:b w:val="0"/>
          <w:i w:val="0"/>
          <w:sz w:val="20"/>
          <w:spacing w:val="0"/>
          <w:w w:val="100"/>
          <w:rFonts w:ascii="Times New Roman" w:cs="Times New Roman" w:hAnsi="Times New Roman"/>
          <w:caps w:val="0"/>
        </w:rPr>
        <w:t> </w:t>
      </w:r>
      <w:r w:rsidR="00261F16" w:rsidRPr="001B5615">
        <w:rPr>
          <w:szCs w:val="20"/>
          <w:b w:val="0"/>
          <w:i w:val="0"/>
          <w:sz w:val="20"/>
          <w:spacing w:val="0"/>
          <w:w w:val="100"/>
          <w:rFonts w:ascii="Times New Roman" w:cs="Times New Roman" w:hAnsi="Times New Roman"/>
          <w:caps w:val="0"/>
        </w:rPr>
        <w:t>landmarks</w:t>
      </w:r>
      <w:r w:rsidR="00261F16" w:rsidRPr="001B5615">
        <w:rPr>
          <w:szCs w:val="20"/>
          <w:b w:val="0"/>
          <w:i w:val="0"/>
          <w:sz w:val="20"/>
          <w:spacing w:val="0"/>
          <w:w w:val="100"/>
          <w:rFonts w:ascii="Times New Roman" w:cs="Times New Roman" w:hAnsi="Times New Roman"/>
          <w:caps w:val="0"/>
        </w:rPr>
        <w:t> </w:t>
      </w:r>
      <w:r w:rsidR="00261F16" w:rsidRPr="001B5615">
        <w:rPr>
          <w:szCs w:val="20"/>
          <w:b w:val="0"/>
          <w:i w:val="0"/>
          <w:sz w:val="20"/>
          <w:spacing w:val="0"/>
          <w:w w:val="100"/>
          <w:rFonts w:ascii="Times New Roman" w:cs="Times New Roman" w:hAnsi="Times New Roman"/>
          <w:caps w:val="0"/>
        </w:rPr>
        <w:t>and</w:t>
      </w:r>
      <w:r w:rsidR="00261F16" w:rsidRPr="001B5615">
        <w:rPr>
          <w:szCs w:val="20"/>
          <w:b w:val="0"/>
          <w:i w:val="0"/>
          <w:sz w:val="20"/>
          <w:spacing w:val="0"/>
          <w:w w:val="100"/>
          <w:rFonts w:ascii="Times New Roman" w:cs="Times New Roman" w:hAnsi="Times New Roman"/>
          <w:caps w:val="0"/>
        </w:rPr>
        <w:t> </w:t>
      </w:r>
      <w:r w:rsidR="00261F16" w:rsidRPr="001B5615">
        <w:rPr>
          <w:szCs w:val="20"/>
          <w:b w:val="0"/>
          <w:i w:val="0"/>
          <w:sz w:val="20"/>
          <w:spacing w:val="0"/>
          <w:w w:val="100"/>
          <w:rFonts w:ascii="Times New Roman" w:cs="Times New Roman" w:hAnsi="Times New Roman"/>
          <w:caps w:val="0"/>
        </w:rPr>
        <w:t>topographical</w:t>
      </w:r>
      <w:r w:rsidR="00261F16" w:rsidRPr="001B5615">
        <w:rPr>
          <w:szCs w:val="20"/>
          <w:b w:val="0"/>
          <w:i w:val="0"/>
          <w:sz w:val="20"/>
          <w:spacing w:val="0"/>
          <w:w w:val="100"/>
          <w:rFonts w:ascii="Times New Roman" w:cs="Times New Roman" w:hAnsi="Times New Roman"/>
          <w:caps w:val="0"/>
        </w:rPr>
        <w:t> </w:t>
      </w:r>
      <w:r w:rsidR="00261F16" w:rsidRPr="001B5615">
        <w:rPr>
          <w:szCs w:val="20"/>
          <w:b w:val="0"/>
          <w:i w:val="0"/>
          <w:sz w:val="20"/>
          <w:spacing w:val="0"/>
          <w:w w:val="100"/>
          <w:rFonts w:ascii="Times New Roman" w:cs="Times New Roman" w:hAnsi="Times New Roman"/>
          <w:caps w:val="0"/>
        </w:rPr>
        <w:t>features,</w:t>
      </w:r>
      <w:r w:rsidR="00261F16" w:rsidRPr="001B5615">
        <w:rPr>
          <w:szCs w:val="20"/>
          <w:b w:val="0"/>
          <w:i w:val="0"/>
          <w:sz w:val="20"/>
          <w:spacing w:val="0"/>
          <w:w w:val="100"/>
          <w:rFonts w:ascii="Times New Roman" w:cs="Times New Roman" w:hAnsi="Times New Roman"/>
          <w:caps w:val="0"/>
        </w:rPr>
        <w:t> </w:t>
      </w:r>
      <w:r w:rsidR="00261F16" w:rsidRPr="001B5615">
        <w:rPr>
          <w:szCs w:val="20"/>
          <w:b w:val="0"/>
          <w:i w:val="0"/>
          <w:sz w:val="20"/>
          <w:spacing w:val="0"/>
          <w:w w:val="100"/>
          <w:rFonts w:ascii="Times New Roman" w:cs="Times New Roman" w:hAnsi="Times New Roman"/>
          <w:caps w:val="0"/>
        </w:rPr>
        <w:t>a</w:t>
      </w:r>
      <w:r w:rsidR="00261F16" w:rsidRPr="001B5615">
        <w:rPr>
          <w:szCs w:val="20"/>
          <w:b w:val="0"/>
          <w:i w:val="0"/>
          <w:sz w:val="20"/>
          <w:spacing w:val="0"/>
          <w:w w:val="100"/>
          <w:rFonts w:ascii="Times New Roman" w:cs="Times New Roman" w:hAnsi="Times New Roman"/>
          <w:caps w:val="0"/>
        </w:rPr>
        <w:t> </w:t>
      </w:r>
      <w:r w:rsidR="00261F16" w:rsidRPr="001B5615">
        <w:rPr>
          <w:szCs w:val="20"/>
          <w:b w:val="0"/>
          <w:i w:val="0"/>
          <w:sz w:val="20"/>
          <w:spacing w:val="0"/>
          <w:w w:val="100"/>
          <w:rFonts w:ascii="Times New Roman" w:cs="Times New Roman" w:hAnsi="Times New Roman"/>
          <w:caps w:val="0"/>
        </w:rPr>
        <w:t>GPS,</w:t>
      </w:r>
      <w:r w:rsidR="00261F16" w:rsidRPr="001B5615">
        <w:rPr>
          <w:szCs w:val="20"/>
          <w:b w:val="0"/>
          <w:i w:val="0"/>
          <w:sz w:val="20"/>
          <w:spacing w:val="0"/>
          <w:w w:val="100"/>
          <w:rFonts w:ascii="Times New Roman" w:cs="Times New Roman" w:hAnsi="Times New Roman"/>
          <w:caps w:val="0"/>
        </w:rPr>
        <w:t> </w:t>
      </w:r>
      <w:r w:rsidR="00261F16" w:rsidRPr="001B5615">
        <w:rPr>
          <w:szCs w:val="20"/>
          <w:b w:val="0"/>
          <w:i w:val="0"/>
          <w:sz w:val="20"/>
          <w:spacing w:val="0"/>
          <w:w w:val="100"/>
          <w:rFonts w:ascii="Times New Roman" w:cs="Times New Roman" w:hAnsi="Times New Roman"/>
          <w:caps w:val="0"/>
        </w:rPr>
        <w:t>and</w:t>
      </w:r>
      <w:r w:rsidR="00261F16" w:rsidRPr="001B5615">
        <w:rPr>
          <w:szCs w:val="20"/>
          <w:b w:val="0"/>
          <w:i w:val="0"/>
          <w:sz w:val="20"/>
          <w:spacing w:val="0"/>
          <w:w w:val="100"/>
          <w:rFonts w:ascii="Times New Roman" w:cs="Times New Roman" w:hAnsi="Times New Roman"/>
          <w:caps w:val="0"/>
        </w:rPr>
        <w:t> </w:t>
      </w:r>
      <w:r w:rsidR="00261F16" w:rsidRPr="001B5615">
        <w:rPr>
          <w:szCs w:val="20"/>
          <w:b w:val="0"/>
          <w:i w:val="0"/>
          <w:sz w:val="20"/>
          <w:spacing w:val="0"/>
          <w:w w:val="100"/>
          <w:rFonts w:ascii="Times New Roman" w:cs="Times New Roman" w:hAnsi="Times New Roman"/>
          <w:caps w:val="0"/>
        </w:rPr>
        <w:t>a</w:t>
      </w:r>
      <w:r w:rsidR="00261F16" w:rsidRPr="001B5615">
        <w:rPr>
          <w:szCs w:val="20"/>
          <w:b w:val="0"/>
          <w:i w:val="0"/>
          <w:sz w:val="20"/>
          <w:spacing w:val="0"/>
          <w:w w:val="100"/>
          <w:rFonts w:ascii="Times New Roman" w:cs="Times New Roman" w:hAnsi="Times New Roman"/>
          <w:caps w:val="0"/>
        </w:rPr>
        <w:t> </w:t>
      </w:r>
      <w:r w:rsidR="00261F16" w:rsidRPr="001B5615">
        <w:rPr>
          <w:szCs w:val="20"/>
          <w:b w:val="0"/>
          <w:i w:val="0"/>
          <w:sz w:val="20"/>
          <w:spacing w:val="0"/>
          <w:w w:val="100"/>
          <w:rFonts w:ascii="Times New Roman" w:cs="Times New Roman" w:hAnsi="Times New Roman"/>
          <w:caps w:val="0"/>
        </w:rPr>
        <w:t>compass</w:t>
      </w:r>
      <w:r w:rsidR="00261F16" w:rsidRPr="001B5615">
        <w:rPr>
          <w:szCs w:val="20"/>
          <w:b w:val="0"/>
          <w:i w:val="0"/>
          <w:sz w:val="20"/>
          <w:spacing w:val="0"/>
          <w:w w:val="100"/>
          <w:rFonts w:ascii="Times New Roman" w:cs="Times New Roman" w:hAnsi="Times New Roman"/>
          <w:caps w:val="0"/>
        </w:rPr>
        <w:t> </w:t>
      </w:r>
      <w:r w:rsidR="00261F16" w:rsidRPr="001B5615">
        <w:rPr>
          <w:szCs w:val="20"/>
          <w:b w:val="0"/>
          <w:i w:val="0"/>
          <w:sz w:val="20"/>
          <w:spacing w:val="0"/>
          <w:w w:val="100"/>
          <w:rFonts w:ascii="Times New Roman" w:cs="Times New Roman" w:hAnsi="Times New Roman"/>
          <w:caps w:val="0"/>
        </w:rPr>
        <w:t>clinometer.</w:t>
      </w:r>
    </w:p>
    <w:p w14:paraId="724A4467" w14:textId="77777777" w:rsidR="005B304C" w:rsidRPr="001B5615" w:rsidRDefault="00261F16" w:rsidP="00261F16">
      <w:pPr>
        <w:jc w:val="both"/>
        <w:spacing w:before="0" w:beforeAutospacing="0" w:after="160" w:afterAutospacing="0" w:lineRule="auto" w:line="360"/>
        <w:rPr>
          <w:szCs w:val="20"/>
          <w:b w:val="0"/>
          <w:i w:val="0"/>
          <w:sz w:val="20"/>
          <w:spacing w:val="0"/>
          <w:w w:val="100"/>
          <w:rFonts w:ascii="Times New Roman" w:cs="Times New Roman" w:hAnsi="Times New Roman"/>
          <w:caps w:val="0"/>
        </w:rPr>
        <w:snapToGrid w:val="0"/>
        <w:textAlignment w:val="baseline"/>
      </w:pPr>
      <w:r w:rsidRPr="001B5615">
        <w:rPr>
          <w:szCs w:val="20"/>
          <w:b w:val="0"/>
          <w:i w:val="0"/>
          <w:sz w:val="20"/>
          <w:spacing w:val="0"/>
          <w:w w:val="100"/>
          <w:rFonts w:ascii="Times New Roman" w:cs="Times New Roman" w:hAnsi="Times New Roman"/>
          <w:caps w:val="0"/>
        </w:rPr>
        <w:t> </w:t>
      </w:r>
      <w:r w:rsidR="005B304C" w:rsidRPr="001B5615">
        <w:rPr>
          <w:szCs w:val="20"/>
          <w:b w:val="0"/>
          <w:i w:val="0"/>
          <w:sz w:val="20"/>
          <w:spacing w:val="0"/>
          <w:w w:val="100"/>
          <w:rFonts w:ascii="Times New Roman" w:cs="Times New Roman" w:hAnsi="Times New Roman"/>
          <w:caps w:val="0"/>
        </w:rPr>
        <w:t>A</w:t>
      </w:r>
      <w:r w:rsidR="005B304C" w:rsidRPr="001B5615">
        <w:rPr>
          <w:szCs w:val="20"/>
          <w:b w:val="0"/>
          <w:i w:val="0"/>
          <w:sz w:val="20"/>
          <w:spacing w:val="0"/>
          <w:w w:val="100"/>
          <w:rFonts w:ascii="Times New Roman" w:cs="Times New Roman" w:hAnsi="Times New Roman"/>
          <w:caps w:val="0"/>
        </w:rPr>
        <w:t> </w:t>
      </w:r>
      <w:r w:rsidR="005B304C" w:rsidRPr="001B5615">
        <w:rPr>
          <w:szCs w:val="20"/>
          <w:b w:val="0"/>
          <w:i w:val="0"/>
          <w:sz w:val="20"/>
          <w:spacing w:val="0"/>
          <w:w w:val="100"/>
          <w:rFonts w:ascii="Times New Roman" w:cs="Times New Roman" w:hAnsi="Times New Roman"/>
          <w:caps w:val="0"/>
        </w:rPr>
        <w:t>systematic</w:t>
      </w:r>
      <w:r w:rsidRPr="001B5615">
        <w:rPr>
          <w:szCs w:val="20"/>
          <w:b w:val="0"/>
          <w:i w:val="0"/>
          <w:sz w:val="20"/>
          <w:spacing w:val="0"/>
          <w:w w:val="100"/>
          <w:rFonts w:ascii="Times New Roman" w:cs="Times New Roman" w:hAnsi="Times New Roman"/>
          <w:caps w:val="0"/>
        </w:rPr>
        <w:t> </w:t>
      </w:r>
      <w:r w:rsidRPr="001B5615">
        <w:rPr>
          <w:szCs w:val="20"/>
          <w:b w:val="0"/>
          <w:i w:val="0"/>
          <w:sz w:val="20"/>
          <w:spacing w:val="0"/>
          <w:w w:val="100"/>
          <w:rFonts w:ascii="Times New Roman" w:cs="Times New Roman" w:hAnsi="Times New Roman"/>
          <w:caps w:val="0"/>
        </w:rPr>
        <w:t>mapping</w:t>
      </w:r>
      <w:r w:rsidRPr="001B5615">
        <w:rPr>
          <w:szCs w:val="20"/>
          <w:b w:val="0"/>
          <w:i w:val="0"/>
          <w:sz w:val="20"/>
          <w:spacing w:val="0"/>
          <w:w w:val="100"/>
          <w:rFonts w:ascii="Times New Roman" w:cs="Times New Roman" w:hAnsi="Times New Roman"/>
          <w:caps w:val="0"/>
        </w:rPr>
        <w:t> </w:t>
      </w:r>
      <w:r w:rsidRPr="001B5615">
        <w:rPr>
          <w:szCs w:val="20"/>
          <w:b w:val="0"/>
          <w:i w:val="0"/>
          <w:sz w:val="20"/>
          <w:spacing w:val="0"/>
          <w:w w:val="100"/>
          <w:rFonts w:ascii="Times New Roman" w:cs="Times New Roman" w:hAnsi="Times New Roman"/>
          <w:caps w:val="0"/>
        </w:rPr>
        <w:t>and</w:t>
      </w:r>
      <w:r w:rsidRPr="001B5615">
        <w:rPr>
          <w:szCs w:val="20"/>
          <w:b w:val="0"/>
          <w:i w:val="0"/>
          <w:sz w:val="20"/>
          <w:spacing w:val="0"/>
          <w:w w:val="100"/>
          <w:rFonts w:ascii="Times New Roman" w:cs="Times New Roman" w:hAnsi="Times New Roman"/>
          <w:caps w:val="0"/>
        </w:rPr>
        <w:t> </w:t>
      </w:r>
      <w:r w:rsidRPr="001B5615">
        <w:rPr>
          <w:szCs w:val="20"/>
          <w:b w:val="0"/>
          <w:i w:val="0"/>
          <w:sz w:val="20"/>
          <w:spacing w:val="0"/>
          <w:w w:val="100"/>
          <w:rFonts w:ascii="Times New Roman" w:cs="Times New Roman" w:hAnsi="Times New Roman"/>
          <w:caps w:val="0"/>
        </w:rPr>
        <w:t>detail</w:t>
      </w:r>
      <w:r w:rsidRPr="001B5615">
        <w:rPr>
          <w:szCs w:val="20"/>
          <w:b w:val="0"/>
          <w:i w:val="0"/>
          <w:sz w:val="20"/>
          <w:spacing w:val="0"/>
          <w:w w:val="100"/>
          <w:rFonts w:ascii="Times New Roman" w:cs="Times New Roman" w:hAnsi="Times New Roman"/>
          <w:caps w:val="0"/>
        </w:rPr>
        <w:t> </w:t>
      </w:r>
      <w:r w:rsidRPr="001B5615">
        <w:rPr>
          <w:szCs w:val="20"/>
          <w:b w:val="0"/>
          <w:i w:val="0"/>
          <w:sz w:val="20"/>
          <w:spacing w:val="0"/>
          <w:w w:val="100"/>
          <w:rFonts w:ascii="Times New Roman" w:cs="Times New Roman" w:hAnsi="Times New Roman"/>
          <w:caps w:val="0"/>
        </w:rPr>
        <w:t>lithological,</w:t>
      </w:r>
      <w:r w:rsidRPr="001B5615">
        <w:rPr>
          <w:szCs w:val="20"/>
          <w:b w:val="0"/>
          <w:i w:val="0"/>
          <w:sz w:val="20"/>
          <w:spacing w:val="0"/>
          <w:w w:val="100"/>
          <w:rFonts w:ascii="Times New Roman" w:cs="Times New Roman" w:hAnsi="Times New Roman"/>
          <w:caps w:val="0"/>
        </w:rPr>
        <w:t> </w:t>
      </w:r>
      <w:r w:rsidRPr="001B5615">
        <w:rPr>
          <w:szCs w:val="20"/>
          <w:b w:val="0"/>
          <w:i w:val="0"/>
          <w:sz w:val="20"/>
          <w:spacing w:val="0"/>
          <w:w w:val="100"/>
          <w:rFonts w:ascii="Times New Roman" w:cs="Times New Roman" w:hAnsi="Times New Roman"/>
          <w:caps w:val="0"/>
        </w:rPr>
        <w:t>structural</w:t>
      </w:r>
      <w:r w:rsidRPr="001B5615">
        <w:rPr>
          <w:szCs w:val="20"/>
          <w:b w:val="0"/>
          <w:i w:val="0"/>
          <w:sz w:val="20"/>
          <w:spacing w:val="0"/>
          <w:w w:val="100"/>
          <w:rFonts w:ascii="Times New Roman" w:cs="Times New Roman" w:hAnsi="Times New Roman"/>
          <w:caps w:val="0"/>
        </w:rPr>
        <w:t> </w:t>
      </w:r>
      <w:r w:rsidRPr="001B5615">
        <w:rPr>
          <w:szCs w:val="20"/>
          <w:b w:val="0"/>
          <w:i w:val="0"/>
          <w:sz w:val="20"/>
          <w:spacing w:val="0"/>
          <w:w w:val="100"/>
          <w:rFonts w:ascii="Times New Roman" w:cs="Times New Roman" w:hAnsi="Times New Roman"/>
          <w:caps w:val="0"/>
        </w:rPr>
        <w:t>and</w:t>
      </w:r>
      <w:r w:rsidRPr="001B5615">
        <w:rPr>
          <w:szCs w:val="20"/>
          <w:b w:val="0"/>
          <w:i w:val="0"/>
          <w:sz w:val="20"/>
          <w:spacing w:val="0"/>
          <w:w w:val="100"/>
          <w:rFonts w:ascii="Times New Roman" w:cs="Times New Roman" w:hAnsi="Times New Roman"/>
          <w:caps w:val="0"/>
        </w:rPr>
        <w:t> </w:t>
      </w:r>
      <w:r w:rsidRPr="001B5615">
        <w:rPr>
          <w:szCs w:val="20"/>
          <w:b w:val="0"/>
          <w:i w:val="0"/>
          <w:sz w:val="20"/>
          <w:spacing w:val="0"/>
          <w:w w:val="100"/>
          <w:rFonts w:ascii="Times New Roman" w:cs="Times New Roman" w:hAnsi="Times New Roman"/>
          <w:caps w:val="0"/>
        </w:rPr>
        <w:t>mineralogical</w:t>
      </w:r>
      <w:r w:rsidRPr="001B5615">
        <w:rPr>
          <w:szCs w:val="20"/>
          <w:b w:val="0"/>
          <w:i w:val="0"/>
          <w:sz w:val="20"/>
          <w:spacing w:val="0"/>
          <w:w w:val="100"/>
          <w:rFonts w:ascii="Times New Roman" w:cs="Times New Roman" w:hAnsi="Times New Roman"/>
          <w:caps w:val="0"/>
        </w:rPr>
        <w:t> </w:t>
      </w:r>
      <w:r w:rsidRPr="001B5615">
        <w:rPr>
          <w:szCs w:val="20"/>
          <w:b w:val="0"/>
          <w:i w:val="0"/>
          <w:sz w:val="20"/>
          <w:spacing w:val="0"/>
          <w:w w:val="100"/>
          <w:rFonts w:ascii="Times New Roman" w:cs="Times New Roman" w:hAnsi="Times New Roman"/>
          <w:caps w:val="0"/>
        </w:rPr>
        <w:t>description</w:t>
      </w:r>
      <w:r w:rsidRPr="001B5615">
        <w:rPr>
          <w:szCs w:val="20"/>
          <w:b w:val="0"/>
          <w:i w:val="0"/>
          <w:sz w:val="20"/>
          <w:spacing w:val="0"/>
          <w:w w:val="100"/>
          <w:rFonts w:ascii="Times New Roman" w:cs="Times New Roman" w:hAnsi="Times New Roman"/>
          <w:caps w:val="0"/>
        </w:rPr>
        <w:t> </w:t>
      </w:r>
      <w:r w:rsidRPr="001B5615">
        <w:rPr>
          <w:szCs w:val="20"/>
          <w:b w:val="0"/>
          <w:i w:val="0"/>
          <w:sz w:val="20"/>
          <w:spacing w:val="0"/>
          <w:w w:val="100"/>
          <w:rFonts w:ascii="Times New Roman" w:cs="Times New Roman" w:hAnsi="Times New Roman"/>
          <w:caps w:val="0"/>
        </w:rPr>
        <w:t>of</w:t>
      </w:r>
      <w:r w:rsidRPr="001B5615">
        <w:rPr>
          <w:szCs w:val="20"/>
          <w:b w:val="0"/>
          <w:i w:val="0"/>
          <w:sz w:val="20"/>
          <w:spacing w:val="0"/>
          <w:w w:val="100"/>
          <w:rFonts w:ascii="Times New Roman" w:cs="Times New Roman" w:hAnsi="Times New Roman"/>
          <w:caps w:val="0"/>
        </w:rPr>
        <w:t> </w:t>
      </w:r>
      <w:r w:rsidRPr="001B5615">
        <w:rPr>
          <w:szCs w:val="20"/>
          <w:b w:val="0"/>
          <w:i w:val="0"/>
          <w:sz w:val="20"/>
          <w:spacing w:val="0"/>
          <w:w w:val="100"/>
          <w:rFonts w:ascii="Times New Roman" w:cs="Times New Roman" w:hAnsi="Times New Roman"/>
          <w:caps w:val="0"/>
        </w:rPr>
        <w:t>outcrops</w:t>
      </w:r>
      <w:r w:rsidRPr="001B5615">
        <w:rPr>
          <w:szCs w:val="20"/>
          <w:b w:val="0"/>
          <w:i w:val="0"/>
          <w:sz w:val="20"/>
          <w:spacing w:val="0"/>
          <w:w w:val="100"/>
          <w:rFonts w:ascii="Times New Roman" w:cs="Times New Roman" w:hAnsi="Times New Roman"/>
          <w:caps w:val="0"/>
        </w:rPr>
        <w:t> </w:t>
      </w:r>
      <w:r w:rsidRPr="001B5615">
        <w:rPr>
          <w:szCs w:val="20"/>
          <w:b w:val="0"/>
          <w:i w:val="0"/>
          <w:sz w:val="20"/>
          <w:spacing w:val="0"/>
          <w:w w:val="100"/>
          <w:rFonts w:ascii="Times New Roman" w:cs="Times New Roman" w:hAnsi="Times New Roman"/>
          <w:caps w:val="0"/>
        </w:rPr>
        <w:t>when</w:t>
      </w:r>
      <w:r w:rsidRPr="001B5615">
        <w:rPr>
          <w:szCs w:val="20"/>
          <w:b w:val="0"/>
          <w:i w:val="0"/>
          <w:sz w:val="20"/>
          <w:spacing w:val="0"/>
          <w:w w:val="100"/>
          <w:rFonts w:ascii="Times New Roman" w:cs="Times New Roman" w:hAnsi="Times New Roman"/>
          <w:caps w:val="0"/>
        </w:rPr>
        <w:t> </w:t>
      </w:r>
      <w:r w:rsidRPr="001B5615">
        <w:rPr>
          <w:szCs w:val="20"/>
          <w:b w:val="0"/>
          <w:i w:val="0"/>
          <w:sz w:val="20"/>
          <w:spacing w:val="0"/>
          <w:w w:val="100"/>
          <w:rFonts w:ascii="Times New Roman" w:cs="Times New Roman" w:hAnsi="Times New Roman"/>
          <w:caps w:val="0"/>
        </w:rPr>
        <w:t>located</w:t>
      </w:r>
      <w:r w:rsidRPr="001B5615">
        <w:rPr>
          <w:szCs w:val="20"/>
          <w:b w:val="0"/>
          <w:i w:val="0"/>
          <w:sz w:val="20"/>
          <w:spacing w:val="0"/>
          <w:w w:val="100"/>
          <w:rFonts w:ascii="Times New Roman" w:cs="Times New Roman" w:hAnsi="Times New Roman"/>
          <w:caps w:val="0"/>
        </w:rPr>
        <w:t> </w:t>
      </w:r>
      <w:r w:rsidRPr="001B5615">
        <w:rPr>
          <w:szCs w:val="20"/>
          <w:b w:val="0"/>
          <w:i w:val="0"/>
          <w:sz w:val="20"/>
          <w:spacing w:val="0"/>
          <w:w w:val="100"/>
          <w:rFonts w:ascii="Times New Roman" w:cs="Times New Roman" w:hAnsi="Times New Roman"/>
          <w:caps w:val="0"/>
        </w:rPr>
        <w:t>was</w:t>
      </w:r>
      <w:r w:rsidRPr="001B5615">
        <w:rPr>
          <w:szCs w:val="20"/>
          <w:b w:val="0"/>
          <w:i w:val="0"/>
          <w:sz w:val="20"/>
          <w:spacing w:val="0"/>
          <w:w w:val="100"/>
          <w:rFonts w:ascii="Times New Roman" w:cs="Times New Roman" w:hAnsi="Times New Roman"/>
          <w:caps w:val="0"/>
        </w:rPr>
        <w:t> </w:t>
      </w:r>
      <w:r w:rsidRPr="001B5615">
        <w:rPr>
          <w:szCs w:val="20"/>
          <w:b w:val="0"/>
          <w:i w:val="0"/>
          <w:sz w:val="20"/>
          <w:spacing w:val="0"/>
          <w:w w:val="100"/>
          <w:rFonts w:ascii="Times New Roman" w:cs="Times New Roman" w:hAnsi="Times New Roman"/>
          <w:caps w:val="0"/>
        </w:rPr>
        <w:t>employed</w:t>
      </w:r>
      <w:r w:rsidRPr="001B5615">
        <w:rPr>
          <w:szCs w:val="20"/>
          <w:b w:val="0"/>
          <w:i w:val="0"/>
          <w:sz w:val="20"/>
          <w:spacing w:val="0"/>
          <w:w w:val="100"/>
          <w:rFonts w:ascii="Times New Roman" w:cs="Times New Roman" w:hAnsi="Times New Roman"/>
          <w:caps w:val="0"/>
        </w:rPr>
        <w:t> </w:t>
      </w:r>
      <w:r w:rsidRPr="001B5615">
        <w:rPr>
          <w:szCs w:val="20"/>
          <w:b w:val="0"/>
          <w:i w:val="0"/>
          <w:sz w:val="20"/>
          <w:spacing w:val="0"/>
          <w:w w:val="100"/>
          <w:rFonts w:ascii="Times New Roman" w:cs="Times New Roman" w:hAnsi="Times New Roman"/>
          <w:caps w:val="0"/>
        </w:rPr>
        <w:t>during</w:t>
      </w:r>
      <w:r w:rsidRPr="001B5615">
        <w:rPr>
          <w:szCs w:val="20"/>
          <w:b w:val="0"/>
          <w:i w:val="0"/>
          <w:sz w:val="20"/>
          <w:spacing w:val="0"/>
          <w:w w:val="100"/>
          <w:rFonts w:ascii="Times New Roman" w:cs="Times New Roman" w:hAnsi="Times New Roman"/>
          <w:caps w:val="0"/>
        </w:rPr>
        <w:t> </w:t>
      </w:r>
      <w:r w:rsidRPr="001B5615">
        <w:rPr>
          <w:szCs w:val="20"/>
          <w:b w:val="0"/>
          <w:i w:val="0"/>
          <w:sz w:val="20"/>
          <w:spacing w:val="0"/>
          <w:w w:val="100"/>
          <w:rFonts w:ascii="Times New Roman" w:cs="Times New Roman" w:hAnsi="Times New Roman"/>
          <w:caps w:val="0"/>
        </w:rPr>
        <w:t>the</w:t>
      </w:r>
      <w:r w:rsidRPr="001B5615">
        <w:rPr>
          <w:szCs w:val="20"/>
          <w:b w:val="0"/>
          <w:i w:val="0"/>
          <w:sz w:val="20"/>
          <w:spacing w:val="0"/>
          <w:w w:val="100"/>
          <w:rFonts w:ascii="Times New Roman" w:cs="Times New Roman" w:hAnsi="Times New Roman"/>
          <w:caps w:val="0"/>
        </w:rPr>
        <w:t> </w:t>
      </w:r>
      <w:r w:rsidRPr="001B5615">
        <w:rPr>
          <w:szCs w:val="20"/>
          <w:b w:val="0"/>
          <w:i w:val="0"/>
          <w:sz w:val="20"/>
          <w:spacing w:val="0"/>
          <w:w w:val="100"/>
          <w:rFonts w:ascii="Times New Roman" w:cs="Times New Roman" w:hAnsi="Times New Roman"/>
          <w:caps w:val="0"/>
        </w:rPr>
        <w:t>exercise.</w:t>
      </w:r>
    </w:p>
    <w:p w14:paraId="262F2100" w14:textId="1779ECB2" w:rsidR="00ED6C66" w:rsidRPr="001B5615" w:rsidRDefault="00261F16" w:rsidP="00261F16">
      <w:pPr>
        <w:jc w:val="both"/>
        <w:spacing w:before="0" w:beforeAutospacing="0" w:after="160" w:afterAutospacing="0" w:lineRule="auto" w:line="360"/>
        <w:rPr>
          <w:szCs w:val="20"/>
          <w:b w:val="0"/>
          <w:i w:val="0"/>
          <w:sz w:val="20"/>
          <w:spacing w:val="0"/>
          <w:w w:val="100"/>
          <w:rFonts w:ascii="Times New Roman" w:cs="Times New Roman" w:hAnsi="Times New Roman"/>
          <w:caps w:val="0"/>
        </w:rPr>
        <w:snapToGrid w:val="0"/>
        <w:textAlignment w:val="baseline"/>
      </w:pPr>
      <w:r w:rsidRPr="001B5615">
        <w:rPr>
          <w:szCs w:val="20"/>
          <w:b w:val="0"/>
          <w:i w:val="0"/>
          <w:sz w:val="20"/>
          <w:spacing w:val="0"/>
          <w:w w:val="100"/>
          <w:rFonts w:ascii="Times New Roman" w:cs="Times New Roman" w:hAnsi="Times New Roman"/>
          <w:caps w:val="0"/>
        </w:rPr>
        <w:t> </w:t>
      </w:r>
      <w:r w:rsidR="001C6925" w:rsidRPr="001B5615">
        <w:rPr>
          <w:szCs w:val="20"/>
          <w:b w:val="0"/>
          <w:i w:val="0"/>
          <w:sz w:val="20"/>
          <w:spacing w:val="0"/>
          <w:w w:val="100"/>
          <w:rFonts w:ascii="Times New Roman" w:cs="Times New Roman" w:hAnsi="Times New Roman"/>
          <w:caps w:val="0"/>
        </w:rPr>
        <w:t>A</w:t>
      </w:r>
      <w:r w:rsidR="001C6925" w:rsidRPr="001B5615">
        <w:rPr>
          <w:szCs w:val="20"/>
          <w:b w:val="0"/>
          <w:i w:val="0"/>
          <w:sz w:val="20"/>
          <w:spacing w:val="0"/>
          <w:w w:val="100"/>
          <w:rFonts w:ascii="Times New Roman" w:cs="Times New Roman" w:hAnsi="Times New Roman"/>
          <w:caps w:val="0"/>
        </w:rPr>
        <w:t> </w:t>
      </w:r>
      <w:r w:rsidR="001C6925" w:rsidRPr="001B5615">
        <w:rPr>
          <w:szCs w:val="20"/>
          <w:b w:val="0"/>
          <w:i w:val="0"/>
          <w:sz w:val="20"/>
          <w:spacing w:val="0"/>
          <w:w w:val="100"/>
          <w:rFonts w:ascii="Times New Roman" w:cs="Times New Roman" w:hAnsi="Times New Roman"/>
          <w:caps w:val="0"/>
        </w:rPr>
        <w:t>total</w:t>
      </w:r>
      <w:r w:rsidR="001C6925" w:rsidRPr="001B5615">
        <w:rPr>
          <w:szCs w:val="20"/>
          <w:b w:val="0"/>
          <w:i w:val="0"/>
          <w:sz w:val="20"/>
          <w:spacing w:val="0"/>
          <w:w w:val="100"/>
          <w:rFonts w:ascii="Times New Roman" w:cs="Times New Roman" w:hAnsi="Times New Roman"/>
          <w:caps w:val="0"/>
        </w:rPr>
        <w:t> </w:t>
      </w:r>
      <w:r w:rsidR="001C6925" w:rsidRPr="001B5615">
        <w:rPr>
          <w:szCs w:val="20"/>
          <w:b w:val="0"/>
          <w:i w:val="0"/>
          <w:sz w:val="20"/>
          <w:spacing w:val="0"/>
          <w:w w:val="100"/>
          <w:rFonts w:ascii="Times New Roman" w:cs="Times New Roman" w:hAnsi="Times New Roman"/>
          <w:caps w:val="0"/>
        </w:rPr>
        <w:t>of</w:t>
      </w:r>
      <w:r w:rsidR="001C6925" w:rsidRPr="001B5615">
        <w:rPr>
          <w:szCs w:val="20"/>
          <w:b w:val="0"/>
          <w:i w:val="0"/>
          <w:sz w:val="20"/>
          <w:spacing w:val="0"/>
          <w:w w:val="100"/>
          <w:rFonts w:ascii="Times New Roman" w:cs="Times New Roman" w:hAnsi="Times New Roman"/>
          <w:caps w:val="0"/>
        </w:rPr>
        <w:t> </w:t>
      </w:r>
      <w:r w:rsidR="001C6925" w:rsidRPr="001B5615">
        <w:rPr>
          <w:szCs w:val="20"/>
          <w:b w:val="0"/>
          <w:i w:val="0"/>
          <w:sz w:val="20"/>
          <w:spacing w:val="0"/>
          <w:w w:val="100"/>
          <w:rFonts w:ascii="Times New Roman" w:cs="Times New Roman" w:hAnsi="Times New Roman"/>
          <w:caps w:val="0"/>
        </w:rPr>
        <w:t>34</w:t>
      </w:r>
      <w:r w:rsidR="00ED6C66" w:rsidRPr="001B5615">
        <w:rPr>
          <w:szCs w:val="20"/>
          <w:b w:val="0"/>
          <w:i w:val="0"/>
          <w:sz w:val="20"/>
          <w:spacing w:val="0"/>
          <w:w w:val="100"/>
          <w:rFonts w:ascii="Times New Roman" w:cs="Times New Roman" w:hAnsi="Times New Roman"/>
          <w:caps w:val="0"/>
        </w:rPr>
        <w:t> </w:t>
      </w:r>
      <w:r w:rsidR="00ED6C66" w:rsidRPr="001B5615">
        <w:rPr>
          <w:szCs w:val="20"/>
          <w:b w:val="0"/>
          <w:i w:val="0"/>
          <w:sz w:val="20"/>
          <w:spacing w:val="0"/>
          <w:w w:val="100"/>
          <w:rFonts w:ascii="Times New Roman" w:cs="Times New Roman" w:hAnsi="Times New Roman"/>
          <w:caps w:val="0"/>
        </w:rPr>
        <w:t>outcrop</w:t>
      </w:r>
      <w:r w:rsidRPr="001B5615">
        <w:rPr>
          <w:szCs w:val="20"/>
          <w:b w:val="0"/>
          <w:i w:val="0"/>
          <w:sz w:val="20"/>
          <w:spacing w:val="0"/>
          <w:w w:val="100"/>
          <w:rFonts w:ascii="Times New Roman" w:cs="Times New Roman" w:hAnsi="Times New Roman"/>
          <w:caps w:val="0"/>
        </w:rPr>
        <w:t> </w:t>
      </w:r>
      <w:r w:rsidRPr="001B5615">
        <w:rPr>
          <w:szCs w:val="20"/>
          <w:b w:val="0"/>
          <w:i w:val="0"/>
          <w:sz w:val="20"/>
          <w:spacing w:val="0"/>
          <w:w w:val="100"/>
          <w:rFonts w:ascii="Times New Roman" w:cs="Times New Roman" w:hAnsi="Times New Roman"/>
          <w:caps w:val="0"/>
        </w:rPr>
        <w:t>locations</w:t>
      </w:r>
      <w:r w:rsidRPr="001B5615">
        <w:rPr>
          <w:szCs w:val="20"/>
          <w:b w:val="0"/>
          <w:i w:val="0"/>
          <w:sz w:val="20"/>
          <w:spacing w:val="0"/>
          <w:w w:val="100"/>
          <w:rFonts w:ascii="Times New Roman" w:cs="Times New Roman" w:hAnsi="Times New Roman"/>
          <w:caps w:val="0"/>
        </w:rPr>
        <w:t> </w:t>
      </w:r>
      <w:r w:rsidRPr="001B5615">
        <w:rPr>
          <w:szCs w:val="20"/>
          <w:b w:val="0"/>
          <w:i w:val="0"/>
          <w:sz w:val="20"/>
          <w:spacing w:val="0"/>
          <w:w w:val="100"/>
          <w:rFonts w:ascii="Times New Roman" w:cs="Times New Roman" w:hAnsi="Times New Roman"/>
          <w:caps w:val="0"/>
        </w:rPr>
        <w:t>were</w:t>
      </w:r>
      <w:r w:rsidRPr="001B5615">
        <w:rPr>
          <w:szCs w:val="20"/>
          <w:b w:val="0"/>
          <w:i w:val="0"/>
          <w:sz w:val="20"/>
          <w:spacing w:val="0"/>
          <w:w w:val="100"/>
          <w:rFonts w:ascii="Times New Roman" w:cs="Times New Roman" w:hAnsi="Times New Roman"/>
          <w:caps w:val="0"/>
        </w:rPr>
        <w:t> </w:t>
      </w:r>
      <w:r w:rsidRPr="001B5615">
        <w:rPr>
          <w:szCs w:val="20"/>
          <w:b w:val="0"/>
          <w:i w:val="0"/>
          <w:sz w:val="20"/>
          <w:spacing w:val="0"/>
          <w:w w:val="100"/>
          <w:rFonts w:ascii="Times New Roman" w:cs="Times New Roman" w:hAnsi="Times New Roman"/>
          <w:caps w:val="0"/>
        </w:rPr>
        <w:t>mapped</w:t>
      </w:r>
      <w:r w:rsidR="001C6925" w:rsidRPr="001B5615">
        <w:rPr>
          <w:szCs w:val="20"/>
          <w:b w:val="0"/>
          <w:i w:val="0"/>
          <w:sz w:val="20"/>
          <w:spacing w:val="0"/>
          <w:w w:val="100"/>
          <w:rFonts w:ascii="Times New Roman" w:cs="Times New Roman" w:hAnsi="Times New Roman"/>
          <w:caps w:val="0"/>
        </w:rPr>
        <w:t> </w:t>
      </w:r>
      <w:r w:rsidR="001C6925" w:rsidRPr="001B5615">
        <w:rPr>
          <w:szCs w:val="20"/>
          <w:b w:val="0"/>
          <w:i w:val="0"/>
          <w:sz w:val="20"/>
          <w:spacing w:val="0"/>
          <w:w w:val="100"/>
          <w:rFonts w:ascii="Times New Roman" w:cs="Times New Roman" w:hAnsi="Times New Roman"/>
          <w:caps w:val="0"/>
        </w:rPr>
        <w:t>thus</w:t>
      </w:r>
      <w:r w:rsidR="001C6925" w:rsidRPr="001B5615">
        <w:rPr>
          <w:szCs w:val="20"/>
          <w:b w:val="0"/>
          <w:i w:val="0"/>
          <w:sz w:val="20"/>
          <w:spacing w:val="0"/>
          <w:w w:val="100"/>
          <w:rFonts w:ascii="Times New Roman" w:cs="Times New Roman" w:hAnsi="Times New Roman"/>
          <w:caps w:val="0"/>
        </w:rPr>
        <w:t> </w:t>
      </w:r>
      <w:r w:rsidR="001C6925" w:rsidRPr="001B5615">
        <w:rPr>
          <w:szCs w:val="20"/>
          <w:b w:val="0"/>
          <w:i w:val="0"/>
          <w:sz w:val="20"/>
          <w:spacing w:val="0"/>
          <w:w w:val="100"/>
          <w:rFonts w:ascii="Times New Roman" w:cs="Times New Roman" w:hAnsi="Times New Roman"/>
          <w:caps w:val="0"/>
        </w:rPr>
        <w:t>delineating</w:t>
      </w:r>
      <w:r w:rsidR="001C6925" w:rsidRPr="001B5615">
        <w:rPr>
          <w:szCs w:val="20"/>
          <w:b w:val="0"/>
          <w:i w:val="0"/>
          <w:sz w:val="20"/>
          <w:spacing w:val="0"/>
          <w:w w:val="100"/>
          <w:rFonts w:ascii="Times New Roman" w:cs="Times New Roman" w:hAnsi="Times New Roman"/>
          <w:caps w:val="0"/>
        </w:rPr>
        <w:t> </w:t>
      </w:r>
      <w:r w:rsidR="001C6925" w:rsidRPr="001B5615">
        <w:rPr>
          <w:szCs w:val="20"/>
          <w:b w:val="0"/>
          <w:i w:val="0"/>
          <w:sz w:val="20"/>
          <w:spacing w:val="0"/>
          <w:w w:val="100"/>
          <w:rFonts w:ascii="Times New Roman" w:cs="Times New Roman" w:hAnsi="Times New Roman"/>
          <w:caps w:val="0"/>
        </w:rPr>
        <w:t>three</w:t>
      </w:r>
      <w:r w:rsidR="001C6925" w:rsidRPr="001B5615">
        <w:rPr>
          <w:szCs w:val="20"/>
          <w:b w:val="0"/>
          <w:i w:val="0"/>
          <w:sz w:val="20"/>
          <w:spacing w:val="0"/>
          <w:w w:val="100"/>
          <w:rFonts w:ascii="Times New Roman" w:cs="Times New Roman" w:hAnsi="Times New Roman"/>
          <w:caps w:val="0"/>
        </w:rPr>
        <w:t> </w:t>
      </w:r>
      <w:r w:rsidR="001C6925" w:rsidRPr="001B5615">
        <w:rPr>
          <w:szCs w:val="20"/>
          <w:b w:val="0"/>
          <w:i w:val="0"/>
          <w:sz w:val="20"/>
          <w:spacing w:val="0"/>
          <w:w w:val="100"/>
          <w:rFonts w:ascii="Times New Roman" w:cs="Times New Roman" w:hAnsi="Times New Roman"/>
          <w:caps w:val="0"/>
        </w:rPr>
        <w:t>rock</w:t>
      </w:r>
      <w:r w:rsidR="001C6925" w:rsidRPr="001B5615">
        <w:rPr>
          <w:szCs w:val="20"/>
          <w:b w:val="0"/>
          <w:i w:val="0"/>
          <w:sz w:val="20"/>
          <w:spacing w:val="0"/>
          <w:w w:val="100"/>
          <w:rFonts w:ascii="Times New Roman" w:cs="Times New Roman" w:hAnsi="Times New Roman"/>
          <w:caps w:val="0"/>
        </w:rPr>
        <w:t> </w:t>
      </w:r>
      <w:r w:rsidR="001C6925" w:rsidRPr="001B5615">
        <w:rPr>
          <w:szCs w:val="20"/>
          <w:b w:val="0"/>
          <w:i w:val="0"/>
          <w:sz w:val="20"/>
          <w:spacing w:val="0"/>
          <w:w w:val="100"/>
          <w:rFonts w:ascii="Times New Roman" w:cs="Times New Roman" w:hAnsi="Times New Roman"/>
          <w:caps w:val="0"/>
        </w:rPr>
        <w:t>types</w:t>
      </w:r>
      <w:r w:rsidR="001C6925" w:rsidRPr="001B5615">
        <w:rPr>
          <w:szCs w:val="20"/>
          <w:b w:val="0"/>
          <w:i w:val="0"/>
          <w:sz w:val="20"/>
          <w:spacing w:val="0"/>
          <w:w w:val="100"/>
          <w:rFonts w:ascii="Times New Roman" w:cs="Times New Roman" w:hAnsi="Times New Roman"/>
          <w:caps w:val="0"/>
        </w:rPr>
        <w:t> </w:t>
      </w:r>
      <w:r w:rsidR="00702D5D" w:rsidRPr="001B5615">
        <w:rPr>
          <w:szCs w:val="20"/>
          <w:b w:val="0"/>
          <w:i w:val="0"/>
          <w:sz w:val="20"/>
          <w:spacing w:val="0"/>
          <w:w w:val="100"/>
          <w:rFonts w:ascii="Times New Roman" w:cs="Times New Roman" w:hAnsi="Times New Roman"/>
          <w:caps w:val="0"/>
        </w:rPr>
        <w:t>which</w:t>
      </w:r>
      <w:r w:rsidR="00702D5D" w:rsidRPr="001B5615">
        <w:rPr>
          <w:szCs w:val="20"/>
          <w:b w:val="0"/>
          <w:i w:val="0"/>
          <w:sz w:val="20"/>
          <w:spacing w:val="0"/>
          <w:w w:val="100"/>
          <w:rFonts w:ascii="Times New Roman" w:cs="Times New Roman" w:hAnsi="Times New Roman"/>
          <w:caps w:val="0"/>
        </w:rPr>
        <w:t> </w:t>
      </w:r>
      <w:r w:rsidR="00702D5D" w:rsidRPr="001B5615">
        <w:rPr>
          <w:szCs w:val="20"/>
          <w:b w:val="0"/>
          <w:i w:val="0"/>
          <w:sz w:val="20"/>
          <w:spacing w:val="0"/>
          <w:w w:val="100"/>
          <w:rFonts w:ascii="Times New Roman" w:cs="Times New Roman" w:hAnsi="Times New Roman"/>
          <w:caps w:val="0"/>
        </w:rPr>
        <w:t>are</w:t>
      </w:r>
      <w:r w:rsidR="001C6925" w:rsidRPr="001B5615">
        <w:rPr>
          <w:szCs w:val="20"/>
          <w:b w:val="0"/>
          <w:i w:val="0"/>
          <w:sz w:val="20"/>
          <w:spacing w:val="0"/>
          <w:w w:val="100"/>
          <w:rFonts w:ascii="Times New Roman" w:cs="Times New Roman" w:hAnsi="Times New Roman"/>
          <w:caps w:val="0"/>
        </w:rPr>
        <w:t> </w:t>
      </w:r>
      <w:r w:rsidR="001C6925" w:rsidRPr="001B5615">
        <w:rPr>
          <w:szCs w:val="20"/>
          <w:b w:val="0"/>
          <w:i w:val="0"/>
          <w:sz w:val="20"/>
          <w:spacing w:val="0"/>
          <w:w w:val="100"/>
          <w:rFonts w:ascii="Times New Roman" w:cs="Times New Roman" w:hAnsi="Times New Roman"/>
          <w:caps w:val="0"/>
        </w:rPr>
        <w:t>Porphyritic</w:t>
      </w:r>
      <w:r w:rsidR="001C6925" w:rsidRPr="001B5615">
        <w:rPr>
          <w:szCs w:val="20"/>
          <w:b w:val="0"/>
          <w:i w:val="0"/>
          <w:sz w:val="20"/>
          <w:spacing w:val="0"/>
          <w:w w:val="100"/>
          <w:rFonts w:ascii="Times New Roman" w:cs="Times New Roman" w:hAnsi="Times New Roman"/>
          <w:caps w:val="0"/>
        </w:rPr>
        <w:t> </w:t>
      </w:r>
      <w:r w:rsidR="001C6925" w:rsidRPr="001B5615">
        <w:rPr>
          <w:szCs w:val="20"/>
          <w:b w:val="0"/>
          <w:i w:val="0"/>
          <w:sz w:val="20"/>
          <w:spacing w:val="0"/>
          <w:w w:val="100"/>
          <w:rFonts w:ascii="Times New Roman" w:cs="Times New Roman" w:hAnsi="Times New Roman"/>
          <w:caps w:val="0"/>
        </w:rPr>
        <w:t>granites,</w:t>
      </w:r>
      <w:r w:rsidR="001C6925" w:rsidRPr="001B5615">
        <w:rPr>
          <w:szCs w:val="20"/>
          <w:b w:val="0"/>
          <w:i w:val="0"/>
          <w:sz w:val="20"/>
          <w:spacing w:val="0"/>
          <w:w w:val="100"/>
          <w:rFonts w:ascii="Times New Roman" w:cs="Times New Roman" w:hAnsi="Times New Roman"/>
          <w:caps w:val="0"/>
        </w:rPr>
        <w:t> </w:t>
      </w:r>
      <w:r w:rsidR="001C6925" w:rsidRPr="001B5615">
        <w:rPr>
          <w:szCs w:val="20"/>
          <w:b w:val="0"/>
          <w:i w:val="0"/>
          <w:sz w:val="20"/>
          <w:spacing w:val="0"/>
          <w:w w:val="100"/>
          <w:rFonts w:ascii="Times New Roman" w:cs="Times New Roman" w:hAnsi="Times New Roman"/>
          <w:caps w:val="0"/>
        </w:rPr>
        <w:t>normal</w:t>
      </w:r>
      <w:r w:rsidR="001C6925" w:rsidRPr="001B5615">
        <w:rPr>
          <w:szCs w:val="20"/>
          <w:b w:val="0"/>
          <w:i w:val="0"/>
          <w:sz w:val="20"/>
          <w:spacing w:val="0"/>
          <w:w w:val="100"/>
          <w:rFonts w:ascii="Times New Roman" w:cs="Times New Roman" w:hAnsi="Times New Roman"/>
          <w:caps w:val="0"/>
        </w:rPr>
        <w:t> </w:t>
      </w:r>
      <w:r w:rsidR="001C6925" w:rsidRPr="001B5615">
        <w:rPr>
          <w:szCs w:val="20"/>
          <w:b w:val="0"/>
          <w:i w:val="0"/>
          <w:sz w:val="20"/>
          <w:spacing w:val="0"/>
          <w:w w:val="100"/>
          <w:rFonts w:ascii="Times New Roman" w:cs="Times New Roman" w:hAnsi="Times New Roman"/>
          <w:caps w:val="0"/>
        </w:rPr>
        <w:t>Granites</w:t>
      </w:r>
      <w:r w:rsidR="001C6925" w:rsidRPr="001B5615">
        <w:rPr>
          <w:szCs w:val="20"/>
          <w:b w:val="0"/>
          <w:i w:val="0"/>
          <w:sz w:val="20"/>
          <w:spacing w:val="0"/>
          <w:w w:val="100"/>
          <w:rFonts w:ascii="Times New Roman" w:cs="Times New Roman" w:hAnsi="Times New Roman"/>
          <w:caps w:val="0"/>
        </w:rPr>
        <w:t> </w:t>
      </w:r>
      <w:r w:rsidR="001C6925" w:rsidRPr="001B5615">
        <w:rPr>
          <w:szCs w:val="20"/>
          <w:b w:val="0"/>
          <w:i w:val="0"/>
          <w:sz w:val="20"/>
          <w:spacing w:val="0"/>
          <w:w w:val="100"/>
          <w:rFonts w:ascii="Times New Roman" w:cs="Times New Roman" w:hAnsi="Times New Roman"/>
          <w:caps w:val="0"/>
        </w:rPr>
        <w:t>and</w:t>
      </w:r>
      <w:r w:rsidR="001C6925" w:rsidRPr="001B5615">
        <w:rPr>
          <w:szCs w:val="20"/>
          <w:b w:val="0"/>
          <w:i w:val="0"/>
          <w:sz w:val="20"/>
          <w:spacing w:val="0"/>
          <w:w w:val="100"/>
          <w:rFonts w:ascii="Times New Roman" w:cs="Times New Roman" w:hAnsi="Times New Roman"/>
          <w:caps w:val="0"/>
        </w:rPr>
        <w:t> </w:t>
      </w:r>
      <w:r w:rsidR="001C6925" w:rsidRPr="001B5615">
        <w:rPr>
          <w:szCs w:val="20"/>
          <w:b w:val="0"/>
          <w:i w:val="0"/>
          <w:sz w:val="20"/>
          <w:spacing w:val="0"/>
          <w:w w:val="100"/>
          <w:rFonts w:ascii="Times New Roman" w:cs="Times New Roman" w:hAnsi="Times New Roman"/>
          <w:caps w:val="0"/>
        </w:rPr>
        <w:t>Gneiss</w:t>
      </w:r>
      <w:r w:rsidR="00ED6C66" w:rsidRPr="001B5615">
        <w:rPr>
          <w:szCs w:val="20"/>
          <w:b w:val="0"/>
          <w:i w:val="0"/>
          <w:sz w:val="20"/>
          <w:spacing w:val="0"/>
          <w:w w:val="100"/>
          <w:rFonts w:ascii="Times New Roman" w:cs="Times New Roman" w:hAnsi="Times New Roman"/>
          <w:caps w:val="0"/>
        </w:rPr>
        <w:t> </w:t>
      </w:r>
      <w:r w:rsidR="00ED6C66" w:rsidRPr="001B5615">
        <w:rPr>
          <w:szCs w:val="20"/>
          <w:b w:val="0"/>
          <w:i w:val="0"/>
          <w:sz w:val="20"/>
          <w:spacing w:val="0"/>
          <w:w w:val="100"/>
          <w:rFonts w:ascii="Times New Roman" w:cs="Times New Roman" w:hAnsi="Times New Roman"/>
          <w:caps w:val="0"/>
        </w:rPr>
        <w:t>with</w:t>
      </w:r>
      <w:r w:rsidR="00ED6C66" w:rsidRPr="001B5615">
        <w:rPr>
          <w:szCs w:val="20"/>
          <w:b w:val="0"/>
          <w:i w:val="0"/>
          <w:sz w:val="20"/>
          <w:spacing w:val="0"/>
          <w:w w:val="100"/>
          <w:rFonts w:ascii="Times New Roman" w:cs="Times New Roman" w:hAnsi="Times New Roman"/>
          <w:caps w:val="0"/>
        </w:rPr>
        <w:t> </w:t>
      </w:r>
      <w:r w:rsidR="00ED6C66" w:rsidRPr="001B5615">
        <w:rPr>
          <w:szCs w:val="20"/>
          <w:b w:val="0"/>
          <w:i w:val="0"/>
          <w:sz w:val="20"/>
          <w:spacing w:val="0"/>
          <w:w w:val="100"/>
          <w:rFonts w:ascii="Times New Roman" w:cs="Times New Roman" w:hAnsi="Times New Roman"/>
          <w:caps w:val="0"/>
        </w:rPr>
        <w:t>notable</w:t>
      </w:r>
      <w:r w:rsidR="00ED6C66" w:rsidRPr="001B5615">
        <w:rPr>
          <w:szCs w:val="20"/>
          <w:b w:val="0"/>
          <w:i w:val="0"/>
          <w:sz w:val="20"/>
          <w:spacing w:val="0"/>
          <w:w w:val="100"/>
          <w:rFonts w:ascii="Times New Roman" w:cs="Times New Roman" w:hAnsi="Times New Roman"/>
          <w:caps w:val="0"/>
        </w:rPr>
        <w:t> </w:t>
      </w:r>
      <w:r w:rsidR="00ED6C66" w:rsidRPr="001B5615">
        <w:rPr>
          <w:szCs w:val="20"/>
          <w:b w:val="0"/>
          <w:i w:val="0"/>
          <w:sz w:val="20"/>
          <w:spacing w:val="0"/>
          <w:w w:val="100"/>
          <w:rFonts w:ascii="Times New Roman" w:cs="Times New Roman" w:hAnsi="Times New Roman"/>
          <w:caps w:val="0"/>
        </w:rPr>
        <w:t>structural</w:t>
      </w:r>
      <w:r w:rsidR="00ED6C66" w:rsidRPr="001B5615">
        <w:rPr>
          <w:szCs w:val="20"/>
          <w:b w:val="0"/>
          <w:i w:val="0"/>
          <w:sz w:val="20"/>
          <w:spacing w:val="0"/>
          <w:w w:val="100"/>
          <w:rFonts w:ascii="Times New Roman" w:cs="Times New Roman" w:hAnsi="Times New Roman"/>
          <w:caps w:val="0"/>
        </w:rPr>
        <w:t> </w:t>
      </w:r>
      <w:r w:rsidR="00ED6C66" w:rsidRPr="001B5615">
        <w:rPr>
          <w:szCs w:val="20"/>
          <w:b w:val="0"/>
          <w:i w:val="0"/>
          <w:sz w:val="20"/>
          <w:spacing w:val="0"/>
          <w:w w:val="100"/>
          <w:rFonts w:ascii="Times New Roman" w:cs="Times New Roman" w:hAnsi="Times New Roman"/>
          <w:caps w:val="0"/>
        </w:rPr>
        <w:t>features</w:t>
      </w:r>
      <w:r w:rsidR="00ED6C66" w:rsidRPr="001B5615">
        <w:rPr>
          <w:szCs w:val="20"/>
          <w:b w:val="0"/>
          <w:i w:val="0"/>
          <w:sz w:val="20"/>
          <w:spacing w:val="0"/>
          <w:w w:val="100"/>
          <w:rFonts w:ascii="Times New Roman" w:cs="Times New Roman" w:hAnsi="Times New Roman"/>
          <w:caps w:val="0"/>
        </w:rPr>
        <w:t> </w:t>
      </w:r>
      <w:r w:rsidR="00ED6C66" w:rsidRPr="001B5615">
        <w:rPr>
          <w:szCs w:val="20"/>
          <w:b w:val="0"/>
          <w:i w:val="0"/>
          <w:sz w:val="20"/>
          <w:spacing w:val="0"/>
          <w:w w:val="100"/>
          <w:rFonts w:ascii="Times New Roman" w:cs="Times New Roman" w:hAnsi="Times New Roman"/>
          <w:caps w:val="0"/>
        </w:rPr>
        <w:t>such</w:t>
      </w:r>
      <w:r w:rsidR="00ED6C66" w:rsidRPr="001B5615">
        <w:rPr>
          <w:szCs w:val="20"/>
          <w:b w:val="0"/>
          <w:i w:val="0"/>
          <w:sz w:val="20"/>
          <w:spacing w:val="0"/>
          <w:w w:val="100"/>
          <w:rFonts w:ascii="Times New Roman" w:cs="Times New Roman" w:hAnsi="Times New Roman"/>
          <w:caps w:val="0"/>
        </w:rPr>
        <w:t> </w:t>
      </w:r>
      <w:r w:rsidR="00ED6C66" w:rsidRPr="001B5615">
        <w:rPr>
          <w:szCs w:val="20"/>
          <w:b w:val="0"/>
          <w:i w:val="0"/>
          <w:sz w:val="20"/>
          <w:spacing w:val="0"/>
          <w:w w:val="100"/>
          <w:rFonts w:ascii="Times New Roman" w:cs="Times New Roman" w:hAnsi="Times New Roman"/>
          <w:caps w:val="0"/>
        </w:rPr>
        <w:t>as</w:t>
      </w:r>
      <w:r w:rsidR="00ED6C66" w:rsidRPr="001B5615">
        <w:rPr>
          <w:szCs w:val="20"/>
          <w:b w:val="0"/>
          <w:i w:val="0"/>
          <w:sz w:val="20"/>
          <w:spacing w:val="0"/>
          <w:w w:val="100"/>
          <w:rFonts w:ascii="Times New Roman" w:cs="Times New Roman" w:hAnsi="Times New Roman"/>
          <w:caps w:val="0"/>
        </w:rPr>
        <w:t> </w:t>
      </w:r>
      <w:r w:rsidR="00ED6C66" w:rsidRPr="001B5615">
        <w:rPr>
          <w:szCs w:val="20"/>
          <w:b w:val="0"/>
          <w:i w:val="0"/>
          <w:sz w:val="20"/>
          <w:spacing w:val="0"/>
          <w:w w:val="100"/>
          <w:rFonts w:ascii="Times New Roman" w:cs="Times New Roman" w:hAnsi="Times New Roman"/>
          <w:caps w:val="0"/>
        </w:rPr>
        <w:t>fractures,</w:t>
      </w:r>
      <w:r w:rsidR="00ED6C66" w:rsidRPr="001B5615">
        <w:rPr>
          <w:szCs w:val="20"/>
          <w:b w:val="0"/>
          <w:i w:val="0"/>
          <w:sz w:val="20"/>
          <w:spacing w:val="0"/>
          <w:w w:val="100"/>
          <w:rFonts w:ascii="Times New Roman" w:cs="Times New Roman" w:hAnsi="Times New Roman"/>
          <w:caps w:val="0"/>
        </w:rPr>
        <w:t> </w:t>
      </w:r>
      <w:r w:rsidR="00ED6C66" w:rsidRPr="001B5615">
        <w:rPr>
          <w:szCs w:val="20"/>
          <w:b w:val="0"/>
          <w:i w:val="0"/>
          <w:sz w:val="20"/>
          <w:spacing w:val="0"/>
          <w:w w:val="100"/>
          <w:rFonts w:ascii="Times New Roman" w:cs="Times New Roman" w:hAnsi="Times New Roman"/>
          <w:caps w:val="0"/>
        </w:rPr>
        <w:t>faults,</w:t>
      </w:r>
      <w:r w:rsidR="00ED6C66" w:rsidRPr="001B5615">
        <w:rPr>
          <w:szCs w:val="20"/>
          <w:b w:val="0"/>
          <w:i w:val="0"/>
          <w:sz w:val="20"/>
          <w:spacing w:val="0"/>
          <w:w w:val="100"/>
          <w:rFonts w:ascii="Times New Roman" w:cs="Times New Roman" w:hAnsi="Times New Roman"/>
          <w:caps w:val="0"/>
        </w:rPr>
        <w:t> </w:t>
      </w:r>
      <w:r w:rsidR="00ED6C66" w:rsidRPr="001B5615">
        <w:rPr>
          <w:szCs w:val="20"/>
          <w:b w:val="0"/>
          <w:i w:val="0"/>
          <w:sz w:val="20"/>
          <w:spacing w:val="0"/>
          <w:w w:val="100"/>
          <w:rFonts w:ascii="Times New Roman" w:cs="Times New Roman" w:hAnsi="Times New Roman"/>
          <w:caps w:val="0"/>
        </w:rPr>
        <w:t>joints,</w:t>
      </w:r>
      <w:r w:rsidR="00ED6C66" w:rsidRPr="001B5615">
        <w:rPr>
          <w:szCs w:val="20"/>
          <w:b w:val="0"/>
          <w:i w:val="0"/>
          <w:sz w:val="20"/>
          <w:spacing w:val="0"/>
          <w:w w:val="100"/>
          <w:rFonts w:ascii="Times New Roman" w:cs="Times New Roman" w:hAnsi="Times New Roman"/>
          <w:caps w:val="0"/>
        </w:rPr>
        <w:t> </w:t>
      </w:r>
      <w:r w:rsidR="00ED6C66" w:rsidRPr="001B5615">
        <w:rPr>
          <w:szCs w:val="20"/>
          <w:b w:val="0"/>
          <w:i w:val="0"/>
          <w:sz w:val="20"/>
          <w:spacing w:val="0"/>
          <w:w w:val="100"/>
          <w:rFonts w:ascii="Times New Roman" w:cs="Times New Roman" w:hAnsi="Times New Roman"/>
          <w:caps w:val="0"/>
        </w:rPr>
        <w:t>foliations,</w:t>
      </w:r>
      <w:r w:rsidR="00ED6C66" w:rsidRPr="001B5615">
        <w:rPr>
          <w:szCs w:val="20"/>
          <w:b w:val="0"/>
          <w:i w:val="0"/>
          <w:sz w:val="20"/>
          <w:spacing w:val="0"/>
          <w:w w:val="100"/>
          <w:rFonts w:ascii="Times New Roman" w:cs="Times New Roman" w:hAnsi="Times New Roman"/>
          <w:caps w:val="0"/>
        </w:rPr>
        <w:t> </w:t>
      </w:r>
      <w:r w:rsidR="00ED6C66" w:rsidRPr="001B5615">
        <w:rPr>
          <w:szCs w:val="20"/>
          <w:b w:val="0"/>
          <w:i w:val="0"/>
          <w:sz w:val="20"/>
          <w:spacing w:val="0"/>
          <w:w w:val="100"/>
          <w:rFonts w:ascii="Times New Roman" w:cs="Times New Roman" w:hAnsi="Times New Roman"/>
          <w:caps w:val="0"/>
        </w:rPr>
        <w:t>etc</w:t>
      </w:r>
      <w:r w:rsidRPr="001B5615">
        <w:rPr>
          <w:szCs w:val="20"/>
          <w:b w:val="0"/>
          <w:i w:val="0"/>
          <w:sz w:val="20"/>
          <w:spacing w:val="0"/>
          <w:w w:val="100"/>
          <w:rFonts w:ascii="Times New Roman" w:cs="Times New Roman" w:hAnsi="Times New Roman"/>
          <w:caps w:val="0"/>
        </w:rPr>
        <w:t>.</w:t>
      </w:r>
    </w:p>
    <w:p w14:paraId="7911C0F5" w14:textId="5990207A" w:rsidR="001C6925" w:rsidRPr="001B5615" w:rsidRDefault="00261F16" w:rsidP="00261F16">
      <w:pPr>
        <w:jc w:val="both"/>
        <w:spacing w:before="0" w:beforeAutospacing="0" w:after="160" w:afterAutospacing="0" w:lineRule="auto" w:line="360"/>
        <w:rPr>
          <w:szCs w:val="20"/>
          <w:b w:val="0"/>
          <w:i w:val="0"/>
          <w:sz w:val="20"/>
          <w:spacing w:val="0"/>
          <w:w w:val="100"/>
          <w:rFonts w:ascii="Times New Roman" w:cs="Times New Roman" w:hAnsi="Times New Roman"/>
          <w:caps w:val="0"/>
        </w:rPr>
        <w:snapToGrid w:val="0"/>
        <w:textAlignment w:val="baseline"/>
      </w:pPr>
      <w:r w:rsidRPr="001B5615">
        <w:rPr>
          <w:szCs w:val="20"/>
          <w:b w:val="0"/>
          <w:i w:val="0"/>
          <w:sz w:val="20"/>
          <w:spacing w:val="0"/>
          <w:w w:val="100"/>
          <w:rFonts w:ascii="Times New Roman" w:cs="Times New Roman" w:hAnsi="Times New Roman"/>
          <w:caps w:val="0"/>
        </w:rPr>
        <w:t> </w:t>
      </w:r>
      <w:r w:rsidRPr="001B5615">
        <w:rPr>
          <w:szCs w:val="20"/>
          <w:b w:val="0"/>
          <w:i w:val="0"/>
          <w:sz w:val="20"/>
          <w:spacing w:val="0"/>
          <w:w w:val="100"/>
          <w:rFonts w:ascii="Times New Roman" w:cs="Times New Roman" w:hAnsi="Times New Roman"/>
          <w:caps w:val="0"/>
        </w:rPr>
        <w:t>The</w:t>
      </w:r>
      <w:r w:rsidRPr="001B5615">
        <w:rPr>
          <w:szCs w:val="20"/>
          <w:b w:val="0"/>
          <w:i w:val="0"/>
          <w:sz w:val="20"/>
          <w:spacing w:val="0"/>
          <w:w w:val="100"/>
          <w:rFonts w:ascii="Times New Roman" w:cs="Times New Roman" w:hAnsi="Times New Roman"/>
          <w:caps w:val="0"/>
        </w:rPr>
        <w:t> </w:t>
      </w:r>
      <w:r w:rsidRPr="001B5615">
        <w:rPr>
          <w:szCs w:val="20"/>
          <w:b w:val="0"/>
          <w:i w:val="0"/>
          <w:sz w:val="20"/>
          <w:spacing w:val="0"/>
          <w:w w:val="100"/>
          <w:rFonts w:ascii="Times New Roman" w:cs="Times New Roman" w:hAnsi="Times New Roman"/>
          <w:caps w:val="0"/>
        </w:rPr>
        <w:t>porphyritic</w:t>
      </w:r>
      <w:r w:rsidRPr="001B5615">
        <w:rPr>
          <w:szCs w:val="20"/>
          <w:b w:val="0"/>
          <w:i w:val="0"/>
          <w:sz w:val="20"/>
          <w:spacing w:val="0"/>
          <w:w w:val="100"/>
          <w:rFonts w:ascii="Times New Roman" w:cs="Times New Roman" w:hAnsi="Times New Roman"/>
          <w:caps w:val="0"/>
        </w:rPr>
        <w:t> </w:t>
      </w:r>
      <w:r w:rsidRPr="001B5615">
        <w:rPr>
          <w:szCs w:val="20"/>
          <w:b w:val="0"/>
          <w:i w:val="0"/>
          <w:sz w:val="20"/>
          <w:spacing w:val="0"/>
          <w:w w:val="100"/>
          <w:rFonts w:ascii="Times New Roman" w:cs="Times New Roman" w:hAnsi="Times New Roman"/>
          <w:caps w:val="0"/>
        </w:rPr>
        <w:t>granites</w:t>
      </w:r>
      <w:r w:rsidRPr="001B5615">
        <w:rPr>
          <w:szCs w:val="20"/>
          <w:b w:val="0"/>
          <w:i w:val="0"/>
          <w:sz w:val="20"/>
          <w:spacing w:val="0"/>
          <w:w w:val="100"/>
          <w:rFonts w:ascii="Times New Roman" w:cs="Times New Roman" w:hAnsi="Times New Roman"/>
          <w:caps w:val="0"/>
        </w:rPr>
        <w:t> </w:t>
      </w:r>
      <w:r w:rsidRPr="001B5615">
        <w:rPr>
          <w:szCs w:val="20"/>
          <w:b w:val="0"/>
          <w:i w:val="0"/>
          <w:sz w:val="20"/>
          <w:spacing w:val="0"/>
          <w:w w:val="100"/>
          <w:rFonts w:ascii="Times New Roman" w:cs="Times New Roman" w:hAnsi="Times New Roman"/>
          <w:caps w:val="0"/>
        </w:rPr>
        <w:t>in</w:t>
      </w:r>
      <w:r w:rsidRPr="001B5615">
        <w:rPr>
          <w:szCs w:val="20"/>
          <w:b w:val="0"/>
          <w:i w:val="0"/>
          <w:sz w:val="20"/>
          <w:spacing w:val="0"/>
          <w:w w:val="100"/>
          <w:rFonts w:ascii="Times New Roman" w:cs="Times New Roman" w:hAnsi="Times New Roman"/>
          <w:caps w:val="0"/>
        </w:rPr>
        <w:t> </w:t>
      </w:r>
      <w:r w:rsidRPr="001B5615">
        <w:rPr>
          <w:szCs w:val="20"/>
          <w:b w:val="0"/>
          <w:i w:val="0"/>
          <w:sz w:val="20"/>
          <w:spacing w:val="0"/>
          <w:w w:val="100"/>
          <w:rFonts w:ascii="Times New Roman" w:cs="Times New Roman" w:hAnsi="Times New Roman"/>
          <w:caps w:val="0"/>
        </w:rPr>
        <w:t>the</w:t>
      </w:r>
      <w:r w:rsidRPr="001B5615">
        <w:rPr>
          <w:szCs w:val="20"/>
          <w:b w:val="0"/>
          <w:i w:val="0"/>
          <w:sz w:val="20"/>
          <w:spacing w:val="0"/>
          <w:w w:val="100"/>
          <w:rFonts w:ascii="Times New Roman" w:cs="Times New Roman" w:hAnsi="Times New Roman"/>
          <w:caps w:val="0"/>
        </w:rPr>
        <w:t> </w:t>
      </w:r>
      <w:r w:rsidRPr="001B5615">
        <w:rPr>
          <w:szCs w:val="20"/>
          <w:b w:val="0"/>
          <w:i w:val="0"/>
          <w:sz w:val="20"/>
          <w:spacing w:val="0"/>
          <w:w w:val="100"/>
          <w:rFonts w:ascii="Times New Roman" w:cs="Times New Roman" w:hAnsi="Times New Roman"/>
          <w:caps w:val="0"/>
        </w:rPr>
        <w:t>area</w:t>
      </w:r>
      <w:r w:rsidRPr="001B5615">
        <w:rPr>
          <w:szCs w:val="20"/>
          <w:b w:val="0"/>
          <w:i w:val="0"/>
          <w:sz w:val="20"/>
          <w:spacing w:val="0"/>
          <w:w w:val="100"/>
          <w:rFonts w:ascii="Times New Roman" w:cs="Times New Roman" w:hAnsi="Times New Roman"/>
          <w:caps w:val="0"/>
        </w:rPr>
        <w:t> </w:t>
      </w:r>
      <w:r w:rsidRPr="001B5615">
        <w:rPr>
          <w:szCs w:val="20"/>
          <w:b w:val="0"/>
          <w:i w:val="0"/>
          <w:sz w:val="20"/>
          <w:spacing w:val="0"/>
          <w:w w:val="100"/>
          <w:rFonts w:ascii="Times New Roman" w:cs="Times New Roman" w:hAnsi="Times New Roman"/>
          <w:caps w:val="0"/>
        </w:rPr>
        <w:t>are</w:t>
      </w:r>
      <w:r w:rsidRPr="001B5615">
        <w:rPr>
          <w:szCs w:val="20"/>
          <w:b w:val="0"/>
          <w:i w:val="0"/>
          <w:sz w:val="20"/>
          <w:spacing w:val="0"/>
          <w:w w:val="100"/>
          <w:rFonts w:ascii="Times New Roman" w:cs="Times New Roman" w:hAnsi="Times New Roman"/>
          <w:caps w:val="0"/>
        </w:rPr>
        <w:t> </w:t>
      </w:r>
      <w:r w:rsidRPr="001B5615">
        <w:rPr>
          <w:szCs w:val="20"/>
          <w:b w:val="0"/>
          <w:i w:val="0"/>
          <w:sz w:val="20"/>
          <w:spacing w:val="0"/>
          <w:w w:val="100"/>
          <w:rFonts w:ascii="Times New Roman" w:cs="Times New Roman" w:hAnsi="Times New Roman"/>
          <w:caps w:val="0"/>
        </w:rPr>
        <w:t>intrus</w:t>
      </w:r>
      <w:r w:rsidR="001C6925" w:rsidRPr="001B5615">
        <w:rPr>
          <w:szCs w:val="20"/>
          <w:b w:val="0"/>
          <w:i w:val="0"/>
          <w:sz w:val="20"/>
          <w:spacing w:val="0"/>
          <w:w w:val="100"/>
          <w:rFonts w:ascii="Times New Roman" w:cs="Times New Roman" w:hAnsi="Times New Roman"/>
          <w:caps w:val="0"/>
        </w:rPr>
        <w:t>ive</w:t>
      </w:r>
      <w:r w:rsidR="001C6925" w:rsidRPr="001B5615">
        <w:rPr>
          <w:szCs w:val="20"/>
          <w:b w:val="0"/>
          <w:i w:val="0"/>
          <w:sz w:val="20"/>
          <w:spacing w:val="0"/>
          <w:w w:val="100"/>
          <w:rFonts w:ascii="Times New Roman" w:cs="Times New Roman" w:hAnsi="Times New Roman"/>
          <w:caps w:val="0"/>
        </w:rPr>
        <w:t> </w:t>
      </w:r>
      <w:r w:rsidR="001C6925" w:rsidRPr="001B5615">
        <w:rPr>
          <w:szCs w:val="20"/>
          <w:b w:val="0"/>
          <w:i w:val="0"/>
          <w:sz w:val="20"/>
          <w:spacing w:val="0"/>
          <w:w w:val="100"/>
          <w:rFonts w:ascii="Times New Roman" w:cs="Times New Roman" w:hAnsi="Times New Roman"/>
          <w:caps w:val="0"/>
        </w:rPr>
        <w:t>bodies</w:t>
      </w:r>
      <w:r w:rsidR="001C6925" w:rsidRPr="001B5615">
        <w:rPr>
          <w:szCs w:val="20"/>
          <w:b w:val="0"/>
          <w:i w:val="0"/>
          <w:sz w:val="20"/>
          <w:spacing w:val="0"/>
          <w:w w:val="100"/>
          <w:rFonts w:ascii="Times New Roman" w:cs="Times New Roman" w:hAnsi="Times New Roman"/>
          <w:caps w:val="0"/>
        </w:rPr>
        <w:t> </w:t>
      </w:r>
      <w:r w:rsidR="001C6925" w:rsidRPr="001B5615">
        <w:rPr>
          <w:szCs w:val="20"/>
          <w:b w:val="0"/>
          <w:i w:val="0"/>
          <w:sz w:val="20"/>
          <w:spacing w:val="0"/>
          <w:w w:val="100"/>
          <w:rFonts w:ascii="Times New Roman" w:cs="Times New Roman" w:hAnsi="Times New Roman"/>
          <w:caps w:val="0"/>
        </w:rPr>
        <w:t>which</w:t>
      </w:r>
      <w:r w:rsidR="001C6925" w:rsidRPr="001B5615">
        <w:rPr>
          <w:szCs w:val="20"/>
          <w:b w:val="0"/>
          <w:i w:val="0"/>
          <w:sz w:val="20"/>
          <w:spacing w:val="0"/>
          <w:w w:val="100"/>
          <w:rFonts w:ascii="Times New Roman" w:cs="Times New Roman" w:hAnsi="Times New Roman"/>
          <w:caps w:val="0"/>
        </w:rPr>
        <w:t> </w:t>
      </w:r>
      <w:r w:rsidR="001C6925" w:rsidRPr="001B5615">
        <w:rPr>
          <w:szCs w:val="20"/>
          <w:b w:val="0"/>
          <w:i w:val="0"/>
          <w:sz w:val="20"/>
          <w:spacing w:val="0"/>
          <w:w w:val="100"/>
          <w:rFonts w:ascii="Times New Roman" w:cs="Times New Roman" w:hAnsi="Times New Roman"/>
          <w:caps w:val="0"/>
        </w:rPr>
        <w:t>intruded</w:t>
      </w:r>
      <w:r w:rsidR="001C6925" w:rsidRPr="001B5615">
        <w:rPr>
          <w:szCs w:val="20"/>
          <w:b w:val="0"/>
          <w:i w:val="0"/>
          <w:sz w:val="20"/>
          <w:spacing w:val="0"/>
          <w:w w:val="100"/>
          <w:rFonts w:ascii="Times New Roman" w:cs="Times New Roman" w:hAnsi="Times New Roman"/>
          <w:caps w:val="0"/>
        </w:rPr>
        <w:t> </w:t>
      </w:r>
      <w:r w:rsidR="001C6925" w:rsidRPr="001B5615">
        <w:rPr>
          <w:szCs w:val="20"/>
          <w:b w:val="0"/>
          <w:i w:val="0"/>
          <w:sz w:val="20"/>
          <w:spacing w:val="0"/>
          <w:w w:val="100"/>
          <w:rFonts w:ascii="Times New Roman" w:cs="Times New Roman" w:hAnsi="Times New Roman"/>
          <w:caps w:val="0"/>
        </w:rPr>
        <w:t>normal(fine-grained)</w:t>
      </w:r>
      <w:r w:rsidR="001C6925" w:rsidRPr="001B5615">
        <w:rPr>
          <w:szCs w:val="20"/>
          <w:b w:val="0"/>
          <w:i w:val="0"/>
          <w:sz w:val="20"/>
          <w:spacing w:val="0"/>
          <w:w w:val="100"/>
          <w:rFonts w:ascii="Times New Roman" w:cs="Times New Roman" w:hAnsi="Times New Roman"/>
          <w:caps w:val="0"/>
        </w:rPr>
        <w:t> </w:t>
      </w:r>
      <w:r w:rsidR="001C6925" w:rsidRPr="001B5615">
        <w:rPr>
          <w:szCs w:val="20"/>
          <w:b w:val="0"/>
          <w:i w:val="0"/>
          <w:sz w:val="20"/>
          <w:spacing w:val="0"/>
          <w:w w:val="100"/>
          <w:rFonts w:ascii="Times New Roman" w:cs="Times New Roman" w:hAnsi="Times New Roman"/>
          <w:caps w:val="0"/>
        </w:rPr>
        <w:t>granites</w:t>
      </w:r>
      <w:r w:rsidRPr="001B5615">
        <w:rPr>
          <w:szCs w:val="20"/>
          <w:b w:val="0"/>
          <w:i w:val="0"/>
          <w:sz w:val="20"/>
          <w:spacing w:val="0"/>
          <w:w w:val="100"/>
          <w:rFonts w:ascii="Times New Roman" w:cs="Times New Roman" w:hAnsi="Times New Roman"/>
          <w:caps w:val="0"/>
        </w:rPr>
        <w:t> </w:t>
      </w:r>
      <w:r w:rsidRPr="001B5615">
        <w:rPr>
          <w:szCs w:val="20"/>
          <w:b w:val="0"/>
          <w:i w:val="0"/>
          <w:sz w:val="20"/>
          <w:spacing w:val="0"/>
          <w:w w:val="100"/>
          <w:rFonts w:ascii="Times New Roman" w:cs="Times New Roman" w:hAnsi="Times New Roman"/>
          <w:caps w:val="0"/>
        </w:rPr>
        <w:t>(the</w:t>
      </w:r>
      <w:r w:rsidRPr="001B5615">
        <w:rPr>
          <w:szCs w:val="20"/>
          <w:b w:val="0"/>
          <w:i w:val="0"/>
          <w:sz w:val="20"/>
          <w:spacing w:val="0"/>
          <w:w w:val="100"/>
          <w:rFonts w:ascii="Times New Roman" w:cs="Times New Roman" w:hAnsi="Times New Roman"/>
          <w:caps w:val="0"/>
        </w:rPr>
        <w:t> </w:t>
      </w:r>
      <w:r w:rsidRPr="001B5615">
        <w:rPr>
          <w:szCs w:val="20"/>
          <w:b w:val="0"/>
          <w:i w:val="0"/>
          <w:sz w:val="20"/>
          <w:spacing w:val="0"/>
          <w:w w:val="100"/>
          <w:rFonts w:ascii="Times New Roman" w:cs="Times New Roman" w:hAnsi="Times New Roman"/>
          <w:caps w:val="0"/>
        </w:rPr>
        <w:t>parent</w:t>
      </w:r>
      <w:r w:rsidRPr="001B5615">
        <w:rPr>
          <w:szCs w:val="20"/>
          <w:b w:val="0"/>
          <w:i w:val="0"/>
          <w:sz w:val="20"/>
          <w:spacing w:val="0"/>
          <w:w w:val="100"/>
          <w:rFonts w:ascii="Times New Roman" w:cs="Times New Roman" w:hAnsi="Times New Roman"/>
          <w:caps w:val="0"/>
        </w:rPr>
        <w:t> </w:t>
      </w:r>
      <w:r w:rsidRPr="001B5615">
        <w:rPr>
          <w:szCs w:val="20"/>
          <w:b w:val="0"/>
          <w:i w:val="0"/>
          <w:sz w:val="20"/>
          <w:spacing w:val="0"/>
          <w:w w:val="100"/>
          <w:rFonts w:ascii="Times New Roman" w:cs="Times New Roman" w:hAnsi="Times New Roman"/>
          <w:caps w:val="0"/>
        </w:rPr>
        <w:t>rock)</w:t>
      </w:r>
      <w:r w:rsidRPr="001B5615">
        <w:rPr>
          <w:szCs w:val="20"/>
          <w:b w:val="0"/>
          <w:i w:val="0"/>
          <w:sz w:val="20"/>
          <w:spacing w:val="0"/>
          <w:w w:val="100"/>
          <w:rFonts w:ascii="Times New Roman" w:cs="Times New Roman" w:hAnsi="Times New Roman"/>
          <w:caps w:val="0"/>
        </w:rPr>
        <w:t> </w:t>
      </w:r>
      <w:r w:rsidRPr="001B5615">
        <w:rPr>
          <w:szCs w:val="20"/>
          <w:b w:val="0"/>
          <w:i w:val="0"/>
          <w:sz w:val="20"/>
          <w:spacing w:val="0"/>
          <w:w w:val="100"/>
          <w:rFonts w:ascii="Times New Roman" w:cs="Times New Roman" w:hAnsi="Times New Roman"/>
          <w:caps w:val="0"/>
        </w:rPr>
        <w:t>in</w:t>
      </w:r>
      <w:r w:rsidRPr="001B5615">
        <w:rPr>
          <w:szCs w:val="20"/>
          <w:b w:val="0"/>
          <w:i w:val="0"/>
          <w:sz w:val="20"/>
          <w:spacing w:val="0"/>
          <w:w w:val="100"/>
          <w:rFonts w:ascii="Times New Roman" w:cs="Times New Roman" w:hAnsi="Times New Roman"/>
          <w:caps w:val="0"/>
        </w:rPr>
        <w:t> </w:t>
      </w:r>
      <w:r w:rsidRPr="001B5615">
        <w:rPr>
          <w:szCs w:val="20"/>
          <w:b w:val="0"/>
          <w:i w:val="0"/>
          <w:sz w:val="20"/>
          <w:spacing w:val="0"/>
          <w:w w:val="100"/>
          <w:rFonts w:ascii="Times New Roman" w:cs="Times New Roman" w:hAnsi="Times New Roman"/>
          <w:caps w:val="0"/>
        </w:rPr>
        <w:t>the</w:t>
      </w:r>
      <w:r w:rsidRPr="001B5615">
        <w:rPr>
          <w:szCs w:val="20"/>
          <w:b w:val="0"/>
          <w:i w:val="0"/>
          <w:sz w:val="20"/>
          <w:spacing w:val="0"/>
          <w:w w:val="100"/>
          <w:rFonts w:ascii="Times New Roman" w:cs="Times New Roman" w:hAnsi="Times New Roman"/>
          <w:caps w:val="0"/>
        </w:rPr>
        <w:t> </w:t>
      </w:r>
      <w:r w:rsidRPr="001B5615">
        <w:rPr>
          <w:szCs w:val="20"/>
          <w:b w:val="0"/>
          <w:i w:val="0"/>
          <w:sz w:val="20"/>
          <w:spacing w:val="0"/>
          <w:w w:val="100"/>
          <w:rFonts w:ascii="Times New Roman" w:cs="Times New Roman" w:hAnsi="Times New Roman"/>
          <w:caps w:val="0"/>
        </w:rPr>
        <w:t>study</w:t>
      </w:r>
      <w:r w:rsidRPr="001B5615">
        <w:rPr>
          <w:szCs w:val="20"/>
          <w:b w:val="0"/>
          <w:i w:val="0"/>
          <w:sz w:val="20"/>
          <w:spacing w:val="0"/>
          <w:w w:val="100"/>
          <w:rFonts w:ascii="Times New Roman" w:cs="Times New Roman" w:hAnsi="Times New Roman"/>
          <w:caps w:val="0"/>
        </w:rPr>
        <w:t> </w:t>
      </w:r>
      <w:r w:rsidRPr="001B5615">
        <w:rPr>
          <w:szCs w:val="20"/>
          <w:b w:val="0"/>
          <w:i w:val="0"/>
          <w:sz w:val="20"/>
          <w:spacing w:val="0"/>
          <w:w w:val="100"/>
          <w:rFonts w:ascii="Times New Roman" w:cs="Times New Roman" w:hAnsi="Times New Roman"/>
          <w:caps w:val="0"/>
        </w:rPr>
        <w:t>area.</w:t>
      </w:r>
      <w:r w:rsidRPr="001B5615">
        <w:rPr>
          <w:szCs w:val="20"/>
          <w:b w:val="0"/>
          <w:i w:val="0"/>
          <w:sz w:val="20"/>
          <w:spacing w:val="0"/>
          <w:w w:val="100"/>
          <w:rFonts w:ascii="Times New Roman" w:cs="Times New Roman" w:hAnsi="Times New Roman"/>
          <w:caps w:val="0"/>
        </w:rPr>
        <w:t> </w:t>
      </w:r>
      <w:r w:rsidRPr="001B5615">
        <w:rPr>
          <w:szCs w:val="20"/>
          <w:b w:val="0"/>
          <w:i w:val="0"/>
          <w:sz w:val="20"/>
          <w:spacing w:val="0"/>
          <w:w w:val="100"/>
          <w:rFonts w:ascii="Times New Roman" w:cs="Times New Roman" w:hAnsi="Times New Roman"/>
          <w:caps w:val="0"/>
        </w:rPr>
        <w:t>The</w:t>
      </w:r>
      <w:r w:rsidRPr="001B5615">
        <w:rPr>
          <w:szCs w:val="20"/>
          <w:b w:val="0"/>
          <w:i w:val="0"/>
          <w:sz w:val="20"/>
          <w:spacing w:val="0"/>
          <w:w w:val="100"/>
          <w:rFonts w:ascii="Times New Roman" w:cs="Times New Roman" w:hAnsi="Times New Roman"/>
          <w:caps w:val="0"/>
        </w:rPr>
        <w:t> </w:t>
      </w:r>
      <w:r w:rsidRPr="001B5615">
        <w:rPr>
          <w:szCs w:val="20"/>
          <w:b w:val="0"/>
          <w:i w:val="0"/>
          <w:sz w:val="20"/>
          <w:spacing w:val="0"/>
          <w:w w:val="100"/>
          <w:rFonts w:ascii="Times New Roman" w:cs="Times New Roman" w:hAnsi="Times New Roman"/>
          <w:caps w:val="0"/>
        </w:rPr>
        <w:t>porphyritic</w:t>
      </w:r>
      <w:r w:rsidRPr="001B5615">
        <w:rPr>
          <w:szCs w:val="20"/>
          <w:b w:val="0"/>
          <w:i w:val="0"/>
          <w:sz w:val="20"/>
          <w:spacing w:val="0"/>
          <w:w w:val="100"/>
          <w:rFonts w:ascii="Times New Roman" w:cs="Times New Roman" w:hAnsi="Times New Roman"/>
          <w:caps w:val="0"/>
        </w:rPr>
        <w:t> </w:t>
      </w:r>
      <w:r w:rsidRPr="001B5615">
        <w:rPr>
          <w:szCs w:val="20"/>
          <w:b w:val="0"/>
          <w:i w:val="0"/>
          <w:sz w:val="20"/>
          <w:spacing w:val="0"/>
          <w:w w:val="100"/>
          <w:rFonts w:ascii="Times New Roman" w:cs="Times New Roman" w:hAnsi="Times New Roman"/>
          <w:caps w:val="0"/>
        </w:rPr>
        <w:t>granites</w:t>
      </w:r>
      <w:r w:rsidRPr="001B5615">
        <w:rPr>
          <w:szCs w:val="20"/>
          <w:b w:val="0"/>
          <w:i w:val="0"/>
          <w:sz w:val="20"/>
          <w:spacing w:val="0"/>
          <w:w w:val="100"/>
          <w:rFonts w:ascii="Times New Roman" w:cs="Times New Roman" w:hAnsi="Times New Roman"/>
          <w:caps w:val="0"/>
        </w:rPr>
        <w:t> </w:t>
      </w:r>
      <w:r w:rsidRPr="001B5615">
        <w:rPr>
          <w:szCs w:val="20"/>
          <w:b w:val="0"/>
          <w:i w:val="0"/>
          <w:sz w:val="20"/>
          <w:spacing w:val="0"/>
          <w:w w:val="100"/>
          <w:rFonts w:ascii="Times New Roman" w:cs="Times New Roman" w:hAnsi="Times New Roman"/>
          <w:caps w:val="0"/>
        </w:rPr>
        <w:t>occur</w:t>
      </w:r>
      <w:r w:rsidRPr="001B5615">
        <w:rPr>
          <w:szCs w:val="20"/>
          <w:b w:val="0"/>
          <w:i w:val="0"/>
          <w:sz w:val="20"/>
          <w:spacing w:val="0"/>
          <w:w w:val="100"/>
          <w:rFonts w:ascii="Times New Roman" w:cs="Times New Roman" w:hAnsi="Times New Roman"/>
          <w:caps w:val="0"/>
        </w:rPr>
        <w:t> </w:t>
      </w:r>
      <w:r w:rsidRPr="001B5615">
        <w:rPr>
          <w:szCs w:val="20"/>
          <w:b w:val="0"/>
          <w:i w:val="0"/>
          <w:sz w:val="20"/>
          <w:spacing w:val="0"/>
          <w:w w:val="100"/>
          <w:rFonts w:ascii="Times New Roman" w:cs="Times New Roman" w:hAnsi="Times New Roman"/>
          <w:caps w:val="0"/>
        </w:rPr>
        <w:t>as</w:t>
      </w:r>
      <w:r w:rsidRPr="001B5615">
        <w:rPr>
          <w:szCs w:val="20"/>
          <w:b w:val="0"/>
          <w:i w:val="0"/>
          <w:sz w:val="20"/>
          <w:spacing w:val="0"/>
          <w:w w:val="100"/>
          <w:rFonts w:ascii="Times New Roman" w:cs="Times New Roman" w:hAnsi="Times New Roman"/>
          <w:caps w:val="0"/>
        </w:rPr>
        <w:t> </w:t>
      </w:r>
      <w:r w:rsidRPr="001B5615">
        <w:rPr>
          <w:szCs w:val="20"/>
          <w:b w:val="0"/>
          <w:i w:val="0"/>
          <w:sz w:val="20"/>
          <w:spacing w:val="0"/>
          <w:w w:val="100"/>
          <w:rFonts w:ascii="Times New Roman" w:cs="Times New Roman" w:hAnsi="Times New Roman"/>
          <w:caps w:val="0"/>
        </w:rPr>
        <w:t>massive</w:t>
      </w:r>
      <w:r w:rsidRPr="001B5615">
        <w:rPr>
          <w:szCs w:val="20"/>
          <w:b w:val="0"/>
          <w:i w:val="0"/>
          <w:sz w:val="20"/>
          <w:spacing w:val="0"/>
          <w:w w:val="100"/>
          <w:rFonts w:ascii="Times New Roman" w:cs="Times New Roman" w:hAnsi="Times New Roman"/>
          <w:caps w:val="0"/>
        </w:rPr>
        <w:t> </w:t>
      </w:r>
      <w:r w:rsidRPr="001B5615">
        <w:rPr>
          <w:szCs w:val="20"/>
          <w:b w:val="0"/>
          <w:i w:val="0"/>
          <w:sz w:val="20"/>
          <w:spacing w:val="0"/>
          <w:w w:val="100"/>
          <w:rFonts w:ascii="Times New Roman" w:cs="Times New Roman" w:hAnsi="Times New Roman"/>
          <w:caps w:val="0"/>
        </w:rPr>
        <w:t>hilly</w:t>
      </w:r>
      <w:r w:rsidRPr="001B5615">
        <w:rPr>
          <w:szCs w:val="20"/>
          <w:b w:val="0"/>
          <w:i w:val="0"/>
          <w:sz w:val="20"/>
          <w:spacing w:val="0"/>
          <w:w w:val="100"/>
          <w:rFonts w:ascii="Times New Roman" w:cs="Times New Roman" w:hAnsi="Times New Roman"/>
          <w:caps w:val="0"/>
        </w:rPr>
        <w:t> </w:t>
      </w:r>
      <w:r w:rsidRPr="001B5615">
        <w:rPr>
          <w:szCs w:val="20"/>
          <w:b w:val="0"/>
          <w:i w:val="0"/>
          <w:sz w:val="20"/>
          <w:spacing w:val="0"/>
          <w:w w:val="100"/>
          <w:rFonts w:ascii="Times New Roman" w:cs="Times New Roman" w:hAnsi="Times New Roman"/>
          <w:caps w:val="0"/>
        </w:rPr>
        <w:t>rocks</w:t>
      </w:r>
      <w:r w:rsidR="00702D5D" w:rsidRPr="001B5615">
        <w:rPr>
          <w:szCs w:val="20"/>
          <w:b w:val="0"/>
          <w:i w:val="0"/>
          <w:sz w:val="20"/>
          <w:spacing w:val="0"/>
          <w:w w:val="100"/>
          <w:rFonts w:ascii="Times New Roman" w:cs="Times New Roman" w:hAnsi="Times New Roman"/>
          <w:caps w:val="0"/>
        </w:rPr>
        <w:t>,</w:t>
      </w:r>
      <w:r w:rsidRPr="001B5615">
        <w:rPr>
          <w:szCs w:val="20"/>
          <w:b w:val="0"/>
          <w:i w:val="0"/>
          <w:sz w:val="20"/>
          <w:spacing w:val="0"/>
          <w:w w:val="100"/>
          <w:rFonts w:ascii="Times New Roman" w:cs="Times New Roman" w:hAnsi="Times New Roman"/>
          <w:caps w:val="0"/>
        </w:rPr>
        <w:t> </w:t>
      </w:r>
      <w:r w:rsidRPr="001B5615">
        <w:rPr>
          <w:szCs w:val="20"/>
          <w:b w:val="0"/>
          <w:i w:val="0"/>
          <w:sz w:val="20"/>
          <w:spacing w:val="0"/>
          <w:w w:val="100"/>
          <w:rFonts w:ascii="Times New Roman" w:cs="Times New Roman" w:hAnsi="Times New Roman"/>
          <w:caps w:val="0"/>
        </w:rPr>
        <w:t>and</w:t>
      </w:r>
      <w:r w:rsidRPr="001B5615">
        <w:rPr>
          <w:szCs w:val="20"/>
          <w:b w:val="0"/>
          <w:i w:val="0"/>
          <w:sz w:val="20"/>
          <w:spacing w:val="0"/>
          <w:w w:val="100"/>
          <w:rFonts w:ascii="Times New Roman" w:cs="Times New Roman" w:hAnsi="Times New Roman"/>
          <w:caps w:val="0"/>
        </w:rPr>
        <w:t> </w:t>
      </w:r>
      <w:r w:rsidRPr="001B5615">
        <w:rPr>
          <w:szCs w:val="20"/>
          <w:b w:val="0"/>
          <w:i w:val="0"/>
          <w:sz w:val="20"/>
          <w:spacing w:val="0"/>
          <w:w w:val="100"/>
          <w:rFonts w:ascii="Times New Roman" w:cs="Times New Roman" w:hAnsi="Times New Roman"/>
          <w:caps w:val="0"/>
        </w:rPr>
        <w:t>in</w:t>
      </w:r>
      <w:r w:rsidRPr="001B5615">
        <w:rPr>
          <w:szCs w:val="20"/>
          <w:b w:val="0"/>
          <w:i w:val="0"/>
          <w:sz w:val="20"/>
          <w:spacing w:val="0"/>
          <w:w w:val="100"/>
          <w:rFonts w:ascii="Times New Roman" w:cs="Times New Roman" w:hAnsi="Times New Roman"/>
          <w:caps w:val="0"/>
        </w:rPr>
        <w:t> </w:t>
      </w:r>
      <w:r w:rsidRPr="001B5615">
        <w:rPr>
          <w:szCs w:val="20"/>
          <w:b w:val="0"/>
          <w:i w:val="0"/>
          <w:sz w:val="20"/>
          <w:spacing w:val="0"/>
          <w:w w:val="100"/>
          <w:rFonts w:ascii="Times New Roman" w:cs="Times New Roman" w:hAnsi="Times New Roman"/>
          <w:caps w:val="0"/>
        </w:rPr>
        <w:t>some</w:t>
      </w:r>
      <w:r w:rsidRPr="001B5615">
        <w:rPr>
          <w:szCs w:val="20"/>
          <w:b w:val="0"/>
          <w:i w:val="0"/>
          <w:sz w:val="20"/>
          <w:spacing w:val="0"/>
          <w:w w:val="100"/>
          <w:rFonts w:ascii="Times New Roman" w:cs="Times New Roman" w:hAnsi="Times New Roman"/>
          <w:caps w:val="0"/>
        </w:rPr>
        <w:t> </w:t>
      </w:r>
      <w:r w:rsidRPr="001B5615">
        <w:rPr>
          <w:szCs w:val="20"/>
          <w:b w:val="0"/>
          <w:i w:val="0"/>
          <w:sz w:val="20"/>
          <w:spacing w:val="0"/>
          <w:w w:val="100"/>
          <w:rFonts w:ascii="Times New Roman" w:cs="Times New Roman" w:hAnsi="Times New Roman"/>
          <w:caps w:val="0"/>
        </w:rPr>
        <w:t>cases</w:t>
      </w:r>
      <w:r w:rsidRPr="001B5615">
        <w:rPr>
          <w:szCs w:val="20"/>
          <w:b w:val="0"/>
          <w:i w:val="0"/>
          <w:sz w:val="20"/>
          <w:spacing w:val="0"/>
          <w:w w:val="100"/>
          <w:rFonts w:ascii="Times New Roman" w:cs="Times New Roman" w:hAnsi="Times New Roman"/>
          <w:caps w:val="0"/>
        </w:rPr>
        <w:t> </w:t>
      </w:r>
      <w:r w:rsidR="001C6925" w:rsidRPr="001B5615">
        <w:rPr>
          <w:szCs w:val="20"/>
          <w:b w:val="0"/>
          <w:i w:val="0"/>
          <w:sz w:val="20"/>
          <w:spacing w:val="0"/>
          <w:w w:val="100"/>
          <w:rFonts w:ascii="Times New Roman" w:cs="Times New Roman" w:hAnsi="Times New Roman"/>
          <w:caps w:val="0"/>
        </w:rPr>
        <w:t>as</w:t>
      </w:r>
      <w:r w:rsidR="001C6925" w:rsidRPr="001B5615">
        <w:rPr>
          <w:szCs w:val="20"/>
          <w:b w:val="0"/>
          <w:i w:val="0"/>
          <w:sz w:val="20"/>
          <w:spacing w:val="0"/>
          <w:w w:val="100"/>
          <w:rFonts w:ascii="Times New Roman" w:cs="Times New Roman" w:hAnsi="Times New Roman"/>
          <w:caps w:val="0"/>
        </w:rPr>
        <w:t> </w:t>
      </w:r>
      <w:r w:rsidR="001C6925" w:rsidRPr="001B5615">
        <w:rPr>
          <w:szCs w:val="20"/>
          <w:b w:val="0"/>
          <w:i w:val="0"/>
          <w:sz w:val="20"/>
          <w:spacing w:val="0"/>
          <w:w w:val="100"/>
          <w:rFonts w:ascii="Times New Roman" w:cs="Times New Roman" w:hAnsi="Times New Roman"/>
          <w:caps w:val="0"/>
        </w:rPr>
        <w:t>low</w:t>
      </w:r>
      <w:r w:rsidR="001C6925" w:rsidRPr="001B5615">
        <w:rPr>
          <w:szCs w:val="20"/>
          <w:b w:val="0"/>
          <w:i w:val="0"/>
          <w:sz w:val="20"/>
          <w:spacing w:val="0"/>
          <w:w w:val="100"/>
          <w:rFonts w:ascii="Times New Roman" w:cs="Times New Roman" w:hAnsi="Times New Roman"/>
          <w:caps w:val="0"/>
        </w:rPr>
        <w:t> </w:t>
      </w:r>
      <w:r w:rsidR="001C6925" w:rsidRPr="001B5615">
        <w:rPr>
          <w:szCs w:val="20"/>
          <w:b w:val="0"/>
          <w:i w:val="0"/>
          <w:sz w:val="20"/>
          <w:spacing w:val="0"/>
          <w:w w:val="100"/>
          <w:rFonts w:ascii="Times New Roman" w:cs="Times New Roman" w:hAnsi="Times New Roman"/>
          <w:caps w:val="0"/>
        </w:rPr>
        <w:t>lying</w:t>
      </w:r>
      <w:r w:rsidR="001C6925" w:rsidRPr="001B5615">
        <w:rPr>
          <w:szCs w:val="20"/>
          <w:b w:val="0"/>
          <w:i w:val="0"/>
          <w:sz w:val="20"/>
          <w:spacing w:val="0"/>
          <w:w w:val="100"/>
          <w:rFonts w:ascii="Times New Roman" w:cs="Times New Roman" w:hAnsi="Times New Roman"/>
          <w:caps w:val="0"/>
        </w:rPr>
        <w:t> </w:t>
      </w:r>
      <w:r w:rsidR="001C6925" w:rsidRPr="001B5615">
        <w:rPr>
          <w:szCs w:val="20"/>
          <w:b w:val="0"/>
          <w:i w:val="0"/>
          <w:sz w:val="20"/>
          <w:spacing w:val="0"/>
          <w:w w:val="100"/>
          <w:rFonts w:ascii="Times New Roman" w:cs="Times New Roman" w:hAnsi="Times New Roman"/>
          <w:caps w:val="0"/>
        </w:rPr>
        <w:t>with</w:t>
      </w:r>
      <w:r w:rsidR="001C6925" w:rsidRPr="001B5615">
        <w:rPr>
          <w:szCs w:val="20"/>
          <w:b w:val="0"/>
          <w:i w:val="0"/>
          <w:sz w:val="20"/>
          <w:spacing w:val="0"/>
          <w:w w:val="100"/>
          <w:rFonts w:ascii="Times New Roman" w:cs="Times New Roman" w:hAnsi="Times New Roman"/>
          <w:caps w:val="0"/>
        </w:rPr>
        <w:t> </w:t>
      </w:r>
      <w:r w:rsidR="001C6925" w:rsidRPr="001B5615">
        <w:rPr>
          <w:szCs w:val="20"/>
          <w:b w:val="0"/>
          <w:i w:val="0"/>
          <w:sz w:val="20"/>
          <w:spacing w:val="0"/>
          <w:w w:val="100"/>
          <w:rFonts w:ascii="Times New Roman" w:cs="Times New Roman" w:hAnsi="Times New Roman"/>
          <w:caps w:val="0"/>
        </w:rPr>
        <w:t>observable</w:t>
      </w:r>
      <w:r w:rsidR="001C6925" w:rsidRPr="001B5615">
        <w:rPr>
          <w:szCs w:val="20"/>
          <w:b w:val="0"/>
          <w:i w:val="0"/>
          <w:sz w:val="20"/>
          <w:spacing w:val="0"/>
          <w:w w:val="100"/>
          <w:rFonts w:ascii="Times New Roman" w:cs="Times New Roman" w:hAnsi="Times New Roman"/>
          <w:caps w:val="0"/>
        </w:rPr>
        <w:t> </w:t>
      </w:r>
      <w:r w:rsidR="001C6925" w:rsidRPr="001B5615">
        <w:rPr>
          <w:szCs w:val="20"/>
          <w:b w:val="0"/>
          <w:i w:val="0"/>
          <w:sz w:val="20"/>
          <w:spacing w:val="0"/>
          <w:w w:val="100"/>
          <w:rFonts w:ascii="Times New Roman" w:cs="Times New Roman" w:hAnsi="Times New Roman"/>
          <w:caps w:val="0"/>
        </w:rPr>
        <w:t>fine</w:t>
      </w:r>
      <w:r w:rsidR="001C6925" w:rsidRPr="001B5615">
        <w:rPr>
          <w:szCs w:val="20"/>
          <w:b w:val="0"/>
          <w:i w:val="0"/>
          <w:sz w:val="20"/>
          <w:spacing w:val="0"/>
          <w:w w:val="100"/>
          <w:rFonts w:ascii="Times New Roman" w:cs="Times New Roman" w:hAnsi="Times New Roman"/>
          <w:caps w:val="0"/>
        </w:rPr>
        <w:t> </w:t>
      </w:r>
      <w:r w:rsidR="00ED6C66" w:rsidRPr="001B5615">
        <w:rPr>
          <w:szCs w:val="20"/>
          <w:b w:val="0"/>
          <w:i w:val="0"/>
          <w:sz w:val="20"/>
          <w:spacing w:val="0"/>
          <w:w w:val="100"/>
          <w:rFonts w:ascii="Times New Roman" w:cs="Times New Roman" w:hAnsi="Times New Roman"/>
          <w:caps w:val="0"/>
        </w:rPr>
        <w:t>grained</w:t>
      </w:r>
      <w:r w:rsidR="00ED6C66" w:rsidRPr="001B5615">
        <w:rPr>
          <w:szCs w:val="20"/>
          <w:b w:val="0"/>
          <w:i w:val="0"/>
          <w:sz w:val="20"/>
          <w:spacing w:val="0"/>
          <w:w w:val="100"/>
          <w:rFonts w:ascii="Times New Roman" w:cs="Times New Roman" w:hAnsi="Times New Roman"/>
          <w:caps w:val="0"/>
        </w:rPr>
        <w:t> </w:t>
      </w:r>
      <w:r w:rsidR="00ED6C66" w:rsidRPr="001B5615">
        <w:rPr>
          <w:szCs w:val="20"/>
          <w:b w:val="0"/>
          <w:i w:val="0"/>
          <w:sz w:val="20"/>
          <w:spacing w:val="0"/>
          <w:w w:val="100"/>
          <w:rFonts w:ascii="Times New Roman" w:cs="Times New Roman" w:hAnsi="Times New Roman"/>
          <w:caps w:val="0"/>
        </w:rPr>
        <w:t>xenoliths</w:t>
      </w:r>
      <w:r w:rsidR="00702D5D" w:rsidRPr="001B5615">
        <w:rPr>
          <w:szCs w:val="20"/>
          <w:b w:val="0"/>
          <w:i w:val="0"/>
          <w:sz w:val="20"/>
          <w:spacing w:val="0"/>
          <w:w w:val="100"/>
          <w:rFonts w:ascii="Times New Roman" w:cs="Times New Roman" w:hAnsi="Times New Roman"/>
          <w:caps w:val="0"/>
        </w:rPr>
        <w:t>,</w:t>
      </w:r>
      <w:r w:rsidR="001C6925" w:rsidRPr="001B5615">
        <w:rPr>
          <w:szCs w:val="20"/>
          <w:b w:val="0"/>
          <w:i w:val="0"/>
          <w:sz w:val="20"/>
          <w:spacing w:val="0"/>
          <w:w w:val="100"/>
          <w:rFonts w:ascii="Times New Roman" w:cs="Times New Roman" w:hAnsi="Times New Roman"/>
          <w:caps w:val="0"/>
        </w:rPr>
        <w:t> </w:t>
      </w:r>
      <w:r w:rsidR="001C6925" w:rsidRPr="001B5615">
        <w:rPr>
          <w:szCs w:val="20"/>
          <w:b w:val="0"/>
          <w:i w:val="0"/>
          <w:sz w:val="20"/>
          <w:spacing w:val="0"/>
          <w:w w:val="100"/>
          <w:rFonts w:ascii="Times New Roman" w:cs="Times New Roman" w:hAnsi="Times New Roman"/>
          <w:caps w:val="0"/>
        </w:rPr>
        <w:t>and</w:t>
      </w:r>
      <w:r w:rsidR="001C6925" w:rsidRPr="001B5615">
        <w:rPr>
          <w:szCs w:val="20"/>
          <w:b w:val="0"/>
          <w:i w:val="0"/>
          <w:sz w:val="20"/>
          <w:spacing w:val="0"/>
          <w:w w:val="100"/>
          <w:rFonts w:ascii="Times New Roman" w:cs="Times New Roman" w:hAnsi="Times New Roman"/>
          <w:caps w:val="0"/>
        </w:rPr>
        <w:t> </w:t>
      </w:r>
      <w:r w:rsidR="001C6925" w:rsidRPr="001B5615">
        <w:rPr>
          <w:szCs w:val="20"/>
          <w:b w:val="0"/>
          <w:i w:val="0"/>
          <w:sz w:val="20"/>
          <w:spacing w:val="0"/>
          <w:w w:val="100"/>
          <w:rFonts w:ascii="Times New Roman" w:cs="Times New Roman" w:hAnsi="Times New Roman"/>
          <w:caps w:val="0"/>
        </w:rPr>
        <w:t>fewer</w:t>
      </w:r>
      <w:r w:rsidRPr="001B5615">
        <w:rPr>
          <w:szCs w:val="20"/>
          <w:b w:val="0"/>
          <w:i w:val="0"/>
          <w:sz w:val="20"/>
          <w:spacing w:val="0"/>
          <w:w w:val="100"/>
          <w:rFonts w:ascii="Times New Roman" w:cs="Times New Roman" w:hAnsi="Times New Roman"/>
          <w:caps w:val="0"/>
        </w:rPr>
        <w:t> </w:t>
      </w:r>
      <w:r w:rsidRPr="001B5615">
        <w:rPr>
          <w:szCs w:val="20"/>
          <w:b w:val="0"/>
          <w:i w:val="0"/>
          <w:sz w:val="20"/>
          <w:spacing w:val="0"/>
          <w:w w:val="100"/>
          <w:rFonts w:ascii="Times New Roman" w:cs="Times New Roman" w:hAnsi="Times New Roman"/>
          <w:caps w:val="0"/>
        </w:rPr>
        <w:t>gneiss.</w:t>
      </w:r>
      <w:r w:rsidRPr="001B5615">
        <w:rPr>
          <w:szCs w:val="20"/>
          <w:b w:val="0"/>
          <w:i w:val="0"/>
          <w:sz w:val="20"/>
          <w:spacing w:val="0"/>
          <w:w w:val="100"/>
          <w:rFonts w:ascii="Times New Roman" w:cs="Times New Roman" w:hAnsi="Times New Roman"/>
          <w:caps w:val="0"/>
        </w:rPr>
        <w:t> </w:t>
      </w:r>
      <w:r w:rsidRPr="001B5615">
        <w:rPr>
          <w:szCs w:val="20"/>
          <w:b w:val="0"/>
          <w:i w:val="0"/>
          <w:sz w:val="20"/>
          <w:spacing w:val="0"/>
          <w:w w:val="100"/>
          <w:rFonts w:ascii="Times New Roman" w:cs="Times New Roman" w:hAnsi="Times New Roman"/>
          <w:caps w:val="0"/>
        </w:rPr>
        <w:t>The</w:t>
      </w:r>
      <w:r w:rsidRPr="001B5615">
        <w:rPr>
          <w:szCs w:val="20"/>
          <w:b w:val="0"/>
          <w:i w:val="0"/>
          <w:sz w:val="20"/>
          <w:spacing w:val="0"/>
          <w:w w:val="100"/>
          <w:rFonts w:ascii="Times New Roman" w:cs="Times New Roman" w:hAnsi="Times New Roman"/>
          <w:caps w:val="0"/>
        </w:rPr>
        <w:t> </w:t>
      </w:r>
      <w:r w:rsidRPr="001B5615">
        <w:rPr>
          <w:szCs w:val="20"/>
          <w:b w:val="0"/>
          <w:i w:val="0"/>
          <w:sz w:val="20"/>
          <w:spacing w:val="0"/>
          <w:w w:val="100"/>
          <w:rFonts w:ascii="Times New Roman" w:cs="Times New Roman" w:hAnsi="Times New Roman"/>
          <w:caps w:val="0"/>
        </w:rPr>
        <w:t>major</w:t>
      </w:r>
      <w:r w:rsidRPr="001B5615">
        <w:rPr>
          <w:szCs w:val="20"/>
          <w:b w:val="0"/>
          <w:i w:val="0"/>
          <w:sz w:val="20"/>
          <w:spacing w:val="0"/>
          <w:w w:val="100"/>
          <w:rFonts w:ascii="Times New Roman" w:cs="Times New Roman" w:hAnsi="Times New Roman"/>
          <w:caps w:val="0"/>
        </w:rPr>
        <w:t> </w:t>
      </w:r>
      <w:r w:rsidRPr="001B5615">
        <w:rPr>
          <w:szCs w:val="20"/>
          <w:b w:val="0"/>
          <w:i w:val="0"/>
          <w:sz w:val="20"/>
          <w:spacing w:val="0"/>
          <w:w w:val="100"/>
          <w:rFonts w:ascii="Times New Roman" w:cs="Times New Roman" w:hAnsi="Times New Roman"/>
          <w:caps w:val="0"/>
        </w:rPr>
        <w:t>mineralogical</w:t>
      </w:r>
      <w:r w:rsidRPr="001B5615">
        <w:rPr>
          <w:szCs w:val="20"/>
          <w:b w:val="0"/>
          <w:i w:val="0"/>
          <w:sz w:val="20"/>
          <w:spacing w:val="0"/>
          <w:w w:val="100"/>
          <w:rFonts w:ascii="Times New Roman" w:cs="Times New Roman" w:hAnsi="Times New Roman"/>
          <w:caps w:val="0"/>
        </w:rPr>
        <w:t> </w:t>
      </w:r>
      <w:r w:rsidRPr="001B5615">
        <w:rPr>
          <w:szCs w:val="20"/>
          <w:b w:val="0"/>
          <w:i w:val="0"/>
          <w:sz w:val="20"/>
          <w:spacing w:val="0"/>
          <w:w w:val="100"/>
          <w:rFonts w:ascii="Times New Roman" w:cs="Times New Roman" w:hAnsi="Times New Roman"/>
          <w:caps w:val="0"/>
        </w:rPr>
        <w:t>composition</w:t>
      </w:r>
      <w:r w:rsidRPr="001B5615">
        <w:rPr>
          <w:szCs w:val="20"/>
          <w:b w:val="0"/>
          <w:i w:val="0"/>
          <w:sz w:val="20"/>
          <w:spacing w:val="0"/>
          <w:w w:val="100"/>
          <w:rFonts w:ascii="Times New Roman" w:cs="Times New Roman" w:hAnsi="Times New Roman"/>
          <w:caps w:val="0"/>
        </w:rPr>
        <w:t> </w:t>
      </w:r>
      <w:r w:rsidRPr="001B5615">
        <w:rPr>
          <w:szCs w:val="20"/>
          <w:b w:val="0"/>
          <w:i w:val="0"/>
          <w:sz w:val="20"/>
          <w:spacing w:val="0"/>
          <w:w w:val="100"/>
          <w:rFonts w:ascii="Times New Roman" w:cs="Times New Roman" w:hAnsi="Times New Roman"/>
          <w:caps w:val="0"/>
        </w:rPr>
        <w:t>of</w:t>
      </w:r>
      <w:r w:rsidRPr="001B5615">
        <w:rPr>
          <w:szCs w:val="20"/>
          <w:b w:val="0"/>
          <w:i w:val="0"/>
          <w:sz w:val="20"/>
          <w:spacing w:val="0"/>
          <w:w w:val="100"/>
          <w:rFonts w:ascii="Times New Roman" w:cs="Times New Roman" w:hAnsi="Times New Roman"/>
          <w:caps w:val="0"/>
        </w:rPr>
        <w:t> </w:t>
      </w:r>
      <w:r w:rsidRPr="001B5615">
        <w:rPr>
          <w:szCs w:val="20"/>
          <w:b w:val="0"/>
          <w:i w:val="0"/>
          <w:sz w:val="20"/>
          <w:spacing w:val="0"/>
          <w:w w:val="100"/>
          <w:rFonts w:ascii="Times New Roman" w:cs="Times New Roman" w:hAnsi="Times New Roman"/>
          <w:caps w:val="0"/>
        </w:rPr>
        <w:t>the</w:t>
      </w:r>
      <w:r w:rsidRPr="001B5615">
        <w:rPr>
          <w:szCs w:val="20"/>
          <w:b w:val="0"/>
          <w:i w:val="0"/>
          <w:sz w:val="20"/>
          <w:spacing w:val="0"/>
          <w:w w:val="100"/>
          <w:rFonts w:ascii="Times New Roman" w:cs="Times New Roman" w:hAnsi="Times New Roman"/>
          <w:caps w:val="0"/>
        </w:rPr>
        <w:t> </w:t>
      </w:r>
      <w:r w:rsidRPr="001B5615">
        <w:rPr>
          <w:szCs w:val="20"/>
          <w:b w:val="0"/>
          <w:i w:val="0"/>
          <w:sz w:val="20"/>
          <w:spacing w:val="0"/>
          <w:w w:val="100"/>
          <w:rFonts w:ascii="Times New Roman" w:cs="Times New Roman" w:hAnsi="Times New Roman"/>
          <w:caps w:val="0"/>
        </w:rPr>
        <w:t>porphyritic</w:t>
      </w:r>
      <w:r w:rsidRPr="001B5615">
        <w:rPr>
          <w:szCs w:val="20"/>
          <w:b w:val="0"/>
          <w:i w:val="0"/>
          <w:sz w:val="20"/>
          <w:spacing w:val="0"/>
          <w:w w:val="100"/>
          <w:rFonts w:ascii="Times New Roman" w:cs="Times New Roman" w:hAnsi="Times New Roman"/>
          <w:caps w:val="0"/>
        </w:rPr>
        <w:t> </w:t>
      </w:r>
      <w:r w:rsidRPr="001B5615">
        <w:rPr>
          <w:szCs w:val="20"/>
          <w:b w:val="0"/>
          <w:i w:val="0"/>
          <w:sz w:val="20"/>
          <w:spacing w:val="0"/>
          <w:w w:val="100"/>
          <w:rFonts w:ascii="Times New Roman" w:cs="Times New Roman" w:hAnsi="Times New Roman"/>
          <w:caps w:val="0"/>
        </w:rPr>
        <w:t>granites</w:t>
      </w:r>
      <w:r w:rsidRPr="001B5615">
        <w:rPr>
          <w:szCs w:val="20"/>
          <w:b w:val="0"/>
          <w:i w:val="0"/>
          <w:sz w:val="20"/>
          <w:spacing w:val="0"/>
          <w:w w:val="100"/>
          <w:rFonts w:ascii="Times New Roman" w:cs="Times New Roman" w:hAnsi="Times New Roman"/>
          <w:caps w:val="0"/>
        </w:rPr>
        <w:t> </w:t>
      </w:r>
      <w:r w:rsidR="001C6925" w:rsidRPr="001B5615">
        <w:rPr>
          <w:szCs w:val="20"/>
          <w:b w:val="0"/>
          <w:i w:val="0"/>
          <w:sz w:val="20"/>
          <w:spacing w:val="0"/>
          <w:w w:val="100"/>
          <w:rFonts w:ascii="Times New Roman" w:cs="Times New Roman" w:hAnsi="Times New Roman"/>
          <w:caps w:val="0"/>
        </w:rPr>
        <w:t>,</w:t>
      </w:r>
      <w:r w:rsidR="001C6925" w:rsidRPr="001B5615">
        <w:rPr>
          <w:szCs w:val="20"/>
          <w:b w:val="0"/>
          <w:i w:val="0"/>
          <w:sz w:val="20"/>
          <w:spacing w:val="0"/>
          <w:w w:val="100"/>
          <w:rFonts w:ascii="Times New Roman" w:cs="Times New Roman" w:hAnsi="Times New Roman"/>
          <w:caps w:val="0"/>
        </w:rPr>
        <w:t> </w:t>
      </w:r>
      <w:r w:rsidR="001C6925" w:rsidRPr="001B5615">
        <w:rPr>
          <w:szCs w:val="20"/>
          <w:b w:val="0"/>
          <w:i w:val="0"/>
          <w:sz w:val="20"/>
          <w:spacing w:val="0"/>
          <w:w w:val="100"/>
          <w:rFonts w:ascii="Times New Roman" w:cs="Times New Roman" w:hAnsi="Times New Roman"/>
          <w:caps w:val="0"/>
        </w:rPr>
        <w:t>normal</w:t>
      </w:r>
      <w:r w:rsidR="001C6925" w:rsidRPr="001B5615">
        <w:rPr>
          <w:szCs w:val="20"/>
          <w:b w:val="0"/>
          <w:i w:val="0"/>
          <w:sz w:val="20"/>
          <w:spacing w:val="0"/>
          <w:w w:val="100"/>
          <w:rFonts w:ascii="Times New Roman" w:cs="Times New Roman" w:hAnsi="Times New Roman"/>
          <w:caps w:val="0"/>
        </w:rPr>
        <w:t> </w:t>
      </w:r>
      <w:r w:rsidR="001C6925" w:rsidRPr="001B5615">
        <w:rPr>
          <w:szCs w:val="20"/>
          <w:b w:val="0"/>
          <w:i w:val="0"/>
          <w:sz w:val="20"/>
          <w:spacing w:val="0"/>
          <w:w w:val="100"/>
          <w:rFonts w:ascii="Times New Roman" w:cs="Times New Roman" w:hAnsi="Times New Roman"/>
          <w:caps w:val="0"/>
        </w:rPr>
        <w:t>granites</w:t>
      </w:r>
      <w:r w:rsidR="001C6925" w:rsidRPr="001B5615">
        <w:rPr>
          <w:szCs w:val="20"/>
          <w:b w:val="0"/>
          <w:i w:val="0"/>
          <w:sz w:val="20"/>
          <w:spacing w:val="0"/>
          <w:w w:val="100"/>
          <w:rFonts w:ascii="Times New Roman" w:cs="Times New Roman" w:hAnsi="Times New Roman"/>
          <w:caps w:val="0"/>
        </w:rPr>
        <w:t> </w:t>
      </w:r>
      <w:r w:rsidR="001C6925" w:rsidRPr="001B5615">
        <w:rPr>
          <w:szCs w:val="20"/>
          <w:b w:val="0"/>
          <w:i w:val="0"/>
          <w:sz w:val="20"/>
          <w:spacing w:val="0"/>
          <w:w w:val="100"/>
          <w:rFonts w:ascii="Times New Roman" w:cs="Times New Roman" w:hAnsi="Times New Roman"/>
          <w:caps w:val="0"/>
        </w:rPr>
        <w:t>and</w:t>
      </w:r>
      <w:r w:rsidR="001C6925" w:rsidRPr="001B5615">
        <w:rPr>
          <w:szCs w:val="20"/>
          <w:b w:val="0"/>
          <w:i w:val="0"/>
          <w:sz w:val="20"/>
          <w:spacing w:val="0"/>
          <w:w w:val="100"/>
          <w:rFonts w:ascii="Times New Roman" w:cs="Times New Roman" w:hAnsi="Times New Roman"/>
          <w:caps w:val="0"/>
        </w:rPr>
        <w:t> </w:t>
      </w:r>
      <w:r w:rsidR="001C6925" w:rsidRPr="001B5615">
        <w:rPr>
          <w:szCs w:val="20"/>
          <w:b w:val="0"/>
          <w:i w:val="0"/>
          <w:sz w:val="20"/>
          <w:spacing w:val="0"/>
          <w:w w:val="100"/>
          <w:rFonts w:ascii="Times New Roman" w:cs="Times New Roman" w:hAnsi="Times New Roman"/>
          <w:caps w:val="0"/>
        </w:rPr>
        <w:t>gneiss</w:t>
      </w:r>
      <w:r w:rsidR="001C6925" w:rsidRPr="001B5615">
        <w:rPr>
          <w:szCs w:val="20"/>
          <w:b w:val="0"/>
          <w:i w:val="0"/>
          <w:sz w:val="20"/>
          <w:spacing w:val="0"/>
          <w:w w:val="100"/>
          <w:rFonts w:ascii="Times New Roman" w:cs="Times New Roman" w:hAnsi="Times New Roman"/>
          <w:caps w:val="0"/>
        </w:rPr>
        <w:t> </w:t>
      </w:r>
      <w:r w:rsidRPr="001B5615">
        <w:rPr>
          <w:szCs w:val="20"/>
          <w:b w:val="0"/>
          <w:i w:val="0"/>
          <w:sz w:val="20"/>
          <w:spacing w:val="0"/>
          <w:w w:val="100"/>
          <w:rFonts w:ascii="Times New Roman" w:cs="Times New Roman" w:hAnsi="Times New Roman"/>
          <w:caps w:val="0"/>
        </w:rPr>
        <w:t>observed</w:t>
      </w:r>
      <w:r w:rsidRPr="001B5615">
        <w:rPr>
          <w:szCs w:val="20"/>
          <w:b w:val="0"/>
          <w:i w:val="0"/>
          <w:sz w:val="20"/>
          <w:spacing w:val="0"/>
          <w:w w:val="100"/>
          <w:rFonts w:ascii="Times New Roman" w:cs="Times New Roman" w:hAnsi="Times New Roman"/>
          <w:caps w:val="0"/>
        </w:rPr>
        <w:t> </w:t>
      </w:r>
      <w:r w:rsidRPr="001B5615">
        <w:rPr>
          <w:szCs w:val="20"/>
          <w:b w:val="0"/>
          <w:i w:val="0"/>
          <w:sz w:val="20"/>
          <w:spacing w:val="0"/>
          <w:w w:val="100"/>
          <w:rFonts w:ascii="Times New Roman" w:cs="Times New Roman" w:hAnsi="Times New Roman"/>
          <w:caps w:val="0"/>
        </w:rPr>
        <w:t>on</w:t>
      </w:r>
      <w:r w:rsidRPr="001B5615">
        <w:rPr>
          <w:szCs w:val="20"/>
          <w:b w:val="0"/>
          <w:i w:val="0"/>
          <w:sz w:val="20"/>
          <w:spacing w:val="0"/>
          <w:w w:val="100"/>
          <w:rFonts w:ascii="Times New Roman" w:cs="Times New Roman" w:hAnsi="Times New Roman"/>
          <w:caps w:val="0"/>
        </w:rPr>
        <w:t> </w:t>
      </w:r>
      <w:r w:rsidRPr="001B5615">
        <w:rPr>
          <w:szCs w:val="20"/>
          <w:b w:val="0"/>
          <w:i w:val="0"/>
          <w:sz w:val="20"/>
          <w:spacing w:val="0"/>
          <w:w w:val="100"/>
          <w:rFonts w:ascii="Times New Roman" w:cs="Times New Roman" w:hAnsi="Times New Roman"/>
          <w:caps w:val="0"/>
        </w:rPr>
        <w:t>the</w:t>
      </w:r>
      <w:r w:rsidRPr="001B5615">
        <w:rPr>
          <w:szCs w:val="20"/>
          <w:b w:val="0"/>
          <w:i w:val="0"/>
          <w:sz w:val="20"/>
          <w:spacing w:val="0"/>
          <w:w w:val="100"/>
          <w:rFonts w:ascii="Times New Roman" w:cs="Times New Roman" w:hAnsi="Times New Roman"/>
          <w:caps w:val="0"/>
        </w:rPr>
        <w:t> </w:t>
      </w:r>
      <w:r w:rsidRPr="001B5615">
        <w:rPr>
          <w:szCs w:val="20"/>
          <w:b w:val="0"/>
          <w:i w:val="0"/>
          <w:sz w:val="20"/>
          <w:spacing w:val="0"/>
          <w:w w:val="100"/>
          <w:rFonts w:ascii="Times New Roman" w:cs="Times New Roman" w:hAnsi="Times New Roman"/>
          <w:caps w:val="0"/>
        </w:rPr>
        <w:t>field</w:t>
      </w:r>
      <w:r w:rsidRPr="001B5615">
        <w:rPr>
          <w:szCs w:val="20"/>
          <w:b w:val="0"/>
          <w:i w:val="0"/>
          <w:sz w:val="20"/>
          <w:spacing w:val="0"/>
          <w:w w:val="100"/>
          <w:rFonts w:ascii="Times New Roman" w:cs="Times New Roman" w:hAnsi="Times New Roman"/>
          <w:caps w:val="0"/>
        </w:rPr>
        <w:t> </w:t>
      </w:r>
      <w:r w:rsidRPr="001B5615">
        <w:rPr>
          <w:szCs w:val="20"/>
          <w:b w:val="0"/>
          <w:i w:val="0"/>
          <w:sz w:val="20"/>
          <w:spacing w:val="0"/>
          <w:w w:val="100"/>
          <w:rFonts w:ascii="Times New Roman" w:cs="Times New Roman" w:hAnsi="Times New Roman"/>
          <w:caps w:val="0"/>
        </w:rPr>
        <w:t>were</w:t>
      </w:r>
      <w:r w:rsidRPr="001B5615">
        <w:rPr>
          <w:szCs w:val="20"/>
          <w:b w:val="0"/>
          <w:i w:val="0"/>
          <w:sz w:val="20"/>
          <w:spacing w:val="0"/>
          <w:w w:val="100"/>
          <w:rFonts w:ascii="Times New Roman" w:cs="Times New Roman" w:hAnsi="Times New Roman"/>
          <w:caps w:val="0"/>
        </w:rPr>
        <w:t> </w:t>
      </w:r>
      <w:r w:rsidRPr="001B5615">
        <w:rPr>
          <w:szCs w:val="20"/>
          <w:b w:val="0"/>
          <w:i w:val="0"/>
          <w:sz w:val="20"/>
          <w:spacing w:val="0"/>
          <w:w w:val="100"/>
          <w:rFonts w:ascii="Times New Roman" w:cs="Times New Roman" w:hAnsi="Times New Roman"/>
          <w:caps w:val="0"/>
        </w:rPr>
        <w:t>quartz,</w:t>
      </w:r>
      <w:r w:rsidRPr="001B5615">
        <w:rPr>
          <w:szCs w:val="20"/>
          <w:b w:val="0"/>
          <w:i w:val="0"/>
          <w:sz w:val="20"/>
          <w:spacing w:val="0"/>
          <w:w w:val="100"/>
          <w:rFonts w:ascii="Times New Roman" w:cs="Times New Roman" w:hAnsi="Times New Roman"/>
          <w:caps w:val="0"/>
        </w:rPr>
        <w:t> </w:t>
      </w:r>
      <w:r w:rsidRPr="001B5615">
        <w:rPr>
          <w:szCs w:val="20"/>
          <w:b w:val="0"/>
          <w:i w:val="0"/>
          <w:sz w:val="20"/>
          <w:spacing w:val="0"/>
          <w:w w:val="100"/>
          <w:rFonts w:ascii="Times New Roman" w:cs="Times New Roman" w:hAnsi="Times New Roman"/>
          <w:caps w:val="0"/>
        </w:rPr>
        <w:t>feldspar</w:t>
      </w:r>
      <w:r w:rsidRPr="001B5615">
        <w:rPr>
          <w:szCs w:val="20"/>
          <w:b w:val="0"/>
          <w:i w:val="0"/>
          <w:sz w:val="20"/>
          <w:spacing w:val="0"/>
          <w:w w:val="100"/>
          <w:rFonts w:ascii="Times New Roman" w:cs="Times New Roman" w:hAnsi="Times New Roman"/>
          <w:caps w:val="0"/>
        </w:rPr>
        <w:t> </w:t>
      </w:r>
      <w:r w:rsidRPr="001B5615">
        <w:rPr>
          <w:szCs w:val="20"/>
          <w:b w:val="0"/>
          <w:i w:val="0"/>
          <w:sz w:val="20"/>
          <w:spacing w:val="0"/>
          <w:w w:val="100"/>
          <w:rFonts w:ascii="Times New Roman" w:cs="Times New Roman" w:hAnsi="Times New Roman"/>
          <w:caps w:val="0"/>
        </w:rPr>
        <w:t>and</w:t>
      </w:r>
      <w:r w:rsidRPr="001B5615">
        <w:rPr>
          <w:szCs w:val="20"/>
          <w:b w:val="0"/>
          <w:i w:val="0"/>
          <w:sz w:val="20"/>
          <w:spacing w:val="0"/>
          <w:w w:val="100"/>
          <w:rFonts w:ascii="Times New Roman" w:cs="Times New Roman" w:hAnsi="Times New Roman"/>
          <w:caps w:val="0"/>
        </w:rPr>
        <w:t> </w:t>
      </w:r>
      <w:r w:rsidRPr="001B5615">
        <w:rPr>
          <w:szCs w:val="20"/>
          <w:b w:val="0"/>
          <w:i w:val="0"/>
          <w:sz w:val="20"/>
          <w:spacing w:val="0"/>
          <w:w w:val="100"/>
          <w:rFonts w:ascii="Times New Roman" w:cs="Times New Roman" w:hAnsi="Times New Roman"/>
          <w:caps w:val="0"/>
        </w:rPr>
        <w:t>mica.</w:t>
      </w:r>
      <w:r w:rsidRPr="001B5615">
        <w:rPr>
          <w:szCs w:val="20"/>
          <w:b w:val="0"/>
          <w:i w:val="0"/>
          <w:sz w:val="20"/>
          <w:spacing w:val="0"/>
          <w:w w:val="100"/>
          <w:rFonts w:ascii="Times New Roman" w:cs="Times New Roman" w:hAnsi="Times New Roman"/>
          <w:caps w:val="0"/>
        </w:rPr>
        <w:t> </w:t>
      </w:r>
      <w:r w:rsidRPr="001B5615">
        <w:rPr>
          <w:szCs w:val="20"/>
          <w:b w:val="0"/>
          <w:i w:val="0"/>
          <w:sz w:val="20"/>
          <w:spacing w:val="0"/>
          <w:w w:val="100"/>
          <w:rFonts w:ascii="Times New Roman" w:cs="Times New Roman" w:hAnsi="Times New Roman"/>
          <w:caps w:val="0"/>
        </w:rPr>
        <w:t>The</w:t>
      </w:r>
      <w:r w:rsidRPr="001B5615">
        <w:rPr>
          <w:szCs w:val="20"/>
          <w:b w:val="0"/>
          <w:i w:val="0"/>
          <w:sz w:val="20"/>
          <w:spacing w:val="0"/>
          <w:w w:val="100"/>
          <w:rFonts w:ascii="Times New Roman" w:cs="Times New Roman" w:hAnsi="Times New Roman"/>
          <w:caps w:val="0"/>
        </w:rPr>
        <w:t> </w:t>
      </w:r>
      <w:r w:rsidRPr="001B5615">
        <w:rPr>
          <w:szCs w:val="20"/>
          <w:b w:val="0"/>
          <w:i w:val="0"/>
          <w:sz w:val="20"/>
          <w:spacing w:val="0"/>
          <w:w w:val="100"/>
          <w:rFonts w:ascii="Times New Roman" w:cs="Times New Roman" w:hAnsi="Times New Roman"/>
          <w:caps w:val="0"/>
        </w:rPr>
        <w:t>major</w:t>
      </w:r>
      <w:r w:rsidRPr="001B5615">
        <w:rPr>
          <w:szCs w:val="20"/>
          <w:b w:val="0"/>
          <w:i w:val="0"/>
          <w:sz w:val="20"/>
          <w:spacing w:val="0"/>
          <w:w w:val="100"/>
          <w:rFonts w:ascii="Times New Roman" w:cs="Times New Roman" w:hAnsi="Times New Roman"/>
          <w:caps w:val="0"/>
        </w:rPr>
        <w:t> </w:t>
      </w:r>
      <w:r w:rsidRPr="001B5615">
        <w:rPr>
          <w:szCs w:val="20"/>
          <w:b w:val="0"/>
          <w:i w:val="0"/>
          <w:sz w:val="20"/>
          <w:spacing w:val="0"/>
          <w:w w:val="100"/>
          <w:rFonts w:ascii="Times New Roman" w:cs="Times New Roman" w:hAnsi="Times New Roman"/>
          <w:caps w:val="0"/>
        </w:rPr>
        <w:t>structural</w:t>
      </w:r>
      <w:r w:rsidRPr="001B5615">
        <w:rPr>
          <w:szCs w:val="20"/>
          <w:b w:val="0"/>
          <w:i w:val="0"/>
          <w:sz w:val="20"/>
          <w:spacing w:val="0"/>
          <w:w w:val="100"/>
          <w:rFonts w:ascii="Times New Roman" w:cs="Times New Roman" w:hAnsi="Times New Roman"/>
          <w:caps w:val="0"/>
        </w:rPr>
        <w:t> </w:t>
      </w:r>
      <w:r w:rsidRPr="001B5615">
        <w:rPr>
          <w:szCs w:val="20"/>
          <w:b w:val="0"/>
          <w:i w:val="0"/>
          <w:sz w:val="20"/>
          <w:spacing w:val="0"/>
          <w:w w:val="100"/>
          <w:rFonts w:ascii="Times New Roman" w:cs="Times New Roman" w:hAnsi="Times New Roman"/>
          <w:caps w:val="0"/>
        </w:rPr>
        <w:t>features</w:t>
      </w:r>
      <w:r w:rsidRPr="001B5615">
        <w:rPr>
          <w:szCs w:val="20"/>
          <w:b w:val="0"/>
          <w:i w:val="0"/>
          <w:sz w:val="20"/>
          <w:spacing w:val="0"/>
          <w:w w:val="100"/>
          <w:rFonts w:ascii="Times New Roman" w:cs="Times New Roman" w:hAnsi="Times New Roman"/>
          <w:caps w:val="0"/>
        </w:rPr>
        <w:t> </w:t>
      </w:r>
      <w:r w:rsidRPr="001B5615">
        <w:rPr>
          <w:szCs w:val="20"/>
          <w:b w:val="0"/>
          <w:i w:val="0"/>
          <w:sz w:val="20"/>
          <w:spacing w:val="0"/>
          <w:w w:val="100"/>
          <w:rFonts w:ascii="Times New Roman" w:cs="Times New Roman" w:hAnsi="Times New Roman"/>
          <w:caps w:val="0"/>
        </w:rPr>
        <w:t>identified</w:t>
      </w:r>
      <w:r w:rsidRPr="001B5615">
        <w:rPr>
          <w:szCs w:val="20"/>
          <w:b w:val="0"/>
          <w:i w:val="0"/>
          <w:sz w:val="20"/>
          <w:spacing w:val="0"/>
          <w:w w:val="100"/>
          <w:rFonts w:ascii="Times New Roman" w:cs="Times New Roman" w:hAnsi="Times New Roman"/>
          <w:caps w:val="0"/>
        </w:rPr>
        <w:t> </w:t>
      </w:r>
      <w:r w:rsidRPr="001B5615">
        <w:rPr>
          <w:szCs w:val="20"/>
          <w:b w:val="0"/>
          <w:i w:val="0"/>
          <w:sz w:val="20"/>
          <w:spacing w:val="0"/>
          <w:w w:val="100"/>
          <w:rFonts w:ascii="Times New Roman" w:cs="Times New Roman" w:hAnsi="Times New Roman"/>
          <w:caps w:val="0"/>
        </w:rPr>
        <w:t>on</w:t>
      </w:r>
      <w:r w:rsidRPr="001B5615">
        <w:rPr>
          <w:szCs w:val="20"/>
          <w:b w:val="0"/>
          <w:i w:val="0"/>
          <w:sz w:val="20"/>
          <w:spacing w:val="0"/>
          <w:w w:val="100"/>
          <w:rFonts w:ascii="Times New Roman" w:cs="Times New Roman" w:hAnsi="Times New Roman"/>
          <w:caps w:val="0"/>
        </w:rPr>
        <w:t> </w:t>
      </w:r>
      <w:r w:rsidRPr="001B5615">
        <w:rPr>
          <w:szCs w:val="20"/>
          <w:b w:val="0"/>
          <w:i w:val="0"/>
          <w:sz w:val="20"/>
          <w:spacing w:val="0"/>
          <w:w w:val="100"/>
          <w:rFonts w:ascii="Times New Roman" w:cs="Times New Roman" w:hAnsi="Times New Roman"/>
          <w:caps w:val="0"/>
        </w:rPr>
        <w:t>the</w:t>
      </w:r>
      <w:r w:rsidRPr="001B5615">
        <w:rPr>
          <w:szCs w:val="20"/>
          <w:b w:val="0"/>
          <w:i w:val="0"/>
          <w:sz w:val="20"/>
          <w:spacing w:val="0"/>
          <w:w w:val="100"/>
          <w:rFonts w:ascii="Times New Roman" w:cs="Times New Roman" w:hAnsi="Times New Roman"/>
          <w:caps w:val="0"/>
        </w:rPr>
        <w:t> </w:t>
      </w:r>
      <w:r w:rsidRPr="001B5615">
        <w:rPr>
          <w:szCs w:val="20"/>
          <w:b w:val="0"/>
          <w:i w:val="0"/>
          <w:sz w:val="20"/>
          <w:spacing w:val="0"/>
          <w:w w:val="100"/>
          <w:rFonts w:ascii="Times New Roman" w:cs="Times New Roman" w:hAnsi="Times New Roman"/>
          <w:caps w:val="0"/>
        </w:rPr>
        <w:t>rock</w:t>
      </w:r>
      <w:r w:rsidRPr="001B5615">
        <w:rPr>
          <w:szCs w:val="20"/>
          <w:b w:val="0"/>
          <w:i w:val="0"/>
          <w:sz w:val="20"/>
          <w:spacing w:val="0"/>
          <w:w w:val="100"/>
          <w:rFonts w:ascii="Times New Roman" w:cs="Times New Roman" w:hAnsi="Times New Roman"/>
          <w:caps w:val="0"/>
        </w:rPr>
        <w:t> </w:t>
      </w:r>
      <w:r w:rsidRPr="001B5615">
        <w:rPr>
          <w:szCs w:val="20"/>
          <w:b w:val="0"/>
          <w:i w:val="0"/>
          <w:sz w:val="20"/>
          <w:spacing w:val="0"/>
          <w:w w:val="100"/>
          <w:rFonts w:ascii="Times New Roman" w:cs="Times New Roman" w:hAnsi="Times New Roman"/>
          <w:caps w:val="0"/>
        </w:rPr>
        <w:t>units</w:t>
      </w:r>
      <w:r w:rsidRPr="001B5615">
        <w:rPr>
          <w:szCs w:val="20"/>
          <w:b w:val="0"/>
          <w:i w:val="0"/>
          <w:sz w:val="20"/>
          <w:spacing w:val="0"/>
          <w:w w:val="100"/>
          <w:rFonts w:ascii="Times New Roman" w:cs="Times New Roman" w:hAnsi="Times New Roman"/>
          <w:caps w:val="0"/>
        </w:rPr>
        <w:t> </w:t>
      </w:r>
      <w:r w:rsidRPr="001B5615">
        <w:rPr>
          <w:szCs w:val="20"/>
          <w:b w:val="0"/>
          <w:i w:val="0"/>
          <w:sz w:val="20"/>
          <w:spacing w:val="0"/>
          <w:w w:val="100"/>
          <w:rFonts w:ascii="Times New Roman" w:cs="Times New Roman" w:hAnsi="Times New Roman"/>
          <w:caps w:val="0"/>
        </w:rPr>
        <w:t>includes</w:t>
      </w:r>
      <w:r w:rsidRPr="001B5615">
        <w:rPr>
          <w:szCs w:val="20"/>
          <w:b w:val="0"/>
          <w:i w:val="0"/>
          <w:sz w:val="20"/>
          <w:spacing w:val="0"/>
          <w:w w:val="100"/>
          <w:rFonts w:ascii="Times New Roman" w:cs="Times New Roman" w:hAnsi="Times New Roman"/>
          <w:caps w:val="0"/>
        </w:rPr>
        <w:t> </w:t>
      </w:r>
      <w:r w:rsidRPr="001B5615">
        <w:rPr>
          <w:szCs w:val="20"/>
          <w:b w:val="0"/>
          <w:i w:val="0"/>
          <w:sz w:val="20"/>
          <w:spacing w:val="0"/>
          <w:w w:val="100"/>
          <w:rFonts w:ascii="Times New Roman" w:cs="Times New Roman" w:hAnsi="Times New Roman"/>
          <w:caps w:val="0"/>
        </w:rPr>
        <w:t>fractures,</w:t>
      </w:r>
      <w:r w:rsidRPr="001B5615">
        <w:rPr>
          <w:szCs w:val="20"/>
          <w:b w:val="0"/>
          <w:i w:val="0"/>
          <w:sz w:val="20"/>
          <w:spacing w:val="0"/>
          <w:w w:val="100"/>
          <w:rFonts w:ascii="Times New Roman" w:cs="Times New Roman" w:hAnsi="Times New Roman"/>
          <w:caps w:val="0"/>
        </w:rPr>
        <w:t> </w:t>
      </w:r>
      <w:r w:rsidRPr="001B5615">
        <w:rPr>
          <w:szCs w:val="20"/>
          <w:b w:val="0"/>
          <w:i w:val="0"/>
          <w:sz w:val="20"/>
          <w:spacing w:val="0"/>
          <w:w w:val="100"/>
          <w:rFonts w:ascii="Times New Roman" w:cs="Times New Roman" w:hAnsi="Times New Roman"/>
          <w:caps w:val="0"/>
        </w:rPr>
        <w:t>folds,</w:t>
      </w:r>
      <w:r w:rsidRPr="001B5615">
        <w:rPr>
          <w:szCs w:val="20"/>
          <w:b w:val="0"/>
          <w:i w:val="0"/>
          <w:sz w:val="20"/>
          <w:spacing w:val="0"/>
          <w:w w:val="100"/>
          <w:rFonts w:ascii="Times New Roman" w:cs="Times New Roman" w:hAnsi="Times New Roman"/>
          <w:caps w:val="0"/>
        </w:rPr>
        <w:t> </w:t>
      </w:r>
      <w:r w:rsidRPr="001B5615">
        <w:rPr>
          <w:szCs w:val="20"/>
          <w:b w:val="0"/>
          <w:i w:val="0"/>
          <w:sz w:val="20"/>
          <w:spacing w:val="0"/>
          <w:w w:val="100"/>
          <w:rFonts w:ascii="Times New Roman" w:cs="Times New Roman" w:hAnsi="Times New Roman"/>
          <w:caps w:val="0"/>
        </w:rPr>
        <w:t>faults</w:t>
      </w:r>
      <w:r w:rsidRPr="001B5615">
        <w:rPr>
          <w:szCs w:val="20"/>
          <w:b w:val="0"/>
          <w:i w:val="0"/>
          <w:sz w:val="20"/>
          <w:spacing w:val="0"/>
          <w:w w:val="100"/>
          <w:rFonts w:ascii="Times New Roman" w:cs="Times New Roman" w:hAnsi="Times New Roman"/>
          <w:caps w:val="0"/>
        </w:rPr>
        <w:t> </w:t>
      </w:r>
      <w:r w:rsidRPr="001B5615">
        <w:rPr>
          <w:szCs w:val="20"/>
          <w:b w:val="0"/>
          <w:i w:val="0"/>
          <w:sz w:val="20"/>
          <w:spacing w:val="0"/>
          <w:w w:val="100"/>
          <w:rFonts w:ascii="Times New Roman" w:cs="Times New Roman" w:hAnsi="Times New Roman"/>
          <w:caps w:val="0"/>
        </w:rPr>
        <w:t>and</w:t>
      </w:r>
      <w:r w:rsidRPr="001B5615">
        <w:rPr>
          <w:szCs w:val="20"/>
          <w:b w:val="0"/>
          <w:i w:val="0"/>
          <w:sz w:val="20"/>
          <w:spacing w:val="0"/>
          <w:w w:val="100"/>
          <w:rFonts w:ascii="Times New Roman" w:cs="Times New Roman" w:hAnsi="Times New Roman"/>
          <w:caps w:val="0"/>
        </w:rPr>
        <w:t> </w:t>
      </w:r>
      <w:r w:rsidRPr="001B5615">
        <w:rPr>
          <w:szCs w:val="20"/>
          <w:b w:val="0"/>
          <w:i w:val="0"/>
          <w:sz w:val="20"/>
          <w:spacing w:val="0"/>
          <w:w w:val="100"/>
          <w:rFonts w:ascii="Times New Roman" w:cs="Times New Roman" w:hAnsi="Times New Roman"/>
          <w:caps w:val="0"/>
        </w:rPr>
        <w:t>foliations.</w:t>
      </w:r>
      <w:r w:rsidRPr="001B5615">
        <w:rPr>
          <w:szCs w:val="20"/>
          <w:b w:val="0"/>
          <w:i w:val="0"/>
          <w:sz w:val="20"/>
          <w:spacing w:val="0"/>
          <w:w w:val="100"/>
          <w:rFonts w:ascii="Times New Roman" w:cs="Times New Roman" w:hAnsi="Times New Roman"/>
          <w:caps w:val="0"/>
        </w:rPr>
        <w:t> </w:t>
      </w:r>
      <w:r w:rsidRPr="001B5615">
        <w:rPr>
          <w:szCs w:val="20"/>
          <w:b w:val="0"/>
          <w:i w:val="0"/>
          <w:sz w:val="20"/>
          <w:spacing w:val="0"/>
          <w:w w:val="100"/>
          <w:rFonts w:ascii="Times New Roman" w:cs="Times New Roman" w:hAnsi="Times New Roman"/>
          <w:caps w:val="0"/>
        </w:rPr>
        <w:t>These</w:t>
      </w:r>
      <w:r w:rsidRPr="001B5615">
        <w:rPr>
          <w:szCs w:val="20"/>
          <w:b w:val="0"/>
          <w:i w:val="0"/>
          <w:sz w:val="20"/>
          <w:spacing w:val="0"/>
          <w:w w:val="100"/>
          <w:rFonts w:ascii="Times New Roman" w:cs="Times New Roman" w:hAnsi="Times New Roman"/>
          <w:caps w:val="0"/>
        </w:rPr>
        <w:t> </w:t>
      </w:r>
      <w:r w:rsidRPr="001B5615">
        <w:rPr>
          <w:szCs w:val="20"/>
          <w:b w:val="0"/>
          <w:i w:val="0"/>
          <w:sz w:val="20"/>
          <w:spacing w:val="0"/>
          <w:w w:val="100"/>
          <w:rFonts w:ascii="Times New Roman" w:cs="Times New Roman" w:hAnsi="Times New Roman"/>
          <w:caps w:val="0"/>
        </w:rPr>
        <w:t>features</w:t>
      </w:r>
      <w:r w:rsidRPr="001B5615">
        <w:rPr>
          <w:szCs w:val="20"/>
          <w:b w:val="0"/>
          <w:i w:val="0"/>
          <w:sz w:val="20"/>
          <w:spacing w:val="0"/>
          <w:w w:val="100"/>
          <w:rFonts w:ascii="Times New Roman" w:cs="Times New Roman" w:hAnsi="Times New Roman"/>
          <w:caps w:val="0"/>
        </w:rPr>
        <w:t> </w:t>
      </w:r>
      <w:r w:rsidRPr="001B5615">
        <w:rPr>
          <w:szCs w:val="20"/>
          <w:b w:val="0"/>
          <w:i w:val="0"/>
          <w:sz w:val="20"/>
          <w:spacing w:val="0"/>
          <w:w w:val="100"/>
          <w:rFonts w:ascii="Times New Roman" w:cs="Times New Roman" w:hAnsi="Times New Roman"/>
          <w:caps w:val="0"/>
        </w:rPr>
        <w:t>suggest</w:t>
      </w:r>
      <w:r w:rsidRPr="001B5615">
        <w:rPr>
          <w:szCs w:val="20"/>
          <w:b w:val="0"/>
          <w:i w:val="0"/>
          <w:sz w:val="20"/>
          <w:spacing w:val="0"/>
          <w:w w:val="100"/>
          <w:rFonts w:ascii="Times New Roman" w:cs="Times New Roman" w:hAnsi="Times New Roman"/>
          <w:caps w:val="0"/>
        </w:rPr>
        <w:t> </w:t>
      </w:r>
      <w:r w:rsidRPr="001B5615">
        <w:rPr>
          <w:szCs w:val="20"/>
          <w:b w:val="0"/>
          <w:i w:val="0"/>
          <w:sz w:val="20"/>
          <w:spacing w:val="0"/>
          <w:w w:val="100"/>
          <w:rFonts w:ascii="Times New Roman" w:cs="Times New Roman" w:hAnsi="Times New Roman"/>
          <w:caps w:val="0"/>
        </w:rPr>
        <w:t>different</w:t>
      </w:r>
      <w:r w:rsidRPr="001B5615">
        <w:rPr>
          <w:szCs w:val="20"/>
          <w:b w:val="0"/>
          <w:i w:val="0"/>
          <w:sz w:val="20"/>
          <w:spacing w:val="0"/>
          <w:w w:val="100"/>
          <w:rFonts w:ascii="Times New Roman" w:cs="Times New Roman" w:hAnsi="Times New Roman"/>
          <w:caps w:val="0"/>
        </w:rPr>
        <w:t> </w:t>
      </w:r>
      <w:r w:rsidRPr="001B5615">
        <w:rPr>
          <w:szCs w:val="20"/>
          <w:b w:val="0"/>
          <w:i w:val="0"/>
          <w:sz w:val="20"/>
          <w:spacing w:val="0"/>
          <w:w w:val="100"/>
          <w:rFonts w:ascii="Times New Roman" w:cs="Times New Roman" w:hAnsi="Times New Roman"/>
          <w:caps w:val="0"/>
        </w:rPr>
        <w:t>episodes</w:t>
      </w:r>
      <w:r w:rsidRPr="001B5615">
        <w:rPr>
          <w:szCs w:val="20"/>
          <w:b w:val="0"/>
          <w:i w:val="0"/>
          <w:sz w:val="20"/>
          <w:spacing w:val="0"/>
          <w:w w:val="100"/>
          <w:rFonts w:ascii="Times New Roman" w:cs="Times New Roman" w:hAnsi="Times New Roman"/>
          <w:caps w:val="0"/>
        </w:rPr>
        <w:t> </w:t>
      </w:r>
      <w:r w:rsidRPr="001B5615">
        <w:rPr>
          <w:szCs w:val="20"/>
          <w:b w:val="0"/>
          <w:i w:val="0"/>
          <w:sz w:val="20"/>
          <w:spacing w:val="0"/>
          <w:w w:val="100"/>
          <w:rFonts w:ascii="Times New Roman" w:cs="Times New Roman" w:hAnsi="Times New Roman"/>
          <w:caps w:val="0"/>
        </w:rPr>
        <w:t>of</w:t>
      </w:r>
      <w:r w:rsidRPr="001B5615">
        <w:rPr>
          <w:szCs w:val="20"/>
          <w:b w:val="0"/>
          <w:i w:val="0"/>
          <w:sz w:val="20"/>
          <w:spacing w:val="0"/>
          <w:w w:val="100"/>
          <w:rFonts w:ascii="Times New Roman" w:cs="Times New Roman" w:hAnsi="Times New Roman"/>
          <w:caps w:val="0"/>
        </w:rPr>
        <w:t> </w:t>
      </w:r>
      <w:r w:rsidRPr="001B5615">
        <w:rPr>
          <w:szCs w:val="20"/>
          <w:b w:val="0"/>
          <w:i w:val="0"/>
          <w:sz w:val="20"/>
          <w:spacing w:val="0"/>
          <w:w w:val="100"/>
          <w:rFonts w:ascii="Times New Roman" w:cs="Times New Roman" w:hAnsi="Times New Roman"/>
          <w:caps w:val="0"/>
        </w:rPr>
        <w:t>stress</w:t>
      </w:r>
      <w:r w:rsidRPr="001B5615">
        <w:rPr>
          <w:szCs w:val="20"/>
          <w:b w:val="0"/>
          <w:i w:val="0"/>
          <w:sz w:val="20"/>
          <w:spacing w:val="0"/>
          <w:w w:val="100"/>
          <w:rFonts w:ascii="Times New Roman" w:cs="Times New Roman" w:hAnsi="Times New Roman"/>
          <w:caps w:val="0"/>
        </w:rPr>
        <w:t> </w:t>
      </w:r>
      <w:r w:rsidRPr="001B5615">
        <w:rPr>
          <w:szCs w:val="20"/>
          <w:b w:val="0"/>
          <w:i w:val="0"/>
          <w:sz w:val="20"/>
          <w:spacing w:val="0"/>
          <w:w w:val="100"/>
          <w:rFonts w:ascii="Times New Roman" w:cs="Times New Roman" w:hAnsi="Times New Roman"/>
          <w:caps w:val="0"/>
        </w:rPr>
        <w:t>regimes</w:t>
      </w:r>
      <w:r w:rsidRPr="001B5615">
        <w:rPr>
          <w:szCs w:val="20"/>
          <w:b w:val="0"/>
          <w:i w:val="0"/>
          <w:sz w:val="20"/>
          <w:spacing w:val="0"/>
          <w:w w:val="100"/>
          <w:rFonts w:ascii="Times New Roman" w:cs="Times New Roman" w:hAnsi="Times New Roman"/>
          <w:caps w:val="0"/>
        </w:rPr>
        <w:t> </w:t>
      </w:r>
      <w:r w:rsidRPr="001B5615">
        <w:rPr>
          <w:szCs w:val="20"/>
          <w:b w:val="0"/>
          <w:i w:val="0"/>
          <w:sz w:val="20"/>
          <w:spacing w:val="0"/>
          <w:w w:val="100"/>
          <w:rFonts w:ascii="Times New Roman" w:cs="Times New Roman" w:hAnsi="Times New Roman"/>
          <w:caps w:val="0"/>
        </w:rPr>
        <w:t>and</w:t>
      </w:r>
      <w:r w:rsidRPr="001B5615">
        <w:rPr>
          <w:szCs w:val="20"/>
          <w:b w:val="0"/>
          <w:i w:val="0"/>
          <w:sz w:val="20"/>
          <w:spacing w:val="0"/>
          <w:w w:val="100"/>
          <w:rFonts w:ascii="Times New Roman" w:cs="Times New Roman" w:hAnsi="Times New Roman"/>
          <w:caps w:val="0"/>
        </w:rPr>
        <w:t> </w:t>
      </w:r>
      <w:r w:rsidRPr="001B5615">
        <w:rPr>
          <w:szCs w:val="20"/>
          <w:b w:val="0"/>
          <w:i w:val="0"/>
          <w:sz w:val="20"/>
          <w:spacing w:val="0"/>
          <w:w w:val="100"/>
          <w:rFonts w:ascii="Times New Roman" w:cs="Times New Roman" w:hAnsi="Times New Roman"/>
          <w:caps w:val="0"/>
        </w:rPr>
        <w:t>tectonic</w:t>
      </w:r>
      <w:r w:rsidRPr="001B5615">
        <w:rPr>
          <w:szCs w:val="20"/>
          <w:b w:val="0"/>
          <w:i w:val="0"/>
          <w:sz w:val="20"/>
          <w:spacing w:val="0"/>
          <w:w w:val="100"/>
          <w:rFonts w:ascii="Times New Roman" w:cs="Times New Roman" w:hAnsi="Times New Roman"/>
          <w:caps w:val="0"/>
        </w:rPr>
        <w:t> </w:t>
      </w:r>
      <w:r w:rsidRPr="001B5615">
        <w:rPr>
          <w:szCs w:val="20"/>
          <w:b w:val="0"/>
          <w:i w:val="0"/>
          <w:sz w:val="20"/>
          <w:spacing w:val="0"/>
          <w:w w:val="100"/>
          <w:rFonts w:ascii="Times New Roman" w:cs="Times New Roman" w:hAnsi="Times New Roman"/>
          <w:caps w:val="0"/>
        </w:rPr>
        <w:t>activities</w:t>
      </w:r>
      <w:r w:rsidRPr="001B5615">
        <w:rPr>
          <w:szCs w:val="20"/>
          <w:b w:val="0"/>
          <w:i w:val="0"/>
          <w:sz w:val="20"/>
          <w:spacing w:val="0"/>
          <w:w w:val="100"/>
          <w:rFonts w:ascii="Times New Roman" w:cs="Times New Roman" w:hAnsi="Times New Roman"/>
          <w:caps w:val="0"/>
        </w:rPr>
        <w:t> </w:t>
      </w:r>
      <w:r w:rsidRPr="001B5615">
        <w:rPr>
          <w:szCs w:val="20"/>
          <w:b w:val="0"/>
          <w:i w:val="0"/>
          <w:sz w:val="20"/>
          <w:spacing w:val="0"/>
          <w:w w:val="100"/>
          <w:rFonts w:ascii="Times New Roman" w:cs="Times New Roman" w:hAnsi="Times New Roman"/>
          <w:caps w:val="0"/>
        </w:rPr>
        <w:t>have</w:t>
      </w:r>
      <w:r w:rsidRPr="001B5615">
        <w:rPr>
          <w:szCs w:val="20"/>
          <w:b w:val="0"/>
          <w:i w:val="0"/>
          <w:sz w:val="20"/>
          <w:spacing w:val="0"/>
          <w:w w:val="100"/>
          <w:rFonts w:ascii="Times New Roman" w:cs="Times New Roman" w:hAnsi="Times New Roman"/>
          <w:caps w:val="0"/>
        </w:rPr>
        <w:t> </w:t>
      </w:r>
      <w:r w:rsidRPr="001B5615">
        <w:rPr>
          <w:szCs w:val="20"/>
          <w:b w:val="0"/>
          <w:i w:val="0"/>
          <w:sz w:val="20"/>
          <w:spacing w:val="0"/>
          <w:w w:val="100"/>
          <w:rFonts w:ascii="Times New Roman" w:cs="Times New Roman" w:hAnsi="Times New Roman"/>
          <w:caps w:val="0"/>
        </w:rPr>
        <w:t>affected</w:t>
      </w:r>
      <w:r w:rsidRPr="001B5615">
        <w:rPr>
          <w:szCs w:val="20"/>
          <w:b w:val="0"/>
          <w:i w:val="0"/>
          <w:sz w:val="20"/>
          <w:spacing w:val="0"/>
          <w:w w:val="100"/>
          <w:rFonts w:ascii="Times New Roman" w:cs="Times New Roman" w:hAnsi="Times New Roman"/>
          <w:caps w:val="0"/>
        </w:rPr>
        <w:t> </w:t>
      </w:r>
      <w:r w:rsidRPr="001B5615">
        <w:rPr>
          <w:szCs w:val="20"/>
          <w:b w:val="0"/>
          <w:i w:val="0"/>
          <w:sz w:val="20"/>
          <w:spacing w:val="0"/>
          <w:w w:val="100"/>
          <w:rFonts w:ascii="Times New Roman" w:cs="Times New Roman" w:hAnsi="Times New Roman"/>
          <w:caps w:val="0"/>
        </w:rPr>
        <w:t>the</w:t>
      </w:r>
      <w:r w:rsidRPr="001B5615">
        <w:rPr>
          <w:szCs w:val="20"/>
          <w:b w:val="0"/>
          <w:i w:val="0"/>
          <w:sz w:val="20"/>
          <w:spacing w:val="0"/>
          <w:w w:val="100"/>
          <w:rFonts w:ascii="Times New Roman" w:cs="Times New Roman" w:hAnsi="Times New Roman"/>
          <w:caps w:val="0"/>
        </w:rPr>
        <w:t> </w:t>
      </w:r>
      <w:r w:rsidRPr="001B5615">
        <w:rPr>
          <w:szCs w:val="20"/>
          <w:b w:val="0"/>
          <w:i w:val="0"/>
          <w:sz w:val="20"/>
          <w:spacing w:val="0"/>
          <w:w w:val="100"/>
          <w:rFonts w:ascii="Times New Roman" w:cs="Times New Roman" w:hAnsi="Times New Roman"/>
          <w:caps w:val="0"/>
        </w:rPr>
        <w:t>rock</w:t>
      </w:r>
      <w:r w:rsidRPr="001B5615">
        <w:rPr>
          <w:szCs w:val="20"/>
          <w:b w:val="0"/>
          <w:i w:val="0"/>
          <w:sz w:val="20"/>
          <w:spacing w:val="0"/>
          <w:w w:val="100"/>
          <w:rFonts w:ascii="Times New Roman" w:cs="Times New Roman" w:hAnsi="Times New Roman"/>
          <w:caps w:val="0"/>
        </w:rPr>
        <w:t> </w:t>
      </w:r>
      <w:r w:rsidRPr="001B5615">
        <w:rPr>
          <w:szCs w:val="20"/>
          <w:b w:val="0"/>
          <w:i w:val="0"/>
          <w:sz w:val="20"/>
          <w:spacing w:val="0"/>
          <w:w w:val="100"/>
          <w:rFonts w:ascii="Times New Roman" w:cs="Times New Roman" w:hAnsi="Times New Roman"/>
          <w:caps w:val="0"/>
        </w:rPr>
        <w:t>types</w:t>
      </w:r>
      <w:r w:rsidRPr="001B5615">
        <w:rPr>
          <w:szCs w:val="20"/>
          <w:b w:val="0"/>
          <w:i w:val="0"/>
          <w:sz w:val="20"/>
          <w:spacing w:val="0"/>
          <w:w w:val="100"/>
          <w:rFonts w:ascii="Times New Roman" w:cs="Times New Roman" w:hAnsi="Times New Roman"/>
          <w:caps w:val="0"/>
        </w:rPr>
        <w:t> </w:t>
      </w:r>
      <w:r w:rsidRPr="001B5615">
        <w:rPr>
          <w:szCs w:val="20"/>
          <w:b w:val="0"/>
          <w:i w:val="0"/>
          <w:sz w:val="20"/>
          <w:spacing w:val="0"/>
          <w:w w:val="100"/>
          <w:rFonts w:ascii="Times New Roman" w:cs="Times New Roman" w:hAnsi="Times New Roman"/>
          <w:caps w:val="0"/>
        </w:rPr>
        <w:t>in</w:t>
      </w:r>
      <w:r w:rsidRPr="001B5615">
        <w:rPr>
          <w:szCs w:val="20"/>
          <w:b w:val="0"/>
          <w:i w:val="0"/>
          <w:sz w:val="20"/>
          <w:spacing w:val="0"/>
          <w:w w:val="100"/>
          <w:rFonts w:ascii="Times New Roman" w:cs="Times New Roman" w:hAnsi="Times New Roman"/>
          <w:caps w:val="0"/>
        </w:rPr>
        <w:t> </w:t>
      </w:r>
      <w:r w:rsidRPr="001B5615">
        <w:rPr>
          <w:szCs w:val="20"/>
          <w:b w:val="0"/>
          <w:i w:val="0"/>
          <w:sz w:val="20"/>
          <w:spacing w:val="0"/>
          <w:w w:val="100"/>
          <w:rFonts w:ascii="Times New Roman" w:cs="Times New Roman" w:hAnsi="Times New Roman"/>
          <w:caps w:val="0"/>
        </w:rPr>
        <w:t>the</w:t>
      </w:r>
      <w:r w:rsidRPr="001B5615">
        <w:rPr>
          <w:szCs w:val="20"/>
          <w:b w:val="0"/>
          <w:i w:val="0"/>
          <w:sz w:val="20"/>
          <w:spacing w:val="0"/>
          <w:w w:val="100"/>
          <w:rFonts w:ascii="Times New Roman" w:cs="Times New Roman" w:hAnsi="Times New Roman"/>
          <w:caps w:val="0"/>
        </w:rPr>
        <w:t> </w:t>
      </w:r>
      <w:r w:rsidRPr="001B5615">
        <w:rPr>
          <w:szCs w:val="20"/>
          <w:b w:val="0"/>
          <w:i w:val="0"/>
          <w:sz w:val="20"/>
          <w:spacing w:val="0"/>
          <w:w w:val="100"/>
          <w:rFonts w:ascii="Times New Roman" w:cs="Times New Roman" w:hAnsi="Times New Roman"/>
          <w:caps w:val="0"/>
        </w:rPr>
        <w:t>area.</w:t>
      </w:r>
      <w:r w:rsidRPr="001B5615">
        <w:rPr>
          <w:szCs w:val="20"/>
          <w:b w:val="0"/>
          <w:i w:val="0"/>
          <w:sz w:val="20"/>
          <w:spacing w:val="0"/>
          <w:w w:val="100"/>
          <w:rFonts w:ascii="Times New Roman" w:cs="Times New Roman" w:hAnsi="Times New Roman"/>
          <w:caps w:val="0"/>
        </w:rPr>
        <w:t> </w:t>
      </w:r>
      <w:r w:rsidRPr="001B5615">
        <w:rPr>
          <w:szCs w:val="20"/>
          <w:b w:val="0"/>
          <w:i w:val="0"/>
          <w:sz w:val="20"/>
          <w:spacing w:val="0"/>
          <w:w w:val="100"/>
          <w:rFonts w:ascii="Times New Roman" w:cs="Times New Roman" w:hAnsi="Times New Roman"/>
          <w:caps w:val="0"/>
        </w:rPr>
        <w:t>The</w:t>
      </w:r>
      <w:r w:rsidRPr="001B5615">
        <w:rPr>
          <w:szCs w:val="20"/>
          <w:b w:val="0"/>
          <w:i w:val="0"/>
          <w:sz w:val="20"/>
          <w:spacing w:val="0"/>
          <w:w w:val="100"/>
          <w:rFonts w:ascii="Times New Roman" w:cs="Times New Roman" w:hAnsi="Times New Roman"/>
          <w:caps w:val="0"/>
        </w:rPr>
        <w:t> </w:t>
      </w:r>
      <w:r w:rsidRPr="001B5615">
        <w:rPr>
          <w:szCs w:val="20"/>
          <w:b w:val="0"/>
          <w:i w:val="0"/>
          <w:sz w:val="20"/>
          <w:spacing w:val="0"/>
          <w:w w:val="100"/>
          <w:rFonts w:ascii="Times New Roman" w:cs="Times New Roman" w:hAnsi="Times New Roman"/>
          <w:caps w:val="0"/>
        </w:rPr>
        <w:t>strike</w:t>
      </w:r>
      <w:r w:rsidRPr="001B5615">
        <w:rPr>
          <w:szCs w:val="20"/>
          <w:b w:val="0"/>
          <w:i w:val="0"/>
          <w:sz w:val="20"/>
          <w:spacing w:val="0"/>
          <w:w w:val="100"/>
          <w:rFonts w:ascii="Times New Roman" w:cs="Times New Roman" w:hAnsi="Times New Roman"/>
          <w:caps w:val="0"/>
        </w:rPr>
        <w:t> </w:t>
      </w:r>
      <w:r w:rsidRPr="001B5615">
        <w:rPr>
          <w:szCs w:val="20"/>
          <w:b w:val="0"/>
          <w:i w:val="0"/>
          <w:sz w:val="20"/>
          <w:spacing w:val="0"/>
          <w:w w:val="100"/>
          <w:rFonts w:ascii="Times New Roman" w:cs="Times New Roman" w:hAnsi="Times New Roman"/>
          <w:caps w:val="0"/>
        </w:rPr>
        <w:t>of</w:t>
      </w:r>
      <w:r w:rsidRPr="001B5615">
        <w:rPr>
          <w:szCs w:val="20"/>
          <w:b w:val="0"/>
          <w:i w:val="0"/>
          <w:sz w:val="20"/>
          <w:spacing w:val="0"/>
          <w:w w:val="100"/>
          <w:rFonts w:ascii="Times New Roman" w:cs="Times New Roman" w:hAnsi="Times New Roman"/>
          <w:caps w:val="0"/>
        </w:rPr>
        <w:t> </w:t>
      </w:r>
      <w:r w:rsidRPr="001B5615">
        <w:rPr>
          <w:szCs w:val="20"/>
          <w:b w:val="0"/>
          <w:i w:val="0"/>
          <w:sz w:val="20"/>
          <w:spacing w:val="0"/>
          <w:w w:val="100"/>
          <w:rFonts w:ascii="Times New Roman" w:cs="Times New Roman" w:hAnsi="Times New Roman"/>
          <w:caps w:val="0"/>
        </w:rPr>
        <w:t>the</w:t>
      </w:r>
      <w:r w:rsidRPr="001B5615">
        <w:rPr>
          <w:szCs w:val="20"/>
          <w:b w:val="0"/>
          <w:i w:val="0"/>
          <w:sz w:val="20"/>
          <w:spacing w:val="0"/>
          <w:w w:val="100"/>
          <w:rFonts w:ascii="Times New Roman" w:cs="Times New Roman" w:hAnsi="Times New Roman"/>
          <w:caps w:val="0"/>
        </w:rPr>
        <w:t> </w:t>
      </w:r>
      <w:r w:rsidRPr="001B5615">
        <w:rPr>
          <w:szCs w:val="20"/>
          <w:b w:val="0"/>
          <w:i w:val="0"/>
          <w:sz w:val="20"/>
          <w:spacing w:val="0"/>
          <w:w w:val="100"/>
          <w:rFonts w:ascii="Times New Roman" w:cs="Times New Roman" w:hAnsi="Times New Roman"/>
          <w:caps w:val="0"/>
        </w:rPr>
        <w:t>intrusions,</w:t>
      </w:r>
      <w:r w:rsidRPr="001B5615">
        <w:rPr>
          <w:szCs w:val="20"/>
          <w:b w:val="0"/>
          <w:i w:val="0"/>
          <w:sz w:val="20"/>
          <w:spacing w:val="0"/>
          <w:w w:val="100"/>
          <w:rFonts w:ascii="Times New Roman" w:cs="Times New Roman" w:hAnsi="Times New Roman"/>
          <w:caps w:val="0"/>
        </w:rPr>
        <w:t> </w:t>
      </w:r>
      <w:r w:rsidRPr="001B5615">
        <w:rPr>
          <w:szCs w:val="20"/>
          <w:b w:val="0"/>
          <w:i w:val="0"/>
          <w:sz w:val="20"/>
          <w:spacing w:val="0"/>
          <w:w w:val="100"/>
          <w:rFonts w:ascii="Times New Roman" w:cs="Times New Roman" w:hAnsi="Times New Roman"/>
          <w:caps w:val="0"/>
        </w:rPr>
        <w:t>faults</w:t>
      </w:r>
      <w:r w:rsidRPr="001B5615">
        <w:rPr>
          <w:szCs w:val="20"/>
          <w:b w:val="0"/>
          <w:i w:val="0"/>
          <w:sz w:val="20"/>
          <w:spacing w:val="0"/>
          <w:w w:val="100"/>
          <w:rFonts w:ascii="Times New Roman" w:cs="Times New Roman" w:hAnsi="Times New Roman"/>
          <w:caps w:val="0"/>
        </w:rPr>
        <w:t> </w:t>
      </w:r>
      <w:r w:rsidRPr="001B5615">
        <w:rPr>
          <w:szCs w:val="20"/>
          <w:b w:val="0"/>
          <w:i w:val="0"/>
          <w:sz w:val="20"/>
          <w:spacing w:val="0"/>
          <w:w w:val="100"/>
          <w:rFonts w:ascii="Times New Roman" w:cs="Times New Roman" w:hAnsi="Times New Roman"/>
          <w:caps w:val="0"/>
        </w:rPr>
        <w:t>and</w:t>
      </w:r>
      <w:r w:rsidRPr="001B5615">
        <w:rPr>
          <w:szCs w:val="20"/>
          <w:b w:val="0"/>
          <w:i w:val="0"/>
          <w:sz w:val="20"/>
          <w:spacing w:val="0"/>
          <w:w w:val="100"/>
          <w:rFonts w:ascii="Times New Roman" w:cs="Times New Roman" w:hAnsi="Times New Roman"/>
          <w:caps w:val="0"/>
        </w:rPr>
        <w:t> </w:t>
      </w:r>
      <w:r w:rsidRPr="001B5615">
        <w:rPr>
          <w:szCs w:val="20"/>
          <w:b w:val="0"/>
          <w:i w:val="0"/>
          <w:sz w:val="20"/>
          <w:spacing w:val="0"/>
          <w:w w:val="100"/>
          <w:rFonts w:ascii="Times New Roman" w:cs="Times New Roman" w:hAnsi="Times New Roman"/>
          <w:caps w:val="0"/>
        </w:rPr>
        <w:t>fractur</w:t>
      </w:r>
      <w:r w:rsidR="001C6925" w:rsidRPr="001B5615">
        <w:rPr>
          <w:szCs w:val="20"/>
          <w:b w:val="0"/>
          <w:i w:val="0"/>
          <w:sz w:val="20"/>
          <w:spacing w:val="0"/>
          <w:w w:val="100"/>
          <w:rFonts w:ascii="Times New Roman" w:cs="Times New Roman" w:hAnsi="Times New Roman"/>
          <w:caps w:val="0"/>
        </w:rPr>
        <w:t>es</w:t>
      </w:r>
      <w:r w:rsidR="001C6925" w:rsidRPr="001B5615">
        <w:rPr>
          <w:szCs w:val="20"/>
          <w:b w:val="0"/>
          <w:i w:val="0"/>
          <w:sz w:val="20"/>
          <w:spacing w:val="0"/>
          <w:w w:val="100"/>
          <w:rFonts w:ascii="Times New Roman" w:cs="Times New Roman" w:hAnsi="Times New Roman"/>
          <w:caps w:val="0"/>
        </w:rPr>
        <w:t> </w:t>
      </w:r>
      <w:r w:rsidR="001C6925" w:rsidRPr="001B5615">
        <w:rPr>
          <w:szCs w:val="20"/>
          <w:b w:val="0"/>
          <w:i w:val="0"/>
          <w:sz w:val="20"/>
          <w:spacing w:val="0"/>
          <w:w w:val="100"/>
          <w:rFonts w:ascii="Times New Roman" w:cs="Times New Roman" w:hAnsi="Times New Roman"/>
          <w:caps w:val="0"/>
        </w:rPr>
        <w:t>are</w:t>
      </w:r>
      <w:r w:rsidR="001C6925" w:rsidRPr="001B5615">
        <w:rPr>
          <w:szCs w:val="20"/>
          <w:b w:val="0"/>
          <w:i w:val="0"/>
          <w:sz w:val="20"/>
          <w:spacing w:val="0"/>
          <w:w w:val="100"/>
          <w:rFonts w:ascii="Times New Roman" w:cs="Times New Roman" w:hAnsi="Times New Roman"/>
          <w:caps w:val="0"/>
        </w:rPr>
        <w:t>  </w:t>
      </w:r>
      <w:r w:rsidR="001C6925" w:rsidRPr="001B5615">
        <w:rPr>
          <w:szCs w:val="20"/>
          <w:b w:val="0"/>
          <w:i w:val="0"/>
          <w:sz w:val="20"/>
          <w:spacing w:val="0"/>
          <w:w w:val="100"/>
          <w:rFonts w:ascii="Times New Roman" w:cs="Times New Roman" w:hAnsi="Times New Roman"/>
          <w:caps w:val="0"/>
        </w:rPr>
        <w:t>north-east/south</w:t>
      </w:r>
      <w:r w:rsidR="001C6925" w:rsidRPr="001B5615">
        <w:rPr>
          <w:szCs w:val="20"/>
          <w:b w:val="0"/>
          <w:i w:val="0"/>
          <w:sz w:val="20"/>
          <w:spacing w:val="0"/>
          <w:w w:val="100"/>
          <w:rFonts w:ascii="Times New Roman" w:cs="Times New Roman" w:hAnsi="Times New Roman"/>
          <w:caps w:val="0"/>
        </w:rPr>
        <w:t> </w:t>
      </w:r>
      <w:r w:rsidR="001C6925" w:rsidRPr="001B5615">
        <w:rPr>
          <w:szCs w:val="20"/>
          <w:b w:val="0"/>
          <w:i w:val="0"/>
          <w:sz w:val="20"/>
          <w:spacing w:val="0"/>
          <w:w w:val="100"/>
          <w:rFonts w:ascii="Times New Roman" w:cs="Times New Roman" w:hAnsi="Times New Roman"/>
          <w:caps w:val="0"/>
        </w:rPr>
        <w:t>west</w:t>
      </w:r>
      <w:r w:rsidR="001C6925" w:rsidRPr="001B5615">
        <w:rPr>
          <w:szCs w:val="20"/>
          <w:b w:val="0"/>
          <w:i w:val="0"/>
          <w:sz w:val="20"/>
          <w:spacing w:val="0"/>
          <w:w w:val="100"/>
          <w:rFonts w:ascii="Times New Roman" w:cs="Times New Roman" w:hAnsi="Times New Roman"/>
          <w:caps w:val="0"/>
        </w:rPr>
        <w:t>  </w:t>
      </w:r>
      <w:r w:rsidR="001C6925" w:rsidRPr="001B5615">
        <w:rPr>
          <w:szCs w:val="20"/>
          <w:b w:val="0"/>
          <w:i w:val="0"/>
          <w:sz w:val="20"/>
          <w:spacing w:val="0"/>
          <w:w w:val="100"/>
          <w:rFonts w:ascii="Times New Roman" w:cs="Times New Roman" w:hAnsi="Times New Roman"/>
          <w:caps w:val="0"/>
        </w:rPr>
        <w:t>which</w:t>
      </w:r>
      <w:r w:rsidR="001C6925" w:rsidRPr="001B5615">
        <w:rPr>
          <w:szCs w:val="20"/>
          <w:b w:val="0"/>
          <w:i w:val="0"/>
          <w:sz w:val="20"/>
          <w:spacing w:val="0"/>
          <w:w w:val="100"/>
          <w:rFonts w:ascii="Times New Roman" w:cs="Times New Roman" w:hAnsi="Times New Roman"/>
          <w:caps w:val="0"/>
        </w:rPr>
        <w:t> </w:t>
      </w:r>
      <w:r w:rsidR="001C6925" w:rsidRPr="001B5615">
        <w:rPr>
          <w:szCs w:val="20"/>
          <w:b w:val="0"/>
          <w:i w:val="0"/>
          <w:sz w:val="20"/>
          <w:spacing w:val="0"/>
          <w:w w:val="100"/>
          <w:rFonts w:ascii="Times New Roman" w:cs="Times New Roman" w:hAnsi="Times New Roman"/>
          <w:caps w:val="0"/>
        </w:rPr>
        <w:t>is</w:t>
      </w:r>
      <w:r w:rsidR="001C6925" w:rsidRPr="001B5615">
        <w:rPr>
          <w:szCs w:val="20"/>
          <w:b w:val="0"/>
          <w:i w:val="0"/>
          <w:sz w:val="20"/>
          <w:spacing w:val="0"/>
          <w:w w:val="100"/>
          <w:rFonts w:ascii="Times New Roman" w:cs="Times New Roman" w:hAnsi="Times New Roman"/>
          <w:caps w:val="0"/>
        </w:rPr>
        <w:t> </w:t>
      </w:r>
      <w:r w:rsidR="001C6925" w:rsidRPr="001B5615">
        <w:rPr>
          <w:szCs w:val="20"/>
          <w:b w:val="0"/>
          <w:i w:val="0"/>
          <w:sz w:val="20"/>
          <w:spacing w:val="0"/>
          <w:w w:val="100"/>
          <w:rFonts w:ascii="Times New Roman" w:cs="Times New Roman" w:hAnsi="Times New Roman"/>
          <w:caps w:val="0"/>
        </w:rPr>
        <w:t>a</w:t>
      </w:r>
      <w:r w:rsidR="001C6925" w:rsidRPr="001B5615">
        <w:rPr>
          <w:szCs w:val="20"/>
          <w:b w:val="0"/>
          <w:i w:val="0"/>
          <w:sz w:val="20"/>
          <w:spacing w:val="0"/>
          <w:w w:val="100"/>
          <w:rFonts w:ascii="Times New Roman" w:cs="Times New Roman" w:hAnsi="Times New Roman"/>
          <w:caps w:val="0"/>
        </w:rPr>
        <w:t> </w:t>
      </w:r>
      <w:r w:rsidR="001C6925" w:rsidRPr="001B5615">
        <w:rPr>
          <w:szCs w:val="20"/>
          <w:b w:val="0"/>
          <w:i w:val="0"/>
          <w:sz w:val="20"/>
          <w:spacing w:val="0"/>
          <w:w w:val="100"/>
          <w:rFonts w:ascii="Times New Roman" w:cs="Times New Roman" w:hAnsi="Times New Roman"/>
          <w:caps w:val="0"/>
        </w:rPr>
        <w:t>slight</w:t>
      </w:r>
      <w:r w:rsidR="001C6925" w:rsidRPr="001B5615">
        <w:rPr>
          <w:szCs w:val="20"/>
          <w:b w:val="0"/>
          <w:i w:val="0"/>
          <w:sz w:val="20"/>
          <w:spacing w:val="0"/>
          <w:w w:val="100"/>
          <w:rFonts w:ascii="Times New Roman" w:cs="Times New Roman" w:hAnsi="Times New Roman"/>
          <w:caps w:val="0"/>
        </w:rPr>
        <w:t> </w:t>
      </w:r>
      <w:r w:rsidR="001C6925" w:rsidRPr="001B5615">
        <w:rPr>
          <w:szCs w:val="20"/>
          <w:b w:val="0"/>
          <w:i w:val="0"/>
          <w:sz w:val="20"/>
          <w:spacing w:val="0"/>
          <w:w w:val="100"/>
          <w:rFonts w:ascii="Times New Roman" w:cs="Times New Roman" w:hAnsi="Times New Roman"/>
          <w:caps w:val="0"/>
        </w:rPr>
        <w:t>deviation</w:t>
      </w:r>
      <w:r w:rsidR="001C6925" w:rsidRPr="001B5615">
        <w:rPr>
          <w:szCs w:val="20"/>
          <w:b w:val="0"/>
          <w:i w:val="0"/>
          <w:sz w:val="20"/>
          <w:spacing w:val="0"/>
          <w:w w:val="100"/>
          <w:rFonts w:ascii="Times New Roman" w:cs="Times New Roman" w:hAnsi="Times New Roman"/>
          <w:caps w:val="0"/>
        </w:rPr>
        <w:t> </w:t>
      </w:r>
      <w:r w:rsidR="001C6925" w:rsidRPr="001B5615">
        <w:rPr>
          <w:szCs w:val="20"/>
          <w:b w:val="0"/>
          <w:i w:val="0"/>
          <w:sz w:val="20"/>
          <w:spacing w:val="0"/>
          <w:w w:val="100"/>
          <w:rFonts w:ascii="Times New Roman" w:cs="Times New Roman" w:hAnsi="Times New Roman"/>
          <w:caps w:val="0"/>
        </w:rPr>
        <w:t>from</w:t>
      </w:r>
      <w:r w:rsidRPr="001B5615">
        <w:rPr>
          <w:szCs w:val="20"/>
          <w:b w:val="0"/>
          <w:i w:val="0"/>
          <w:sz w:val="20"/>
          <w:spacing w:val="0"/>
          <w:w w:val="100"/>
          <w:rFonts w:ascii="Times New Roman" w:cs="Times New Roman" w:hAnsi="Times New Roman"/>
          <w:caps w:val="0"/>
        </w:rPr>
        <w:t> </w:t>
      </w:r>
      <w:r w:rsidRPr="001B5615">
        <w:rPr>
          <w:szCs w:val="20"/>
          <w:b w:val="0"/>
          <w:i w:val="0"/>
          <w:sz w:val="20"/>
          <w:spacing w:val="0"/>
          <w:w w:val="100"/>
          <w:rFonts w:ascii="Times New Roman" w:cs="Times New Roman" w:hAnsi="Times New Roman"/>
          <w:caps w:val="0"/>
        </w:rPr>
        <w:t>the</w:t>
      </w:r>
      <w:r w:rsidRPr="001B5615">
        <w:rPr>
          <w:szCs w:val="20"/>
          <w:b w:val="0"/>
          <w:i w:val="0"/>
          <w:sz w:val="20"/>
          <w:spacing w:val="0"/>
          <w:w w:val="100"/>
          <w:rFonts w:ascii="Times New Roman" w:cs="Times New Roman" w:hAnsi="Times New Roman"/>
          <w:caps w:val="0"/>
        </w:rPr>
        <w:t> </w:t>
      </w:r>
      <w:r w:rsidRPr="001B5615">
        <w:rPr>
          <w:szCs w:val="20"/>
          <w:b w:val="0"/>
          <w:i w:val="0"/>
          <w:sz w:val="20"/>
          <w:spacing w:val="0"/>
          <w:w w:val="100"/>
          <w:rFonts w:ascii="Times New Roman" w:cs="Times New Roman" w:hAnsi="Times New Roman"/>
          <w:caps w:val="0"/>
        </w:rPr>
        <w:t>major</w:t>
      </w:r>
      <w:r w:rsidRPr="001B5615">
        <w:rPr>
          <w:szCs w:val="20"/>
          <w:b w:val="0"/>
          <w:i w:val="0"/>
          <w:sz w:val="20"/>
          <w:spacing w:val="0"/>
          <w:w w:val="100"/>
          <w:rFonts w:ascii="Times New Roman" w:cs="Times New Roman" w:hAnsi="Times New Roman"/>
          <w:caps w:val="0"/>
        </w:rPr>
        <w:t> </w:t>
      </w:r>
      <w:r w:rsidRPr="001B5615">
        <w:rPr>
          <w:szCs w:val="20"/>
          <w:b w:val="0"/>
          <w:i w:val="0"/>
          <w:sz w:val="20"/>
          <w:spacing w:val="0"/>
          <w:w w:val="100"/>
          <w:rFonts w:ascii="Times New Roman" w:cs="Times New Roman" w:hAnsi="Times New Roman"/>
          <w:caps w:val="0"/>
        </w:rPr>
        <w:t>trends</w:t>
      </w:r>
      <w:r w:rsidRPr="001B5615">
        <w:rPr>
          <w:szCs w:val="20"/>
          <w:b w:val="0"/>
          <w:i w:val="0"/>
          <w:sz w:val="20"/>
          <w:spacing w:val="0"/>
          <w:w w:val="100"/>
          <w:rFonts w:ascii="Times New Roman" w:cs="Times New Roman" w:hAnsi="Times New Roman"/>
          <w:caps w:val="0"/>
        </w:rPr>
        <w:t> </w:t>
      </w:r>
      <w:r w:rsidRPr="001B5615">
        <w:rPr>
          <w:szCs w:val="20"/>
          <w:b w:val="0"/>
          <w:i w:val="0"/>
          <w:sz w:val="20"/>
          <w:spacing w:val="0"/>
          <w:w w:val="100"/>
          <w:rFonts w:ascii="Times New Roman" w:cs="Times New Roman" w:hAnsi="Times New Roman"/>
          <w:caps w:val="0"/>
        </w:rPr>
        <w:t>of</w:t>
      </w:r>
      <w:r w:rsidRPr="001B5615">
        <w:rPr>
          <w:szCs w:val="20"/>
          <w:b w:val="0"/>
          <w:i w:val="0"/>
          <w:sz w:val="20"/>
          <w:spacing w:val="0"/>
          <w:w w:val="100"/>
          <w:rFonts w:ascii="Times New Roman" w:cs="Times New Roman" w:hAnsi="Times New Roman"/>
          <w:caps w:val="0"/>
        </w:rPr>
        <w:t> </w:t>
      </w:r>
      <w:r w:rsidRPr="001B5615">
        <w:rPr>
          <w:szCs w:val="20"/>
          <w:b w:val="0"/>
          <w:i w:val="0"/>
          <w:sz w:val="20"/>
          <w:spacing w:val="0"/>
          <w:w w:val="100"/>
          <w:rFonts w:ascii="Times New Roman" w:cs="Times New Roman" w:hAnsi="Times New Roman"/>
          <w:caps w:val="0"/>
        </w:rPr>
        <w:t>structures</w:t>
      </w:r>
      <w:r w:rsidRPr="001B5615">
        <w:rPr>
          <w:szCs w:val="20"/>
          <w:b w:val="0"/>
          <w:i w:val="0"/>
          <w:sz w:val="20"/>
          <w:spacing w:val="0"/>
          <w:w w:val="100"/>
          <w:rFonts w:ascii="Times New Roman" w:cs="Times New Roman" w:hAnsi="Times New Roman"/>
          <w:caps w:val="0"/>
        </w:rPr>
        <w:t> </w:t>
      </w:r>
      <w:r w:rsidRPr="001B5615">
        <w:rPr>
          <w:szCs w:val="20"/>
          <w:b w:val="0"/>
          <w:i w:val="0"/>
          <w:sz w:val="20"/>
          <w:spacing w:val="0"/>
          <w:w w:val="100"/>
          <w:rFonts w:ascii="Times New Roman" w:cs="Times New Roman" w:hAnsi="Times New Roman"/>
          <w:caps w:val="0"/>
        </w:rPr>
        <w:t>across</w:t>
      </w:r>
      <w:r w:rsidRPr="001B5615">
        <w:rPr>
          <w:szCs w:val="20"/>
          <w:b w:val="0"/>
          <w:i w:val="0"/>
          <w:sz w:val="20"/>
          <w:spacing w:val="0"/>
          <w:w w:val="100"/>
          <w:rFonts w:ascii="Times New Roman" w:cs="Times New Roman" w:hAnsi="Times New Roman"/>
          <w:caps w:val="0"/>
        </w:rPr>
        <w:t> </w:t>
      </w:r>
      <w:r w:rsidRPr="001B5615">
        <w:rPr>
          <w:szCs w:val="20"/>
          <w:b w:val="0"/>
          <w:i w:val="0"/>
          <w:sz w:val="20"/>
          <w:spacing w:val="0"/>
          <w:w w:val="100"/>
          <w:rFonts w:ascii="Times New Roman" w:cs="Times New Roman" w:hAnsi="Times New Roman"/>
          <w:caps w:val="0"/>
        </w:rPr>
        <w:t>Nigeria.</w:t>
      </w:r>
      <w:r w:rsidRPr="001B5615">
        <w:rPr>
          <w:szCs w:val="20"/>
          <w:b w:val="0"/>
          <w:i w:val="0"/>
          <w:sz w:val="20"/>
          <w:spacing w:val="0"/>
          <w:w w:val="100"/>
          <w:rFonts w:ascii="Times New Roman" w:cs="Times New Roman" w:hAnsi="Times New Roman"/>
          <w:caps w:val="0"/>
        </w:rPr>
        <w:t> </w:t>
      </w:r>
    </w:p>
    <w:p w14:paraId="39246D8B" w14:textId="77777777" w:rsidR="001C6925" w:rsidRPr="001B5615" w:rsidRDefault="001C6925" w:rsidP="00261F16">
      <w:pPr>
        <w:jc w:val="both"/>
        <w:spacing w:before="0" w:beforeAutospacing="0" w:after="160" w:afterAutospacing="0" w:lineRule="auto" w:line="360"/>
        <w:rPr>
          <w:szCs w:val="20"/>
          <w:b w:val="0"/>
          <w:i w:val="0"/>
          <w:sz w:val="20"/>
          <w:spacing w:val="0"/>
          <w:w w:val="100"/>
          <w:rFonts w:ascii="Times New Roman" w:cs="Times New Roman" w:hAnsi="Times New Roman"/>
          <w:caps w:val="0"/>
        </w:rPr>
        <w:snapToGrid w:val="0"/>
        <w:textAlignment w:val="baseline"/>
      </w:pPr>
      <w:r w:rsidRPr="001B5615">
        <w:rPr>
          <w:szCs w:val="20"/>
          <w:b w:val="0"/>
          <w:i w:val="0"/>
          <w:sz w:val="20"/>
          <w:spacing w:val="0"/>
          <w:w w:val="100"/>
          <w:rFonts w:ascii="Times New Roman" w:cs="Times New Roman" w:hAnsi="Times New Roman"/>
          <w:caps w:val="0"/>
        </w:rPr>
        <w:t>The</w:t>
      </w:r>
      <w:r w:rsidRPr="001B5615">
        <w:rPr>
          <w:szCs w:val="20"/>
          <w:b w:val="0"/>
          <w:i w:val="0"/>
          <w:sz w:val="20"/>
          <w:spacing w:val="0"/>
          <w:w w:val="100"/>
          <w:rFonts w:ascii="Times New Roman" w:cs="Times New Roman" w:hAnsi="Times New Roman"/>
          <w:caps w:val="0"/>
        </w:rPr>
        <w:t> </w:t>
      </w:r>
      <w:r w:rsidRPr="001B5615">
        <w:rPr>
          <w:szCs w:val="20"/>
          <w:b w:val="0"/>
          <w:i w:val="0"/>
          <w:sz w:val="20"/>
          <w:spacing w:val="0"/>
          <w:w w:val="100"/>
          <w:rFonts w:ascii="Times New Roman" w:cs="Times New Roman" w:hAnsi="Times New Roman"/>
          <w:caps w:val="0"/>
        </w:rPr>
        <w:t>area</w:t>
      </w:r>
      <w:r w:rsidRPr="001B5615">
        <w:rPr>
          <w:szCs w:val="20"/>
          <w:b w:val="0"/>
          <w:i w:val="0"/>
          <w:sz w:val="20"/>
          <w:spacing w:val="0"/>
          <w:w w:val="100"/>
          <w:rFonts w:ascii="Times New Roman" w:cs="Times New Roman" w:hAnsi="Times New Roman"/>
          <w:caps w:val="0"/>
        </w:rPr>
        <w:t> </w:t>
      </w:r>
      <w:r w:rsidRPr="001B5615">
        <w:rPr>
          <w:szCs w:val="20"/>
          <w:b w:val="0"/>
          <w:i w:val="0"/>
          <w:sz w:val="20"/>
          <w:spacing w:val="0"/>
          <w:w w:val="100"/>
          <w:rFonts w:ascii="Times New Roman" w:cs="Times New Roman" w:hAnsi="Times New Roman"/>
          <w:caps w:val="0"/>
        </w:rPr>
        <w:t>can</w:t>
      </w:r>
      <w:r w:rsidRPr="001B5615">
        <w:rPr>
          <w:szCs w:val="20"/>
          <w:b w:val="0"/>
          <w:i w:val="0"/>
          <w:sz w:val="20"/>
          <w:spacing w:val="0"/>
          <w:w w:val="100"/>
          <w:rFonts w:ascii="Times New Roman" w:cs="Times New Roman" w:hAnsi="Times New Roman"/>
          <w:caps w:val="0"/>
        </w:rPr>
        <w:t> </w:t>
      </w:r>
      <w:r w:rsidRPr="001B5615">
        <w:rPr>
          <w:szCs w:val="20"/>
          <w:b w:val="0"/>
          <w:i w:val="0"/>
          <w:sz w:val="20"/>
          <w:spacing w:val="0"/>
          <w:w w:val="100"/>
          <w:rFonts w:ascii="Times New Roman" w:cs="Times New Roman" w:hAnsi="Times New Roman"/>
          <w:caps w:val="0"/>
        </w:rPr>
        <w:t>be</w:t>
      </w:r>
      <w:r w:rsidRPr="001B5615">
        <w:rPr>
          <w:szCs w:val="20"/>
          <w:b w:val="0"/>
          <w:i w:val="0"/>
          <w:sz w:val="20"/>
          <w:spacing w:val="0"/>
          <w:w w:val="100"/>
          <w:rFonts w:ascii="Times New Roman" w:cs="Times New Roman" w:hAnsi="Times New Roman"/>
          <w:caps w:val="0"/>
        </w:rPr>
        <w:t> </w:t>
      </w:r>
      <w:r w:rsidR="00ED6C66" w:rsidRPr="001B5615">
        <w:rPr>
          <w:szCs w:val="20"/>
          <w:b w:val="0"/>
          <w:i w:val="0"/>
          <w:sz w:val="20"/>
          <w:spacing w:val="0"/>
          <w:w w:val="100"/>
          <w:rFonts w:ascii="Times New Roman" w:cs="Times New Roman" w:hAnsi="Times New Roman"/>
          <w:caps w:val="0"/>
        </w:rPr>
        <w:t>harnessed</w:t>
      </w:r>
      <w:r w:rsidRPr="001B5615">
        <w:rPr>
          <w:szCs w:val="20"/>
          <w:b w:val="0"/>
          <w:i w:val="0"/>
          <w:sz w:val="20"/>
          <w:spacing w:val="0"/>
          <w:w w:val="100"/>
          <w:rFonts w:ascii="Times New Roman" w:cs="Times New Roman" w:hAnsi="Times New Roman"/>
          <w:caps w:val="0"/>
        </w:rPr>
        <w:t> </w:t>
      </w:r>
      <w:r w:rsidRPr="001B5615">
        <w:rPr>
          <w:szCs w:val="20"/>
          <w:b w:val="0"/>
          <w:i w:val="0"/>
          <w:sz w:val="20"/>
          <w:spacing w:val="0"/>
          <w:w w:val="100"/>
          <w:rFonts w:ascii="Times New Roman" w:cs="Times New Roman" w:hAnsi="Times New Roman"/>
          <w:caps w:val="0"/>
        </w:rPr>
        <w:t>for</w:t>
      </w:r>
      <w:r w:rsidRPr="001B5615">
        <w:rPr>
          <w:szCs w:val="20"/>
          <w:b w:val="0"/>
          <w:i w:val="0"/>
          <w:sz w:val="20"/>
          <w:spacing w:val="0"/>
          <w:w w:val="100"/>
          <w:rFonts w:ascii="Times New Roman" w:cs="Times New Roman" w:hAnsi="Times New Roman"/>
          <w:caps w:val="0"/>
        </w:rPr>
        <w:t> </w:t>
      </w:r>
      <w:r w:rsidRPr="001B5615">
        <w:rPr>
          <w:szCs w:val="20"/>
          <w:b w:val="0"/>
          <w:i w:val="0"/>
          <w:sz w:val="20"/>
          <w:spacing w:val="0"/>
          <w:w w:val="100"/>
          <w:rFonts w:ascii="Times New Roman" w:cs="Times New Roman" w:hAnsi="Times New Roman"/>
          <w:caps w:val="0"/>
        </w:rPr>
        <w:t>quarry</w:t>
      </w:r>
      <w:r w:rsidRPr="001B5615">
        <w:rPr>
          <w:szCs w:val="20"/>
          <w:b w:val="0"/>
          <w:i w:val="0"/>
          <w:sz w:val="20"/>
          <w:spacing w:val="0"/>
          <w:w w:val="100"/>
          <w:rFonts w:ascii="Times New Roman" w:cs="Times New Roman" w:hAnsi="Times New Roman"/>
          <w:caps w:val="0"/>
        </w:rPr>
        <w:t> </w:t>
      </w:r>
      <w:r w:rsidRPr="001B5615">
        <w:rPr>
          <w:szCs w:val="20"/>
          <w:b w:val="0"/>
          <w:i w:val="0"/>
          <w:sz w:val="20"/>
          <w:spacing w:val="0"/>
          <w:w w:val="100"/>
          <w:rFonts w:ascii="Times New Roman" w:cs="Times New Roman" w:hAnsi="Times New Roman"/>
          <w:caps w:val="0"/>
        </w:rPr>
        <w:t>activities</w:t>
      </w:r>
      <w:r w:rsidRPr="001B5615">
        <w:rPr>
          <w:szCs w:val="20"/>
          <w:b w:val="0"/>
          <w:i w:val="0"/>
          <w:sz w:val="20"/>
          <w:spacing w:val="0"/>
          <w:w w:val="100"/>
          <w:rFonts w:ascii="Times New Roman" w:cs="Times New Roman" w:hAnsi="Times New Roman"/>
          <w:caps w:val="0"/>
        </w:rPr>
        <w:t> </w:t>
      </w:r>
      <w:r w:rsidRPr="001B5615">
        <w:rPr>
          <w:szCs w:val="20"/>
          <w:b w:val="0"/>
          <w:i w:val="0"/>
          <w:sz w:val="20"/>
          <w:spacing w:val="0"/>
          <w:w w:val="100"/>
          <w:rFonts w:ascii="Times New Roman" w:cs="Times New Roman" w:hAnsi="Times New Roman"/>
          <w:caps w:val="0"/>
        </w:rPr>
        <w:t>and</w:t>
      </w:r>
      <w:r w:rsidRPr="001B5615">
        <w:rPr>
          <w:szCs w:val="20"/>
          <w:b w:val="0"/>
          <w:i w:val="0"/>
          <w:sz w:val="20"/>
          <w:spacing w:val="0"/>
          <w:w w:val="100"/>
          <w:rFonts w:ascii="Times New Roman" w:cs="Times New Roman" w:hAnsi="Times New Roman"/>
          <w:caps w:val="0"/>
        </w:rPr>
        <w:t> </w:t>
      </w:r>
      <w:r w:rsidRPr="001B5615">
        <w:rPr>
          <w:szCs w:val="20"/>
          <w:b w:val="0"/>
          <w:i w:val="0"/>
          <w:sz w:val="20"/>
          <w:spacing w:val="0"/>
          <w:w w:val="100"/>
          <w:rFonts w:ascii="Times New Roman" w:cs="Times New Roman" w:hAnsi="Times New Roman"/>
          <w:caps w:val="0"/>
        </w:rPr>
        <w:t>as</w:t>
      </w:r>
      <w:r w:rsidRPr="001B5615">
        <w:rPr>
          <w:szCs w:val="20"/>
          <w:b w:val="0"/>
          <w:i w:val="0"/>
          <w:sz w:val="20"/>
          <w:spacing w:val="0"/>
          <w:w w:val="100"/>
          <w:rFonts w:ascii="Times New Roman" w:cs="Times New Roman" w:hAnsi="Times New Roman"/>
          <w:caps w:val="0"/>
        </w:rPr>
        <w:t> </w:t>
      </w:r>
      <w:r w:rsidRPr="001B5615">
        <w:rPr>
          <w:szCs w:val="20"/>
          <w:b w:val="0"/>
          <w:i w:val="0"/>
          <w:sz w:val="20"/>
          <w:spacing w:val="0"/>
          <w:w w:val="100"/>
          <w:rFonts w:ascii="Times New Roman" w:cs="Times New Roman" w:hAnsi="Times New Roman"/>
          <w:caps w:val="0"/>
        </w:rPr>
        <w:t>tourist</w:t>
      </w:r>
      <w:r w:rsidRPr="001B5615">
        <w:rPr>
          <w:szCs w:val="20"/>
          <w:b w:val="0"/>
          <w:i w:val="0"/>
          <w:sz w:val="20"/>
          <w:spacing w:val="0"/>
          <w:w w:val="100"/>
          <w:rFonts w:ascii="Times New Roman" w:cs="Times New Roman" w:hAnsi="Times New Roman"/>
          <w:caps w:val="0"/>
        </w:rPr>
        <w:t> </w:t>
      </w:r>
      <w:r w:rsidRPr="001B5615">
        <w:rPr>
          <w:szCs w:val="20"/>
          <w:b w:val="0"/>
          <w:i w:val="0"/>
          <w:sz w:val="20"/>
          <w:spacing w:val="0"/>
          <w:w w:val="100"/>
          <w:rFonts w:ascii="Times New Roman" w:cs="Times New Roman" w:hAnsi="Times New Roman"/>
          <w:caps w:val="0"/>
        </w:rPr>
        <w:t>attraction/</w:t>
      </w:r>
      <w:r w:rsidR="00ED6C66" w:rsidRPr="001B5615">
        <w:rPr>
          <w:szCs w:val="20"/>
          <w:b w:val="0"/>
          <w:i w:val="0"/>
          <w:sz w:val="20"/>
          <w:spacing w:val="0"/>
          <w:w w:val="100"/>
          <w:rFonts w:ascii="Times New Roman" w:cs="Times New Roman" w:hAnsi="Times New Roman"/>
          <w:caps w:val="0"/>
        </w:rPr>
        <w:t>relaxation</w:t>
      </w:r>
      <w:r w:rsidRPr="001B5615">
        <w:rPr>
          <w:szCs w:val="20"/>
          <w:b w:val="0"/>
          <w:i w:val="0"/>
          <w:sz w:val="20"/>
          <w:spacing w:val="0"/>
          <w:w w:val="100"/>
          <w:rFonts w:ascii="Times New Roman" w:cs="Times New Roman" w:hAnsi="Times New Roman"/>
          <w:caps w:val="0"/>
        </w:rPr>
        <w:t> </w:t>
      </w:r>
      <w:r w:rsidR="00ED6C66" w:rsidRPr="001B5615">
        <w:rPr>
          <w:szCs w:val="20"/>
          <w:b w:val="0"/>
          <w:i w:val="0"/>
          <w:sz w:val="20"/>
          <w:spacing w:val="0"/>
          <w:w w:val="100"/>
          <w:rFonts w:ascii="Times New Roman" w:cs="Times New Roman" w:hAnsi="Times New Roman"/>
          <w:caps w:val="0"/>
        </w:rPr>
        <w:t>centers</w:t>
      </w:r>
      <w:r w:rsidRPr="001B5615">
        <w:rPr>
          <w:szCs w:val="20"/>
          <w:b w:val="0"/>
          <w:i w:val="0"/>
          <w:sz w:val="20"/>
          <w:spacing w:val="0"/>
          <w:w w:val="100"/>
          <w:rFonts w:ascii="Times New Roman" w:cs="Times New Roman" w:hAnsi="Times New Roman"/>
          <w:caps w:val="0"/>
        </w:rPr>
        <w:t> </w:t>
      </w:r>
      <w:r w:rsidRPr="001B5615">
        <w:rPr>
          <w:szCs w:val="20"/>
          <w:b w:val="0"/>
          <w:i w:val="0"/>
          <w:sz w:val="20"/>
          <w:spacing w:val="0"/>
          <w:w w:val="100"/>
          <w:rFonts w:ascii="Times New Roman" w:cs="Times New Roman" w:hAnsi="Times New Roman"/>
          <w:caps w:val="0"/>
        </w:rPr>
        <w:t>which</w:t>
      </w:r>
      <w:r w:rsidRPr="001B5615">
        <w:rPr>
          <w:szCs w:val="20"/>
          <w:b w:val="0"/>
          <w:i w:val="0"/>
          <w:sz w:val="20"/>
          <w:spacing w:val="0"/>
          <w:w w:val="100"/>
          <w:rFonts w:ascii="Times New Roman" w:cs="Times New Roman" w:hAnsi="Times New Roman"/>
          <w:caps w:val="0"/>
        </w:rPr>
        <w:t> </w:t>
      </w:r>
      <w:r w:rsidRPr="001B5615">
        <w:rPr>
          <w:szCs w:val="20"/>
          <w:b w:val="0"/>
          <w:i w:val="0"/>
          <w:sz w:val="20"/>
          <w:spacing w:val="0"/>
          <w:w w:val="100"/>
          <w:rFonts w:ascii="Times New Roman" w:cs="Times New Roman" w:hAnsi="Times New Roman"/>
          <w:caps w:val="0"/>
        </w:rPr>
        <w:t>can</w:t>
      </w:r>
      <w:r w:rsidRPr="001B5615">
        <w:rPr>
          <w:szCs w:val="20"/>
          <w:b w:val="0"/>
          <w:i w:val="0"/>
          <w:sz w:val="20"/>
          <w:spacing w:val="0"/>
          <w:w w:val="100"/>
          <w:rFonts w:ascii="Times New Roman" w:cs="Times New Roman" w:hAnsi="Times New Roman"/>
          <w:caps w:val="0"/>
        </w:rPr>
        <w:t> </w:t>
      </w:r>
      <w:r w:rsidRPr="001B5615">
        <w:rPr>
          <w:szCs w:val="20"/>
          <w:b w:val="0"/>
          <w:i w:val="0"/>
          <w:sz w:val="20"/>
          <w:spacing w:val="0"/>
          <w:w w:val="100"/>
          <w:rFonts w:ascii="Times New Roman" w:cs="Times New Roman" w:hAnsi="Times New Roman"/>
          <w:caps w:val="0"/>
        </w:rPr>
        <w:t>boost</w:t>
      </w:r>
      <w:r w:rsidRPr="001B5615">
        <w:rPr>
          <w:szCs w:val="20"/>
          <w:b w:val="0"/>
          <w:i w:val="0"/>
          <w:sz w:val="20"/>
          <w:spacing w:val="0"/>
          <w:w w:val="100"/>
          <w:rFonts w:ascii="Times New Roman" w:cs="Times New Roman" w:hAnsi="Times New Roman"/>
          <w:caps w:val="0"/>
        </w:rPr>
        <w:t> </w:t>
      </w:r>
      <w:r w:rsidRPr="001B5615">
        <w:rPr>
          <w:szCs w:val="20"/>
          <w:b w:val="0"/>
          <w:i w:val="0"/>
          <w:sz w:val="20"/>
          <w:spacing w:val="0"/>
          <w:w w:val="100"/>
          <w:rFonts w:ascii="Times New Roman" w:cs="Times New Roman" w:hAnsi="Times New Roman"/>
          <w:caps w:val="0"/>
        </w:rPr>
        <w:t>the</w:t>
      </w:r>
      <w:r w:rsidRPr="001B5615">
        <w:rPr>
          <w:szCs w:val="20"/>
          <w:b w:val="0"/>
          <w:i w:val="0"/>
          <w:sz w:val="20"/>
          <w:spacing w:val="0"/>
          <w:w w:val="100"/>
          <w:rFonts w:ascii="Times New Roman" w:cs="Times New Roman" w:hAnsi="Times New Roman"/>
          <w:caps w:val="0"/>
        </w:rPr>
        <w:t> </w:t>
      </w:r>
      <w:r w:rsidRPr="001B5615">
        <w:rPr>
          <w:szCs w:val="20"/>
          <w:b w:val="0"/>
          <w:i w:val="0"/>
          <w:sz w:val="20"/>
          <w:spacing w:val="0"/>
          <w:w w:val="100"/>
          <w:rFonts w:ascii="Times New Roman" w:cs="Times New Roman" w:hAnsi="Times New Roman"/>
          <w:caps w:val="0"/>
        </w:rPr>
        <w:t>economy</w:t>
      </w:r>
      <w:r w:rsidRPr="001B5615">
        <w:rPr>
          <w:szCs w:val="20"/>
          <w:b w:val="0"/>
          <w:i w:val="0"/>
          <w:sz w:val="20"/>
          <w:spacing w:val="0"/>
          <w:w w:val="100"/>
          <w:rFonts w:ascii="Times New Roman" w:cs="Times New Roman" w:hAnsi="Times New Roman"/>
          <w:caps w:val="0"/>
        </w:rPr>
        <w:t> </w:t>
      </w:r>
      <w:r w:rsidRPr="001B5615">
        <w:rPr>
          <w:szCs w:val="20"/>
          <w:b w:val="0"/>
          <w:i w:val="0"/>
          <w:sz w:val="20"/>
          <w:spacing w:val="0"/>
          <w:w w:val="100"/>
          <w:rFonts w:ascii="Times New Roman" w:cs="Times New Roman" w:hAnsi="Times New Roman"/>
          <w:caps w:val="0"/>
        </w:rPr>
        <w:t>of</w:t>
      </w:r>
      <w:r w:rsidRPr="001B5615">
        <w:rPr>
          <w:szCs w:val="20"/>
          <w:b w:val="0"/>
          <w:i w:val="0"/>
          <w:sz w:val="20"/>
          <w:spacing w:val="0"/>
          <w:w w:val="100"/>
          <w:rFonts w:ascii="Times New Roman" w:cs="Times New Roman" w:hAnsi="Times New Roman"/>
          <w:caps w:val="0"/>
        </w:rPr>
        <w:t> </w:t>
      </w:r>
      <w:r w:rsidRPr="001B5615">
        <w:rPr>
          <w:szCs w:val="20"/>
          <w:b w:val="0"/>
          <w:i w:val="0"/>
          <w:sz w:val="20"/>
          <w:spacing w:val="0"/>
          <w:w w:val="100"/>
          <w:rFonts w:ascii="Times New Roman" w:cs="Times New Roman" w:hAnsi="Times New Roman"/>
          <w:caps w:val="0"/>
        </w:rPr>
        <w:t>the</w:t>
      </w:r>
      <w:r w:rsidRPr="001B5615">
        <w:rPr>
          <w:szCs w:val="20"/>
          <w:b w:val="0"/>
          <w:i w:val="0"/>
          <w:sz w:val="20"/>
          <w:spacing w:val="0"/>
          <w:w w:val="100"/>
          <w:rFonts w:ascii="Times New Roman" w:cs="Times New Roman" w:hAnsi="Times New Roman"/>
          <w:caps w:val="0"/>
        </w:rPr>
        <w:t> </w:t>
      </w:r>
      <w:r w:rsidRPr="001B5615">
        <w:rPr>
          <w:szCs w:val="20"/>
          <w:b w:val="0"/>
          <w:i w:val="0"/>
          <w:sz w:val="20"/>
          <w:spacing w:val="0"/>
          <w:w w:val="100"/>
          <w:rFonts w:ascii="Times New Roman" w:cs="Times New Roman" w:hAnsi="Times New Roman"/>
          <w:caps w:val="0"/>
        </w:rPr>
        <w:t>state.</w:t>
      </w:r>
    </w:p>
    <w:p w14:paraId="458B2EC2" w14:textId="77777777" w:rsidR="0012520B" w:rsidRPr="001B5615" w:rsidRDefault="001C6925" w:rsidP="00B61665">
      <w:pPr>
        <w:jc w:val="both"/>
        <w:spacing w:before="0" w:beforeAutospacing="0" w:after="160" w:afterAutospacing="0" w:lineRule="auto" w:line="360"/>
        <w:rPr>
          <w:szCs w:val="20"/>
          <w:b w:val="0"/>
          <w:i w:val="0"/>
          <w:sz w:val="20"/>
          <w:spacing w:val="0"/>
          <w:w w:val="100"/>
          <w:rFonts w:ascii="Times New Roman" w:cs="Times New Roman" w:hAnsi="Times New Roman"/>
          <w:caps w:val="0"/>
        </w:rPr>
        <w:snapToGrid w:val="0"/>
        <w:textAlignment w:val="baseline"/>
      </w:pPr>
      <w:r w:rsidRPr="001B5615">
        <w:rPr>
          <w:szCs w:val="20"/>
          <w:b w:val="0"/>
          <w:i w:val="0"/>
          <w:sz w:val="20"/>
          <w:spacing w:val="0"/>
          <w:w w:val="100"/>
          <w:rFonts w:ascii="Times New Roman" w:cs="Times New Roman" w:hAnsi="Times New Roman"/>
          <w:caps w:val="0"/>
        </w:rPr>
        <w:t>The</w:t>
      </w:r>
      <w:r w:rsidRPr="001B5615">
        <w:rPr>
          <w:szCs w:val="20"/>
          <w:b w:val="0"/>
          <w:i w:val="0"/>
          <w:sz w:val="20"/>
          <w:spacing w:val="0"/>
          <w:w w:val="100"/>
          <w:rFonts w:ascii="Times New Roman" w:cs="Times New Roman" w:hAnsi="Times New Roman"/>
          <w:caps w:val="0"/>
        </w:rPr>
        <w:t> </w:t>
      </w:r>
      <w:r w:rsidRPr="001B5615">
        <w:rPr>
          <w:szCs w:val="20"/>
          <w:b w:val="0"/>
          <w:i w:val="0"/>
          <w:sz w:val="20"/>
          <w:spacing w:val="0"/>
          <w:w w:val="100"/>
          <w:rFonts w:ascii="Times New Roman" w:cs="Times New Roman" w:hAnsi="Times New Roman"/>
          <w:caps w:val="0"/>
        </w:rPr>
        <w:t>direction</w:t>
      </w:r>
      <w:r w:rsidRPr="001B5615">
        <w:rPr>
          <w:szCs w:val="20"/>
          <w:b w:val="0"/>
          <w:i w:val="0"/>
          <w:sz w:val="20"/>
          <w:spacing w:val="0"/>
          <w:w w:val="100"/>
          <w:rFonts w:ascii="Times New Roman" w:cs="Times New Roman" w:hAnsi="Times New Roman"/>
          <w:caps w:val="0"/>
        </w:rPr>
        <w:t> </w:t>
      </w:r>
      <w:r w:rsidRPr="001B5615">
        <w:rPr>
          <w:szCs w:val="20"/>
          <w:b w:val="0"/>
          <w:i w:val="0"/>
          <w:sz w:val="20"/>
          <w:spacing w:val="0"/>
          <w:w w:val="100"/>
          <w:rFonts w:ascii="Times New Roman" w:cs="Times New Roman" w:hAnsi="Times New Roman"/>
          <w:caps w:val="0"/>
        </w:rPr>
        <w:t>of</w:t>
      </w:r>
      <w:r w:rsidRPr="001B5615">
        <w:rPr>
          <w:szCs w:val="20"/>
          <w:b w:val="0"/>
          <w:i w:val="0"/>
          <w:sz w:val="20"/>
          <w:spacing w:val="0"/>
          <w:w w:val="100"/>
          <w:rFonts w:ascii="Times New Roman" w:cs="Times New Roman" w:hAnsi="Times New Roman"/>
          <w:caps w:val="0"/>
        </w:rPr>
        <w:t> </w:t>
      </w:r>
      <w:r w:rsidRPr="001B5615">
        <w:rPr>
          <w:szCs w:val="20"/>
          <w:b w:val="0"/>
          <w:i w:val="0"/>
          <w:sz w:val="20"/>
          <w:spacing w:val="0"/>
          <w:w w:val="100"/>
          <w:rFonts w:ascii="Times New Roman" w:cs="Times New Roman" w:hAnsi="Times New Roman"/>
          <w:caps w:val="0"/>
        </w:rPr>
        <w:t>strike</w:t>
      </w:r>
      <w:r w:rsidRPr="001B5615">
        <w:rPr>
          <w:szCs w:val="20"/>
          <w:b w:val="0"/>
          <w:i w:val="0"/>
          <w:sz w:val="20"/>
          <w:spacing w:val="0"/>
          <w:w w:val="100"/>
          <w:rFonts w:ascii="Times New Roman" w:cs="Times New Roman" w:hAnsi="Times New Roman"/>
          <w:caps w:val="0"/>
        </w:rPr>
        <w:t> </w:t>
      </w:r>
      <w:r w:rsidRPr="001B5615">
        <w:rPr>
          <w:szCs w:val="20"/>
          <w:b w:val="0"/>
          <w:i w:val="0"/>
          <w:sz w:val="20"/>
          <w:spacing w:val="0"/>
          <w:w w:val="100"/>
          <w:rFonts w:ascii="Times New Roman" w:cs="Times New Roman" w:hAnsi="Times New Roman"/>
          <w:caps w:val="0"/>
        </w:rPr>
        <w:t>orientation</w:t>
      </w:r>
      <w:r w:rsidRPr="001B5615">
        <w:rPr>
          <w:szCs w:val="20"/>
          <w:b w:val="0"/>
          <w:i w:val="0"/>
          <w:sz w:val="20"/>
          <w:spacing w:val="0"/>
          <w:w w:val="100"/>
          <w:rFonts w:ascii="Times New Roman" w:cs="Times New Roman" w:hAnsi="Times New Roman"/>
          <w:caps w:val="0"/>
        </w:rPr>
        <w:t> </w:t>
      </w:r>
      <w:r w:rsidRPr="001B5615">
        <w:rPr>
          <w:szCs w:val="20"/>
          <w:b w:val="0"/>
          <w:i w:val="0"/>
          <w:sz w:val="20"/>
          <w:spacing w:val="0"/>
          <w:w w:val="100"/>
          <w:rFonts w:ascii="Times New Roman" w:cs="Times New Roman" w:hAnsi="Times New Roman"/>
          <w:caps w:val="0"/>
        </w:rPr>
        <w:t>of</w:t>
      </w:r>
      <w:r w:rsidRPr="001B5615">
        <w:rPr>
          <w:szCs w:val="20"/>
          <w:b w:val="0"/>
          <w:i w:val="0"/>
          <w:sz w:val="20"/>
          <w:spacing w:val="0"/>
          <w:w w:val="100"/>
          <w:rFonts w:ascii="Times New Roman" w:cs="Times New Roman" w:hAnsi="Times New Roman"/>
          <w:caps w:val="0"/>
        </w:rPr>
        <w:t> </w:t>
      </w:r>
      <w:r w:rsidRPr="001B5615">
        <w:rPr>
          <w:szCs w:val="20"/>
          <w:b w:val="0"/>
          <w:i w:val="0"/>
          <w:sz w:val="20"/>
          <w:spacing w:val="0"/>
          <w:w w:val="100"/>
          <w:rFonts w:ascii="Times New Roman" w:cs="Times New Roman" w:hAnsi="Times New Roman"/>
          <w:caps w:val="0"/>
        </w:rPr>
        <w:t>foliations</w:t>
      </w:r>
      <w:r w:rsidRPr="001B5615">
        <w:rPr>
          <w:szCs w:val="20"/>
          <w:b w:val="0"/>
          <w:i w:val="0"/>
          <w:sz w:val="20"/>
          <w:spacing w:val="0"/>
          <w:w w:val="100"/>
          <w:rFonts w:ascii="Times New Roman" w:cs="Times New Roman" w:hAnsi="Times New Roman"/>
          <w:caps w:val="0"/>
        </w:rPr>
        <w:t> </w:t>
      </w:r>
      <w:r w:rsidRPr="001B5615">
        <w:rPr>
          <w:szCs w:val="20"/>
          <w:b w:val="0"/>
          <w:i w:val="0"/>
          <w:sz w:val="20"/>
          <w:spacing w:val="0"/>
          <w:w w:val="100"/>
          <w:rFonts w:ascii="Times New Roman" w:cs="Times New Roman" w:hAnsi="Times New Roman"/>
          <w:caps w:val="0"/>
        </w:rPr>
        <w:t>and</w:t>
      </w:r>
      <w:r w:rsidRPr="001B5615">
        <w:rPr>
          <w:szCs w:val="20"/>
          <w:b w:val="0"/>
          <w:i w:val="0"/>
          <w:sz w:val="20"/>
          <w:spacing w:val="0"/>
          <w:w w:val="100"/>
          <w:rFonts w:ascii="Times New Roman" w:cs="Times New Roman" w:hAnsi="Times New Roman"/>
          <w:caps w:val="0"/>
        </w:rPr>
        <w:t> </w:t>
      </w:r>
      <w:r w:rsidRPr="001B5615">
        <w:rPr>
          <w:szCs w:val="20"/>
          <w:b w:val="0"/>
          <w:i w:val="0"/>
          <w:sz w:val="20"/>
          <w:spacing w:val="0"/>
          <w:w w:val="100"/>
          <w:rFonts w:ascii="Times New Roman" w:cs="Times New Roman" w:hAnsi="Times New Roman"/>
          <w:caps w:val="0"/>
        </w:rPr>
        <w:t>the</w:t>
      </w:r>
      <w:r w:rsidRPr="001B5615">
        <w:rPr>
          <w:szCs w:val="20"/>
          <w:b w:val="0"/>
          <w:i w:val="0"/>
          <w:sz w:val="20"/>
          <w:spacing w:val="0"/>
          <w:w w:val="100"/>
          <w:rFonts w:ascii="Times New Roman" w:cs="Times New Roman" w:hAnsi="Times New Roman"/>
          <w:caps w:val="0"/>
        </w:rPr>
        <w:t> </w:t>
      </w:r>
      <w:r w:rsidRPr="001B5615">
        <w:rPr>
          <w:szCs w:val="20"/>
          <w:b w:val="0"/>
          <w:i w:val="0"/>
          <w:sz w:val="20"/>
          <w:spacing w:val="0"/>
          <w:w w:val="100"/>
          <w:rFonts w:ascii="Times New Roman" w:cs="Times New Roman" w:hAnsi="Times New Roman"/>
          <w:caps w:val="0"/>
        </w:rPr>
        <w:t>trend</w:t>
      </w:r>
      <w:r w:rsidRPr="001B5615">
        <w:rPr>
          <w:szCs w:val="20"/>
          <w:b w:val="0"/>
          <w:i w:val="0"/>
          <w:sz w:val="20"/>
          <w:spacing w:val="0"/>
          <w:w w:val="100"/>
          <w:rFonts w:ascii="Times New Roman" w:cs="Times New Roman" w:hAnsi="Times New Roman"/>
          <w:caps w:val="0"/>
        </w:rPr>
        <w:t> </w:t>
      </w:r>
      <w:r w:rsidRPr="001B5615">
        <w:rPr>
          <w:szCs w:val="20"/>
          <w:b w:val="0"/>
          <w:i w:val="0"/>
          <w:sz w:val="20"/>
          <w:spacing w:val="0"/>
          <w:w w:val="100"/>
          <w:rFonts w:ascii="Times New Roman" w:cs="Times New Roman" w:hAnsi="Times New Roman"/>
          <w:caps w:val="0"/>
        </w:rPr>
        <w:t>of</w:t>
      </w:r>
      <w:r w:rsidRPr="001B5615">
        <w:rPr>
          <w:szCs w:val="20"/>
          <w:b w:val="0"/>
          <w:i w:val="0"/>
          <w:sz w:val="20"/>
          <w:spacing w:val="0"/>
          <w:w w:val="100"/>
          <w:rFonts w:ascii="Times New Roman" w:cs="Times New Roman" w:hAnsi="Times New Roman"/>
          <w:caps w:val="0"/>
        </w:rPr>
        <w:t> </w:t>
      </w:r>
      <w:r w:rsidRPr="001B5615">
        <w:rPr>
          <w:szCs w:val="20"/>
          <w:b w:val="0"/>
          <w:i w:val="0"/>
          <w:sz w:val="20"/>
          <w:spacing w:val="0"/>
          <w:w w:val="100"/>
          <w:rFonts w:ascii="Times New Roman" w:cs="Times New Roman" w:hAnsi="Times New Roman"/>
          <w:caps w:val="0"/>
        </w:rPr>
        <w:t>the</w:t>
      </w:r>
      <w:r w:rsidRPr="001B5615">
        <w:rPr>
          <w:szCs w:val="20"/>
          <w:b w:val="0"/>
          <w:i w:val="0"/>
          <w:sz w:val="20"/>
          <w:spacing w:val="0"/>
          <w:w w:val="100"/>
          <w:rFonts w:ascii="Times New Roman" w:cs="Times New Roman" w:hAnsi="Times New Roman"/>
          <w:caps w:val="0"/>
        </w:rPr>
        <w:t> </w:t>
      </w:r>
      <w:r w:rsidRPr="001B5615">
        <w:rPr>
          <w:szCs w:val="20"/>
          <w:b w:val="0"/>
          <w:i w:val="0"/>
          <w:sz w:val="20"/>
          <w:spacing w:val="0"/>
          <w:w w:val="100"/>
          <w:rFonts w:ascii="Times New Roman" w:cs="Times New Roman" w:hAnsi="Times New Roman"/>
          <w:caps w:val="0"/>
        </w:rPr>
        <w:t>outcrops</w:t>
      </w:r>
      <w:r w:rsidRPr="001B5615">
        <w:rPr>
          <w:szCs w:val="20"/>
          <w:b w:val="0"/>
          <w:i w:val="0"/>
          <w:sz w:val="20"/>
          <w:spacing w:val="0"/>
          <w:w w:val="100"/>
          <w:rFonts w:ascii="Times New Roman" w:cs="Times New Roman" w:hAnsi="Times New Roman"/>
          <w:caps w:val="0"/>
        </w:rPr>
        <w:t> </w:t>
      </w:r>
      <w:r w:rsidRPr="001B5615">
        <w:rPr>
          <w:szCs w:val="20"/>
          <w:b w:val="0"/>
          <w:i w:val="0"/>
          <w:sz w:val="20"/>
          <w:spacing w:val="0"/>
          <w:w w:val="100"/>
          <w:rFonts w:ascii="Times New Roman" w:cs="Times New Roman" w:hAnsi="Times New Roman"/>
          <w:caps w:val="0"/>
        </w:rPr>
        <w:t>will</w:t>
      </w:r>
      <w:r w:rsidRPr="001B5615">
        <w:rPr>
          <w:szCs w:val="20"/>
          <w:b w:val="0"/>
          <w:i w:val="0"/>
          <w:sz w:val="20"/>
          <w:spacing w:val="0"/>
          <w:w w:val="100"/>
          <w:rFonts w:ascii="Times New Roman" w:cs="Times New Roman" w:hAnsi="Times New Roman"/>
          <w:caps w:val="0"/>
        </w:rPr>
        <w:t> </w:t>
      </w:r>
      <w:r w:rsidRPr="001B5615">
        <w:rPr>
          <w:szCs w:val="20"/>
          <w:b w:val="0"/>
          <w:i w:val="0"/>
          <w:sz w:val="20"/>
          <w:spacing w:val="0"/>
          <w:w w:val="100"/>
          <w:rFonts w:ascii="Times New Roman" w:cs="Times New Roman" w:hAnsi="Times New Roman"/>
          <w:caps w:val="0"/>
        </w:rPr>
        <w:t>serve</w:t>
      </w:r>
      <w:r w:rsidRPr="001B5615">
        <w:rPr>
          <w:szCs w:val="20"/>
          <w:b w:val="0"/>
          <w:i w:val="0"/>
          <w:sz w:val="20"/>
          <w:spacing w:val="0"/>
          <w:w w:val="100"/>
          <w:rFonts w:ascii="Times New Roman" w:cs="Times New Roman" w:hAnsi="Times New Roman"/>
          <w:caps w:val="0"/>
        </w:rPr>
        <w:t> </w:t>
      </w:r>
      <w:r w:rsidRPr="001B5615">
        <w:rPr>
          <w:szCs w:val="20"/>
          <w:b w:val="0"/>
          <w:i w:val="0"/>
          <w:sz w:val="20"/>
          <w:spacing w:val="0"/>
          <w:w w:val="100"/>
          <w:rFonts w:ascii="Times New Roman" w:cs="Times New Roman" w:hAnsi="Times New Roman"/>
          <w:caps w:val="0"/>
        </w:rPr>
        <w:t>as</w:t>
      </w:r>
      <w:r w:rsidRPr="001B5615">
        <w:rPr>
          <w:szCs w:val="20"/>
          <w:b w:val="0"/>
          <w:i w:val="0"/>
          <w:sz w:val="20"/>
          <w:spacing w:val="0"/>
          <w:w w:val="100"/>
          <w:rFonts w:ascii="Times New Roman" w:cs="Times New Roman" w:hAnsi="Times New Roman"/>
          <w:caps w:val="0"/>
        </w:rPr>
        <w:t> </w:t>
      </w:r>
      <w:r w:rsidRPr="001B5615">
        <w:rPr>
          <w:szCs w:val="20"/>
          <w:b w:val="0"/>
          <w:i w:val="0"/>
          <w:sz w:val="20"/>
          <w:spacing w:val="0"/>
          <w:w w:val="100"/>
          <w:rFonts w:ascii="Times New Roman" w:cs="Times New Roman" w:hAnsi="Times New Roman"/>
          <w:caps w:val="0"/>
        </w:rPr>
        <w:t>a</w:t>
      </w:r>
      <w:r w:rsidRPr="001B5615">
        <w:rPr>
          <w:szCs w:val="20"/>
          <w:b w:val="0"/>
          <w:i w:val="0"/>
          <w:sz w:val="20"/>
          <w:spacing w:val="0"/>
          <w:w w:val="100"/>
          <w:rFonts w:ascii="Times New Roman" w:cs="Times New Roman" w:hAnsi="Times New Roman"/>
          <w:caps w:val="0"/>
        </w:rPr>
        <w:t> </w:t>
      </w:r>
      <w:r w:rsidRPr="001B5615">
        <w:rPr>
          <w:szCs w:val="20"/>
          <w:b w:val="0"/>
          <w:i w:val="0"/>
          <w:sz w:val="20"/>
          <w:spacing w:val="0"/>
          <w:w w:val="100"/>
          <w:rFonts w:ascii="Times New Roman" w:cs="Times New Roman" w:hAnsi="Times New Roman"/>
          <w:caps w:val="0"/>
        </w:rPr>
        <w:t>good</w:t>
      </w:r>
      <w:r w:rsidRPr="001B5615">
        <w:rPr>
          <w:szCs w:val="20"/>
          <w:b w:val="0"/>
          <w:i w:val="0"/>
          <w:sz w:val="20"/>
          <w:spacing w:val="0"/>
          <w:w w:val="100"/>
          <w:rFonts w:ascii="Times New Roman" w:cs="Times New Roman" w:hAnsi="Times New Roman"/>
          <w:caps w:val="0"/>
        </w:rPr>
        <w:t> </w:t>
      </w:r>
      <w:r w:rsidRPr="001B5615">
        <w:rPr>
          <w:szCs w:val="20"/>
          <w:b w:val="0"/>
          <w:i w:val="0"/>
          <w:sz w:val="20"/>
          <w:spacing w:val="0"/>
          <w:w w:val="100"/>
          <w:rFonts w:ascii="Times New Roman" w:cs="Times New Roman" w:hAnsi="Times New Roman"/>
          <w:caps w:val="0"/>
        </w:rPr>
        <w:t>guide</w:t>
      </w:r>
      <w:r w:rsidRPr="001B5615">
        <w:rPr>
          <w:szCs w:val="20"/>
          <w:b w:val="0"/>
          <w:i w:val="0"/>
          <w:sz w:val="20"/>
          <w:spacing w:val="0"/>
          <w:w w:val="100"/>
          <w:rFonts w:ascii="Times New Roman" w:cs="Times New Roman" w:hAnsi="Times New Roman"/>
          <w:caps w:val="0"/>
        </w:rPr>
        <w:t> </w:t>
      </w:r>
      <w:r w:rsidRPr="001B5615">
        <w:rPr>
          <w:szCs w:val="20"/>
          <w:b w:val="0"/>
          <w:i w:val="0"/>
          <w:sz w:val="20"/>
          <w:spacing w:val="0"/>
          <w:w w:val="100"/>
          <w:rFonts w:ascii="Times New Roman" w:cs="Times New Roman" w:hAnsi="Times New Roman"/>
          <w:caps w:val="0"/>
        </w:rPr>
        <w:t>for</w:t>
      </w:r>
      <w:r w:rsidRPr="001B5615">
        <w:rPr>
          <w:szCs w:val="20"/>
          <w:b w:val="0"/>
          <w:i w:val="0"/>
          <w:sz w:val="20"/>
          <w:spacing w:val="0"/>
          <w:w w:val="100"/>
          <w:rFonts w:ascii="Times New Roman" w:cs="Times New Roman" w:hAnsi="Times New Roman"/>
          <w:caps w:val="0"/>
        </w:rPr>
        <w:t> </w:t>
      </w:r>
      <w:r w:rsidRPr="001B5615">
        <w:rPr>
          <w:szCs w:val="20"/>
          <w:b w:val="0"/>
          <w:i w:val="0"/>
          <w:sz w:val="20"/>
          <w:spacing w:val="0"/>
          <w:w w:val="100"/>
          <w:rFonts w:ascii="Times New Roman" w:cs="Times New Roman" w:hAnsi="Times New Roman"/>
          <w:caps w:val="0"/>
        </w:rPr>
        <w:t>employing</w:t>
      </w:r>
      <w:r w:rsidRPr="001B5615">
        <w:rPr>
          <w:szCs w:val="20"/>
          <w:b w:val="0"/>
          <w:i w:val="0"/>
          <w:sz w:val="20"/>
          <w:spacing w:val="0"/>
          <w:w w:val="100"/>
          <w:rFonts w:ascii="Times New Roman" w:cs="Times New Roman" w:hAnsi="Times New Roman"/>
          <w:caps w:val="0"/>
        </w:rPr>
        <w:t> </w:t>
      </w:r>
      <w:r w:rsidRPr="001B5615">
        <w:rPr>
          <w:szCs w:val="20"/>
          <w:b w:val="0"/>
          <w:i w:val="0"/>
          <w:sz w:val="20"/>
          <w:spacing w:val="0"/>
          <w:w w:val="100"/>
          <w:rFonts w:ascii="Times New Roman" w:cs="Times New Roman" w:hAnsi="Times New Roman"/>
          <w:caps w:val="0"/>
        </w:rPr>
        <w:t>geotechnical</w:t>
      </w:r>
      <w:r w:rsidRPr="001B5615">
        <w:rPr>
          <w:szCs w:val="20"/>
          <w:b w:val="0"/>
          <w:i w:val="0"/>
          <w:sz w:val="20"/>
          <w:spacing w:val="0"/>
          <w:w w:val="100"/>
          <w:rFonts w:ascii="Times New Roman" w:cs="Times New Roman" w:hAnsi="Times New Roman"/>
          <w:caps w:val="0"/>
        </w:rPr>
        <w:t> </w:t>
      </w:r>
      <w:r w:rsidRPr="001B5615">
        <w:rPr>
          <w:szCs w:val="20"/>
          <w:b w:val="0"/>
          <w:i w:val="0"/>
          <w:sz w:val="20"/>
          <w:spacing w:val="0"/>
          <w:w w:val="100"/>
          <w:rFonts w:ascii="Times New Roman" w:cs="Times New Roman" w:hAnsi="Times New Roman"/>
          <w:caps w:val="0"/>
        </w:rPr>
        <w:t>techniques</w:t>
      </w:r>
      <w:r w:rsidRPr="001B5615">
        <w:rPr>
          <w:szCs w:val="20"/>
          <w:b w:val="0"/>
          <w:i w:val="0"/>
          <w:sz w:val="20"/>
          <w:spacing w:val="0"/>
          <w:w w:val="100"/>
          <w:rFonts w:ascii="Times New Roman" w:cs="Times New Roman" w:hAnsi="Times New Roman"/>
          <w:caps w:val="0"/>
        </w:rPr>
        <w:t> </w:t>
      </w:r>
      <w:r w:rsidRPr="001B5615">
        <w:rPr>
          <w:szCs w:val="20"/>
          <w:b w:val="0"/>
          <w:i w:val="0"/>
          <w:sz w:val="20"/>
          <w:spacing w:val="0"/>
          <w:w w:val="100"/>
          <w:rFonts w:ascii="Times New Roman" w:cs="Times New Roman" w:hAnsi="Times New Roman"/>
          <w:caps w:val="0"/>
        </w:rPr>
        <w:t>during</w:t>
      </w:r>
      <w:r w:rsidRPr="001B5615">
        <w:rPr>
          <w:szCs w:val="20"/>
          <w:b w:val="0"/>
          <w:i w:val="0"/>
          <w:sz w:val="20"/>
          <w:spacing w:val="0"/>
          <w:w w:val="100"/>
          <w:rFonts w:ascii="Times New Roman" w:cs="Times New Roman" w:hAnsi="Times New Roman"/>
          <w:caps w:val="0"/>
        </w:rPr>
        <w:t> </w:t>
      </w:r>
      <w:r w:rsidRPr="001B5615">
        <w:rPr>
          <w:szCs w:val="20"/>
          <w:b w:val="0"/>
          <w:i w:val="0"/>
          <w:sz w:val="20"/>
          <w:spacing w:val="0"/>
          <w:w w:val="100"/>
          <w:rFonts w:ascii="Times New Roman" w:cs="Times New Roman" w:hAnsi="Times New Roman"/>
          <w:caps w:val="0"/>
        </w:rPr>
        <w:t>mineral</w:t>
      </w:r>
      <w:r w:rsidRPr="001B5615">
        <w:rPr>
          <w:szCs w:val="20"/>
          <w:b w:val="0"/>
          <w:i w:val="0"/>
          <w:sz w:val="20"/>
          <w:spacing w:val="0"/>
          <w:w w:val="100"/>
          <w:rFonts w:ascii="Times New Roman" w:cs="Times New Roman" w:hAnsi="Times New Roman"/>
          <w:caps w:val="0"/>
        </w:rPr>
        <w:t> </w:t>
      </w:r>
      <w:r w:rsidRPr="001B5615">
        <w:rPr>
          <w:szCs w:val="20"/>
          <w:b w:val="0"/>
          <w:i w:val="0"/>
          <w:sz w:val="20"/>
          <w:spacing w:val="0"/>
          <w:w w:val="100"/>
          <w:rFonts w:ascii="Times New Roman" w:cs="Times New Roman" w:hAnsi="Times New Roman"/>
          <w:caps w:val="0"/>
        </w:rPr>
        <w:t>resources</w:t>
      </w:r>
      <w:r w:rsidRPr="001B5615">
        <w:rPr>
          <w:szCs w:val="20"/>
          <w:b w:val="0"/>
          <w:i w:val="0"/>
          <w:sz w:val="20"/>
          <w:spacing w:val="0"/>
          <w:w w:val="100"/>
          <w:rFonts w:ascii="Times New Roman" w:cs="Times New Roman" w:hAnsi="Times New Roman"/>
          <w:caps w:val="0"/>
        </w:rPr>
        <w:t> </w:t>
      </w:r>
      <w:r w:rsidRPr="001B5615">
        <w:rPr>
          <w:szCs w:val="20"/>
          <w:b w:val="0"/>
          <w:i w:val="0"/>
          <w:sz w:val="20"/>
          <w:spacing w:val="0"/>
          <w:w w:val="100"/>
          <w:rFonts w:ascii="Times New Roman" w:cs="Times New Roman" w:hAnsi="Times New Roman"/>
          <w:caps w:val="0"/>
        </w:rPr>
        <w:t>exploration</w:t>
      </w:r>
      <w:r w:rsidRPr="001B5615">
        <w:rPr>
          <w:szCs w:val="20"/>
          <w:b w:val="0"/>
          <w:i w:val="0"/>
          <w:sz w:val="20"/>
          <w:spacing w:val="0"/>
          <w:w w:val="100"/>
          <w:rFonts w:ascii="Times New Roman" w:cs="Times New Roman" w:hAnsi="Times New Roman"/>
          <w:caps w:val="0"/>
        </w:rPr>
        <w:t> </w:t>
      </w:r>
      <w:r w:rsidRPr="001B5615">
        <w:rPr>
          <w:szCs w:val="20"/>
          <w:b w:val="0"/>
          <w:i w:val="0"/>
          <w:sz w:val="20"/>
          <w:spacing w:val="0"/>
          <w:w w:val="100"/>
          <w:rFonts w:ascii="Times New Roman" w:cs="Times New Roman" w:hAnsi="Times New Roman"/>
          <w:caps w:val="0"/>
        </w:rPr>
        <w:t>on</w:t>
      </w:r>
      <w:r w:rsidRPr="001B5615">
        <w:rPr>
          <w:szCs w:val="20"/>
          <w:b w:val="0"/>
          <w:i w:val="0"/>
          <w:sz w:val="20"/>
          <w:spacing w:val="0"/>
          <w:w w:val="100"/>
          <w:rFonts w:ascii="Times New Roman" w:cs="Times New Roman" w:hAnsi="Times New Roman"/>
          <w:caps w:val="0"/>
        </w:rPr>
        <w:t> </w:t>
      </w:r>
      <w:r w:rsidRPr="001B5615">
        <w:rPr>
          <w:szCs w:val="20"/>
          <w:b w:val="0"/>
          <w:i w:val="0"/>
          <w:sz w:val="20"/>
          <w:spacing w:val="0"/>
          <w:w w:val="100"/>
          <w:rFonts w:ascii="Times New Roman" w:cs="Times New Roman" w:hAnsi="Times New Roman"/>
          <w:caps w:val="0"/>
        </w:rPr>
        <w:t>the</w:t>
      </w:r>
      <w:r w:rsidRPr="001B5615">
        <w:rPr>
          <w:szCs w:val="20"/>
          <w:b w:val="0"/>
          <w:i w:val="0"/>
          <w:sz w:val="20"/>
          <w:spacing w:val="0"/>
          <w:w w:val="100"/>
          <w:rFonts w:ascii="Times New Roman" w:cs="Times New Roman" w:hAnsi="Times New Roman"/>
          <w:caps w:val="0"/>
        </w:rPr>
        <w:t> </w:t>
      </w:r>
      <w:r w:rsidRPr="001B5615">
        <w:rPr>
          <w:szCs w:val="20"/>
          <w:b w:val="0"/>
          <w:i w:val="0"/>
          <w:sz w:val="20"/>
          <w:spacing w:val="0"/>
          <w:w w:val="100"/>
          <w:rFonts w:ascii="Times New Roman" w:cs="Times New Roman" w:hAnsi="Times New Roman"/>
          <w:caps w:val="0"/>
        </w:rPr>
        <w:t>study</w:t>
      </w:r>
      <w:r w:rsidRPr="001B5615">
        <w:rPr>
          <w:szCs w:val="20"/>
          <w:b w:val="0"/>
          <w:i w:val="0"/>
          <w:sz w:val="20"/>
          <w:spacing w:val="0"/>
          <w:w w:val="100"/>
          <w:rFonts w:ascii="Times New Roman" w:cs="Times New Roman" w:hAnsi="Times New Roman"/>
          <w:caps w:val="0"/>
        </w:rPr>
        <w:t> </w:t>
      </w:r>
      <w:r w:rsidRPr="001B5615">
        <w:rPr>
          <w:szCs w:val="20"/>
          <w:b w:val="0"/>
          <w:i w:val="0"/>
          <w:sz w:val="20"/>
          <w:spacing w:val="0"/>
          <w:w w:val="100"/>
          <w:rFonts w:ascii="Times New Roman" w:cs="Times New Roman" w:hAnsi="Times New Roman"/>
          <w:caps w:val="0"/>
        </w:rPr>
        <w:t>area.</w:t>
      </w:r>
    </w:p>
    <w:p w14:paraId="078DAA56" w14:textId="77777777" w:rsidR="0012520B" w:rsidRPr="001B5615" w:rsidRDefault="0012520B" w:rsidP="00261F16">
      <w:pPr>
        <w:jc w:val="both"/>
        <w:spacing w:before="0" w:beforeAutospacing="0" w:after="160" w:afterAutospacing="0" w:lineRule="auto" w:line="360"/>
        <w:rPr>
          <w:szCs w:val="20"/>
          <w:b w:val="0"/>
          <w:i w:val="0"/>
          <w:sz w:val="20"/>
          <w:spacing w:val="0"/>
          <w:w w:val="100"/>
          <w:rFonts w:ascii="Times New Roman" w:cs="Times New Roman" w:hAnsi="Times New Roman"/>
          <w:caps w:val="0"/>
        </w:rPr>
        <w:snapToGrid w:val="0"/>
        <w:textAlignment w:val="baseline"/>
      </w:pPr>
      <w:r>
        <w:rPr>
          <w:b w:val="0"/>
          <w:i w:val="0"/>
          <w:sz w:val="20"/>
          <w:spacing w:val="0"/>
          <w:w w:val="100"/>
          <w:rFonts w:ascii="Times New Roman" w:cs="Times New Roman" w:hAnsi="Times New Roman"/>
          <w:caps w:val="0"/>
        </w:rPr>
        <w:t/>
      </w:r>
    </w:p>
    <w:p w14:paraId="60CC6142" w14:textId="6F90461F" w:rsidR="0012520B" w:rsidRPr="001B5615" w:rsidRDefault="00702D5D" w:rsidP="00261F16">
      <w:pPr>
        <w:jc w:val="both"/>
        <w:spacing w:before="0" w:beforeAutospacing="0" w:after="160" w:afterAutospacing="0" w:lineRule="auto" w:line="360"/>
        <w:rPr>
          <w:szCs w:val="20"/>
          <w:b w:val="0"/>
          <w:i w:val="0"/>
          <w:sz w:val="20"/>
          <w:spacing w:val="0"/>
          <w:w w:val="100"/>
          <w:rFonts w:ascii="Times New Roman" w:cs="Times New Roman" w:hAnsi="Times New Roman"/>
          <w:caps w:val="0"/>
        </w:rPr>
        <w:snapToGrid w:val="0"/>
        <w:textAlignment w:val="baseline"/>
      </w:pPr>
      <w:r w:rsidRPr="001B5615">
        <w:rPr>
          <w:szCs w:val="20"/>
          <w:b w:val="0"/>
          <w:i w:val="0"/>
          <w:sz w:val="20"/>
          <w:spacing w:val="0"/>
          <w:w w:val="100"/>
          <w:rFonts w:ascii="Times New Roman" w:cs="Times New Roman" w:hAnsi="Times New Roman"/>
          <w:caps w:val="0"/>
        </w:rPr>
        <w:t>Key</w:t>
      </w:r>
      <w:r w:rsidRPr="001B5615">
        <w:rPr>
          <w:szCs w:val="20"/>
          <w:b w:val="0"/>
          <w:i w:val="0"/>
          <w:sz w:val="20"/>
          <w:spacing w:val="0"/>
          <w:w w:val="100"/>
          <w:rFonts w:ascii="Times New Roman" w:cs="Times New Roman" w:hAnsi="Times New Roman"/>
          <w:caps w:val="0"/>
        </w:rPr>
        <w:t> </w:t>
      </w:r>
      <w:r w:rsidRPr="001B5615">
        <w:rPr>
          <w:szCs w:val="20"/>
          <w:b w:val="0"/>
          <w:i w:val="0"/>
          <w:sz w:val="20"/>
          <w:spacing w:val="0"/>
          <w:w w:val="100"/>
          <w:rFonts w:ascii="Times New Roman" w:cs="Times New Roman" w:hAnsi="Times New Roman"/>
          <w:caps w:val="0"/>
        </w:rPr>
        <w:t>words:</w:t>
      </w:r>
      <w:r w:rsidRPr="001B5615">
        <w:rPr>
          <w:szCs w:val="20"/>
          <w:b w:val="0"/>
          <w:i w:val="0"/>
          <w:sz w:val="20"/>
          <w:spacing w:val="0"/>
          <w:w w:val="100"/>
          <w:rFonts w:ascii="Times New Roman" w:cs="Times New Roman" w:hAnsi="Times New Roman"/>
          <w:caps w:val="0"/>
        </w:rPr>
        <w:t> </w:t>
      </w:r>
      <w:r w:rsidRPr="001B5615">
        <w:rPr>
          <w:szCs w:val="20"/>
          <w:b w:val="0"/>
          <w:i w:val="0"/>
          <w:sz w:val="20"/>
          <w:spacing w:val="0"/>
          <w:w w:val="100"/>
          <w:rFonts w:ascii="Times New Roman" w:cs="Times New Roman" w:hAnsi="Times New Roman"/>
          <w:caps w:val="0"/>
        </w:rPr>
        <w:t>field</w:t>
      </w:r>
      <w:r w:rsidRPr="001B5615">
        <w:rPr>
          <w:szCs w:val="20"/>
          <w:b w:val="0"/>
          <w:i w:val="0"/>
          <w:sz w:val="20"/>
          <w:spacing w:val="0"/>
          <w:w w:val="100"/>
          <w:rFonts w:ascii="Times New Roman" w:cs="Times New Roman" w:hAnsi="Times New Roman"/>
          <w:caps w:val="0"/>
        </w:rPr>
        <w:t> </w:t>
      </w:r>
      <w:r w:rsidRPr="001B5615">
        <w:rPr>
          <w:szCs w:val="20"/>
          <w:b w:val="0"/>
          <w:i w:val="0"/>
          <w:sz w:val="20"/>
          <w:spacing w:val="0"/>
          <w:w w:val="100"/>
          <w:rFonts w:ascii="Times New Roman" w:cs="Times New Roman" w:hAnsi="Times New Roman"/>
          <w:caps w:val="0"/>
        </w:rPr>
        <w:t>mapping</w:t>
      </w:r>
      <w:r w:rsidRPr="001B5615">
        <w:rPr>
          <w:szCs w:val="20"/>
          <w:b w:val="0"/>
          <w:i w:val="0"/>
          <w:sz w:val="20"/>
          <w:spacing w:val="0"/>
          <w:w w:val="100"/>
          <w:rFonts w:ascii="Times New Roman" w:cs="Times New Roman" w:hAnsi="Times New Roman"/>
          <w:caps w:val="0"/>
        </w:rPr>
        <w:t> </w:t>
      </w:r>
      <w:r w:rsidRPr="001B5615">
        <w:rPr>
          <w:szCs w:val="20"/>
          <w:b w:val="0"/>
          <w:i w:val="0"/>
          <w:sz w:val="20"/>
          <w:spacing w:val="0"/>
          <w:w w:val="100"/>
          <w:rFonts w:ascii="Times New Roman" w:cs="Times New Roman" w:hAnsi="Times New Roman"/>
          <w:caps w:val="0"/>
        </w:rPr>
        <w:t>;</w:t>
      </w:r>
      <w:r w:rsidRPr="001B5615">
        <w:rPr>
          <w:szCs w:val="20"/>
          <w:b w:val="0"/>
          <w:i w:val="0"/>
          <w:sz w:val="20"/>
          <w:spacing w:val="0"/>
          <w:w w:val="100"/>
          <w:rFonts w:ascii="Times New Roman" w:cs="Times New Roman" w:hAnsi="Times New Roman"/>
          <w:caps w:val="0"/>
        </w:rPr>
        <w:t> </w:t>
      </w:r>
      <w:r w:rsidRPr="001B5615">
        <w:rPr>
          <w:szCs w:val="20"/>
          <w:b w:val="0"/>
          <w:i w:val="0"/>
          <w:sz w:val="20"/>
          <w:spacing w:val="0"/>
          <w:w w:val="100"/>
          <w:rFonts w:ascii="Times New Roman" w:cs="Times New Roman" w:hAnsi="Times New Roman"/>
          <w:caps w:val="0"/>
        </w:rPr>
        <w:t>granite;</w:t>
      </w:r>
      <w:r w:rsidRPr="001B5615">
        <w:rPr>
          <w:szCs w:val="20"/>
          <w:b w:val="0"/>
          <w:i w:val="0"/>
          <w:sz w:val="20"/>
          <w:spacing w:val="0"/>
          <w:w w:val="100"/>
          <w:rFonts w:ascii="Times New Roman" w:cs="Times New Roman" w:hAnsi="Times New Roman"/>
          <w:caps w:val="0"/>
        </w:rPr>
        <w:t> </w:t>
      </w:r>
      <w:r w:rsidRPr="001B5615">
        <w:rPr>
          <w:szCs w:val="20"/>
          <w:b w:val="0"/>
          <w:i w:val="0"/>
          <w:sz w:val="20"/>
          <w:spacing w:val="0"/>
          <w:w w:val="100"/>
          <w:rFonts w:ascii="Times New Roman" w:cs="Times New Roman" w:hAnsi="Times New Roman"/>
          <w:caps w:val="0"/>
        </w:rPr>
        <w:t>outcrop;</w:t>
      </w:r>
      <w:r w:rsidRPr="001B5615">
        <w:rPr>
          <w:szCs w:val="20"/>
          <w:b w:val="0"/>
          <w:i w:val="0"/>
          <w:sz w:val="20"/>
          <w:spacing w:val="0"/>
          <w:w w:val="100"/>
          <w:rFonts w:ascii="Times New Roman" w:cs="Times New Roman" w:hAnsi="Times New Roman"/>
          <w:caps w:val="0"/>
        </w:rPr>
        <w:t> </w:t>
      </w:r>
      <w:r w:rsidRPr="001B5615">
        <w:rPr>
          <w:szCs w:val="20"/>
          <w:b w:val="0"/>
          <w:i w:val="0"/>
          <w:sz w:val="20"/>
          <w:spacing w:val="0"/>
          <w:w w:val="100"/>
          <w:rFonts w:ascii="Times New Roman" w:cs="Times New Roman" w:hAnsi="Times New Roman"/>
          <w:caps w:val="0"/>
        </w:rPr>
        <w:t>rock.</w:t>
      </w:r>
    </w:p>
    <w:p w14:paraId="3F1D009F" w14:textId="16BCE9BB" w:rsidR="00702D5D" w:rsidRPr="001B5615" w:rsidRDefault="00702D5D" w:rsidP="00702D5D">
      <w:pPr>
        <w:jc w:val="both"/>
        <w:spacing w:before="0" w:beforeAutospacing="0" w:after="0" w:afterAutospacing="0" w:lineRule="auto" w:line="240"/>
        <w:rPr>
          <w:szCs w:val="20"/>
          <w:lang w:val="en-GB" w:eastAsia="en-GB"/>
          <w:b w:val="0"/>
          <w:i w:val="0"/>
          <w:color w:val="000000"/>
          <w:sz w:val="20"/>
          <w:spacing w:val="0"/>
          <w:w w:val="100"/>
          <w:rFonts w:ascii="Calibri" w:cs="Times New Roman" w:eastAsia="Times New Roman" w:hAnsi="Calibri"/>
          <w:caps w:val="0"/>
        </w:rPr>
        <w:snapToGrid w:val="0"/>
        <w:textAlignment w:val="baseline"/>
      </w:pPr>
      <w:r w:rsidRPr="001B5615">
        <w:rPr>
          <w:szCs w:val="20"/>
          <w:b w:val="0"/>
          <w:i w:val="0"/>
          <w:sz w:val="20"/>
          <w:spacing w:val="0"/>
          <w:w w:val="100"/>
          <w:rFonts w:ascii="Times New Roman" w:cs="Times New Roman" w:hAnsi="Times New Roman"/>
          <w:caps w:val="0"/>
        </w:rPr>
        <w:t>Abbreviations:</w:t>
      </w:r>
      <w:r w:rsidRPr="001B5615">
        <w:rPr>
          <w:szCs w:val="20"/>
          <w:b w:val="0"/>
          <w:i w:val="0"/>
          <w:sz w:val="20"/>
          <w:spacing w:val="0"/>
          <w:w w:val="100"/>
          <w:rFonts w:ascii="Times New Roman" w:cs="Times New Roman" w:hAnsi="Times New Roman"/>
          <w:caps w:val="0"/>
        </w:rPr>
        <w:t> </w:t>
      </w:r>
      <w:r w:rsidRPr="001B5615">
        <w:rPr>
          <w:szCs w:val="20"/>
          <w:lang w:val="en-GB" w:eastAsia="en-GB"/>
          <w:b w:val="0"/>
          <w:i w:val="0"/>
          <w:color w:val="000000"/>
          <w:sz w:val="20"/>
          <w:spacing w:val="0"/>
          <w:w w:val="100"/>
          <w:rFonts w:ascii="Calibri" w:cs="Times New Roman" w:eastAsia="Times New Roman" w:hAnsi="Calibri"/>
          <w:caps w:val="0"/>
        </w:rPr>
        <w:t>GM:</w:t>
      </w:r>
      <w:r w:rsidRPr="001B5615">
        <w:rPr>
          <w:szCs w:val="20"/>
          <w:lang w:val="en-GB" w:eastAsia="en-GB"/>
          <w:b w:val="0"/>
          <w:i w:val="0"/>
          <w:color w:val="000000"/>
          <w:sz w:val="20"/>
          <w:spacing w:val="0"/>
          <w:w w:val="100"/>
          <w:rFonts w:ascii="Calibri" w:cs="Times New Roman" w:eastAsia="Times New Roman" w:hAnsi="Calibri"/>
          <w:caps w:val="0"/>
        </w:rPr>
        <w:t> </w:t>
      </w:r>
      <w:r w:rsidRPr="001B5615">
        <w:rPr>
          <w:szCs w:val="20"/>
          <w:lang w:val="en-GB" w:eastAsia="en-GB"/>
          <w:b w:val="0"/>
          <w:i w:val="0"/>
          <w:color w:val="000000"/>
          <w:sz w:val="20"/>
          <w:spacing w:val="0"/>
          <w:w w:val="100"/>
          <w:rFonts w:ascii="Calibri" w:cs="Times New Roman" w:eastAsia="Times New Roman" w:hAnsi="Calibri"/>
          <w:caps w:val="0"/>
        </w:rPr>
        <w:t>Group</w:t>
      </w:r>
      <w:r w:rsidRPr="001B5615">
        <w:rPr>
          <w:szCs w:val="20"/>
          <w:lang w:val="en-GB" w:eastAsia="en-GB"/>
          <w:b w:val="0"/>
          <w:i w:val="0"/>
          <w:color w:val="000000"/>
          <w:sz w:val="20"/>
          <w:spacing w:val="0"/>
          <w:w w:val="100"/>
          <w:rFonts w:ascii="Calibri" w:cs="Times New Roman" w:eastAsia="Times New Roman" w:hAnsi="Calibri"/>
          <w:caps w:val="0"/>
        </w:rPr>
        <w:t> </w:t>
      </w:r>
      <w:r w:rsidRPr="001B5615">
        <w:rPr>
          <w:szCs w:val="20"/>
          <w:lang w:val="en-GB" w:eastAsia="en-GB"/>
          <w:b w:val="0"/>
          <w:i w:val="0"/>
          <w:color w:val="000000"/>
          <w:sz w:val="20"/>
          <w:spacing w:val="0"/>
          <w:w w:val="100"/>
          <w:rFonts w:ascii="Calibri" w:cs="Times New Roman" w:eastAsia="Times New Roman" w:hAnsi="Calibri"/>
          <w:caps w:val="0"/>
        </w:rPr>
        <w:t>Mapping;</w:t>
      </w:r>
      <w:r w:rsidRPr="001B5615">
        <w:rPr>
          <w:szCs w:val="20"/>
          <w:lang w:val="en-GB" w:eastAsia="en-GB"/>
          <w:b w:val="0"/>
          <w:i w:val="0"/>
          <w:color w:val="000000"/>
          <w:sz w:val="20"/>
          <w:spacing w:val="0"/>
          <w:w w:val="100"/>
          <w:rFonts w:ascii="Calibri" w:cs="Times New Roman" w:eastAsia="Times New Roman" w:hAnsi="Calibri"/>
          <w:caps w:val="0"/>
        </w:rPr>
        <w:t>  </w:t>
      </w:r>
      <w:r w:rsidRPr="001B5615">
        <w:rPr>
          <w:szCs w:val="20"/>
          <w:lang w:val="en-GB" w:eastAsia="en-GB"/>
          <w:b w:val="0"/>
          <w:i w:val="0"/>
          <w:color w:val="000000"/>
          <w:sz w:val="20"/>
          <w:spacing w:val="0"/>
          <w:w w:val="100"/>
          <w:rFonts w:ascii="Calibri" w:cs="Times New Roman" w:eastAsia="Times New Roman" w:hAnsi="Calibri"/>
          <w:caps w:val="0"/>
        </w:rPr>
        <w:t>GPS:</w:t>
      </w:r>
      <w:r w:rsidRPr="001B5615">
        <w:rPr>
          <w:szCs w:val="20"/>
          <w:lang w:val="en-GB" w:eastAsia="en-GB"/>
          <w:b w:val="0"/>
          <w:i w:val="0"/>
          <w:color w:val="000000"/>
          <w:sz w:val="20"/>
          <w:spacing w:val="0"/>
          <w:w w:val="100"/>
          <w:rFonts w:ascii="Calibri" w:cs="Times New Roman" w:eastAsia="Times New Roman" w:hAnsi="Calibri"/>
          <w:caps w:val="0"/>
        </w:rPr>
        <w:t> </w:t>
      </w:r>
      <w:r w:rsidRPr="001B5615">
        <w:rPr>
          <w:szCs w:val="20"/>
          <w:lang w:val="en-GB" w:eastAsia="en-GB"/>
          <w:b w:val="0"/>
          <w:i w:val="0"/>
          <w:color w:val="000000"/>
          <w:sz w:val="20"/>
          <w:spacing w:val="0"/>
          <w:w w:val="100"/>
          <w:rFonts w:ascii="Calibri" w:cs="Times New Roman" w:eastAsia="Times New Roman" w:hAnsi="Calibri"/>
          <w:caps w:val="0"/>
        </w:rPr>
        <w:t>Global</w:t>
      </w:r>
      <w:r w:rsidRPr="001B5615">
        <w:rPr>
          <w:szCs w:val="20"/>
          <w:lang w:val="en-GB" w:eastAsia="en-GB"/>
          <w:b w:val="0"/>
          <w:i w:val="0"/>
          <w:color w:val="000000"/>
          <w:sz w:val="20"/>
          <w:spacing w:val="0"/>
          <w:w w:val="100"/>
          <w:rFonts w:ascii="Calibri" w:cs="Times New Roman" w:eastAsia="Times New Roman" w:hAnsi="Calibri"/>
          <w:caps w:val="0"/>
        </w:rPr>
        <w:t> </w:t>
      </w:r>
      <w:r w:rsidRPr="001B5615">
        <w:rPr>
          <w:szCs w:val="20"/>
          <w:lang w:val="en-GB" w:eastAsia="en-GB"/>
          <w:b w:val="0"/>
          <w:i w:val="0"/>
          <w:color w:val="000000"/>
          <w:sz w:val="20"/>
          <w:spacing w:val="0"/>
          <w:w w:val="100"/>
          <w:rFonts w:ascii="Calibri" w:cs="Times New Roman" w:eastAsia="Times New Roman" w:hAnsi="Calibri"/>
          <w:caps w:val="0"/>
        </w:rPr>
        <w:t>Positioning</w:t>
      </w:r>
      <w:r w:rsidRPr="001B5615">
        <w:rPr>
          <w:szCs w:val="20"/>
          <w:lang w:val="en-GB" w:eastAsia="en-GB"/>
          <w:b w:val="0"/>
          <w:i w:val="0"/>
          <w:color w:val="000000"/>
          <w:sz w:val="20"/>
          <w:spacing w:val="0"/>
          <w:w w:val="100"/>
          <w:rFonts w:ascii="Calibri" w:cs="Times New Roman" w:eastAsia="Times New Roman" w:hAnsi="Calibri"/>
          <w:caps w:val="0"/>
        </w:rPr>
        <w:t> </w:t>
      </w:r>
      <w:r w:rsidRPr="001B5615">
        <w:rPr>
          <w:szCs w:val="20"/>
          <w:lang w:val="en-GB" w:eastAsia="en-GB"/>
          <w:b w:val="0"/>
          <w:i w:val="0"/>
          <w:color w:val="000000"/>
          <w:sz w:val="20"/>
          <w:spacing w:val="0"/>
          <w:w w:val="100"/>
          <w:rFonts w:ascii="Calibri" w:cs="Times New Roman" w:eastAsia="Times New Roman" w:hAnsi="Calibri"/>
          <w:caps w:val="0"/>
        </w:rPr>
        <w:t>System;</w:t>
      </w:r>
      <w:r w:rsidRPr="001B5615">
        <w:rPr>
          <w:szCs w:val="20"/>
          <w:lang w:val="en-GB" w:eastAsia="en-GB"/>
          <w:b w:val="0"/>
          <w:i w:val="0"/>
          <w:color w:val="000000"/>
          <w:sz w:val="20"/>
          <w:spacing w:val="0"/>
          <w:w w:val="100"/>
          <w:rFonts w:ascii="Calibri" w:cs="Times New Roman" w:eastAsia="Times New Roman" w:hAnsi="Calibri"/>
          <w:caps w:val="0"/>
        </w:rPr>
        <w:t> </w:t>
      </w:r>
      <w:r w:rsidRPr="001B5615">
        <w:rPr>
          <w:szCs w:val="20"/>
          <w:lang w:val="en-GB" w:eastAsia="en-GB"/>
          <w:b w:val="0"/>
          <w:i w:val="0"/>
          <w:color w:val="000000"/>
          <w:sz w:val="20"/>
          <w:spacing w:val="0"/>
          <w:w w:val="100"/>
          <w:rFonts w:ascii="Calibri" w:cs="Times New Roman" w:eastAsia="Times New Roman" w:hAnsi="Calibri"/>
          <w:caps w:val="0"/>
        </w:rPr>
        <w:t>IM:</w:t>
      </w:r>
      <w:r w:rsidRPr="001B5615">
        <w:rPr>
          <w:szCs w:val="20"/>
          <w:lang w:val="en-GB" w:eastAsia="en-GB"/>
          <w:b w:val="0"/>
          <w:i w:val="0"/>
          <w:color w:val="000000"/>
          <w:sz w:val="20"/>
          <w:spacing w:val="0"/>
          <w:w w:val="100"/>
          <w:rFonts w:ascii="Calibri" w:cs="Times New Roman" w:eastAsia="Times New Roman" w:hAnsi="Calibri"/>
          <w:caps w:val="0"/>
        </w:rPr>
        <w:t> </w:t>
      </w:r>
      <w:r w:rsidRPr="001B5615">
        <w:rPr>
          <w:szCs w:val="20"/>
          <w:lang w:val="en-GB" w:eastAsia="en-GB"/>
          <w:b w:val="0"/>
          <w:i w:val="0"/>
          <w:color w:val="000000"/>
          <w:sz w:val="20"/>
          <w:spacing w:val="0"/>
          <w:w w:val="100"/>
          <w:rFonts w:ascii="Calibri" w:cs="Times New Roman" w:eastAsia="Times New Roman" w:hAnsi="Calibri"/>
          <w:caps w:val="0"/>
        </w:rPr>
        <w:t>Individual</w:t>
      </w:r>
      <w:r w:rsidRPr="001B5615">
        <w:rPr>
          <w:szCs w:val="20"/>
          <w:lang w:val="en-GB" w:eastAsia="en-GB"/>
          <w:b w:val="0"/>
          <w:i w:val="0"/>
          <w:color w:val="000000"/>
          <w:sz w:val="20"/>
          <w:spacing w:val="0"/>
          <w:w w:val="100"/>
          <w:rFonts w:ascii="Calibri" w:cs="Times New Roman" w:eastAsia="Times New Roman" w:hAnsi="Calibri"/>
          <w:caps w:val="0"/>
        </w:rPr>
        <w:t> </w:t>
      </w:r>
      <w:r w:rsidRPr="001B5615">
        <w:rPr>
          <w:szCs w:val="20"/>
          <w:lang w:val="en-GB" w:eastAsia="en-GB"/>
          <w:b w:val="0"/>
          <w:i w:val="0"/>
          <w:color w:val="000000"/>
          <w:sz w:val="20"/>
          <w:spacing w:val="0"/>
          <w:w w:val="100"/>
          <w:rFonts w:ascii="Calibri" w:cs="Times New Roman" w:eastAsia="Times New Roman" w:hAnsi="Calibri"/>
          <w:caps w:val="0"/>
        </w:rPr>
        <w:t>Mapping;</w:t>
      </w:r>
      <w:r w:rsidRPr="001B5615">
        <w:rPr>
          <w:szCs w:val="20"/>
          <w:lang w:val="en-GB" w:eastAsia="en-GB"/>
          <w:b w:val="0"/>
          <w:i w:val="0"/>
          <w:color w:val="000000"/>
          <w:sz w:val="20"/>
          <w:spacing w:val="0"/>
          <w:w w:val="100"/>
          <w:rFonts w:ascii="Calibri" w:cs="Times New Roman" w:eastAsia="Times New Roman" w:hAnsi="Calibri"/>
          <w:caps w:val="0"/>
        </w:rPr>
        <w:t> </w:t>
      </w:r>
      <w:r w:rsidRPr="001B5615">
        <w:rPr>
          <w:szCs w:val="20"/>
          <w:lang w:val="en-GB" w:eastAsia="en-GB"/>
          <w:b w:val="0"/>
          <w:i w:val="0"/>
          <w:color w:val="000000"/>
          <w:sz w:val="20"/>
          <w:spacing w:val="0"/>
          <w:w w:val="100"/>
          <w:rFonts w:ascii="Calibri" w:cs="Times New Roman" w:eastAsia="Times New Roman" w:hAnsi="Calibri"/>
          <w:caps w:val="0"/>
        </w:rPr>
        <w:t>L:</w:t>
      </w:r>
      <w:r w:rsidRPr="001B5615">
        <w:rPr>
          <w:szCs w:val="20"/>
          <w:lang w:val="en-GB" w:eastAsia="en-GB"/>
          <w:b w:val="0"/>
          <w:i w:val="0"/>
          <w:color w:val="000000"/>
          <w:sz w:val="20"/>
          <w:spacing w:val="0"/>
          <w:w w:val="100"/>
          <w:rFonts w:ascii="Calibri" w:cs="Times New Roman" w:eastAsia="Times New Roman" w:hAnsi="Calibri"/>
          <w:caps w:val="0"/>
        </w:rPr>
        <w:t> </w:t>
      </w:r>
      <w:r w:rsidRPr="001B5615">
        <w:rPr>
          <w:szCs w:val="20"/>
          <w:lang w:val="en-GB" w:eastAsia="en-GB"/>
          <w:b w:val="0"/>
          <w:i w:val="0"/>
          <w:color w:val="000000"/>
          <w:sz w:val="20"/>
          <w:spacing w:val="0"/>
          <w:w w:val="100"/>
          <w:rFonts w:ascii="Calibri" w:cs="Times New Roman" w:eastAsia="Times New Roman" w:hAnsi="Calibri"/>
          <w:caps w:val="0"/>
        </w:rPr>
        <w:t>Location;</w:t>
      </w:r>
      <w:r w:rsidRPr="001B5615">
        <w:rPr>
          <w:szCs w:val="20"/>
          <w:lang w:val="en-GB" w:eastAsia="en-GB"/>
          <w:b w:val="0"/>
          <w:i w:val="0"/>
          <w:color w:val="000000"/>
          <w:sz w:val="20"/>
          <w:spacing w:val="0"/>
          <w:w w:val="100"/>
          <w:rFonts w:ascii="Calibri" w:cs="Times New Roman" w:eastAsia="Times New Roman" w:hAnsi="Calibri"/>
          <w:caps w:val="0"/>
        </w:rPr>
        <w:t> </w:t>
      </w:r>
      <w:r w:rsidRPr="001B5615">
        <w:rPr>
          <w:szCs w:val="20"/>
          <w:lang w:val="en-GB" w:eastAsia="en-GB"/>
          <w:b w:val="0"/>
          <w:i w:val="0"/>
          <w:color w:val="000000"/>
          <w:sz w:val="20"/>
          <w:spacing w:val="0"/>
          <w:w w:val="100"/>
          <w:rFonts w:ascii="Calibri" w:cs="Times New Roman" w:eastAsia="Times New Roman" w:hAnsi="Calibri"/>
          <w:caps w:val="0"/>
        </w:rPr>
        <w:t>LGA:</w:t>
      </w:r>
      <w:r w:rsidRPr="001B5615">
        <w:rPr>
          <w:szCs w:val="20"/>
          <w:lang w:val="en-GB" w:eastAsia="en-GB"/>
          <w:b w:val="0"/>
          <w:i w:val="0"/>
          <w:color w:val="000000"/>
          <w:sz w:val="20"/>
          <w:spacing w:val="0"/>
          <w:w w:val="100"/>
          <w:rFonts w:ascii="Calibri" w:cs="Times New Roman" w:eastAsia="Times New Roman" w:hAnsi="Calibri"/>
          <w:caps w:val="0"/>
        </w:rPr>
        <w:t> </w:t>
      </w:r>
      <w:r w:rsidRPr="001B5615">
        <w:rPr>
          <w:szCs w:val="20"/>
          <w:lang w:val="en-GB" w:eastAsia="en-GB"/>
          <w:b w:val="0"/>
          <w:i w:val="0"/>
          <w:color w:val="000000"/>
          <w:sz w:val="20"/>
          <w:spacing w:val="0"/>
          <w:w w:val="100"/>
          <w:rFonts w:ascii="Calibri" w:cs="Times New Roman" w:eastAsia="Times New Roman" w:hAnsi="Calibri"/>
          <w:caps w:val="0"/>
        </w:rPr>
        <w:t>Local</w:t>
      </w:r>
      <w:r w:rsidRPr="001B5615">
        <w:rPr>
          <w:szCs w:val="20"/>
          <w:lang w:val="en-GB" w:eastAsia="en-GB"/>
          <w:b w:val="0"/>
          <w:i w:val="0"/>
          <w:color w:val="000000"/>
          <w:sz w:val="20"/>
          <w:spacing w:val="0"/>
          <w:w w:val="100"/>
          <w:rFonts w:ascii="Calibri" w:cs="Times New Roman" w:eastAsia="Times New Roman" w:hAnsi="Calibri"/>
          <w:caps w:val="0"/>
        </w:rPr>
        <w:t> </w:t>
      </w:r>
      <w:r w:rsidRPr="001B5615">
        <w:rPr>
          <w:szCs w:val="20"/>
          <w:lang w:val="en-GB" w:eastAsia="en-GB"/>
          <w:b w:val="0"/>
          <w:i w:val="0"/>
          <w:color w:val="000000"/>
          <w:sz w:val="20"/>
          <w:spacing w:val="0"/>
          <w:w w:val="100"/>
          <w:rFonts w:ascii="Calibri" w:cs="Times New Roman" w:eastAsia="Times New Roman" w:hAnsi="Calibri"/>
          <w:caps w:val="0"/>
        </w:rPr>
        <w:t>Government</w:t>
      </w:r>
      <w:r w:rsidRPr="001B5615">
        <w:rPr>
          <w:szCs w:val="20"/>
          <w:lang w:val="en-GB" w:eastAsia="en-GB"/>
          <w:b w:val="0"/>
          <w:i w:val="0"/>
          <w:color w:val="000000"/>
          <w:sz w:val="20"/>
          <w:spacing w:val="0"/>
          <w:w w:val="100"/>
          <w:rFonts w:ascii="Calibri" w:cs="Times New Roman" w:eastAsia="Times New Roman" w:hAnsi="Calibri"/>
          <w:caps w:val="0"/>
        </w:rPr>
        <w:t> </w:t>
      </w:r>
      <w:r w:rsidRPr="001B5615">
        <w:rPr>
          <w:szCs w:val="20"/>
          <w:lang w:val="en-GB" w:eastAsia="en-GB"/>
          <w:b w:val="0"/>
          <w:i w:val="0"/>
          <w:color w:val="000000"/>
          <w:sz w:val="20"/>
          <w:spacing w:val="0"/>
          <w:w w:val="100"/>
          <w:rFonts w:ascii="Calibri" w:cs="Times New Roman" w:eastAsia="Times New Roman" w:hAnsi="Calibri"/>
          <w:caps w:val="0"/>
        </w:rPr>
        <w:t>Area</w:t>
      </w:r>
      <w:r w:rsidR="000B0490" w:rsidRPr="001B5615">
        <w:rPr>
          <w:szCs w:val="20"/>
          <w:lang w:val="en-GB" w:eastAsia="en-GB"/>
          <w:b w:val="0"/>
          <w:i w:val="0"/>
          <w:color w:val="000000"/>
          <w:sz w:val="20"/>
          <w:spacing w:val="0"/>
          <w:w w:val="100"/>
          <w:rFonts w:ascii="Calibri" w:cs="Times New Roman" w:eastAsia="Times New Roman" w:hAnsi="Calibri"/>
          <w:caps w:val="0"/>
        </w:rPr>
        <w:t>;</w:t>
      </w:r>
      <w:r w:rsidR="000B0490" w:rsidRPr="001B5615">
        <w:rPr>
          <w:szCs w:val="20"/>
          <w:lang w:val="en-GB" w:eastAsia="en-GB"/>
          <w:b w:val="0"/>
          <w:i w:val="0"/>
          <w:color w:val="000000"/>
          <w:sz w:val="20"/>
          <w:spacing w:val="0"/>
          <w:w w:val="100"/>
          <w:rFonts w:ascii="Calibri" w:cs="Times New Roman" w:eastAsia="Times New Roman" w:hAnsi="Calibri"/>
          <w:caps w:val="0"/>
        </w:rPr>
        <w:t> </w:t>
      </w:r>
      <w:r w:rsidR="000B0490" w:rsidRPr="001B5615">
        <w:rPr>
          <w:szCs w:val="20"/>
          <w:lang w:val="en-GB" w:eastAsia="en-GB"/>
          <w:b w:val="0"/>
          <w:i w:val="0"/>
          <w:color w:val="000000"/>
          <w:sz w:val="20"/>
          <w:spacing w:val="0"/>
          <w:w w:val="100"/>
          <w:rFonts w:ascii="Calibri" w:cs="Times New Roman" w:eastAsia="Times New Roman" w:hAnsi="Calibri"/>
          <w:caps w:val="0"/>
        </w:rPr>
        <w:t>MSL:</w:t>
      </w:r>
      <w:r w:rsidR="000B0490" w:rsidRPr="001B5615">
        <w:rPr>
          <w:szCs w:val="20"/>
          <w:lang w:val="en-GB" w:eastAsia="en-GB"/>
          <w:b w:val="0"/>
          <w:i w:val="0"/>
          <w:color w:val="000000"/>
          <w:sz w:val="20"/>
          <w:spacing w:val="0"/>
          <w:w w:val="100"/>
          <w:rFonts w:ascii="Calibri" w:cs="Times New Roman" w:eastAsia="Times New Roman" w:hAnsi="Calibri"/>
          <w:caps w:val="0"/>
        </w:rPr>
        <w:t> </w:t>
      </w:r>
      <w:r w:rsidR="000B0490" w:rsidRPr="001B5615">
        <w:rPr>
          <w:szCs w:val="20"/>
          <w:lang w:val="en-GB" w:eastAsia="en-GB"/>
          <w:b w:val="0"/>
          <w:i w:val="0"/>
          <w:color w:val="000000"/>
          <w:sz w:val="20"/>
          <w:spacing w:val="0"/>
          <w:w w:val="100"/>
          <w:rFonts w:ascii="Calibri" w:cs="Times New Roman" w:eastAsia="Times New Roman" w:hAnsi="Calibri"/>
          <w:caps w:val="0"/>
        </w:rPr>
        <w:t>Mean</w:t>
      </w:r>
      <w:r w:rsidR="000B0490" w:rsidRPr="001B5615">
        <w:rPr>
          <w:szCs w:val="20"/>
          <w:lang w:val="en-GB" w:eastAsia="en-GB"/>
          <w:b w:val="0"/>
          <w:i w:val="0"/>
          <w:color w:val="000000"/>
          <w:sz w:val="20"/>
          <w:spacing w:val="0"/>
          <w:w w:val="100"/>
          <w:rFonts w:ascii="Calibri" w:cs="Times New Roman" w:eastAsia="Times New Roman" w:hAnsi="Calibri"/>
          <w:caps w:val="0"/>
        </w:rPr>
        <w:t> </w:t>
      </w:r>
      <w:r w:rsidR="000B0490" w:rsidRPr="001B5615">
        <w:rPr>
          <w:szCs w:val="20"/>
          <w:lang w:val="en-GB" w:eastAsia="en-GB"/>
          <w:b w:val="0"/>
          <w:i w:val="0"/>
          <w:color w:val="000000"/>
          <w:sz w:val="20"/>
          <w:spacing w:val="0"/>
          <w:w w:val="100"/>
          <w:rFonts w:ascii="Calibri" w:cs="Times New Roman" w:eastAsia="Times New Roman" w:hAnsi="Calibri"/>
          <w:caps w:val="0"/>
        </w:rPr>
        <w:t>Sea</w:t>
      </w:r>
      <w:r w:rsidR="000B0490" w:rsidRPr="001B5615">
        <w:rPr>
          <w:szCs w:val="20"/>
          <w:lang w:val="en-GB" w:eastAsia="en-GB"/>
          <w:b w:val="0"/>
          <w:i w:val="0"/>
          <w:color w:val="000000"/>
          <w:sz w:val="20"/>
          <w:spacing w:val="0"/>
          <w:w w:val="100"/>
          <w:rFonts w:ascii="Calibri" w:cs="Times New Roman" w:eastAsia="Times New Roman" w:hAnsi="Calibri"/>
          <w:caps w:val="0"/>
        </w:rPr>
        <w:t> </w:t>
      </w:r>
      <w:r w:rsidR="000B0490" w:rsidRPr="001B5615">
        <w:rPr>
          <w:szCs w:val="20"/>
          <w:lang w:val="en-GB" w:eastAsia="en-GB"/>
          <w:b w:val="0"/>
          <w:i w:val="0"/>
          <w:color w:val="000000"/>
          <w:sz w:val="20"/>
          <w:spacing w:val="0"/>
          <w:w w:val="100"/>
          <w:rFonts w:ascii="Calibri" w:cs="Times New Roman" w:eastAsia="Times New Roman" w:hAnsi="Calibri"/>
          <w:caps w:val="0"/>
        </w:rPr>
        <w:t>Level</w:t>
      </w:r>
    </w:p>
    <w:p w14:paraId="3F6C43CB" w14:textId="77777777" w:rsidR="00702D5D" w:rsidRPr="0012520B" w:rsidRDefault="00702D5D" w:rsidP="00261F16">
      <w:pPr>
        <w:jc w:val="both"/>
        <w:spacing w:before="0" w:beforeAutospacing="0" w:after="160" w:afterAutospacing="0" w:lineRule="auto" w:line="360"/>
        <w:rPr>
          <w:szCs w:val="24"/>
          <w:b w:val="0"/>
          <w:i w:val="0"/>
          <w:sz w:val="24"/>
          <w:spacing w:val="0"/>
          <w:w w:val="100"/>
          <w:rFonts w:ascii="Times New Roman" w:cs="Times New Roman" w:hAnsi="Times New Roman"/>
          <w:caps w:val="0"/>
        </w:rPr>
        <w:snapToGrid w:val="0"/>
        <w:textAlignment w:val="baseline"/>
      </w:pPr>
      <w:r>
        <w:rPr>
          <w:b w:val="0"/>
          <w:i w:val="0"/>
          <w:sz w:val="24"/>
          <w:spacing w:val="0"/>
          <w:w w:val="100"/>
          <w:rFonts w:ascii="Times New Roman" w:cs="Times New Roman" w:hAnsi="Times New Roman"/>
          <w:caps w:val="0"/>
        </w:rPr>
        <w:t/>
      </w:r>
    </w:p>
    <w:p w14:paraId="057AACFC" w14:textId="77777777" w:rsidR="00C540C5" w:rsidRPr="006F4DE1" w:rsidRDefault="004F1C57" w:rsidP="006F4DE1">
      <w:pPr>
        <w:spacing w:before="0" w:beforeAutospacing="0" w:after="160" w:afterAutospacing="0" w:lineRule="auto" w:line="360"/>
        <w:rPr>
          <w:szCs w:val="24"/>
          <w:bCs/>
          <w:b w:val="1"/>
          <w:i w:val="0"/>
          <w:sz w:val="24"/>
          <w:spacing w:val="0"/>
          <w:w w:val="100"/>
          <w:rFonts/>
          <w:caps w:val="0"/>
        </w:rPr>
        <w:snapToGrid w:val="0"/>
        <w:textAlignment w:val="baseline"/>
      </w:pPr>
      <w:r w:rsidRPr="006F4DE1">
        <w:rPr>
          <w:szCs w:val="24"/>
          <w:bCs/>
          <w:b w:val="1"/>
          <w:i w:val="0"/>
          <w:sz w:val="24"/>
          <w:spacing w:val="0"/>
          <w:w w:val="100"/>
          <w:rFonts/>
          <w:caps w:val="0"/>
        </w:rPr>
        <w:t>1.0</w:t>
      </w:r>
      <w:r w:rsidRPr="006F4DE1">
        <w:rPr>
          <w:szCs w:val="24"/>
          <w:bCs/>
          <w:b w:val="1"/>
          <w:i w:val="0"/>
          <w:sz w:val="24"/>
          <w:spacing w:val="0"/>
          <w:w w:val="100"/>
          <w:rFonts/>
          <w:caps w:val="0"/>
        </w:rPr>
        <w:t> </w:t>
      </w:r>
      <w:r w:rsidR="00C540C5" w:rsidRPr="006F4DE1">
        <w:rPr>
          <w:szCs w:val="24"/>
          <w:bCs/>
          <w:b w:val="1"/>
          <w:i w:val="0"/>
          <w:sz w:val="24"/>
          <w:spacing w:val="0"/>
          <w:w w:val="100"/>
          <w:rFonts/>
          <w:caps w:val="0"/>
        </w:rPr>
        <w:t>INTRODUCTION</w:t>
      </w:r>
    </w:p>
    <w:p w14:paraId="4E4B02AF" w14:textId="77777777" w:rsidR="00C540C5" w:rsidRPr="006F4DE1" w:rsidRDefault="004F1C57" w:rsidP="006F4DE1">
      <w:pPr>
        <w:spacing w:before="0" w:beforeAutospacing="0" w:after="160" w:afterAutospacing="0" w:lineRule="auto" w:line="360"/>
        <w:rPr>
          <w:szCs w:val="24"/>
          <w:b w:val="0"/>
          <w:i w:val="0"/>
          <w:sz w:val="24"/>
          <w:spacing w:val="0"/>
          <w:w w:val="100"/>
          <w:rFonts/>
          <w:caps w:val="0"/>
        </w:rPr>
        <w:snapToGrid w:val="0"/>
        <w:textAlignment w:val="baseline"/>
      </w:pPr>
      <w:r w:rsidRPr="006F4DE1">
        <w:rPr>
          <w:szCs w:val="24"/>
          <w:b w:val="0"/>
          <w:i w:val="0"/>
          <w:sz w:val="24"/>
          <w:spacing w:val="0"/>
          <w:w w:val="100"/>
          <w:rFonts/>
          <w:caps w:val="0"/>
        </w:rPr>
        <w:t>Geological</w:t>
      </w:r>
      <w:r w:rsidRPr="006F4DE1">
        <w:rPr>
          <w:szCs w:val="24"/>
          <w:b w:val="0"/>
          <w:i w:val="0"/>
          <w:sz w:val="24"/>
          <w:spacing w:val="0"/>
          <w:w w:val="100"/>
          <w:rFonts/>
          <w:caps w:val="0"/>
        </w:rPr>
        <w:t> </w:t>
      </w:r>
      <w:r w:rsidRPr="006F4DE1">
        <w:rPr>
          <w:szCs w:val="24"/>
          <w:b w:val="0"/>
          <w:i w:val="0"/>
          <w:sz w:val="24"/>
          <w:spacing w:val="0"/>
          <w:w w:val="100"/>
          <w:rFonts/>
          <w:caps w:val="0"/>
        </w:rPr>
        <w:t>field</w:t>
      </w:r>
      <w:r w:rsidRPr="006F4DE1">
        <w:rPr>
          <w:szCs w:val="24"/>
          <w:b w:val="0"/>
          <w:i w:val="0"/>
          <w:sz w:val="24"/>
          <w:spacing w:val="0"/>
          <w:w w:val="100"/>
          <w:rFonts/>
          <w:caps w:val="0"/>
        </w:rPr>
        <w:t> </w:t>
      </w:r>
      <w:r w:rsidRPr="006F4DE1">
        <w:rPr>
          <w:szCs w:val="24"/>
          <w:b w:val="0"/>
          <w:i w:val="0"/>
          <w:sz w:val="24"/>
          <w:spacing w:val="0"/>
          <w:w w:val="100"/>
          <w:rFonts/>
          <w:caps w:val="0"/>
        </w:rPr>
        <w:t>mapping</w:t>
      </w:r>
      <w:r w:rsidRPr="006F4DE1">
        <w:rPr>
          <w:szCs w:val="24"/>
          <w:b w:val="0"/>
          <w:i w:val="0"/>
          <w:sz w:val="24"/>
          <w:spacing w:val="0"/>
          <w:w w:val="100"/>
          <w:rFonts/>
          <w:caps w:val="0"/>
        </w:rPr>
        <w:t> </w:t>
      </w:r>
      <w:r w:rsidRPr="006F4DE1">
        <w:rPr>
          <w:szCs w:val="24"/>
          <w:b w:val="0"/>
          <w:i w:val="0"/>
          <w:sz w:val="24"/>
          <w:spacing w:val="0"/>
          <w:w w:val="100"/>
          <w:rFonts/>
          <w:caps w:val="0"/>
        </w:rPr>
        <w:t>involves</w:t>
      </w:r>
      <w:r w:rsidRPr="006F4DE1">
        <w:rPr>
          <w:szCs w:val="24"/>
          <w:b w:val="0"/>
          <w:i w:val="0"/>
          <w:sz w:val="24"/>
          <w:spacing w:val="0"/>
          <w:w w:val="100"/>
          <w:rFonts/>
          <w:caps w:val="0"/>
        </w:rPr>
        <w:t> </w:t>
      </w:r>
      <w:r w:rsidR="00567F87" w:rsidRPr="006F4DE1">
        <w:rPr>
          <w:szCs w:val="24"/>
          <w:b w:val="0"/>
          <w:i w:val="0"/>
          <w:sz w:val="24"/>
          <w:spacing w:val="0"/>
          <w:w w:val="100"/>
          <w:rFonts/>
          <w:caps w:val="0"/>
        </w:rPr>
        <w:t>careful</w:t>
      </w:r>
      <w:r w:rsidR="00567F87" w:rsidRPr="006F4DE1">
        <w:rPr>
          <w:szCs w:val="24"/>
          <w:b w:val="0"/>
          <w:i w:val="0"/>
          <w:sz w:val="24"/>
          <w:spacing w:val="0"/>
          <w:w w:val="100"/>
          <w:rFonts/>
          <w:caps w:val="0"/>
        </w:rPr>
        <w:t> </w:t>
      </w:r>
      <w:r w:rsidR="00567F87" w:rsidRPr="006F4DE1">
        <w:rPr>
          <w:szCs w:val="24"/>
          <w:b w:val="0"/>
          <w:i w:val="0"/>
          <w:sz w:val="24"/>
          <w:spacing w:val="0"/>
          <w:w w:val="100"/>
          <w:rFonts/>
          <w:caps w:val="0"/>
        </w:rPr>
        <w:t>and</w:t>
      </w:r>
      <w:r w:rsidR="00567F87" w:rsidRPr="006F4DE1">
        <w:rPr>
          <w:szCs w:val="24"/>
          <w:b w:val="0"/>
          <w:i w:val="0"/>
          <w:sz w:val="24"/>
          <w:spacing w:val="0"/>
          <w:w w:val="100"/>
          <w:rFonts/>
          <w:caps w:val="0"/>
        </w:rPr>
        <w:t> </w:t>
      </w:r>
      <w:r w:rsidR="00567F87" w:rsidRPr="006F4DE1">
        <w:rPr>
          <w:szCs w:val="24"/>
          <w:b w:val="0"/>
          <w:i w:val="0"/>
          <w:sz w:val="24"/>
          <w:spacing w:val="0"/>
          <w:w w:val="100"/>
          <w:rFonts/>
          <w:caps w:val="0"/>
        </w:rPr>
        <w:t>detailed</w:t>
      </w:r>
      <w:r w:rsidR="00567F87" w:rsidRPr="006F4DE1">
        <w:rPr>
          <w:szCs w:val="24"/>
          <w:b w:val="0"/>
          <w:i w:val="0"/>
          <w:sz w:val="24"/>
          <w:spacing w:val="0"/>
          <w:w w:val="100"/>
          <w:rFonts/>
          <w:caps w:val="0"/>
        </w:rPr>
        <w:t> </w:t>
      </w:r>
      <w:r w:rsidR="00567F87" w:rsidRPr="006F4DE1">
        <w:rPr>
          <w:szCs w:val="24"/>
          <w:b w:val="0"/>
          <w:i w:val="0"/>
          <w:sz w:val="24"/>
          <w:spacing w:val="0"/>
          <w:w w:val="100"/>
          <w:rFonts/>
          <w:caps w:val="0"/>
        </w:rPr>
        <w:t>systematic</w:t>
      </w:r>
      <w:r w:rsidR="00567F87" w:rsidRPr="006F4DE1">
        <w:rPr>
          <w:szCs w:val="24"/>
          <w:b w:val="0"/>
          <w:i w:val="0"/>
          <w:sz w:val="24"/>
          <w:spacing w:val="0"/>
          <w:w w:val="100"/>
          <w:rFonts/>
          <w:caps w:val="0"/>
        </w:rPr>
        <w:t> </w:t>
      </w:r>
      <w:r w:rsidR="00567F87" w:rsidRPr="006F4DE1">
        <w:rPr>
          <w:szCs w:val="24"/>
          <w:b w:val="0"/>
          <w:i w:val="0"/>
          <w:sz w:val="24"/>
          <w:spacing w:val="0"/>
          <w:w w:val="100"/>
          <w:rFonts/>
          <w:caps w:val="0"/>
        </w:rPr>
        <w:t>observation</w:t>
      </w:r>
      <w:r w:rsidR="00567F87" w:rsidRPr="006F4DE1">
        <w:rPr>
          <w:szCs w:val="24"/>
          <w:b w:val="0"/>
          <w:i w:val="0"/>
          <w:sz w:val="24"/>
          <w:spacing w:val="0"/>
          <w:w w:val="100"/>
          <w:rFonts/>
          <w:caps w:val="0"/>
        </w:rPr>
        <w:t> </w:t>
      </w:r>
      <w:r w:rsidR="00567F87" w:rsidRPr="006F4DE1">
        <w:rPr>
          <w:szCs w:val="24"/>
          <w:b w:val="0"/>
          <w:i w:val="0"/>
          <w:sz w:val="24"/>
          <w:spacing w:val="0"/>
          <w:w w:val="100"/>
          <w:rFonts/>
          <w:caps w:val="0"/>
        </w:rPr>
        <w:t>of</w:t>
      </w:r>
      <w:r w:rsidR="00567F87" w:rsidRPr="006F4DE1">
        <w:rPr>
          <w:szCs w:val="24"/>
          <w:b w:val="0"/>
          <w:i w:val="0"/>
          <w:sz w:val="24"/>
          <w:spacing w:val="0"/>
          <w:w w:val="100"/>
          <w:rFonts/>
          <w:caps w:val="0"/>
        </w:rPr>
        <w:t> </w:t>
      </w:r>
      <w:r w:rsidR="00567F87" w:rsidRPr="006F4DE1">
        <w:rPr>
          <w:szCs w:val="24"/>
          <w:b w:val="0"/>
          <w:i w:val="0"/>
          <w:sz w:val="24"/>
          <w:spacing w:val="0"/>
          <w:w w:val="100"/>
          <w:rFonts/>
          <w:caps w:val="0"/>
        </w:rPr>
        <w:t>exposed</w:t>
      </w:r>
      <w:r w:rsidR="00567F87" w:rsidRPr="006F4DE1">
        <w:rPr>
          <w:szCs w:val="24"/>
          <w:b w:val="0"/>
          <w:i w:val="0"/>
          <w:sz w:val="24"/>
          <w:spacing w:val="0"/>
          <w:w w:val="100"/>
          <w:rFonts/>
          <w:caps w:val="0"/>
        </w:rPr>
        <w:t> </w:t>
      </w:r>
      <w:r w:rsidR="00567F87" w:rsidRPr="006F4DE1">
        <w:rPr>
          <w:szCs w:val="24"/>
          <w:b w:val="0"/>
          <w:i w:val="0"/>
          <w:sz w:val="24"/>
          <w:spacing w:val="0"/>
          <w:w w:val="100"/>
          <w:rFonts/>
          <w:caps w:val="0"/>
        </w:rPr>
        <w:t>outcrops</w:t>
      </w:r>
      <w:r w:rsidR="00567F87" w:rsidRPr="006F4DE1">
        <w:rPr>
          <w:szCs w:val="24"/>
          <w:b w:val="0"/>
          <w:i w:val="0"/>
          <w:sz w:val="24"/>
          <w:spacing w:val="0"/>
          <w:w w:val="100"/>
          <w:rFonts/>
          <w:caps w:val="0"/>
        </w:rPr>
        <w:t> </w:t>
      </w:r>
      <w:r w:rsidR="00567F87" w:rsidRPr="006F4DE1">
        <w:rPr>
          <w:szCs w:val="24"/>
          <w:b w:val="0"/>
          <w:i w:val="0"/>
          <w:sz w:val="24"/>
          <w:spacing w:val="0"/>
          <w:w w:val="100"/>
          <w:rFonts/>
          <w:caps w:val="0"/>
        </w:rPr>
        <w:t>on</w:t>
      </w:r>
      <w:r w:rsidR="00567F87" w:rsidRPr="006F4DE1">
        <w:rPr>
          <w:szCs w:val="24"/>
          <w:b w:val="0"/>
          <w:i w:val="0"/>
          <w:sz w:val="24"/>
          <w:spacing w:val="0"/>
          <w:w w:val="100"/>
          <w:rFonts/>
          <w:caps w:val="0"/>
        </w:rPr>
        <w:t> </w:t>
      </w:r>
      <w:r w:rsidR="00567F87" w:rsidRPr="006F4DE1">
        <w:rPr>
          <w:szCs w:val="24"/>
          <w:b w:val="0"/>
          <w:i w:val="0"/>
          <w:sz w:val="24"/>
          <w:spacing w:val="0"/>
          <w:w w:val="100"/>
          <w:rFonts/>
          <w:caps w:val="0"/>
        </w:rPr>
        <w:t>the</w:t>
      </w:r>
      <w:r w:rsidR="00567F87" w:rsidRPr="006F4DE1">
        <w:rPr>
          <w:szCs w:val="24"/>
          <w:b w:val="0"/>
          <w:i w:val="0"/>
          <w:sz w:val="24"/>
          <w:spacing w:val="0"/>
          <w:w w:val="100"/>
          <w:rFonts/>
          <w:caps w:val="0"/>
        </w:rPr>
        <w:t> </w:t>
      </w:r>
      <w:r w:rsidR="00567F87" w:rsidRPr="006F4DE1">
        <w:rPr>
          <w:szCs w:val="24"/>
          <w:b w:val="0"/>
          <w:i w:val="0"/>
          <w:sz w:val="24"/>
          <w:spacing w:val="0"/>
          <w:w w:val="100"/>
          <w:rFonts/>
          <w:caps w:val="0"/>
        </w:rPr>
        <w:t>field</w:t>
      </w:r>
      <w:r w:rsidR="00567F87" w:rsidRPr="006F4DE1">
        <w:rPr>
          <w:szCs w:val="24"/>
          <w:b w:val="0"/>
          <w:i w:val="0"/>
          <w:sz w:val="24"/>
          <w:spacing w:val="0"/>
          <w:w w:val="100"/>
          <w:rFonts/>
          <w:caps w:val="0"/>
        </w:rPr>
        <w:t> </w:t>
      </w:r>
      <w:r w:rsidR="00567F87" w:rsidRPr="006F4DE1">
        <w:rPr>
          <w:szCs w:val="24"/>
          <w:b w:val="0"/>
          <w:i w:val="0"/>
          <w:sz w:val="24"/>
          <w:spacing w:val="0"/>
          <w:w w:val="100"/>
          <w:rFonts/>
          <w:caps w:val="0"/>
        </w:rPr>
        <w:t>which</w:t>
      </w:r>
      <w:r w:rsidR="00567F87" w:rsidRPr="006F4DE1">
        <w:rPr>
          <w:szCs w:val="24"/>
          <w:b w:val="0"/>
          <w:i w:val="0"/>
          <w:sz w:val="24"/>
          <w:spacing w:val="0"/>
          <w:w w:val="100"/>
          <w:rFonts/>
          <w:caps w:val="0"/>
        </w:rPr>
        <w:t> </w:t>
      </w:r>
      <w:r w:rsidR="00567F87" w:rsidRPr="006F4DE1">
        <w:rPr>
          <w:szCs w:val="24"/>
          <w:b w:val="0"/>
          <w:i w:val="0"/>
          <w:sz w:val="24"/>
          <w:spacing w:val="0"/>
          <w:w w:val="100"/>
          <w:rFonts/>
          <w:caps w:val="0"/>
        </w:rPr>
        <w:t>are</w:t>
      </w:r>
      <w:r w:rsidR="00567F87" w:rsidRPr="006F4DE1">
        <w:rPr>
          <w:szCs w:val="24"/>
          <w:b w:val="0"/>
          <w:i w:val="0"/>
          <w:sz w:val="24"/>
          <w:spacing w:val="0"/>
          <w:w w:val="100"/>
          <w:rFonts/>
          <w:caps w:val="0"/>
        </w:rPr>
        <w:t> </w:t>
      </w:r>
      <w:r w:rsidR="00567F87" w:rsidRPr="006F4DE1">
        <w:rPr>
          <w:szCs w:val="24"/>
          <w:b w:val="0"/>
          <w:i w:val="0"/>
          <w:sz w:val="24"/>
          <w:spacing w:val="0"/>
          <w:w w:val="100"/>
          <w:rFonts/>
          <w:caps w:val="0"/>
        </w:rPr>
        <w:t>delineated</w:t>
      </w:r>
      <w:r w:rsidR="00567F87" w:rsidRPr="006F4DE1">
        <w:rPr>
          <w:szCs w:val="24"/>
          <w:b w:val="0"/>
          <w:i w:val="0"/>
          <w:sz w:val="24"/>
          <w:spacing w:val="0"/>
          <w:w w:val="100"/>
          <w:rFonts/>
          <w:caps w:val="0"/>
        </w:rPr>
        <w:t> </w:t>
      </w:r>
      <w:r w:rsidR="00567F87" w:rsidRPr="006F4DE1">
        <w:rPr>
          <w:szCs w:val="24"/>
          <w:b w:val="0"/>
          <w:i w:val="0"/>
          <w:sz w:val="24"/>
          <w:spacing w:val="0"/>
          <w:w w:val="100"/>
          <w:rFonts/>
          <w:caps w:val="0"/>
        </w:rPr>
        <w:t>on</w:t>
      </w:r>
      <w:r w:rsidR="00567F87" w:rsidRPr="006F4DE1">
        <w:rPr>
          <w:szCs w:val="24"/>
          <w:b w:val="0"/>
          <w:i w:val="0"/>
          <w:sz w:val="24"/>
          <w:spacing w:val="0"/>
          <w:w w:val="100"/>
          <w:rFonts/>
          <w:caps w:val="0"/>
        </w:rPr>
        <w:t> </w:t>
      </w:r>
      <w:r w:rsidR="00567F87" w:rsidRPr="006F4DE1">
        <w:rPr>
          <w:szCs w:val="24"/>
          <w:b w:val="0"/>
          <w:i w:val="0"/>
          <w:sz w:val="24"/>
          <w:spacing w:val="0"/>
          <w:w w:val="100"/>
          <w:rFonts/>
          <w:caps w:val="0"/>
        </w:rPr>
        <w:t>a</w:t>
      </w:r>
      <w:r w:rsidR="00567F87" w:rsidRPr="006F4DE1">
        <w:rPr>
          <w:szCs w:val="24"/>
          <w:b w:val="0"/>
          <w:i w:val="0"/>
          <w:sz w:val="24"/>
          <w:spacing w:val="0"/>
          <w:w w:val="100"/>
          <w:rFonts/>
          <w:caps w:val="0"/>
        </w:rPr>
        <w:t> </w:t>
      </w:r>
      <w:r w:rsidR="00567F87" w:rsidRPr="006F4DE1">
        <w:rPr>
          <w:szCs w:val="24"/>
          <w:b w:val="0"/>
          <w:i w:val="0"/>
          <w:sz w:val="24"/>
          <w:spacing w:val="0"/>
          <w:w w:val="100"/>
          <w:rFonts/>
          <w:caps w:val="0"/>
        </w:rPr>
        <w:t>topographic</w:t>
      </w:r>
      <w:r w:rsidR="00567F87" w:rsidRPr="006F4DE1">
        <w:rPr>
          <w:szCs w:val="24"/>
          <w:b w:val="0"/>
          <w:i w:val="0"/>
          <w:sz w:val="24"/>
          <w:spacing w:val="0"/>
          <w:w w:val="100"/>
          <w:rFonts/>
          <w:caps w:val="0"/>
        </w:rPr>
        <w:t> </w:t>
      </w:r>
      <w:r w:rsidR="00567F87" w:rsidRPr="006F4DE1">
        <w:rPr>
          <w:szCs w:val="24"/>
          <w:b w:val="0"/>
          <w:i w:val="0"/>
          <w:sz w:val="24"/>
          <w:spacing w:val="0"/>
          <w:w w:val="100"/>
          <w:rFonts/>
          <w:caps w:val="0"/>
        </w:rPr>
        <w:t>map</w:t>
      </w:r>
      <w:r w:rsidR="00567F87" w:rsidRPr="006F4DE1">
        <w:rPr>
          <w:szCs w:val="24"/>
          <w:b w:val="0"/>
          <w:i w:val="0"/>
          <w:sz w:val="24"/>
          <w:spacing w:val="0"/>
          <w:w w:val="100"/>
          <w:rFonts/>
          <w:caps w:val="0"/>
        </w:rPr>
        <w:t> </w:t>
      </w:r>
      <w:r w:rsidR="00567F87" w:rsidRPr="006F4DE1">
        <w:rPr>
          <w:szCs w:val="24"/>
          <w:b w:val="0"/>
          <w:i w:val="0"/>
          <w:sz w:val="24"/>
          <w:spacing w:val="0"/>
          <w:w w:val="100"/>
          <w:rFonts/>
          <w:caps w:val="0"/>
        </w:rPr>
        <w:t>with</w:t>
      </w:r>
      <w:r w:rsidR="00567F87" w:rsidRPr="006F4DE1">
        <w:rPr>
          <w:szCs w:val="24"/>
          <w:b w:val="0"/>
          <w:i w:val="0"/>
          <w:sz w:val="24"/>
          <w:spacing w:val="0"/>
          <w:w w:val="100"/>
          <w:rFonts/>
          <w:caps w:val="0"/>
        </w:rPr>
        <w:t> </w:t>
      </w:r>
      <w:r w:rsidR="00567F87" w:rsidRPr="006F4DE1">
        <w:rPr>
          <w:szCs w:val="24"/>
          <w:b w:val="0"/>
          <w:i w:val="0"/>
          <w:sz w:val="24"/>
          <w:spacing w:val="0"/>
          <w:w w:val="100"/>
          <w:rFonts/>
          <w:caps w:val="0"/>
        </w:rPr>
        <w:t>a</w:t>
      </w:r>
      <w:r w:rsidR="00567F87" w:rsidRPr="006F4DE1">
        <w:rPr>
          <w:szCs w:val="24"/>
          <w:b w:val="0"/>
          <w:i w:val="0"/>
          <w:sz w:val="24"/>
          <w:spacing w:val="0"/>
          <w:w w:val="100"/>
          <w:rFonts/>
          <w:caps w:val="0"/>
        </w:rPr>
        <w:t> </w:t>
      </w:r>
      <w:r w:rsidR="00567F87" w:rsidRPr="006F4DE1">
        <w:rPr>
          <w:szCs w:val="24"/>
          <w:b w:val="0"/>
          <w:i w:val="0"/>
          <w:sz w:val="24"/>
          <w:spacing w:val="0"/>
          <w:w w:val="100"/>
          <w:rFonts/>
          <w:caps w:val="0"/>
        </w:rPr>
        <w:t>specified</w:t>
      </w:r>
      <w:r w:rsidR="00567F87" w:rsidRPr="006F4DE1">
        <w:rPr>
          <w:szCs w:val="24"/>
          <w:b w:val="0"/>
          <w:i w:val="0"/>
          <w:sz w:val="24"/>
          <w:spacing w:val="0"/>
          <w:w w:val="100"/>
          <w:rFonts/>
          <w:caps w:val="0"/>
        </w:rPr>
        <w:t> </w:t>
      </w:r>
      <w:r w:rsidR="00476204" w:rsidRPr="006F4DE1">
        <w:rPr>
          <w:szCs w:val="24"/>
          <w:b w:val="0"/>
          <w:i w:val="0"/>
          <w:sz w:val="24"/>
          <w:spacing w:val="0"/>
          <w:w w:val="100"/>
          <w:rFonts/>
          <w:caps w:val="0"/>
        </w:rPr>
        <w:t>range</w:t>
      </w:r>
      <w:r w:rsidR="00476204" w:rsidRPr="006F4DE1">
        <w:rPr>
          <w:szCs w:val="24"/>
          <w:b w:val="0"/>
          <w:i w:val="0"/>
          <w:sz w:val="24"/>
          <w:spacing w:val="0"/>
          <w:w w:val="100"/>
          <w:rFonts/>
          <w:caps w:val="0"/>
        </w:rPr>
        <w:t> </w:t>
      </w:r>
      <w:r w:rsidR="00476204" w:rsidRPr="006F4DE1">
        <w:rPr>
          <w:szCs w:val="24"/>
          <w:b w:val="0"/>
          <w:i w:val="0"/>
          <w:sz w:val="24"/>
          <w:spacing w:val="0"/>
          <w:w w:val="100"/>
          <w:rFonts/>
          <w:caps w:val="0"/>
        </w:rPr>
        <w:t>of</w:t>
      </w:r>
      <w:r w:rsidR="00476204" w:rsidRPr="006F4DE1">
        <w:rPr>
          <w:szCs w:val="24"/>
          <w:b w:val="0"/>
          <w:i w:val="0"/>
          <w:sz w:val="24"/>
          <w:spacing w:val="0"/>
          <w:w w:val="100"/>
          <w:rFonts/>
          <w:caps w:val="0"/>
        </w:rPr>
        <w:t> </w:t>
      </w:r>
      <w:r w:rsidR="00476204" w:rsidRPr="006F4DE1">
        <w:rPr>
          <w:szCs w:val="24"/>
          <w:b w:val="0"/>
          <w:i w:val="0"/>
          <w:sz w:val="24"/>
          <w:spacing w:val="0"/>
          <w:w w:val="100"/>
          <w:rFonts/>
          <w:caps w:val="0"/>
        </w:rPr>
        <w:t>geographic</w:t>
      </w:r>
      <w:r w:rsidR="00476204" w:rsidRPr="006F4DE1">
        <w:rPr>
          <w:szCs w:val="24"/>
          <w:b w:val="0"/>
          <w:i w:val="0"/>
          <w:sz w:val="24"/>
          <w:spacing w:val="0"/>
          <w:w w:val="100"/>
          <w:rFonts/>
          <w:caps w:val="0"/>
        </w:rPr>
        <w:t> </w:t>
      </w:r>
      <w:r w:rsidR="00476204" w:rsidRPr="006F4DE1">
        <w:rPr>
          <w:szCs w:val="24"/>
          <w:b w:val="0"/>
          <w:i w:val="0"/>
          <w:sz w:val="24"/>
          <w:spacing w:val="0"/>
          <w:w w:val="100"/>
          <w:rFonts/>
          <w:caps w:val="0"/>
        </w:rPr>
        <w:t>coordinates</w:t>
      </w:r>
      <w:r w:rsidR="00476204" w:rsidRPr="006F4DE1">
        <w:rPr>
          <w:szCs w:val="24"/>
          <w:b w:val="0"/>
          <w:i w:val="0"/>
          <w:sz w:val="24"/>
          <w:spacing w:val="0"/>
          <w:w w:val="100"/>
          <w:rFonts/>
          <w:caps w:val="0"/>
        </w:rPr>
        <w:t> </w:t>
      </w:r>
      <w:r w:rsidR="00476204" w:rsidRPr="006F4DE1">
        <w:rPr>
          <w:szCs w:val="24"/>
          <w:b w:val="0"/>
          <w:i w:val="0"/>
          <w:sz w:val="24"/>
          <w:spacing w:val="0"/>
          <w:w w:val="100"/>
          <w:rFonts/>
          <w:caps w:val="0"/>
        </w:rPr>
        <w:t>and</w:t>
      </w:r>
      <w:r w:rsidR="00476204" w:rsidRPr="006F4DE1">
        <w:rPr>
          <w:szCs w:val="24"/>
          <w:b w:val="0"/>
          <w:i w:val="0"/>
          <w:sz w:val="24"/>
          <w:spacing w:val="0"/>
          <w:w w:val="100"/>
          <w:rFonts/>
          <w:caps w:val="0"/>
        </w:rPr>
        <w:t> </w:t>
      </w:r>
      <w:r w:rsidR="00476204" w:rsidRPr="006F4DE1">
        <w:rPr>
          <w:szCs w:val="24"/>
          <w:b w:val="0"/>
          <w:i w:val="0"/>
          <w:sz w:val="24"/>
          <w:spacing w:val="0"/>
          <w:w w:val="100"/>
          <w:rFonts/>
          <w:caps w:val="0"/>
        </w:rPr>
        <w:t>indicated</w:t>
      </w:r>
      <w:r w:rsidR="00476204" w:rsidRPr="006F4DE1">
        <w:rPr>
          <w:szCs w:val="24"/>
          <w:b w:val="0"/>
          <w:i w:val="0"/>
          <w:sz w:val="24"/>
          <w:spacing w:val="0"/>
          <w:w w:val="100"/>
          <w:rFonts/>
          <w:caps w:val="0"/>
        </w:rPr>
        <w:t> </w:t>
      </w:r>
      <w:r w:rsidR="00476204" w:rsidRPr="006F4DE1">
        <w:rPr>
          <w:szCs w:val="24"/>
          <w:b w:val="0"/>
          <w:i w:val="0"/>
          <w:sz w:val="24"/>
          <w:spacing w:val="0"/>
          <w:w w:val="100"/>
          <w:rFonts/>
          <w:caps w:val="0"/>
        </w:rPr>
        <w:t>with</w:t>
      </w:r>
      <w:r w:rsidR="00476204" w:rsidRPr="006F4DE1">
        <w:rPr>
          <w:szCs w:val="24"/>
          <w:b w:val="0"/>
          <w:i w:val="0"/>
          <w:sz w:val="24"/>
          <w:spacing w:val="0"/>
          <w:w w:val="100"/>
          <w:rFonts/>
          <w:caps w:val="0"/>
        </w:rPr>
        <w:t> </w:t>
      </w:r>
      <w:r w:rsidR="00476204" w:rsidRPr="006F4DE1">
        <w:rPr>
          <w:szCs w:val="24"/>
          <w:b w:val="0"/>
          <w:i w:val="0"/>
          <w:sz w:val="24"/>
          <w:spacing w:val="0"/>
          <w:w w:val="100"/>
          <w:rFonts/>
          <w:caps w:val="0"/>
        </w:rPr>
        <w:t>the</w:t>
      </w:r>
      <w:r w:rsidR="00476204" w:rsidRPr="006F4DE1">
        <w:rPr>
          <w:szCs w:val="24"/>
          <w:b w:val="0"/>
          <w:i w:val="0"/>
          <w:sz w:val="24"/>
          <w:spacing w:val="0"/>
          <w:w w:val="100"/>
          <w:rFonts/>
          <w:caps w:val="0"/>
        </w:rPr>
        <w:t> </w:t>
      </w:r>
      <w:r w:rsidR="00476204" w:rsidRPr="006F4DE1">
        <w:rPr>
          <w:szCs w:val="24"/>
          <w:b w:val="0"/>
          <w:i w:val="0"/>
          <w:sz w:val="24"/>
          <w:spacing w:val="0"/>
          <w:w w:val="100"/>
          <w:rFonts/>
          <w:caps w:val="0"/>
        </w:rPr>
        <w:t>respective</w:t>
      </w:r>
      <w:r w:rsidR="00476204" w:rsidRPr="006F4DE1">
        <w:rPr>
          <w:szCs w:val="24"/>
          <w:b w:val="0"/>
          <w:i w:val="0"/>
          <w:sz w:val="24"/>
          <w:spacing w:val="0"/>
          <w:w w:val="100"/>
          <w:rFonts/>
          <w:caps w:val="0"/>
        </w:rPr>
        <w:t> </w:t>
      </w:r>
      <w:r w:rsidR="00476204" w:rsidRPr="006F4DE1">
        <w:rPr>
          <w:szCs w:val="24"/>
          <w:b w:val="0"/>
          <w:i w:val="0"/>
          <w:sz w:val="24"/>
          <w:spacing w:val="0"/>
          <w:w w:val="100"/>
          <w:rFonts/>
          <w:caps w:val="0"/>
        </w:rPr>
        <w:t>symbol/colour</w:t>
      </w:r>
      <w:r w:rsidR="00476204" w:rsidRPr="006F4DE1">
        <w:rPr>
          <w:szCs w:val="24"/>
          <w:b w:val="0"/>
          <w:i w:val="0"/>
          <w:sz w:val="24"/>
          <w:spacing w:val="0"/>
          <w:w w:val="100"/>
          <w:rFonts/>
          <w:caps w:val="0"/>
        </w:rPr>
        <w:t> </w:t>
      </w:r>
      <w:r w:rsidR="00476204" w:rsidRPr="006F4DE1">
        <w:rPr>
          <w:szCs w:val="24"/>
          <w:b w:val="0"/>
          <w:i w:val="0"/>
          <w:sz w:val="24"/>
          <w:spacing w:val="0"/>
          <w:w w:val="100"/>
          <w:rFonts/>
          <w:caps w:val="0"/>
        </w:rPr>
        <w:t>according</w:t>
      </w:r>
      <w:r w:rsidR="00476204" w:rsidRPr="006F4DE1">
        <w:rPr>
          <w:szCs w:val="24"/>
          <w:b w:val="0"/>
          <w:i w:val="0"/>
          <w:sz w:val="24"/>
          <w:spacing w:val="0"/>
          <w:w w:val="100"/>
          <w:rFonts/>
          <w:caps w:val="0"/>
        </w:rPr>
        <w:t> </w:t>
      </w:r>
      <w:r w:rsidR="00476204" w:rsidRPr="006F4DE1">
        <w:rPr>
          <w:szCs w:val="24"/>
          <w:b w:val="0"/>
          <w:i w:val="0"/>
          <w:sz w:val="24"/>
          <w:spacing w:val="0"/>
          <w:w w:val="100"/>
          <w:rFonts/>
          <w:caps w:val="0"/>
        </w:rPr>
        <w:t>to</w:t>
      </w:r>
      <w:r w:rsidR="00476204" w:rsidRPr="006F4DE1">
        <w:rPr>
          <w:szCs w:val="24"/>
          <w:b w:val="0"/>
          <w:i w:val="0"/>
          <w:sz w:val="24"/>
          <w:spacing w:val="0"/>
          <w:w w:val="100"/>
          <w:rFonts/>
          <w:caps w:val="0"/>
        </w:rPr>
        <w:t> </w:t>
      </w:r>
      <w:r w:rsidR="00476204" w:rsidRPr="006F4DE1">
        <w:rPr>
          <w:szCs w:val="24"/>
          <w:b w:val="0"/>
          <w:i w:val="0"/>
          <w:sz w:val="24"/>
          <w:spacing w:val="0"/>
          <w:w w:val="100"/>
          <w:rFonts/>
          <w:caps w:val="0"/>
        </w:rPr>
        <w:t>their</w:t>
      </w:r>
      <w:r w:rsidR="00476204" w:rsidRPr="006F4DE1">
        <w:rPr>
          <w:szCs w:val="24"/>
          <w:b w:val="0"/>
          <w:i w:val="0"/>
          <w:sz w:val="24"/>
          <w:spacing w:val="0"/>
          <w:w w:val="100"/>
          <w:rFonts/>
          <w:caps w:val="0"/>
        </w:rPr>
        <w:t> </w:t>
      </w:r>
      <w:r w:rsidR="00476204" w:rsidRPr="006F4DE1">
        <w:rPr>
          <w:szCs w:val="24"/>
          <w:b w:val="0"/>
          <w:i w:val="0"/>
          <w:sz w:val="24"/>
          <w:spacing w:val="0"/>
          <w:w w:val="100"/>
          <w:rFonts/>
          <w:caps w:val="0"/>
        </w:rPr>
        <w:t>texture,</w:t>
      </w:r>
      <w:r w:rsidR="00476204" w:rsidRPr="006F4DE1">
        <w:rPr>
          <w:szCs w:val="24"/>
          <w:b w:val="0"/>
          <w:i w:val="0"/>
          <w:sz w:val="24"/>
          <w:spacing w:val="0"/>
          <w:w w:val="100"/>
          <w:rFonts/>
          <w:caps w:val="0"/>
        </w:rPr>
        <w:t> </w:t>
      </w:r>
      <w:r w:rsidR="00476204" w:rsidRPr="006F4DE1">
        <w:rPr>
          <w:szCs w:val="24"/>
          <w:b w:val="0"/>
          <w:i w:val="0"/>
          <w:sz w:val="24"/>
          <w:spacing w:val="0"/>
          <w:w w:val="100"/>
          <w:rFonts/>
          <w:caps w:val="0"/>
        </w:rPr>
        <w:t>structure</w:t>
      </w:r>
      <w:r w:rsidR="00476204" w:rsidRPr="006F4DE1">
        <w:rPr>
          <w:szCs w:val="24"/>
          <w:b w:val="0"/>
          <w:i w:val="0"/>
          <w:sz w:val="24"/>
          <w:spacing w:val="0"/>
          <w:w w:val="100"/>
          <w:rFonts/>
          <w:caps w:val="0"/>
        </w:rPr>
        <w:t>  </w:t>
      </w:r>
      <w:r w:rsidR="00476204" w:rsidRPr="006F4DE1">
        <w:rPr>
          <w:szCs w:val="24"/>
          <w:b w:val="0"/>
          <w:i w:val="0"/>
          <w:sz w:val="24"/>
          <w:spacing w:val="0"/>
          <w:w w:val="100"/>
          <w:rFonts/>
          <w:caps w:val="0"/>
        </w:rPr>
        <w:t>and</w:t>
      </w:r>
      <w:r w:rsidR="00476204" w:rsidRPr="006F4DE1">
        <w:rPr>
          <w:szCs w:val="24"/>
          <w:b w:val="0"/>
          <w:i w:val="0"/>
          <w:sz w:val="24"/>
          <w:spacing w:val="0"/>
          <w:w w:val="100"/>
          <w:rFonts/>
          <w:caps w:val="0"/>
        </w:rPr>
        <w:t> </w:t>
      </w:r>
      <w:r w:rsidR="00567F87" w:rsidRPr="006F4DE1">
        <w:rPr>
          <w:szCs w:val="24"/>
          <w:b w:val="0"/>
          <w:i w:val="0"/>
          <w:sz w:val="24"/>
          <w:spacing w:val="0"/>
          <w:w w:val="100"/>
          <w:rFonts/>
          <w:caps w:val="0"/>
        </w:rPr>
        <w:t> </w:t>
      </w:r>
      <w:r w:rsidR="00476204" w:rsidRPr="006F4DE1">
        <w:rPr>
          <w:szCs w:val="24"/>
          <w:b w:val="0"/>
          <w:i w:val="0"/>
          <w:sz w:val="24"/>
          <w:spacing w:val="0"/>
          <w:w w:val="100"/>
          <w:rFonts/>
          <w:caps w:val="0"/>
        </w:rPr>
        <w:t>mineral</w:t>
      </w:r>
      <w:r w:rsidR="00476204" w:rsidRPr="006F4DE1">
        <w:rPr>
          <w:szCs w:val="24"/>
          <w:b w:val="0"/>
          <w:i w:val="0"/>
          <w:sz w:val="24"/>
          <w:spacing w:val="0"/>
          <w:w w:val="100"/>
          <w:rFonts/>
          <w:caps w:val="0"/>
        </w:rPr>
        <w:t> </w:t>
      </w:r>
      <w:r w:rsidR="00476204" w:rsidRPr="006F4DE1">
        <w:rPr>
          <w:szCs w:val="24"/>
          <w:b w:val="0"/>
          <w:i w:val="0"/>
          <w:sz w:val="24"/>
          <w:spacing w:val="0"/>
          <w:w w:val="100"/>
          <w:rFonts/>
          <w:caps w:val="0"/>
        </w:rPr>
        <w:t>constituents</w:t>
      </w:r>
      <w:r w:rsidR="00476204" w:rsidRPr="006F4DE1">
        <w:rPr>
          <w:szCs w:val="24"/>
          <w:b w:val="0"/>
          <w:i w:val="0"/>
          <w:sz w:val="24"/>
          <w:spacing w:val="0"/>
          <w:w w:val="100"/>
          <w:rFonts/>
          <w:caps w:val="0"/>
        </w:rPr>
        <w:t> </w:t>
      </w:r>
      <w:r w:rsidR="00476204" w:rsidRPr="006F4DE1">
        <w:rPr>
          <w:szCs w:val="24"/>
          <w:b w:val="0"/>
          <w:i w:val="0"/>
          <w:sz w:val="24"/>
          <w:spacing w:val="0"/>
          <w:w w:val="100"/>
          <w:rFonts/>
          <w:caps w:val="0"/>
        </w:rPr>
        <w:t>for</w:t>
      </w:r>
      <w:r w:rsidR="00476204" w:rsidRPr="006F4DE1">
        <w:rPr>
          <w:szCs w:val="24"/>
          <w:b w:val="0"/>
          <w:i w:val="0"/>
          <w:sz w:val="24"/>
          <w:spacing w:val="0"/>
          <w:w w:val="100"/>
          <w:rFonts/>
          <w:caps w:val="0"/>
        </w:rPr>
        <w:t> </w:t>
      </w:r>
      <w:r w:rsidR="00476204" w:rsidRPr="006F4DE1">
        <w:rPr>
          <w:szCs w:val="24"/>
          <w:b w:val="0"/>
          <w:i w:val="0"/>
          <w:sz w:val="24"/>
          <w:spacing w:val="0"/>
          <w:w w:val="100"/>
          <w:rFonts/>
          <w:caps w:val="0"/>
        </w:rPr>
        <w:t>each</w:t>
      </w:r>
      <w:r w:rsidR="00476204" w:rsidRPr="006F4DE1">
        <w:rPr>
          <w:szCs w:val="24"/>
          <w:b w:val="0"/>
          <w:i w:val="0"/>
          <w:sz w:val="24"/>
          <w:spacing w:val="0"/>
          <w:w w:val="100"/>
          <w:rFonts/>
          <w:caps w:val="0"/>
        </w:rPr>
        <w:t> </w:t>
      </w:r>
      <w:r w:rsidR="00476204" w:rsidRPr="006F4DE1">
        <w:rPr>
          <w:szCs w:val="24"/>
          <w:b w:val="0"/>
          <w:i w:val="0"/>
          <w:sz w:val="24"/>
          <w:spacing w:val="0"/>
          <w:w w:val="100"/>
          <w:rFonts/>
          <w:caps w:val="0"/>
        </w:rPr>
        <w:t>rock</w:t>
      </w:r>
      <w:r w:rsidR="00476204" w:rsidRPr="006F4DE1">
        <w:rPr>
          <w:szCs w:val="24"/>
          <w:b w:val="0"/>
          <w:i w:val="0"/>
          <w:sz w:val="24"/>
          <w:spacing w:val="0"/>
          <w:w w:val="100"/>
          <w:rFonts/>
          <w:caps w:val="0"/>
        </w:rPr>
        <w:t> </w:t>
      </w:r>
      <w:r w:rsidR="00476204" w:rsidRPr="006F4DE1">
        <w:rPr>
          <w:szCs w:val="24"/>
          <w:b w:val="0"/>
          <w:i w:val="0"/>
          <w:sz w:val="24"/>
          <w:spacing w:val="0"/>
          <w:w w:val="100"/>
          <w:rFonts/>
          <w:caps w:val="0"/>
        </w:rPr>
        <w:t>type</w:t>
      </w:r>
      <w:r w:rsidR="00476204" w:rsidRPr="00F71370">
        <w:rPr>
          <w:szCs w:val="24"/>
          <w:b w:val="0"/>
          <w:i w:val="0"/>
          <w:sz w:val="24"/>
          <w:spacing w:val="0"/>
          <w:w w:val="100"/>
          <w:rFonts/>
          <w:caps w:val="0"/>
        </w:rPr>
        <w:t>.</w:t>
      </w:r>
      <w:r w:rsidR="00F71370" w:rsidRPr="00F71370">
        <w:rPr>
          <w:szCs w:val="24"/>
          <w:b w:val="0"/>
          <w:i w:val="0"/>
          <w:color w:val="000000"/>
          <w:sz w:val="24"/>
          <w:spacing w:val="0"/>
          <w:w w:val="100"/>
          <w:rFonts/>
          <w:caps w:val="0"/>
        </w:rPr>
        <w:t>(Fig.4.20</w:t>
      </w:r>
      <w:r w:rsidR="00F71370">
        <w:rPr>
          <w:szCs w:val="24"/>
          <w:b w:val="0"/>
          <w:i w:val="0"/>
          <w:color w:val="000000"/>
          <w:sz w:val="24"/>
          <w:spacing w:val="0"/>
          <w:w w:val="100"/>
          <w:rFonts/>
          <w:caps w:val="0"/>
        </w:rPr>
        <w:t>)</w:t>
      </w:r>
    </w:p>
    <w:p w14:paraId="2EB2C3D3" w14:textId="77777777" w:rsidR="00567F87" w:rsidRPr="006F4DE1" w:rsidRDefault="00567F87" w:rsidP="006F4DE1">
      <w:pPr>
        <w:spacing w:before="0" w:beforeAutospacing="0" w:after="160" w:afterAutospacing="0" w:lineRule="auto" w:line="360"/>
        <w:rPr>
          <w:szCs w:val="24"/>
          <w:b w:val="0"/>
          <w:i w:val="0"/>
          <w:sz w:val="24"/>
          <w:spacing w:val="0"/>
          <w:w w:val="100"/>
          <w:rFonts/>
          <w:caps w:val="0"/>
        </w:rPr>
        <w:snapToGrid w:val="0"/>
        <w:textAlignment w:val="baseline"/>
      </w:pPr>
      <w:r w:rsidRPr="006F4DE1">
        <w:rPr>
          <w:szCs w:val="24"/>
          <w:b w:val="0"/>
          <w:i w:val="0"/>
          <w:sz w:val="24"/>
          <w:spacing w:val="0"/>
          <w:w w:val="100"/>
          <w:rFonts/>
          <w:caps w:val="0"/>
        </w:rPr>
        <w:t>The</w:t>
      </w:r>
      <w:r w:rsidRPr="006F4DE1">
        <w:rPr>
          <w:szCs w:val="24"/>
          <w:b w:val="0"/>
          <w:i w:val="0"/>
          <w:sz w:val="24"/>
          <w:spacing w:val="0"/>
          <w:w w:val="100"/>
          <w:rFonts/>
          <w:caps w:val="0"/>
        </w:rPr>
        <w:t> </w:t>
      </w:r>
      <w:r w:rsidRPr="006F4DE1">
        <w:rPr>
          <w:szCs w:val="24"/>
          <w:b w:val="0"/>
          <w:i w:val="0"/>
          <w:sz w:val="24"/>
          <w:spacing w:val="0"/>
          <w:w w:val="100"/>
          <w:rFonts/>
          <w:caps w:val="0"/>
        </w:rPr>
        <w:t>nature</w:t>
      </w:r>
      <w:r w:rsidRPr="006F4DE1">
        <w:rPr>
          <w:szCs w:val="24"/>
          <w:b w:val="0"/>
          <w:i w:val="0"/>
          <w:sz w:val="24"/>
          <w:spacing w:val="0"/>
          <w:w w:val="100"/>
          <w:rFonts/>
          <w:caps w:val="0"/>
        </w:rPr>
        <w:t> </w:t>
      </w:r>
      <w:r w:rsidRPr="006F4DE1">
        <w:rPr>
          <w:szCs w:val="24"/>
          <w:b w:val="0"/>
          <w:i w:val="0"/>
          <w:sz w:val="24"/>
          <w:spacing w:val="0"/>
          <w:w w:val="100"/>
          <w:rFonts/>
          <w:caps w:val="0"/>
        </w:rPr>
        <w:t>of</w:t>
      </w:r>
      <w:r w:rsidRPr="006F4DE1">
        <w:rPr>
          <w:szCs w:val="24"/>
          <w:b w:val="0"/>
          <w:i w:val="0"/>
          <w:sz w:val="24"/>
          <w:spacing w:val="0"/>
          <w:w w:val="100"/>
          <w:rFonts/>
          <w:caps w:val="0"/>
        </w:rPr>
        <w:t> </w:t>
      </w:r>
      <w:r w:rsidRPr="006F4DE1">
        <w:rPr>
          <w:szCs w:val="24"/>
          <w:b w:val="0"/>
          <w:i w:val="0"/>
          <w:sz w:val="24"/>
          <w:spacing w:val="0"/>
          <w:w w:val="100"/>
          <w:rFonts/>
          <w:caps w:val="0"/>
        </w:rPr>
        <w:t>the</w:t>
      </w:r>
      <w:r w:rsidRPr="006F4DE1">
        <w:rPr>
          <w:szCs w:val="24"/>
          <w:b w:val="0"/>
          <w:i w:val="0"/>
          <w:sz w:val="24"/>
          <w:spacing w:val="0"/>
          <w:w w:val="100"/>
          <w:rFonts/>
          <w:caps w:val="0"/>
        </w:rPr>
        <w:t> </w:t>
      </w:r>
      <w:r w:rsidRPr="006F4DE1">
        <w:rPr>
          <w:szCs w:val="24"/>
          <w:b w:val="0"/>
          <w:i w:val="0"/>
          <w:sz w:val="24"/>
          <w:spacing w:val="0"/>
          <w:w w:val="100"/>
          <w:rFonts/>
          <w:caps w:val="0"/>
        </w:rPr>
        <w:t>outcrop</w:t>
      </w:r>
      <w:r w:rsidRPr="006F4DE1">
        <w:rPr>
          <w:szCs w:val="24"/>
          <w:b w:val="0"/>
          <w:i w:val="0"/>
          <w:sz w:val="24"/>
          <w:spacing w:val="0"/>
          <w:w w:val="100"/>
          <w:rFonts/>
          <w:caps w:val="0"/>
        </w:rPr>
        <w:t> </w:t>
      </w:r>
      <w:r w:rsidRPr="006F4DE1">
        <w:rPr>
          <w:szCs w:val="24"/>
          <w:b w:val="0"/>
          <w:i w:val="0"/>
          <w:sz w:val="24"/>
          <w:spacing w:val="0"/>
          <w:w w:val="100"/>
          <w:rFonts/>
          <w:caps w:val="0"/>
        </w:rPr>
        <w:t>(low-lying,</w:t>
      </w:r>
      <w:r w:rsidRPr="006F4DE1">
        <w:rPr>
          <w:szCs w:val="24"/>
          <w:b w:val="0"/>
          <w:i w:val="0"/>
          <w:sz w:val="24"/>
          <w:spacing w:val="0"/>
          <w:w w:val="100"/>
          <w:rFonts/>
          <w:caps w:val="0"/>
        </w:rPr>
        <w:t> </w:t>
      </w:r>
      <w:r w:rsidRPr="006F4DE1">
        <w:rPr>
          <w:szCs w:val="24"/>
          <w:b w:val="0"/>
          <w:i w:val="0"/>
          <w:sz w:val="24"/>
          <w:spacing w:val="0"/>
          <w:w w:val="100"/>
          <w:rFonts/>
          <w:caps w:val="0"/>
        </w:rPr>
        <w:t>massive,</w:t>
      </w:r>
      <w:r w:rsidRPr="006F4DE1">
        <w:rPr>
          <w:szCs w:val="24"/>
          <w:b w:val="0"/>
          <w:i w:val="0"/>
          <w:sz w:val="24"/>
          <w:spacing w:val="0"/>
          <w:w w:val="100"/>
          <w:rFonts/>
          <w:caps w:val="0"/>
        </w:rPr>
        <w:t> </w:t>
      </w:r>
      <w:r w:rsidRPr="006F4DE1">
        <w:rPr>
          <w:szCs w:val="24"/>
          <w:b w:val="0"/>
          <w:i w:val="0"/>
          <w:sz w:val="24"/>
          <w:spacing w:val="0"/>
          <w:w w:val="100"/>
          <w:rFonts/>
          <w:caps w:val="0"/>
        </w:rPr>
        <w:t>etc)</w:t>
      </w:r>
      <w:r w:rsidRPr="006F4DE1">
        <w:rPr>
          <w:szCs w:val="24"/>
          <w:b w:val="0"/>
          <w:i w:val="0"/>
          <w:sz w:val="24"/>
          <w:spacing w:val="0"/>
          <w:w w:val="100"/>
          <w:rFonts/>
          <w:caps w:val="0"/>
        </w:rPr>
        <w:t> </w:t>
      </w:r>
      <w:r w:rsidRPr="006F4DE1">
        <w:rPr>
          <w:szCs w:val="24"/>
          <w:b w:val="0"/>
          <w:i w:val="0"/>
          <w:sz w:val="24"/>
          <w:spacing w:val="0"/>
          <w:w w:val="100"/>
          <w:rFonts/>
          <w:caps w:val="0"/>
        </w:rPr>
        <w:t>as</w:t>
      </w:r>
      <w:r w:rsidRPr="006F4DE1">
        <w:rPr>
          <w:szCs w:val="24"/>
          <w:b w:val="0"/>
          <w:i w:val="0"/>
          <w:sz w:val="24"/>
          <w:spacing w:val="0"/>
          <w:w w:val="100"/>
          <w:rFonts/>
          <w:caps w:val="0"/>
        </w:rPr>
        <w:t> </w:t>
      </w:r>
      <w:r w:rsidRPr="006F4DE1">
        <w:rPr>
          <w:szCs w:val="24"/>
          <w:b w:val="0"/>
          <w:i w:val="0"/>
          <w:sz w:val="24"/>
          <w:spacing w:val="0"/>
          <w:w w:val="100"/>
          <w:rFonts/>
          <w:caps w:val="0"/>
        </w:rPr>
        <w:t>well</w:t>
      </w:r>
      <w:r w:rsidRPr="006F4DE1">
        <w:rPr>
          <w:szCs w:val="24"/>
          <w:b w:val="0"/>
          <w:i w:val="0"/>
          <w:sz w:val="24"/>
          <w:spacing w:val="0"/>
          <w:w w:val="100"/>
          <w:rFonts/>
          <w:caps w:val="0"/>
        </w:rPr>
        <w:t> </w:t>
      </w:r>
      <w:r w:rsidRPr="006F4DE1">
        <w:rPr>
          <w:szCs w:val="24"/>
          <w:b w:val="0"/>
          <w:i w:val="0"/>
          <w:sz w:val="24"/>
          <w:spacing w:val="0"/>
          <w:w w:val="100"/>
          <w:rFonts/>
          <w:caps w:val="0"/>
        </w:rPr>
        <w:t>as</w:t>
      </w:r>
      <w:r w:rsidRPr="006F4DE1">
        <w:rPr>
          <w:szCs w:val="24"/>
          <w:b w:val="0"/>
          <w:i w:val="0"/>
          <w:sz w:val="24"/>
          <w:spacing w:val="0"/>
          <w:w w:val="100"/>
          <w:rFonts/>
          <w:caps w:val="0"/>
        </w:rPr>
        <w:t> </w:t>
      </w:r>
      <w:r w:rsidRPr="006F4DE1">
        <w:rPr>
          <w:szCs w:val="24"/>
          <w:b w:val="0"/>
          <w:i w:val="0"/>
          <w:sz w:val="24"/>
          <w:spacing w:val="0"/>
          <w:w w:val="100"/>
          <w:rFonts/>
          <w:caps w:val="0"/>
        </w:rPr>
        <w:t>notable</w:t>
      </w:r>
      <w:r w:rsidRPr="006F4DE1">
        <w:rPr>
          <w:szCs w:val="24"/>
          <w:b w:val="0"/>
          <w:i w:val="0"/>
          <w:sz w:val="24"/>
          <w:spacing w:val="0"/>
          <w:w w:val="100"/>
          <w:rFonts/>
          <w:caps w:val="0"/>
        </w:rPr>
        <w:t> </w:t>
      </w:r>
      <w:r w:rsidRPr="006F4DE1">
        <w:rPr>
          <w:szCs w:val="24"/>
          <w:b w:val="0"/>
          <w:i w:val="0"/>
          <w:sz w:val="24"/>
          <w:spacing w:val="0"/>
          <w:w w:val="100"/>
          <w:rFonts/>
          <w:caps w:val="0"/>
        </w:rPr>
        <w:t>features</w:t>
      </w:r>
      <w:r w:rsidRPr="006F4DE1">
        <w:rPr>
          <w:szCs w:val="24"/>
          <w:b w:val="0"/>
          <w:i w:val="0"/>
          <w:sz w:val="24"/>
          <w:spacing w:val="0"/>
          <w:w w:val="100"/>
          <w:rFonts/>
          <w:caps w:val="0"/>
        </w:rPr>
        <w:t> </w:t>
      </w:r>
      <w:r w:rsidRPr="006F4DE1">
        <w:rPr>
          <w:szCs w:val="24"/>
          <w:b w:val="0"/>
          <w:i w:val="0"/>
          <w:sz w:val="24"/>
          <w:spacing w:val="0"/>
          <w:w w:val="100"/>
          <w:rFonts/>
          <w:caps w:val="0"/>
        </w:rPr>
        <w:t>such</w:t>
      </w:r>
      <w:r w:rsidRPr="006F4DE1">
        <w:rPr>
          <w:szCs w:val="24"/>
          <w:b w:val="0"/>
          <w:i w:val="0"/>
          <w:sz w:val="24"/>
          <w:spacing w:val="0"/>
          <w:w w:val="100"/>
          <w:rFonts/>
          <w:caps w:val="0"/>
        </w:rPr>
        <w:t> </w:t>
      </w:r>
      <w:r w:rsidRPr="006F4DE1">
        <w:rPr>
          <w:szCs w:val="24"/>
          <w:b w:val="0"/>
          <w:i w:val="0"/>
          <w:sz w:val="24"/>
          <w:spacing w:val="0"/>
          <w:w w:val="100"/>
          <w:rFonts/>
          <w:caps w:val="0"/>
        </w:rPr>
        <w:t>as</w:t>
      </w:r>
      <w:r w:rsidRPr="006F4DE1">
        <w:rPr>
          <w:szCs w:val="24"/>
          <w:b w:val="0"/>
          <w:i w:val="0"/>
          <w:sz w:val="24"/>
          <w:spacing w:val="0"/>
          <w:w w:val="100"/>
          <w:rFonts/>
          <w:caps w:val="0"/>
        </w:rPr>
        <w:t> </w:t>
      </w:r>
      <w:r w:rsidRPr="006F4DE1">
        <w:rPr>
          <w:szCs w:val="24"/>
          <w:b w:val="0"/>
          <w:i w:val="0"/>
          <w:sz w:val="24"/>
          <w:spacing w:val="0"/>
          <w:w w:val="100"/>
          <w:rFonts/>
          <w:caps w:val="0"/>
        </w:rPr>
        <w:t>folds,faults,</w:t>
      </w:r>
      <w:r w:rsidRPr="006F4DE1">
        <w:rPr>
          <w:szCs w:val="24"/>
          <w:b w:val="0"/>
          <w:i w:val="0"/>
          <w:sz w:val="24"/>
          <w:spacing w:val="0"/>
          <w:w w:val="100"/>
          <w:rFonts/>
          <w:caps w:val="0"/>
        </w:rPr>
        <w:t> </w:t>
      </w:r>
      <w:r w:rsidRPr="006F4DE1">
        <w:rPr>
          <w:szCs w:val="24"/>
          <w:b w:val="0"/>
          <w:i w:val="0"/>
          <w:sz w:val="24"/>
          <w:spacing w:val="0"/>
          <w:w w:val="100"/>
          <w:rFonts/>
          <w:caps w:val="0"/>
        </w:rPr>
        <w:t>lineations,</w:t>
      </w:r>
      <w:r w:rsidRPr="006F4DE1">
        <w:rPr>
          <w:szCs w:val="24"/>
          <w:b w:val="0"/>
          <w:i w:val="0"/>
          <w:sz w:val="24"/>
          <w:spacing w:val="0"/>
          <w:w w:val="100"/>
          <w:rFonts/>
          <w:caps w:val="0"/>
        </w:rPr>
        <w:t> </w:t>
      </w:r>
      <w:r w:rsidRPr="006F4DE1">
        <w:rPr>
          <w:szCs w:val="24"/>
          <w:b w:val="0"/>
          <w:i w:val="0"/>
          <w:sz w:val="24"/>
          <w:spacing w:val="0"/>
          <w:w w:val="100"/>
          <w:rFonts/>
          <w:caps w:val="0"/>
        </w:rPr>
        <w:t>fractures,</w:t>
      </w:r>
      <w:r w:rsidRPr="006F4DE1">
        <w:rPr>
          <w:szCs w:val="24"/>
          <w:b w:val="0"/>
          <w:i w:val="0"/>
          <w:sz w:val="24"/>
          <w:spacing w:val="0"/>
          <w:w w:val="100"/>
          <w:rFonts/>
          <w:caps w:val="0"/>
        </w:rPr>
        <w:t> </w:t>
      </w:r>
      <w:r w:rsidRPr="006F4DE1">
        <w:rPr>
          <w:szCs w:val="24"/>
          <w:b w:val="0"/>
          <w:i w:val="0"/>
          <w:sz w:val="24"/>
          <w:spacing w:val="0"/>
          <w:w w:val="100"/>
          <w:rFonts/>
          <w:caps w:val="0"/>
        </w:rPr>
        <w:t>mineral</w:t>
      </w:r>
      <w:r w:rsidRPr="006F4DE1">
        <w:rPr>
          <w:szCs w:val="24"/>
          <w:b w:val="0"/>
          <w:i w:val="0"/>
          <w:sz w:val="24"/>
          <w:spacing w:val="0"/>
          <w:w w:val="100"/>
          <w:rFonts/>
          <w:caps w:val="0"/>
        </w:rPr>
        <w:t> </w:t>
      </w:r>
      <w:r w:rsidRPr="006F4DE1">
        <w:rPr>
          <w:szCs w:val="24"/>
          <w:b w:val="0"/>
          <w:i w:val="0"/>
          <w:sz w:val="24"/>
          <w:spacing w:val="0"/>
          <w:w w:val="100"/>
          <w:rFonts/>
          <w:caps w:val="0"/>
        </w:rPr>
        <w:t>alignments</w:t>
      </w:r>
      <w:r w:rsidRPr="006F4DE1">
        <w:rPr>
          <w:szCs w:val="24"/>
          <w:b w:val="0"/>
          <w:i w:val="0"/>
          <w:sz w:val="24"/>
          <w:spacing w:val="0"/>
          <w:w w:val="100"/>
          <w:rFonts/>
          <w:caps w:val="0"/>
        </w:rPr>
        <w:t> </w:t>
      </w:r>
      <w:r w:rsidRPr="006F4DE1">
        <w:rPr>
          <w:szCs w:val="24"/>
          <w:b w:val="0"/>
          <w:i w:val="0"/>
          <w:sz w:val="24"/>
          <w:spacing w:val="0"/>
          <w:w w:val="100"/>
          <w:rFonts/>
          <w:caps w:val="0"/>
        </w:rPr>
        <w:t>and</w:t>
      </w:r>
      <w:r w:rsidRPr="006F4DE1">
        <w:rPr>
          <w:szCs w:val="24"/>
          <w:b w:val="0"/>
          <w:i w:val="0"/>
          <w:sz w:val="24"/>
          <w:spacing w:val="0"/>
          <w:w w:val="100"/>
          <w:rFonts/>
          <w:caps w:val="0"/>
        </w:rPr>
        <w:t> </w:t>
      </w:r>
      <w:r w:rsidRPr="006F4DE1">
        <w:rPr>
          <w:szCs w:val="24"/>
          <w:b w:val="0"/>
          <w:i w:val="0"/>
          <w:sz w:val="24"/>
          <w:spacing w:val="0"/>
          <w:w w:val="100"/>
          <w:rFonts/>
          <w:caps w:val="0"/>
        </w:rPr>
        <w:t>orientation,</w:t>
      </w:r>
      <w:r w:rsidRPr="006F4DE1">
        <w:rPr>
          <w:szCs w:val="24"/>
          <w:b w:val="0"/>
          <w:i w:val="0"/>
          <w:sz w:val="24"/>
          <w:spacing w:val="0"/>
          <w:w w:val="100"/>
          <w:rFonts/>
          <w:caps w:val="0"/>
        </w:rPr>
        <w:t> </w:t>
      </w:r>
      <w:r w:rsidRPr="006F4DE1">
        <w:rPr>
          <w:szCs w:val="24"/>
          <w:b w:val="0"/>
          <w:i w:val="0"/>
          <w:sz w:val="24"/>
          <w:spacing w:val="0"/>
          <w:w w:val="100"/>
          <w:rFonts/>
          <w:caps w:val="0"/>
        </w:rPr>
        <w:t>etc)</w:t>
      </w:r>
      <w:r w:rsidRPr="006F4DE1">
        <w:rPr>
          <w:szCs w:val="24"/>
          <w:b w:val="0"/>
          <w:i w:val="0"/>
          <w:sz w:val="24"/>
          <w:spacing w:val="0"/>
          <w:w w:val="100"/>
          <w:rFonts/>
          <w:caps w:val="0"/>
        </w:rPr>
        <w:t> </w:t>
      </w:r>
      <w:r w:rsidRPr="006F4DE1">
        <w:rPr>
          <w:szCs w:val="24"/>
          <w:b w:val="0"/>
          <w:i w:val="0"/>
          <w:sz w:val="24"/>
          <w:spacing w:val="0"/>
          <w:w w:val="100"/>
          <w:rFonts/>
          <w:caps w:val="0"/>
        </w:rPr>
        <w:t>are</w:t>
      </w:r>
      <w:r w:rsidRPr="006F4DE1">
        <w:rPr>
          <w:szCs w:val="24"/>
          <w:b w:val="0"/>
          <w:i w:val="0"/>
          <w:sz w:val="24"/>
          <w:spacing w:val="0"/>
          <w:w w:val="100"/>
          <w:rFonts/>
          <w:caps w:val="0"/>
        </w:rPr>
        <w:t> </w:t>
      </w:r>
      <w:r w:rsidRPr="006F4DE1">
        <w:rPr>
          <w:szCs w:val="24"/>
          <w:b w:val="0"/>
          <w:i w:val="0"/>
          <w:sz w:val="24"/>
          <w:spacing w:val="0"/>
          <w:w w:val="100"/>
          <w:rFonts/>
          <w:caps w:val="0"/>
        </w:rPr>
        <w:t>noted,</w:t>
      </w:r>
      <w:r w:rsidRPr="006F4DE1">
        <w:rPr>
          <w:szCs w:val="24"/>
          <w:b w:val="0"/>
          <w:i w:val="0"/>
          <w:sz w:val="24"/>
          <w:spacing w:val="0"/>
          <w:w w:val="100"/>
          <w:rFonts/>
          <w:caps w:val="0"/>
        </w:rPr>
        <w:t> </w:t>
      </w:r>
      <w:r w:rsidRPr="006F4DE1">
        <w:rPr>
          <w:szCs w:val="24"/>
          <w:b w:val="0"/>
          <w:i w:val="0"/>
          <w:sz w:val="24"/>
          <w:spacing w:val="0"/>
          <w:w w:val="100"/>
          <w:rFonts/>
          <w:caps w:val="0"/>
        </w:rPr>
        <w:t>which</w:t>
      </w:r>
      <w:r w:rsidRPr="006F4DE1">
        <w:rPr>
          <w:szCs w:val="24"/>
          <w:b w:val="0"/>
          <w:i w:val="0"/>
          <w:sz w:val="24"/>
          <w:spacing w:val="0"/>
          <w:w w:val="100"/>
          <w:rFonts/>
          <w:caps w:val="0"/>
        </w:rPr>
        <w:t> </w:t>
      </w:r>
      <w:r w:rsidRPr="006F4DE1">
        <w:rPr>
          <w:szCs w:val="24"/>
          <w:b w:val="0"/>
          <w:i w:val="0"/>
          <w:sz w:val="24"/>
          <w:spacing w:val="0"/>
          <w:w w:val="100"/>
          <w:rFonts/>
          <w:caps w:val="0"/>
        </w:rPr>
        <w:t>help</w:t>
      </w:r>
      <w:r w:rsidRPr="006F4DE1">
        <w:rPr>
          <w:szCs w:val="24"/>
          <w:b w:val="0"/>
          <w:i w:val="0"/>
          <w:sz w:val="24"/>
          <w:spacing w:val="0"/>
          <w:w w:val="100"/>
          <w:rFonts/>
          <w:caps w:val="0"/>
        </w:rPr>
        <w:t> </w:t>
      </w:r>
      <w:r w:rsidRPr="006F4DE1">
        <w:rPr>
          <w:szCs w:val="24"/>
          <w:b w:val="0"/>
          <w:i w:val="0"/>
          <w:sz w:val="24"/>
          <w:spacing w:val="0"/>
          <w:w w:val="100"/>
          <w:rFonts/>
          <w:caps w:val="0"/>
        </w:rPr>
        <w:t>in</w:t>
      </w:r>
      <w:r w:rsidRPr="006F4DE1">
        <w:rPr>
          <w:szCs w:val="24"/>
          <w:b w:val="0"/>
          <w:i w:val="0"/>
          <w:sz w:val="24"/>
          <w:spacing w:val="0"/>
          <w:w w:val="100"/>
          <w:rFonts/>
          <w:caps w:val="0"/>
        </w:rPr>
        <w:t> </w:t>
      </w:r>
      <w:r w:rsidRPr="006F4DE1">
        <w:rPr>
          <w:szCs w:val="24"/>
          <w:b w:val="0"/>
          <w:i w:val="0"/>
          <w:sz w:val="24"/>
          <w:spacing w:val="0"/>
          <w:w w:val="100"/>
          <w:rFonts/>
          <w:caps w:val="0"/>
        </w:rPr>
        <w:t>predicting</w:t>
      </w:r>
      <w:r w:rsidRPr="006F4DE1">
        <w:rPr>
          <w:szCs w:val="24"/>
          <w:b w:val="0"/>
          <w:i w:val="0"/>
          <w:sz w:val="24"/>
          <w:spacing w:val="0"/>
          <w:w w:val="100"/>
          <w:rFonts/>
          <w:caps w:val="0"/>
        </w:rPr>
        <w:t> </w:t>
      </w:r>
      <w:r w:rsidRPr="006F4DE1">
        <w:rPr>
          <w:szCs w:val="24"/>
          <w:b w:val="0"/>
          <w:i w:val="0"/>
          <w:sz w:val="24"/>
          <w:spacing w:val="0"/>
          <w:w w:val="100"/>
          <w:rFonts/>
          <w:caps w:val="0"/>
        </w:rPr>
        <w:t>stress</w:t>
      </w:r>
      <w:r w:rsidRPr="006F4DE1">
        <w:rPr>
          <w:szCs w:val="24"/>
          <w:b w:val="0"/>
          <w:i w:val="0"/>
          <w:sz w:val="24"/>
          <w:spacing w:val="0"/>
          <w:w w:val="100"/>
          <w:rFonts/>
          <w:caps w:val="0"/>
        </w:rPr>
        <w:t> </w:t>
      </w:r>
      <w:r w:rsidRPr="006F4DE1">
        <w:rPr>
          <w:szCs w:val="24"/>
          <w:b w:val="0"/>
          <w:i w:val="0"/>
          <w:sz w:val="24"/>
          <w:spacing w:val="0"/>
          <w:w w:val="100"/>
          <w:rFonts/>
          <w:caps w:val="0"/>
        </w:rPr>
        <w:t>regimes,</w:t>
      </w:r>
      <w:r w:rsidRPr="006F4DE1">
        <w:rPr>
          <w:szCs w:val="24"/>
          <w:b w:val="0"/>
          <w:i w:val="0"/>
          <w:sz w:val="24"/>
          <w:spacing w:val="0"/>
          <w:w w:val="100"/>
          <w:rFonts/>
          <w:caps w:val="0"/>
        </w:rPr>
        <w:t> </w:t>
      </w:r>
      <w:r w:rsidRPr="006F4DE1">
        <w:rPr>
          <w:szCs w:val="24"/>
          <w:b w:val="0"/>
          <w:i w:val="0"/>
          <w:sz w:val="24"/>
          <w:spacing w:val="0"/>
          <w:w w:val="100"/>
          <w:rFonts/>
          <w:caps w:val="0"/>
        </w:rPr>
        <w:t>deformatioin</w:t>
      </w:r>
      <w:r w:rsidRPr="006F4DE1">
        <w:rPr>
          <w:szCs w:val="24"/>
          <w:b w:val="0"/>
          <w:i w:val="0"/>
          <w:sz w:val="24"/>
          <w:spacing w:val="0"/>
          <w:w w:val="100"/>
          <w:rFonts/>
          <w:caps w:val="0"/>
        </w:rPr>
        <w:t> </w:t>
      </w:r>
      <w:r w:rsidRPr="006F4DE1">
        <w:rPr>
          <w:szCs w:val="24"/>
          <w:b w:val="0"/>
          <w:i w:val="0"/>
          <w:sz w:val="24"/>
          <w:spacing w:val="0"/>
          <w:w w:val="100"/>
          <w:rFonts/>
          <w:caps w:val="0"/>
        </w:rPr>
        <w:t>history,</w:t>
      </w:r>
      <w:r w:rsidRPr="006F4DE1">
        <w:rPr>
          <w:szCs w:val="24"/>
          <w:b w:val="0"/>
          <w:i w:val="0"/>
          <w:sz w:val="24"/>
          <w:spacing w:val="0"/>
          <w:w w:val="100"/>
          <w:rFonts/>
          <w:caps w:val="0"/>
        </w:rPr>
        <w:t> </w:t>
      </w:r>
      <w:r w:rsidRPr="006F4DE1">
        <w:rPr>
          <w:szCs w:val="24"/>
          <w:b w:val="0"/>
          <w:i w:val="0"/>
          <w:sz w:val="24"/>
          <w:spacing w:val="0"/>
          <w:w w:val="100"/>
          <w:rFonts/>
          <w:caps w:val="0"/>
        </w:rPr>
        <w:t>depositional</w:t>
      </w:r>
      <w:r w:rsidRPr="006F4DE1">
        <w:rPr>
          <w:szCs w:val="24"/>
          <w:b w:val="0"/>
          <w:i w:val="0"/>
          <w:sz w:val="24"/>
          <w:spacing w:val="0"/>
          <w:w w:val="100"/>
          <w:rFonts/>
          <w:caps w:val="0"/>
        </w:rPr>
        <w:t> </w:t>
      </w:r>
      <w:r w:rsidRPr="006F4DE1">
        <w:rPr>
          <w:szCs w:val="24"/>
          <w:b w:val="0"/>
          <w:i w:val="0"/>
          <w:sz w:val="24"/>
          <w:spacing w:val="0"/>
          <w:w w:val="100"/>
          <w:rFonts/>
          <w:caps w:val="0"/>
        </w:rPr>
        <w:t>history</w:t>
      </w:r>
      <w:r w:rsidRPr="006F4DE1">
        <w:rPr>
          <w:szCs w:val="24"/>
          <w:b w:val="0"/>
          <w:i w:val="0"/>
          <w:sz w:val="24"/>
          <w:spacing w:val="0"/>
          <w:w w:val="100"/>
          <w:rFonts/>
          <w:caps w:val="0"/>
        </w:rPr>
        <w:t> </w:t>
      </w:r>
      <w:r w:rsidRPr="006F4DE1">
        <w:rPr>
          <w:szCs w:val="24"/>
          <w:b w:val="0"/>
          <w:i w:val="0"/>
          <w:sz w:val="24"/>
          <w:spacing w:val="0"/>
          <w:w w:val="100"/>
          <w:rFonts/>
          <w:caps w:val="0"/>
        </w:rPr>
        <w:t>for</w:t>
      </w:r>
      <w:r w:rsidRPr="006F4DE1">
        <w:rPr>
          <w:szCs w:val="24"/>
          <w:b w:val="0"/>
          <w:i w:val="0"/>
          <w:sz w:val="24"/>
          <w:spacing w:val="0"/>
          <w:w w:val="100"/>
          <w:rFonts/>
          <w:caps w:val="0"/>
        </w:rPr>
        <w:t> </w:t>
      </w:r>
      <w:r w:rsidRPr="006F4DE1">
        <w:rPr>
          <w:szCs w:val="24"/>
          <w:b w:val="0"/>
          <w:i w:val="0"/>
          <w:sz w:val="24"/>
          <w:spacing w:val="0"/>
          <w:w w:val="100"/>
          <w:rFonts/>
          <w:caps w:val="0"/>
        </w:rPr>
        <w:t>sedimentary</w:t>
      </w:r>
      <w:r w:rsidRPr="006F4DE1">
        <w:rPr>
          <w:szCs w:val="24"/>
          <w:b w:val="0"/>
          <w:i w:val="0"/>
          <w:sz w:val="24"/>
          <w:spacing w:val="0"/>
          <w:w w:val="100"/>
          <w:rFonts/>
          <w:caps w:val="0"/>
        </w:rPr>
        <w:t> </w:t>
      </w:r>
      <w:r w:rsidRPr="006F4DE1">
        <w:rPr>
          <w:szCs w:val="24"/>
          <w:b w:val="0"/>
          <w:i w:val="0"/>
          <w:sz w:val="24"/>
          <w:spacing w:val="0"/>
          <w:w w:val="100"/>
          <w:rFonts/>
          <w:caps w:val="0"/>
        </w:rPr>
        <w:t>rocks,etc.</w:t>
      </w:r>
    </w:p>
    <w:p w14:paraId="1B0F3DBC" w14:textId="77777777" w:rsidR="000C237D" w:rsidRPr="006F4DE1" w:rsidRDefault="000C237D" w:rsidP="006F4DE1">
      <w:pPr>
        <w:spacing w:before="0" w:beforeAutospacing="0" w:after="160" w:afterAutospacing="0" w:lineRule="auto" w:line="360"/>
        <w:rPr>
          <w:szCs w:val="24"/>
          <w:b w:val="0"/>
          <w:i w:val="0"/>
          <w:sz w:val="24"/>
          <w:spacing w:val="0"/>
          <w:w w:val="100"/>
          <w:rFonts/>
          <w:caps w:val="0"/>
        </w:rPr>
        <w:snapToGrid w:val="0"/>
        <w:textAlignment w:val="baseline"/>
      </w:pPr>
      <w:r w:rsidRPr="006F4DE1">
        <w:rPr>
          <w:szCs w:val="24"/>
          <w:b w:val="0"/>
          <w:i w:val="0"/>
          <w:sz w:val="24"/>
          <w:spacing w:val="0"/>
          <w:w w:val="100"/>
          <w:rFonts/>
          <w:caps w:val="0"/>
        </w:rPr>
        <w:t> </w:t>
      </w:r>
      <w:r w:rsidRPr="006F4DE1">
        <w:rPr>
          <w:szCs w:val="24"/>
          <w:b w:val="0"/>
          <w:i w:val="0"/>
          <w:sz w:val="24"/>
          <w:spacing w:val="0"/>
          <w:w w:val="100"/>
          <w:rFonts/>
          <w:caps w:val="0"/>
        </w:rPr>
        <w:t>Geologic</w:t>
      </w:r>
      <w:r w:rsidRPr="006F4DE1">
        <w:rPr>
          <w:szCs w:val="24"/>
          <w:b w:val="0"/>
          <w:i w:val="0"/>
          <w:sz w:val="24"/>
          <w:spacing w:val="0"/>
          <w:w w:val="100"/>
          <w:rFonts/>
          <w:caps w:val="0"/>
        </w:rPr>
        <w:t> </w:t>
      </w:r>
      <w:r w:rsidRPr="006F4DE1">
        <w:rPr>
          <w:szCs w:val="24"/>
          <w:b w:val="0"/>
          <w:i w:val="0"/>
          <w:sz w:val="24"/>
          <w:spacing w:val="0"/>
          <w:w w:val="100"/>
          <w:rFonts/>
          <w:caps w:val="0"/>
        </w:rPr>
        <w:t>maps</w:t>
      </w:r>
      <w:r w:rsidRPr="006F4DE1">
        <w:rPr>
          <w:szCs w:val="24"/>
          <w:b w:val="0"/>
          <w:i w:val="0"/>
          <w:sz w:val="24"/>
          <w:spacing w:val="0"/>
          <w:w w:val="100"/>
          <w:rFonts/>
          <w:caps w:val="0"/>
        </w:rPr>
        <w:t> </w:t>
      </w:r>
      <w:r w:rsidRPr="006F4DE1">
        <w:rPr>
          <w:szCs w:val="24"/>
          <w:b w:val="0"/>
          <w:i w:val="0"/>
          <w:sz w:val="24"/>
          <w:spacing w:val="0"/>
          <w:w w:val="100"/>
          <w:rFonts/>
          <w:caps w:val="0"/>
        </w:rPr>
        <w:t>have</w:t>
      </w:r>
      <w:r w:rsidRPr="006F4DE1">
        <w:rPr>
          <w:szCs w:val="24"/>
          <w:b w:val="0"/>
          <w:i w:val="0"/>
          <w:sz w:val="24"/>
          <w:spacing w:val="0"/>
          <w:w w:val="100"/>
          <w:rFonts/>
          <w:caps w:val="0"/>
        </w:rPr>
        <w:t> </w:t>
      </w:r>
      <w:r w:rsidRPr="006F4DE1">
        <w:rPr>
          <w:szCs w:val="24"/>
          <w:b w:val="0"/>
          <w:i w:val="0"/>
          <w:sz w:val="24"/>
          <w:spacing w:val="0"/>
          <w:w w:val="100"/>
          <w:rFonts/>
          <w:caps w:val="0"/>
        </w:rPr>
        <w:t>a</w:t>
      </w:r>
      <w:r w:rsidRPr="006F4DE1">
        <w:rPr>
          <w:szCs w:val="24"/>
          <w:b w:val="0"/>
          <w:i w:val="0"/>
          <w:sz w:val="24"/>
          <w:spacing w:val="0"/>
          <w:w w:val="100"/>
          <w:rFonts/>
          <w:caps w:val="0"/>
        </w:rPr>
        <w:t> </w:t>
      </w:r>
      <w:r w:rsidRPr="006F4DE1">
        <w:rPr>
          <w:szCs w:val="24"/>
          <w:b w:val="0"/>
          <w:i w:val="0"/>
          <w:sz w:val="24"/>
          <w:spacing w:val="0"/>
          <w:w w:val="100"/>
          <w:rFonts/>
          <w:caps w:val="0"/>
        </w:rPr>
        <w:t>wide</w:t>
      </w:r>
      <w:r w:rsidRPr="006F4DE1">
        <w:rPr>
          <w:szCs w:val="24"/>
          <w:b w:val="0"/>
          <w:i w:val="0"/>
          <w:sz w:val="24"/>
          <w:spacing w:val="0"/>
          <w:w w:val="100"/>
          <w:rFonts/>
          <w:caps w:val="0"/>
        </w:rPr>
        <w:t> </w:t>
      </w:r>
      <w:r w:rsidRPr="006F4DE1">
        <w:rPr>
          <w:szCs w:val="24"/>
          <w:b w:val="0"/>
          <w:i w:val="0"/>
          <w:sz w:val="24"/>
          <w:spacing w:val="0"/>
          <w:w w:val="100"/>
          <w:rFonts/>
          <w:caps w:val="0"/>
        </w:rPr>
        <w:t>range</w:t>
      </w:r>
      <w:r w:rsidRPr="006F4DE1">
        <w:rPr>
          <w:szCs w:val="24"/>
          <w:b w:val="0"/>
          <w:i w:val="0"/>
          <w:sz w:val="24"/>
          <w:spacing w:val="0"/>
          <w:w w:val="100"/>
          <w:rFonts/>
          <w:caps w:val="0"/>
        </w:rPr>
        <w:t> </w:t>
      </w:r>
      <w:r w:rsidRPr="006F4DE1">
        <w:rPr>
          <w:szCs w:val="24"/>
          <w:b w:val="0"/>
          <w:i w:val="0"/>
          <w:sz w:val="24"/>
          <w:spacing w:val="0"/>
          <w:w w:val="100"/>
          <w:rFonts/>
          <w:caps w:val="0"/>
        </w:rPr>
        <w:t>of</w:t>
      </w:r>
      <w:r w:rsidRPr="006F4DE1">
        <w:rPr>
          <w:szCs w:val="24"/>
          <w:b w:val="0"/>
          <w:i w:val="0"/>
          <w:sz w:val="24"/>
          <w:spacing w:val="0"/>
          <w:w w:val="100"/>
          <w:rFonts/>
          <w:caps w:val="0"/>
        </w:rPr>
        <w:t> </w:t>
      </w:r>
      <w:r w:rsidRPr="006F4DE1">
        <w:rPr>
          <w:szCs w:val="24"/>
          <w:b w:val="0"/>
          <w:i w:val="0"/>
          <w:sz w:val="24"/>
          <w:spacing w:val="0"/>
          <w:w w:val="100"/>
          <w:rFonts/>
          <w:caps w:val="0"/>
        </w:rPr>
        <w:t>uses</w:t>
      </w:r>
      <w:r w:rsidRPr="006F4DE1">
        <w:rPr>
          <w:szCs w:val="24"/>
          <w:b w:val="0"/>
          <w:i w:val="0"/>
          <w:sz w:val="24"/>
          <w:spacing w:val="0"/>
          <w:w w:val="100"/>
          <w:rFonts/>
          <w:caps w:val="0"/>
        </w:rPr>
        <w:t> </w:t>
      </w:r>
      <w:r w:rsidRPr="006F4DE1">
        <w:rPr>
          <w:szCs w:val="24"/>
          <w:b w:val="0"/>
          <w:i w:val="0"/>
          <w:sz w:val="24"/>
          <w:spacing w:val="0"/>
          <w:w w:val="100"/>
          <w:rFonts/>
          <w:caps w:val="0"/>
        </w:rPr>
        <w:t>which</w:t>
      </w:r>
      <w:r w:rsidRPr="006F4DE1">
        <w:rPr>
          <w:szCs w:val="24"/>
          <w:b w:val="0"/>
          <w:i w:val="0"/>
          <w:sz w:val="24"/>
          <w:spacing w:val="0"/>
          <w:w w:val="100"/>
          <w:rFonts/>
          <w:caps w:val="0"/>
        </w:rPr>
        <w:t> </w:t>
      </w:r>
      <w:r w:rsidRPr="006F4DE1">
        <w:rPr>
          <w:szCs w:val="24"/>
          <w:b w:val="0"/>
          <w:i w:val="0"/>
          <w:sz w:val="24"/>
          <w:spacing w:val="0"/>
          <w:w w:val="100"/>
          <w:rFonts/>
          <w:caps w:val="0"/>
        </w:rPr>
        <w:t>include</w:t>
      </w:r>
      <w:r w:rsidRPr="006F4DE1">
        <w:rPr>
          <w:szCs w:val="24"/>
          <w:b w:val="0"/>
          <w:i w:val="0"/>
          <w:sz w:val="24"/>
          <w:spacing w:val="0"/>
          <w:w w:val="100"/>
          <w:rFonts/>
          <w:caps w:val="0"/>
        </w:rPr>
        <w:t> </w:t>
      </w:r>
      <w:r w:rsidRPr="006F4DE1">
        <w:rPr>
          <w:szCs w:val="24"/>
          <w:b w:val="0"/>
          <w:i w:val="0"/>
          <w:sz w:val="24"/>
          <w:spacing w:val="0"/>
          <w:w w:val="100"/>
          <w:rFonts/>
          <w:caps w:val="0"/>
        </w:rPr>
        <w:t>predicting</w:t>
      </w:r>
      <w:r w:rsidRPr="006F4DE1">
        <w:rPr>
          <w:szCs w:val="24"/>
          <w:b w:val="0"/>
          <w:i w:val="0"/>
          <w:sz w:val="24"/>
          <w:spacing w:val="0"/>
          <w:w w:val="100"/>
          <w:rFonts/>
          <w:caps w:val="0"/>
        </w:rPr>
        <w:t> </w:t>
      </w:r>
      <w:r w:rsidRPr="006F4DE1">
        <w:rPr>
          <w:szCs w:val="24"/>
          <w:b w:val="0"/>
          <w:i w:val="0"/>
          <w:sz w:val="24"/>
          <w:spacing w:val="0"/>
          <w:w w:val="100"/>
          <w:rFonts/>
          <w:caps w:val="0"/>
        </w:rPr>
        <w:t>zones</w:t>
      </w:r>
      <w:r w:rsidRPr="006F4DE1">
        <w:rPr>
          <w:szCs w:val="24"/>
          <w:b w:val="0"/>
          <w:i w:val="0"/>
          <w:sz w:val="24"/>
          <w:spacing w:val="0"/>
          <w:w w:val="100"/>
          <w:rFonts/>
          <w:caps w:val="0"/>
        </w:rPr>
        <w:t> </w:t>
      </w:r>
      <w:r w:rsidRPr="006F4DE1">
        <w:rPr>
          <w:szCs w:val="24"/>
          <w:b w:val="0"/>
          <w:i w:val="0"/>
          <w:sz w:val="24"/>
          <w:spacing w:val="0"/>
          <w:w w:val="100"/>
          <w:rFonts/>
          <w:caps w:val="0"/>
        </w:rPr>
        <w:t>of</w:t>
      </w:r>
      <w:r w:rsidRPr="006F4DE1">
        <w:rPr>
          <w:szCs w:val="24"/>
          <w:b w:val="0"/>
          <w:i w:val="0"/>
          <w:sz w:val="24"/>
          <w:spacing w:val="0"/>
          <w:w w:val="100"/>
          <w:rFonts/>
          <w:caps w:val="0"/>
        </w:rPr>
        <w:t> </w:t>
      </w:r>
      <w:r w:rsidRPr="006F4DE1">
        <w:rPr>
          <w:szCs w:val="24"/>
          <w:b w:val="0"/>
          <w:i w:val="0"/>
          <w:sz w:val="24"/>
          <w:spacing w:val="0"/>
          <w:w w:val="100"/>
          <w:rFonts/>
          <w:caps w:val="0"/>
        </w:rPr>
        <w:t>aquifers</w:t>
      </w:r>
      <w:r w:rsidRPr="006F4DE1">
        <w:rPr>
          <w:szCs w:val="24"/>
          <w:b w:val="0"/>
          <w:i w:val="0"/>
          <w:sz w:val="24"/>
          <w:spacing w:val="0"/>
          <w:w w:val="100"/>
          <w:rFonts/>
          <w:caps w:val="0"/>
        </w:rPr>
        <w:t> </w:t>
      </w:r>
      <w:r w:rsidRPr="006F4DE1">
        <w:rPr>
          <w:szCs w:val="24"/>
          <w:b w:val="0"/>
          <w:i w:val="0"/>
          <w:sz w:val="24"/>
          <w:spacing w:val="0"/>
          <w:w w:val="100"/>
          <w:rFonts/>
          <w:caps w:val="0"/>
        </w:rPr>
        <w:t>for</w:t>
      </w:r>
      <w:r w:rsidRPr="006F4DE1">
        <w:rPr>
          <w:szCs w:val="24"/>
          <w:b w:val="0"/>
          <w:i w:val="0"/>
          <w:sz w:val="24"/>
          <w:spacing w:val="0"/>
          <w:w w:val="100"/>
          <w:rFonts/>
          <w:caps w:val="0"/>
        </w:rPr>
        <w:t> </w:t>
      </w:r>
      <w:r w:rsidRPr="006F4DE1">
        <w:rPr>
          <w:szCs w:val="24"/>
          <w:b w:val="0"/>
          <w:i w:val="0"/>
          <w:sz w:val="24"/>
          <w:spacing w:val="0"/>
          <w:w w:val="100"/>
          <w:rFonts/>
          <w:caps w:val="0"/>
        </w:rPr>
        <w:t>water</w:t>
      </w:r>
      <w:r w:rsidRPr="006F4DE1">
        <w:rPr>
          <w:szCs w:val="24"/>
          <w:b w:val="0"/>
          <w:i w:val="0"/>
          <w:sz w:val="24"/>
          <w:spacing w:val="0"/>
          <w:w w:val="100"/>
          <w:rFonts/>
          <w:caps w:val="0"/>
        </w:rPr>
        <w:t> </w:t>
      </w:r>
      <w:r w:rsidRPr="006F4DE1">
        <w:rPr>
          <w:szCs w:val="24"/>
          <w:b w:val="0"/>
          <w:i w:val="0"/>
          <w:sz w:val="24"/>
          <w:spacing w:val="0"/>
          <w:w w:val="100"/>
          <w:rFonts/>
          <w:caps w:val="0"/>
        </w:rPr>
        <w:t>exploration</w:t>
      </w:r>
      <w:r w:rsidRPr="006F4DE1">
        <w:rPr>
          <w:szCs w:val="24"/>
          <w:b w:val="0"/>
          <w:i w:val="0"/>
          <w:sz w:val="24"/>
          <w:spacing w:val="0"/>
          <w:w w:val="100"/>
          <w:rFonts/>
          <w:caps w:val="0"/>
        </w:rPr>
        <w:t> </w:t>
      </w:r>
      <w:r w:rsidRPr="006F4DE1">
        <w:rPr>
          <w:szCs w:val="24"/>
          <w:b w:val="0"/>
          <w:i w:val="0"/>
          <w:sz w:val="24"/>
          <w:spacing w:val="0"/>
          <w:w w:val="100"/>
          <w:rFonts/>
          <w:caps w:val="0"/>
        </w:rPr>
        <w:t>and</w:t>
      </w:r>
      <w:r w:rsidRPr="006F4DE1">
        <w:rPr>
          <w:szCs w:val="24"/>
          <w:b w:val="0"/>
          <w:i w:val="0"/>
          <w:sz w:val="24"/>
          <w:spacing w:val="0"/>
          <w:w w:val="100"/>
          <w:rFonts/>
          <w:caps w:val="0"/>
        </w:rPr>
        <w:t> </w:t>
      </w:r>
      <w:r w:rsidRPr="006F4DE1">
        <w:rPr>
          <w:szCs w:val="24"/>
          <w:b w:val="0"/>
          <w:i w:val="0"/>
          <w:sz w:val="24"/>
          <w:spacing w:val="0"/>
          <w:w w:val="100"/>
          <w:rFonts/>
          <w:caps w:val="0"/>
        </w:rPr>
        <w:t>exploitation</w:t>
      </w:r>
      <w:r w:rsidR="00142E1E" w:rsidRPr="006F4DE1">
        <w:rPr>
          <w:szCs w:val="24"/>
          <w:b w:val="0"/>
          <w:i w:val="0"/>
          <w:sz w:val="24"/>
          <w:spacing w:val="0"/>
          <w:w w:val="100"/>
          <w:rFonts/>
          <w:caps w:val="0"/>
        </w:rPr>
        <w:t>,</w:t>
      </w:r>
      <w:r w:rsidR="00142E1E" w:rsidRPr="006F4DE1">
        <w:rPr>
          <w:szCs w:val="24"/>
          <w:b w:val="0"/>
          <w:i w:val="0"/>
          <w:sz w:val="24"/>
          <w:spacing w:val="0"/>
          <w:w w:val="100"/>
          <w:rFonts/>
          <w:caps w:val="0"/>
        </w:rPr>
        <w:t> </w:t>
      </w:r>
      <w:r w:rsidR="00142E1E" w:rsidRPr="006F4DE1">
        <w:rPr>
          <w:szCs w:val="24"/>
          <w:b w:val="0"/>
          <w:i w:val="0"/>
          <w:sz w:val="24"/>
          <w:spacing w:val="0"/>
          <w:w w:val="100"/>
          <w:rFonts/>
          <w:caps w:val="0"/>
        </w:rPr>
        <w:t>ground</w:t>
      </w:r>
      <w:r w:rsidR="00142E1E" w:rsidRPr="006F4DE1">
        <w:rPr>
          <w:szCs w:val="24"/>
          <w:b w:val="0"/>
          <w:i w:val="0"/>
          <w:sz w:val="24"/>
          <w:spacing w:val="0"/>
          <w:w w:val="100"/>
          <w:rFonts/>
          <w:caps w:val="0"/>
        </w:rPr>
        <w:t> </w:t>
      </w:r>
      <w:r w:rsidR="00142E1E" w:rsidRPr="006F4DE1">
        <w:rPr>
          <w:szCs w:val="24"/>
          <w:b w:val="0"/>
          <w:i w:val="0"/>
          <w:sz w:val="24"/>
          <w:spacing w:val="0"/>
          <w:w w:val="100"/>
          <w:rFonts/>
          <w:caps w:val="0"/>
        </w:rPr>
        <w:t>water</w:t>
      </w:r>
      <w:r w:rsidR="00142E1E" w:rsidRPr="006F4DE1">
        <w:rPr>
          <w:szCs w:val="24"/>
          <w:b w:val="0"/>
          <w:i w:val="0"/>
          <w:sz w:val="24"/>
          <w:spacing w:val="0"/>
          <w:w w:val="100"/>
          <w:rFonts/>
          <w:caps w:val="0"/>
        </w:rPr>
        <w:t> </w:t>
      </w:r>
      <w:r w:rsidR="00142E1E" w:rsidRPr="006F4DE1">
        <w:rPr>
          <w:szCs w:val="24"/>
          <w:b w:val="0"/>
          <w:i w:val="0"/>
          <w:sz w:val="24"/>
          <w:spacing w:val="0"/>
          <w:w w:val="100"/>
          <w:rFonts/>
          <w:caps w:val="0"/>
        </w:rPr>
        <w:t>quality</w:t>
      </w:r>
      <w:r w:rsidR="00142E1E" w:rsidRPr="006F4DE1">
        <w:rPr>
          <w:szCs w:val="24"/>
          <w:b w:val="0"/>
          <w:i w:val="0"/>
          <w:sz w:val="24"/>
          <w:spacing w:val="0"/>
          <w:w w:val="100"/>
          <w:rFonts/>
          <w:caps w:val="0"/>
        </w:rPr>
        <w:t> </w:t>
      </w:r>
      <w:r w:rsidR="00142E1E" w:rsidRPr="006F4DE1">
        <w:rPr>
          <w:szCs w:val="24"/>
          <w:b w:val="0"/>
          <w:i w:val="0"/>
          <w:sz w:val="24"/>
          <w:spacing w:val="0"/>
          <w:w w:val="100"/>
          <w:rFonts/>
          <w:caps w:val="0"/>
        </w:rPr>
        <w:t>and</w:t>
      </w:r>
      <w:r w:rsidR="00142E1E" w:rsidRPr="006F4DE1">
        <w:rPr>
          <w:szCs w:val="24"/>
          <w:b w:val="0"/>
          <w:i w:val="0"/>
          <w:sz w:val="24"/>
          <w:spacing w:val="0"/>
          <w:w w:val="100"/>
          <w:rFonts/>
          <w:caps w:val="0"/>
        </w:rPr>
        <w:t> </w:t>
      </w:r>
      <w:r w:rsidR="00142E1E" w:rsidRPr="006F4DE1">
        <w:rPr>
          <w:szCs w:val="24"/>
          <w:b w:val="0"/>
          <w:i w:val="0"/>
          <w:sz w:val="24"/>
          <w:spacing w:val="0"/>
          <w:w w:val="100"/>
          <w:rFonts/>
          <w:caps w:val="0"/>
        </w:rPr>
        <w:t>contamination</w:t>
      </w:r>
      <w:r w:rsidR="00142E1E" w:rsidRPr="006F4DE1">
        <w:rPr>
          <w:szCs w:val="24"/>
          <w:b w:val="0"/>
          <w:i w:val="0"/>
          <w:sz w:val="24"/>
          <w:spacing w:val="0"/>
          <w:w w:val="100"/>
          <w:rFonts/>
          <w:caps w:val="0"/>
        </w:rPr>
        <w:t> </w:t>
      </w:r>
      <w:r w:rsidR="00142E1E" w:rsidRPr="006F4DE1">
        <w:rPr>
          <w:szCs w:val="24"/>
          <w:b w:val="0"/>
          <w:i w:val="0"/>
          <w:sz w:val="24"/>
          <w:spacing w:val="0"/>
          <w:w w:val="100"/>
          <w:rFonts/>
          <w:caps w:val="0"/>
        </w:rPr>
        <w:t>risks,</w:t>
      </w:r>
      <w:r w:rsidR="00142E1E" w:rsidRPr="006F4DE1">
        <w:rPr>
          <w:szCs w:val="24"/>
          <w:b w:val="0"/>
          <w:i w:val="0"/>
          <w:sz w:val="24"/>
          <w:spacing w:val="0"/>
          <w:w w:val="100"/>
          <w:rFonts/>
          <w:caps w:val="0"/>
        </w:rPr>
        <w:t> </w:t>
      </w:r>
      <w:r w:rsidR="00142E1E" w:rsidRPr="006F4DE1">
        <w:rPr>
          <w:szCs w:val="24"/>
          <w:b w:val="0"/>
          <w:i w:val="0"/>
          <w:sz w:val="24"/>
          <w:spacing w:val="0"/>
          <w:w w:val="100"/>
          <w:rFonts/>
          <w:caps w:val="0"/>
        </w:rPr>
        <w:t>earthquake</w:t>
      </w:r>
      <w:r w:rsidR="00142E1E" w:rsidRPr="006F4DE1">
        <w:rPr>
          <w:szCs w:val="24"/>
          <w:b w:val="0"/>
          <w:i w:val="0"/>
          <w:sz w:val="24"/>
          <w:spacing w:val="0"/>
          <w:w w:val="100"/>
          <w:rFonts/>
          <w:caps w:val="0"/>
        </w:rPr>
        <w:t> </w:t>
      </w:r>
      <w:r w:rsidR="00142E1E" w:rsidRPr="006F4DE1">
        <w:rPr>
          <w:szCs w:val="24"/>
          <w:b w:val="0"/>
          <w:i w:val="0"/>
          <w:sz w:val="24"/>
          <w:spacing w:val="0"/>
          <w:w w:val="100"/>
          <w:rFonts/>
          <w:caps w:val="0"/>
        </w:rPr>
        <w:t>predictions,</w:t>
      </w:r>
      <w:r w:rsidR="00142E1E" w:rsidRPr="006F4DE1">
        <w:rPr>
          <w:szCs w:val="24"/>
          <w:b w:val="0"/>
          <w:i w:val="0"/>
          <w:sz w:val="24"/>
          <w:spacing w:val="0"/>
          <w:w w:val="100"/>
          <w:rFonts/>
          <w:caps w:val="0"/>
        </w:rPr>
        <w:t> </w:t>
      </w:r>
      <w:r w:rsidR="00142E1E" w:rsidRPr="006F4DE1">
        <w:rPr>
          <w:szCs w:val="24"/>
          <w:b w:val="0"/>
          <w:i w:val="0"/>
          <w:sz w:val="24"/>
          <w:spacing w:val="0"/>
          <w:w w:val="100"/>
          <w:rFonts/>
          <w:caps w:val="0"/>
        </w:rPr>
        <w:t>zones</w:t>
      </w:r>
      <w:r w:rsidR="00142E1E" w:rsidRPr="006F4DE1">
        <w:rPr>
          <w:szCs w:val="24"/>
          <w:b w:val="0"/>
          <w:i w:val="0"/>
          <w:sz w:val="24"/>
          <w:spacing w:val="0"/>
          <w:w w:val="100"/>
          <w:rFonts/>
          <w:caps w:val="0"/>
        </w:rPr>
        <w:t> </w:t>
      </w:r>
      <w:r w:rsidR="00142E1E" w:rsidRPr="006F4DE1">
        <w:rPr>
          <w:szCs w:val="24"/>
          <w:b w:val="0"/>
          <w:i w:val="0"/>
          <w:sz w:val="24"/>
          <w:spacing w:val="0"/>
          <w:w w:val="100"/>
          <w:rFonts/>
          <w:caps w:val="0"/>
        </w:rPr>
        <w:t>of</w:t>
      </w:r>
      <w:r w:rsidR="00142E1E" w:rsidRPr="006F4DE1">
        <w:rPr>
          <w:szCs w:val="24"/>
          <w:b w:val="0"/>
          <w:i w:val="0"/>
          <w:sz w:val="24"/>
          <w:spacing w:val="0"/>
          <w:w w:val="100"/>
          <w:rFonts/>
          <w:caps w:val="0"/>
        </w:rPr>
        <w:t> </w:t>
      </w:r>
      <w:r w:rsidR="00142E1E" w:rsidRPr="006F4DE1">
        <w:rPr>
          <w:szCs w:val="24"/>
          <w:b w:val="0"/>
          <w:i w:val="0"/>
          <w:sz w:val="24"/>
          <w:spacing w:val="0"/>
          <w:w w:val="100"/>
          <w:rFonts/>
          <w:caps w:val="0"/>
        </w:rPr>
        <w:t>possible</w:t>
      </w:r>
      <w:r w:rsidR="00142E1E" w:rsidRPr="006F4DE1">
        <w:rPr>
          <w:szCs w:val="24"/>
          <w:b w:val="0"/>
          <w:i w:val="0"/>
          <w:sz w:val="24"/>
          <w:spacing w:val="0"/>
          <w:w w:val="100"/>
          <w:rFonts/>
          <w:caps w:val="0"/>
        </w:rPr>
        <w:t> </w:t>
      </w:r>
      <w:r w:rsidR="00142E1E" w:rsidRPr="006F4DE1">
        <w:rPr>
          <w:szCs w:val="24"/>
          <w:b w:val="0"/>
          <w:i w:val="0"/>
          <w:sz w:val="24"/>
          <w:spacing w:val="0"/>
          <w:w w:val="100"/>
          <w:rFonts/>
          <w:caps w:val="0"/>
        </w:rPr>
        <w:t>oil</w:t>
      </w:r>
      <w:r w:rsidR="00142E1E" w:rsidRPr="006F4DE1">
        <w:rPr>
          <w:szCs w:val="24"/>
          <w:b w:val="0"/>
          <w:i w:val="0"/>
          <w:sz w:val="24"/>
          <w:spacing w:val="0"/>
          <w:w w:val="100"/>
          <w:rFonts/>
          <w:caps w:val="0"/>
        </w:rPr>
        <w:t> </w:t>
      </w:r>
      <w:r w:rsidR="00142E1E" w:rsidRPr="006F4DE1">
        <w:rPr>
          <w:szCs w:val="24"/>
          <w:b w:val="0"/>
          <w:i w:val="0"/>
          <w:sz w:val="24"/>
          <w:spacing w:val="0"/>
          <w:w w:val="100"/>
          <w:rFonts/>
          <w:caps w:val="0"/>
        </w:rPr>
        <w:t>accumulations,</w:t>
      </w:r>
      <w:r w:rsidR="00142E1E" w:rsidRPr="006F4DE1">
        <w:rPr>
          <w:szCs w:val="24"/>
          <w:b w:val="0"/>
          <w:i w:val="0"/>
          <w:sz w:val="24"/>
          <w:spacing w:val="0"/>
          <w:w w:val="100"/>
          <w:rFonts/>
          <w:caps w:val="0"/>
        </w:rPr>
        <w:t> </w:t>
      </w:r>
      <w:r w:rsidR="00142E1E" w:rsidRPr="006F4DE1">
        <w:rPr>
          <w:szCs w:val="24"/>
          <w:b w:val="0"/>
          <w:i w:val="0"/>
          <w:sz w:val="24"/>
          <w:spacing w:val="0"/>
          <w:w w:val="100"/>
          <w:rFonts/>
          <w:caps w:val="0"/>
        </w:rPr>
        <w:t>landslide</w:t>
      </w:r>
      <w:r w:rsidR="00142E1E" w:rsidRPr="006F4DE1">
        <w:rPr>
          <w:szCs w:val="24"/>
          <w:b w:val="0"/>
          <w:i w:val="0"/>
          <w:sz w:val="24"/>
          <w:spacing w:val="0"/>
          <w:w w:val="100"/>
          <w:rFonts/>
          <w:caps w:val="0"/>
        </w:rPr>
        <w:t> </w:t>
      </w:r>
      <w:r w:rsidR="00142E1E" w:rsidRPr="006F4DE1">
        <w:rPr>
          <w:szCs w:val="24"/>
          <w:b w:val="0"/>
          <w:i w:val="0"/>
          <w:sz w:val="24"/>
          <w:spacing w:val="0"/>
          <w:w w:val="100"/>
          <w:rFonts/>
          <w:caps w:val="0"/>
        </w:rPr>
        <w:t>hazards,</w:t>
      </w:r>
      <w:r w:rsidR="00142E1E" w:rsidRPr="006F4DE1">
        <w:rPr>
          <w:szCs w:val="24"/>
          <w:b w:val="0"/>
          <w:i w:val="0"/>
          <w:sz w:val="24"/>
          <w:spacing w:val="0"/>
          <w:w w:val="100"/>
          <w:rFonts/>
          <w:caps w:val="0"/>
        </w:rPr>
        <w:t> </w:t>
      </w:r>
      <w:r w:rsidR="00142E1E" w:rsidRPr="006F4DE1">
        <w:rPr>
          <w:szCs w:val="24"/>
          <w:b w:val="0"/>
          <w:i w:val="0"/>
          <w:sz w:val="24"/>
          <w:spacing w:val="0"/>
          <w:w w:val="100"/>
          <w:rFonts/>
          <w:caps w:val="0"/>
        </w:rPr>
        <w:t>harnessing</w:t>
      </w:r>
      <w:r w:rsidR="00142E1E" w:rsidRPr="006F4DE1">
        <w:rPr>
          <w:szCs w:val="24"/>
          <w:b w:val="0"/>
          <w:i w:val="0"/>
          <w:sz w:val="24"/>
          <w:spacing w:val="0"/>
          <w:w w:val="100"/>
          <w:rFonts/>
          <w:caps w:val="0"/>
        </w:rPr>
        <w:t> </w:t>
      </w:r>
      <w:r w:rsidR="00142E1E" w:rsidRPr="006F4DE1">
        <w:rPr>
          <w:szCs w:val="24"/>
          <w:b w:val="0"/>
          <w:i w:val="0"/>
          <w:sz w:val="24"/>
          <w:spacing w:val="0"/>
          <w:w w:val="100"/>
          <w:rFonts/>
          <w:caps w:val="0"/>
        </w:rPr>
        <w:t>energy</w:t>
      </w:r>
      <w:r w:rsidR="00142E1E" w:rsidRPr="006F4DE1">
        <w:rPr>
          <w:szCs w:val="24"/>
          <w:b w:val="0"/>
          <w:i w:val="0"/>
          <w:sz w:val="24"/>
          <w:spacing w:val="0"/>
          <w:w w:val="100"/>
          <w:rFonts/>
          <w:caps w:val="0"/>
        </w:rPr>
        <w:t> </w:t>
      </w:r>
      <w:r w:rsidR="00142E1E" w:rsidRPr="006F4DE1">
        <w:rPr>
          <w:szCs w:val="24"/>
          <w:b w:val="0"/>
          <w:i w:val="0"/>
          <w:sz w:val="24"/>
          <w:spacing w:val="0"/>
          <w:w w:val="100"/>
          <w:rFonts/>
          <w:caps w:val="0"/>
        </w:rPr>
        <w:t>and</w:t>
      </w:r>
      <w:r w:rsidR="00142E1E" w:rsidRPr="006F4DE1">
        <w:rPr>
          <w:szCs w:val="24"/>
          <w:b w:val="0"/>
          <w:i w:val="0"/>
          <w:sz w:val="24"/>
          <w:spacing w:val="0"/>
          <w:w w:val="100"/>
          <w:rFonts/>
          <w:caps w:val="0"/>
        </w:rPr>
        <w:t> </w:t>
      </w:r>
      <w:r w:rsidR="00142E1E" w:rsidRPr="006F4DE1">
        <w:rPr>
          <w:szCs w:val="24"/>
          <w:b w:val="0"/>
          <w:i w:val="0"/>
          <w:sz w:val="24"/>
          <w:spacing w:val="0"/>
          <w:w w:val="100"/>
          <w:rFonts/>
          <w:caps w:val="0"/>
        </w:rPr>
        <w:t>mineral</w:t>
      </w:r>
      <w:r w:rsidR="00142E1E" w:rsidRPr="006F4DE1">
        <w:rPr>
          <w:szCs w:val="24"/>
          <w:b w:val="0"/>
          <w:i w:val="0"/>
          <w:sz w:val="24"/>
          <w:spacing w:val="0"/>
          <w:w w:val="100"/>
          <w:rFonts/>
          <w:caps w:val="0"/>
        </w:rPr>
        <w:t> </w:t>
      </w:r>
      <w:r w:rsidR="00142E1E" w:rsidRPr="006F4DE1">
        <w:rPr>
          <w:szCs w:val="24"/>
          <w:b w:val="0"/>
          <w:i w:val="0"/>
          <w:sz w:val="24"/>
          <w:spacing w:val="0"/>
          <w:w w:val="100"/>
          <w:rFonts/>
          <w:caps w:val="0"/>
        </w:rPr>
        <w:t>resources</w:t>
      </w:r>
      <w:r w:rsidR="00142E1E" w:rsidRPr="006F4DE1">
        <w:rPr>
          <w:szCs w:val="24"/>
          <w:b w:val="0"/>
          <w:i w:val="0"/>
          <w:sz w:val="24"/>
          <w:spacing w:val="0"/>
          <w:w w:val="100"/>
          <w:rFonts/>
          <w:caps w:val="0"/>
        </w:rPr>
        <w:t> </w:t>
      </w:r>
      <w:r w:rsidR="00142E1E" w:rsidRPr="006F4DE1">
        <w:rPr>
          <w:szCs w:val="24"/>
          <w:b w:val="0"/>
          <w:i w:val="0"/>
          <w:sz w:val="24"/>
          <w:spacing w:val="0"/>
          <w:w w:val="100"/>
          <w:rFonts/>
          <w:caps w:val="0"/>
        </w:rPr>
        <w:t>for</w:t>
      </w:r>
      <w:r w:rsidR="00142E1E" w:rsidRPr="006F4DE1">
        <w:rPr>
          <w:szCs w:val="24"/>
          <w:b w:val="0"/>
          <w:i w:val="0"/>
          <w:sz w:val="24"/>
          <w:spacing w:val="0"/>
          <w:w w:val="100"/>
          <w:rFonts/>
          <w:caps w:val="0"/>
        </w:rPr>
        <w:t> </w:t>
      </w:r>
      <w:r w:rsidR="00142E1E" w:rsidRPr="006F4DE1">
        <w:rPr>
          <w:szCs w:val="24"/>
          <w:b w:val="0"/>
          <w:i w:val="0"/>
          <w:sz w:val="24"/>
          <w:spacing w:val="0"/>
          <w:w w:val="100"/>
          <w:rFonts/>
          <w:caps w:val="0"/>
        </w:rPr>
        <w:t>economic</w:t>
      </w:r>
      <w:r w:rsidR="00142E1E" w:rsidRPr="006F4DE1">
        <w:rPr>
          <w:szCs w:val="24"/>
          <w:b w:val="0"/>
          <w:i w:val="0"/>
          <w:sz w:val="24"/>
          <w:spacing w:val="0"/>
          <w:w w:val="100"/>
          <w:rFonts/>
          <w:caps w:val="0"/>
        </w:rPr>
        <w:t> </w:t>
      </w:r>
      <w:r w:rsidR="00142E1E" w:rsidRPr="006F4DE1">
        <w:rPr>
          <w:szCs w:val="24"/>
          <w:b w:val="0"/>
          <w:i w:val="0"/>
          <w:sz w:val="24"/>
          <w:spacing w:val="0"/>
          <w:w w:val="100"/>
          <w:rFonts/>
          <w:caps w:val="0"/>
        </w:rPr>
        <w:t>growth,</w:t>
      </w:r>
      <w:r w:rsidR="00142E1E" w:rsidRPr="006F4DE1">
        <w:rPr>
          <w:szCs w:val="24"/>
          <w:b w:val="0"/>
          <w:i w:val="0"/>
          <w:sz w:val="24"/>
          <w:spacing w:val="0"/>
          <w:w w:val="100"/>
          <w:rFonts/>
          <w:caps w:val="0"/>
        </w:rPr>
        <w:t> </w:t>
      </w:r>
      <w:r w:rsidR="00142E1E" w:rsidRPr="006F4DE1">
        <w:rPr>
          <w:szCs w:val="24"/>
          <w:b w:val="0"/>
          <w:i w:val="0"/>
          <w:sz w:val="24"/>
          <w:spacing w:val="0"/>
          <w:w w:val="100"/>
          <w:rFonts/>
          <w:caps w:val="0"/>
        </w:rPr>
        <w:t>land-use</w:t>
      </w:r>
      <w:r w:rsidR="00142E1E" w:rsidRPr="006F4DE1">
        <w:rPr>
          <w:szCs w:val="24"/>
          <w:b w:val="0"/>
          <w:i w:val="0"/>
          <w:sz w:val="24"/>
          <w:spacing w:val="0"/>
          <w:w w:val="100"/>
          <w:rFonts/>
          <w:caps w:val="0"/>
        </w:rPr>
        <w:t> </w:t>
      </w:r>
      <w:r w:rsidR="00142E1E" w:rsidRPr="006F4DE1">
        <w:rPr>
          <w:szCs w:val="24"/>
          <w:b w:val="0"/>
          <w:i w:val="0"/>
          <w:sz w:val="24"/>
          <w:spacing w:val="0"/>
          <w:w w:val="100"/>
          <w:rFonts/>
          <w:caps w:val="0"/>
        </w:rPr>
        <w:t>planning</w:t>
      </w:r>
      <w:r w:rsidR="00142E1E" w:rsidRPr="006F4DE1">
        <w:rPr>
          <w:szCs w:val="24"/>
          <w:b w:val="0"/>
          <w:i w:val="0"/>
          <w:sz w:val="24"/>
          <w:spacing w:val="0"/>
          <w:w w:val="100"/>
          <w:rFonts/>
          <w:caps w:val="0"/>
        </w:rPr>
        <w:t> </w:t>
      </w:r>
      <w:r w:rsidR="00142E1E" w:rsidRPr="006F4DE1">
        <w:rPr>
          <w:szCs w:val="24"/>
          <w:b w:val="0"/>
          <w:i w:val="0"/>
          <w:sz w:val="24"/>
          <w:spacing w:val="0"/>
          <w:w w:val="100"/>
          <w:rFonts/>
          <w:caps w:val="0"/>
        </w:rPr>
        <w:t>and</w:t>
      </w:r>
      <w:r w:rsidR="00142E1E" w:rsidRPr="006F4DE1">
        <w:rPr>
          <w:szCs w:val="24"/>
          <w:b w:val="0"/>
          <w:i w:val="0"/>
          <w:sz w:val="24"/>
          <w:spacing w:val="0"/>
          <w:w w:val="100"/>
          <w:rFonts/>
          <w:caps w:val="0"/>
        </w:rPr>
        <w:t> </w:t>
      </w:r>
      <w:r w:rsidR="00142E1E" w:rsidRPr="006F4DE1">
        <w:rPr>
          <w:szCs w:val="24"/>
          <w:b w:val="0"/>
          <w:i w:val="0"/>
          <w:sz w:val="24"/>
          <w:spacing w:val="0"/>
          <w:w w:val="100"/>
          <w:rFonts/>
          <w:caps w:val="0"/>
        </w:rPr>
        <w:t>land</w:t>
      </w:r>
      <w:r w:rsidR="00142E1E" w:rsidRPr="006F4DE1">
        <w:rPr>
          <w:szCs w:val="24"/>
          <w:b w:val="0"/>
          <w:i w:val="0"/>
          <w:sz w:val="24"/>
          <w:spacing w:val="0"/>
          <w:w w:val="100"/>
          <w:rFonts/>
          <w:caps w:val="0"/>
        </w:rPr>
        <w:t> </w:t>
      </w:r>
      <w:r w:rsidR="00142E1E" w:rsidRPr="006F4DE1">
        <w:rPr>
          <w:szCs w:val="24"/>
          <w:b w:val="0"/>
          <w:i w:val="0"/>
          <w:sz w:val="24"/>
          <w:spacing w:val="0"/>
          <w:w w:val="100"/>
          <w:rFonts/>
          <w:caps w:val="0"/>
        </w:rPr>
        <w:t>management.</w:t>
      </w:r>
      <w:r w:rsidR="00142E1E" w:rsidRPr="006F4DE1">
        <w:rPr>
          <w:szCs w:val="24"/>
          <w:b w:val="0"/>
          <w:i w:val="0"/>
          <w:sz w:val="24"/>
          <w:spacing w:val="0"/>
          <w:w w:val="100"/>
          <w:rFonts/>
          <w:caps w:val="0"/>
        </w:rPr>
        <w:t> </w:t>
      </w:r>
      <w:r w:rsidR="009A1156" w:rsidRPr="00F71370">
        <w:rPr>
          <w:szCs w:val="24"/>
          <w:b w:val="0"/>
          <w:i w:val="0"/>
          <w:sz w:val="24"/>
          <w:spacing w:val="0"/>
          <w:w w:val="100"/>
          <w:rFonts/>
          <w:caps w:val="0"/>
        </w:rPr>
        <w:t>(Soller</w:t>
      </w:r>
      <w:r w:rsidR="009A1156" w:rsidRPr="00F71370">
        <w:rPr>
          <w:szCs w:val="24"/>
          <w:b w:val="0"/>
          <w:i w:val="0"/>
          <w:sz w:val="24"/>
          <w:spacing w:val="0"/>
          <w:w w:val="100"/>
          <w:rFonts/>
          <w:caps w:val="0"/>
        </w:rPr>
        <w:t> </w:t>
      </w:r>
      <w:r w:rsidR="009A1156" w:rsidRPr="00F71370">
        <w:rPr>
          <w:szCs w:val="24"/>
          <w:b w:val="0"/>
          <w:i w:val="0"/>
          <w:sz w:val="24"/>
          <w:spacing w:val="0"/>
          <w:w w:val="100"/>
          <w:rFonts/>
          <w:caps w:val="0"/>
        </w:rPr>
        <w:t>2002)</w:t>
      </w:r>
    </w:p>
    <w:p w14:paraId="32C02519" w14:textId="77777777" w:rsidR="00E624F0" w:rsidRPr="006F4DE1" w:rsidRDefault="00E624F0" w:rsidP="006F4DE1">
      <w:pPr>
        <w:spacing w:before="0" w:beforeAutospacing="0" w:after="160" w:afterAutospacing="0" w:lineRule="auto" w:line="360"/>
        <w:rPr>
          <w:szCs w:val="24"/>
          <w:b w:val="0"/>
          <w:i w:val="0"/>
          <w:sz w:val="24"/>
          <w:spacing w:val="0"/>
          <w:w w:val="100"/>
          <w:rFonts/>
          <w:caps w:val="0"/>
        </w:rPr>
        <w:snapToGrid w:val="0"/>
        <w:textAlignment w:val="baseline"/>
      </w:pPr>
      <w:r w:rsidRPr="006F4DE1">
        <w:rPr>
          <w:szCs w:val="24"/>
          <w:b w:val="0"/>
          <w:i w:val="0"/>
          <w:sz w:val="24"/>
          <w:spacing w:val="0"/>
          <w:w w:val="100"/>
          <w:rFonts/>
          <w:caps w:val="0"/>
        </w:rPr>
        <w:t>A</w:t>
      </w:r>
      <w:r w:rsidRPr="006F4DE1">
        <w:rPr>
          <w:szCs w:val="24"/>
          <w:b w:val="0"/>
          <w:i w:val="0"/>
          <w:sz w:val="24"/>
          <w:spacing w:val="0"/>
          <w:w w:val="100"/>
          <w:rFonts/>
          <w:caps w:val="0"/>
        </w:rPr>
        <w:t> </w:t>
      </w:r>
      <w:r w:rsidRPr="006F4DE1">
        <w:rPr>
          <w:szCs w:val="24"/>
          <w:b w:val="0"/>
          <w:i w:val="0"/>
          <w:sz w:val="24"/>
          <w:spacing w:val="0"/>
          <w:w w:val="100"/>
          <w:rFonts/>
          <w:caps w:val="0"/>
        </w:rPr>
        <w:t>geologic</w:t>
      </w:r>
      <w:r w:rsidRPr="006F4DE1">
        <w:rPr>
          <w:szCs w:val="24"/>
          <w:b w:val="0"/>
          <w:i w:val="0"/>
          <w:sz w:val="24"/>
          <w:spacing w:val="0"/>
          <w:w w:val="100"/>
          <w:rFonts/>
          <w:caps w:val="0"/>
        </w:rPr>
        <w:t> </w:t>
      </w:r>
      <w:r w:rsidRPr="006F4DE1">
        <w:rPr>
          <w:szCs w:val="24"/>
          <w:b w:val="0"/>
          <w:i w:val="0"/>
          <w:sz w:val="24"/>
          <w:spacing w:val="0"/>
          <w:w w:val="100"/>
          <w:rFonts/>
          <w:caps w:val="0"/>
        </w:rPr>
        <w:t>map</w:t>
      </w:r>
      <w:r w:rsidRPr="006F4DE1">
        <w:rPr>
          <w:szCs w:val="24"/>
          <w:b w:val="0"/>
          <w:i w:val="0"/>
          <w:sz w:val="24"/>
          <w:spacing w:val="0"/>
          <w:w w:val="100"/>
          <w:rFonts/>
          <w:caps w:val="0"/>
        </w:rPr>
        <w:t> </w:t>
      </w:r>
      <w:r w:rsidRPr="006F4DE1">
        <w:rPr>
          <w:szCs w:val="24"/>
          <w:b w:val="0"/>
          <w:i w:val="0"/>
          <w:sz w:val="24"/>
          <w:spacing w:val="0"/>
          <w:w w:val="100"/>
          <w:rFonts/>
          <w:caps w:val="0"/>
        </w:rPr>
        <w:t>is</w:t>
      </w:r>
      <w:r w:rsidRPr="006F4DE1">
        <w:rPr>
          <w:szCs w:val="24"/>
          <w:b w:val="0"/>
          <w:i w:val="0"/>
          <w:sz w:val="24"/>
          <w:spacing w:val="0"/>
          <w:w w:val="100"/>
          <w:rFonts/>
          <w:caps w:val="0"/>
        </w:rPr>
        <w:t> </w:t>
      </w:r>
      <w:r w:rsidRPr="006F4DE1">
        <w:rPr>
          <w:szCs w:val="24"/>
          <w:b w:val="0"/>
          <w:i w:val="0"/>
          <w:sz w:val="24"/>
          <w:spacing w:val="0"/>
          <w:w w:val="100"/>
          <w:rFonts/>
          <w:caps w:val="0"/>
        </w:rPr>
        <w:t>also</w:t>
      </w:r>
      <w:r w:rsidRPr="006F4DE1">
        <w:rPr>
          <w:szCs w:val="24"/>
          <w:b w:val="0"/>
          <w:i w:val="0"/>
          <w:sz w:val="24"/>
          <w:spacing w:val="0"/>
          <w:w w:val="100"/>
          <w:rFonts/>
          <w:caps w:val="0"/>
        </w:rPr>
        <w:t> </w:t>
      </w:r>
      <w:r w:rsidRPr="006F4DE1">
        <w:rPr>
          <w:szCs w:val="24"/>
          <w:b w:val="0"/>
          <w:i w:val="0"/>
          <w:sz w:val="24"/>
          <w:spacing w:val="0"/>
          <w:w w:val="100"/>
          <w:rFonts/>
          <w:caps w:val="0"/>
        </w:rPr>
        <w:t>a</w:t>
      </w:r>
      <w:r w:rsidRPr="006F4DE1">
        <w:rPr>
          <w:szCs w:val="24"/>
          <w:b w:val="0"/>
          <w:i w:val="0"/>
          <w:sz w:val="24"/>
          <w:spacing w:val="0"/>
          <w:w w:val="100"/>
          <w:rFonts/>
          <w:caps w:val="0"/>
        </w:rPr>
        <w:t> </w:t>
      </w:r>
      <w:r w:rsidRPr="006F4DE1">
        <w:rPr>
          <w:szCs w:val="24"/>
          <w:b w:val="0"/>
          <w:i w:val="0"/>
          <w:sz w:val="24"/>
          <w:spacing w:val="0"/>
          <w:w w:val="100"/>
          <w:rFonts/>
          <w:caps w:val="0"/>
        </w:rPr>
        <w:t>good</w:t>
      </w:r>
      <w:r w:rsidRPr="006F4DE1">
        <w:rPr>
          <w:szCs w:val="24"/>
          <w:b w:val="0"/>
          <w:i w:val="0"/>
          <w:sz w:val="24"/>
          <w:spacing w:val="0"/>
          <w:w w:val="100"/>
          <w:rFonts/>
          <w:caps w:val="0"/>
        </w:rPr>
        <w:t> </w:t>
      </w:r>
      <w:r w:rsidRPr="006F4DE1">
        <w:rPr>
          <w:szCs w:val="24"/>
          <w:b w:val="0"/>
          <w:i w:val="0"/>
          <w:sz w:val="24"/>
          <w:spacing w:val="0"/>
          <w:w w:val="100"/>
          <w:rFonts/>
          <w:caps w:val="0"/>
        </w:rPr>
        <w:t>guide</w:t>
      </w:r>
      <w:r w:rsidRPr="006F4DE1">
        <w:rPr>
          <w:szCs w:val="24"/>
          <w:b w:val="0"/>
          <w:i w:val="0"/>
          <w:sz w:val="24"/>
          <w:spacing w:val="0"/>
          <w:w w:val="100"/>
          <w:rFonts/>
          <w:caps w:val="0"/>
        </w:rPr>
        <w:t> </w:t>
      </w:r>
      <w:r w:rsidRPr="006F4DE1">
        <w:rPr>
          <w:szCs w:val="24"/>
          <w:b w:val="0"/>
          <w:i w:val="0"/>
          <w:sz w:val="24"/>
          <w:spacing w:val="0"/>
          <w:w w:val="100"/>
          <w:rFonts/>
          <w:caps w:val="0"/>
        </w:rPr>
        <w:t>for</w:t>
      </w:r>
      <w:r w:rsidRPr="006F4DE1">
        <w:rPr>
          <w:szCs w:val="24"/>
          <w:b w:val="0"/>
          <w:i w:val="0"/>
          <w:sz w:val="24"/>
          <w:spacing w:val="0"/>
          <w:w w:val="100"/>
          <w:rFonts/>
          <w:caps w:val="0"/>
        </w:rPr>
        <w:t> </w:t>
      </w:r>
      <w:r w:rsidRPr="006F4DE1">
        <w:rPr>
          <w:szCs w:val="24"/>
          <w:b w:val="0"/>
          <w:i w:val="0"/>
          <w:sz w:val="24"/>
          <w:spacing w:val="0"/>
          <w:w w:val="100"/>
          <w:rFonts/>
          <w:caps w:val="0"/>
        </w:rPr>
        <w:t>geophysical</w:t>
      </w:r>
      <w:r w:rsidRPr="006F4DE1">
        <w:rPr>
          <w:szCs w:val="24"/>
          <w:b w:val="0"/>
          <w:i w:val="0"/>
          <w:sz w:val="24"/>
          <w:spacing w:val="0"/>
          <w:w w:val="100"/>
          <w:rFonts/>
          <w:caps w:val="0"/>
        </w:rPr>
        <w:t> </w:t>
      </w:r>
      <w:r w:rsidRPr="006F4DE1">
        <w:rPr>
          <w:szCs w:val="24"/>
          <w:b w:val="0"/>
          <w:i w:val="0"/>
          <w:sz w:val="24"/>
          <w:spacing w:val="0"/>
          <w:w w:val="100"/>
          <w:rFonts/>
          <w:caps w:val="0"/>
        </w:rPr>
        <w:t>surveys;</w:t>
      </w:r>
      <w:r w:rsidRPr="006F4DE1">
        <w:rPr>
          <w:szCs w:val="24"/>
          <w:b w:val="0"/>
          <w:i w:val="0"/>
          <w:sz w:val="24"/>
          <w:spacing w:val="0"/>
          <w:w w:val="100"/>
          <w:rFonts/>
          <w:caps w:val="0"/>
        </w:rPr>
        <w:t> </w:t>
      </w:r>
      <w:r w:rsidRPr="006F4DE1">
        <w:rPr>
          <w:szCs w:val="24"/>
          <w:b w:val="0"/>
          <w:i w:val="0"/>
          <w:sz w:val="24"/>
          <w:spacing w:val="0"/>
          <w:w w:val="100"/>
          <w:rFonts/>
          <w:caps w:val="0"/>
        </w:rPr>
        <w:t>which</w:t>
      </w:r>
      <w:r w:rsidRPr="006F4DE1">
        <w:rPr>
          <w:szCs w:val="24"/>
          <w:b w:val="0"/>
          <w:i w:val="0"/>
          <w:sz w:val="24"/>
          <w:spacing w:val="0"/>
          <w:w w:val="100"/>
          <w:rFonts/>
          <w:caps w:val="0"/>
        </w:rPr>
        <w:t> </w:t>
      </w:r>
      <w:r w:rsidRPr="006F4DE1">
        <w:rPr>
          <w:szCs w:val="24"/>
          <w:b w:val="0"/>
          <w:i w:val="0"/>
          <w:sz w:val="24"/>
          <w:spacing w:val="0"/>
          <w:w w:val="100"/>
          <w:rFonts/>
          <w:caps w:val="0"/>
        </w:rPr>
        <w:t>help</w:t>
      </w:r>
      <w:r w:rsidRPr="006F4DE1">
        <w:rPr>
          <w:szCs w:val="24"/>
          <w:b w:val="0"/>
          <w:i w:val="0"/>
          <w:sz w:val="24"/>
          <w:spacing w:val="0"/>
          <w:w w:val="100"/>
          <w:rFonts/>
          <w:caps w:val="0"/>
        </w:rPr>
        <w:t> </w:t>
      </w:r>
      <w:r w:rsidRPr="006F4DE1">
        <w:rPr>
          <w:szCs w:val="24"/>
          <w:b w:val="0"/>
          <w:i w:val="0"/>
          <w:sz w:val="24"/>
          <w:spacing w:val="0"/>
          <w:w w:val="100"/>
          <w:rFonts/>
          <w:caps w:val="0"/>
        </w:rPr>
        <w:t>in</w:t>
      </w:r>
      <w:r w:rsidRPr="006F4DE1">
        <w:rPr>
          <w:szCs w:val="24"/>
          <w:b w:val="0"/>
          <w:i w:val="0"/>
          <w:sz w:val="24"/>
          <w:spacing w:val="0"/>
          <w:w w:val="100"/>
          <w:rFonts/>
          <w:caps w:val="0"/>
        </w:rPr>
        <w:t> </w:t>
      </w:r>
      <w:r w:rsidRPr="006F4DE1">
        <w:rPr>
          <w:szCs w:val="24"/>
          <w:b w:val="0"/>
          <w:i w:val="0"/>
          <w:sz w:val="24"/>
          <w:spacing w:val="0"/>
          <w:w w:val="100"/>
          <w:rFonts/>
          <w:caps w:val="0"/>
        </w:rPr>
        <w:t>knowing</w:t>
      </w:r>
      <w:r w:rsidRPr="006F4DE1">
        <w:rPr>
          <w:szCs w:val="24"/>
          <w:b w:val="0"/>
          <w:i w:val="0"/>
          <w:sz w:val="24"/>
          <w:spacing w:val="0"/>
          <w:w w:val="100"/>
          <w:rFonts/>
          <w:caps w:val="0"/>
        </w:rPr>
        <w:t> </w:t>
      </w:r>
      <w:r w:rsidRPr="006F4DE1">
        <w:rPr>
          <w:szCs w:val="24"/>
          <w:b w:val="0"/>
          <w:i w:val="0"/>
          <w:sz w:val="24"/>
          <w:spacing w:val="0"/>
          <w:w w:val="100"/>
          <w:rFonts/>
          <w:caps w:val="0"/>
        </w:rPr>
        <w:t>the</w:t>
      </w:r>
      <w:r w:rsidRPr="006F4DE1">
        <w:rPr>
          <w:szCs w:val="24"/>
          <w:b w:val="0"/>
          <w:i w:val="0"/>
          <w:sz w:val="24"/>
          <w:spacing w:val="0"/>
          <w:w w:val="100"/>
          <w:rFonts/>
          <w:caps w:val="0"/>
        </w:rPr>
        <w:t> </w:t>
      </w:r>
      <w:r w:rsidRPr="006F4DE1">
        <w:rPr>
          <w:szCs w:val="24"/>
          <w:b w:val="0"/>
          <w:i w:val="0"/>
          <w:sz w:val="24"/>
          <w:spacing w:val="0"/>
          <w:w w:val="100"/>
          <w:rFonts/>
          <w:caps w:val="0"/>
        </w:rPr>
        <w:t>right</w:t>
      </w:r>
      <w:r w:rsidRPr="006F4DE1">
        <w:rPr>
          <w:szCs w:val="24"/>
          <w:b w:val="0"/>
          <w:i w:val="0"/>
          <w:sz w:val="24"/>
          <w:spacing w:val="0"/>
          <w:w w:val="100"/>
          <w:rFonts/>
          <w:caps w:val="0"/>
        </w:rPr>
        <w:t> </w:t>
      </w:r>
      <w:r w:rsidRPr="006F4DE1">
        <w:rPr>
          <w:szCs w:val="24"/>
          <w:b w:val="0"/>
          <w:i w:val="0"/>
          <w:sz w:val="24"/>
          <w:spacing w:val="0"/>
          <w:w w:val="100"/>
          <w:rFonts/>
          <w:caps w:val="0"/>
        </w:rPr>
        <w:t>areas</w:t>
      </w:r>
      <w:r w:rsidRPr="006F4DE1">
        <w:rPr>
          <w:szCs w:val="24"/>
          <w:b w:val="0"/>
          <w:i w:val="0"/>
          <w:sz w:val="24"/>
          <w:spacing w:val="0"/>
          <w:w w:val="100"/>
          <w:rFonts/>
          <w:caps w:val="0"/>
        </w:rPr>
        <w:t> </w:t>
      </w:r>
      <w:r w:rsidRPr="006F4DE1">
        <w:rPr>
          <w:szCs w:val="24"/>
          <w:b w:val="0"/>
          <w:i w:val="0"/>
          <w:sz w:val="24"/>
          <w:spacing w:val="0"/>
          <w:w w:val="100"/>
          <w:rFonts/>
          <w:caps w:val="0"/>
        </w:rPr>
        <w:t>of</w:t>
      </w:r>
      <w:r w:rsidRPr="006F4DE1">
        <w:rPr>
          <w:szCs w:val="24"/>
          <w:b w:val="0"/>
          <w:i w:val="0"/>
          <w:sz w:val="24"/>
          <w:spacing w:val="0"/>
          <w:w w:val="100"/>
          <w:rFonts/>
          <w:caps w:val="0"/>
        </w:rPr>
        <w:t> </w:t>
      </w:r>
      <w:r w:rsidRPr="006F4DE1">
        <w:rPr>
          <w:szCs w:val="24"/>
          <w:b w:val="0"/>
          <w:i w:val="0"/>
          <w:sz w:val="24"/>
          <w:spacing w:val="0"/>
          <w:w w:val="100"/>
          <w:rFonts/>
          <w:caps w:val="0"/>
        </w:rPr>
        <w:t>target</w:t>
      </w:r>
      <w:r w:rsidRPr="006F4DE1">
        <w:rPr>
          <w:szCs w:val="24"/>
          <w:b w:val="0"/>
          <w:i w:val="0"/>
          <w:sz w:val="24"/>
          <w:spacing w:val="0"/>
          <w:w w:val="100"/>
          <w:rFonts/>
          <w:caps w:val="0"/>
        </w:rPr>
        <w:t> </w:t>
      </w:r>
      <w:r w:rsidRPr="006F4DE1">
        <w:rPr>
          <w:szCs w:val="24"/>
          <w:b w:val="0"/>
          <w:i w:val="0"/>
          <w:sz w:val="24"/>
          <w:spacing w:val="0"/>
          <w:w w:val="100"/>
          <w:rFonts/>
          <w:caps w:val="0"/>
        </w:rPr>
        <w:t>and</w:t>
      </w:r>
      <w:r w:rsidRPr="006F4DE1">
        <w:rPr>
          <w:szCs w:val="24"/>
          <w:b w:val="0"/>
          <w:i w:val="0"/>
          <w:sz w:val="24"/>
          <w:spacing w:val="0"/>
          <w:w w:val="100"/>
          <w:rFonts/>
          <w:caps w:val="0"/>
        </w:rPr>
        <w:t> </w:t>
      </w:r>
      <w:r w:rsidRPr="006F4DE1">
        <w:rPr>
          <w:szCs w:val="24"/>
          <w:b w:val="0"/>
          <w:i w:val="0"/>
          <w:sz w:val="24"/>
          <w:spacing w:val="0"/>
          <w:w w:val="100"/>
          <w:rFonts/>
          <w:caps w:val="0"/>
        </w:rPr>
        <w:t>the</w:t>
      </w:r>
      <w:r w:rsidRPr="006F4DE1">
        <w:rPr>
          <w:szCs w:val="24"/>
          <w:b w:val="0"/>
          <w:i w:val="0"/>
          <w:sz w:val="24"/>
          <w:spacing w:val="0"/>
          <w:w w:val="100"/>
          <w:rFonts/>
          <w:caps w:val="0"/>
        </w:rPr>
        <w:t> </w:t>
      </w:r>
      <w:r w:rsidRPr="006F4DE1">
        <w:rPr>
          <w:szCs w:val="24"/>
          <w:b w:val="0"/>
          <w:i w:val="0"/>
          <w:sz w:val="24"/>
          <w:spacing w:val="0"/>
          <w:w w:val="100"/>
          <w:rFonts/>
          <w:caps w:val="0"/>
        </w:rPr>
        <w:t>best</w:t>
      </w:r>
      <w:r w:rsidRPr="006F4DE1">
        <w:rPr>
          <w:szCs w:val="24"/>
          <w:b w:val="0"/>
          <w:i w:val="0"/>
          <w:sz w:val="24"/>
          <w:spacing w:val="0"/>
          <w:w w:val="100"/>
          <w:rFonts/>
          <w:caps w:val="0"/>
        </w:rPr>
        <w:t> </w:t>
      </w:r>
      <w:r w:rsidRPr="006F4DE1">
        <w:rPr>
          <w:szCs w:val="24"/>
          <w:b w:val="0"/>
          <w:i w:val="0"/>
          <w:sz w:val="24"/>
          <w:spacing w:val="0"/>
          <w:w w:val="100"/>
          <w:rFonts/>
          <w:caps w:val="0"/>
        </w:rPr>
        <w:t>geophysical</w:t>
      </w:r>
      <w:r w:rsidRPr="006F4DE1">
        <w:rPr>
          <w:szCs w:val="24"/>
          <w:b w:val="0"/>
          <w:i w:val="0"/>
          <w:sz w:val="24"/>
          <w:spacing w:val="0"/>
          <w:w w:val="100"/>
          <w:rFonts/>
          <w:caps w:val="0"/>
        </w:rPr>
        <w:t> </w:t>
      </w:r>
      <w:r w:rsidRPr="006F4DE1">
        <w:rPr>
          <w:szCs w:val="24"/>
          <w:b w:val="0"/>
          <w:i w:val="0"/>
          <w:sz w:val="24"/>
          <w:spacing w:val="0"/>
          <w:w w:val="100"/>
          <w:rFonts/>
          <w:caps w:val="0"/>
        </w:rPr>
        <w:t>methods</w:t>
      </w:r>
      <w:r w:rsidRPr="006F4DE1">
        <w:rPr>
          <w:szCs w:val="24"/>
          <w:b w:val="0"/>
          <w:i w:val="0"/>
          <w:sz w:val="24"/>
          <w:spacing w:val="0"/>
          <w:w w:val="100"/>
          <w:rFonts/>
          <w:caps w:val="0"/>
        </w:rPr>
        <w:t> </w:t>
      </w:r>
      <w:r w:rsidRPr="006F4DE1">
        <w:rPr>
          <w:szCs w:val="24"/>
          <w:b w:val="0"/>
          <w:i w:val="0"/>
          <w:sz w:val="24"/>
          <w:spacing w:val="0"/>
          <w:w w:val="100"/>
          <w:rFonts/>
          <w:caps w:val="0"/>
        </w:rPr>
        <w:t>and</w:t>
      </w:r>
      <w:r w:rsidRPr="006F4DE1">
        <w:rPr>
          <w:szCs w:val="24"/>
          <w:b w:val="0"/>
          <w:i w:val="0"/>
          <w:sz w:val="24"/>
          <w:spacing w:val="0"/>
          <w:w w:val="100"/>
          <w:rFonts/>
          <w:caps w:val="0"/>
        </w:rPr>
        <w:t> </w:t>
      </w:r>
      <w:r w:rsidRPr="006F4DE1">
        <w:rPr>
          <w:szCs w:val="24"/>
          <w:b w:val="0"/>
          <w:i w:val="0"/>
          <w:sz w:val="24"/>
          <w:spacing w:val="0"/>
          <w:w w:val="100"/>
          <w:rFonts/>
          <w:caps w:val="0"/>
        </w:rPr>
        <w:t>planning</w:t>
      </w:r>
      <w:r w:rsidRPr="006F4DE1">
        <w:rPr>
          <w:szCs w:val="24"/>
          <w:b w:val="0"/>
          <w:i w:val="0"/>
          <w:sz w:val="24"/>
          <w:spacing w:val="0"/>
          <w:w w:val="100"/>
          <w:rFonts/>
          <w:caps w:val="0"/>
        </w:rPr>
        <w:t> </w:t>
      </w:r>
      <w:r w:rsidRPr="006F4DE1">
        <w:rPr>
          <w:szCs w:val="24"/>
          <w:b w:val="0"/>
          <w:i w:val="0"/>
          <w:sz w:val="24"/>
          <w:spacing w:val="0"/>
          <w:w w:val="100"/>
          <w:rFonts/>
          <w:caps w:val="0"/>
        </w:rPr>
        <w:t>to</w:t>
      </w:r>
      <w:r w:rsidRPr="006F4DE1">
        <w:rPr>
          <w:szCs w:val="24"/>
          <w:b w:val="0"/>
          <w:i w:val="0"/>
          <w:sz w:val="24"/>
          <w:spacing w:val="0"/>
          <w:w w:val="100"/>
          <w:rFonts/>
          <w:caps w:val="0"/>
        </w:rPr>
        <w:t> </w:t>
      </w:r>
      <w:r w:rsidRPr="006F4DE1">
        <w:rPr>
          <w:szCs w:val="24"/>
          <w:b w:val="0"/>
          <w:i w:val="0"/>
          <w:sz w:val="24"/>
          <w:spacing w:val="0"/>
          <w:w w:val="100"/>
          <w:rFonts/>
          <w:caps w:val="0"/>
        </w:rPr>
        <w:t>be</w:t>
      </w:r>
      <w:r w:rsidRPr="006F4DE1">
        <w:rPr>
          <w:szCs w:val="24"/>
          <w:b w:val="0"/>
          <w:i w:val="0"/>
          <w:sz w:val="24"/>
          <w:spacing w:val="0"/>
          <w:w w:val="100"/>
          <w:rFonts/>
          <w:caps w:val="0"/>
        </w:rPr>
        <w:t> </w:t>
      </w:r>
      <w:r w:rsidRPr="006F4DE1">
        <w:rPr>
          <w:szCs w:val="24"/>
          <w:b w:val="0"/>
          <w:i w:val="0"/>
          <w:sz w:val="24"/>
          <w:spacing w:val="0"/>
          <w:w w:val="100"/>
          <w:rFonts/>
          <w:caps w:val="0"/>
        </w:rPr>
        <w:t>adopted</w:t>
      </w:r>
    </w:p>
    <w:p w14:paraId="105BF4B8" w14:textId="77777777" w:rsidR="00E624F0" w:rsidRPr="006F4DE1" w:rsidRDefault="00E624F0" w:rsidP="006F4DE1">
      <w:pPr>
        <w:spacing w:before="0" w:beforeAutospacing="0" w:after="160" w:afterAutospacing="0" w:lineRule="auto" w:line="360"/>
        <w:rPr>
          <w:szCs w:val="24"/>
          <w:b w:val="0"/>
          <w:i w:val="0"/>
          <w:sz w:val="24"/>
          <w:spacing w:val="0"/>
          <w:w w:val="100"/>
          <w:rFonts/>
          <w:caps w:val="0"/>
        </w:rPr>
        <w:snapToGrid w:val="0"/>
        <w:textAlignment w:val="baseline"/>
      </w:pPr>
      <w:r w:rsidRPr="006F4DE1">
        <w:rPr>
          <w:szCs w:val="24"/>
          <w:b w:val="0"/>
          <w:i w:val="0"/>
          <w:sz w:val="24"/>
          <w:spacing w:val="0"/>
          <w:w w:val="100"/>
          <w:rFonts/>
          <w:caps w:val="0"/>
        </w:rPr>
        <w:t>Prior</w:t>
      </w:r>
      <w:r w:rsidRPr="006F4DE1">
        <w:rPr>
          <w:szCs w:val="24"/>
          <w:b w:val="0"/>
          <w:i w:val="0"/>
          <w:sz w:val="24"/>
          <w:spacing w:val="0"/>
          <w:w w:val="100"/>
          <w:rFonts/>
          <w:caps w:val="0"/>
        </w:rPr>
        <w:t> </w:t>
      </w:r>
      <w:r w:rsidRPr="006F4DE1">
        <w:rPr>
          <w:szCs w:val="24"/>
          <w:b w:val="0"/>
          <w:i w:val="0"/>
          <w:sz w:val="24"/>
          <w:spacing w:val="0"/>
          <w:w w:val="100"/>
          <w:rFonts/>
          <w:caps w:val="0"/>
        </w:rPr>
        <w:t>to</w:t>
      </w:r>
      <w:r w:rsidRPr="006F4DE1">
        <w:rPr>
          <w:szCs w:val="24"/>
          <w:b w:val="0"/>
          <w:i w:val="0"/>
          <w:sz w:val="24"/>
          <w:spacing w:val="0"/>
          <w:w w:val="100"/>
          <w:rFonts/>
          <w:caps w:val="0"/>
        </w:rPr>
        <w:t> </w:t>
      </w:r>
      <w:r w:rsidRPr="006F4DE1">
        <w:rPr>
          <w:szCs w:val="24"/>
          <w:b w:val="0"/>
          <w:i w:val="0"/>
          <w:sz w:val="24"/>
          <w:spacing w:val="0"/>
          <w:w w:val="100"/>
          <w:rFonts/>
          <w:caps w:val="0"/>
        </w:rPr>
        <w:t>Geologic</w:t>
      </w:r>
      <w:r w:rsidRPr="006F4DE1">
        <w:rPr>
          <w:szCs w:val="24"/>
          <w:b w:val="0"/>
          <w:i w:val="0"/>
          <w:sz w:val="24"/>
          <w:spacing w:val="0"/>
          <w:w w:val="100"/>
          <w:rFonts/>
          <w:caps w:val="0"/>
        </w:rPr>
        <w:t> </w:t>
      </w:r>
      <w:r w:rsidRPr="006F4DE1">
        <w:rPr>
          <w:szCs w:val="24"/>
          <w:b w:val="0"/>
          <w:i w:val="0"/>
          <w:sz w:val="24"/>
          <w:spacing w:val="0"/>
          <w:w w:val="100"/>
          <w:rFonts/>
          <w:caps w:val="0"/>
        </w:rPr>
        <w:t>mapping,</w:t>
      </w:r>
      <w:r w:rsidRPr="006F4DE1">
        <w:rPr>
          <w:szCs w:val="24"/>
          <w:b w:val="0"/>
          <w:i w:val="0"/>
          <w:sz w:val="24"/>
          <w:spacing w:val="0"/>
          <w:w w:val="100"/>
          <w:rFonts/>
          <w:caps w:val="0"/>
        </w:rPr>
        <w:t> </w:t>
      </w:r>
      <w:r w:rsidRPr="006F4DE1">
        <w:rPr>
          <w:szCs w:val="24"/>
          <w:b w:val="0"/>
          <w:i w:val="0"/>
          <w:sz w:val="24"/>
          <w:spacing w:val="0"/>
          <w:w w:val="100"/>
          <w:rFonts/>
          <w:caps w:val="0"/>
        </w:rPr>
        <w:t>a</w:t>
      </w:r>
      <w:r w:rsidRPr="006F4DE1">
        <w:rPr>
          <w:szCs w:val="24"/>
          <w:b w:val="0"/>
          <w:i w:val="0"/>
          <w:sz w:val="24"/>
          <w:spacing w:val="0"/>
          <w:w w:val="100"/>
          <w:rFonts/>
          <w:caps w:val="0"/>
        </w:rPr>
        <w:t> </w:t>
      </w:r>
      <w:r w:rsidRPr="006F4DE1">
        <w:rPr>
          <w:szCs w:val="24"/>
          <w:b w:val="0"/>
          <w:i w:val="0"/>
          <w:sz w:val="24"/>
          <w:spacing w:val="0"/>
          <w:w w:val="100"/>
          <w:rFonts/>
          <w:caps w:val="0"/>
        </w:rPr>
        <w:t>geoscientist</w:t>
      </w:r>
      <w:r w:rsidRPr="006F4DE1">
        <w:rPr>
          <w:szCs w:val="24"/>
          <w:b w:val="0"/>
          <w:i w:val="0"/>
          <w:sz w:val="24"/>
          <w:spacing w:val="0"/>
          <w:w w:val="100"/>
          <w:rFonts/>
          <w:caps w:val="0"/>
        </w:rPr>
        <w:t> </w:t>
      </w:r>
      <w:r w:rsidRPr="006F4DE1">
        <w:rPr>
          <w:szCs w:val="24"/>
          <w:b w:val="0"/>
          <w:i w:val="0"/>
          <w:sz w:val="24"/>
          <w:spacing w:val="0"/>
          <w:w w:val="100"/>
          <w:rFonts/>
          <w:caps w:val="0"/>
        </w:rPr>
        <w:t>must</w:t>
      </w:r>
      <w:r w:rsidRPr="006F4DE1">
        <w:rPr>
          <w:szCs w:val="24"/>
          <w:b w:val="0"/>
          <w:i w:val="0"/>
          <w:sz w:val="24"/>
          <w:spacing w:val="0"/>
          <w:w w:val="100"/>
          <w:rFonts/>
          <w:caps w:val="0"/>
        </w:rPr>
        <w:t> </w:t>
      </w:r>
      <w:r w:rsidR="00791BA9" w:rsidRPr="006F4DE1">
        <w:rPr>
          <w:szCs w:val="24"/>
          <w:b w:val="0"/>
          <w:i w:val="0"/>
          <w:sz w:val="24"/>
          <w:spacing w:val="0"/>
          <w:w w:val="100"/>
          <w:rFonts/>
          <w:caps w:val="0"/>
        </w:rPr>
        <w:t>be</w:t>
      </w:r>
      <w:r w:rsidR="00791BA9" w:rsidRPr="006F4DE1">
        <w:rPr>
          <w:szCs w:val="24"/>
          <w:b w:val="0"/>
          <w:i w:val="0"/>
          <w:sz w:val="24"/>
          <w:spacing w:val="0"/>
          <w:w w:val="100"/>
          <w:rFonts/>
          <w:caps w:val="0"/>
        </w:rPr>
        <w:t> </w:t>
      </w:r>
      <w:r w:rsidR="00791BA9" w:rsidRPr="006F4DE1">
        <w:rPr>
          <w:szCs w:val="24"/>
          <w:b w:val="0"/>
          <w:i w:val="0"/>
          <w:sz w:val="24"/>
          <w:spacing w:val="0"/>
          <w:w w:val="100"/>
          <w:rFonts/>
          <w:caps w:val="0"/>
        </w:rPr>
        <w:t>skilled</w:t>
      </w:r>
      <w:r w:rsidR="00791BA9" w:rsidRPr="006F4DE1">
        <w:rPr>
          <w:szCs w:val="24"/>
          <w:b w:val="0"/>
          <w:i w:val="0"/>
          <w:sz w:val="24"/>
          <w:spacing w:val="0"/>
          <w:w w:val="100"/>
          <w:rFonts/>
          <w:caps w:val="0"/>
        </w:rPr>
        <w:t> </w:t>
      </w:r>
      <w:r w:rsidR="00791BA9" w:rsidRPr="006F4DE1">
        <w:rPr>
          <w:szCs w:val="24"/>
          <w:b w:val="0"/>
          <w:i w:val="0"/>
          <w:sz w:val="24"/>
          <w:spacing w:val="0"/>
          <w:w w:val="100"/>
          <w:rFonts/>
          <w:caps w:val="0"/>
        </w:rPr>
        <w:t>on</w:t>
      </w:r>
      <w:r w:rsidR="00791BA9" w:rsidRPr="006F4DE1">
        <w:rPr>
          <w:szCs w:val="24"/>
          <w:b w:val="0"/>
          <w:i w:val="0"/>
          <w:sz w:val="24"/>
          <w:spacing w:val="0"/>
          <w:w w:val="100"/>
          <w:rFonts/>
          <w:caps w:val="0"/>
        </w:rPr>
        <w:t> </w:t>
      </w:r>
      <w:r w:rsidR="00791BA9" w:rsidRPr="006F4DE1">
        <w:rPr>
          <w:szCs w:val="24"/>
          <w:b w:val="0"/>
          <w:i w:val="0"/>
          <w:sz w:val="24"/>
          <w:spacing w:val="0"/>
          <w:w w:val="100"/>
          <w:rFonts/>
          <w:caps w:val="0"/>
        </w:rPr>
        <w:t>how</w:t>
      </w:r>
      <w:r w:rsidR="00791BA9" w:rsidRPr="006F4DE1">
        <w:rPr>
          <w:szCs w:val="24"/>
          <w:b w:val="0"/>
          <w:i w:val="0"/>
          <w:sz w:val="24"/>
          <w:spacing w:val="0"/>
          <w:w w:val="100"/>
          <w:rFonts/>
          <w:caps w:val="0"/>
        </w:rPr>
        <w:t> </w:t>
      </w:r>
      <w:r w:rsidR="00791BA9" w:rsidRPr="006F4DE1">
        <w:rPr>
          <w:szCs w:val="24"/>
          <w:b w:val="0"/>
          <w:i w:val="0"/>
          <w:sz w:val="24"/>
          <w:spacing w:val="0"/>
          <w:w w:val="100"/>
          <w:rFonts/>
          <w:caps w:val="0"/>
        </w:rPr>
        <w:t>to</w:t>
      </w:r>
      <w:r w:rsidR="00791BA9" w:rsidRPr="006F4DE1">
        <w:rPr>
          <w:szCs w:val="24"/>
          <w:b w:val="0"/>
          <w:i w:val="0"/>
          <w:sz w:val="24"/>
          <w:spacing w:val="0"/>
          <w:w w:val="100"/>
          <w:rFonts/>
          <w:caps w:val="0"/>
        </w:rPr>
        <w:t> </w:t>
      </w:r>
      <w:r w:rsidR="00791BA9" w:rsidRPr="006F4DE1">
        <w:rPr>
          <w:szCs w:val="24"/>
          <w:b w:val="0"/>
          <w:i w:val="0"/>
          <w:sz w:val="24"/>
          <w:spacing w:val="0"/>
          <w:w w:val="100"/>
          <w:rFonts/>
          <w:caps w:val="0"/>
        </w:rPr>
        <w:t>produce</w:t>
      </w:r>
      <w:r w:rsidR="00791BA9" w:rsidRPr="006F4DE1">
        <w:rPr>
          <w:szCs w:val="24"/>
          <w:b w:val="0"/>
          <w:i w:val="0"/>
          <w:sz w:val="24"/>
          <w:spacing w:val="0"/>
          <w:w w:val="100"/>
          <w:rFonts/>
          <w:caps w:val="0"/>
        </w:rPr>
        <w:t> </w:t>
      </w:r>
      <w:r w:rsidR="00791BA9" w:rsidRPr="006F4DE1">
        <w:rPr>
          <w:szCs w:val="24"/>
          <w:b w:val="0"/>
          <w:i w:val="0"/>
          <w:sz w:val="24"/>
          <w:spacing w:val="0"/>
          <w:w w:val="100"/>
          <w:rFonts/>
          <w:caps w:val="0"/>
        </w:rPr>
        <w:t>geologic</w:t>
      </w:r>
      <w:r w:rsidR="00791BA9" w:rsidRPr="006F4DE1">
        <w:rPr>
          <w:szCs w:val="24"/>
          <w:b w:val="0"/>
          <w:i w:val="0"/>
          <w:sz w:val="24"/>
          <w:spacing w:val="0"/>
          <w:w w:val="100"/>
          <w:rFonts/>
          <w:caps w:val="0"/>
        </w:rPr>
        <w:t> </w:t>
      </w:r>
      <w:r w:rsidR="00791BA9" w:rsidRPr="006F4DE1">
        <w:rPr>
          <w:szCs w:val="24"/>
          <w:b w:val="0"/>
          <w:i w:val="0"/>
          <w:sz w:val="24"/>
          <w:spacing w:val="0"/>
          <w:w w:val="100"/>
          <w:rFonts/>
          <w:caps w:val="0"/>
        </w:rPr>
        <w:t>maps</w:t>
      </w:r>
      <w:r w:rsidR="00791BA9" w:rsidRPr="006F4DE1">
        <w:rPr>
          <w:szCs w:val="24"/>
          <w:b w:val="0"/>
          <w:i w:val="0"/>
          <w:sz w:val="24"/>
          <w:spacing w:val="0"/>
          <w:w w:val="100"/>
          <w:rFonts/>
          <w:caps w:val="0"/>
        </w:rPr>
        <w:t> </w:t>
      </w:r>
      <w:r w:rsidR="00791BA9" w:rsidRPr="006F4DE1">
        <w:rPr>
          <w:szCs w:val="24"/>
          <w:b w:val="0"/>
          <w:i w:val="0"/>
          <w:sz w:val="24"/>
          <w:spacing w:val="0"/>
          <w:w w:val="100"/>
          <w:rFonts/>
          <w:caps w:val="0"/>
        </w:rPr>
        <w:t>from</w:t>
      </w:r>
      <w:r w:rsidR="00791BA9" w:rsidRPr="006F4DE1">
        <w:rPr>
          <w:szCs w:val="24"/>
          <w:b w:val="0"/>
          <w:i w:val="0"/>
          <w:sz w:val="24"/>
          <w:spacing w:val="0"/>
          <w:w w:val="100"/>
          <w:rFonts/>
          <w:caps w:val="0"/>
        </w:rPr>
        <w:t> </w:t>
      </w:r>
      <w:r w:rsidR="00791BA9" w:rsidRPr="006F4DE1">
        <w:rPr>
          <w:szCs w:val="24"/>
          <w:b w:val="0"/>
          <w:i w:val="0"/>
          <w:sz w:val="24"/>
          <w:spacing w:val="0"/>
          <w:w w:val="100"/>
          <w:rFonts/>
          <w:caps w:val="0"/>
        </w:rPr>
        <w:t>a</w:t>
      </w:r>
      <w:r w:rsidR="00791BA9" w:rsidRPr="006F4DE1">
        <w:rPr>
          <w:szCs w:val="24"/>
          <w:b w:val="0"/>
          <w:i w:val="0"/>
          <w:sz w:val="24"/>
          <w:spacing w:val="0"/>
          <w:w w:val="100"/>
          <w:rFonts/>
          <w:caps w:val="0"/>
        </w:rPr>
        <w:t> </w:t>
      </w:r>
      <w:r w:rsidR="00791BA9" w:rsidRPr="006F4DE1">
        <w:rPr>
          <w:szCs w:val="24"/>
          <w:b w:val="0"/>
          <w:i w:val="0"/>
          <w:sz w:val="24"/>
          <w:spacing w:val="0"/>
          <w:w w:val="100"/>
          <w:rFonts/>
          <w:caps w:val="0"/>
        </w:rPr>
        <w:t>topographic/base</w:t>
      </w:r>
      <w:r w:rsidR="00791BA9" w:rsidRPr="006F4DE1">
        <w:rPr>
          <w:szCs w:val="24"/>
          <w:b w:val="0"/>
          <w:i w:val="0"/>
          <w:sz w:val="24"/>
          <w:spacing w:val="0"/>
          <w:w w:val="100"/>
          <w:rFonts/>
          <w:caps w:val="0"/>
        </w:rPr>
        <w:t> </w:t>
      </w:r>
      <w:r w:rsidR="00791BA9" w:rsidRPr="006F4DE1">
        <w:rPr>
          <w:szCs w:val="24"/>
          <w:b w:val="0"/>
          <w:i w:val="0"/>
          <w:sz w:val="24"/>
          <w:spacing w:val="0"/>
          <w:w w:val="100"/>
          <w:rFonts/>
          <w:caps w:val="0"/>
        </w:rPr>
        <w:t>map</w:t>
      </w:r>
      <w:r w:rsidR="00273131" w:rsidRPr="006F4DE1">
        <w:rPr>
          <w:szCs w:val="24"/>
          <w:b w:val="0"/>
          <w:i w:val="0"/>
          <w:sz w:val="24"/>
          <w:spacing w:val="0"/>
          <w:w w:val="100"/>
          <w:rFonts/>
          <w:caps w:val="0"/>
        </w:rPr>
        <w:t> </w:t>
      </w:r>
      <w:r w:rsidR="00273131" w:rsidRPr="006F4DE1">
        <w:rPr>
          <w:szCs w:val="24"/>
          <w:b w:val="0"/>
          <w:i w:val="0"/>
          <w:sz w:val="24"/>
          <w:spacing w:val="0"/>
          <w:w w:val="100"/>
          <w:rFonts/>
          <w:caps w:val="0"/>
        </w:rPr>
        <w:t>by</w:t>
      </w:r>
      <w:r w:rsidR="00273131" w:rsidRPr="006F4DE1">
        <w:rPr>
          <w:szCs w:val="24"/>
          <w:b w:val="0"/>
          <w:i w:val="0"/>
          <w:sz w:val="24"/>
          <w:spacing w:val="0"/>
          <w:w w:val="100"/>
          <w:rFonts/>
          <w:caps w:val="0"/>
        </w:rPr>
        <w:t> </w:t>
      </w:r>
      <w:r w:rsidR="00273131" w:rsidRPr="006F4DE1">
        <w:rPr>
          <w:szCs w:val="24"/>
          <w:b w:val="0"/>
          <w:i w:val="0"/>
          <w:sz w:val="24"/>
          <w:spacing w:val="0"/>
          <w:w w:val="100"/>
          <w:rFonts/>
          <w:caps w:val="0"/>
        </w:rPr>
        <w:t>being</w:t>
      </w:r>
      <w:r w:rsidR="00273131" w:rsidRPr="006F4DE1">
        <w:rPr>
          <w:szCs w:val="24"/>
          <w:b w:val="0"/>
          <w:i w:val="0"/>
          <w:sz w:val="24"/>
          <w:spacing w:val="0"/>
          <w:w w:val="100"/>
          <w:rFonts/>
          <w:caps w:val="0"/>
        </w:rPr>
        <w:t> </w:t>
      </w:r>
      <w:r w:rsidR="00273131" w:rsidRPr="006F4DE1">
        <w:rPr>
          <w:szCs w:val="24"/>
          <w:b w:val="0"/>
          <w:i w:val="0"/>
          <w:sz w:val="24"/>
          <w:spacing w:val="0"/>
          <w:w w:val="100"/>
          <w:rFonts/>
          <w:caps w:val="0"/>
        </w:rPr>
        <w:t>able</w:t>
      </w:r>
      <w:r w:rsidR="00273131" w:rsidRPr="006F4DE1">
        <w:rPr>
          <w:szCs w:val="24"/>
          <w:b w:val="0"/>
          <w:i w:val="0"/>
          <w:sz w:val="24"/>
          <w:spacing w:val="0"/>
          <w:w w:val="100"/>
          <w:rFonts/>
          <w:caps w:val="0"/>
        </w:rPr>
        <w:t> </w:t>
      </w:r>
      <w:r w:rsidR="00273131" w:rsidRPr="006F4DE1">
        <w:rPr>
          <w:szCs w:val="24"/>
          <w:b w:val="0"/>
          <w:i w:val="0"/>
          <w:sz w:val="24"/>
          <w:spacing w:val="0"/>
          <w:w w:val="100"/>
          <w:rFonts/>
          <w:caps w:val="0"/>
        </w:rPr>
        <w:t>to</w:t>
      </w:r>
      <w:r w:rsidR="00273131" w:rsidRPr="006F4DE1">
        <w:rPr>
          <w:szCs w:val="24"/>
          <w:b w:val="0"/>
          <w:i w:val="0"/>
          <w:sz w:val="24"/>
          <w:spacing w:val="0"/>
          <w:w w:val="100"/>
          <w:rFonts/>
          <w:caps w:val="0"/>
        </w:rPr>
        <w:t> </w:t>
      </w:r>
      <w:r w:rsidR="00273131" w:rsidRPr="006F4DE1">
        <w:rPr>
          <w:szCs w:val="24"/>
          <w:b w:val="0"/>
          <w:i w:val="0"/>
          <w:sz w:val="24"/>
          <w:spacing w:val="0"/>
          <w:w w:val="100"/>
          <w:rFonts/>
          <w:caps w:val="0"/>
        </w:rPr>
        <w:t>locate</w:t>
      </w:r>
      <w:r w:rsidR="00273131" w:rsidRPr="006F4DE1">
        <w:rPr>
          <w:szCs w:val="24"/>
          <w:b w:val="0"/>
          <w:i w:val="0"/>
          <w:sz w:val="24"/>
          <w:spacing w:val="0"/>
          <w:w w:val="100"/>
          <w:rFonts/>
          <w:caps w:val="0"/>
        </w:rPr>
        <w:t> </w:t>
      </w:r>
      <w:r w:rsidR="00273131" w:rsidRPr="006F4DE1">
        <w:rPr>
          <w:szCs w:val="24"/>
          <w:b w:val="0"/>
          <w:i w:val="0"/>
          <w:sz w:val="24"/>
          <w:spacing w:val="0"/>
          <w:w w:val="100"/>
          <w:rFonts/>
          <w:caps w:val="0"/>
        </w:rPr>
        <w:t>him/herself</w:t>
      </w:r>
      <w:r w:rsidR="00273131" w:rsidRPr="006F4DE1">
        <w:rPr>
          <w:szCs w:val="24"/>
          <w:b w:val="0"/>
          <w:i w:val="0"/>
          <w:sz w:val="24"/>
          <w:spacing w:val="0"/>
          <w:w w:val="100"/>
          <w:rFonts/>
          <w:caps w:val="0"/>
        </w:rPr>
        <w:t> </w:t>
      </w:r>
      <w:r w:rsidR="00273131" w:rsidRPr="006F4DE1">
        <w:rPr>
          <w:szCs w:val="24"/>
          <w:b w:val="0"/>
          <w:i w:val="0"/>
          <w:sz w:val="24"/>
          <w:spacing w:val="0"/>
          <w:w w:val="100"/>
          <w:rFonts/>
          <w:caps w:val="0"/>
        </w:rPr>
        <w:t>and</w:t>
      </w:r>
      <w:r w:rsidR="00273131" w:rsidRPr="006F4DE1">
        <w:rPr>
          <w:szCs w:val="24"/>
          <w:b w:val="0"/>
          <w:i w:val="0"/>
          <w:sz w:val="24"/>
          <w:spacing w:val="0"/>
          <w:w w:val="100"/>
          <w:rFonts/>
          <w:caps w:val="0"/>
        </w:rPr>
        <w:t> </w:t>
      </w:r>
      <w:r w:rsidR="00273131" w:rsidRPr="006F4DE1">
        <w:rPr>
          <w:szCs w:val="24"/>
          <w:b w:val="0"/>
          <w:i w:val="0"/>
          <w:sz w:val="24"/>
          <w:spacing w:val="0"/>
          <w:w w:val="100"/>
          <w:rFonts/>
          <w:caps w:val="0"/>
        </w:rPr>
        <w:t>features</w:t>
      </w:r>
      <w:r w:rsidR="00273131" w:rsidRPr="006F4DE1">
        <w:rPr>
          <w:szCs w:val="24"/>
          <w:b w:val="0"/>
          <w:i w:val="0"/>
          <w:sz w:val="24"/>
          <w:spacing w:val="0"/>
          <w:w w:val="100"/>
          <w:rFonts/>
          <w:caps w:val="0"/>
        </w:rPr>
        <w:t> </w:t>
      </w:r>
      <w:r w:rsidR="00273131" w:rsidRPr="006F4DE1">
        <w:rPr>
          <w:szCs w:val="24"/>
          <w:b w:val="0"/>
          <w:i w:val="0"/>
          <w:sz w:val="24"/>
          <w:spacing w:val="0"/>
          <w:w w:val="100"/>
          <w:rFonts/>
          <w:caps w:val="0"/>
        </w:rPr>
        <w:t>in</w:t>
      </w:r>
      <w:r w:rsidR="00273131" w:rsidRPr="006F4DE1">
        <w:rPr>
          <w:szCs w:val="24"/>
          <w:b w:val="0"/>
          <w:i w:val="0"/>
          <w:sz w:val="24"/>
          <w:spacing w:val="0"/>
          <w:w w:val="100"/>
          <w:rFonts/>
          <w:caps w:val="0"/>
        </w:rPr>
        <w:t> </w:t>
      </w:r>
      <w:r w:rsidR="00273131" w:rsidRPr="006F4DE1">
        <w:rPr>
          <w:szCs w:val="24"/>
          <w:b w:val="0"/>
          <w:i w:val="0"/>
          <w:sz w:val="24"/>
          <w:spacing w:val="0"/>
          <w:w w:val="100"/>
          <w:rFonts/>
          <w:caps w:val="0"/>
        </w:rPr>
        <w:t>the</w:t>
      </w:r>
      <w:r w:rsidR="00273131" w:rsidRPr="006F4DE1">
        <w:rPr>
          <w:szCs w:val="24"/>
          <w:b w:val="0"/>
          <w:i w:val="0"/>
          <w:sz w:val="24"/>
          <w:spacing w:val="0"/>
          <w:w w:val="100"/>
          <w:rFonts/>
          <w:caps w:val="0"/>
        </w:rPr>
        <w:t> </w:t>
      </w:r>
      <w:r w:rsidR="00273131" w:rsidRPr="006F4DE1">
        <w:rPr>
          <w:szCs w:val="24"/>
          <w:b w:val="0"/>
          <w:i w:val="0"/>
          <w:sz w:val="24"/>
          <w:spacing w:val="0"/>
          <w:w w:val="100"/>
          <w:rFonts/>
          <w:caps w:val="0"/>
        </w:rPr>
        <w:t>map</w:t>
      </w:r>
      <w:r w:rsidR="00791BA9" w:rsidRPr="006F4DE1">
        <w:rPr>
          <w:szCs w:val="24"/>
          <w:b w:val="0"/>
          <w:i w:val="0"/>
          <w:sz w:val="24"/>
          <w:spacing w:val="0"/>
          <w:w w:val="100"/>
          <w:rFonts/>
          <w:caps w:val="0"/>
        </w:rPr>
        <w:t>,</w:t>
      </w:r>
      <w:r w:rsidR="00791BA9" w:rsidRPr="006F4DE1">
        <w:rPr>
          <w:szCs w:val="24"/>
          <w:b w:val="0"/>
          <w:i w:val="0"/>
          <w:sz w:val="24"/>
          <w:spacing w:val="0"/>
          <w:w w:val="100"/>
          <w:rFonts/>
          <w:caps w:val="0"/>
        </w:rPr>
        <w:t> </w:t>
      </w:r>
      <w:r w:rsidR="00791BA9" w:rsidRPr="006F4DE1">
        <w:rPr>
          <w:szCs w:val="24"/>
          <w:b w:val="0"/>
          <w:i w:val="0"/>
          <w:sz w:val="24"/>
          <w:spacing w:val="0"/>
          <w:w w:val="100"/>
          <w:rFonts/>
          <w:caps w:val="0"/>
        </w:rPr>
        <w:t>how</w:t>
      </w:r>
      <w:r w:rsidR="00791BA9" w:rsidRPr="006F4DE1">
        <w:rPr>
          <w:szCs w:val="24"/>
          <w:b w:val="0"/>
          <w:i w:val="0"/>
          <w:sz w:val="24"/>
          <w:spacing w:val="0"/>
          <w:w w:val="100"/>
          <w:rFonts/>
          <w:caps w:val="0"/>
        </w:rPr>
        <w:t> </w:t>
      </w:r>
      <w:r w:rsidR="00791BA9" w:rsidRPr="006F4DE1">
        <w:rPr>
          <w:szCs w:val="24"/>
          <w:b w:val="0"/>
          <w:i w:val="0"/>
          <w:sz w:val="24"/>
          <w:spacing w:val="0"/>
          <w:w w:val="100"/>
          <w:rFonts/>
          <w:caps w:val="0"/>
        </w:rPr>
        <w:t>to</w:t>
      </w:r>
      <w:r w:rsidR="00791BA9" w:rsidRPr="006F4DE1">
        <w:rPr>
          <w:szCs w:val="24"/>
          <w:b w:val="0"/>
          <w:i w:val="0"/>
          <w:sz w:val="24"/>
          <w:spacing w:val="0"/>
          <w:w w:val="100"/>
          <w:rFonts/>
          <w:caps w:val="0"/>
        </w:rPr>
        <w:t> </w:t>
      </w:r>
      <w:r w:rsidR="00791BA9" w:rsidRPr="006F4DE1">
        <w:rPr>
          <w:szCs w:val="24"/>
          <w:b w:val="0"/>
          <w:i w:val="0"/>
          <w:sz w:val="24"/>
          <w:spacing w:val="0"/>
          <w:w w:val="100"/>
          <w:rFonts/>
          <w:caps w:val="0"/>
        </w:rPr>
        <w:t>read</w:t>
      </w:r>
      <w:r w:rsidR="00791BA9" w:rsidRPr="006F4DE1">
        <w:rPr>
          <w:szCs w:val="24"/>
          <w:b w:val="0"/>
          <w:i w:val="0"/>
          <w:sz w:val="24"/>
          <w:spacing w:val="0"/>
          <w:w w:val="100"/>
          <w:rFonts/>
          <w:caps w:val="0"/>
        </w:rPr>
        <w:t> </w:t>
      </w:r>
      <w:r w:rsidR="00791BA9" w:rsidRPr="006F4DE1">
        <w:rPr>
          <w:szCs w:val="24"/>
          <w:b w:val="0"/>
          <w:i w:val="0"/>
          <w:sz w:val="24"/>
          <w:spacing w:val="0"/>
          <w:w w:val="100"/>
          <w:rFonts/>
          <w:caps w:val="0"/>
        </w:rPr>
        <w:t>and</w:t>
      </w:r>
      <w:r w:rsidR="00791BA9" w:rsidRPr="006F4DE1">
        <w:rPr>
          <w:szCs w:val="24"/>
          <w:b w:val="0"/>
          <w:i w:val="0"/>
          <w:sz w:val="24"/>
          <w:spacing w:val="0"/>
          <w:w w:val="100"/>
          <w:rFonts/>
          <w:caps w:val="0"/>
        </w:rPr>
        <w:t> </w:t>
      </w:r>
      <w:r w:rsidR="00791BA9" w:rsidRPr="006F4DE1">
        <w:rPr>
          <w:szCs w:val="24"/>
          <w:b w:val="0"/>
          <w:i w:val="0"/>
          <w:sz w:val="24"/>
          <w:spacing w:val="0"/>
          <w:w w:val="100"/>
          <w:rFonts/>
          <w:caps w:val="0"/>
        </w:rPr>
        <w:t>interpret</w:t>
      </w:r>
      <w:r w:rsidR="00791BA9" w:rsidRPr="006F4DE1">
        <w:rPr>
          <w:szCs w:val="24"/>
          <w:b w:val="0"/>
          <w:i w:val="0"/>
          <w:sz w:val="24"/>
          <w:spacing w:val="0"/>
          <w:w w:val="100"/>
          <w:rFonts/>
          <w:caps w:val="0"/>
        </w:rPr>
        <w:t> </w:t>
      </w:r>
      <w:r w:rsidR="00791BA9" w:rsidRPr="006F4DE1">
        <w:rPr>
          <w:szCs w:val="24"/>
          <w:b w:val="0"/>
          <w:i w:val="0"/>
          <w:sz w:val="24"/>
          <w:spacing w:val="0"/>
          <w:w w:val="100"/>
          <w:rFonts/>
          <w:caps w:val="0"/>
        </w:rPr>
        <w:t>topographic/base</w:t>
      </w:r>
      <w:r w:rsidR="00791BA9" w:rsidRPr="006F4DE1">
        <w:rPr>
          <w:szCs w:val="24"/>
          <w:b w:val="0"/>
          <w:i w:val="0"/>
          <w:sz w:val="24"/>
          <w:spacing w:val="0"/>
          <w:w w:val="100"/>
          <w:rFonts/>
          <w:caps w:val="0"/>
        </w:rPr>
        <w:t> </w:t>
      </w:r>
      <w:r w:rsidR="00791BA9" w:rsidRPr="006F4DE1">
        <w:rPr>
          <w:szCs w:val="24"/>
          <w:b w:val="0"/>
          <w:i w:val="0"/>
          <w:sz w:val="24"/>
          <w:spacing w:val="0"/>
          <w:w w:val="100"/>
          <w:rFonts/>
          <w:caps w:val="0"/>
        </w:rPr>
        <w:t>map,</w:t>
      </w:r>
      <w:r w:rsidR="00791BA9" w:rsidRPr="006F4DE1">
        <w:rPr>
          <w:szCs w:val="24"/>
          <w:b w:val="0"/>
          <w:i w:val="0"/>
          <w:sz w:val="24"/>
          <w:spacing w:val="0"/>
          <w:w w:val="100"/>
          <w:rFonts/>
          <w:caps w:val="0"/>
        </w:rPr>
        <w:t> </w:t>
      </w:r>
      <w:r w:rsidR="00791BA9" w:rsidRPr="006F4DE1">
        <w:rPr>
          <w:szCs w:val="24"/>
          <w:b w:val="0"/>
          <w:i w:val="0"/>
          <w:sz w:val="24"/>
          <w:spacing w:val="0"/>
          <w:w w:val="100"/>
          <w:rFonts/>
          <w:caps w:val="0"/>
        </w:rPr>
        <w:t>how</w:t>
      </w:r>
      <w:r w:rsidR="00791BA9" w:rsidRPr="006F4DE1">
        <w:rPr>
          <w:szCs w:val="24"/>
          <w:b w:val="0"/>
          <w:i w:val="0"/>
          <w:sz w:val="24"/>
          <w:spacing w:val="0"/>
          <w:w w:val="100"/>
          <w:rFonts/>
          <w:caps w:val="0"/>
        </w:rPr>
        <w:t> </w:t>
      </w:r>
      <w:r w:rsidR="00791BA9" w:rsidRPr="006F4DE1">
        <w:rPr>
          <w:szCs w:val="24"/>
          <w:b w:val="0"/>
          <w:i w:val="0"/>
          <w:sz w:val="24"/>
          <w:spacing w:val="0"/>
          <w:w w:val="100"/>
          <w:rFonts/>
          <w:caps w:val="0"/>
        </w:rPr>
        <w:t>to</w:t>
      </w:r>
      <w:r w:rsidR="00791BA9" w:rsidRPr="006F4DE1">
        <w:rPr>
          <w:szCs w:val="24"/>
          <w:b w:val="0"/>
          <w:i w:val="0"/>
          <w:sz w:val="24"/>
          <w:spacing w:val="0"/>
          <w:w w:val="100"/>
          <w:rFonts/>
          <w:caps w:val="0"/>
        </w:rPr>
        <w:t> </w:t>
      </w:r>
      <w:r w:rsidR="00273131" w:rsidRPr="006F4DE1">
        <w:rPr>
          <w:szCs w:val="24"/>
          <w:b w:val="0"/>
          <w:i w:val="0"/>
          <w:sz w:val="24"/>
          <w:spacing w:val="0"/>
          <w:w w:val="100"/>
          <w:rFonts/>
          <w:caps w:val="0"/>
        </w:rPr>
        <w:t>interpret</w:t>
      </w:r>
      <w:r w:rsidR="00273131" w:rsidRPr="006F4DE1">
        <w:rPr>
          <w:szCs w:val="24"/>
          <w:b w:val="0"/>
          <w:i w:val="0"/>
          <w:sz w:val="24"/>
          <w:spacing w:val="0"/>
          <w:w w:val="100"/>
          <w:rFonts/>
          <w:caps w:val="0"/>
        </w:rPr>
        <w:t> </w:t>
      </w:r>
      <w:r w:rsidR="00273131" w:rsidRPr="006F4DE1">
        <w:rPr>
          <w:szCs w:val="24"/>
          <w:b w:val="0"/>
          <w:i w:val="0"/>
          <w:sz w:val="24"/>
          <w:spacing w:val="0"/>
          <w:w w:val="100"/>
          <w:rFonts/>
          <w:caps w:val="0"/>
        </w:rPr>
        <w:t>features</w:t>
      </w:r>
      <w:r w:rsidR="00273131" w:rsidRPr="006F4DE1">
        <w:rPr>
          <w:szCs w:val="24"/>
          <w:b w:val="0"/>
          <w:i w:val="0"/>
          <w:sz w:val="24"/>
          <w:spacing w:val="0"/>
          <w:w w:val="100"/>
          <w:rFonts/>
          <w:caps w:val="0"/>
        </w:rPr>
        <w:t> </w:t>
      </w:r>
      <w:r w:rsidR="00273131" w:rsidRPr="006F4DE1">
        <w:rPr>
          <w:szCs w:val="24"/>
          <w:b w:val="0"/>
          <w:i w:val="0"/>
          <w:sz w:val="24"/>
          <w:spacing w:val="0"/>
          <w:w w:val="100"/>
          <w:rFonts/>
          <w:caps w:val="0"/>
        </w:rPr>
        <w:t>on</w:t>
      </w:r>
      <w:r w:rsidR="00273131" w:rsidRPr="006F4DE1">
        <w:rPr>
          <w:szCs w:val="24"/>
          <w:b w:val="0"/>
          <w:i w:val="0"/>
          <w:sz w:val="24"/>
          <w:spacing w:val="0"/>
          <w:w w:val="100"/>
          <w:rFonts/>
          <w:caps w:val="0"/>
        </w:rPr>
        <w:t> </w:t>
      </w:r>
      <w:r w:rsidR="00273131" w:rsidRPr="006F4DE1">
        <w:rPr>
          <w:szCs w:val="24"/>
          <w:b w:val="0"/>
          <w:i w:val="0"/>
          <w:sz w:val="24"/>
          <w:spacing w:val="0"/>
          <w:w w:val="100"/>
          <w:rFonts/>
          <w:caps w:val="0"/>
        </w:rPr>
        <w:t>the</w:t>
      </w:r>
      <w:r w:rsidR="00273131" w:rsidRPr="006F4DE1">
        <w:rPr>
          <w:szCs w:val="24"/>
          <w:b w:val="0"/>
          <w:i w:val="0"/>
          <w:sz w:val="24"/>
          <w:spacing w:val="0"/>
          <w:w w:val="100"/>
          <w:rFonts/>
          <w:caps w:val="0"/>
        </w:rPr>
        <w:t> </w:t>
      </w:r>
      <w:r w:rsidR="00273131" w:rsidRPr="006F4DE1">
        <w:rPr>
          <w:szCs w:val="24"/>
          <w:b w:val="0"/>
          <w:i w:val="0"/>
          <w:sz w:val="24"/>
          <w:spacing w:val="0"/>
          <w:w w:val="100"/>
          <w:rFonts/>
          <w:caps w:val="0"/>
        </w:rPr>
        <w:t>map</w:t>
      </w:r>
      <w:r w:rsidR="00273131" w:rsidRPr="006F4DE1">
        <w:rPr>
          <w:szCs w:val="24"/>
          <w:b w:val="0"/>
          <w:i w:val="0"/>
          <w:sz w:val="24"/>
          <w:spacing w:val="0"/>
          <w:w w:val="100"/>
          <w:rFonts/>
          <w:caps w:val="0"/>
        </w:rPr>
        <w:t> </w:t>
      </w:r>
      <w:r w:rsidR="00273131" w:rsidRPr="006F4DE1">
        <w:rPr>
          <w:szCs w:val="24"/>
          <w:b w:val="0"/>
          <w:i w:val="0"/>
          <w:sz w:val="24"/>
          <w:spacing w:val="0"/>
          <w:w w:val="100"/>
          <w:rFonts/>
          <w:caps w:val="0"/>
        </w:rPr>
        <w:t>as</w:t>
      </w:r>
      <w:r w:rsidR="00273131" w:rsidRPr="006F4DE1">
        <w:rPr>
          <w:szCs w:val="24"/>
          <w:b w:val="0"/>
          <w:i w:val="0"/>
          <w:sz w:val="24"/>
          <w:spacing w:val="0"/>
          <w:w w:val="100"/>
          <w:rFonts/>
          <w:caps w:val="0"/>
        </w:rPr>
        <w:t> </w:t>
      </w:r>
      <w:r w:rsidR="00273131" w:rsidRPr="006F4DE1">
        <w:rPr>
          <w:szCs w:val="24"/>
          <w:b w:val="0"/>
          <w:i w:val="0"/>
          <w:sz w:val="24"/>
          <w:spacing w:val="0"/>
          <w:w w:val="100"/>
          <w:rFonts/>
          <w:caps w:val="0"/>
        </w:rPr>
        <w:t>well</w:t>
      </w:r>
      <w:r w:rsidR="00273131" w:rsidRPr="006F4DE1">
        <w:rPr>
          <w:szCs w:val="24"/>
          <w:b w:val="0"/>
          <w:i w:val="0"/>
          <w:sz w:val="24"/>
          <w:spacing w:val="0"/>
          <w:w w:val="100"/>
          <w:rFonts/>
          <w:caps w:val="0"/>
        </w:rPr>
        <w:t> </w:t>
      </w:r>
      <w:r w:rsidR="00273131" w:rsidRPr="006F4DE1">
        <w:rPr>
          <w:szCs w:val="24"/>
          <w:b w:val="0"/>
          <w:i w:val="0"/>
          <w:sz w:val="24"/>
          <w:spacing w:val="0"/>
          <w:w w:val="100"/>
          <w:rFonts/>
          <w:caps w:val="0"/>
        </w:rPr>
        <w:t>as</w:t>
      </w:r>
      <w:r w:rsidR="00273131" w:rsidRPr="006F4DE1">
        <w:rPr>
          <w:szCs w:val="24"/>
          <w:b w:val="0"/>
          <w:i w:val="0"/>
          <w:sz w:val="24"/>
          <w:spacing w:val="0"/>
          <w:w w:val="100"/>
          <w:rFonts/>
          <w:caps w:val="0"/>
        </w:rPr>
        <w:t> </w:t>
      </w:r>
      <w:r w:rsidR="00273131" w:rsidRPr="006F4DE1">
        <w:rPr>
          <w:szCs w:val="24"/>
          <w:b w:val="0"/>
          <w:i w:val="0"/>
          <w:sz w:val="24"/>
          <w:spacing w:val="0"/>
          <w:w w:val="100"/>
          <w:rFonts/>
          <w:caps w:val="0"/>
        </w:rPr>
        <w:t>how</w:t>
      </w:r>
      <w:r w:rsidR="00273131" w:rsidRPr="006F4DE1">
        <w:rPr>
          <w:szCs w:val="24"/>
          <w:b w:val="0"/>
          <w:i w:val="0"/>
          <w:sz w:val="24"/>
          <w:spacing w:val="0"/>
          <w:w w:val="100"/>
          <w:rFonts/>
          <w:caps w:val="0"/>
        </w:rPr>
        <w:t> </w:t>
      </w:r>
      <w:r w:rsidR="00273131" w:rsidRPr="006F4DE1">
        <w:rPr>
          <w:szCs w:val="24"/>
          <w:b w:val="0"/>
          <w:i w:val="0"/>
          <w:sz w:val="24"/>
          <w:spacing w:val="0"/>
          <w:w w:val="100"/>
          <w:rFonts/>
          <w:caps w:val="0"/>
        </w:rPr>
        <w:t>to</w:t>
      </w:r>
      <w:r w:rsidR="00273131" w:rsidRPr="006F4DE1">
        <w:rPr>
          <w:szCs w:val="24"/>
          <w:b w:val="0"/>
          <w:i w:val="0"/>
          <w:sz w:val="24"/>
          <w:spacing w:val="0"/>
          <w:w w:val="100"/>
          <w:rFonts/>
          <w:caps w:val="0"/>
        </w:rPr>
        <w:t> </w:t>
      </w:r>
      <w:r w:rsidR="00F71370" w:rsidRPr="006F4DE1">
        <w:rPr>
          <w:szCs w:val="24"/>
          <w:b w:val="0"/>
          <w:i w:val="0"/>
          <w:sz w:val="24"/>
          <w:spacing w:val="0"/>
          <w:w w:val="100"/>
          <w:rFonts/>
          <w:caps w:val="0"/>
        </w:rPr>
        <w:t>analyze</w:t>
      </w:r>
      <w:r w:rsidR="00273131" w:rsidRPr="006F4DE1">
        <w:rPr>
          <w:szCs w:val="24"/>
          <w:b w:val="0"/>
          <w:i w:val="0"/>
          <w:sz w:val="24"/>
          <w:spacing w:val="0"/>
          <w:w w:val="100"/>
          <w:rFonts/>
          <w:caps w:val="0"/>
        </w:rPr>
        <w:t> </w:t>
      </w:r>
      <w:r w:rsidR="00273131" w:rsidRPr="006F4DE1">
        <w:rPr>
          <w:szCs w:val="24"/>
          <w:b w:val="0"/>
          <w:i w:val="0"/>
          <w:sz w:val="24"/>
          <w:spacing w:val="0"/>
          <w:w w:val="100"/>
          <w:rFonts/>
          <w:caps w:val="0"/>
        </w:rPr>
        <w:t>outcrops</w:t>
      </w:r>
      <w:r w:rsidR="00273131" w:rsidRPr="006F4DE1">
        <w:rPr>
          <w:szCs w:val="24"/>
          <w:b w:val="0"/>
          <w:i w:val="0"/>
          <w:sz w:val="24"/>
          <w:spacing w:val="0"/>
          <w:w w:val="100"/>
          <w:rFonts/>
          <w:caps w:val="0"/>
        </w:rPr>
        <w:t> </w:t>
      </w:r>
      <w:r w:rsidR="00273131" w:rsidRPr="006F4DE1">
        <w:rPr>
          <w:szCs w:val="24"/>
          <w:b w:val="0"/>
          <w:i w:val="0"/>
          <w:sz w:val="24"/>
          <w:spacing w:val="0"/>
          <w:w w:val="100"/>
          <w:rFonts/>
          <w:caps w:val="0"/>
        </w:rPr>
        <w:t>on</w:t>
      </w:r>
      <w:r w:rsidR="00273131" w:rsidRPr="006F4DE1">
        <w:rPr>
          <w:szCs w:val="24"/>
          <w:b w:val="0"/>
          <w:i w:val="0"/>
          <w:sz w:val="24"/>
          <w:spacing w:val="0"/>
          <w:w w:val="100"/>
          <w:rFonts/>
          <w:caps w:val="0"/>
        </w:rPr>
        <w:t> </w:t>
      </w:r>
      <w:r w:rsidR="00273131" w:rsidRPr="006F4DE1">
        <w:rPr>
          <w:szCs w:val="24"/>
          <w:b w:val="0"/>
          <w:i w:val="0"/>
          <w:sz w:val="24"/>
          <w:spacing w:val="0"/>
          <w:w w:val="100"/>
          <w:rFonts/>
          <w:caps w:val="0"/>
        </w:rPr>
        <w:t>the</w:t>
      </w:r>
      <w:r w:rsidR="00273131" w:rsidRPr="006F4DE1">
        <w:rPr>
          <w:szCs w:val="24"/>
          <w:b w:val="0"/>
          <w:i w:val="0"/>
          <w:sz w:val="24"/>
          <w:spacing w:val="0"/>
          <w:w w:val="100"/>
          <w:rFonts/>
          <w:caps w:val="0"/>
        </w:rPr>
        <w:t> </w:t>
      </w:r>
      <w:r w:rsidR="00273131" w:rsidRPr="006F4DE1">
        <w:rPr>
          <w:szCs w:val="24"/>
          <w:b w:val="0"/>
          <w:i w:val="0"/>
          <w:sz w:val="24"/>
          <w:spacing w:val="0"/>
          <w:w w:val="100"/>
          <w:rFonts/>
          <w:caps w:val="0"/>
        </w:rPr>
        <w:t>field.</w:t>
      </w:r>
    </w:p>
    <w:p w14:paraId="32C7F902" w14:textId="77777777" w:rsidR="00F32FC2" w:rsidRPr="006F4DE1" w:rsidRDefault="00F32FC2" w:rsidP="00F71370">
      <w:pPr>
        <w:spacing w:before="0" w:beforeAutospacing="0" w:after="160" w:afterAutospacing="0" w:lineRule="auto" w:line="360"/>
        <w:rPr>
          <w:szCs w:val="24"/>
          <w:b w:val="0"/>
          <w:i w:val="0"/>
          <w:sz w:val="24"/>
          <w:spacing w:val="0"/>
          <w:w w:val="100"/>
          <w:rFonts/>
          <w:caps w:val="0"/>
        </w:rPr>
        <w:snapToGrid w:val="0"/>
        <w:textAlignment w:val="baseline"/>
      </w:pPr>
      <w:r w:rsidRPr="006F4DE1">
        <w:rPr>
          <w:szCs w:val="24"/>
          <w:b w:val="0"/>
          <w:i w:val="0"/>
          <w:sz w:val="24"/>
          <w:spacing w:val="0"/>
          <w:w w:val="100"/>
          <w:rFonts/>
          <w:caps w:val="0"/>
        </w:rPr>
        <w:t>The</w:t>
      </w:r>
      <w:r w:rsidRPr="006F4DE1">
        <w:rPr>
          <w:szCs w:val="24"/>
          <w:b w:val="0"/>
          <w:i w:val="0"/>
          <w:sz w:val="24"/>
          <w:spacing w:val="0"/>
          <w:w w:val="100"/>
          <w:rFonts/>
          <w:caps w:val="0"/>
        </w:rPr>
        <w:t> </w:t>
      </w:r>
      <w:r w:rsidRPr="006F4DE1">
        <w:rPr>
          <w:szCs w:val="24"/>
          <w:b w:val="0"/>
          <w:i w:val="0"/>
          <w:sz w:val="24"/>
          <w:spacing w:val="0"/>
          <w:w w:val="100"/>
          <w:rFonts/>
          <w:caps w:val="0"/>
        </w:rPr>
        <w:t>geological</w:t>
      </w:r>
      <w:r w:rsidRPr="006F4DE1">
        <w:rPr>
          <w:szCs w:val="24"/>
          <w:b w:val="0"/>
          <w:i w:val="0"/>
          <w:sz w:val="24"/>
          <w:spacing w:val="0"/>
          <w:w w:val="100"/>
          <w:rFonts/>
          <w:caps w:val="0"/>
        </w:rPr>
        <w:t> </w:t>
      </w:r>
      <w:r w:rsidRPr="006F4DE1">
        <w:rPr>
          <w:szCs w:val="24"/>
          <w:b w:val="0"/>
          <w:i w:val="0"/>
          <w:sz w:val="24"/>
          <w:spacing w:val="0"/>
          <w:w w:val="100"/>
          <w:rFonts/>
          <w:caps w:val="0"/>
        </w:rPr>
        <w:t>mapping</w:t>
      </w:r>
      <w:r w:rsidRPr="006F4DE1">
        <w:rPr>
          <w:szCs w:val="24"/>
          <w:b w:val="0"/>
          <w:i w:val="0"/>
          <w:sz w:val="24"/>
          <w:spacing w:val="0"/>
          <w:w w:val="100"/>
          <w:rFonts/>
          <w:caps w:val="0"/>
        </w:rPr>
        <w:t> </w:t>
      </w:r>
      <w:r w:rsidRPr="006F4DE1">
        <w:rPr>
          <w:szCs w:val="24"/>
          <w:b w:val="0"/>
          <w:i w:val="0"/>
          <w:sz w:val="24"/>
          <w:spacing w:val="0"/>
          <w:w w:val="100"/>
          <w:rFonts/>
          <w:caps w:val="0"/>
        </w:rPr>
        <w:t>exercise</w:t>
      </w:r>
      <w:r w:rsidRPr="006F4DE1">
        <w:rPr>
          <w:szCs w:val="24"/>
          <w:b w:val="0"/>
          <w:i w:val="0"/>
          <w:sz w:val="24"/>
          <w:spacing w:val="0"/>
          <w:w w:val="100"/>
          <w:rFonts/>
          <w:caps w:val="0"/>
        </w:rPr>
        <w:t> </w:t>
      </w:r>
      <w:r w:rsidRPr="006F4DE1">
        <w:rPr>
          <w:szCs w:val="24"/>
          <w:b w:val="0"/>
          <w:i w:val="0"/>
          <w:sz w:val="24"/>
          <w:spacing w:val="0"/>
          <w:w w:val="100"/>
          <w:rFonts/>
          <w:caps w:val="0"/>
        </w:rPr>
        <w:t>in</w:t>
      </w:r>
      <w:r w:rsidRPr="006F4DE1">
        <w:rPr>
          <w:szCs w:val="24"/>
          <w:b w:val="0"/>
          <w:i w:val="0"/>
          <w:sz w:val="24"/>
          <w:spacing w:val="0"/>
          <w:w w:val="100"/>
          <w:rFonts/>
          <w:caps w:val="0"/>
        </w:rPr>
        <w:t> </w:t>
      </w:r>
      <w:r w:rsidRPr="006F4DE1">
        <w:rPr>
          <w:szCs w:val="24"/>
          <w:b w:val="0"/>
          <w:i w:val="0"/>
          <w:sz w:val="24"/>
          <w:spacing w:val="0"/>
          <w:w w:val="100"/>
          <w:rFonts/>
          <w:caps w:val="0"/>
        </w:rPr>
        <w:t>this</w:t>
      </w:r>
      <w:r w:rsidRPr="006F4DE1">
        <w:rPr>
          <w:szCs w:val="24"/>
          <w:b w:val="0"/>
          <w:i w:val="0"/>
          <w:sz w:val="24"/>
          <w:spacing w:val="0"/>
          <w:w w:val="100"/>
          <w:rFonts/>
          <w:caps w:val="0"/>
        </w:rPr>
        <w:t> </w:t>
      </w:r>
      <w:r w:rsidRPr="006F4DE1">
        <w:rPr>
          <w:szCs w:val="24"/>
          <w:b w:val="0"/>
          <w:i w:val="0"/>
          <w:sz w:val="24"/>
          <w:spacing w:val="0"/>
          <w:w w:val="100"/>
          <w:rFonts/>
          <w:caps w:val="0"/>
        </w:rPr>
        <w:t>report</w:t>
      </w:r>
      <w:r w:rsidRPr="006F4DE1">
        <w:rPr>
          <w:szCs w:val="24"/>
          <w:b w:val="0"/>
          <w:i w:val="0"/>
          <w:sz w:val="24"/>
          <w:spacing w:val="0"/>
          <w:w w:val="100"/>
          <w:rFonts/>
          <w:caps w:val="0"/>
        </w:rPr>
        <w:t> </w:t>
      </w:r>
      <w:r w:rsidRPr="006F4DE1">
        <w:rPr>
          <w:szCs w:val="24"/>
          <w:b w:val="0"/>
          <w:i w:val="0"/>
          <w:sz w:val="24"/>
          <w:spacing w:val="0"/>
          <w:w w:val="100"/>
          <w:rFonts/>
          <w:caps w:val="0"/>
        </w:rPr>
        <w:t>was</w:t>
      </w:r>
      <w:r w:rsidRPr="006F4DE1">
        <w:rPr>
          <w:szCs w:val="24"/>
          <w:b w:val="0"/>
          <w:i w:val="0"/>
          <w:sz w:val="24"/>
          <w:spacing w:val="0"/>
          <w:w w:val="100"/>
          <w:rFonts/>
          <w:caps w:val="0"/>
        </w:rPr>
        <w:t> </w:t>
      </w:r>
      <w:r w:rsidRPr="006F4DE1">
        <w:rPr>
          <w:szCs w:val="24"/>
          <w:b w:val="0"/>
          <w:i w:val="0"/>
          <w:sz w:val="24"/>
          <w:spacing w:val="0"/>
          <w:w w:val="100"/>
          <w:rFonts/>
          <w:caps w:val="0"/>
        </w:rPr>
        <w:t>carried</w:t>
      </w:r>
      <w:r w:rsidRPr="006F4DE1">
        <w:rPr>
          <w:szCs w:val="24"/>
          <w:b w:val="0"/>
          <w:i w:val="0"/>
          <w:sz w:val="24"/>
          <w:spacing w:val="0"/>
          <w:w w:val="100"/>
          <w:rFonts/>
          <w:caps w:val="0"/>
        </w:rPr>
        <w:t> </w:t>
      </w:r>
      <w:r w:rsidRPr="006F4DE1">
        <w:rPr>
          <w:szCs w:val="24"/>
          <w:b w:val="0"/>
          <w:i w:val="0"/>
          <w:sz w:val="24"/>
          <w:spacing w:val="0"/>
          <w:w w:val="100"/>
          <w:rFonts/>
          <w:caps w:val="0"/>
        </w:rPr>
        <w:t>out</w:t>
      </w:r>
      <w:r w:rsidRPr="006F4DE1">
        <w:rPr>
          <w:szCs w:val="24"/>
          <w:b w:val="0"/>
          <w:i w:val="0"/>
          <w:sz w:val="24"/>
          <w:spacing w:val="0"/>
          <w:w w:val="100"/>
          <w:rFonts/>
          <w:caps w:val="0"/>
        </w:rPr>
        <w:t> </w:t>
      </w:r>
      <w:r w:rsidRPr="006F4DE1">
        <w:rPr>
          <w:szCs w:val="24"/>
          <w:b w:val="0"/>
          <w:i w:val="0"/>
          <w:sz w:val="24"/>
          <w:spacing w:val="0"/>
          <w:w w:val="100"/>
          <w:rFonts/>
          <w:caps w:val="0"/>
        </w:rPr>
        <w:t>in</w:t>
      </w:r>
      <w:r w:rsidRPr="006F4DE1">
        <w:rPr>
          <w:szCs w:val="24"/>
          <w:b w:val="0"/>
          <w:i w:val="0"/>
          <w:sz w:val="24"/>
          <w:spacing w:val="0"/>
          <w:w w:val="100"/>
          <w:rFonts/>
          <w:caps w:val="0"/>
        </w:rPr>
        <w:t> </w:t>
      </w:r>
      <w:r w:rsidRPr="006F4DE1">
        <w:rPr>
          <w:szCs w:val="24"/>
          <w:b w:val="0"/>
          <w:i w:val="0"/>
          <w:sz w:val="24"/>
          <w:spacing w:val="0"/>
          <w:w w:val="100"/>
          <w:rFonts/>
          <w:caps w:val="0"/>
        </w:rPr>
        <w:t>some</w:t>
      </w:r>
      <w:r w:rsidRPr="006F4DE1">
        <w:rPr>
          <w:szCs w:val="24"/>
          <w:b w:val="0"/>
          <w:i w:val="0"/>
          <w:sz w:val="24"/>
          <w:spacing w:val="0"/>
          <w:w w:val="100"/>
          <w:rFonts/>
          <w:caps w:val="0"/>
        </w:rPr>
        <w:t> </w:t>
      </w:r>
      <w:r w:rsidRPr="006F4DE1">
        <w:rPr>
          <w:szCs w:val="24"/>
          <w:b w:val="0"/>
          <w:i w:val="0"/>
          <w:sz w:val="24"/>
          <w:spacing w:val="0"/>
          <w:w w:val="100"/>
          <w:rFonts/>
          <w:caps w:val="0"/>
        </w:rPr>
        <w:t>parts</w:t>
      </w:r>
      <w:r w:rsidRPr="006F4DE1">
        <w:rPr>
          <w:szCs w:val="24"/>
          <w:b w:val="0"/>
          <w:i w:val="0"/>
          <w:sz w:val="24"/>
          <w:spacing w:val="0"/>
          <w:w w:val="100"/>
          <w:rFonts/>
          <w:caps w:val="0"/>
        </w:rPr>
        <w:t> </w:t>
      </w:r>
      <w:r w:rsidRPr="006F4DE1">
        <w:rPr>
          <w:szCs w:val="24"/>
          <w:b w:val="0"/>
          <w:i w:val="0"/>
          <w:sz w:val="24"/>
          <w:spacing w:val="0"/>
          <w:w w:val="100"/>
          <w:rFonts/>
          <w:caps w:val="0"/>
        </w:rPr>
        <w:t>of</w:t>
      </w:r>
      <w:r w:rsidRPr="006F4DE1">
        <w:rPr>
          <w:szCs w:val="24"/>
          <w:b w:val="0"/>
          <w:i w:val="0"/>
          <w:sz w:val="24"/>
          <w:spacing w:val="0"/>
          <w:w w:val="100"/>
          <w:rFonts/>
          <w:caps w:val="0"/>
        </w:rPr>
        <w:t> </w:t>
      </w:r>
      <w:r w:rsidRPr="006F4DE1">
        <w:rPr>
          <w:szCs w:val="24"/>
          <w:b w:val="0"/>
          <w:i w:val="0"/>
          <w:sz w:val="24"/>
          <w:spacing w:val="0"/>
          <w:w w:val="100"/>
          <w:rFonts/>
          <w:caps w:val="0"/>
        </w:rPr>
        <w:t>Abeokuta,</w:t>
      </w:r>
      <w:r w:rsidRPr="006F4DE1">
        <w:rPr>
          <w:szCs w:val="24"/>
          <w:b w:val="0"/>
          <w:i w:val="0"/>
          <w:sz w:val="24"/>
          <w:spacing w:val="0"/>
          <w:w w:val="100"/>
          <w:rFonts/>
          <w:caps w:val="0"/>
        </w:rPr>
        <w:t> </w:t>
      </w:r>
      <w:r w:rsidR="00F71370" w:rsidRPr="00F71370">
        <w:rPr>
          <w:szCs w:val="24"/>
          <w:b w:val="0"/>
          <w:i w:val="0"/>
          <w:sz w:val="24"/>
          <w:spacing w:val="0"/>
          <w:w w:val="100"/>
          <w:rFonts/>
          <w:caps w:val="0"/>
        </w:rPr>
        <w:t>within</w:t>
      </w:r>
      <w:r w:rsidR="00F71370" w:rsidRPr="00F71370">
        <w:rPr>
          <w:szCs w:val="24"/>
          <w:b w:val="0"/>
          <w:i w:val="0"/>
          <w:sz w:val="24"/>
          <w:spacing w:val="0"/>
          <w:w w:val="100"/>
          <w:rFonts/>
          <w:caps w:val="0"/>
        </w:rPr>
        <w:t> </w:t>
      </w:r>
      <w:r w:rsidR="00F71370" w:rsidRPr="00F71370">
        <w:rPr>
          <w:szCs w:val="24"/>
          <w:b w:val="0"/>
          <w:i w:val="0"/>
          <w:sz w:val="24"/>
          <w:spacing w:val="0"/>
          <w:w w:val="100"/>
          <w:rFonts/>
          <w:caps w:val="0"/>
        </w:rPr>
        <w:t>Abeokuta</w:t>
      </w:r>
      <w:r w:rsidR="00F71370" w:rsidRPr="00F71370">
        <w:rPr>
          <w:szCs w:val="24"/>
          <w:b w:val="0"/>
          <w:i w:val="0"/>
          <w:sz w:val="24"/>
          <w:spacing w:val="0"/>
          <w:w w:val="100"/>
          <w:rFonts/>
          <w:caps w:val="0"/>
        </w:rPr>
        <w:t> </w:t>
      </w:r>
      <w:r w:rsidR="00F71370" w:rsidRPr="00F71370">
        <w:rPr>
          <w:szCs w:val="24"/>
          <w:b w:val="0"/>
          <w:i w:val="0"/>
          <w:sz w:val="24"/>
          <w:spacing w:val="0"/>
          <w:w w:val="100"/>
          <w:rFonts/>
          <w:caps w:val="0"/>
        </w:rPr>
        <w:t>south/Odeda</w:t>
      </w:r>
      <w:r w:rsidR="00F71370" w:rsidRPr="00F71370">
        <w:rPr>
          <w:szCs w:val="24"/>
          <w:b w:val="0"/>
          <w:i w:val="0"/>
          <w:sz w:val="24"/>
          <w:spacing w:val="0"/>
          <w:w w:val="100"/>
          <w:rFonts/>
          <w:caps w:val="0"/>
        </w:rPr>
        <w:t> </w:t>
      </w:r>
      <w:r w:rsidR="00F71370" w:rsidRPr="00F71370">
        <w:rPr>
          <w:szCs w:val="24"/>
          <w:b w:val="0"/>
          <w:i w:val="0"/>
          <w:sz w:val="24"/>
          <w:spacing w:val="0"/>
          <w:w w:val="100"/>
          <w:rFonts/>
          <w:caps w:val="0"/>
        </w:rPr>
        <w:t>LGA,</w:t>
      </w:r>
      <w:r w:rsidR="00F71370">
        <w:rPr>
          <w:szCs w:val="24"/>
          <w:b w:val="0"/>
          <w:i w:val="0"/>
          <w:sz w:val="24"/>
          <w:spacing w:val="0"/>
          <w:w w:val="100"/>
          <w:rFonts/>
          <w:caps w:val="0"/>
        </w:rPr>
        <w:t> </w:t>
      </w:r>
      <w:r w:rsidR="00F71370">
        <w:rPr>
          <w:szCs w:val="24"/>
          <w:b w:val="0"/>
          <w:i w:val="0"/>
          <w:sz w:val="24"/>
          <w:spacing w:val="0"/>
          <w:w w:val="100"/>
          <w:rFonts/>
          <w:caps w:val="0"/>
        </w:rPr>
        <w:t>S</w:t>
      </w:r>
      <w:r w:rsidRPr="006F4DE1">
        <w:rPr>
          <w:szCs w:val="24"/>
          <w:b w:val="0"/>
          <w:i w:val="0"/>
          <w:sz w:val="24"/>
          <w:spacing w:val="0"/>
          <w:w w:val="100"/>
          <w:rFonts/>
          <w:caps w:val="0"/>
        </w:rPr>
        <w:t>outhwestern</w:t>
      </w:r>
      <w:r w:rsidRPr="006F4DE1">
        <w:rPr>
          <w:szCs w:val="24"/>
          <w:b w:val="0"/>
          <w:i w:val="0"/>
          <w:sz w:val="24"/>
          <w:spacing w:val="0"/>
          <w:w w:val="100"/>
          <w:rFonts/>
          <w:caps w:val="0"/>
        </w:rPr>
        <w:t> </w:t>
      </w:r>
      <w:r w:rsidRPr="006F4DE1">
        <w:rPr>
          <w:szCs w:val="24"/>
          <w:b w:val="0"/>
          <w:i w:val="0"/>
          <w:sz w:val="24"/>
          <w:spacing w:val="0"/>
          <w:w w:val="100"/>
          <w:rFonts/>
          <w:caps w:val="0"/>
        </w:rPr>
        <w:t>Nigeria</w:t>
      </w:r>
      <w:r w:rsidR="00F71370">
        <w:rPr>
          <w:szCs w:val="24"/>
          <w:b w:val="0"/>
          <w:i w:val="0"/>
          <w:sz w:val="24"/>
          <w:spacing w:val="0"/>
          <w:w w:val="100"/>
          <w:rFonts/>
          <w:caps w:val="0"/>
        </w:rPr>
        <w:t> </w:t>
      </w:r>
      <w:r w:rsidR="00F71370">
        <w:rPr>
          <w:szCs w:val="24"/>
          <w:b w:val="0"/>
          <w:i w:val="0"/>
          <w:sz w:val="24"/>
          <w:spacing w:val="0"/>
          <w:w w:val="100"/>
          <w:rFonts/>
          <w:caps w:val="0"/>
        </w:rPr>
        <w:t>(Fig.1.2)</w:t>
      </w:r>
      <w:r w:rsidR="005972F2" w:rsidRPr="006F4DE1">
        <w:rPr>
          <w:szCs w:val="24"/>
          <w:b w:val="0"/>
          <w:i w:val="0"/>
          <w:sz w:val="24"/>
          <w:spacing w:val="0"/>
          <w:w w:val="100"/>
          <w:rFonts/>
          <w:caps w:val="0"/>
        </w:rPr>
        <w:t>.</w:t>
      </w:r>
      <w:r w:rsidR="005972F2" w:rsidRPr="006F4DE1">
        <w:rPr>
          <w:szCs w:val="24"/>
          <w:b w:val="0"/>
          <w:i w:val="0"/>
          <w:sz w:val="24"/>
          <w:spacing w:val="0"/>
          <w:w w:val="100"/>
          <w:rFonts/>
          <w:caps w:val="0"/>
        </w:rPr>
        <w:t> </w:t>
      </w:r>
      <w:r w:rsidR="005972F2" w:rsidRPr="006F4DE1">
        <w:rPr>
          <w:szCs w:val="24"/>
          <w:b w:val="0"/>
          <w:i w:val="0"/>
          <w:sz w:val="24"/>
          <w:spacing w:val="0"/>
          <w:w w:val="100"/>
          <w:rFonts/>
          <w:caps w:val="0"/>
        </w:rPr>
        <w:t>The</w:t>
      </w:r>
      <w:r w:rsidR="005972F2" w:rsidRPr="006F4DE1">
        <w:rPr>
          <w:szCs w:val="24"/>
          <w:b w:val="0"/>
          <w:i w:val="0"/>
          <w:sz w:val="24"/>
          <w:spacing w:val="0"/>
          <w:w w:val="100"/>
          <w:rFonts/>
          <w:caps w:val="0"/>
        </w:rPr>
        <w:t> </w:t>
      </w:r>
      <w:r w:rsidR="005972F2" w:rsidRPr="006F4DE1">
        <w:rPr>
          <w:szCs w:val="24"/>
          <w:b w:val="0"/>
          <w:i w:val="0"/>
          <w:sz w:val="24"/>
          <w:spacing w:val="0"/>
          <w:w w:val="100"/>
          <w:rFonts/>
          <w:caps w:val="0"/>
        </w:rPr>
        <w:t>mapping</w:t>
      </w:r>
      <w:r w:rsidR="005972F2" w:rsidRPr="006F4DE1">
        <w:rPr>
          <w:szCs w:val="24"/>
          <w:b w:val="0"/>
          <w:i w:val="0"/>
          <w:sz w:val="24"/>
          <w:spacing w:val="0"/>
          <w:w w:val="100"/>
          <w:rFonts/>
          <w:caps w:val="0"/>
        </w:rPr>
        <w:t> </w:t>
      </w:r>
      <w:r w:rsidR="005972F2" w:rsidRPr="006F4DE1">
        <w:rPr>
          <w:szCs w:val="24"/>
          <w:b w:val="0"/>
          <w:i w:val="0"/>
          <w:sz w:val="24"/>
          <w:spacing w:val="0"/>
          <w:w w:val="100"/>
          <w:rFonts/>
          <w:caps w:val="0"/>
        </w:rPr>
        <w:t>exercise</w:t>
      </w:r>
      <w:r w:rsidR="005972F2" w:rsidRPr="006F4DE1">
        <w:rPr>
          <w:szCs w:val="24"/>
          <w:b w:val="0"/>
          <w:i w:val="0"/>
          <w:sz w:val="24"/>
          <w:spacing w:val="0"/>
          <w:w w:val="100"/>
          <w:rFonts/>
          <w:caps w:val="0"/>
        </w:rPr>
        <w:t> </w:t>
      </w:r>
      <w:r w:rsidR="005972F2" w:rsidRPr="006F4DE1">
        <w:rPr>
          <w:szCs w:val="24"/>
          <w:b w:val="0"/>
          <w:i w:val="0"/>
          <w:sz w:val="24"/>
          <w:spacing w:val="0"/>
          <w:w w:val="100"/>
          <w:rFonts/>
          <w:caps w:val="0"/>
        </w:rPr>
        <w:t>was</w:t>
      </w:r>
      <w:r w:rsidR="005972F2" w:rsidRPr="006F4DE1">
        <w:rPr>
          <w:szCs w:val="24"/>
          <w:b w:val="0"/>
          <w:i w:val="0"/>
          <w:sz w:val="24"/>
          <w:spacing w:val="0"/>
          <w:w w:val="100"/>
          <w:rFonts/>
          <w:caps w:val="0"/>
        </w:rPr>
        <w:t> </w:t>
      </w:r>
      <w:r w:rsidR="005972F2" w:rsidRPr="006F4DE1">
        <w:rPr>
          <w:szCs w:val="24"/>
          <w:b w:val="0"/>
          <w:i w:val="0"/>
          <w:sz w:val="24"/>
          <w:spacing w:val="0"/>
          <w:w w:val="100"/>
          <w:rFonts/>
          <w:caps w:val="0"/>
        </w:rPr>
        <w:t>carried</w:t>
      </w:r>
      <w:r w:rsidR="005972F2" w:rsidRPr="006F4DE1">
        <w:rPr>
          <w:szCs w:val="24"/>
          <w:b w:val="0"/>
          <w:i w:val="0"/>
          <w:sz w:val="24"/>
          <w:spacing w:val="0"/>
          <w:w w:val="100"/>
          <w:rFonts/>
          <w:caps w:val="0"/>
        </w:rPr>
        <w:t> </w:t>
      </w:r>
      <w:r w:rsidR="005972F2" w:rsidRPr="006F4DE1">
        <w:rPr>
          <w:szCs w:val="24"/>
          <w:b w:val="0"/>
          <w:i w:val="0"/>
          <w:sz w:val="24"/>
          <w:spacing w:val="0"/>
          <w:w w:val="100"/>
          <w:rFonts/>
          <w:caps w:val="0"/>
        </w:rPr>
        <w:t>out</w:t>
      </w:r>
      <w:r w:rsidR="005972F2" w:rsidRPr="006F4DE1">
        <w:rPr>
          <w:szCs w:val="24"/>
          <w:b w:val="0"/>
          <w:i w:val="0"/>
          <w:sz w:val="24"/>
          <w:spacing w:val="0"/>
          <w:w w:val="100"/>
          <w:rFonts/>
          <w:caps w:val="0"/>
        </w:rPr>
        <w:t> </w:t>
      </w:r>
      <w:r w:rsidRPr="006F4DE1">
        <w:rPr>
          <w:szCs w:val="24"/>
          <w:b w:val="0"/>
          <w:i w:val="0"/>
          <w:sz w:val="24"/>
          <w:spacing w:val="0"/>
          <w:w w:val="100"/>
          <w:rFonts/>
          <w:caps w:val="0"/>
        </w:rPr>
        <w:t>betwe</w:t>
      </w:r>
      <w:r w:rsidR="00ED32FE" w:rsidRPr="006F4DE1">
        <w:rPr>
          <w:szCs w:val="24"/>
          <w:b w:val="0"/>
          <w:i w:val="0"/>
          <w:sz w:val="24"/>
          <w:spacing w:val="0"/>
          <w:w w:val="100"/>
          <w:rFonts/>
          <w:caps w:val="0"/>
        </w:rPr>
        <w:t>en</w:t>
      </w:r>
      <w:r w:rsidR="00ED32FE" w:rsidRPr="006F4DE1">
        <w:rPr>
          <w:szCs w:val="24"/>
          <w:b w:val="0"/>
          <w:i w:val="0"/>
          <w:sz w:val="24"/>
          <w:spacing w:val="0"/>
          <w:w w:val="100"/>
          <w:rFonts/>
          <w:caps w:val="0"/>
        </w:rPr>
        <w:t> </w:t>
      </w:r>
      <w:r w:rsidR="00ED32FE" w:rsidRPr="006F4DE1">
        <w:rPr>
          <w:szCs w:val="24"/>
          <w:b w:val="0"/>
          <w:i w:val="0"/>
          <w:sz w:val="24"/>
          <w:spacing w:val="0"/>
          <w:w w:val="100"/>
          <w:rFonts/>
          <w:caps w:val="0"/>
        </w:rPr>
        <w:t>November</w:t>
      </w:r>
      <w:r w:rsidR="00ED32FE" w:rsidRPr="006F4DE1">
        <w:rPr>
          <w:szCs w:val="24"/>
          <w:b w:val="0"/>
          <w:i w:val="0"/>
          <w:sz w:val="24"/>
          <w:spacing w:val="0"/>
          <w:w w:val="100"/>
          <w:rFonts/>
          <w:caps w:val="0"/>
        </w:rPr>
        <w:t> </w:t>
      </w:r>
      <w:r w:rsidR="00ED32FE" w:rsidRPr="006F4DE1">
        <w:rPr>
          <w:szCs w:val="24"/>
          <w:b w:val="0"/>
          <w:i w:val="0"/>
          <w:sz w:val="24"/>
          <w:spacing w:val="0"/>
          <w:w w:val="100"/>
          <w:rFonts/>
          <w:caps w:val="0"/>
        </w:rPr>
        <w:t>28-December</w:t>
      </w:r>
      <w:r w:rsidR="00ED32FE" w:rsidRPr="006F4DE1">
        <w:rPr>
          <w:szCs w:val="24"/>
          <w:b w:val="0"/>
          <w:i w:val="0"/>
          <w:sz w:val="24"/>
          <w:spacing w:val="0"/>
          <w:w w:val="100"/>
          <w:rFonts/>
          <w:caps w:val="0"/>
        </w:rPr>
        <w:t> </w:t>
      </w:r>
      <w:r w:rsidR="00ED32FE" w:rsidRPr="006F4DE1">
        <w:rPr>
          <w:szCs w:val="24"/>
          <w:b w:val="0"/>
          <w:i w:val="0"/>
          <w:sz w:val="24"/>
          <w:spacing w:val="0"/>
          <w:w w:val="100"/>
          <w:rFonts/>
          <w:caps w:val="0"/>
        </w:rPr>
        <w:t>3,</w:t>
      </w:r>
      <w:r w:rsidR="00ED32FE" w:rsidRPr="006F4DE1">
        <w:rPr>
          <w:szCs w:val="24"/>
          <w:b w:val="0"/>
          <w:i w:val="0"/>
          <w:sz w:val="24"/>
          <w:spacing w:val="0"/>
          <w:w w:val="100"/>
          <w:rFonts/>
          <w:caps w:val="0"/>
        </w:rPr>
        <w:t> </w:t>
      </w:r>
      <w:r w:rsidR="00ED32FE" w:rsidRPr="006F4DE1">
        <w:rPr>
          <w:szCs w:val="24"/>
          <w:b w:val="0"/>
          <w:i w:val="0"/>
          <w:sz w:val="24"/>
          <w:spacing w:val="0"/>
          <w:w w:val="100"/>
          <w:rFonts/>
          <w:caps w:val="0"/>
        </w:rPr>
        <w:t>2021</w:t>
      </w:r>
      <w:r w:rsidR="00ED32FE" w:rsidRPr="006F4DE1">
        <w:rPr>
          <w:szCs w:val="24"/>
          <w:b w:val="0"/>
          <w:i w:val="0"/>
          <w:sz w:val="24"/>
          <w:spacing w:val="0"/>
          <w:w w:val="100"/>
          <w:rFonts/>
          <w:caps w:val="0"/>
        </w:rPr>
        <w:t> </w:t>
      </w:r>
      <w:r w:rsidR="00ED32FE" w:rsidRPr="006F4DE1">
        <w:rPr>
          <w:szCs w:val="24"/>
          <w:b w:val="0"/>
          <w:i w:val="0"/>
          <w:sz w:val="24"/>
          <w:spacing w:val="0"/>
          <w:w w:val="100"/>
          <w:rFonts/>
          <w:caps w:val="0"/>
        </w:rPr>
        <w:t>w</w:t>
      </w:r>
      <w:r w:rsidR="00591567" w:rsidRPr="006F4DE1">
        <w:rPr>
          <w:szCs w:val="24"/>
          <w:b w:val="0"/>
          <w:i w:val="0"/>
          <w:sz w:val="24"/>
          <w:spacing w:val="0"/>
          <w:w w:val="100"/>
          <w:rFonts/>
          <w:caps w:val="0"/>
        </w:rPr>
        <w:t>ith</w:t>
      </w:r>
      <w:r w:rsidR="00591567" w:rsidRPr="006F4DE1">
        <w:rPr>
          <w:szCs w:val="24"/>
          <w:b w:val="0"/>
          <w:i w:val="0"/>
          <w:sz w:val="24"/>
          <w:spacing w:val="0"/>
          <w:w w:val="100"/>
          <w:rFonts/>
          <w:caps w:val="0"/>
        </w:rPr>
        <w:t> </w:t>
      </w:r>
      <w:r w:rsidR="00591567" w:rsidRPr="006F4DE1">
        <w:rPr>
          <w:szCs w:val="24"/>
          <w:b w:val="0"/>
          <w:i w:val="0"/>
          <w:sz w:val="24"/>
          <w:spacing w:val="0"/>
          <w:w w:val="100"/>
          <w:rFonts/>
          <w:caps w:val="0"/>
        </w:rPr>
        <w:t>the</w:t>
      </w:r>
      <w:r w:rsidR="00591567" w:rsidRPr="006F4DE1">
        <w:rPr>
          <w:szCs w:val="24"/>
          <w:b w:val="0"/>
          <w:i w:val="0"/>
          <w:sz w:val="24"/>
          <w:spacing w:val="0"/>
          <w:w w:val="100"/>
          <w:rFonts/>
          <w:caps w:val="0"/>
        </w:rPr>
        <w:t> </w:t>
      </w:r>
      <w:r w:rsidR="00591567" w:rsidRPr="006F4DE1">
        <w:rPr>
          <w:szCs w:val="24"/>
          <w:b w:val="0"/>
          <w:i w:val="0"/>
          <w:sz w:val="24"/>
          <w:spacing w:val="0"/>
          <w:w w:val="100"/>
          <w:rFonts/>
          <w:caps w:val="0"/>
        </w:rPr>
        <w:t>aim</w:t>
      </w:r>
      <w:r w:rsidR="00591567" w:rsidRPr="006F4DE1">
        <w:rPr>
          <w:szCs w:val="24"/>
          <w:b w:val="0"/>
          <w:i w:val="0"/>
          <w:sz w:val="24"/>
          <w:spacing w:val="0"/>
          <w:w w:val="100"/>
          <w:rFonts/>
          <w:caps w:val="0"/>
        </w:rPr>
        <w:t> </w:t>
      </w:r>
      <w:r w:rsidR="00591567" w:rsidRPr="006F4DE1">
        <w:rPr>
          <w:szCs w:val="24"/>
          <w:b w:val="0"/>
          <w:i w:val="0"/>
          <w:sz w:val="24"/>
          <w:spacing w:val="0"/>
          <w:w w:val="100"/>
          <w:rFonts/>
          <w:caps w:val="0"/>
        </w:rPr>
        <w:t>of</w:t>
      </w:r>
      <w:r w:rsidR="00591567" w:rsidRPr="006F4DE1">
        <w:rPr>
          <w:szCs w:val="24"/>
          <w:b w:val="0"/>
          <w:i w:val="0"/>
          <w:sz w:val="24"/>
          <w:spacing w:val="0"/>
          <w:w w:val="100"/>
          <w:rFonts/>
          <w:caps w:val="0"/>
        </w:rPr>
        <w:t> </w:t>
      </w:r>
      <w:r w:rsidR="00591567" w:rsidRPr="006F4DE1">
        <w:rPr>
          <w:szCs w:val="24"/>
          <w:b w:val="0"/>
          <w:i w:val="0"/>
          <w:sz w:val="24"/>
          <w:spacing w:val="0"/>
          <w:w w:val="100"/>
          <w:rFonts/>
          <w:caps w:val="0"/>
        </w:rPr>
        <w:t>delineating</w:t>
      </w:r>
      <w:r w:rsidR="00591567" w:rsidRPr="006F4DE1">
        <w:rPr>
          <w:szCs w:val="24"/>
          <w:b w:val="0"/>
          <w:i w:val="0"/>
          <w:sz w:val="24"/>
          <w:spacing w:val="0"/>
          <w:w w:val="100"/>
          <w:rFonts/>
          <w:caps w:val="0"/>
        </w:rPr>
        <w:t> </w:t>
      </w:r>
      <w:r w:rsidR="00591567" w:rsidRPr="006F4DE1">
        <w:rPr>
          <w:szCs w:val="24"/>
          <w:b w:val="0"/>
          <w:i w:val="0"/>
          <w:sz w:val="24"/>
          <w:spacing w:val="0"/>
          <w:w w:val="100"/>
          <w:rFonts/>
          <w:caps w:val="0"/>
        </w:rPr>
        <w:t>the</w:t>
      </w:r>
      <w:r w:rsidR="00591567" w:rsidRPr="006F4DE1">
        <w:rPr>
          <w:szCs w:val="24"/>
          <w:b w:val="0"/>
          <w:i w:val="0"/>
          <w:sz w:val="24"/>
          <w:spacing w:val="0"/>
          <w:w w:val="100"/>
          <w:rFonts/>
          <w:caps w:val="0"/>
        </w:rPr>
        <w:t> </w:t>
      </w:r>
      <w:r w:rsidR="00591567" w:rsidRPr="006F4DE1">
        <w:rPr>
          <w:szCs w:val="24"/>
          <w:b w:val="0"/>
          <w:i w:val="0"/>
          <w:sz w:val="24"/>
          <w:spacing w:val="0"/>
          <w:w w:val="100"/>
          <w:rFonts/>
          <w:caps w:val="0"/>
        </w:rPr>
        <w:t>different</w:t>
      </w:r>
      <w:r w:rsidR="00591567" w:rsidRPr="006F4DE1">
        <w:rPr>
          <w:szCs w:val="24"/>
          <w:b w:val="0"/>
          <w:i w:val="0"/>
          <w:sz w:val="24"/>
          <w:spacing w:val="0"/>
          <w:w w:val="100"/>
          <w:rFonts/>
          <w:caps w:val="0"/>
        </w:rPr>
        <w:t> </w:t>
      </w:r>
      <w:r w:rsidR="00591567" w:rsidRPr="006F4DE1">
        <w:rPr>
          <w:szCs w:val="24"/>
          <w:b w:val="0"/>
          <w:i w:val="0"/>
          <w:sz w:val="24"/>
          <w:spacing w:val="0"/>
          <w:w w:val="100"/>
          <w:rFonts/>
          <w:caps w:val="0"/>
        </w:rPr>
        <w:t>rock</w:t>
      </w:r>
      <w:r w:rsidR="00591567" w:rsidRPr="006F4DE1">
        <w:rPr>
          <w:szCs w:val="24"/>
          <w:b w:val="0"/>
          <w:i w:val="0"/>
          <w:sz w:val="24"/>
          <w:spacing w:val="0"/>
          <w:w w:val="100"/>
          <w:rFonts/>
          <w:caps w:val="0"/>
        </w:rPr>
        <w:t> </w:t>
      </w:r>
      <w:r w:rsidR="00591567" w:rsidRPr="006F4DE1">
        <w:rPr>
          <w:szCs w:val="24"/>
          <w:b w:val="0"/>
          <w:i w:val="0"/>
          <w:sz w:val="24"/>
          <w:spacing w:val="0"/>
          <w:w w:val="100"/>
          <w:rFonts/>
          <w:caps w:val="0"/>
        </w:rPr>
        <w:t>types,</w:t>
      </w:r>
      <w:r w:rsidR="00591567" w:rsidRPr="006F4DE1">
        <w:rPr>
          <w:szCs w:val="24"/>
          <w:b w:val="0"/>
          <w:i w:val="0"/>
          <w:sz w:val="24"/>
          <w:spacing w:val="0"/>
          <w:w w:val="100"/>
          <w:rFonts/>
          <w:caps w:val="0"/>
        </w:rPr>
        <w:t> </w:t>
      </w:r>
      <w:r w:rsidR="00591567" w:rsidRPr="006F4DE1">
        <w:rPr>
          <w:szCs w:val="24"/>
          <w:b w:val="0"/>
          <w:i w:val="0"/>
          <w:sz w:val="24"/>
          <w:spacing w:val="0"/>
          <w:w w:val="100"/>
          <w:rFonts/>
          <w:caps w:val="0"/>
        </w:rPr>
        <w:t>notable</w:t>
      </w:r>
      <w:r w:rsidR="00591567" w:rsidRPr="006F4DE1">
        <w:rPr>
          <w:szCs w:val="24"/>
          <w:b w:val="0"/>
          <w:i w:val="0"/>
          <w:sz w:val="24"/>
          <w:spacing w:val="0"/>
          <w:w w:val="100"/>
          <w:rFonts/>
          <w:caps w:val="0"/>
        </w:rPr>
        <w:t> </w:t>
      </w:r>
      <w:r w:rsidR="00591567" w:rsidRPr="006F4DE1">
        <w:rPr>
          <w:szCs w:val="24"/>
          <w:b w:val="0"/>
          <w:i w:val="0"/>
          <w:sz w:val="24"/>
          <w:spacing w:val="0"/>
          <w:w w:val="100"/>
          <w:rFonts/>
          <w:caps w:val="0"/>
        </w:rPr>
        <w:t>features</w:t>
      </w:r>
      <w:r w:rsidR="00591567" w:rsidRPr="006F4DE1">
        <w:rPr>
          <w:szCs w:val="24"/>
          <w:b w:val="0"/>
          <w:i w:val="0"/>
          <w:sz w:val="24"/>
          <w:spacing w:val="0"/>
          <w:w w:val="100"/>
          <w:rFonts/>
          <w:caps w:val="0"/>
        </w:rPr>
        <w:t> </w:t>
      </w:r>
      <w:r w:rsidR="00591567" w:rsidRPr="006F4DE1">
        <w:rPr>
          <w:szCs w:val="24"/>
          <w:b w:val="0"/>
          <w:i w:val="0"/>
          <w:sz w:val="24"/>
          <w:spacing w:val="0"/>
          <w:w w:val="100"/>
          <w:rFonts/>
          <w:caps w:val="0"/>
        </w:rPr>
        <w:t>on</w:t>
      </w:r>
      <w:r w:rsidR="00591567" w:rsidRPr="006F4DE1">
        <w:rPr>
          <w:szCs w:val="24"/>
          <w:b w:val="0"/>
          <w:i w:val="0"/>
          <w:sz w:val="24"/>
          <w:spacing w:val="0"/>
          <w:w w:val="100"/>
          <w:rFonts/>
          <w:caps w:val="0"/>
        </w:rPr>
        <w:t> </w:t>
      </w:r>
      <w:r w:rsidR="00591567" w:rsidRPr="006F4DE1">
        <w:rPr>
          <w:szCs w:val="24"/>
          <w:b w:val="0"/>
          <w:i w:val="0"/>
          <w:sz w:val="24"/>
          <w:spacing w:val="0"/>
          <w:w w:val="100"/>
          <w:rFonts/>
          <w:caps w:val="0"/>
        </w:rPr>
        <w:t>outcrops,</w:t>
      </w:r>
      <w:r w:rsidR="005972F2" w:rsidRPr="006F4DE1">
        <w:rPr>
          <w:szCs w:val="24"/>
          <w:b w:val="0"/>
          <w:i w:val="0"/>
          <w:sz w:val="24"/>
          <w:spacing w:val="0"/>
          <w:w w:val="100"/>
          <w:rFonts/>
          <w:caps w:val="0"/>
        </w:rPr>
        <w:t> </w:t>
      </w:r>
      <w:r w:rsidR="005972F2" w:rsidRPr="006F4DE1">
        <w:rPr>
          <w:szCs w:val="24"/>
          <w:b w:val="0"/>
          <w:i w:val="0"/>
          <w:sz w:val="24"/>
          <w:spacing w:val="0"/>
          <w:w w:val="100"/>
          <w:rFonts/>
          <w:caps w:val="0"/>
        </w:rPr>
        <w:t>mineral</w:t>
      </w:r>
      <w:r w:rsidR="005972F2" w:rsidRPr="006F4DE1">
        <w:rPr>
          <w:szCs w:val="24"/>
          <w:b w:val="0"/>
          <w:i w:val="0"/>
          <w:sz w:val="24"/>
          <w:spacing w:val="0"/>
          <w:w w:val="100"/>
          <w:rFonts/>
          <w:caps w:val="0"/>
        </w:rPr>
        <w:t> </w:t>
      </w:r>
      <w:r w:rsidR="00F71370" w:rsidRPr="006F4DE1">
        <w:rPr>
          <w:szCs w:val="24"/>
          <w:b w:val="0"/>
          <w:i w:val="0"/>
          <w:sz w:val="24"/>
          <w:spacing w:val="0"/>
          <w:w w:val="100"/>
          <w:rFonts/>
          <w:caps w:val="0"/>
        </w:rPr>
        <w:t>alignments</w:t>
      </w:r>
      <w:r w:rsidR="00A82B6F">
        <w:rPr>
          <w:szCs w:val="24"/>
          <w:b w:val="0"/>
          <w:i w:val="0"/>
          <w:sz w:val="24"/>
          <w:spacing w:val="0"/>
          <w:w w:val="100"/>
          <w:rFonts/>
          <w:caps w:val="0"/>
        </w:rPr>
        <w:t>0</w:t>
      </w:r>
      <w:r w:rsidR="005972F2" w:rsidRPr="006F4DE1">
        <w:rPr>
          <w:szCs w:val="24"/>
          <w:b w:val="0"/>
          <w:i w:val="0"/>
          <w:sz w:val="24"/>
          <w:spacing w:val="0"/>
          <w:w w:val="100"/>
          <w:rFonts/>
          <w:caps w:val="0"/>
        </w:rPr>
        <w:t> </w:t>
      </w:r>
      <w:r w:rsidR="005972F2" w:rsidRPr="006F4DE1">
        <w:rPr>
          <w:szCs w:val="24"/>
          <w:b w:val="0"/>
          <w:i w:val="0"/>
          <w:sz w:val="24"/>
          <w:spacing w:val="0"/>
          <w:w w:val="100"/>
          <w:rFonts/>
          <w:caps w:val="0"/>
        </w:rPr>
        <w:t>and</w:t>
      </w:r>
      <w:r w:rsidR="005972F2" w:rsidRPr="006F4DE1">
        <w:rPr>
          <w:szCs w:val="24"/>
          <w:b w:val="0"/>
          <w:i w:val="0"/>
          <w:sz w:val="24"/>
          <w:spacing w:val="0"/>
          <w:w w:val="100"/>
          <w:rFonts/>
          <w:caps w:val="0"/>
        </w:rPr>
        <w:t> </w:t>
      </w:r>
      <w:r w:rsidR="005972F2" w:rsidRPr="006F4DE1">
        <w:rPr>
          <w:szCs w:val="24"/>
          <w:b w:val="0"/>
          <w:i w:val="0"/>
          <w:sz w:val="24"/>
          <w:spacing w:val="0"/>
          <w:w w:val="100"/>
          <w:rFonts/>
          <w:caps w:val="0"/>
        </w:rPr>
        <w:t>outcrop</w:t>
      </w:r>
      <w:r w:rsidR="005972F2" w:rsidRPr="006F4DE1">
        <w:rPr>
          <w:szCs w:val="24"/>
          <w:b w:val="0"/>
          <w:i w:val="0"/>
          <w:sz w:val="24"/>
          <w:spacing w:val="0"/>
          <w:w w:val="100"/>
          <w:rFonts/>
          <w:caps w:val="0"/>
        </w:rPr>
        <w:t> </w:t>
      </w:r>
      <w:r w:rsidR="005972F2" w:rsidRPr="006F4DE1">
        <w:rPr>
          <w:szCs w:val="24"/>
          <w:b w:val="0"/>
          <w:i w:val="0"/>
          <w:sz w:val="24"/>
          <w:spacing w:val="0"/>
          <w:w w:val="100"/>
          <w:rFonts/>
          <w:caps w:val="0"/>
        </w:rPr>
        <w:t>orientation.</w:t>
      </w:r>
      <w:r w:rsidR="00591567" w:rsidRPr="006F4DE1">
        <w:rPr>
          <w:szCs w:val="24"/>
          <w:b w:val="0"/>
          <w:i w:val="0"/>
          <w:sz w:val="24"/>
          <w:spacing w:val="0"/>
          <w:w w:val="100"/>
          <w:rFonts/>
          <w:caps w:val="0"/>
        </w:rPr>
        <w:t> </w:t>
      </w:r>
    </w:p>
    <w:p w14:paraId="3CA8841D" w14:textId="77777777" w:rsidR="00591567" w:rsidRPr="006F4DE1" w:rsidRDefault="00591567" w:rsidP="006F4DE1">
      <w:pPr>
        <w:spacing w:before="0" w:beforeAutospacing="0" w:after="160" w:afterAutospacing="0" w:lineRule="auto" w:line="360"/>
        <w:rPr>
          <w:szCs w:val="24"/>
          <w:b w:val="0"/>
          <w:i w:val="0"/>
          <w:sz w:val="24"/>
          <w:spacing w:val="0"/>
          <w:w w:val="100"/>
          <w:rFonts/>
          <w:caps w:val="0"/>
        </w:rPr>
        <w:snapToGrid w:val="0"/>
        <w:textAlignment w:val="baseline"/>
      </w:pPr>
      <w:r w:rsidRPr="006F4DE1">
        <w:rPr>
          <w:szCs w:val="24"/>
          <w:b w:val="0"/>
          <w:i w:val="0"/>
          <w:sz w:val="24"/>
          <w:spacing w:val="0"/>
          <w:w w:val="100"/>
          <w:rFonts/>
          <w:caps w:val="0"/>
        </w:rPr>
        <w:t>The</w:t>
      </w:r>
      <w:r w:rsidRPr="006F4DE1">
        <w:rPr>
          <w:szCs w:val="24"/>
          <w:b w:val="0"/>
          <w:i w:val="0"/>
          <w:sz w:val="24"/>
          <w:spacing w:val="0"/>
          <w:w w:val="100"/>
          <w:rFonts/>
          <w:caps w:val="0"/>
        </w:rPr>
        <w:t> </w:t>
      </w:r>
      <w:r w:rsidRPr="006F4DE1">
        <w:rPr>
          <w:szCs w:val="24"/>
          <w:b w:val="0"/>
          <w:i w:val="0"/>
          <w:sz w:val="24"/>
          <w:spacing w:val="0"/>
          <w:w w:val="100"/>
          <w:rFonts/>
          <w:caps w:val="0"/>
        </w:rPr>
        <w:t>area</w:t>
      </w:r>
      <w:r w:rsidRPr="006F4DE1">
        <w:rPr>
          <w:szCs w:val="24"/>
          <w:b w:val="0"/>
          <w:i w:val="0"/>
          <w:sz w:val="24"/>
          <w:spacing w:val="0"/>
          <w:w w:val="100"/>
          <w:rFonts/>
          <w:caps w:val="0"/>
        </w:rPr>
        <w:t> </w:t>
      </w:r>
      <w:r w:rsidRPr="006F4DE1">
        <w:rPr>
          <w:szCs w:val="24"/>
          <w:b w:val="0"/>
          <w:i w:val="0"/>
          <w:sz w:val="24"/>
          <w:spacing w:val="0"/>
          <w:w w:val="100"/>
          <w:rFonts/>
          <w:caps w:val="0"/>
        </w:rPr>
        <w:t>has</w:t>
      </w:r>
      <w:r w:rsidRPr="006F4DE1">
        <w:rPr>
          <w:szCs w:val="24"/>
          <w:b w:val="0"/>
          <w:i w:val="0"/>
          <w:sz w:val="24"/>
          <w:spacing w:val="0"/>
          <w:w w:val="100"/>
          <w:rFonts/>
          <w:caps w:val="0"/>
        </w:rPr>
        <w:t> </w:t>
      </w:r>
      <w:r w:rsidRPr="006F4DE1">
        <w:rPr>
          <w:szCs w:val="24"/>
          <w:b w:val="0"/>
          <w:i w:val="0"/>
          <w:sz w:val="24"/>
          <w:spacing w:val="0"/>
          <w:w w:val="100"/>
          <w:rFonts/>
          <w:caps w:val="0"/>
        </w:rPr>
        <w:t>a</w:t>
      </w:r>
      <w:r w:rsidRPr="006F4DE1">
        <w:rPr>
          <w:szCs w:val="24"/>
          <w:b w:val="0"/>
          <w:i w:val="0"/>
          <w:sz w:val="24"/>
          <w:spacing w:val="0"/>
          <w:w w:val="100"/>
          <w:rFonts/>
          <w:caps w:val="0"/>
        </w:rPr>
        <w:t> </w:t>
      </w:r>
      <w:r w:rsidRPr="006F4DE1">
        <w:rPr>
          <w:szCs w:val="24"/>
          <w:b w:val="0"/>
          <w:i w:val="0"/>
          <w:sz w:val="24"/>
          <w:spacing w:val="0"/>
          <w:w w:val="100"/>
          <w:rFonts/>
          <w:caps w:val="0"/>
        </w:rPr>
        <w:t>topography</w:t>
      </w:r>
      <w:r w:rsidRPr="006F4DE1">
        <w:rPr>
          <w:szCs w:val="24"/>
          <w:b w:val="0"/>
          <w:i w:val="0"/>
          <w:sz w:val="24"/>
          <w:spacing w:val="0"/>
          <w:w w:val="100"/>
          <w:rFonts/>
          <w:caps w:val="0"/>
        </w:rPr>
        <w:t> </w:t>
      </w:r>
      <w:r w:rsidRPr="006F4DE1">
        <w:rPr>
          <w:szCs w:val="24"/>
          <w:b w:val="0"/>
          <w:i w:val="0"/>
          <w:sz w:val="24"/>
          <w:spacing w:val="0"/>
          <w:w w:val="100"/>
          <w:rFonts/>
          <w:caps w:val="0"/>
        </w:rPr>
        <w:t>that</w:t>
      </w:r>
      <w:r w:rsidRPr="006F4DE1">
        <w:rPr>
          <w:szCs w:val="24"/>
          <w:b w:val="0"/>
          <w:i w:val="0"/>
          <w:sz w:val="24"/>
          <w:spacing w:val="0"/>
          <w:w w:val="100"/>
          <w:rFonts/>
          <w:caps w:val="0"/>
        </w:rPr>
        <w:t> </w:t>
      </w:r>
      <w:r w:rsidRPr="006F4DE1">
        <w:rPr>
          <w:szCs w:val="24"/>
          <w:b w:val="0"/>
          <w:i w:val="0"/>
          <w:sz w:val="24"/>
          <w:spacing w:val="0"/>
          <w:w w:val="100"/>
          <w:rFonts/>
          <w:caps w:val="0"/>
        </w:rPr>
        <w:t>ranges</w:t>
      </w:r>
      <w:r w:rsidRPr="006F4DE1">
        <w:rPr>
          <w:szCs w:val="24"/>
          <w:b w:val="0"/>
          <w:i w:val="0"/>
          <w:sz w:val="24"/>
          <w:spacing w:val="0"/>
          <w:w w:val="100"/>
          <w:rFonts/>
          <w:caps w:val="0"/>
        </w:rPr>
        <w:t> </w:t>
      </w:r>
      <w:r w:rsidRPr="006F4DE1">
        <w:rPr>
          <w:szCs w:val="24"/>
          <w:b w:val="0"/>
          <w:i w:val="0"/>
          <w:sz w:val="24"/>
          <w:spacing w:val="0"/>
          <w:w w:val="100"/>
          <w:rFonts/>
          <w:caps w:val="0"/>
        </w:rPr>
        <w:t>from</w:t>
      </w:r>
      <w:r w:rsidRPr="006F4DE1">
        <w:rPr>
          <w:szCs w:val="24"/>
          <w:b w:val="0"/>
          <w:i w:val="0"/>
          <w:sz w:val="24"/>
          <w:spacing w:val="0"/>
          <w:w w:val="100"/>
          <w:rFonts/>
          <w:caps w:val="0"/>
        </w:rPr>
        <w:t> </w:t>
      </w:r>
      <w:r w:rsidRPr="006F4DE1">
        <w:rPr>
          <w:szCs w:val="24"/>
          <w:b w:val="0"/>
          <w:i w:val="0"/>
          <w:sz w:val="24"/>
          <w:spacing w:val="0"/>
          <w:w w:val="100"/>
          <w:rFonts/>
          <w:caps w:val="0"/>
        </w:rPr>
        <w:t>mountains,</w:t>
      </w:r>
      <w:r w:rsidRPr="006F4DE1">
        <w:rPr>
          <w:szCs w:val="24"/>
          <w:b w:val="0"/>
          <w:i w:val="0"/>
          <w:sz w:val="24"/>
          <w:spacing w:val="0"/>
          <w:w w:val="100"/>
          <w:rFonts/>
          <w:caps w:val="0"/>
        </w:rPr>
        <w:t> </w:t>
      </w:r>
      <w:r w:rsidRPr="006F4DE1">
        <w:rPr>
          <w:szCs w:val="24"/>
          <w:b w:val="0"/>
          <w:i w:val="0"/>
          <w:sz w:val="24"/>
          <w:spacing w:val="0"/>
          <w:w w:val="100"/>
          <w:rFonts/>
          <w:caps w:val="0"/>
        </w:rPr>
        <w:t>hills</w:t>
      </w:r>
      <w:r w:rsidRPr="006F4DE1">
        <w:rPr>
          <w:szCs w:val="24"/>
          <w:b w:val="0"/>
          <w:i w:val="0"/>
          <w:sz w:val="24"/>
          <w:spacing w:val="0"/>
          <w:w w:val="100"/>
          <w:rFonts/>
          <w:caps w:val="0"/>
        </w:rPr>
        <w:t> </w:t>
      </w:r>
      <w:r w:rsidRPr="006F4DE1">
        <w:rPr>
          <w:szCs w:val="24"/>
          <w:b w:val="0"/>
          <w:i w:val="0"/>
          <w:sz w:val="24"/>
          <w:spacing w:val="0"/>
          <w:w w:val="100"/>
          <w:rFonts/>
          <w:caps w:val="0"/>
        </w:rPr>
        <w:t>to</w:t>
      </w:r>
      <w:r w:rsidRPr="006F4DE1">
        <w:rPr>
          <w:szCs w:val="24"/>
          <w:b w:val="0"/>
          <w:i w:val="0"/>
          <w:sz w:val="24"/>
          <w:spacing w:val="0"/>
          <w:w w:val="100"/>
          <w:rFonts/>
          <w:caps w:val="0"/>
        </w:rPr>
        <w:t> </w:t>
      </w:r>
      <w:r w:rsidRPr="006F4DE1">
        <w:rPr>
          <w:szCs w:val="24"/>
          <w:b w:val="0"/>
          <w:i w:val="0"/>
          <w:sz w:val="24"/>
          <w:spacing w:val="0"/>
          <w:w w:val="100"/>
          <w:rFonts/>
          <w:caps w:val="0"/>
        </w:rPr>
        <w:t>flat</w:t>
      </w:r>
      <w:r w:rsidRPr="006F4DE1">
        <w:rPr>
          <w:szCs w:val="24"/>
          <w:b w:val="0"/>
          <w:i w:val="0"/>
          <w:sz w:val="24"/>
          <w:spacing w:val="0"/>
          <w:w w:val="100"/>
          <w:rFonts/>
          <w:caps w:val="0"/>
        </w:rPr>
        <w:t> </w:t>
      </w:r>
      <w:r w:rsidRPr="006F4DE1">
        <w:rPr>
          <w:szCs w:val="24"/>
          <w:b w:val="0"/>
          <w:i w:val="0"/>
          <w:sz w:val="24"/>
          <w:spacing w:val="0"/>
          <w:w w:val="100"/>
          <w:rFonts/>
          <w:caps w:val="0"/>
        </w:rPr>
        <w:t>lying</w:t>
      </w:r>
      <w:r w:rsidRPr="006F4DE1">
        <w:rPr>
          <w:szCs w:val="24"/>
          <w:b w:val="0"/>
          <w:i w:val="0"/>
          <w:sz w:val="24"/>
          <w:spacing w:val="0"/>
          <w:w w:val="100"/>
          <w:rFonts/>
          <w:caps w:val="0"/>
        </w:rPr>
        <w:t> </w:t>
      </w:r>
      <w:r w:rsidRPr="006F4DE1">
        <w:rPr>
          <w:szCs w:val="24"/>
          <w:b w:val="0"/>
          <w:i w:val="0"/>
          <w:sz w:val="24"/>
          <w:spacing w:val="0"/>
          <w:w w:val="100"/>
          <w:rFonts/>
          <w:caps w:val="0"/>
        </w:rPr>
        <w:t>outcrops.</w:t>
      </w:r>
      <w:r w:rsidRPr="006F4DE1">
        <w:rPr>
          <w:szCs w:val="24"/>
          <w:b w:val="0"/>
          <w:i w:val="0"/>
          <w:sz w:val="24"/>
          <w:spacing w:val="0"/>
          <w:w w:val="100"/>
          <w:rFonts/>
          <w:caps w:val="0"/>
        </w:rPr>
        <w:t> </w:t>
      </w:r>
      <w:r w:rsidRPr="006F4DE1">
        <w:rPr>
          <w:szCs w:val="24"/>
          <w:b w:val="0"/>
          <w:i w:val="0"/>
          <w:sz w:val="24"/>
          <w:spacing w:val="0"/>
          <w:w w:val="100"/>
          <w:rFonts/>
          <w:caps w:val="0"/>
        </w:rPr>
        <w:t>The</w:t>
      </w:r>
      <w:r w:rsidRPr="006F4DE1">
        <w:rPr>
          <w:szCs w:val="24"/>
          <w:b w:val="0"/>
          <w:i w:val="0"/>
          <w:sz w:val="24"/>
          <w:spacing w:val="0"/>
          <w:w w:val="100"/>
          <w:rFonts/>
          <w:caps w:val="0"/>
        </w:rPr>
        <w:t> </w:t>
      </w:r>
      <w:r w:rsidRPr="006F4DE1">
        <w:rPr>
          <w:szCs w:val="24"/>
          <w:b w:val="0"/>
          <w:i w:val="0"/>
          <w:sz w:val="24"/>
          <w:spacing w:val="0"/>
          <w:w w:val="100"/>
          <w:rFonts/>
          <w:caps w:val="0"/>
        </w:rPr>
        <w:t>indigenous</w:t>
      </w:r>
      <w:r w:rsidRPr="006F4DE1">
        <w:rPr>
          <w:szCs w:val="24"/>
          <w:b w:val="0"/>
          <w:i w:val="0"/>
          <w:sz w:val="24"/>
          <w:spacing w:val="0"/>
          <w:w w:val="100"/>
          <w:rFonts/>
          <w:caps w:val="0"/>
        </w:rPr>
        <w:t> </w:t>
      </w:r>
      <w:r w:rsidRPr="006F4DE1">
        <w:rPr>
          <w:szCs w:val="24"/>
          <w:b w:val="0"/>
          <w:i w:val="0"/>
          <w:sz w:val="24"/>
          <w:spacing w:val="0"/>
          <w:w w:val="100"/>
          <w:rFonts/>
          <w:caps w:val="0"/>
        </w:rPr>
        <w:t>economic</w:t>
      </w:r>
      <w:r w:rsidRPr="006F4DE1">
        <w:rPr>
          <w:szCs w:val="24"/>
          <w:b w:val="0"/>
          <w:i w:val="0"/>
          <w:sz w:val="24"/>
          <w:spacing w:val="0"/>
          <w:w w:val="100"/>
          <w:rFonts/>
          <w:caps w:val="0"/>
        </w:rPr>
        <w:t> </w:t>
      </w:r>
      <w:r w:rsidR="00B71E6D" w:rsidRPr="006F4DE1">
        <w:rPr>
          <w:szCs w:val="24"/>
          <w:b w:val="0"/>
          <w:i w:val="0"/>
          <w:sz w:val="24"/>
          <w:spacing w:val="0"/>
          <w:w w:val="100"/>
          <w:rFonts/>
          <w:caps w:val="0"/>
        </w:rPr>
        <w:t>activity</w:t>
      </w:r>
      <w:r w:rsidR="00B71E6D" w:rsidRPr="006F4DE1">
        <w:rPr>
          <w:szCs w:val="24"/>
          <w:b w:val="0"/>
          <w:i w:val="0"/>
          <w:sz w:val="24"/>
          <w:spacing w:val="0"/>
          <w:w w:val="100"/>
          <w:rFonts/>
          <w:caps w:val="0"/>
        </w:rPr>
        <w:t> </w:t>
      </w:r>
      <w:r w:rsidR="00B71E6D" w:rsidRPr="006F4DE1">
        <w:rPr>
          <w:szCs w:val="24"/>
          <w:b w:val="0"/>
          <w:i w:val="0"/>
          <w:sz w:val="24"/>
          <w:spacing w:val="0"/>
          <w:w w:val="100"/>
          <w:rFonts/>
          <w:caps w:val="0"/>
        </w:rPr>
        <w:t>of</w:t>
      </w:r>
      <w:r w:rsidR="00B71E6D" w:rsidRPr="006F4DE1">
        <w:rPr>
          <w:szCs w:val="24"/>
          <w:b w:val="0"/>
          <w:i w:val="0"/>
          <w:sz w:val="24"/>
          <w:spacing w:val="0"/>
          <w:w w:val="100"/>
          <w:rFonts/>
          <w:caps w:val="0"/>
        </w:rPr>
        <w:t> </w:t>
      </w:r>
      <w:r w:rsidR="00B71E6D" w:rsidRPr="006F4DE1">
        <w:rPr>
          <w:szCs w:val="24"/>
          <w:b w:val="0"/>
          <w:i w:val="0"/>
          <w:sz w:val="24"/>
          <w:spacing w:val="0"/>
          <w:w w:val="100"/>
          <w:rFonts/>
          <w:caps w:val="0"/>
        </w:rPr>
        <w:t>Abeokuta</w:t>
      </w:r>
      <w:r w:rsidR="00B71E6D" w:rsidRPr="006F4DE1">
        <w:rPr>
          <w:szCs w:val="24"/>
          <w:b w:val="0"/>
          <w:i w:val="0"/>
          <w:sz w:val="24"/>
          <w:spacing w:val="0"/>
          <w:w w:val="100"/>
          <w:rFonts/>
          <w:caps w:val="0"/>
        </w:rPr>
        <w:t> </w:t>
      </w:r>
      <w:r w:rsidRPr="006F4DE1">
        <w:rPr>
          <w:szCs w:val="24"/>
          <w:b w:val="0"/>
          <w:i w:val="0"/>
          <w:sz w:val="24"/>
          <w:spacing w:val="0"/>
          <w:w w:val="100"/>
          <w:rFonts/>
          <w:caps w:val="0"/>
        </w:rPr>
        <w:t>usually</w:t>
      </w:r>
      <w:r w:rsidRPr="006F4DE1">
        <w:rPr>
          <w:szCs w:val="24"/>
          <w:b w:val="0"/>
          <w:i w:val="0"/>
          <w:sz w:val="24"/>
          <w:spacing w:val="0"/>
          <w:w w:val="100"/>
          <w:rFonts/>
          <w:caps w:val="0"/>
        </w:rPr>
        <w:t> </w:t>
      </w:r>
      <w:r w:rsidRPr="006F4DE1">
        <w:rPr>
          <w:szCs w:val="24"/>
          <w:b w:val="0"/>
          <w:i w:val="0"/>
          <w:sz w:val="24"/>
          <w:spacing w:val="0"/>
          <w:w w:val="100"/>
          <w:rFonts/>
          <w:caps w:val="0"/>
        </w:rPr>
        <w:t>revolves</w:t>
      </w:r>
      <w:r w:rsidRPr="006F4DE1">
        <w:rPr>
          <w:szCs w:val="24"/>
          <w:b w:val="0"/>
          <w:i w:val="0"/>
          <w:sz w:val="24"/>
          <w:spacing w:val="0"/>
          <w:w w:val="100"/>
          <w:rFonts/>
          <w:caps w:val="0"/>
        </w:rPr>
        <w:t> </w:t>
      </w:r>
      <w:r w:rsidRPr="006F4DE1">
        <w:rPr>
          <w:szCs w:val="24"/>
          <w:b w:val="0"/>
          <w:i w:val="0"/>
          <w:sz w:val="24"/>
          <w:spacing w:val="0"/>
          <w:w w:val="100"/>
          <w:rFonts/>
          <w:caps w:val="0"/>
        </w:rPr>
        <w:t>around</w:t>
      </w:r>
      <w:r w:rsidRPr="006F4DE1">
        <w:rPr>
          <w:szCs w:val="24"/>
          <w:b w:val="0"/>
          <w:i w:val="0"/>
          <w:sz w:val="24"/>
          <w:spacing w:val="0"/>
          <w:w w:val="100"/>
          <w:rFonts/>
          <w:caps w:val="0"/>
        </w:rPr>
        <w:t> </w:t>
      </w:r>
      <w:r w:rsidRPr="006F4DE1">
        <w:rPr>
          <w:szCs w:val="24"/>
          <w:b w:val="0"/>
          <w:i w:val="0"/>
          <w:sz w:val="24"/>
          <w:spacing w:val="0"/>
          <w:w w:val="100"/>
          <w:rFonts/>
          <w:caps w:val="0"/>
        </w:rPr>
        <w:t>agr</w:t>
      </w:r>
      <w:r w:rsidR="00B71E6D" w:rsidRPr="006F4DE1">
        <w:rPr>
          <w:szCs w:val="24"/>
          <w:b w:val="0"/>
          <w:i w:val="0"/>
          <w:sz w:val="24"/>
          <w:spacing w:val="0"/>
          <w:w w:val="100"/>
          <w:rFonts/>
          <w:caps w:val="0"/>
        </w:rPr>
        <w:t>iculture</w:t>
      </w:r>
      <w:r w:rsidR="00B71E6D" w:rsidRPr="006F4DE1">
        <w:rPr>
          <w:szCs w:val="24"/>
          <w:b w:val="0"/>
          <w:i w:val="0"/>
          <w:sz w:val="24"/>
          <w:spacing w:val="0"/>
          <w:w w:val="100"/>
          <w:rFonts/>
          <w:caps w:val="0"/>
        </w:rPr>
        <w:t> </w:t>
      </w:r>
      <w:r w:rsidR="00B71E6D" w:rsidRPr="006F4DE1">
        <w:rPr>
          <w:szCs w:val="24"/>
          <w:b w:val="0"/>
          <w:i w:val="0"/>
          <w:sz w:val="24"/>
          <w:spacing w:val="0"/>
          <w:w w:val="100"/>
          <w:rFonts/>
          <w:caps w:val="0"/>
        </w:rPr>
        <w:t>which</w:t>
      </w:r>
      <w:r w:rsidR="00B71E6D" w:rsidRPr="006F4DE1">
        <w:rPr>
          <w:szCs w:val="24"/>
          <w:b w:val="0"/>
          <w:i w:val="0"/>
          <w:sz w:val="24"/>
          <w:spacing w:val="0"/>
          <w:w w:val="100"/>
          <w:rFonts/>
          <w:caps w:val="0"/>
        </w:rPr>
        <w:t> </w:t>
      </w:r>
      <w:r w:rsidR="00B71E6D" w:rsidRPr="006F4DE1">
        <w:rPr>
          <w:szCs w:val="24"/>
          <w:b w:val="0"/>
          <w:i w:val="0"/>
          <w:sz w:val="24"/>
          <w:spacing w:val="0"/>
          <w:w w:val="100"/>
          <w:rFonts/>
          <w:caps w:val="0"/>
        </w:rPr>
        <w:t>are</w:t>
      </w:r>
      <w:r w:rsidR="00B71E6D" w:rsidRPr="006F4DE1">
        <w:rPr>
          <w:szCs w:val="24"/>
          <w:b w:val="0"/>
          <w:i w:val="0"/>
          <w:sz w:val="24"/>
          <w:spacing w:val="0"/>
          <w:w w:val="100"/>
          <w:rFonts/>
          <w:caps w:val="0"/>
        </w:rPr>
        <w:t> </w:t>
      </w:r>
      <w:r w:rsidR="00B71E6D" w:rsidRPr="006F4DE1">
        <w:rPr>
          <w:szCs w:val="24"/>
          <w:b w:val="0"/>
          <w:i w:val="0"/>
          <w:sz w:val="24"/>
          <w:spacing w:val="0"/>
          <w:w w:val="100"/>
          <w:rFonts/>
          <w:caps w:val="0"/>
        </w:rPr>
        <w:t>mainly</w:t>
      </w:r>
      <w:r w:rsidR="00B71E6D" w:rsidRPr="006F4DE1">
        <w:rPr>
          <w:szCs w:val="24"/>
          <w:b w:val="0"/>
          <w:i w:val="0"/>
          <w:sz w:val="24"/>
          <w:spacing w:val="0"/>
          <w:w w:val="100"/>
          <w:rFonts/>
          <w:caps w:val="0"/>
        </w:rPr>
        <w:t> </w:t>
      </w:r>
      <w:r w:rsidR="00B71E6D" w:rsidRPr="006F4DE1">
        <w:rPr>
          <w:szCs w:val="24"/>
          <w:b w:val="0"/>
          <w:i w:val="0"/>
          <w:sz w:val="24"/>
          <w:spacing w:val="0"/>
          <w:w w:val="100"/>
          <w:rFonts/>
          <w:caps w:val="0"/>
        </w:rPr>
        <w:t>farming,</w:t>
      </w:r>
      <w:r w:rsidR="00B71E6D" w:rsidRPr="006F4DE1">
        <w:rPr>
          <w:szCs w:val="24"/>
          <w:b w:val="0"/>
          <w:i w:val="0"/>
          <w:sz w:val="24"/>
          <w:spacing w:val="0"/>
          <w:w w:val="100"/>
          <w:rFonts/>
          <w:caps w:val="0"/>
        </w:rPr>
        <w:t> </w:t>
      </w:r>
      <w:r w:rsidR="00B71E6D" w:rsidRPr="006F4DE1">
        <w:rPr>
          <w:szCs w:val="24"/>
          <w:b w:val="0"/>
          <w:i w:val="0"/>
          <w:sz w:val="24"/>
          <w:spacing w:val="0"/>
          <w:w w:val="100"/>
          <w:rFonts/>
          <w:caps w:val="0"/>
        </w:rPr>
        <w:t>animal</w:t>
      </w:r>
      <w:r w:rsidR="00B71E6D" w:rsidRPr="006F4DE1">
        <w:rPr>
          <w:szCs w:val="24"/>
          <w:b w:val="0"/>
          <w:i w:val="0"/>
          <w:sz w:val="24"/>
          <w:spacing w:val="0"/>
          <w:w w:val="100"/>
          <w:rFonts/>
          <w:caps w:val="0"/>
        </w:rPr>
        <w:t> </w:t>
      </w:r>
      <w:r w:rsidR="00B71E6D" w:rsidRPr="006F4DE1">
        <w:rPr>
          <w:szCs w:val="24"/>
          <w:b w:val="0"/>
          <w:i w:val="0"/>
          <w:sz w:val="24"/>
          <w:spacing w:val="0"/>
          <w:w w:val="100"/>
          <w:rFonts/>
          <w:caps w:val="0"/>
        </w:rPr>
        <w:t>rearing</w:t>
      </w:r>
      <w:r w:rsidR="00B71E6D" w:rsidRPr="006F4DE1">
        <w:rPr>
          <w:szCs w:val="24"/>
          <w:b w:val="0"/>
          <w:i w:val="0"/>
          <w:sz w:val="24"/>
          <w:spacing w:val="0"/>
          <w:w w:val="100"/>
          <w:rFonts/>
          <w:caps w:val="0"/>
        </w:rPr>
        <w:t> </w:t>
      </w:r>
      <w:r w:rsidR="00B71E6D" w:rsidRPr="006F4DE1">
        <w:rPr>
          <w:szCs w:val="24"/>
          <w:b w:val="0"/>
          <w:i w:val="0"/>
          <w:sz w:val="24"/>
          <w:spacing w:val="0"/>
          <w:w w:val="100"/>
          <w:rFonts/>
          <w:caps w:val="0"/>
        </w:rPr>
        <w:t>and</w:t>
      </w:r>
      <w:r w:rsidR="00B71E6D" w:rsidRPr="006F4DE1">
        <w:rPr>
          <w:szCs w:val="24"/>
          <w:b w:val="0"/>
          <w:i w:val="0"/>
          <w:sz w:val="24"/>
          <w:spacing w:val="0"/>
          <w:w w:val="100"/>
          <w:rFonts/>
          <w:caps w:val="0"/>
        </w:rPr>
        <w:t> </w:t>
      </w:r>
      <w:r w:rsidR="00B71E6D" w:rsidRPr="006F4DE1">
        <w:rPr>
          <w:szCs w:val="24"/>
          <w:b w:val="0"/>
          <w:i w:val="0"/>
          <w:sz w:val="24"/>
          <w:spacing w:val="0"/>
          <w:w w:val="100"/>
          <w:rFonts/>
          <w:caps w:val="0"/>
        </w:rPr>
        <w:t>trading.</w:t>
      </w:r>
    </w:p>
    <w:p w14:paraId="27E123D4" w14:textId="77777777" w:rsidR="000D3A61" w:rsidRDefault="000D3A61" w:rsidP="006F4DE1">
      <w:pPr>
        <w:jc w:val="both"/>
        <w:spacing w:before="0" w:beforeAutospacing="0" w:after="160" w:afterAutospacing="0" w:lineRule="auto" w:line="360"/>
        <w:rPr>
          <w:szCs w:val="24"/>
          <w:b w:val="0"/>
          <w:i w:val="0"/>
          <w:sz w:val="24"/>
          <w:spacing w:val="0"/>
          <w:w w:val="100"/>
          <w:rFonts/>
          <w:caps w:val="0"/>
        </w:rPr>
        <w:snapToGrid w:val="0"/>
        <w:textAlignment w:val="baseline"/>
      </w:pPr>
      <w:r w:rsidRPr="006F4DE1">
        <w:rPr>
          <w:szCs w:val="24"/>
          <w:b w:val="0"/>
          <w:i w:val="0"/>
          <w:sz w:val="24"/>
          <w:spacing w:val="0"/>
          <w:w w:val="100"/>
          <w:rFonts/>
          <w:caps w:val="0"/>
        </w:rPr>
        <w:t>The</w:t>
      </w:r>
      <w:r w:rsidRPr="006F4DE1">
        <w:rPr>
          <w:szCs w:val="24"/>
          <w:b w:val="0"/>
          <w:i w:val="0"/>
          <w:sz w:val="24"/>
          <w:spacing w:val="0"/>
          <w:w w:val="100"/>
          <w:rFonts/>
          <w:caps w:val="0"/>
        </w:rPr>
        <w:t> </w:t>
      </w:r>
      <w:r w:rsidRPr="006F4DE1">
        <w:rPr>
          <w:szCs w:val="24"/>
          <w:b w:val="0"/>
          <w:i w:val="0"/>
          <w:sz w:val="24"/>
          <w:spacing w:val="0"/>
          <w:w w:val="100"/>
          <w:rFonts/>
          <w:caps w:val="0"/>
        </w:rPr>
        <w:t>area</w:t>
      </w:r>
      <w:r w:rsidRPr="006F4DE1">
        <w:rPr>
          <w:szCs w:val="24"/>
          <w:b w:val="0"/>
          <w:i w:val="0"/>
          <w:sz w:val="24"/>
          <w:spacing w:val="0"/>
          <w:w w:val="100"/>
          <w:rFonts/>
          <w:caps w:val="0"/>
        </w:rPr>
        <w:t> </w:t>
      </w:r>
      <w:r w:rsidRPr="006F4DE1">
        <w:rPr>
          <w:szCs w:val="24"/>
          <w:b w:val="0"/>
          <w:i w:val="0"/>
          <w:sz w:val="24"/>
          <w:spacing w:val="0"/>
          <w:w w:val="100"/>
          <w:rFonts/>
          <w:caps w:val="0"/>
        </w:rPr>
        <w:t>mapped</w:t>
      </w:r>
      <w:r w:rsidRPr="006F4DE1">
        <w:rPr>
          <w:szCs w:val="24"/>
          <w:b w:val="0"/>
          <w:i w:val="0"/>
          <w:sz w:val="24"/>
          <w:spacing w:val="0"/>
          <w:w w:val="100"/>
          <w:rFonts/>
          <w:caps w:val="0"/>
        </w:rPr>
        <w:t> </w:t>
      </w:r>
      <w:r w:rsidRPr="006F4DE1">
        <w:rPr>
          <w:szCs w:val="24"/>
          <w:b w:val="0"/>
          <w:i w:val="0"/>
          <w:sz w:val="24"/>
          <w:spacing w:val="0"/>
          <w:w w:val="100"/>
          <w:rFonts/>
          <w:caps w:val="0"/>
        </w:rPr>
        <w:t>falls</w:t>
      </w:r>
      <w:r w:rsidRPr="006F4DE1">
        <w:rPr>
          <w:szCs w:val="24"/>
          <w:b w:val="0"/>
          <w:i w:val="0"/>
          <w:sz w:val="24"/>
          <w:spacing w:val="0"/>
          <w:w w:val="100"/>
          <w:rFonts/>
          <w:caps w:val="0"/>
        </w:rPr>
        <w:t> </w:t>
      </w:r>
      <w:r w:rsidRPr="006F4DE1">
        <w:rPr>
          <w:szCs w:val="24"/>
          <w:b w:val="0"/>
          <w:i w:val="0"/>
          <w:sz w:val="24"/>
          <w:spacing w:val="0"/>
          <w:w w:val="100"/>
          <w:rFonts/>
          <w:caps w:val="0"/>
        </w:rPr>
        <w:t>within</w:t>
      </w:r>
      <w:r w:rsidRPr="006F4DE1">
        <w:rPr>
          <w:szCs w:val="24"/>
          <w:b w:val="0"/>
          <w:i w:val="0"/>
          <w:sz w:val="24"/>
          <w:spacing w:val="0"/>
          <w:w w:val="100"/>
          <w:rFonts/>
          <w:caps w:val="0"/>
        </w:rPr>
        <w:t> </w:t>
      </w:r>
      <w:r w:rsidRPr="006F4DE1">
        <w:rPr>
          <w:szCs w:val="24"/>
          <w:b w:val="0"/>
          <w:i w:val="0"/>
          <w:sz w:val="24"/>
          <w:spacing w:val="0"/>
          <w:w w:val="100"/>
          <w:rFonts/>
          <w:caps w:val="0"/>
        </w:rPr>
        <w:t>latitude</w:t>
      </w:r>
      <w:r w:rsidRPr="006F4DE1">
        <w:rPr>
          <w:szCs w:val="24"/>
          <w:b w:val="0"/>
          <w:i w:val="0"/>
          <w:sz w:val="24"/>
          <w:spacing w:val="0"/>
          <w:w w:val="100"/>
          <w:rFonts/>
          <w:caps w:val="0"/>
        </w:rPr>
        <w:t> </w:t>
      </w:r>
      <w:r w:rsidRPr="006F4DE1">
        <w:rPr>
          <w:szCs w:val="24"/>
          <w:b w:val="0"/>
          <w:i w:val="0"/>
          <w:sz w:val="24"/>
          <w:spacing w:val="0"/>
          <w:w w:val="100"/>
          <w:rFonts/>
          <w:caps w:val="0"/>
        </w:rPr>
        <w:t>N7˚12΄00”</w:t>
      </w:r>
      <w:r w:rsidRPr="006F4DE1">
        <w:rPr>
          <w:szCs w:val="24"/>
          <w:b w:val="0"/>
          <w:i w:val="0"/>
          <w:sz w:val="24"/>
          <w:spacing w:val="0"/>
          <w:w w:val="100"/>
          <w:rFonts/>
          <w:caps w:val="0"/>
        </w:rPr>
        <w:t> </w:t>
      </w:r>
      <w:r w:rsidRPr="006F4DE1">
        <w:rPr>
          <w:szCs w:val="24"/>
          <w:b w:val="0"/>
          <w:i w:val="0"/>
          <w:sz w:val="24"/>
          <w:spacing w:val="0"/>
          <w:w w:val="100"/>
          <w:rFonts/>
          <w:caps w:val="0"/>
        </w:rPr>
        <w:t>and</w:t>
      </w:r>
      <w:r w:rsidRPr="006F4DE1">
        <w:rPr>
          <w:szCs w:val="24"/>
          <w:b w:val="0"/>
          <w:i w:val="0"/>
          <w:sz w:val="24"/>
          <w:spacing w:val="0"/>
          <w:w w:val="100"/>
          <w:rFonts/>
          <w:caps w:val="0"/>
        </w:rPr>
        <w:t> </w:t>
      </w:r>
      <w:r w:rsidRPr="006F4DE1">
        <w:rPr>
          <w:szCs w:val="24"/>
          <w:b w:val="0"/>
          <w:i w:val="0"/>
          <w:sz w:val="24"/>
          <w:spacing w:val="0"/>
          <w:w w:val="100"/>
          <w:rFonts/>
          <w:caps w:val="0"/>
        </w:rPr>
        <w:t>N7˚13΄00”</w:t>
      </w:r>
      <w:r w:rsidRPr="006F4DE1">
        <w:rPr>
          <w:szCs w:val="24"/>
          <w:b w:val="0"/>
          <w:i w:val="0"/>
          <w:sz w:val="24"/>
          <w:spacing w:val="0"/>
          <w:w w:val="100"/>
          <w:rFonts/>
          <w:caps w:val="0"/>
        </w:rPr>
        <w:t> </w:t>
      </w:r>
      <w:r w:rsidRPr="006F4DE1">
        <w:rPr>
          <w:szCs w:val="24"/>
          <w:b w:val="0"/>
          <w:i w:val="0"/>
          <w:sz w:val="24"/>
          <w:spacing w:val="0"/>
          <w:w w:val="100"/>
          <w:rFonts/>
          <w:caps w:val="0"/>
        </w:rPr>
        <w:t>and</w:t>
      </w:r>
      <w:r w:rsidRPr="006F4DE1">
        <w:rPr>
          <w:szCs w:val="24"/>
          <w:b w:val="0"/>
          <w:i w:val="0"/>
          <w:sz w:val="24"/>
          <w:spacing w:val="0"/>
          <w:w w:val="100"/>
          <w:rFonts/>
          <w:caps w:val="0"/>
        </w:rPr>
        <w:t> </w:t>
      </w:r>
      <w:r w:rsidRPr="006F4DE1">
        <w:rPr>
          <w:szCs w:val="24"/>
          <w:b w:val="0"/>
          <w:i w:val="0"/>
          <w:sz w:val="24"/>
          <w:spacing w:val="0"/>
          <w:w w:val="100"/>
          <w:rFonts/>
          <w:caps w:val="0"/>
        </w:rPr>
        <w:t>longitude</w:t>
      </w:r>
      <w:r w:rsidRPr="006F4DE1">
        <w:rPr>
          <w:szCs w:val="24"/>
          <w:b w:val="0"/>
          <w:i w:val="0"/>
          <w:sz w:val="24"/>
          <w:spacing w:val="0"/>
          <w:w w:val="100"/>
          <w:rFonts/>
          <w:caps w:val="0"/>
        </w:rPr>
        <w:t> </w:t>
      </w:r>
      <w:r w:rsidRPr="006F4DE1">
        <w:rPr>
          <w:szCs w:val="24"/>
          <w:b w:val="0"/>
          <w:i w:val="0"/>
          <w:sz w:val="24"/>
          <w:spacing w:val="0"/>
          <w:w w:val="100"/>
          <w:rFonts/>
          <w:caps w:val="0"/>
        </w:rPr>
        <w:t>E3˚20΄00”</w:t>
      </w:r>
      <w:r w:rsidRPr="006F4DE1">
        <w:rPr>
          <w:szCs w:val="24"/>
          <w:b w:val="0"/>
          <w:i w:val="0"/>
          <w:sz w:val="24"/>
          <w:spacing w:val="0"/>
          <w:w w:val="100"/>
          <w:rFonts/>
          <w:caps w:val="0"/>
        </w:rPr>
        <w:t> </w:t>
      </w:r>
      <w:r w:rsidRPr="006F4DE1">
        <w:rPr>
          <w:szCs w:val="24"/>
          <w:b w:val="0"/>
          <w:i w:val="0"/>
          <w:sz w:val="24"/>
          <w:spacing w:val="0"/>
          <w:w w:val="100"/>
          <w:rFonts/>
          <w:caps w:val="0"/>
        </w:rPr>
        <w:t>and</w:t>
      </w:r>
      <w:r w:rsidRPr="006F4DE1">
        <w:rPr>
          <w:szCs w:val="24"/>
          <w:b w:val="0"/>
          <w:i w:val="0"/>
          <w:sz w:val="24"/>
          <w:spacing w:val="0"/>
          <w:w w:val="100"/>
          <w:rFonts/>
          <w:caps w:val="0"/>
        </w:rPr>
        <w:t> </w:t>
      </w:r>
      <w:r w:rsidRPr="006F4DE1">
        <w:rPr>
          <w:szCs w:val="24"/>
          <w:b w:val="0"/>
          <w:i w:val="0"/>
          <w:sz w:val="24"/>
          <w:spacing w:val="0"/>
          <w:w w:val="100"/>
          <w:rFonts/>
          <w:caps w:val="0"/>
        </w:rPr>
        <w:t>E3˚21΄00”.</w:t>
      </w:r>
      <w:r w:rsidRPr="006F4DE1">
        <w:rPr>
          <w:szCs w:val="24"/>
          <w:b w:val="0"/>
          <w:i w:val="0"/>
          <w:sz w:val="24"/>
          <w:spacing w:val="0"/>
          <w:w w:val="100"/>
          <w:rFonts/>
          <w:caps w:val="0"/>
        </w:rPr>
        <w:t>  </w:t>
      </w:r>
      <w:r w:rsidRPr="006F4DE1">
        <w:rPr>
          <w:szCs w:val="24"/>
          <w:b w:val="0"/>
          <w:i w:val="0"/>
          <w:sz w:val="24"/>
          <w:spacing w:val="0"/>
          <w:w w:val="100"/>
          <w:rFonts/>
          <w:caps w:val="0"/>
        </w:rPr>
        <w:t>with</w:t>
      </w:r>
      <w:r w:rsidRPr="006F4DE1">
        <w:rPr>
          <w:szCs w:val="24"/>
          <w:b w:val="0"/>
          <w:i w:val="0"/>
          <w:sz w:val="24"/>
          <w:spacing w:val="0"/>
          <w:w w:val="100"/>
          <w:rFonts/>
          <w:caps w:val="0"/>
        </w:rPr>
        <w:t> </w:t>
      </w:r>
      <w:r w:rsidRPr="006F4DE1">
        <w:rPr>
          <w:szCs w:val="24"/>
          <w:b w:val="0"/>
          <w:i w:val="0"/>
          <w:sz w:val="24"/>
          <w:spacing w:val="0"/>
          <w:w w:val="100"/>
          <w:rFonts/>
          <w:caps w:val="0"/>
        </w:rPr>
        <w:t>an</w:t>
      </w:r>
      <w:r w:rsidRPr="006F4DE1">
        <w:rPr>
          <w:szCs w:val="24"/>
          <w:b w:val="0"/>
          <w:i w:val="0"/>
          <w:sz w:val="24"/>
          <w:spacing w:val="0"/>
          <w:w w:val="100"/>
          <w:rFonts/>
          <w:caps w:val="0"/>
        </w:rPr>
        <w:t> </w:t>
      </w:r>
      <w:r w:rsidRPr="006F4DE1">
        <w:rPr>
          <w:szCs w:val="24"/>
          <w:b w:val="0"/>
          <w:i w:val="0"/>
          <w:sz w:val="24"/>
          <w:spacing w:val="0"/>
          <w:w w:val="100"/>
          <w:rFonts/>
          <w:caps w:val="0"/>
        </w:rPr>
        <w:t>average</w:t>
      </w:r>
      <w:r w:rsidRPr="006F4DE1">
        <w:rPr>
          <w:szCs w:val="24"/>
          <w:b w:val="0"/>
          <w:i w:val="0"/>
          <w:sz w:val="24"/>
          <w:spacing w:val="0"/>
          <w:w w:val="100"/>
          <w:rFonts/>
          <w:caps w:val="0"/>
        </w:rPr>
        <w:t> </w:t>
      </w:r>
      <w:r w:rsidRPr="006F4DE1">
        <w:rPr>
          <w:szCs w:val="24"/>
          <w:b w:val="0"/>
          <w:i w:val="0"/>
          <w:sz w:val="24"/>
          <w:spacing w:val="0"/>
          <w:w w:val="100"/>
          <w:rFonts/>
          <w:caps w:val="0"/>
        </w:rPr>
        <w:t>area</w:t>
      </w:r>
      <w:r w:rsidRPr="006F4DE1">
        <w:rPr>
          <w:szCs w:val="24"/>
          <w:b w:val="0"/>
          <w:i w:val="0"/>
          <w:sz w:val="24"/>
          <w:spacing w:val="0"/>
          <w:w w:val="100"/>
          <w:rFonts/>
          <w:caps w:val="0"/>
        </w:rPr>
        <w:t> </w:t>
      </w:r>
      <w:r w:rsidRPr="006F4DE1">
        <w:rPr>
          <w:szCs w:val="24"/>
          <w:b w:val="0"/>
          <w:i w:val="0"/>
          <w:sz w:val="24"/>
          <w:spacing w:val="0"/>
          <w:w w:val="100"/>
          <w:rFonts/>
          <w:caps w:val="0"/>
        </w:rPr>
        <w:t>of</w:t>
      </w:r>
      <w:r w:rsidRPr="006F4DE1">
        <w:rPr>
          <w:szCs w:val="24"/>
          <w:b w:val="0"/>
          <w:i w:val="0"/>
          <w:sz w:val="24"/>
          <w:spacing w:val="0"/>
          <w:w w:val="100"/>
          <w:rFonts/>
          <w:caps w:val="0"/>
        </w:rPr>
        <w:t> </w:t>
      </w:r>
      <w:r w:rsidRPr="006F4DE1">
        <w:rPr>
          <w:szCs w:val="24"/>
          <w:b w:val="0"/>
          <w:i w:val="0"/>
          <w:sz w:val="24"/>
          <w:spacing w:val="0"/>
          <w:w w:val="100"/>
          <w:rFonts/>
          <w:caps w:val="0"/>
        </w:rPr>
        <w:t>2km</w:t>
      </w:r>
      <w:r w:rsidRPr="006F4DE1">
        <w:rPr>
          <w:szCs w:val="24"/>
          <w:b w:val="0"/>
          <w:i w:val="0"/>
          <w:sz w:val="24"/>
          <w:spacing w:val="0"/>
          <w:w w:val="100"/>
          <w:rFonts/>
          <w:caps w:val="0"/>
        </w:rPr>
        <w:t> </w:t>
      </w:r>
      <w:r w:rsidRPr="006F4DE1">
        <w:rPr>
          <w:szCs w:val="24"/>
          <w:b w:val="0"/>
          <w:i w:val="0"/>
          <w:sz w:val="24"/>
          <w:spacing w:val="0"/>
          <w:w w:val="100"/>
          <w:rFonts/>
          <w:caps w:val="0"/>
        </w:rPr>
        <w:t>square.</w:t>
      </w:r>
    </w:p>
    <w:p w14:paraId="032846F3" w14:textId="77777777" w:rsidR="00A52B8C" w:rsidRDefault="00A52B8C" w:rsidP="006F4DE1">
      <w:pPr>
        <w:jc w:val="both"/>
        <w:spacing w:before="0" w:beforeAutospacing="0" w:after="160" w:afterAutospacing="0" w:lineRule="auto" w:line="360"/>
        <w:rPr>
          <w:szCs w:val="24"/>
          <w:b w:val="0"/>
          <w:i w:val="0"/>
          <w:sz w:val="24"/>
          <w:spacing w:val="0"/>
          <w:w w:val="100"/>
          <w:rFonts/>
          <w:caps w:val="0"/>
        </w:rPr>
        <w:snapToGrid w:val="0"/>
        <w:textAlignment w:val="baseline"/>
      </w:pPr>
      <w:r>
        <w:rPr>
          <w:b w:val="0"/>
          <w:i w:val="0"/>
          <w:sz w:val="24"/>
          <w:spacing w:val="0"/>
          <w:w w:val="100"/>
          <w:rFonts/>
          <w:caps w:val="0"/>
        </w:rPr>
        <w:t/>
      </w:r>
    </w:p>
    <w:p w14:paraId="75988556" w14:textId="77777777" w:rsidR="00951B60" w:rsidRDefault="00951B60" w:rsidP="006F4DE1">
      <w:pPr>
        <w:jc w:val="both"/>
        <w:spacing w:before="0" w:beforeAutospacing="0" w:after="160" w:afterAutospacing="0" w:lineRule="auto" w:line="360"/>
        <w:rPr>
          <w:szCs w:val="24"/>
          <w:b w:val="0"/>
          <w:i w:val="0"/>
          <w:sz w:val="24"/>
          <w:spacing w:val="0"/>
          <w:w w:val="100"/>
          <w:rFonts/>
          <w:caps w:val="0"/>
        </w:rPr>
        <w:snapToGrid w:val="0"/>
        <w:textAlignment w:val="baseline"/>
      </w:pPr>
      <w:r>
        <w:rPr>
          <w:b w:val="0"/>
          <w:i w:val="0"/>
          <w:sz w:val="24"/>
          <w:spacing w:val="0"/>
          <w:w w:val="100"/>
          <w:rFonts/>
          <w:caps w:val="0"/>
        </w:rPr>
        <w:t/>
      </w:r>
    </w:p>
    <w:p w14:paraId="749ED15E" w14:textId="77777777" w:rsidR="00951B60" w:rsidRPr="006F4DE1" w:rsidRDefault="00951B60" w:rsidP="006F4DE1">
      <w:pPr>
        <w:jc w:val="both"/>
        <w:spacing w:before="0" w:beforeAutospacing="0" w:after="160" w:afterAutospacing="0" w:lineRule="auto" w:line="360"/>
        <w:rPr>
          <w:szCs w:val="24"/>
          <w:b w:val="0"/>
          <w:i w:val="0"/>
          <w:sz w:val="24"/>
          <w:spacing w:val="0"/>
          <w:w w:val="100"/>
          <w:rFonts/>
          <w:caps w:val="0"/>
        </w:rPr>
        <w:snapToGrid w:val="0"/>
        <w:textAlignment w:val="baseline"/>
      </w:pPr>
      <w:r>
        <w:rPr>
          <w:b w:val="0"/>
          <w:i w:val="0"/>
          <w:sz w:val="24"/>
          <w:spacing w:val="0"/>
          <w:w w:val="100"/>
          <w:rFonts/>
          <w:caps w:val="0"/>
        </w:rPr>
        <w:t/>
      </w:r>
    </w:p>
    <w:p w14:paraId="3B367DF8" w14:textId="77777777" w:rsidR="00DA5320" w:rsidRPr="006F4DE1" w:rsidRDefault="00DA5320" w:rsidP="006F4DE1">
      <w:pPr>
        <w:pStyle w:val="ListParagraph"/>
        <w:numPr>
          <w:ilvl w:val="1"/>
          <w:numId w:val="7"/>
        </w:numPr>
        <w:spacing w:before="0" w:beforeAutospacing="0" w:after="160" w:afterAutospacing="0" w:lineRule="auto" w:line="360"/>
        <w:rPr>
          <w:szCs w:val="24"/>
          <w:bCs/>
          <w:b w:val="1"/>
          <w:i w:val="0"/>
          <w:sz w:val="24"/>
          <w:spacing w:val="0"/>
          <w:w w:val="100"/>
          <w:rFonts/>
          <w:caps w:val="0"/>
        </w:rPr>
        <w:snapToGrid w:val="0"/>
        <w:ind w:left="720"/>
        <w:textAlignment w:val="baseline"/>
      </w:pPr>
      <w:r w:rsidRPr="006F4DE1">
        <w:rPr>
          <w:szCs w:val="24"/>
          <w:bCs/>
          <w:b w:val="1"/>
          <w:i w:val="0"/>
          <w:sz w:val="24"/>
          <w:spacing w:val="0"/>
          <w:w w:val="100"/>
          <w:rFonts/>
          <w:caps w:val="0"/>
        </w:rPr>
        <w:t>Climate</w:t>
      </w:r>
      <w:r w:rsidRPr="006F4DE1">
        <w:rPr>
          <w:szCs w:val="24"/>
          <w:bCs/>
          <w:b w:val="1"/>
          <w:i w:val="0"/>
          <w:sz w:val="24"/>
          <w:spacing w:val="0"/>
          <w:w w:val="100"/>
          <w:rFonts/>
          <w:caps w:val="0"/>
        </w:rPr>
        <w:t> </w:t>
      </w:r>
      <w:r w:rsidRPr="006F4DE1">
        <w:rPr>
          <w:szCs w:val="24"/>
          <w:bCs/>
          <w:b w:val="1"/>
          <w:i w:val="0"/>
          <w:sz w:val="24"/>
          <w:spacing w:val="0"/>
          <w:w w:val="100"/>
          <w:rFonts/>
          <w:caps w:val="0"/>
        </w:rPr>
        <w:t>and</w:t>
      </w:r>
      <w:r w:rsidRPr="006F4DE1">
        <w:rPr>
          <w:szCs w:val="24"/>
          <w:bCs/>
          <w:b w:val="1"/>
          <w:i w:val="0"/>
          <w:sz w:val="24"/>
          <w:spacing w:val="0"/>
          <w:w w:val="100"/>
          <w:rFonts/>
          <w:caps w:val="0"/>
        </w:rPr>
        <w:t> </w:t>
      </w:r>
      <w:r w:rsidRPr="006F4DE1">
        <w:rPr>
          <w:szCs w:val="24"/>
          <w:bCs/>
          <w:b w:val="1"/>
          <w:i w:val="0"/>
          <w:sz w:val="24"/>
          <w:spacing w:val="0"/>
          <w:w w:val="100"/>
          <w:rFonts/>
          <w:caps w:val="0"/>
        </w:rPr>
        <w:t>Location</w:t>
      </w:r>
      <w:r w:rsidRPr="006F4DE1">
        <w:rPr>
          <w:szCs w:val="24"/>
          <w:bCs/>
          <w:b w:val="1"/>
          <w:i w:val="0"/>
          <w:sz w:val="24"/>
          <w:spacing w:val="0"/>
          <w:w w:val="100"/>
          <w:rFonts/>
          <w:caps w:val="0"/>
        </w:rPr>
        <w:t> </w:t>
      </w:r>
      <w:r w:rsidRPr="006F4DE1">
        <w:rPr>
          <w:szCs w:val="24"/>
          <w:bCs/>
          <w:b w:val="1"/>
          <w:i w:val="0"/>
          <w:sz w:val="24"/>
          <w:spacing w:val="0"/>
          <w:w w:val="100"/>
          <w:rFonts/>
          <w:caps w:val="0"/>
        </w:rPr>
        <w:t>of</w:t>
      </w:r>
      <w:r w:rsidRPr="006F4DE1">
        <w:rPr>
          <w:szCs w:val="24"/>
          <w:bCs/>
          <w:b w:val="1"/>
          <w:i w:val="0"/>
          <w:sz w:val="24"/>
          <w:spacing w:val="0"/>
          <w:w w:val="100"/>
          <w:rFonts/>
          <w:caps w:val="0"/>
        </w:rPr>
        <w:t> </w:t>
      </w:r>
      <w:r w:rsidRPr="006F4DE1">
        <w:rPr>
          <w:szCs w:val="24"/>
          <w:bCs/>
          <w:b w:val="1"/>
          <w:i w:val="0"/>
          <w:sz w:val="24"/>
          <w:spacing w:val="0"/>
          <w:w w:val="100"/>
          <w:rFonts/>
          <w:caps w:val="0"/>
        </w:rPr>
        <w:t>the</w:t>
      </w:r>
      <w:r w:rsidRPr="006F4DE1">
        <w:rPr>
          <w:szCs w:val="24"/>
          <w:bCs/>
          <w:b w:val="1"/>
          <w:i w:val="0"/>
          <w:sz w:val="24"/>
          <w:spacing w:val="0"/>
          <w:w w:val="100"/>
          <w:rFonts/>
          <w:caps w:val="0"/>
        </w:rPr>
        <w:t> </w:t>
      </w:r>
      <w:r w:rsidRPr="006F4DE1">
        <w:rPr>
          <w:szCs w:val="24"/>
          <w:bCs/>
          <w:b w:val="1"/>
          <w:i w:val="0"/>
          <w:sz w:val="24"/>
          <w:spacing w:val="0"/>
          <w:w w:val="100"/>
          <w:rFonts/>
          <w:caps w:val="0"/>
        </w:rPr>
        <w:t>Study</w:t>
      </w:r>
      <w:r w:rsidRPr="006F4DE1">
        <w:rPr>
          <w:szCs w:val="24"/>
          <w:bCs/>
          <w:b w:val="1"/>
          <w:i w:val="0"/>
          <w:sz w:val="24"/>
          <w:spacing w:val="0"/>
          <w:w w:val="100"/>
          <w:rFonts/>
          <w:caps w:val="0"/>
        </w:rPr>
        <w:t> </w:t>
      </w:r>
      <w:r w:rsidRPr="006F4DE1">
        <w:rPr>
          <w:szCs w:val="24"/>
          <w:bCs/>
          <w:b w:val="1"/>
          <w:i w:val="0"/>
          <w:sz w:val="24"/>
          <w:spacing w:val="0"/>
          <w:w w:val="100"/>
          <w:rFonts/>
          <w:caps w:val="0"/>
        </w:rPr>
        <w:t>Area</w:t>
      </w:r>
    </w:p>
    <w:p w14:paraId="348B5496" w14:textId="77777777" w:rsidR="009A1156" w:rsidRPr="006F4DE1" w:rsidRDefault="009A1156" w:rsidP="006F4DE1">
      <w:pPr>
        <w:pStyle w:val="ListParagraph"/>
        <w:spacing w:before="0" w:beforeAutospacing="0" w:after="160" w:afterAutospacing="0" w:lineRule="auto" w:line="360"/>
        <w:rPr>
          <w:szCs w:val="24"/>
          <w:bCs/>
          <w:b w:val="1"/>
          <w:i w:val="0"/>
          <w:sz w:val="24"/>
          <w:spacing w:val="0"/>
          <w:w w:val="100"/>
          <w:rFonts/>
          <w:caps w:val="0"/>
        </w:rPr>
        <w:snapToGrid w:val="0"/>
        <w:ind w:left="360"/>
        <w:textAlignment w:val="baseline"/>
      </w:pPr>
      <w:r>
        <w:rPr>
          <w:b w:val="1"/>
          <w:i w:val="0"/>
          <w:sz w:val="24"/>
          <w:spacing w:val="0"/>
          <w:w w:val="100"/>
          <w:rFonts/>
          <w:caps w:val="0"/>
        </w:rPr>
        <w:t/>
      </w:r>
    </w:p>
    <w:p w14:paraId="6038BF87" w14:textId="77777777" w:rsidR="009A1156" w:rsidRPr="006F4DE1" w:rsidRDefault="00AF11D8" w:rsidP="006F4DE1">
      <w:pPr>
        <w:spacing w:before="0" w:beforeAutospacing="0" w:after="0" w:afterAutospacing="0" w:lineRule="auto" w:line="360"/>
        <w:rPr>
          <w:szCs w:val="24"/>
          <w:lang w:val="en-GB"/>
          <w:b w:val="0"/>
          <w:i w:val="0"/>
          <w:sz w:val="24"/>
          <w:spacing w:val="0"/>
          <w:w w:val="100"/>
          <w:rFonts/>
          <w:caps w:val="0"/>
        </w:rPr>
        <w:snapToGrid w:val="0"/>
        <w:textAlignment w:val="baseline"/>
      </w:pPr>
      <w:r w:rsidRPr="006F4DE1">
        <w:rPr>
          <w:szCs w:val="24"/>
          <w:lang w:val="en-GB"/>
          <w:b w:val="0"/>
          <w:i w:val="0"/>
          <w:sz w:val="24"/>
          <w:spacing w:val="0"/>
          <w:w w:val="100"/>
          <w:rFonts/>
          <w:caps w:val="0"/>
        </w:rPr>
        <w:t>The</w:t>
      </w:r>
      <w:r w:rsidRPr="006F4DE1">
        <w:rPr>
          <w:szCs w:val="24"/>
          <w:lang w:val="en-GB"/>
          <w:b w:val="0"/>
          <w:i w:val="0"/>
          <w:sz w:val="24"/>
          <w:spacing w:val="0"/>
          <w:w w:val="100"/>
          <w:rFonts/>
          <w:caps w:val="0"/>
        </w:rPr>
        <w:t> </w:t>
      </w:r>
      <w:r w:rsidRPr="006F4DE1">
        <w:rPr>
          <w:szCs w:val="24"/>
          <w:lang w:val="en-GB"/>
          <w:b w:val="0"/>
          <w:i w:val="0"/>
          <w:sz w:val="24"/>
          <w:spacing w:val="0"/>
          <w:w w:val="100"/>
          <w:rFonts/>
          <w:caps w:val="0"/>
        </w:rPr>
        <w:t>climatic</w:t>
      </w:r>
      <w:r w:rsidRPr="006F4DE1">
        <w:rPr>
          <w:szCs w:val="24"/>
          <w:lang w:val="en-GB"/>
          <w:b w:val="0"/>
          <w:i w:val="0"/>
          <w:sz w:val="24"/>
          <w:spacing w:val="0"/>
          <w:w w:val="100"/>
          <w:rFonts/>
          <w:caps w:val="0"/>
        </w:rPr>
        <w:t> </w:t>
      </w:r>
      <w:r w:rsidRPr="006F4DE1">
        <w:rPr>
          <w:szCs w:val="24"/>
          <w:lang w:val="en-GB"/>
          <w:b w:val="0"/>
          <w:i w:val="0"/>
          <w:sz w:val="24"/>
          <w:spacing w:val="0"/>
          <w:w w:val="100"/>
          <w:rFonts/>
          <w:caps w:val="0"/>
        </w:rPr>
        <w:t>condition</w:t>
      </w:r>
      <w:r w:rsidRPr="006F4DE1">
        <w:rPr>
          <w:szCs w:val="24"/>
          <w:lang w:val="en-GB"/>
          <w:b w:val="0"/>
          <w:i w:val="0"/>
          <w:sz w:val="24"/>
          <w:spacing w:val="0"/>
          <w:w w:val="100"/>
          <w:rFonts/>
          <w:caps w:val="0"/>
        </w:rPr>
        <w:t> </w:t>
      </w:r>
      <w:r w:rsidRPr="006F4DE1">
        <w:rPr>
          <w:szCs w:val="24"/>
          <w:lang w:val="en-GB"/>
          <w:b w:val="0"/>
          <w:i w:val="0"/>
          <w:sz w:val="24"/>
          <w:spacing w:val="0"/>
          <w:w w:val="100"/>
          <w:rFonts/>
          <w:caps w:val="0"/>
        </w:rPr>
        <w:t>of</w:t>
      </w:r>
      <w:r w:rsidRPr="006F4DE1">
        <w:rPr>
          <w:szCs w:val="24"/>
          <w:lang w:val="en-GB"/>
          <w:b w:val="0"/>
          <w:i w:val="0"/>
          <w:sz w:val="24"/>
          <w:spacing w:val="0"/>
          <w:w w:val="100"/>
          <w:rFonts/>
          <w:caps w:val="0"/>
        </w:rPr>
        <w:t> </w:t>
      </w:r>
      <w:r w:rsidRPr="006F4DE1">
        <w:rPr>
          <w:szCs w:val="24"/>
          <w:lang w:val="en-GB"/>
          <w:b w:val="0"/>
          <w:i w:val="0"/>
          <w:sz w:val="24"/>
          <w:spacing w:val="0"/>
          <w:w w:val="100"/>
          <w:rFonts/>
          <w:caps w:val="0"/>
        </w:rPr>
        <w:t>Abeokuta</w:t>
      </w:r>
      <w:r w:rsidRPr="006F4DE1">
        <w:rPr>
          <w:szCs w:val="24"/>
          <w:lang w:val="en-GB"/>
          <w:b w:val="0"/>
          <w:i w:val="0"/>
          <w:sz w:val="24"/>
          <w:spacing w:val="0"/>
          <w:w w:val="100"/>
          <w:rFonts/>
          <w:caps w:val="0"/>
        </w:rPr>
        <w:t> </w:t>
      </w:r>
      <w:r w:rsidRPr="006F4DE1">
        <w:rPr>
          <w:szCs w:val="24"/>
          <w:lang w:val="en-GB"/>
          <w:b w:val="0"/>
          <w:i w:val="0"/>
          <w:sz w:val="24"/>
          <w:spacing w:val="0"/>
          <w:w w:val="100"/>
          <w:rFonts/>
          <w:caps w:val="0"/>
        </w:rPr>
        <w:t>is</w:t>
      </w:r>
      <w:r w:rsidR="009A1156" w:rsidRPr="006F4DE1">
        <w:rPr>
          <w:szCs w:val="24"/>
          <w:lang w:val="en-GB"/>
          <w:b w:val="0"/>
          <w:i w:val="0"/>
          <w:sz w:val="24"/>
          <w:spacing w:val="0"/>
          <w:w w:val="100"/>
          <w:rFonts/>
          <w:caps w:val="0"/>
        </w:rPr>
        <w:t> </w:t>
      </w:r>
      <w:r w:rsidR="009A1156" w:rsidRPr="006F4DE1">
        <w:rPr>
          <w:szCs w:val="24"/>
          <w:lang w:val="en-GB"/>
          <w:b w:val="0"/>
          <w:i w:val="0"/>
          <w:sz w:val="24"/>
          <w:spacing w:val="0"/>
          <w:w w:val="100"/>
          <w:rFonts/>
          <w:caps w:val="0"/>
        </w:rPr>
        <w:t>characterized</w:t>
      </w:r>
      <w:r w:rsidR="009A1156" w:rsidRPr="006F4DE1">
        <w:rPr>
          <w:szCs w:val="24"/>
          <w:lang w:val="en-GB"/>
          <w:b w:val="0"/>
          <w:i w:val="0"/>
          <w:sz w:val="24"/>
          <w:spacing w:val="0"/>
          <w:w w:val="100"/>
          <w:rFonts/>
          <w:caps w:val="0"/>
        </w:rPr>
        <w:t> </w:t>
      </w:r>
      <w:r w:rsidR="009A1156" w:rsidRPr="006F4DE1">
        <w:rPr>
          <w:szCs w:val="24"/>
          <w:lang w:val="en-GB"/>
          <w:b w:val="0"/>
          <w:i w:val="0"/>
          <w:sz w:val="24"/>
          <w:spacing w:val="0"/>
          <w:w w:val="100"/>
          <w:rFonts/>
          <w:caps w:val="0"/>
        </w:rPr>
        <w:t>by</w:t>
      </w:r>
      <w:r w:rsidR="009A1156" w:rsidRPr="006F4DE1">
        <w:rPr>
          <w:szCs w:val="24"/>
          <w:lang w:val="en-GB"/>
          <w:b w:val="0"/>
          <w:i w:val="0"/>
          <w:sz w:val="24"/>
          <w:spacing w:val="0"/>
          <w:w w:val="100"/>
          <w:rFonts/>
          <w:caps w:val="0"/>
        </w:rPr>
        <w:t> </w:t>
      </w:r>
      <w:r w:rsidR="009A1156" w:rsidRPr="006F4DE1">
        <w:rPr>
          <w:szCs w:val="24"/>
          <w:lang w:val="en-GB"/>
          <w:b w:val="0"/>
          <w:i w:val="0"/>
          <w:sz w:val="24"/>
          <w:spacing w:val="0"/>
          <w:w w:val="100"/>
          <w:rFonts/>
          <w:caps w:val="0"/>
        </w:rPr>
        <w:t>alt</w:t>
      </w:r>
      <w:r w:rsidRPr="006F4DE1">
        <w:rPr>
          <w:szCs w:val="24"/>
          <w:lang w:val="en-GB"/>
          <w:b w:val="0"/>
          <w:i w:val="0"/>
          <w:sz w:val="24"/>
          <w:spacing w:val="0"/>
          <w:w w:val="100"/>
          <w:rFonts/>
          <w:caps w:val="0"/>
        </w:rPr>
        <w:t>e</w:t>
      </w:r>
      <w:r w:rsidR="00D66DA7">
        <w:rPr>
          <w:szCs w:val="24"/>
          <w:lang w:val="en-GB"/>
          <w:b w:val="0"/>
          <w:i w:val="0"/>
          <w:sz w:val="24"/>
          <w:spacing w:val="0"/>
          <w:w w:val="100"/>
          <w:rFonts/>
          <w:caps w:val="0"/>
        </w:rPr>
        <w:t>rnate</w:t>
      </w:r>
      <w:r w:rsidR="00D66DA7">
        <w:rPr>
          <w:szCs w:val="24"/>
          <w:lang w:val="en-GB"/>
          <w:b w:val="0"/>
          <w:i w:val="0"/>
          <w:sz w:val="24"/>
          <w:spacing w:val="0"/>
          <w:w w:val="100"/>
          <w:rFonts/>
          <w:caps w:val="0"/>
        </w:rPr>
        <w:t> </w:t>
      </w:r>
      <w:r w:rsidR="00D66DA7">
        <w:rPr>
          <w:szCs w:val="24"/>
          <w:lang w:val="en-GB"/>
          <w:b w:val="0"/>
          <w:i w:val="0"/>
          <w:sz w:val="24"/>
          <w:spacing w:val="0"/>
          <w:w w:val="100"/>
          <w:rFonts/>
          <w:caps w:val="0"/>
        </w:rPr>
        <w:t>wet</w:t>
      </w:r>
      <w:r w:rsidR="00D66DA7">
        <w:rPr>
          <w:szCs w:val="24"/>
          <w:lang w:val="en-GB"/>
          <w:b w:val="0"/>
          <w:i w:val="0"/>
          <w:sz w:val="24"/>
          <w:spacing w:val="0"/>
          <w:w w:val="100"/>
          <w:rFonts/>
          <w:caps w:val="0"/>
        </w:rPr>
        <w:t> </w:t>
      </w:r>
      <w:r w:rsidR="00D66DA7">
        <w:rPr>
          <w:szCs w:val="24"/>
          <w:lang w:val="en-GB"/>
          <w:b w:val="0"/>
          <w:i w:val="0"/>
          <w:sz w:val="24"/>
          <w:spacing w:val="0"/>
          <w:w w:val="100"/>
          <w:rFonts/>
          <w:caps w:val="0"/>
        </w:rPr>
        <w:t>and</w:t>
      </w:r>
      <w:r w:rsidR="00D66DA7">
        <w:rPr>
          <w:szCs w:val="24"/>
          <w:lang w:val="en-GB"/>
          <w:b w:val="0"/>
          <w:i w:val="0"/>
          <w:sz w:val="24"/>
          <w:spacing w:val="0"/>
          <w:w w:val="100"/>
          <w:rFonts/>
          <w:caps w:val="0"/>
        </w:rPr>
        <w:t> </w:t>
      </w:r>
      <w:r w:rsidR="00D66DA7">
        <w:rPr>
          <w:szCs w:val="24"/>
          <w:lang w:val="en-GB"/>
          <w:b w:val="0"/>
          <w:i w:val="0"/>
          <w:sz w:val="24"/>
          <w:spacing w:val="0"/>
          <w:w w:val="100"/>
          <w:rFonts/>
          <w:caps w:val="0"/>
        </w:rPr>
        <w:t>dry</w:t>
      </w:r>
      <w:r w:rsidR="00D66DA7">
        <w:rPr>
          <w:szCs w:val="24"/>
          <w:lang w:val="en-GB"/>
          <w:b w:val="0"/>
          <w:i w:val="0"/>
          <w:sz w:val="24"/>
          <w:spacing w:val="0"/>
          <w:w w:val="100"/>
          <w:rFonts/>
          <w:caps w:val="0"/>
        </w:rPr>
        <w:t> </w:t>
      </w:r>
      <w:r w:rsidR="00D66DA7">
        <w:rPr>
          <w:szCs w:val="24"/>
          <w:lang w:val="en-GB"/>
          <w:b w:val="0"/>
          <w:i w:val="0"/>
          <w:sz w:val="24"/>
          <w:spacing w:val="0"/>
          <w:w w:val="100"/>
          <w:rFonts/>
          <w:caps w:val="0"/>
        </w:rPr>
        <w:t>seasons</w:t>
      </w:r>
      <w:r w:rsidR="00D66DA7">
        <w:rPr>
          <w:szCs w:val="24"/>
          <w:lang w:val="en-GB"/>
          <w:b w:val="0"/>
          <w:i w:val="0"/>
          <w:sz w:val="24"/>
          <w:spacing w:val="0"/>
          <w:w w:val="100"/>
          <w:rFonts/>
          <w:caps w:val="0"/>
        </w:rPr>
        <w:t> </w:t>
      </w:r>
      <w:r w:rsidR="00D66DA7">
        <w:rPr>
          <w:szCs w:val="24"/>
          <w:lang w:val="en-GB"/>
          <w:b w:val="0"/>
          <w:i w:val="0"/>
          <w:sz w:val="24"/>
          <w:spacing w:val="0"/>
          <w:w w:val="100"/>
          <w:rFonts/>
          <w:caps w:val="0"/>
        </w:rPr>
        <w:t>with</w:t>
      </w:r>
      <w:r w:rsidR="00D66DA7">
        <w:rPr>
          <w:szCs w:val="24"/>
          <w:lang w:val="en-GB"/>
          <w:b w:val="0"/>
          <w:i w:val="0"/>
          <w:sz w:val="24"/>
          <w:spacing w:val="0"/>
          <w:w w:val="100"/>
          <w:rFonts/>
          <w:caps w:val="0"/>
        </w:rPr>
        <w:t> </w:t>
      </w:r>
      <w:r w:rsidRPr="006F4DE1">
        <w:rPr>
          <w:szCs w:val="24"/>
          <w:lang w:val="en-GB"/>
          <w:b w:val="0"/>
          <w:i w:val="0"/>
          <w:sz w:val="24"/>
          <w:spacing w:val="0"/>
          <w:w w:val="100"/>
          <w:rFonts/>
          <w:caps w:val="0"/>
        </w:rPr>
        <w:t>rainfall</w:t>
      </w:r>
      <w:r w:rsidRPr="006F4DE1">
        <w:rPr>
          <w:szCs w:val="24"/>
          <w:lang w:val="en-GB"/>
          <w:b w:val="0"/>
          <w:i w:val="0"/>
          <w:sz w:val="24"/>
          <w:spacing w:val="0"/>
          <w:w w:val="100"/>
          <w:rFonts/>
          <w:caps w:val="0"/>
        </w:rPr>
        <w:t>  </w:t>
      </w:r>
      <w:r w:rsidRPr="006F4DE1">
        <w:rPr>
          <w:szCs w:val="24"/>
          <w:lang w:val="en-GB"/>
          <w:b w:val="0"/>
          <w:i w:val="0"/>
          <w:sz w:val="24"/>
          <w:spacing w:val="0"/>
          <w:w w:val="100"/>
          <w:rFonts/>
          <w:caps w:val="0"/>
        </w:rPr>
        <w:t>varying</w:t>
      </w:r>
      <w:r w:rsidR="009A1156" w:rsidRPr="006F4DE1">
        <w:rPr>
          <w:szCs w:val="24"/>
          <w:lang w:val="en-GB"/>
          <w:b w:val="0"/>
          <w:i w:val="0"/>
          <w:sz w:val="24"/>
          <w:spacing w:val="0"/>
          <w:w w:val="100"/>
          <w:rFonts/>
          <w:caps w:val="0"/>
        </w:rPr>
        <w:t> </w:t>
      </w:r>
      <w:r w:rsidR="009A1156" w:rsidRPr="006F4DE1">
        <w:rPr>
          <w:szCs w:val="24"/>
          <w:lang w:val="en-GB"/>
          <w:b w:val="0"/>
          <w:i w:val="0"/>
          <w:sz w:val="24"/>
          <w:spacing w:val="0"/>
          <w:w w:val="100"/>
          <w:rFonts/>
          <w:caps w:val="0"/>
        </w:rPr>
        <w:t>between</w:t>
      </w:r>
      <w:r w:rsidR="009A1156" w:rsidRPr="006F4DE1">
        <w:rPr>
          <w:szCs w:val="24"/>
          <w:lang w:val="en-GB"/>
          <w:b w:val="0"/>
          <w:i w:val="0"/>
          <w:sz w:val="24"/>
          <w:spacing w:val="0"/>
          <w:w w:val="100"/>
          <w:rFonts/>
          <w:caps w:val="0"/>
        </w:rPr>
        <w:t> </w:t>
      </w:r>
      <w:r w:rsidR="009A1156" w:rsidRPr="006F4DE1">
        <w:rPr>
          <w:szCs w:val="24"/>
          <w:lang w:val="en-GB"/>
          <w:b w:val="0"/>
          <w:i w:val="0"/>
          <w:sz w:val="24"/>
          <w:spacing w:val="0"/>
          <w:w w:val="100"/>
          <w:rFonts/>
          <w:caps w:val="0"/>
        </w:rPr>
        <w:t>750mm-</w:t>
      </w:r>
    </w:p>
    <w:p w14:paraId="7C18915B" w14:textId="77777777" w:rsidR="009A1156" w:rsidRPr="006F4DE1" w:rsidRDefault="009A1156" w:rsidP="006F4DE1">
      <w:pPr>
        <w:spacing w:before="0" w:beforeAutospacing="0" w:after="0" w:afterAutospacing="0" w:lineRule="auto" w:line="360"/>
        <w:rPr>
          <w:szCs w:val="24"/>
          <w:lang w:val="en-GB"/>
          <w:b w:val="0"/>
          <w:i w:val="0"/>
          <w:sz w:val="24"/>
          <w:spacing w:val="0"/>
          <w:w w:val="100"/>
          <w:rFonts/>
          <w:caps w:val="0"/>
        </w:rPr>
        <w:snapToGrid w:val="0"/>
        <w:textAlignment w:val="baseline"/>
      </w:pPr>
      <w:r w:rsidRPr="006F4DE1">
        <w:rPr>
          <w:szCs w:val="24"/>
          <w:lang w:val="en-GB"/>
          <w:b w:val="0"/>
          <w:i w:val="0"/>
          <w:sz w:val="24"/>
          <w:spacing w:val="0"/>
          <w:w w:val="100"/>
          <w:rFonts/>
          <w:caps w:val="0"/>
        </w:rPr>
        <w:t>100</w:t>
      </w:r>
      <w:r w:rsidR="00C33608">
        <w:rPr>
          <w:szCs w:val="24"/>
          <w:lang w:val="en-GB"/>
          <w:b w:val="0"/>
          <w:i w:val="0"/>
          <w:sz w:val="24"/>
          <w:spacing w:val="0"/>
          <w:w w:val="100"/>
          <w:rFonts/>
          <w:caps w:val="0"/>
        </w:rPr>
        <w:t>0mm</w:t>
      </w:r>
      <w:r w:rsidR="00C33608">
        <w:rPr>
          <w:szCs w:val="24"/>
          <w:lang w:val="en-GB"/>
          <w:b w:val="0"/>
          <w:i w:val="0"/>
          <w:sz w:val="24"/>
          <w:spacing w:val="0"/>
          <w:w w:val="100"/>
          <w:rFonts/>
          <w:caps w:val="0"/>
        </w:rPr>
        <w:t> </w:t>
      </w:r>
      <w:r w:rsidR="00AF11D8" w:rsidRPr="006F4DE1">
        <w:rPr>
          <w:szCs w:val="24"/>
          <w:lang w:val="en-GB"/>
          <w:b w:val="0"/>
          <w:i w:val="0"/>
          <w:sz w:val="24"/>
          <w:spacing w:val="0"/>
          <w:w w:val="100"/>
          <w:rFonts/>
          <w:caps w:val="0"/>
        </w:rPr>
        <w:t>in</w:t>
      </w:r>
      <w:r w:rsidR="00AF11D8" w:rsidRPr="006F4DE1">
        <w:rPr>
          <w:szCs w:val="24"/>
          <w:lang w:val="en-GB"/>
          <w:b w:val="0"/>
          <w:i w:val="0"/>
          <w:sz w:val="24"/>
          <w:spacing w:val="0"/>
          <w:w w:val="100"/>
          <w:rFonts/>
          <w:caps w:val="0"/>
        </w:rPr>
        <w:t> </w:t>
      </w:r>
      <w:r w:rsidR="00AF11D8" w:rsidRPr="006F4DE1">
        <w:rPr>
          <w:szCs w:val="24"/>
          <w:lang w:val="en-GB"/>
          <w:b w:val="0"/>
          <w:i w:val="0"/>
          <w:sz w:val="24"/>
          <w:spacing w:val="0"/>
          <w:w w:val="100"/>
          <w:rFonts/>
          <w:caps w:val="0"/>
        </w:rPr>
        <w:t>the</w:t>
      </w:r>
      <w:r w:rsidR="00AF11D8" w:rsidRPr="006F4DE1">
        <w:rPr>
          <w:szCs w:val="24"/>
          <w:lang w:val="en-GB"/>
          <w:b w:val="0"/>
          <w:i w:val="0"/>
          <w:sz w:val="24"/>
          <w:spacing w:val="0"/>
          <w:w w:val="100"/>
          <w:rFonts/>
          <w:caps w:val="0"/>
        </w:rPr>
        <w:t> </w:t>
      </w:r>
      <w:r w:rsidR="00AF11D8" w:rsidRPr="006F4DE1">
        <w:rPr>
          <w:szCs w:val="24"/>
          <w:lang w:val="en-GB"/>
          <w:b w:val="0"/>
          <w:i w:val="0"/>
          <w:sz w:val="24"/>
          <w:spacing w:val="0"/>
          <w:w w:val="100"/>
          <w:rFonts/>
          <w:caps w:val="0"/>
        </w:rPr>
        <w:t>rainy</w:t>
      </w:r>
      <w:r w:rsidR="00AF11D8" w:rsidRPr="006F4DE1">
        <w:rPr>
          <w:szCs w:val="24"/>
          <w:lang w:val="en-GB"/>
          <w:b w:val="0"/>
          <w:i w:val="0"/>
          <w:sz w:val="24"/>
          <w:spacing w:val="0"/>
          <w:w w:val="100"/>
          <w:rFonts/>
          <w:caps w:val="0"/>
        </w:rPr>
        <w:t> </w:t>
      </w:r>
      <w:r w:rsidR="00AF11D8" w:rsidRPr="006F4DE1">
        <w:rPr>
          <w:szCs w:val="24"/>
          <w:lang w:val="en-GB"/>
          <w:b w:val="0"/>
          <w:i w:val="0"/>
          <w:sz w:val="24"/>
          <w:spacing w:val="0"/>
          <w:w w:val="100"/>
          <w:rFonts/>
          <w:caps w:val="0"/>
        </w:rPr>
        <w:t>season</w:t>
      </w:r>
      <w:r w:rsidR="00AF11D8" w:rsidRPr="006F4DE1">
        <w:rPr>
          <w:szCs w:val="24"/>
          <w:lang w:val="en-GB"/>
          <w:b w:val="0"/>
          <w:i w:val="0"/>
          <w:sz w:val="24"/>
          <w:spacing w:val="0"/>
          <w:w w:val="100"/>
          <w:rFonts/>
          <w:caps w:val="0"/>
        </w:rPr>
        <w:t> </w:t>
      </w:r>
      <w:r w:rsidR="00AF11D8" w:rsidRPr="006F4DE1">
        <w:rPr>
          <w:szCs w:val="24"/>
          <w:lang w:val="en-GB"/>
          <w:b w:val="0"/>
          <w:i w:val="0"/>
          <w:sz w:val="24"/>
          <w:spacing w:val="0"/>
          <w:w w:val="100"/>
          <w:rFonts/>
          <w:caps w:val="0"/>
        </w:rPr>
        <w:t>(</w:t>
      </w:r>
      <w:r w:rsidRPr="006F4DE1">
        <w:rPr>
          <w:szCs w:val="24"/>
          <w:lang w:val="en-GB"/>
          <w:b w:val="0"/>
          <w:i w:val="0"/>
          <w:sz w:val="24"/>
          <w:spacing w:val="0"/>
          <w:w w:val="100"/>
          <w:rFonts/>
          <w:caps w:val="0"/>
        </w:rPr>
        <w:t>between</w:t>
      </w:r>
      <w:r w:rsidRPr="006F4DE1">
        <w:rPr>
          <w:szCs w:val="24"/>
          <w:lang w:val="en-GB"/>
          <w:b w:val="0"/>
          <w:i w:val="0"/>
          <w:sz w:val="24"/>
          <w:spacing w:val="0"/>
          <w:w w:val="100"/>
          <w:rFonts/>
          <w:caps w:val="0"/>
        </w:rPr>
        <w:t> </w:t>
      </w:r>
      <w:r w:rsidRPr="006F4DE1">
        <w:rPr>
          <w:szCs w:val="24"/>
          <w:lang w:val="en-GB"/>
          <w:b w:val="0"/>
          <w:i w:val="0"/>
          <w:sz w:val="24"/>
          <w:spacing w:val="0"/>
          <w:w w:val="100"/>
          <w:rFonts/>
          <w:caps w:val="0"/>
        </w:rPr>
        <w:t>March-October</w:t>
      </w:r>
      <w:r w:rsidR="00AF11D8" w:rsidRPr="006F4DE1">
        <w:rPr>
          <w:szCs w:val="24"/>
          <w:lang w:val="en-GB"/>
          <w:b w:val="0"/>
          <w:i w:val="0"/>
          <w:sz w:val="24"/>
          <w:spacing w:val="0"/>
          <w:w w:val="100"/>
          <w:rFonts/>
          <w:caps w:val="0"/>
        </w:rPr>
        <w:t>)</w:t>
      </w:r>
      <w:r w:rsidRPr="006F4DE1">
        <w:rPr>
          <w:szCs w:val="24"/>
          <w:lang w:val="en-GB"/>
          <w:b w:val="0"/>
          <w:i w:val="0"/>
          <w:sz w:val="24"/>
          <w:spacing w:val="0"/>
          <w:w w:val="100"/>
          <w:rFonts/>
          <w:caps w:val="0"/>
        </w:rPr>
        <w:t> </w:t>
      </w:r>
      <w:r w:rsidRPr="006F4DE1">
        <w:rPr>
          <w:szCs w:val="24"/>
          <w:lang w:val="en-GB"/>
          <w:b w:val="0"/>
          <w:i w:val="0"/>
          <w:sz w:val="24"/>
          <w:spacing w:val="0"/>
          <w:w w:val="100"/>
          <w:rFonts/>
          <w:caps w:val="0"/>
        </w:rPr>
        <w:t>and</w:t>
      </w:r>
      <w:r w:rsidRPr="006F4DE1">
        <w:rPr>
          <w:szCs w:val="24"/>
          <w:lang w:val="en-GB"/>
          <w:b w:val="0"/>
          <w:i w:val="0"/>
          <w:sz w:val="24"/>
          <w:spacing w:val="0"/>
          <w:w w:val="100"/>
          <w:rFonts/>
          <w:caps w:val="0"/>
        </w:rPr>
        <w:t> </w:t>
      </w:r>
      <w:r w:rsidRPr="006F4DE1">
        <w:rPr>
          <w:szCs w:val="24"/>
          <w:lang w:val="en-GB"/>
          <w:b w:val="0"/>
          <w:i w:val="0"/>
          <w:sz w:val="24"/>
          <w:spacing w:val="0"/>
          <w:w w:val="100"/>
          <w:rFonts/>
          <w:caps w:val="0"/>
        </w:rPr>
        <w:t>250mm-500mm</w:t>
      </w:r>
      <w:r w:rsidRPr="006F4DE1">
        <w:rPr>
          <w:szCs w:val="24"/>
          <w:lang w:val="en-GB"/>
          <w:b w:val="0"/>
          <w:i w:val="0"/>
          <w:sz w:val="24"/>
          <w:spacing w:val="0"/>
          <w:w w:val="100"/>
          <w:rFonts/>
          <w:caps w:val="0"/>
        </w:rPr>
        <w:t> </w:t>
      </w:r>
      <w:r w:rsidRPr="006F4DE1">
        <w:rPr>
          <w:szCs w:val="24"/>
          <w:lang w:val="en-GB"/>
          <w:b w:val="0"/>
          <w:i w:val="0"/>
          <w:sz w:val="24"/>
          <w:spacing w:val="0"/>
          <w:w w:val="100"/>
          <w:rFonts/>
          <w:caps w:val="0"/>
        </w:rPr>
        <w:t>in</w:t>
      </w:r>
      <w:r w:rsidR="00AF11D8" w:rsidRPr="006F4DE1">
        <w:rPr>
          <w:szCs w:val="24"/>
          <w:lang w:val="en-GB"/>
          <w:b w:val="0"/>
          <w:i w:val="0"/>
          <w:sz w:val="24"/>
          <w:spacing w:val="0"/>
          <w:w w:val="100"/>
          <w:rFonts/>
          <w:caps w:val="0"/>
        </w:rPr>
        <w:t> </w:t>
      </w:r>
      <w:r w:rsidR="00AF11D8" w:rsidRPr="006F4DE1">
        <w:rPr>
          <w:szCs w:val="24"/>
          <w:lang w:val="en-GB"/>
          <w:b w:val="0"/>
          <w:i w:val="0"/>
          <w:sz w:val="24"/>
          <w:spacing w:val="0"/>
          <w:w w:val="100"/>
          <w:rFonts/>
          <w:caps w:val="0"/>
        </w:rPr>
        <w:t>the</w:t>
      </w:r>
      <w:r w:rsidR="00AF11D8" w:rsidRPr="006F4DE1">
        <w:rPr>
          <w:szCs w:val="24"/>
          <w:lang w:val="en-GB"/>
          <w:b w:val="0"/>
          <w:i w:val="0"/>
          <w:sz w:val="24"/>
          <w:spacing w:val="0"/>
          <w:w w:val="100"/>
          <w:rFonts/>
          <w:caps w:val="0"/>
        </w:rPr>
        <w:t> </w:t>
      </w:r>
      <w:r w:rsidR="00AF11D8" w:rsidRPr="006F4DE1">
        <w:rPr>
          <w:szCs w:val="24"/>
          <w:lang w:val="en-GB"/>
          <w:b w:val="0"/>
          <w:i w:val="0"/>
          <w:sz w:val="24"/>
          <w:spacing w:val="0"/>
          <w:w w:val="100"/>
          <w:rFonts/>
          <w:caps w:val="0"/>
        </w:rPr>
        <w:t>dry</w:t>
      </w:r>
      <w:r w:rsidR="00AF11D8" w:rsidRPr="006F4DE1">
        <w:rPr>
          <w:szCs w:val="24"/>
          <w:lang w:val="en-GB"/>
          <w:b w:val="0"/>
          <w:i w:val="0"/>
          <w:sz w:val="24"/>
          <w:spacing w:val="0"/>
          <w:w w:val="100"/>
          <w:rFonts/>
          <w:caps w:val="0"/>
        </w:rPr>
        <w:t> </w:t>
      </w:r>
      <w:r w:rsidR="00AF11D8" w:rsidRPr="006F4DE1">
        <w:rPr>
          <w:szCs w:val="24"/>
          <w:lang w:val="en-GB"/>
          <w:b w:val="0"/>
          <w:i w:val="0"/>
          <w:sz w:val="24"/>
          <w:spacing w:val="0"/>
          <w:w w:val="100"/>
          <w:rFonts/>
          <w:caps w:val="0"/>
        </w:rPr>
        <w:t>season(</w:t>
      </w:r>
      <w:r w:rsidR="00AF11D8" w:rsidRPr="006F4DE1">
        <w:rPr>
          <w:szCs w:val="24"/>
          <w:lang w:val="en-GB"/>
          <w:b w:val="0"/>
          <w:i w:val="0"/>
          <w:sz w:val="24"/>
          <w:spacing w:val="0"/>
          <w:w w:val="100"/>
          <w:rFonts/>
          <w:caps w:val="0"/>
        </w:rPr>
        <w:t> </w:t>
      </w:r>
      <w:r w:rsidR="00AF11D8" w:rsidRPr="006F4DE1">
        <w:rPr>
          <w:szCs w:val="24"/>
          <w:lang w:val="en-GB"/>
          <w:b w:val="0"/>
          <w:i w:val="0"/>
          <w:sz w:val="24"/>
          <w:spacing w:val="0"/>
          <w:w w:val="100"/>
          <w:rFonts/>
          <w:caps w:val="0"/>
        </w:rPr>
        <w:t>Between</w:t>
      </w:r>
      <w:r w:rsidR="00AF11D8" w:rsidRPr="006F4DE1">
        <w:rPr>
          <w:szCs w:val="24"/>
          <w:lang w:val="en-GB"/>
          <w:b w:val="0"/>
          <w:i w:val="0"/>
          <w:sz w:val="24"/>
          <w:spacing w:val="0"/>
          <w:w w:val="100"/>
          <w:rFonts/>
          <w:caps w:val="0"/>
        </w:rPr>
        <w:t> </w:t>
      </w:r>
      <w:r w:rsidR="00AF11D8" w:rsidRPr="006F4DE1">
        <w:rPr>
          <w:szCs w:val="24"/>
          <w:lang w:val="en-GB"/>
          <w:b w:val="0"/>
          <w:i w:val="0"/>
          <w:sz w:val="24"/>
          <w:spacing w:val="0"/>
          <w:w w:val="100"/>
          <w:rFonts/>
          <w:caps w:val="0"/>
        </w:rPr>
        <w:t>November</w:t>
      </w:r>
      <w:r w:rsidR="00AF11D8" w:rsidRPr="006F4DE1">
        <w:rPr>
          <w:szCs w:val="24"/>
          <w:lang w:val="en-GB"/>
          <w:b w:val="0"/>
          <w:i w:val="0"/>
          <w:sz w:val="24"/>
          <w:spacing w:val="0"/>
          <w:w w:val="100"/>
          <w:rFonts/>
          <w:caps w:val="0"/>
        </w:rPr>
        <w:t> </w:t>
      </w:r>
      <w:r w:rsidR="00AF11D8" w:rsidRPr="006F4DE1">
        <w:rPr>
          <w:szCs w:val="24"/>
          <w:lang w:val="en-GB"/>
          <w:b w:val="0"/>
          <w:i w:val="0"/>
          <w:sz w:val="24"/>
          <w:spacing w:val="0"/>
          <w:w w:val="100"/>
          <w:rFonts/>
          <w:caps w:val="0"/>
        </w:rPr>
        <w:t>and</w:t>
      </w:r>
      <w:r w:rsidR="00AF11D8" w:rsidRPr="006F4DE1">
        <w:rPr>
          <w:szCs w:val="24"/>
          <w:lang w:val="en-GB"/>
          <w:b w:val="0"/>
          <w:i w:val="0"/>
          <w:sz w:val="24"/>
          <w:spacing w:val="0"/>
          <w:w w:val="100"/>
          <w:rFonts/>
          <w:caps w:val="0"/>
        </w:rPr>
        <w:t> </w:t>
      </w:r>
      <w:r w:rsidRPr="00FE003C">
        <w:rPr>
          <w:szCs w:val="24"/>
          <w:lang w:val="en-GB"/>
          <w:b w:val="0"/>
          <w:i w:val="0"/>
          <w:sz w:val="24"/>
          <w:spacing w:val="0"/>
          <w:w w:val="100"/>
          <w:rFonts/>
          <w:caps w:val="0"/>
        </w:rPr>
        <w:t>March</w:t>
      </w:r>
      <w:r w:rsidR="00AF11D8" w:rsidRPr="00FE003C">
        <w:rPr>
          <w:szCs w:val="24"/>
          <w:lang w:val="en-GB"/>
          <w:b w:val="0"/>
          <w:i w:val="0"/>
          <w:sz w:val="24"/>
          <w:spacing w:val="0"/>
          <w:w w:val="100"/>
          <w:rFonts/>
          <w:caps w:val="0"/>
        </w:rPr>
        <w:t>)</w:t>
      </w:r>
      <w:r w:rsidRPr="00FE003C">
        <w:rPr>
          <w:szCs w:val="24"/>
          <w:lang w:val="en-GB"/>
          <w:b w:val="0"/>
          <w:i w:val="0"/>
          <w:sz w:val="24"/>
          <w:spacing w:val="0"/>
          <w:w w:val="100"/>
          <w:rFonts/>
          <w:caps w:val="0"/>
        </w:rPr>
        <w:t> </w:t>
      </w:r>
      <w:r w:rsidRPr="00FE003C">
        <w:rPr>
          <w:szCs w:val="24"/>
          <w:lang w:val="en-GB"/>
          <w:b w:val="0"/>
          <w:i w:val="0"/>
          <w:sz w:val="24"/>
          <w:spacing w:val="0"/>
          <w:w w:val="100"/>
          <w:rFonts/>
          <w:caps w:val="0"/>
        </w:rPr>
        <w:t>(Akanni,</w:t>
      </w:r>
      <w:r w:rsidRPr="00FE003C">
        <w:rPr>
          <w:szCs w:val="24"/>
          <w:lang w:val="en-GB"/>
          <w:b w:val="0"/>
          <w:i w:val="0"/>
          <w:sz w:val="24"/>
          <w:spacing w:val="0"/>
          <w:w w:val="100"/>
          <w:rFonts/>
          <w:caps w:val="0"/>
        </w:rPr>
        <w:t> </w:t>
      </w:r>
      <w:r w:rsidRPr="00FE003C">
        <w:rPr>
          <w:szCs w:val="24"/>
          <w:lang w:val="en-GB"/>
          <w:b w:val="0"/>
          <w:i w:val="0"/>
          <w:sz w:val="24"/>
          <w:spacing w:val="0"/>
          <w:w w:val="100"/>
          <w:rFonts/>
          <w:caps w:val="0"/>
        </w:rPr>
        <w:t>1992).</w:t>
      </w:r>
    </w:p>
    <w:p w14:paraId="558D3ECD" w14:textId="77777777" w:rsidR="001A00D3" w:rsidRPr="00FE003C" w:rsidRDefault="001A00D3" w:rsidP="006F4DE1">
      <w:pPr>
        <w:spacing w:before="0" w:beforeAutospacing="0" w:after="0" w:afterAutospacing="0" w:lineRule="auto" w:line="360"/>
        <w:rPr>
          <w:szCs w:val="24"/>
          <w:b w:val="0"/>
          <w:i w:val="0"/>
          <w:sz w:val="24"/>
          <w:spacing w:val="0"/>
          <w:w w:val="100"/>
          <w:rFonts/>
          <w:caps w:val="0"/>
        </w:rPr>
        <w:snapToGrid w:val="0"/>
        <w:textAlignment w:val="baseline"/>
      </w:pPr>
      <w:r w:rsidRPr="005F0FD8">
        <w:rPr>
          <w:szCs w:val="24"/>
          <w:b w:val="0"/>
          <w:i w:val="0"/>
          <w:sz w:val="24"/>
          <w:spacing w:val="0"/>
          <w:w w:val="100"/>
          <w:rFonts/>
          <w:caps w:val="0"/>
        </w:rPr>
        <w:t>Ogun</w:t>
      </w:r>
      <w:r w:rsidRPr="005F0FD8">
        <w:rPr>
          <w:szCs w:val="24"/>
          <w:b w:val="0"/>
          <w:i w:val="0"/>
          <w:sz w:val="24"/>
          <w:spacing w:val="0"/>
          <w:w w:val="100"/>
          <w:rFonts/>
          <w:caps w:val="0"/>
        </w:rPr>
        <w:t> </w:t>
      </w:r>
      <w:r w:rsidRPr="005F0FD8">
        <w:rPr>
          <w:szCs w:val="24"/>
          <w:b w:val="0"/>
          <w:i w:val="0"/>
          <w:sz w:val="24"/>
          <w:spacing w:val="0"/>
          <w:w w:val="100"/>
          <w:rFonts/>
          <w:caps w:val="0"/>
        </w:rPr>
        <w:t>State,</w:t>
      </w:r>
      <w:r w:rsidRPr="005F0FD8">
        <w:rPr>
          <w:szCs w:val="24"/>
          <w:b w:val="0"/>
          <w:i w:val="0"/>
          <w:sz w:val="24"/>
          <w:spacing w:val="0"/>
          <w:w w:val="100"/>
          <w:rFonts/>
          <w:caps w:val="0"/>
        </w:rPr>
        <w:t> </w:t>
      </w:r>
      <w:r w:rsidRPr="005F0FD8">
        <w:rPr>
          <w:szCs w:val="24"/>
          <w:b w:val="0"/>
          <w:i w:val="0"/>
          <w:sz w:val="24"/>
          <w:spacing w:val="0"/>
          <w:w w:val="100"/>
          <w:rFonts/>
          <w:caps w:val="0"/>
        </w:rPr>
        <w:t>lie</w:t>
      </w:r>
      <w:r w:rsidRPr="005F0FD8">
        <w:rPr>
          <w:szCs w:val="24"/>
          <w:b w:val="0"/>
          <w:i w:val="0"/>
          <w:sz w:val="24"/>
          <w:spacing w:val="0"/>
          <w:w w:val="100"/>
          <w:rFonts/>
          <w:caps w:val="0"/>
        </w:rPr>
        <w:t> </w:t>
      </w:r>
      <w:r w:rsidRPr="005F0FD8">
        <w:rPr>
          <w:szCs w:val="24"/>
          <w:b w:val="0"/>
          <w:i w:val="0"/>
          <w:sz w:val="24"/>
          <w:spacing w:val="0"/>
          <w:w w:val="100"/>
          <w:rFonts/>
          <w:caps w:val="0"/>
        </w:rPr>
        <w:t>on</w:t>
      </w:r>
      <w:r w:rsidRPr="005F0FD8">
        <w:rPr>
          <w:szCs w:val="24"/>
          <w:b w:val="0"/>
          <w:i w:val="0"/>
          <w:sz w:val="24"/>
          <w:spacing w:val="0"/>
          <w:w w:val="100"/>
          <w:rFonts/>
          <w:caps w:val="0"/>
        </w:rPr>
        <w:t> </w:t>
      </w:r>
      <w:r w:rsidRPr="005F0FD8">
        <w:rPr>
          <w:szCs w:val="24"/>
          <w:b w:val="0"/>
          <w:i w:val="0"/>
          <w:sz w:val="24"/>
          <w:spacing w:val="0"/>
          <w:w w:val="100"/>
          <w:rFonts/>
          <w:caps w:val="0"/>
        </w:rPr>
        <w:t>the</w:t>
      </w:r>
      <w:r w:rsidRPr="005F0FD8">
        <w:rPr>
          <w:szCs w:val="24"/>
          <w:b w:val="0"/>
          <w:i w:val="0"/>
          <w:sz w:val="24"/>
          <w:spacing w:val="0"/>
          <w:w w:val="100"/>
          <w:rFonts/>
          <w:caps w:val="0"/>
        </w:rPr>
        <w:t> </w:t>
      </w:r>
      <w:r w:rsidRPr="005F0FD8">
        <w:rPr>
          <w:szCs w:val="24"/>
          <w:b w:val="0"/>
          <w:i w:val="0"/>
          <w:sz w:val="24"/>
          <w:spacing w:val="0"/>
          <w:w w:val="100"/>
          <w:rFonts/>
          <w:caps w:val="0"/>
        </w:rPr>
        <w:t>geographical</w:t>
      </w:r>
      <w:r w:rsidRPr="005F0FD8">
        <w:rPr>
          <w:szCs w:val="24"/>
          <w:b w:val="0"/>
          <w:i w:val="0"/>
          <w:sz w:val="24"/>
          <w:spacing w:val="0"/>
          <w:w w:val="100"/>
          <w:rFonts/>
          <w:caps w:val="0"/>
        </w:rPr>
        <w:t> </w:t>
      </w:r>
      <w:r w:rsidRPr="005F0FD8">
        <w:rPr>
          <w:szCs w:val="24"/>
          <w:b w:val="0"/>
          <w:i w:val="0"/>
          <w:sz w:val="24"/>
          <w:spacing w:val="0"/>
          <w:w w:val="100"/>
          <w:rFonts/>
          <w:caps w:val="0"/>
        </w:rPr>
        <w:t>coordinate</w:t>
      </w:r>
      <w:r w:rsidRPr="005F0FD8">
        <w:rPr>
          <w:szCs w:val="24"/>
          <w:b w:val="0"/>
          <w:i w:val="0"/>
          <w:sz w:val="24"/>
          <w:spacing w:val="0"/>
          <w:w w:val="100"/>
          <w:rFonts/>
          <w:caps w:val="0"/>
        </w:rPr>
        <w:t> </w:t>
      </w:r>
      <w:r w:rsidRPr="005F0FD8">
        <w:rPr>
          <w:szCs w:val="24"/>
          <w:b w:val="0"/>
          <w:i w:val="0"/>
          <w:sz w:val="24"/>
          <w:spacing w:val="0"/>
          <w:w w:val="100"/>
          <w:rFonts/>
          <w:caps w:val="0"/>
        </w:rPr>
        <w:t>of</w:t>
      </w:r>
      <w:r w:rsidRPr="005F0FD8">
        <w:rPr>
          <w:szCs w:val="24"/>
          <w:b w:val="0"/>
          <w:i w:val="0"/>
          <w:sz w:val="24"/>
          <w:spacing w:val="0"/>
          <w:w w:val="100"/>
          <w:rFonts/>
          <w:caps w:val="0"/>
        </w:rPr>
        <w:t> </w:t>
      </w:r>
      <w:r w:rsidRPr="005F0FD8">
        <w:rPr>
          <w:szCs w:val="24"/>
          <w:b w:val="0"/>
          <w:i w:val="0"/>
          <w:sz w:val="24"/>
          <w:spacing w:val="0"/>
          <w:w w:val="100"/>
          <w:rFonts/>
          <w:caps w:val="0"/>
        </w:rPr>
        <w:t>Latitude</w:t>
      </w:r>
      <w:r w:rsidRPr="005F0FD8">
        <w:rPr>
          <w:szCs w:val="24"/>
          <w:b w:val="0"/>
          <w:i w:val="0"/>
          <w:sz w:val="24"/>
          <w:spacing w:val="0"/>
          <w:w w:val="100"/>
          <w:rFonts/>
          <w:caps w:val="0"/>
        </w:rPr>
        <w:t> </w:t>
      </w:r>
      <w:r w:rsidRPr="005F0FD8">
        <w:rPr>
          <w:szCs w:val="24"/>
          <w:b w:val="0"/>
          <w:i w:val="0"/>
          <w:sz w:val="24"/>
          <w:spacing w:val="0"/>
          <w:w w:val="100"/>
          <w:rFonts/>
          <w:caps w:val="0"/>
        </w:rPr>
        <w:t>6.2º</w:t>
      </w:r>
      <w:r w:rsidRPr="005F0FD8">
        <w:rPr>
          <w:szCs w:val="24"/>
          <w:b w:val="0"/>
          <w:i w:val="0"/>
          <w:sz w:val="24"/>
          <w:spacing w:val="0"/>
          <w:w w:val="100"/>
          <w:rFonts/>
          <w:caps w:val="0"/>
        </w:rPr>
        <w:t> </w:t>
      </w:r>
      <w:r w:rsidRPr="005F0FD8">
        <w:rPr>
          <w:szCs w:val="24"/>
          <w:b w:val="0"/>
          <w:i w:val="0"/>
          <w:sz w:val="24"/>
          <w:spacing w:val="0"/>
          <w:w w:val="100"/>
          <w:rFonts/>
          <w:caps w:val="0"/>
        </w:rPr>
        <w:t>N</w:t>
      </w:r>
      <w:r w:rsidRPr="005F0FD8">
        <w:rPr>
          <w:szCs w:val="24"/>
          <w:b w:val="0"/>
          <w:i w:val="0"/>
          <w:sz w:val="24"/>
          <w:spacing w:val="0"/>
          <w:w w:val="100"/>
          <w:rFonts/>
          <w:caps w:val="0"/>
        </w:rPr>
        <w:t> </w:t>
      </w:r>
      <w:r w:rsidRPr="005F0FD8">
        <w:rPr>
          <w:szCs w:val="24"/>
          <w:b w:val="0"/>
          <w:i w:val="0"/>
          <w:sz w:val="24"/>
          <w:spacing w:val="0"/>
          <w:w w:val="100"/>
          <w:rFonts/>
          <w:caps w:val="0"/>
        </w:rPr>
        <w:t>to</w:t>
      </w:r>
      <w:r w:rsidRPr="005F0FD8">
        <w:rPr>
          <w:szCs w:val="24"/>
          <w:b w:val="0"/>
          <w:i w:val="0"/>
          <w:sz w:val="24"/>
          <w:spacing w:val="0"/>
          <w:w w:val="100"/>
          <w:rFonts/>
          <w:caps w:val="0"/>
        </w:rPr>
        <w:t> </w:t>
      </w:r>
      <w:r w:rsidRPr="005F0FD8">
        <w:rPr>
          <w:szCs w:val="24"/>
          <w:b w:val="0"/>
          <w:i w:val="0"/>
          <w:sz w:val="24"/>
          <w:spacing w:val="0"/>
          <w:w w:val="100"/>
          <w:rFonts/>
          <w:caps w:val="0"/>
        </w:rPr>
        <w:t>7.8º</w:t>
      </w:r>
      <w:r w:rsidRPr="005F0FD8">
        <w:rPr>
          <w:szCs w:val="24"/>
          <w:b w:val="0"/>
          <w:i w:val="0"/>
          <w:sz w:val="24"/>
          <w:spacing w:val="0"/>
          <w:w w:val="100"/>
          <w:rFonts/>
          <w:caps w:val="0"/>
        </w:rPr>
        <w:t> </w:t>
      </w:r>
      <w:r w:rsidRPr="005F0FD8">
        <w:rPr>
          <w:szCs w:val="24"/>
          <w:b w:val="0"/>
          <w:i w:val="0"/>
          <w:sz w:val="24"/>
          <w:spacing w:val="0"/>
          <w:w w:val="100"/>
          <w:rFonts/>
          <w:caps w:val="0"/>
        </w:rPr>
        <w:t>N</w:t>
      </w:r>
      <w:r w:rsidRPr="005F0FD8">
        <w:rPr>
          <w:szCs w:val="24"/>
          <w:b w:val="0"/>
          <w:i w:val="0"/>
          <w:sz w:val="24"/>
          <w:spacing w:val="0"/>
          <w:w w:val="100"/>
          <w:rFonts/>
          <w:caps w:val="0"/>
        </w:rPr>
        <w:t> </w:t>
      </w:r>
      <w:r w:rsidRPr="005F0FD8">
        <w:rPr>
          <w:szCs w:val="24"/>
          <w:b w:val="0"/>
          <w:i w:val="0"/>
          <w:sz w:val="24"/>
          <w:spacing w:val="0"/>
          <w:w w:val="100"/>
          <w:rFonts/>
          <w:caps w:val="0"/>
        </w:rPr>
        <w:t>and</w:t>
      </w:r>
      <w:r w:rsidRPr="005F0FD8">
        <w:rPr>
          <w:szCs w:val="24"/>
          <w:b w:val="0"/>
          <w:i w:val="0"/>
          <w:sz w:val="24"/>
          <w:spacing w:val="0"/>
          <w:w w:val="100"/>
          <w:rFonts/>
          <w:caps w:val="0"/>
        </w:rPr>
        <w:t> </w:t>
      </w:r>
      <w:r w:rsidRPr="005F0FD8">
        <w:rPr>
          <w:szCs w:val="24"/>
          <w:b w:val="0"/>
          <w:i w:val="0"/>
          <w:sz w:val="24"/>
          <w:spacing w:val="0"/>
          <w:w w:val="100"/>
          <w:rFonts/>
          <w:caps w:val="0"/>
        </w:rPr>
        <w:t>Longitu</w:t>
      </w:r>
      <w:r w:rsidRPr="00FE003C">
        <w:rPr>
          <w:szCs w:val="24"/>
          <w:b w:val="0"/>
          <w:i w:val="0"/>
          <w:sz w:val="24"/>
          <w:spacing w:val="0"/>
          <w:w w:val="100"/>
          <w:rFonts/>
          <w:caps w:val="0"/>
        </w:rPr>
        <w:t>de</w:t>
      </w:r>
      <w:r w:rsidRPr="00FE003C">
        <w:rPr>
          <w:szCs w:val="24"/>
          <w:b w:val="0"/>
          <w:i w:val="0"/>
          <w:sz w:val="24"/>
          <w:spacing w:val="0"/>
          <w:w w:val="100"/>
          <w:rFonts/>
          <w:caps w:val="0"/>
        </w:rPr>
        <w:t> </w:t>
      </w:r>
      <w:r w:rsidRPr="00FE003C">
        <w:rPr>
          <w:szCs w:val="24"/>
          <w:b w:val="0"/>
          <w:i w:val="0"/>
          <w:sz w:val="24"/>
          <w:spacing w:val="0"/>
          <w:w w:val="100"/>
          <w:rFonts/>
          <w:caps w:val="0"/>
        </w:rPr>
        <w:t>3.0º</w:t>
      </w:r>
      <w:r w:rsidRPr="00FE003C">
        <w:rPr>
          <w:szCs w:val="24"/>
          <w:b w:val="0"/>
          <w:i w:val="0"/>
          <w:sz w:val="24"/>
          <w:spacing w:val="0"/>
          <w:w w:val="100"/>
          <w:rFonts/>
          <w:caps w:val="0"/>
        </w:rPr>
        <w:t> </w:t>
      </w:r>
      <w:r w:rsidRPr="00FE003C">
        <w:rPr>
          <w:szCs w:val="24"/>
          <w:b w:val="0"/>
          <w:i w:val="0"/>
          <w:sz w:val="24"/>
          <w:spacing w:val="0"/>
          <w:w w:val="100"/>
          <w:rFonts/>
          <w:caps w:val="0"/>
        </w:rPr>
        <w:t>E</w:t>
      </w:r>
      <w:r w:rsidRPr="00FE003C">
        <w:rPr>
          <w:szCs w:val="24"/>
          <w:b w:val="0"/>
          <w:i w:val="0"/>
          <w:sz w:val="24"/>
          <w:spacing w:val="0"/>
          <w:w w:val="100"/>
          <w:rFonts/>
          <w:caps w:val="0"/>
        </w:rPr>
        <w:t> </w:t>
      </w:r>
      <w:r w:rsidRPr="00FE003C">
        <w:rPr>
          <w:szCs w:val="24"/>
          <w:b w:val="0"/>
          <w:i w:val="0"/>
          <w:sz w:val="24"/>
          <w:spacing w:val="0"/>
          <w:w w:val="100"/>
          <w:rFonts/>
          <w:caps w:val="0"/>
        </w:rPr>
        <w:t>to</w:t>
      </w:r>
      <w:r w:rsidRPr="00FE003C">
        <w:rPr>
          <w:szCs w:val="24"/>
          <w:b w:val="0"/>
          <w:i w:val="0"/>
          <w:sz w:val="24"/>
          <w:spacing w:val="0"/>
          <w:w w:val="100"/>
          <w:rFonts/>
          <w:caps w:val="0"/>
        </w:rPr>
        <w:t> </w:t>
      </w:r>
      <w:r w:rsidRPr="00FE003C">
        <w:rPr>
          <w:szCs w:val="24"/>
          <w:b w:val="0"/>
          <w:i w:val="0"/>
          <w:sz w:val="24"/>
          <w:spacing w:val="0"/>
          <w:w w:val="100"/>
          <w:rFonts/>
          <w:caps w:val="0"/>
        </w:rPr>
        <w:t>5.0º</w:t>
      </w:r>
      <w:r w:rsidRPr="00FE003C">
        <w:rPr>
          <w:szCs w:val="24"/>
          <w:b w:val="0"/>
          <w:i w:val="0"/>
          <w:sz w:val="24"/>
          <w:spacing w:val="0"/>
          <w:w w:val="100"/>
          <w:rFonts/>
          <w:caps w:val="0"/>
        </w:rPr>
        <w:t> </w:t>
      </w:r>
      <w:r w:rsidRPr="00FE003C">
        <w:rPr>
          <w:szCs w:val="24"/>
          <w:b w:val="0"/>
          <w:i w:val="0"/>
          <w:sz w:val="24"/>
          <w:spacing w:val="0"/>
          <w:w w:val="100"/>
          <w:rFonts/>
          <w:caps w:val="0"/>
        </w:rPr>
        <w:t>E,</w:t>
      </w:r>
      <w:r w:rsidRPr="00FE003C">
        <w:rPr>
          <w:szCs w:val="24"/>
          <w:b w:val="0"/>
          <w:i w:val="0"/>
          <w:sz w:val="24"/>
          <w:spacing w:val="0"/>
          <w:w w:val="100"/>
          <w:rFonts/>
          <w:caps w:val="0"/>
        </w:rPr>
        <w:t> </w:t>
      </w:r>
      <w:r w:rsidRPr="00FE003C">
        <w:rPr>
          <w:szCs w:val="24"/>
          <w:b w:val="0"/>
          <w:i w:val="0"/>
          <w:sz w:val="24"/>
          <w:spacing w:val="0"/>
          <w:w w:val="100"/>
          <w:rFonts/>
          <w:caps w:val="0"/>
        </w:rPr>
        <w:t>tropical</w:t>
      </w:r>
      <w:r w:rsidRPr="00FE003C">
        <w:rPr>
          <w:szCs w:val="24"/>
          <w:b w:val="0"/>
          <w:i w:val="0"/>
          <w:sz w:val="24"/>
          <w:spacing w:val="0"/>
          <w:w w:val="100"/>
          <w:rFonts/>
          <w:caps w:val="0"/>
        </w:rPr>
        <w:t> </w:t>
      </w:r>
      <w:r w:rsidRPr="00FE003C">
        <w:rPr>
          <w:szCs w:val="24"/>
          <w:b w:val="0"/>
          <w:i w:val="0"/>
          <w:sz w:val="24"/>
          <w:spacing w:val="0"/>
          <w:w w:val="100"/>
          <w:rFonts/>
          <w:caps w:val="0"/>
        </w:rPr>
        <w:t>rainforest</w:t>
      </w:r>
      <w:r w:rsidRPr="00FE003C">
        <w:rPr>
          <w:szCs w:val="24"/>
          <w:b w:val="0"/>
          <w:i w:val="0"/>
          <w:sz w:val="24"/>
          <w:spacing w:val="0"/>
          <w:w w:val="100"/>
          <w:rFonts/>
          <w:caps w:val="0"/>
        </w:rPr>
        <w:t> </w:t>
      </w:r>
      <w:r w:rsidRPr="00FE003C">
        <w:rPr>
          <w:szCs w:val="24"/>
          <w:b w:val="0"/>
          <w:i w:val="0"/>
          <w:sz w:val="24"/>
          <w:spacing w:val="0"/>
          <w:w w:val="100"/>
          <w:rFonts/>
          <w:caps w:val="0"/>
        </w:rPr>
        <w:t>region,</w:t>
      </w:r>
      <w:r w:rsidRPr="00FE003C">
        <w:rPr>
          <w:szCs w:val="24"/>
          <w:b w:val="0"/>
          <w:i w:val="0"/>
          <w:sz w:val="24"/>
          <w:spacing w:val="0"/>
          <w:w w:val="100"/>
          <w:rFonts/>
          <w:caps w:val="0"/>
        </w:rPr>
        <w:t> </w:t>
      </w:r>
      <w:r w:rsidRPr="00FE003C">
        <w:rPr>
          <w:szCs w:val="24"/>
          <w:b w:val="0"/>
          <w:i w:val="0"/>
          <w:sz w:val="24"/>
          <w:spacing w:val="0"/>
          <w:w w:val="100"/>
          <w:rFonts/>
          <w:caps w:val="0"/>
        </w:rPr>
        <w:t>southwestern,</w:t>
      </w:r>
      <w:r w:rsidRPr="00FE003C">
        <w:rPr>
          <w:szCs w:val="24"/>
          <w:b w:val="0"/>
          <w:i w:val="0"/>
          <w:sz w:val="24"/>
          <w:spacing w:val="0"/>
          <w:w w:val="100"/>
          <w:rFonts/>
          <w:caps w:val="0"/>
        </w:rPr>
        <w:t> </w:t>
      </w:r>
      <w:r w:rsidRPr="00FE003C">
        <w:rPr>
          <w:szCs w:val="24"/>
          <w:b w:val="0"/>
          <w:i w:val="0"/>
          <w:sz w:val="24"/>
          <w:spacing w:val="0"/>
          <w:w w:val="100"/>
          <w:rFonts/>
          <w:caps w:val="0"/>
        </w:rPr>
        <w:t>Nigeria</w:t>
      </w:r>
      <w:r w:rsidRPr="00FE003C">
        <w:rPr>
          <w:szCs w:val="24"/>
          <w:b w:val="0"/>
          <w:i w:val="0"/>
          <w:sz w:val="24"/>
          <w:spacing w:val="0"/>
          <w:w w:val="100"/>
          <w:rFonts/>
          <w:caps w:val="0"/>
        </w:rPr>
        <w:t> </w:t>
      </w:r>
      <w:r>
        <w:rPr>
          <w:szCs w:val="24"/>
          <w:b w:val="0"/>
          <w:i w:val="0"/>
          <w:sz w:val="24"/>
          <w:spacing w:val="0"/>
          <w:w w:val="100"/>
          <w:rFonts/>
          <w:caps w:val="0"/>
        </w:rPr>
        <w:t>(Badmus</w:t>
      </w:r>
      <w:r>
        <w:rPr>
          <w:szCs w:val="24"/>
          <w:b w:val="0"/>
          <w:i w:val="0"/>
          <w:sz w:val="24"/>
          <w:spacing w:val="0"/>
          <w:w w:val="100"/>
          <w:rFonts/>
          <w:caps w:val="0"/>
        </w:rPr>
        <w:t> </w:t>
      </w:r>
      <w:r>
        <w:rPr>
          <w:szCs w:val="24"/>
          <w:b w:val="0"/>
          <w:i w:val="0"/>
          <w:sz w:val="24"/>
          <w:spacing w:val="0"/>
          <w:w w:val="100"/>
          <w:rFonts/>
          <w:caps w:val="0"/>
        </w:rPr>
        <w:t>&amp;</w:t>
      </w:r>
      <w:r>
        <w:rPr>
          <w:szCs w:val="24"/>
          <w:b w:val="0"/>
          <w:i w:val="0"/>
          <w:sz w:val="24"/>
          <w:spacing w:val="0"/>
          <w:w w:val="100"/>
          <w:rFonts/>
          <w:caps w:val="0"/>
        </w:rPr>
        <w:t> </w:t>
      </w:r>
      <w:r>
        <w:rPr>
          <w:szCs w:val="24"/>
          <w:b w:val="0"/>
          <w:i w:val="0"/>
          <w:sz w:val="24"/>
          <w:spacing w:val="0"/>
          <w:w w:val="100"/>
          <w:rFonts/>
          <w:caps w:val="0"/>
        </w:rPr>
        <w:t>Olatinsu,</w:t>
      </w:r>
      <w:r>
        <w:rPr>
          <w:szCs w:val="24"/>
          <w:b w:val="0"/>
          <w:i w:val="0"/>
          <w:sz w:val="24"/>
          <w:spacing w:val="0"/>
          <w:w w:val="100"/>
          <w:rFonts/>
          <w:caps w:val="0"/>
        </w:rPr>
        <w:t> </w:t>
      </w:r>
      <w:r>
        <w:rPr>
          <w:szCs w:val="24"/>
          <w:b w:val="0"/>
          <w:i w:val="0"/>
          <w:sz w:val="24"/>
          <w:spacing w:val="0"/>
          <w:w w:val="100"/>
          <w:rFonts/>
          <w:caps w:val="0"/>
        </w:rPr>
        <w:t>2009)</w:t>
      </w:r>
      <w:r w:rsidRPr="00FE003C">
        <w:rPr>
          <w:szCs w:val="24"/>
          <w:b w:val="0"/>
          <w:i w:val="0"/>
          <w:sz w:val="24"/>
          <w:spacing w:val="0"/>
          <w:w w:val="100"/>
          <w:rFonts/>
          <w:caps w:val="0"/>
        </w:rPr>
        <w:t>.</w:t>
      </w:r>
      <w:r w:rsidRPr="00FE003C">
        <w:rPr>
          <w:szCs w:val="24"/>
          <w:b w:val="0"/>
          <w:i w:val="0"/>
          <w:sz w:val="24"/>
          <w:spacing w:val="0"/>
          <w:w w:val="100"/>
          <w:rFonts/>
          <w:caps w:val="0"/>
        </w:rPr>
        <w:t> </w:t>
      </w:r>
      <w:r w:rsidR="00956BE0" w:rsidRPr="00FE003C">
        <w:fldChar w:fldCharType="begin" w:fldLock="1"/>
        <w:rPr>
          <w:szCs w:val="24"/>
          <w:b w:val="0"/>
          <w:i w:val="0"/>
          <w:sz w:val="24"/>
          <w:spacing w:val="0"/>
          <w:w w:val="100"/>
          <w:rFonts/>
          <w:caps w:val="0"/>
        </w:rPr>
      </w:r>
    </w:p>
    <w:p w14:paraId="26AF2A4C" w14:textId="77777777" w:rsidR="001A00D3" w:rsidRPr="00FA4380" w:rsidRDefault="00E06E8D" w:rsidP="00420CFE">
      <w:pPr>
        <w:spacing w:before="0" w:beforeAutospacing="0" w:after="0" w:afterAutospacing="0" w:lineRule="auto" w:line="360"/>
        <w:rPr>
          <w:szCs w:val="24"/>
          <w:b w:val="0"/>
          <w:i w:val="0"/>
          <w:sz w:val="24"/>
          <w:spacing w:val="0"/>
          <w:w w:val="100"/>
          <w:rFonts/>
          <w:caps w:val="0"/>
        </w:rPr>
        <w:snapToGrid w:val="0"/>
        <w:textAlignment w:val="baseline"/>
      </w:pPr>
      <w:r w:rsidRPr="00FA4380">
        <w:rPr>
          <w:szCs w:val="24"/>
          <w:b w:val="0"/>
          <w:i w:val="0"/>
          <w:sz w:val="24"/>
          <w:spacing w:val="0"/>
          <w:w w:val="100"/>
          <w:rFonts/>
          <w:caps w:val="0"/>
        </w:rPr>
        <w:t>.</w:t>
      </w:r>
      <w:r w:rsidR="001A00D3" w:rsidRPr="00FA4380">
        <w:rPr>
          <w:szCs w:val="24"/>
          <w:b w:val="0"/>
          <w:i w:val="0"/>
          <w:sz w:val="24"/>
          <w:spacing w:val="0"/>
          <w:w w:val="100"/>
          <w:rFonts/>
          <w:caps w:val="0"/>
        </w:rPr>
        <w:t>.</w:t>
      </w:r>
      <w:r w:rsidR="001A00D3" w:rsidRPr="00FA4380">
        <w:rPr>
          <w:szCs w:val="24"/>
          <w:b w:val="0"/>
          <w:i w:val="0"/>
          <w:sz w:val="24"/>
          <w:spacing w:val="0"/>
          <w:w w:val="100"/>
          <w:rFonts/>
          <w:caps w:val="0"/>
        </w:rPr>
        <w:t> </w:t>
      </w:r>
    </w:p>
    <w:p w14:paraId="28F667B3" w14:textId="77777777" w:rsidR="00420CFE" w:rsidRPr="00FA4380" w:rsidRDefault="001A00D3" w:rsidP="00420CFE">
      <w:pPr>
        <w:spacing w:before="0" w:beforeAutospacing="0" w:after="0" w:afterAutospacing="0" w:lineRule="auto" w:line="360"/>
        <w:rPr>
          <w:szCs w:val="24"/>
          <w:b w:val="0"/>
          <w:i w:val="0"/>
          <w:sz w:val="24"/>
          <w:spacing w:val="0"/>
          <w:w w:val="100"/>
          <w:rFonts/>
          <w:caps w:val="0"/>
        </w:rPr>
        <w:snapToGrid w:val="0"/>
        <w:textAlignment w:val="baseline"/>
      </w:pPr>
      <w:r w:rsidRPr="00600F9A">
        <w:rPr>
          <w:szCs w:val="24"/>
          <w:b w:val="0"/>
          <w:i w:val="0"/>
          <w:sz w:val="24"/>
          <w:spacing w:val="0"/>
          <w:w w:val="100"/>
          <w:rFonts/>
          <w:caps w:val="0"/>
        </w:rPr>
        <w:t>Abeokuta,</w:t>
      </w:r>
      <w:r w:rsidRPr="00600F9A">
        <w:rPr>
          <w:szCs w:val="24"/>
          <w:b w:val="0"/>
          <w:i w:val="0"/>
          <w:sz w:val="24"/>
          <w:spacing w:val="0"/>
          <w:w w:val="100"/>
          <w:rFonts/>
          <w:caps w:val="0"/>
        </w:rPr>
        <w:t> </w:t>
      </w:r>
      <w:r w:rsidRPr="00600F9A">
        <w:rPr>
          <w:szCs w:val="24"/>
          <w:b w:val="0"/>
          <w:i w:val="0"/>
          <w:sz w:val="24"/>
          <w:spacing w:val="0"/>
          <w:w w:val="100"/>
          <w:rFonts/>
          <w:caps w:val="0"/>
        </w:rPr>
        <w:t>the</w:t>
      </w:r>
      <w:r w:rsidRPr="00600F9A">
        <w:rPr>
          <w:szCs w:val="24"/>
          <w:b w:val="0"/>
          <w:i w:val="0"/>
          <w:sz w:val="24"/>
          <w:spacing w:val="0"/>
          <w:w w:val="100"/>
          <w:rFonts/>
          <w:caps w:val="0"/>
        </w:rPr>
        <w:t> </w:t>
      </w:r>
      <w:r w:rsidRPr="00600F9A">
        <w:rPr>
          <w:szCs w:val="24"/>
          <w:b w:val="0"/>
          <w:i w:val="0"/>
          <w:sz w:val="24"/>
          <w:spacing w:val="0"/>
          <w:w w:val="100"/>
          <w:rFonts/>
          <w:caps w:val="0"/>
        </w:rPr>
        <w:t>capital</w:t>
      </w:r>
      <w:r w:rsidRPr="00600F9A">
        <w:rPr>
          <w:szCs w:val="24"/>
          <w:b w:val="0"/>
          <w:i w:val="0"/>
          <w:sz w:val="24"/>
          <w:spacing w:val="0"/>
          <w:w w:val="100"/>
          <w:rFonts/>
          <w:caps w:val="0"/>
        </w:rPr>
        <w:t> </w:t>
      </w:r>
      <w:r w:rsidRPr="00600F9A">
        <w:rPr>
          <w:szCs w:val="24"/>
          <w:b w:val="0"/>
          <w:i w:val="0"/>
          <w:sz w:val="24"/>
          <w:spacing w:val="0"/>
          <w:w w:val="100"/>
          <w:rFonts/>
          <w:caps w:val="0"/>
        </w:rPr>
        <w:t>of</w:t>
      </w:r>
      <w:r w:rsidRPr="00600F9A">
        <w:rPr>
          <w:szCs w:val="24"/>
          <w:b w:val="0"/>
          <w:i w:val="0"/>
          <w:sz w:val="24"/>
          <w:spacing w:val="0"/>
          <w:w w:val="100"/>
          <w:rFonts/>
          <w:caps w:val="0"/>
        </w:rPr>
        <w:t> </w:t>
      </w:r>
      <w:r w:rsidRPr="00600F9A">
        <w:rPr>
          <w:szCs w:val="24"/>
          <w:b w:val="0"/>
          <w:i w:val="0"/>
          <w:sz w:val="24"/>
          <w:spacing w:val="0"/>
          <w:w w:val="100"/>
          <w:rFonts/>
          <w:caps w:val="0"/>
        </w:rPr>
        <w:t>Ogun</w:t>
      </w:r>
      <w:r w:rsidRPr="00600F9A">
        <w:rPr>
          <w:szCs w:val="24"/>
          <w:b w:val="0"/>
          <w:i w:val="0"/>
          <w:sz w:val="24"/>
          <w:spacing w:val="0"/>
          <w:w w:val="100"/>
          <w:rFonts/>
          <w:caps w:val="0"/>
        </w:rPr>
        <w:t> </w:t>
      </w:r>
      <w:r w:rsidRPr="00600F9A">
        <w:rPr>
          <w:szCs w:val="24"/>
          <w:b w:val="0"/>
          <w:i w:val="0"/>
          <w:sz w:val="24"/>
          <w:spacing w:val="0"/>
          <w:w w:val="100"/>
          <w:rFonts/>
          <w:caps w:val="0"/>
        </w:rPr>
        <w:t>State,</w:t>
      </w:r>
      <w:r w:rsidRPr="00600F9A">
        <w:rPr>
          <w:szCs w:val="24"/>
          <w:b w:val="0"/>
          <w:i w:val="0"/>
          <w:sz w:val="24"/>
          <w:spacing w:val="0"/>
          <w:w w:val="100"/>
          <w:rFonts/>
          <w:caps w:val="0"/>
        </w:rPr>
        <w:t> </w:t>
      </w:r>
      <w:r w:rsidRPr="00600F9A">
        <w:rPr>
          <w:szCs w:val="24"/>
          <w:b w:val="0"/>
          <w:i w:val="0"/>
          <w:sz w:val="24"/>
          <w:spacing w:val="0"/>
          <w:w w:val="100"/>
          <w:rFonts/>
          <w:caps w:val="0"/>
        </w:rPr>
        <w:t>is</w:t>
      </w:r>
      <w:r w:rsidRPr="00600F9A">
        <w:rPr>
          <w:szCs w:val="24"/>
          <w:b w:val="0"/>
          <w:i w:val="0"/>
          <w:sz w:val="24"/>
          <w:spacing w:val="0"/>
          <w:w w:val="100"/>
          <w:rFonts/>
          <w:caps w:val="0"/>
        </w:rPr>
        <w:t> </w:t>
      </w:r>
      <w:r w:rsidRPr="00600F9A">
        <w:rPr>
          <w:szCs w:val="24"/>
          <w:b w:val="0"/>
          <w:i w:val="0"/>
          <w:sz w:val="24"/>
          <w:spacing w:val="0"/>
          <w:w w:val="100"/>
          <w:rFonts/>
          <w:caps w:val="0"/>
        </w:rPr>
        <w:t>the</w:t>
      </w:r>
      <w:r w:rsidRPr="00600F9A">
        <w:rPr>
          <w:szCs w:val="24"/>
          <w:b w:val="0"/>
          <w:i w:val="0"/>
          <w:sz w:val="24"/>
          <w:spacing w:val="0"/>
          <w:w w:val="100"/>
          <w:rFonts/>
          <w:caps w:val="0"/>
        </w:rPr>
        <w:t> </w:t>
      </w:r>
      <w:r w:rsidRPr="00600F9A">
        <w:rPr>
          <w:szCs w:val="24"/>
          <w:b w:val="0"/>
          <w:i w:val="0"/>
          <w:sz w:val="24"/>
          <w:spacing w:val="0"/>
          <w:w w:val="100"/>
          <w:rFonts/>
          <w:caps w:val="0"/>
        </w:rPr>
        <w:t>most</w:t>
      </w:r>
      <w:r w:rsidRPr="00600F9A">
        <w:rPr>
          <w:szCs w:val="24"/>
          <w:b w:val="0"/>
          <w:i w:val="0"/>
          <w:sz w:val="24"/>
          <w:spacing w:val="0"/>
          <w:w w:val="100"/>
          <w:rFonts/>
          <w:caps w:val="0"/>
        </w:rPr>
        <w:t> </w:t>
      </w:r>
      <w:r w:rsidRPr="00600F9A">
        <w:rPr>
          <w:szCs w:val="24"/>
          <w:b w:val="0"/>
          <w:i w:val="0"/>
          <w:sz w:val="24"/>
          <w:spacing w:val="0"/>
          <w:w w:val="100"/>
          <w:rFonts/>
          <w:caps w:val="0"/>
        </w:rPr>
        <w:t>prominent</w:t>
      </w:r>
      <w:r w:rsidRPr="00600F9A">
        <w:rPr>
          <w:szCs w:val="24"/>
          <w:b w:val="0"/>
          <w:i w:val="0"/>
          <w:sz w:val="24"/>
          <w:spacing w:val="0"/>
          <w:w w:val="100"/>
          <w:rFonts/>
          <w:caps w:val="0"/>
        </w:rPr>
        <w:t> </w:t>
      </w:r>
      <w:r w:rsidRPr="00600F9A">
        <w:rPr>
          <w:szCs w:val="24"/>
          <w:b w:val="0"/>
          <w:i w:val="0"/>
          <w:sz w:val="24"/>
          <w:spacing w:val="0"/>
          <w:w w:val="100"/>
          <w:rFonts/>
          <w:caps w:val="0"/>
        </w:rPr>
        <w:t>urban</w:t>
      </w:r>
      <w:r w:rsidRPr="00600F9A">
        <w:rPr>
          <w:szCs w:val="24"/>
          <w:b w:val="0"/>
          <w:i w:val="0"/>
          <w:sz w:val="24"/>
          <w:spacing w:val="0"/>
          <w:w w:val="100"/>
          <w:rFonts/>
          <w:caps w:val="0"/>
        </w:rPr>
        <w:t> </w:t>
      </w:r>
      <w:r w:rsidRPr="00600F9A">
        <w:rPr>
          <w:szCs w:val="24"/>
          <w:b w:val="0"/>
          <w:i w:val="0"/>
          <w:sz w:val="24"/>
          <w:spacing w:val="0"/>
          <w:w w:val="100"/>
          <w:rFonts/>
          <w:caps w:val="0"/>
        </w:rPr>
        <w:t>settlement</w:t>
      </w:r>
      <w:r w:rsidRPr="00600F9A">
        <w:rPr>
          <w:szCs w:val="24"/>
          <w:b w:val="0"/>
          <w:i w:val="0"/>
          <w:sz w:val="24"/>
          <w:spacing w:val="0"/>
          <w:w w:val="100"/>
          <w:rFonts/>
          <w:caps w:val="0"/>
        </w:rPr>
        <w:t> </w:t>
      </w:r>
      <w:r w:rsidRPr="00600F9A">
        <w:rPr>
          <w:szCs w:val="24"/>
          <w:b w:val="0"/>
          <w:i w:val="0"/>
          <w:sz w:val="24"/>
          <w:spacing w:val="0"/>
          <w:w w:val="100"/>
          <w:rFonts/>
          <w:caps w:val="0"/>
        </w:rPr>
        <w:t>of</w:t>
      </w:r>
      <w:r w:rsidRPr="00600F9A">
        <w:rPr>
          <w:szCs w:val="24"/>
          <w:b w:val="0"/>
          <w:i w:val="0"/>
          <w:sz w:val="24"/>
          <w:spacing w:val="0"/>
          <w:w w:val="100"/>
          <w:rFonts/>
          <w:caps w:val="0"/>
        </w:rPr>
        <w:t> </w:t>
      </w:r>
      <w:r w:rsidRPr="00600F9A">
        <w:rPr>
          <w:szCs w:val="24"/>
          <w:b w:val="0"/>
          <w:i w:val="0"/>
          <w:sz w:val="24"/>
          <w:spacing w:val="0"/>
          <w:w w:val="100"/>
          <w:rFonts/>
          <w:caps w:val="0"/>
        </w:rPr>
        <w:t>the</w:t>
      </w:r>
      <w:r w:rsidRPr="00600F9A">
        <w:rPr>
          <w:szCs w:val="24"/>
          <w:b w:val="0"/>
          <w:i w:val="0"/>
          <w:sz w:val="24"/>
          <w:spacing w:val="0"/>
          <w:w w:val="100"/>
          <w:rFonts/>
          <w:caps w:val="0"/>
        </w:rPr>
        <w:t> </w:t>
      </w:r>
      <w:r w:rsidRPr="00600F9A">
        <w:rPr>
          <w:szCs w:val="24"/>
          <w:b w:val="0"/>
          <w:i w:val="0"/>
          <w:sz w:val="24"/>
          <w:spacing w:val="0"/>
          <w:w w:val="100"/>
          <w:rFonts/>
          <w:caps w:val="0"/>
        </w:rPr>
        <w:t>state</w:t>
      </w:r>
      <w:r w:rsidRPr="00600F9A">
        <w:rPr>
          <w:szCs w:val="24"/>
          <w:b w:val="0"/>
          <w:i w:val="0"/>
          <w:sz w:val="24"/>
          <w:spacing w:val="0"/>
          <w:w w:val="100"/>
          <w:rFonts/>
          <w:caps w:val="0"/>
        </w:rPr>
        <w:t> </w:t>
      </w:r>
      <w:r w:rsidRPr="00600F9A">
        <w:rPr>
          <w:szCs w:val="24"/>
          <w:b w:val="0"/>
          <w:i w:val="0"/>
          <w:sz w:val="24"/>
          <w:spacing w:val="0"/>
          <w:w w:val="100"/>
          <w:rFonts/>
          <w:caps w:val="0"/>
        </w:rPr>
        <w:t>an</w:t>
      </w:r>
      <w:r w:rsidR="00420CFE" w:rsidRPr="00600F9A">
        <w:rPr>
          <w:szCs w:val="24"/>
          <w:b w:val="0"/>
          <w:i w:val="0"/>
          <w:sz w:val="24"/>
          <w:spacing w:val="0"/>
          <w:w w:val="100"/>
          <w:rFonts/>
          <w:caps w:val="0"/>
        </w:rPr>
        <w:t>d</w:t>
      </w:r>
      <w:r w:rsidR="00420CFE" w:rsidRPr="00600F9A">
        <w:rPr>
          <w:szCs w:val="24"/>
          <w:b w:val="0"/>
          <w:i w:val="0"/>
          <w:sz w:val="24"/>
          <w:spacing w:val="0"/>
          <w:w w:val="100"/>
          <w:rFonts/>
          <w:caps w:val="0"/>
        </w:rPr>
        <w:t> </w:t>
      </w:r>
      <w:r w:rsidR="00420CFE" w:rsidRPr="00600F9A">
        <w:rPr>
          <w:szCs w:val="24"/>
          <w:b w:val="0"/>
          <w:i w:val="0"/>
          <w:sz w:val="24"/>
          <w:spacing w:val="0"/>
          <w:w w:val="100"/>
          <w:rFonts/>
          <w:caps w:val="0"/>
        </w:rPr>
        <w:t>lies</w:t>
      </w:r>
      <w:r w:rsidR="00420CFE" w:rsidRPr="00600F9A">
        <w:rPr>
          <w:szCs w:val="24"/>
          <w:b w:val="0"/>
          <w:i w:val="0"/>
          <w:sz w:val="24"/>
          <w:spacing w:val="0"/>
          <w:w w:val="100"/>
          <w:rFonts/>
          <w:caps w:val="0"/>
        </w:rPr>
        <w:t> </w:t>
      </w:r>
      <w:r w:rsidR="00420CFE" w:rsidRPr="00600F9A">
        <w:rPr>
          <w:szCs w:val="24"/>
          <w:b w:val="0"/>
          <w:i w:val="0"/>
          <w:sz w:val="24"/>
          <w:spacing w:val="0"/>
          <w:w w:val="100"/>
          <w:rFonts/>
          <w:caps w:val="0"/>
        </w:rPr>
        <w:t>within</w:t>
      </w:r>
      <w:r w:rsidR="00420CFE" w:rsidRPr="00600F9A">
        <w:rPr>
          <w:szCs w:val="24"/>
          <w:b w:val="0"/>
          <w:i w:val="0"/>
          <w:sz w:val="24"/>
          <w:spacing w:val="0"/>
          <w:w w:val="100"/>
          <w:rFonts/>
          <w:caps w:val="0"/>
        </w:rPr>
        <w:t> </w:t>
      </w:r>
      <w:r w:rsidR="00420CFE" w:rsidRPr="00600F9A">
        <w:rPr>
          <w:szCs w:val="24"/>
          <w:b w:val="0"/>
          <w:i w:val="0"/>
          <w:sz w:val="24"/>
          <w:spacing w:val="0"/>
          <w:w w:val="100"/>
          <w:rFonts/>
          <w:caps w:val="0"/>
        </w:rPr>
        <w:t>the</w:t>
      </w:r>
      <w:r w:rsidR="00420CFE" w:rsidRPr="00600F9A">
        <w:rPr>
          <w:szCs w:val="24"/>
          <w:b w:val="0"/>
          <w:i w:val="0"/>
          <w:sz w:val="24"/>
          <w:spacing w:val="0"/>
          <w:w w:val="100"/>
          <w:rFonts/>
          <w:caps w:val="0"/>
        </w:rPr>
        <w:t> </w:t>
      </w:r>
      <w:r w:rsidR="00420CFE" w:rsidRPr="00600F9A">
        <w:rPr>
          <w:szCs w:val="24"/>
          <w:b w:val="0"/>
          <w:i w:val="0"/>
          <w:sz w:val="24"/>
          <w:spacing w:val="0"/>
          <w:w w:val="100"/>
          <w:rFonts/>
          <w:caps w:val="0"/>
        </w:rPr>
        <w:t>southwestern</w:t>
      </w:r>
      <w:r w:rsidR="00420CFE" w:rsidRPr="00600F9A">
        <w:rPr>
          <w:szCs w:val="24"/>
          <w:b w:val="0"/>
          <w:i w:val="0"/>
          <w:sz w:val="24"/>
          <w:spacing w:val="0"/>
          <w:w w:val="100"/>
          <w:rFonts/>
          <w:caps w:val="0"/>
        </w:rPr>
        <w:t> </w:t>
      </w:r>
      <w:r w:rsidR="00420CFE" w:rsidRPr="00600F9A">
        <w:rPr>
          <w:szCs w:val="24"/>
          <w:b w:val="0"/>
          <w:i w:val="0"/>
          <w:sz w:val="24"/>
          <w:spacing w:val="0"/>
          <w:w w:val="100"/>
          <w:rFonts/>
          <w:caps w:val="0"/>
        </w:rPr>
        <w:t>basement</w:t>
      </w:r>
      <w:r w:rsidR="00420CFE" w:rsidRPr="00600F9A">
        <w:rPr>
          <w:szCs w:val="24"/>
          <w:b w:val="0"/>
          <w:i w:val="0"/>
          <w:sz w:val="24"/>
          <w:spacing w:val="0"/>
          <w:w w:val="100"/>
          <w:rFonts/>
          <w:caps w:val="0"/>
        </w:rPr>
        <w:t> </w:t>
      </w:r>
      <w:r w:rsidR="00420CFE" w:rsidRPr="00600F9A">
        <w:rPr>
          <w:szCs w:val="24"/>
          <w:b w:val="0"/>
          <w:i w:val="0"/>
          <w:sz w:val="24"/>
          <w:spacing w:val="0"/>
          <w:w w:val="100"/>
          <w:rFonts/>
          <w:caps w:val="0"/>
        </w:rPr>
        <w:t>c</w:t>
      </w:r>
      <w:r w:rsidRPr="00600F9A">
        <w:rPr>
          <w:szCs w:val="24"/>
          <w:b w:val="0"/>
          <w:i w:val="0"/>
          <w:sz w:val="24"/>
          <w:spacing w:val="0"/>
          <w:w w:val="100"/>
          <w:rFonts/>
          <w:caps w:val="0"/>
        </w:rPr>
        <w:t>omplex</w:t>
      </w:r>
      <w:r w:rsidRPr="00600F9A">
        <w:rPr>
          <w:szCs w:val="24"/>
          <w:b w:val="0"/>
          <w:i w:val="0"/>
          <w:sz w:val="24"/>
          <w:spacing w:val="0"/>
          <w:w w:val="100"/>
          <w:rFonts/>
          <w:caps w:val="0"/>
        </w:rPr>
        <w:t> </w:t>
      </w:r>
      <w:r w:rsidRPr="00600F9A">
        <w:rPr>
          <w:szCs w:val="24"/>
          <w:b w:val="0"/>
          <w:i w:val="0"/>
          <w:sz w:val="24"/>
          <w:spacing w:val="0"/>
          <w:w w:val="100"/>
          <w:rFonts/>
          <w:caps w:val="0"/>
        </w:rPr>
        <w:t>of</w:t>
      </w:r>
      <w:r w:rsidRPr="00600F9A">
        <w:rPr>
          <w:szCs w:val="24"/>
          <w:b w:val="0"/>
          <w:i w:val="0"/>
          <w:sz w:val="24"/>
          <w:spacing w:val="0"/>
          <w:w w:val="100"/>
          <w:rFonts/>
          <w:caps w:val="0"/>
        </w:rPr>
        <w:t> </w:t>
      </w:r>
      <w:r w:rsidRPr="00600F9A">
        <w:rPr>
          <w:szCs w:val="24"/>
          <w:b w:val="0"/>
          <w:i w:val="0"/>
          <w:sz w:val="24"/>
          <w:spacing w:val="0"/>
          <w:w w:val="100"/>
          <w:rFonts/>
          <w:caps w:val="0"/>
        </w:rPr>
        <w:t>Nigeria.</w:t>
      </w:r>
      <w:r w:rsidRPr="00600F9A">
        <w:rPr>
          <w:szCs w:val="24"/>
          <w:b w:val="0"/>
          <w:i w:val="0"/>
          <w:sz w:val="24"/>
          <w:spacing w:val="0"/>
          <w:w w:val="100"/>
          <w:rFonts/>
          <w:caps w:val="0"/>
        </w:rPr>
        <w:t> </w:t>
      </w:r>
      <w:r w:rsidRPr="00600F9A">
        <w:rPr>
          <w:szCs w:val="24"/>
          <w:b w:val="0"/>
          <w:i w:val="0"/>
          <w:sz w:val="24"/>
          <w:spacing w:val="0"/>
          <w:w w:val="100"/>
          <w:rFonts/>
          <w:caps w:val="0"/>
        </w:rPr>
        <w:t>Ogun</w:t>
      </w:r>
      <w:r w:rsidRPr="00600F9A">
        <w:rPr>
          <w:szCs w:val="24"/>
          <w:b w:val="0"/>
          <w:i w:val="0"/>
          <w:sz w:val="24"/>
          <w:spacing w:val="0"/>
          <w:w w:val="100"/>
          <w:rFonts/>
          <w:caps w:val="0"/>
        </w:rPr>
        <w:t> </w:t>
      </w:r>
      <w:r w:rsidRPr="00600F9A">
        <w:rPr>
          <w:szCs w:val="24"/>
          <w:b w:val="0"/>
          <w:i w:val="0"/>
          <w:sz w:val="24"/>
          <w:spacing w:val="0"/>
          <w:w w:val="100"/>
          <w:rFonts/>
          <w:caps w:val="0"/>
        </w:rPr>
        <w:t>State</w:t>
      </w:r>
      <w:r w:rsidRPr="00600F9A">
        <w:rPr>
          <w:szCs w:val="24"/>
          <w:b w:val="0"/>
          <w:i w:val="0"/>
          <w:sz w:val="24"/>
          <w:spacing w:val="0"/>
          <w:w w:val="100"/>
          <w:rFonts/>
          <w:caps w:val="0"/>
        </w:rPr>
        <w:t> </w:t>
      </w:r>
      <w:r w:rsidRPr="00600F9A">
        <w:rPr>
          <w:szCs w:val="24"/>
          <w:b w:val="0"/>
          <w:i w:val="0"/>
          <w:sz w:val="24"/>
          <w:spacing w:val="0"/>
          <w:w w:val="100"/>
          <w:rFonts/>
          <w:caps w:val="0"/>
        </w:rPr>
        <w:t>is</w:t>
      </w:r>
      <w:r w:rsidRPr="00600F9A">
        <w:rPr>
          <w:szCs w:val="24"/>
          <w:b w:val="0"/>
          <w:i w:val="0"/>
          <w:sz w:val="24"/>
          <w:spacing w:val="0"/>
          <w:w w:val="100"/>
          <w:rFonts/>
          <w:caps w:val="0"/>
        </w:rPr>
        <w:t> </w:t>
      </w:r>
      <w:r w:rsidRPr="00600F9A">
        <w:rPr>
          <w:szCs w:val="24"/>
          <w:b w:val="0"/>
          <w:i w:val="0"/>
          <w:sz w:val="24"/>
          <w:spacing w:val="0"/>
          <w:w w:val="100"/>
          <w:rFonts/>
          <w:caps w:val="0"/>
        </w:rPr>
        <w:t>bounded</w:t>
      </w:r>
      <w:r w:rsidRPr="00600F9A">
        <w:rPr>
          <w:szCs w:val="24"/>
          <w:b w:val="0"/>
          <w:i w:val="0"/>
          <w:sz w:val="24"/>
          <w:spacing w:val="0"/>
          <w:w w:val="100"/>
          <w:rFonts/>
          <w:caps w:val="0"/>
        </w:rPr>
        <w:t> </w:t>
      </w:r>
      <w:r w:rsidRPr="00600F9A">
        <w:rPr>
          <w:szCs w:val="24"/>
          <w:b w:val="0"/>
          <w:i w:val="0"/>
          <w:sz w:val="24"/>
          <w:spacing w:val="0"/>
          <w:w w:val="100"/>
          <w:rFonts/>
          <w:caps w:val="0"/>
        </w:rPr>
        <w:t>in</w:t>
      </w:r>
      <w:r w:rsidRPr="00600F9A">
        <w:rPr>
          <w:szCs w:val="24"/>
          <w:b w:val="0"/>
          <w:i w:val="0"/>
          <w:sz w:val="24"/>
          <w:spacing w:val="0"/>
          <w:w w:val="100"/>
          <w:rFonts/>
          <w:caps w:val="0"/>
        </w:rPr>
        <w:t> </w:t>
      </w:r>
      <w:r w:rsidRPr="00600F9A">
        <w:rPr>
          <w:szCs w:val="24"/>
          <w:b w:val="0"/>
          <w:i w:val="0"/>
          <w:sz w:val="24"/>
          <w:spacing w:val="0"/>
          <w:w w:val="100"/>
          <w:rFonts/>
          <w:caps w:val="0"/>
        </w:rPr>
        <w:t>the</w:t>
      </w:r>
      <w:r w:rsidRPr="00600F9A">
        <w:rPr>
          <w:szCs w:val="24"/>
          <w:b w:val="0"/>
          <w:i w:val="0"/>
          <w:sz w:val="24"/>
          <w:spacing w:val="0"/>
          <w:w w:val="100"/>
          <w:rFonts/>
          <w:caps w:val="0"/>
        </w:rPr>
        <w:t> </w:t>
      </w:r>
      <w:r w:rsidRPr="00600F9A">
        <w:rPr>
          <w:szCs w:val="24"/>
          <w:b w:val="0"/>
          <w:i w:val="0"/>
          <w:sz w:val="24"/>
          <w:spacing w:val="0"/>
          <w:w w:val="100"/>
          <w:rFonts/>
          <w:caps w:val="0"/>
        </w:rPr>
        <w:t>west</w:t>
      </w:r>
      <w:r w:rsidRPr="00600F9A">
        <w:rPr>
          <w:szCs w:val="24"/>
          <w:b w:val="0"/>
          <w:i w:val="0"/>
          <w:sz w:val="24"/>
          <w:spacing w:val="0"/>
          <w:w w:val="100"/>
          <w:rFonts/>
          <w:caps w:val="0"/>
        </w:rPr>
        <w:t> </w:t>
      </w:r>
      <w:r w:rsidRPr="00600F9A">
        <w:rPr>
          <w:szCs w:val="24"/>
          <w:b w:val="0"/>
          <w:i w:val="0"/>
          <w:sz w:val="24"/>
          <w:spacing w:val="0"/>
          <w:w w:val="100"/>
          <w:rFonts/>
          <w:caps w:val="0"/>
        </w:rPr>
        <w:t>by</w:t>
      </w:r>
      <w:r w:rsidRPr="00600F9A">
        <w:rPr>
          <w:szCs w:val="24"/>
          <w:b w:val="0"/>
          <w:i w:val="0"/>
          <w:sz w:val="24"/>
          <w:spacing w:val="0"/>
          <w:w w:val="100"/>
          <w:rFonts/>
          <w:caps w:val="0"/>
        </w:rPr>
        <w:t> </w:t>
      </w:r>
      <w:r w:rsidRPr="00600F9A">
        <w:rPr>
          <w:szCs w:val="24"/>
          <w:b w:val="0"/>
          <w:i w:val="0"/>
          <w:sz w:val="24"/>
          <w:spacing w:val="0"/>
          <w:w w:val="100"/>
          <w:rFonts/>
          <w:caps w:val="0"/>
        </w:rPr>
        <w:t>Benin</w:t>
      </w:r>
      <w:r w:rsidRPr="00600F9A">
        <w:rPr>
          <w:szCs w:val="24"/>
          <w:b w:val="0"/>
          <w:i w:val="0"/>
          <w:sz w:val="24"/>
          <w:spacing w:val="0"/>
          <w:w w:val="100"/>
          <w:rFonts/>
          <w:caps w:val="0"/>
        </w:rPr>
        <w:t> </w:t>
      </w:r>
      <w:r w:rsidRPr="00600F9A">
        <w:rPr>
          <w:szCs w:val="24"/>
          <w:b w:val="0"/>
          <w:i w:val="0"/>
          <w:sz w:val="24"/>
          <w:spacing w:val="0"/>
          <w:w w:val="100"/>
          <w:rFonts/>
          <w:caps w:val="0"/>
        </w:rPr>
        <w:t>Republic,</w:t>
      </w:r>
      <w:r w:rsidRPr="00600F9A">
        <w:rPr>
          <w:szCs w:val="24"/>
          <w:b w:val="0"/>
          <w:i w:val="0"/>
          <w:sz w:val="24"/>
          <w:spacing w:val="0"/>
          <w:w w:val="100"/>
          <w:rFonts/>
          <w:caps w:val="0"/>
        </w:rPr>
        <w:t> </w:t>
      </w:r>
      <w:r w:rsidRPr="00600F9A">
        <w:rPr>
          <w:szCs w:val="24"/>
          <w:b w:val="0"/>
          <w:i w:val="0"/>
          <w:sz w:val="24"/>
          <w:spacing w:val="0"/>
          <w:w w:val="100"/>
          <w:rFonts/>
          <w:caps w:val="0"/>
        </w:rPr>
        <w:t>in</w:t>
      </w:r>
      <w:r w:rsidRPr="00600F9A">
        <w:rPr>
          <w:szCs w:val="24"/>
          <w:b w:val="0"/>
          <w:i w:val="0"/>
          <w:sz w:val="24"/>
          <w:spacing w:val="0"/>
          <w:w w:val="100"/>
          <w:rFonts/>
          <w:caps w:val="0"/>
        </w:rPr>
        <w:t> </w:t>
      </w:r>
      <w:r w:rsidRPr="00600F9A">
        <w:rPr>
          <w:szCs w:val="24"/>
          <w:b w:val="0"/>
          <w:i w:val="0"/>
          <w:sz w:val="24"/>
          <w:spacing w:val="0"/>
          <w:w w:val="100"/>
          <w:rFonts/>
          <w:caps w:val="0"/>
        </w:rPr>
        <w:t>the</w:t>
      </w:r>
      <w:r w:rsidRPr="00600F9A">
        <w:rPr>
          <w:szCs w:val="24"/>
          <w:b w:val="0"/>
          <w:i w:val="0"/>
          <w:sz w:val="24"/>
          <w:spacing w:val="0"/>
          <w:w w:val="100"/>
          <w:rFonts/>
          <w:caps w:val="0"/>
        </w:rPr>
        <w:t> </w:t>
      </w:r>
      <w:r w:rsidRPr="00600F9A">
        <w:rPr>
          <w:szCs w:val="24"/>
          <w:b w:val="0"/>
          <w:i w:val="0"/>
          <w:sz w:val="24"/>
          <w:spacing w:val="0"/>
          <w:w w:val="100"/>
          <w:rFonts/>
          <w:caps w:val="0"/>
        </w:rPr>
        <w:t>south</w:t>
      </w:r>
      <w:r w:rsidRPr="00600F9A">
        <w:rPr>
          <w:szCs w:val="24"/>
          <w:b w:val="0"/>
          <w:i w:val="0"/>
          <w:sz w:val="24"/>
          <w:spacing w:val="0"/>
          <w:w w:val="100"/>
          <w:rFonts/>
          <w:caps w:val="0"/>
        </w:rPr>
        <w:t> </w:t>
      </w:r>
      <w:r w:rsidRPr="00600F9A">
        <w:rPr>
          <w:szCs w:val="24"/>
          <w:b w:val="0"/>
          <w:i w:val="0"/>
          <w:sz w:val="24"/>
          <w:spacing w:val="0"/>
          <w:w w:val="100"/>
          <w:rFonts/>
          <w:caps w:val="0"/>
        </w:rPr>
        <w:t>by</w:t>
      </w:r>
      <w:r w:rsidRPr="00600F9A">
        <w:rPr>
          <w:szCs w:val="24"/>
          <w:b w:val="0"/>
          <w:i w:val="0"/>
          <w:sz w:val="24"/>
          <w:spacing w:val="0"/>
          <w:w w:val="100"/>
          <w:rFonts/>
          <w:caps w:val="0"/>
        </w:rPr>
        <w:t> </w:t>
      </w:r>
      <w:r w:rsidRPr="00600F9A">
        <w:rPr>
          <w:szCs w:val="24"/>
          <w:b w:val="0"/>
          <w:i w:val="0"/>
          <w:sz w:val="24"/>
          <w:spacing w:val="0"/>
          <w:w w:val="100"/>
          <w:rFonts/>
          <w:caps w:val="0"/>
        </w:rPr>
        <w:t>Lagos,</w:t>
      </w:r>
      <w:r w:rsidRPr="00600F9A">
        <w:rPr>
          <w:szCs w:val="24"/>
          <w:b w:val="0"/>
          <w:i w:val="0"/>
          <w:sz w:val="24"/>
          <w:spacing w:val="0"/>
          <w:w w:val="100"/>
          <w:rFonts/>
          <w:caps w:val="0"/>
        </w:rPr>
        <w:t> </w:t>
      </w:r>
      <w:r w:rsidRPr="00600F9A">
        <w:rPr>
          <w:szCs w:val="24"/>
          <w:b w:val="0"/>
          <w:i w:val="0"/>
          <w:sz w:val="24"/>
          <w:spacing w:val="0"/>
          <w:w w:val="100"/>
          <w:rFonts/>
          <w:caps w:val="0"/>
        </w:rPr>
        <w:t>in</w:t>
      </w:r>
      <w:r w:rsidRPr="00600F9A">
        <w:rPr>
          <w:szCs w:val="24"/>
          <w:b w:val="0"/>
          <w:i w:val="0"/>
          <w:sz w:val="24"/>
          <w:spacing w:val="0"/>
          <w:w w:val="100"/>
          <w:rFonts/>
          <w:caps w:val="0"/>
        </w:rPr>
        <w:t> </w:t>
      </w:r>
      <w:r w:rsidRPr="00600F9A">
        <w:rPr>
          <w:szCs w:val="24"/>
          <w:b w:val="0"/>
          <w:i w:val="0"/>
          <w:sz w:val="24"/>
          <w:spacing w:val="0"/>
          <w:w w:val="100"/>
          <w:rFonts/>
          <w:caps w:val="0"/>
        </w:rPr>
        <w:t>the</w:t>
      </w:r>
      <w:r w:rsidRPr="00600F9A">
        <w:rPr>
          <w:szCs w:val="24"/>
          <w:b w:val="0"/>
          <w:i w:val="0"/>
          <w:sz w:val="24"/>
          <w:spacing w:val="0"/>
          <w:w w:val="100"/>
          <w:rFonts/>
          <w:caps w:val="0"/>
        </w:rPr>
        <w:t> </w:t>
      </w:r>
      <w:r w:rsidRPr="00600F9A">
        <w:rPr>
          <w:szCs w:val="24"/>
          <w:b w:val="0"/>
          <w:i w:val="0"/>
          <w:sz w:val="24"/>
          <w:spacing w:val="0"/>
          <w:w w:val="100"/>
          <w:rFonts/>
          <w:caps w:val="0"/>
        </w:rPr>
        <w:t>north</w:t>
      </w:r>
      <w:r w:rsidRPr="00600F9A">
        <w:rPr>
          <w:szCs w:val="24"/>
          <w:b w:val="0"/>
          <w:i w:val="0"/>
          <w:sz w:val="24"/>
          <w:spacing w:val="0"/>
          <w:w w:val="100"/>
          <w:rFonts/>
          <w:caps w:val="0"/>
        </w:rPr>
        <w:t> </w:t>
      </w:r>
      <w:r w:rsidRPr="00600F9A">
        <w:rPr>
          <w:szCs w:val="24"/>
          <w:b w:val="0"/>
          <w:i w:val="0"/>
          <w:sz w:val="24"/>
          <w:spacing w:val="0"/>
          <w:w w:val="100"/>
          <w:rFonts/>
          <w:caps w:val="0"/>
        </w:rPr>
        <w:t>by</w:t>
      </w:r>
      <w:r w:rsidRPr="00600F9A">
        <w:rPr>
          <w:szCs w:val="24"/>
          <w:b w:val="0"/>
          <w:i w:val="0"/>
          <w:sz w:val="24"/>
          <w:spacing w:val="0"/>
          <w:w w:val="100"/>
          <w:rFonts/>
          <w:caps w:val="0"/>
        </w:rPr>
        <w:t> </w:t>
      </w:r>
      <w:r w:rsidRPr="00600F9A">
        <w:rPr>
          <w:szCs w:val="24"/>
          <w:b w:val="0"/>
          <w:i w:val="0"/>
          <w:sz w:val="24"/>
          <w:spacing w:val="0"/>
          <w:w w:val="100"/>
          <w:rFonts/>
          <w:caps w:val="0"/>
        </w:rPr>
        <w:t>Oyo</w:t>
      </w:r>
      <w:r w:rsidRPr="00600F9A">
        <w:rPr>
          <w:szCs w:val="24"/>
          <w:b w:val="0"/>
          <w:i w:val="0"/>
          <w:sz w:val="24"/>
          <w:spacing w:val="0"/>
          <w:w w:val="100"/>
          <w:rFonts/>
          <w:caps w:val="0"/>
        </w:rPr>
        <w:t> </w:t>
      </w:r>
      <w:r w:rsidRPr="00600F9A">
        <w:rPr>
          <w:szCs w:val="24"/>
          <w:b w:val="0"/>
          <w:i w:val="0"/>
          <w:sz w:val="24"/>
          <w:spacing w:val="0"/>
          <w:w w:val="100"/>
          <w:rFonts/>
          <w:caps w:val="0"/>
        </w:rPr>
        <w:t>and</w:t>
      </w:r>
      <w:r w:rsidRPr="00600F9A">
        <w:rPr>
          <w:szCs w:val="24"/>
          <w:b w:val="0"/>
          <w:i w:val="0"/>
          <w:sz w:val="24"/>
          <w:spacing w:val="0"/>
          <w:w w:val="100"/>
          <w:rFonts/>
          <w:caps w:val="0"/>
        </w:rPr>
        <w:t> </w:t>
      </w:r>
      <w:r w:rsidRPr="00600F9A">
        <w:rPr>
          <w:szCs w:val="24"/>
          <w:b w:val="0"/>
          <w:i w:val="0"/>
          <w:sz w:val="24"/>
          <w:spacing w:val="0"/>
          <w:w w:val="100"/>
          <w:rFonts/>
          <w:caps w:val="0"/>
        </w:rPr>
        <w:t>Osun</w:t>
      </w:r>
      <w:r w:rsidRPr="00600F9A">
        <w:rPr>
          <w:szCs w:val="24"/>
          <w:b w:val="0"/>
          <w:i w:val="0"/>
          <w:sz w:val="24"/>
          <w:spacing w:val="0"/>
          <w:w w:val="100"/>
          <w:rFonts/>
          <w:caps w:val="0"/>
        </w:rPr>
        <w:t> </w:t>
      </w:r>
      <w:r w:rsidRPr="00600F9A">
        <w:rPr>
          <w:szCs w:val="24"/>
          <w:b w:val="0"/>
          <w:i w:val="0"/>
          <w:sz w:val="24"/>
          <w:spacing w:val="0"/>
          <w:w w:val="100"/>
          <w:rFonts/>
          <w:caps w:val="0"/>
        </w:rPr>
        <w:t>and</w:t>
      </w:r>
      <w:r w:rsidRPr="00600F9A">
        <w:rPr>
          <w:szCs w:val="24"/>
          <w:b w:val="0"/>
          <w:i w:val="0"/>
          <w:sz w:val="24"/>
          <w:spacing w:val="0"/>
          <w:w w:val="100"/>
          <w:rFonts/>
          <w:caps w:val="0"/>
        </w:rPr>
        <w:t> </w:t>
      </w:r>
      <w:r w:rsidRPr="00600F9A">
        <w:rPr>
          <w:szCs w:val="24"/>
          <w:b w:val="0"/>
          <w:i w:val="0"/>
          <w:sz w:val="24"/>
          <w:spacing w:val="0"/>
          <w:w w:val="100"/>
          <w:rFonts/>
          <w:caps w:val="0"/>
        </w:rPr>
        <w:t>in</w:t>
      </w:r>
      <w:r w:rsidRPr="00600F9A">
        <w:rPr>
          <w:szCs w:val="24"/>
          <w:b w:val="0"/>
          <w:i w:val="0"/>
          <w:sz w:val="24"/>
          <w:spacing w:val="0"/>
          <w:w w:val="100"/>
          <w:rFonts/>
          <w:caps w:val="0"/>
        </w:rPr>
        <w:t> </w:t>
      </w:r>
      <w:r w:rsidRPr="00600F9A">
        <w:rPr>
          <w:szCs w:val="24"/>
          <w:b w:val="0"/>
          <w:i w:val="0"/>
          <w:sz w:val="24"/>
          <w:spacing w:val="0"/>
          <w:w w:val="100"/>
          <w:rFonts/>
          <w:caps w:val="0"/>
        </w:rPr>
        <w:t>the</w:t>
      </w:r>
      <w:r w:rsidRPr="00600F9A">
        <w:rPr>
          <w:szCs w:val="24"/>
          <w:b w:val="0"/>
          <w:i w:val="0"/>
          <w:sz w:val="24"/>
          <w:spacing w:val="0"/>
          <w:w w:val="100"/>
          <w:rFonts/>
          <w:caps w:val="0"/>
        </w:rPr>
        <w:t> </w:t>
      </w:r>
      <w:r w:rsidRPr="00600F9A">
        <w:rPr>
          <w:szCs w:val="24"/>
          <w:b w:val="0"/>
          <w:i w:val="0"/>
          <w:sz w:val="24"/>
          <w:spacing w:val="0"/>
          <w:w w:val="100"/>
          <w:rFonts/>
          <w:caps w:val="0"/>
        </w:rPr>
        <w:t>east</w:t>
      </w:r>
      <w:r w:rsidRPr="00600F9A">
        <w:rPr>
          <w:szCs w:val="24"/>
          <w:b w:val="0"/>
          <w:i w:val="0"/>
          <w:sz w:val="24"/>
          <w:spacing w:val="0"/>
          <w:w w:val="100"/>
          <w:rFonts/>
          <w:caps w:val="0"/>
        </w:rPr>
        <w:t> </w:t>
      </w:r>
      <w:r w:rsidRPr="00600F9A">
        <w:rPr>
          <w:szCs w:val="24"/>
          <w:b w:val="0"/>
          <w:i w:val="0"/>
          <w:sz w:val="24"/>
          <w:spacing w:val="0"/>
          <w:w w:val="100"/>
          <w:rFonts/>
          <w:caps w:val="0"/>
        </w:rPr>
        <w:t>by</w:t>
      </w:r>
      <w:r w:rsidRPr="00600F9A">
        <w:rPr>
          <w:szCs w:val="24"/>
          <w:b w:val="0"/>
          <w:i w:val="0"/>
          <w:sz w:val="24"/>
          <w:spacing w:val="0"/>
          <w:w w:val="100"/>
          <w:rFonts/>
          <w:caps w:val="0"/>
        </w:rPr>
        <w:t> </w:t>
      </w:r>
      <w:r w:rsidRPr="00600F9A">
        <w:rPr>
          <w:szCs w:val="24"/>
          <w:b w:val="0"/>
          <w:i w:val="0"/>
          <w:sz w:val="24"/>
          <w:spacing w:val="0"/>
          <w:w w:val="100"/>
          <w:rFonts/>
          <w:caps w:val="0"/>
        </w:rPr>
        <w:t>Ondo</w:t>
      </w:r>
      <w:r w:rsidRPr="00600F9A">
        <w:rPr>
          <w:szCs w:val="24"/>
          <w:b w:val="0"/>
          <w:i w:val="0"/>
          <w:sz w:val="24"/>
          <w:spacing w:val="0"/>
          <w:w w:val="100"/>
          <w:rFonts/>
          <w:caps w:val="0"/>
        </w:rPr>
        <w:t> </w:t>
      </w:r>
      <w:r w:rsidRPr="00600F9A">
        <w:rPr>
          <w:szCs w:val="24"/>
          <w:b w:val="0"/>
          <w:i w:val="0"/>
          <w:sz w:val="24"/>
          <w:spacing w:val="0"/>
          <w:w w:val="100"/>
          <w:rFonts/>
          <w:caps w:val="0"/>
        </w:rPr>
        <w:t>State</w:t>
      </w:r>
      <w:r w:rsidRPr="00600F9A">
        <w:rPr>
          <w:szCs w:val="24"/>
          <w:b w:val="0"/>
          <w:i w:val="0"/>
          <w:sz w:val="24"/>
          <w:spacing w:val="0"/>
          <w:w w:val="100"/>
          <w:rFonts/>
          <w:caps w:val="0"/>
        </w:rPr>
        <w:t> </w:t>
      </w:r>
      <w:r w:rsidRPr="00600F9A">
        <w:rPr>
          <w:szCs w:val="24"/>
          <w:b w:val="0"/>
          <w:i w:val="0"/>
          <w:sz w:val="24"/>
          <w:spacing w:val="0"/>
          <w:w w:val="100"/>
          <w:rFonts/>
          <w:caps w:val="0"/>
        </w:rPr>
        <w:t>(Figure</w:t>
      </w:r>
      <w:r w:rsidRPr="00600F9A">
        <w:rPr>
          <w:szCs w:val="24"/>
          <w:b w:val="0"/>
          <w:i w:val="0"/>
          <w:sz w:val="24"/>
          <w:spacing w:val="0"/>
          <w:w w:val="100"/>
          <w:rFonts/>
          <w:caps w:val="0"/>
        </w:rPr>
        <w:t> </w:t>
      </w:r>
      <w:r w:rsidRPr="00600F9A">
        <w:rPr>
          <w:szCs w:val="24"/>
          <w:b w:val="0"/>
          <w:i w:val="0"/>
          <w:sz w:val="24"/>
          <w:spacing w:val="0"/>
          <w:w w:val="100"/>
          <w:rFonts/>
          <w:caps w:val="0"/>
        </w:rPr>
        <w:t>1</w:t>
      </w:r>
      <w:r w:rsidR="00600F9A" w:rsidRPr="00600F9A">
        <w:rPr>
          <w:szCs w:val="24"/>
          <w:b w:val="0"/>
          <w:i w:val="0"/>
          <w:sz w:val="24"/>
          <w:spacing w:val="0"/>
          <w:w w:val="100"/>
          <w:rFonts/>
          <w:caps w:val="0"/>
        </w:rPr>
        <w:t>.1).</w:t>
      </w:r>
      <w:r w:rsidRPr="00600F9A">
        <w:rPr>
          <w:szCs w:val="24"/>
          <w:b w:val="0"/>
          <w:i w:val="0"/>
          <w:sz w:val="24"/>
          <w:spacing w:val="0"/>
          <w:w w:val="100"/>
          <w:rFonts/>
          <w:caps w:val="0"/>
        </w:rPr>
        <w:t>.</w:t>
      </w:r>
      <w:r w:rsidRPr="00600F9A">
        <w:rPr>
          <w:szCs w:val="24"/>
          <w:b w:val="0"/>
          <w:i w:val="0"/>
          <w:sz w:val="24"/>
          <w:spacing w:val="0"/>
          <w:w w:val="100"/>
          <w:rFonts/>
          <w:caps w:val="0"/>
        </w:rPr>
        <w:t> </w:t>
      </w:r>
      <w:r w:rsidR="00420CFE" w:rsidRPr="00600F9A">
        <w:rPr>
          <w:szCs w:val="24"/>
          <w:b w:val="0"/>
          <w:i w:val="0"/>
          <w:sz w:val="24"/>
          <w:spacing w:val="0"/>
          <w:w w:val="100"/>
          <w:rFonts/>
          <w:caps w:val="0"/>
        </w:rPr>
        <w:t>The</w:t>
      </w:r>
      <w:r w:rsidR="00420CFE" w:rsidRPr="00600F9A">
        <w:rPr>
          <w:szCs w:val="24"/>
          <w:b w:val="0"/>
          <w:i w:val="0"/>
          <w:sz w:val="24"/>
          <w:spacing w:val="0"/>
          <w:w w:val="100"/>
          <w:rFonts/>
          <w:caps w:val="0"/>
        </w:rPr>
        <w:t> </w:t>
      </w:r>
      <w:r w:rsidR="00420CFE" w:rsidRPr="00600F9A">
        <w:rPr>
          <w:szCs w:val="24"/>
          <w:b w:val="0"/>
          <w:i w:val="0"/>
          <w:sz w:val="24"/>
          <w:spacing w:val="0"/>
          <w:w w:val="100"/>
          <w:rFonts/>
          <w:caps w:val="0"/>
        </w:rPr>
        <w:t>geology</w:t>
      </w:r>
      <w:r w:rsidR="00420CFE" w:rsidRPr="00600F9A">
        <w:rPr>
          <w:szCs w:val="24"/>
          <w:b w:val="0"/>
          <w:i w:val="0"/>
          <w:sz w:val="24"/>
          <w:spacing w:val="0"/>
          <w:w w:val="100"/>
          <w:rFonts/>
          <w:caps w:val="0"/>
        </w:rPr>
        <w:t> </w:t>
      </w:r>
      <w:r w:rsidR="00420CFE" w:rsidRPr="00600F9A">
        <w:rPr>
          <w:szCs w:val="24"/>
          <w:b w:val="0"/>
          <w:i w:val="0"/>
          <w:sz w:val="24"/>
          <w:spacing w:val="0"/>
          <w:w w:val="100"/>
          <w:rFonts/>
          <w:caps w:val="0"/>
        </w:rPr>
        <w:t>of</w:t>
      </w:r>
      <w:r w:rsidR="00420CFE" w:rsidRPr="00600F9A">
        <w:rPr>
          <w:szCs w:val="24"/>
          <w:b w:val="0"/>
          <w:i w:val="0"/>
          <w:sz w:val="24"/>
          <w:spacing w:val="0"/>
          <w:w w:val="100"/>
          <w:rFonts/>
          <w:caps w:val="0"/>
        </w:rPr>
        <w:t> </w:t>
      </w:r>
      <w:r w:rsidR="00420CFE" w:rsidRPr="00600F9A">
        <w:rPr>
          <w:szCs w:val="24"/>
          <w:b w:val="0"/>
          <w:i w:val="0"/>
          <w:sz w:val="24"/>
          <w:spacing w:val="0"/>
          <w:w w:val="100"/>
          <w:rFonts/>
          <w:caps w:val="0"/>
        </w:rPr>
        <w:t>the</w:t>
      </w:r>
      <w:r w:rsidR="00420CFE" w:rsidRPr="00600F9A">
        <w:rPr>
          <w:szCs w:val="24"/>
          <w:b w:val="0"/>
          <w:i w:val="0"/>
          <w:sz w:val="24"/>
          <w:spacing w:val="0"/>
          <w:w w:val="100"/>
          <w:rFonts/>
          <w:caps w:val="0"/>
        </w:rPr>
        <w:t> </w:t>
      </w:r>
      <w:r w:rsidR="00420CFE" w:rsidRPr="00600F9A">
        <w:rPr>
          <w:szCs w:val="24"/>
          <w:b w:val="0"/>
          <w:i w:val="0"/>
          <w:sz w:val="24"/>
          <w:spacing w:val="0"/>
          <w:w w:val="100"/>
          <w:rFonts/>
          <w:caps w:val="0"/>
        </w:rPr>
        <w:t>study</w:t>
      </w:r>
      <w:r w:rsidR="00420CFE" w:rsidRPr="00600F9A">
        <w:rPr>
          <w:szCs w:val="24"/>
          <w:b w:val="0"/>
          <w:i w:val="0"/>
          <w:sz w:val="24"/>
          <w:spacing w:val="0"/>
          <w:w w:val="100"/>
          <w:rFonts/>
          <w:caps w:val="0"/>
        </w:rPr>
        <w:t> </w:t>
      </w:r>
      <w:r w:rsidR="00420CFE" w:rsidRPr="00600F9A">
        <w:rPr>
          <w:szCs w:val="24"/>
          <w:b w:val="0"/>
          <w:i w:val="0"/>
          <w:sz w:val="24"/>
          <w:spacing w:val="0"/>
          <w:w w:val="100"/>
          <w:rFonts/>
          <w:caps w:val="0"/>
        </w:rPr>
        <w:t>area</w:t>
      </w:r>
      <w:r w:rsidR="00420CFE" w:rsidRPr="00600F9A">
        <w:rPr>
          <w:szCs w:val="24"/>
          <w:b w:val="0"/>
          <w:i w:val="0"/>
          <w:sz w:val="24"/>
          <w:spacing w:val="0"/>
          <w:w w:val="100"/>
          <w:rFonts/>
          <w:caps w:val="0"/>
        </w:rPr>
        <w:t> </w:t>
      </w:r>
      <w:r w:rsidR="00420CFE" w:rsidRPr="00600F9A">
        <w:rPr>
          <w:szCs w:val="24"/>
          <w:b w:val="0"/>
          <w:i w:val="0"/>
          <w:sz w:val="24"/>
          <w:spacing w:val="0"/>
          <w:w w:val="100"/>
          <w:rFonts/>
          <w:caps w:val="0"/>
        </w:rPr>
        <w:t>is</w:t>
      </w:r>
      <w:r w:rsidR="00420CFE" w:rsidRPr="00600F9A">
        <w:rPr>
          <w:szCs w:val="24"/>
          <w:b w:val="0"/>
          <w:i w:val="0"/>
          <w:sz w:val="24"/>
          <w:spacing w:val="0"/>
          <w:w w:val="100"/>
          <w:rFonts/>
          <w:caps w:val="0"/>
        </w:rPr>
        <w:t> </w:t>
      </w:r>
      <w:r w:rsidR="00420CFE" w:rsidRPr="00600F9A">
        <w:rPr>
          <w:szCs w:val="24"/>
          <w:b w:val="0"/>
          <w:i w:val="0"/>
          <w:sz w:val="24"/>
          <w:spacing w:val="0"/>
          <w:w w:val="100"/>
          <w:rFonts/>
          <w:caps w:val="0"/>
        </w:rPr>
        <w:t>primarily</w:t>
      </w:r>
      <w:r w:rsidR="00420CFE" w:rsidRPr="00600F9A">
        <w:rPr>
          <w:szCs w:val="24"/>
          <w:b w:val="0"/>
          <w:i w:val="0"/>
          <w:sz w:val="24"/>
          <w:spacing w:val="0"/>
          <w:w w:val="100"/>
          <w:rFonts/>
          <w:caps w:val="0"/>
        </w:rPr>
        <w:t> </w:t>
      </w:r>
      <w:r w:rsidR="00420CFE" w:rsidRPr="00600F9A">
        <w:rPr>
          <w:szCs w:val="24"/>
          <w:b w:val="0"/>
          <w:i w:val="0"/>
          <w:sz w:val="24"/>
          <w:spacing w:val="0"/>
          <w:w w:val="100"/>
          <w:rFonts/>
          <w:caps w:val="0"/>
        </w:rPr>
        <w:t>made</w:t>
      </w:r>
      <w:r w:rsidR="00420CFE" w:rsidRPr="00600F9A">
        <w:rPr>
          <w:szCs w:val="24"/>
          <w:b w:val="0"/>
          <w:i w:val="0"/>
          <w:sz w:val="24"/>
          <w:spacing w:val="0"/>
          <w:w w:val="100"/>
          <w:rFonts/>
          <w:caps w:val="0"/>
        </w:rPr>
        <w:t> </w:t>
      </w:r>
      <w:r w:rsidR="00420CFE" w:rsidRPr="00600F9A">
        <w:rPr>
          <w:szCs w:val="24"/>
          <w:b w:val="0"/>
          <w:i w:val="0"/>
          <w:sz w:val="24"/>
          <w:spacing w:val="0"/>
          <w:w w:val="100"/>
          <w:rFonts/>
          <w:caps w:val="0"/>
        </w:rPr>
        <w:t>up</w:t>
      </w:r>
      <w:r w:rsidR="00420CFE" w:rsidRPr="00600F9A">
        <w:rPr>
          <w:szCs w:val="24"/>
          <w:b w:val="0"/>
          <w:i w:val="0"/>
          <w:sz w:val="24"/>
          <w:spacing w:val="0"/>
          <w:w w:val="100"/>
          <w:rFonts/>
          <w:caps w:val="0"/>
        </w:rPr>
        <w:t> </w:t>
      </w:r>
      <w:r w:rsidR="00420CFE" w:rsidRPr="00600F9A">
        <w:rPr>
          <w:szCs w:val="24"/>
          <w:b w:val="0"/>
          <w:i w:val="0"/>
          <w:sz w:val="24"/>
          <w:spacing w:val="0"/>
          <w:w w:val="100"/>
          <w:rFonts/>
          <w:caps w:val="0"/>
        </w:rPr>
        <w:t>of</w:t>
      </w:r>
      <w:r w:rsidR="00420CFE" w:rsidRPr="00600F9A">
        <w:rPr>
          <w:szCs w:val="24"/>
          <w:b w:val="0"/>
          <w:i w:val="0"/>
          <w:sz w:val="24"/>
          <w:spacing w:val="0"/>
          <w:w w:val="100"/>
          <w:rFonts/>
          <w:caps w:val="0"/>
        </w:rPr>
        <w:t> </w:t>
      </w:r>
      <w:r w:rsidR="00420CFE" w:rsidRPr="00600F9A">
        <w:rPr>
          <w:szCs w:val="24"/>
          <w:b w:val="0"/>
          <w:i w:val="0"/>
          <w:sz w:val="24"/>
          <w:spacing w:val="0"/>
          <w:w w:val="100"/>
          <w:rFonts/>
          <w:caps w:val="0"/>
        </w:rPr>
        <w:t>Basement</w:t>
      </w:r>
      <w:r w:rsidR="00420CFE" w:rsidRPr="00600F9A">
        <w:rPr>
          <w:szCs w:val="24"/>
          <w:b w:val="0"/>
          <w:i w:val="0"/>
          <w:sz w:val="24"/>
          <w:spacing w:val="0"/>
          <w:w w:val="100"/>
          <w:rFonts/>
          <w:caps w:val="0"/>
        </w:rPr>
        <w:t> </w:t>
      </w:r>
      <w:r w:rsidR="00420CFE" w:rsidRPr="00600F9A">
        <w:rPr>
          <w:szCs w:val="24"/>
          <w:b w:val="0"/>
          <w:i w:val="0"/>
          <w:sz w:val="24"/>
          <w:spacing w:val="0"/>
          <w:w w:val="100"/>
          <w:rFonts/>
          <w:caps w:val="0"/>
        </w:rPr>
        <w:t>complex</w:t>
      </w:r>
      <w:r w:rsidR="00420CFE" w:rsidRPr="00600F9A">
        <w:rPr>
          <w:szCs w:val="24"/>
          <w:b w:val="0"/>
          <w:i w:val="0"/>
          <w:sz w:val="24"/>
          <w:spacing w:val="0"/>
          <w:w w:val="100"/>
          <w:rFonts/>
          <w:caps w:val="0"/>
        </w:rPr>
        <w:t> </w:t>
      </w:r>
      <w:r w:rsidR="00420CFE" w:rsidRPr="00600F9A">
        <w:rPr>
          <w:szCs w:val="24"/>
          <w:b w:val="0"/>
          <w:i w:val="0"/>
          <w:sz w:val="24"/>
          <w:spacing w:val="0"/>
          <w:w w:val="100"/>
          <w:rFonts/>
          <w:caps w:val="0"/>
        </w:rPr>
        <w:t>(Olurin</w:t>
      </w:r>
      <w:r w:rsidR="00420CFE" w:rsidRPr="00600F9A">
        <w:rPr>
          <w:szCs w:val="24"/>
          <w:b w:val="0"/>
          <w:i w:val="0"/>
          <w:sz w:val="24"/>
          <w:spacing w:val="0"/>
          <w:w w:val="100"/>
          <w:rFonts/>
          <w:caps w:val="0"/>
        </w:rPr>
        <w:t> </w:t>
      </w:r>
      <w:r w:rsidR="00420CFE" w:rsidRPr="00600F9A">
        <w:rPr>
          <w:szCs w:val="24"/>
          <w:b w:val="0"/>
          <w:i w:val="0"/>
          <w:sz w:val="24"/>
          <w:spacing w:val="0"/>
          <w:w w:val="100"/>
          <w:rFonts/>
          <w:caps w:val="0"/>
        </w:rPr>
        <w:t>et</w:t>
      </w:r>
      <w:r w:rsidR="00420CFE" w:rsidRPr="00600F9A">
        <w:rPr>
          <w:szCs w:val="24"/>
          <w:b w:val="0"/>
          <w:i w:val="0"/>
          <w:sz w:val="24"/>
          <w:spacing w:val="0"/>
          <w:w w:val="100"/>
          <w:rFonts/>
          <w:caps w:val="0"/>
        </w:rPr>
        <w:t> </w:t>
      </w:r>
      <w:r w:rsidR="00420CFE" w:rsidRPr="00600F9A">
        <w:rPr>
          <w:szCs w:val="24"/>
          <w:b w:val="0"/>
          <w:i w:val="0"/>
          <w:sz w:val="24"/>
          <w:spacing w:val="0"/>
          <w:w w:val="100"/>
          <w:rFonts/>
          <w:caps w:val="0"/>
        </w:rPr>
        <w:t>al.,2016)</w:t>
      </w:r>
    </w:p>
    <w:p w14:paraId="0FF4F973" w14:textId="77777777" w:rsidR="001A00D3" w:rsidRDefault="001A00D3" w:rsidP="00C33608">
      <w:pPr>
        <w:spacing w:before="0" w:beforeAutospacing="0" w:after="0" w:afterAutospacing="0" w:lineRule="auto" w:line="360"/>
        <w:rPr>
          <w:szCs w:val="24"/>
          <w:b w:val="0"/>
          <w:i w:val="0"/>
          <w:sz w:val="24"/>
          <w:spacing w:val="0"/>
          <w:w w:val="100"/>
          <w:highlight w:val="yellow"/>
          <w:rFonts/>
          <w:caps w:val="0"/>
        </w:rPr>
        <w:snapToGrid w:val="0"/>
        <w:textAlignment w:val="baseline"/>
      </w:pPr>
      <w:r>
        <w:rPr>
          <w:b w:val="0"/>
          <w:i w:val="0"/>
          <w:sz w:val="24"/>
          <w:spacing w:val="0"/>
          <w:w w:val="100"/>
          <w:highlight w:val="yellow"/>
          <w:rFonts/>
          <w:caps w:val="0"/>
        </w:rPr>
        <w:t/>
      </w:r>
    </w:p>
    <w:p w14:paraId="441265D4" w14:textId="77777777" w:rsidR="005F0FD8" w:rsidRPr="006F4DE1" w:rsidRDefault="005F0FD8" w:rsidP="006F4DE1">
      <w:pPr>
        <w:spacing w:before="0" w:beforeAutospacing="0" w:after="0" w:afterAutospacing="0" w:lineRule="auto" w:line="360"/>
        <w:rPr>
          <w:szCs w:val="24"/>
          <w:b w:val="0"/>
          <w:i w:val="0"/>
          <w:sz w:val="24"/>
          <w:spacing w:val="0"/>
          <w:w w:val="100"/>
          <w:highlight w:val="yellow"/>
          <w:rFonts/>
          <w:caps w:val="0"/>
        </w:rPr>
        <w:snapToGrid w:val="0"/>
        <w:textAlignment w:val="baseline"/>
      </w:pPr>
      <w:r>
        <w:rPr>
          <w:b w:val="0"/>
          <w:i w:val="0"/>
          <w:sz w:val="24"/>
          <w:spacing w:val="0"/>
          <w:w w:val="100"/>
          <w:highlight w:val="yellow"/>
          <w:rFonts/>
          <w:caps w:val="0"/>
        </w:rPr>
        <w:t/>
      </w:r>
    </w:p>
    <w:p w14:paraId="10D94093" w14:textId="77777777" w:rsidR="001A00D3" w:rsidRPr="006F4DE1" w:rsidRDefault="001A00D3" w:rsidP="006F4DE1">
      <w:pPr>
        <w:spacing w:before="0" w:beforeAutospacing="0" w:after="0" w:afterAutospacing="0" w:lineRule="auto" w:line="360"/>
        <w:rPr>
          <w:szCs w:val="24"/>
          <w:b w:val="0"/>
          <w:i w:val="0"/>
          <w:sz w:val="24"/>
          <w:spacing w:val="0"/>
          <w:w w:val="100"/>
          <w:rFonts/>
          <w:caps w:val="0"/>
        </w:rPr>
        <w:snapToGrid w:val="0"/>
        <w:textAlignment w:val="baseline"/>
      </w:pPr>
      <w:r w:rsidRPr="00E06E8D">
        <w:rPr>
          <w:szCs w:val="24"/>
          <w:b w:val="0"/>
          <w:i w:val="0"/>
          <w:sz w:val="24"/>
          <w:spacing w:val="0"/>
          <w:w w:val="100"/>
          <w:rFonts/>
          <w:caps w:val="0"/>
        </w:rPr>
        <w:t>The</w:t>
      </w:r>
      <w:r w:rsidRPr="00E06E8D">
        <w:rPr>
          <w:szCs w:val="24"/>
          <w:b w:val="0"/>
          <w:i w:val="0"/>
          <w:sz w:val="24"/>
          <w:spacing w:val="0"/>
          <w:w w:val="100"/>
          <w:rFonts/>
          <w:caps w:val="0"/>
        </w:rPr>
        <w:t> </w:t>
      </w:r>
      <w:r w:rsidRPr="00E06E8D">
        <w:rPr>
          <w:szCs w:val="24"/>
          <w:b w:val="0"/>
          <w:i w:val="0"/>
          <w:sz w:val="24"/>
          <w:spacing w:val="0"/>
          <w:w w:val="100"/>
          <w:rFonts/>
          <w:caps w:val="0"/>
        </w:rPr>
        <w:t>study</w:t>
      </w:r>
      <w:r w:rsidRPr="00E06E8D">
        <w:rPr>
          <w:szCs w:val="24"/>
          <w:b w:val="0"/>
          <w:i w:val="0"/>
          <w:sz w:val="24"/>
          <w:spacing w:val="0"/>
          <w:w w:val="100"/>
          <w:rFonts/>
          <w:caps w:val="0"/>
        </w:rPr>
        <w:t> </w:t>
      </w:r>
      <w:r w:rsidRPr="00E06E8D">
        <w:rPr>
          <w:szCs w:val="24"/>
          <w:b w:val="0"/>
          <w:i w:val="0"/>
          <w:sz w:val="24"/>
          <w:spacing w:val="0"/>
          <w:w w:val="100"/>
          <w:rFonts/>
          <w:caps w:val="0"/>
        </w:rPr>
        <w:t>area</w:t>
      </w:r>
      <w:r w:rsidRPr="00E06E8D">
        <w:rPr>
          <w:szCs w:val="24"/>
          <w:b w:val="0"/>
          <w:i w:val="0"/>
          <w:sz w:val="24"/>
          <w:spacing w:val="0"/>
          <w:w w:val="100"/>
          <w:rFonts/>
          <w:caps w:val="0"/>
        </w:rPr>
        <w:t> </w:t>
      </w:r>
      <w:r w:rsidRPr="00E06E8D">
        <w:rPr>
          <w:szCs w:val="24"/>
          <w:b w:val="0"/>
          <w:i w:val="0"/>
          <w:sz w:val="24"/>
          <w:spacing w:val="0"/>
          <w:w w:val="100"/>
          <w:rFonts/>
          <w:caps w:val="0"/>
        </w:rPr>
        <w:t>is</w:t>
      </w:r>
      <w:r w:rsidRPr="00E06E8D">
        <w:rPr>
          <w:szCs w:val="24"/>
          <w:b w:val="0"/>
          <w:i w:val="0"/>
          <w:sz w:val="24"/>
          <w:spacing w:val="0"/>
          <w:w w:val="100"/>
          <w:rFonts/>
          <w:caps w:val="0"/>
        </w:rPr>
        <w:t> </w:t>
      </w:r>
      <w:r w:rsidRPr="00E06E8D">
        <w:rPr>
          <w:szCs w:val="24"/>
          <w:b w:val="0"/>
          <w:i w:val="0"/>
          <w:sz w:val="24"/>
          <w:spacing w:val="0"/>
          <w:w w:val="100"/>
          <w:rFonts/>
          <w:caps w:val="0"/>
        </w:rPr>
        <w:t>Abeokuta,</w:t>
      </w:r>
      <w:r w:rsidRPr="00E06E8D">
        <w:rPr>
          <w:szCs w:val="24"/>
          <w:b w:val="0"/>
          <w:i w:val="0"/>
          <w:sz w:val="24"/>
          <w:spacing w:val="0"/>
          <w:w w:val="100"/>
          <w:rFonts/>
          <w:caps w:val="0"/>
        </w:rPr>
        <w:t> </w:t>
      </w:r>
      <w:r w:rsidRPr="00E06E8D">
        <w:rPr>
          <w:szCs w:val="24"/>
          <w:b w:val="0"/>
          <w:i w:val="0"/>
          <w:sz w:val="24"/>
          <w:spacing w:val="0"/>
          <w:w w:val="100"/>
          <w:rFonts/>
          <w:caps w:val="0"/>
        </w:rPr>
        <w:t>one</w:t>
      </w:r>
      <w:r w:rsidRPr="00E06E8D">
        <w:rPr>
          <w:szCs w:val="24"/>
          <w:b w:val="0"/>
          <w:i w:val="0"/>
          <w:sz w:val="24"/>
          <w:spacing w:val="0"/>
          <w:w w:val="100"/>
          <w:rFonts/>
          <w:caps w:val="0"/>
        </w:rPr>
        <w:t> </w:t>
      </w:r>
      <w:r w:rsidRPr="00E06E8D">
        <w:rPr>
          <w:szCs w:val="24"/>
          <w:b w:val="0"/>
          <w:i w:val="0"/>
          <w:sz w:val="24"/>
          <w:spacing w:val="0"/>
          <w:w w:val="100"/>
          <w:rFonts/>
          <w:caps w:val="0"/>
        </w:rPr>
        <w:t>of</w:t>
      </w:r>
      <w:r w:rsidRPr="00E06E8D">
        <w:rPr>
          <w:szCs w:val="24"/>
          <w:b w:val="0"/>
          <w:i w:val="0"/>
          <w:sz w:val="24"/>
          <w:spacing w:val="0"/>
          <w:w w:val="100"/>
          <w:rFonts/>
          <w:caps w:val="0"/>
        </w:rPr>
        <w:t> </w:t>
      </w:r>
      <w:r w:rsidRPr="00E06E8D">
        <w:rPr>
          <w:szCs w:val="24"/>
          <w:b w:val="0"/>
          <w:i w:val="0"/>
          <w:sz w:val="24"/>
          <w:spacing w:val="0"/>
          <w:w w:val="100"/>
          <w:rFonts/>
          <w:caps w:val="0"/>
        </w:rPr>
        <w:t>the</w:t>
      </w:r>
      <w:r w:rsidRPr="00E06E8D">
        <w:rPr>
          <w:szCs w:val="24"/>
          <w:b w:val="0"/>
          <w:i w:val="0"/>
          <w:sz w:val="24"/>
          <w:spacing w:val="0"/>
          <w:w w:val="100"/>
          <w:rFonts/>
          <w:caps w:val="0"/>
        </w:rPr>
        <w:t> </w:t>
      </w:r>
      <w:r w:rsidRPr="00E06E8D">
        <w:rPr>
          <w:szCs w:val="24"/>
          <w:b w:val="0"/>
          <w:i w:val="0"/>
          <w:sz w:val="24"/>
          <w:spacing w:val="0"/>
          <w:w w:val="100"/>
          <w:rFonts/>
          <w:caps w:val="0"/>
        </w:rPr>
        <w:t>prominent</w:t>
      </w:r>
      <w:r w:rsidRPr="00E06E8D">
        <w:rPr>
          <w:szCs w:val="24"/>
          <w:b w:val="0"/>
          <w:i w:val="0"/>
          <w:sz w:val="24"/>
          <w:spacing w:val="0"/>
          <w:w w:val="100"/>
          <w:rFonts/>
          <w:caps w:val="0"/>
        </w:rPr>
        <w:t> </w:t>
      </w:r>
      <w:r w:rsidRPr="00E06E8D">
        <w:rPr>
          <w:szCs w:val="24"/>
          <w:b w:val="0"/>
          <w:i w:val="0"/>
          <w:sz w:val="24"/>
          <w:spacing w:val="0"/>
          <w:w w:val="100"/>
          <w:rFonts/>
          <w:caps w:val="0"/>
        </w:rPr>
        <w:t>urban</w:t>
      </w:r>
      <w:r w:rsidRPr="00E06E8D">
        <w:rPr>
          <w:szCs w:val="24"/>
          <w:b w:val="0"/>
          <w:i w:val="0"/>
          <w:sz w:val="24"/>
          <w:spacing w:val="0"/>
          <w:w w:val="100"/>
          <w:rFonts/>
          <w:caps w:val="0"/>
        </w:rPr>
        <w:t> </w:t>
      </w:r>
      <w:r w:rsidRPr="00E06E8D">
        <w:rPr>
          <w:szCs w:val="24"/>
          <w:b w:val="0"/>
          <w:i w:val="0"/>
          <w:sz w:val="24"/>
          <w:spacing w:val="0"/>
          <w:w w:val="100"/>
          <w:rFonts/>
          <w:caps w:val="0"/>
        </w:rPr>
        <w:t>settlements</w:t>
      </w:r>
      <w:r w:rsidRPr="00E06E8D">
        <w:rPr>
          <w:szCs w:val="24"/>
          <w:b w:val="0"/>
          <w:i w:val="0"/>
          <w:sz w:val="24"/>
          <w:spacing w:val="0"/>
          <w:w w:val="100"/>
          <w:rFonts/>
          <w:caps w:val="0"/>
        </w:rPr>
        <w:t> </w:t>
      </w:r>
      <w:r w:rsidRPr="00E06E8D">
        <w:rPr>
          <w:szCs w:val="24"/>
          <w:b w:val="0"/>
          <w:i w:val="0"/>
          <w:sz w:val="24"/>
          <w:spacing w:val="0"/>
          <w:w w:val="100"/>
          <w:rFonts/>
          <w:caps w:val="0"/>
        </w:rPr>
        <w:t>in</w:t>
      </w:r>
      <w:r w:rsidRPr="00E06E8D">
        <w:rPr>
          <w:szCs w:val="24"/>
          <w:b w:val="0"/>
          <w:i w:val="0"/>
          <w:sz w:val="24"/>
          <w:spacing w:val="0"/>
          <w:w w:val="100"/>
          <w:rFonts/>
          <w:caps w:val="0"/>
        </w:rPr>
        <w:t> </w:t>
      </w:r>
      <w:r w:rsidRPr="00E06E8D">
        <w:rPr>
          <w:szCs w:val="24"/>
          <w:b w:val="0"/>
          <w:i w:val="0"/>
          <w:sz w:val="24"/>
          <w:spacing w:val="0"/>
          <w:w w:val="100"/>
          <w:rFonts/>
          <w:caps w:val="0"/>
        </w:rPr>
        <w:t>southwestern</w:t>
      </w:r>
      <w:r w:rsidRPr="00E06E8D">
        <w:rPr>
          <w:szCs w:val="24"/>
          <w:b w:val="0"/>
          <w:i w:val="0"/>
          <w:sz w:val="24"/>
          <w:spacing w:val="0"/>
          <w:w w:val="100"/>
          <w:rFonts/>
          <w:caps w:val="0"/>
        </w:rPr>
        <w:t> </w:t>
      </w:r>
      <w:r w:rsidRPr="00E06E8D">
        <w:rPr>
          <w:szCs w:val="24"/>
          <w:b w:val="0"/>
          <w:i w:val="0"/>
          <w:sz w:val="24"/>
          <w:spacing w:val="0"/>
          <w:w w:val="100"/>
          <w:rFonts/>
          <w:caps w:val="0"/>
        </w:rPr>
        <w:t>Nigeria.</w:t>
      </w:r>
      <w:r w:rsidRPr="00E06E8D">
        <w:rPr>
          <w:szCs w:val="24"/>
          <w:b w:val="0"/>
          <w:i w:val="0"/>
          <w:sz w:val="24"/>
          <w:spacing w:val="0"/>
          <w:w w:val="100"/>
          <w:rFonts/>
          <w:caps w:val="0"/>
        </w:rPr>
        <w:t> </w:t>
      </w:r>
      <w:r w:rsidRPr="00E06E8D">
        <w:rPr>
          <w:szCs w:val="24"/>
          <w:b w:val="0"/>
          <w:i w:val="0"/>
          <w:sz w:val="24"/>
          <w:spacing w:val="0"/>
          <w:w w:val="100"/>
          <w:rFonts/>
          <w:caps w:val="0"/>
        </w:rPr>
        <w:t>Abeokuta</w:t>
      </w:r>
      <w:r w:rsidRPr="00E06E8D">
        <w:rPr>
          <w:szCs w:val="24"/>
          <w:b w:val="0"/>
          <w:i w:val="0"/>
          <w:sz w:val="24"/>
          <w:spacing w:val="0"/>
          <w:w w:val="100"/>
          <w:rFonts/>
          <w:caps w:val="0"/>
        </w:rPr>
        <w:t> </w:t>
      </w:r>
      <w:r w:rsidRPr="00E06E8D">
        <w:rPr>
          <w:szCs w:val="24"/>
          <w:b w:val="0"/>
          <w:i w:val="0"/>
          <w:sz w:val="24"/>
          <w:spacing w:val="0"/>
          <w:w w:val="100"/>
          <w:rFonts/>
          <w:caps w:val="0"/>
        </w:rPr>
        <w:t>falls</w:t>
      </w:r>
      <w:r w:rsidRPr="00E06E8D">
        <w:rPr>
          <w:szCs w:val="24"/>
          <w:b w:val="0"/>
          <w:i w:val="0"/>
          <w:sz w:val="24"/>
          <w:spacing w:val="0"/>
          <w:w w:val="100"/>
          <w:rFonts/>
          <w:caps w:val="0"/>
        </w:rPr>
        <w:t> </w:t>
      </w:r>
      <w:r w:rsidRPr="00E06E8D">
        <w:rPr>
          <w:szCs w:val="24"/>
          <w:b w:val="0"/>
          <w:i w:val="0"/>
          <w:sz w:val="24"/>
          <w:spacing w:val="0"/>
          <w:w w:val="100"/>
          <w:rFonts/>
          <w:caps w:val="0"/>
        </w:rPr>
        <w:t>within</w:t>
      </w:r>
      <w:r w:rsidRPr="00E06E8D">
        <w:rPr>
          <w:szCs w:val="24"/>
          <w:b w:val="0"/>
          <w:i w:val="0"/>
          <w:sz w:val="24"/>
          <w:spacing w:val="0"/>
          <w:w w:val="100"/>
          <w:rFonts/>
          <w:caps w:val="0"/>
        </w:rPr>
        <w:t> </w:t>
      </w:r>
      <w:r w:rsidRPr="00E06E8D">
        <w:rPr>
          <w:szCs w:val="24"/>
          <w:b w:val="0"/>
          <w:i w:val="0"/>
          <w:sz w:val="24"/>
          <w:spacing w:val="0"/>
          <w:w w:val="100"/>
          <w:rFonts/>
          <w:caps w:val="0"/>
        </w:rPr>
        <w:t>the</w:t>
      </w:r>
      <w:r w:rsidRPr="00E06E8D">
        <w:rPr>
          <w:szCs w:val="24"/>
          <w:b w:val="0"/>
          <w:i w:val="0"/>
          <w:sz w:val="24"/>
          <w:spacing w:val="0"/>
          <w:w w:val="100"/>
          <w:rFonts/>
          <w:caps w:val="0"/>
        </w:rPr>
        <w:t> </w:t>
      </w:r>
      <w:r w:rsidRPr="00E06E8D">
        <w:rPr>
          <w:szCs w:val="24"/>
          <w:b w:val="0"/>
          <w:i w:val="0"/>
          <w:sz w:val="24"/>
          <w:spacing w:val="0"/>
          <w:w w:val="100"/>
          <w:rFonts/>
          <w:caps w:val="0"/>
        </w:rPr>
        <w:t>basement</w:t>
      </w:r>
      <w:r w:rsidRPr="00E06E8D">
        <w:rPr>
          <w:szCs w:val="24"/>
          <w:b w:val="0"/>
          <w:i w:val="0"/>
          <w:sz w:val="24"/>
          <w:spacing w:val="0"/>
          <w:w w:val="100"/>
          <w:rFonts/>
          <w:caps w:val="0"/>
        </w:rPr>
        <w:t> </w:t>
      </w:r>
      <w:r w:rsidRPr="00E06E8D">
        <w:rPr>
          <w:szCs w:val="24"/>
          <w:b w:val="0"/>
          <w:i w:val="0"/>
          <w:sz w:val="24"/>
          <w:spacing w:val="0"/>
          <w:w w:val="100"/>
          <w:rFonts/>
          <w:caps w:val="0"/>
        </w:rPr>
        <w:t>complex</w:t>
      </w:r>
      <w:r w:rsidRPr="00E06E8D">
        <w:rPr>
          <w:szCs w:val="24"/>
          <w:b w:val="0"/>
          <w:i w:val="0"/>
          <w:sz w:val="24"/>
          <w:spacing w:val="0"/>
          <w:w w:val="100"/>
          <w:rFonts/>
          <w:caps w:val="0"/>
        </w:rPr>
        <w:t> </w:t>
      </w:r>
      <w:r w:rsidRPr="00E06E8D">
        <w:rPr>
          <w:szCs w:val="24"/>
          <w:b w:val="0"/>
          <w:i w:val="0"/>
          <w:sz w:val="24"/>
          <w:spacing w:val="0"/>
          <w:w w:val="100"/>
          <w:rFonts/>
          <w:caps w:val="0"/>
        </w:rPr>
        <w:t>of</w:t>
      </w:r>
      <w:r w:rsidRPr="00E06E8D">
        <w:rPr>
          <w:szCs w:val="24"/>
          <w:b w:val="0"/>
          <w:i w:val="0"/>
          <w:sz w:val="24"/>
          <w:spacing w:val="0"/>
          <w:w w:val="100"/>
          <w:rFonts/>
          <w:caps w:val="0"/>
        </w:rPr>
        <w:t> </w:t>
      </w:r>
      <w:r w:rsidRPr="00E06E8D">
        <w:rPr>
          <w:szCs w:val="24"/>
          <w:b w:val="0"/>
          <w:i w:val="0"/>
          <w:sz w:val="24"/>
          <w:spacing w:val="0"/>
          <w:w w:val="100"/>
          <w:rFonts/>
          <w:caps w:val="0"/>
        </w:rPr>
        <w:t>the</w:t>
      </w:r>
      <w:r w:rsidRPr="00E06E8D">
        <w:rPr>
          <w:szCs w:val="24"/>
          <w:b w:val="0"/>
          <w:i w:val="0"/>
          <w:sz w:val="24"/>
          <w:spacing w:val="0"/>
          <w:w w:val="100"/>
          <w:rFonts/>
          <w:caps w:val="0"/>
        </w:rPr>
        <w:t> </w:t>
      </w:r>
      <w:r w:rsidRPr="00E06E8D">
        <w:rPr>
          <w:szCs w:val="24"/>
          <w:b w:val="0"/>
          <w:i w:val="0"/>
          <w:sz w:val="24"/>
          <w:spacing w:val="0"/>
          <w:w w:val="100"/>
          <w:rFonts/>
          <w:caps w:val="0"/>
        </w:rPr>
        <w:t>geological</w:t>
      </w:r>
      <w:r w:rsidRPr="00E06E8D">
        <w:rPr>
          <w:szCs w:val="24"/>
          <w:b w:val="0"/>
          <w:i w:val="0"/>
          <w:sz w:val="24"/>
          <w:spacing w:val="0"/>
          <w:w w:val="100"/>
          <w:rFonts/>
          <w:caps w:val="0"/>
        </w:rPr>
        <w:t> </w:t>
      </w:r>
      <w:r w:rsidRPr="00E06E8D">
        <w:rPr>
          <w:szCs w:val="24"/>
          <w:b w:val="0"/>
          <w:i w:val="0"/>
          <w:sz w:val="24"/>
          <w:spacing w:val="0"/>
          <w:w w:val="100"/>
          <w:rFonts/>
          <w:caps w:val="0"/>
        </w:rPr>
        <w:t>setting</w:t>
      </w:r>
      <w:r w:rsidRPr="00E06E8D">
        <w:rPr>
          <w:szCs w:val="24"/>
          <w:b w:val="0"/>
          <w:i w:val="0"/>
          <w:sz w:val="24"/>
          <w:spacing w:val="0"/>
          <w:w w:val="100"/>
          <w:rFonts/>
          <w:caps w:val="0"/>
        </w:rPr>
        <w:t> </w:t>
      </w:r>
      <w:r w:rsidRPr="00E06E8D">
        <w:rPr>
          <w:szCs w:val="24"/>
          <w:b w:val="0"/>
          <w:i w:val="0"/>
          <w:sz w:val="24"/>
          <w:spacing w:val="0"/>
          <w:w w:val="100"/>
          <w:rFonts/>
          <w:caps w:val="0"/>
        </w:rPr>
        <w:t>o</w:t>
      </w:r>
      <w:r w:rsidR="00E06E8D" w:rsidRPr="00E06E8D">
        <w:rPr>
          <w:szCs w:val="24"/>
          <w:b w:val="0"/>
          <w:i w:val="0"/>
          <w:sz w:val="24"/>
          <w:spacing w:val="0"/>
          <w:w w:val="100"/>
          <w:rFonts/>
          <w:caps w:val="0"/>
        </w:rPr>
        <w:t>f</w:t>
      </w:r>
      <w:r w:rsidR="00E06E8D" w:rsidRPr="00E06E8D">
        <w:rPr>
          <w:szCs w:val="24"/>
          <w:b w:val="0"/>
          <w:i w:val="0"/>
          <w:sz w:val="24"/>
          <w:spacing w:val="0"/>
          <w:w w:val="100"/>
          <w:rFonts/>
          <w:caps w:val="0"/>
        </w:rPr>
        <w:t> </w:t>
      </w:r>
      <w:r w:rsidR="00600F9A">
        <w:rPr>
          <w:szCs w:val="24"/>
          <w:b w:val="0"/>
          <w:i w:val="0"/>
          <w:sz w:val="24"/>
          <w:spacing w:val="0"/>
          <w:w w:val="100"/>
          <w:rFonts/>
          <w:caps w:val="0"/>
        </w:rPr>
        <w:t>southwestern</w:t>
      </w:r>
      <w:r w:rsidR="00600F9A">
        <w:rPr>
          <w:szCs w:val="24"/>
          <w:b w:val="0"/>
          <w:i w:val="0"/>
          <w:sz w:val="24"/>
          <w:spacing w:val="0"/>
          <w:w w:val="100"/>
          <w:rFonts/>
          <w:caps w:val="0"/>
        </w:rPr>
        <w:t> </w:t>
      </w:r>
      <w:r w:rsidR="00600F9A">
        <w:rPr>
          <w:szCs w:val="24"/>
          <w:b w:val="0"/>
          <w:i w:val="0"/>
          <w:sz w:val="24"/>
          <w:spacing w:val="0"/>
          <w:w w:val="100"/>
          <w:rFonts/>
          <w:caps w:val="0"/>
        </w:rPr>
        <w:t>Nigeria</w:t>
      </w:r>
      <w:r w:rsidR="00600F9A">
        <w:rPr>
          <w:szCs w:val="24"/>
          <w:b w:val="0"/>
          <w:i w:val="0"/>
          <w:sz w:val="24"/>
          <w:spacing w:val="0"/>
          <w:w w:val="100"/>
          <w:rFonts/>
          <w:caps w:val="0"/>
        </w:rPr>
        <w:t> </w:t>
      </w:r>
      <w:r w:rsidR="00600F9A">
        <w:rPr>
          <w:szCs w:val="24"/>
          <w:b w:val="0"/>
          <w:i w:val="0"/>
          <w:sz w:val="24"/>
          <w:spacing w:val="0"/>
          <w:w w:val="100"/>
          <w:rFonts/>
          <w:caps w:val="0"/>
        </w:rPr>
        <w:t>(Figure</w:t>
      </w:r>
      <w:r w:rsidR="00600F9A">
        <w:rPr>
          <w:szCs w:val="24"/>
          <w:b w:val="0"/>
          <w:i w:val="0"/>
          <w:sz w:val="24"/>
          <w:spacing w:val="0"/>
          <w:w w:val="100"/>
          <w:rFonts/>
          <w:caps w:val="0"/>
        </w:rPr>
        <w:t> </w:t>
      </w:r>
      <w:r w:rsidR="00600F9A">
        <w:rPr>
          <w:szCs w:val="24"/>
          <w:b w:val="0"/>
          <w:i w:val="0"/>
          <w:sz w:val="24"/>
          <w:spacing w:val="0"/>
          <w:w w:val="100"/>
          <w:rFonts/>
          <w:caps w:val="0"/>
        </w:rPr>
        <w:t>2.2</w:t>
      </w:r>
      <w:r w:rsidRPr="00E06E8D">
        <w:rPr>
          <w:szCs w:val="24"/>
          <w:b w:val="0"/>
          <w:i w:val="0"/>
          <w:sz w:val="24"/>
          <w:spacing w:val="0"/>
          <w:w w:val="100"/>
          <w:rFonts/>
          <w:caps w:val="0"/>
        </w:rPr>
        <w:t>),</w:t>
      </w:r>
      <w:r w:rsidRPr="00E06E8D">
        <w:rPr>
          <w:szCs w:val="24"/>
          <w:b w:val="0"/>
          <w:i w:val="0"/>
          <w:sz w:val="24"/>
          <w:spacing w:val="0"/>
          <w:w w:val="100"/>
          <w:rFonts/>
          <w:caps w:val="0"/>
        </w:rPr>
        <w:t> </w:t>
      </w:r>
      <w:r w:rsidRPr="00E06E8D">
        <w:rPr>
          <w:szCs w:val="24"/>
          <w:b w:val="0"/>
          <w:i w:val="0"/>
          <w:sz w:val="24"/>
          <w:spacing w:val="0"/>
          <w:w w:val="100"/>
          <w:rFonts/>
          <w:caps w:val="0"/>
        </w:rPr>
        <w:t>characterised</w:t>
      </w:r>
      <w:r w:rsidRPr="00E06E8D">
        <w:rPr>
          <w:szCs w:val="24"/>
          <w:b w:val="0"/>
          <w:i w:val="0"/>
          <w:sz w:val="24"/>
          <w:spacing w:val="0"/>
          <w:w w:val="100"/>
          <w:rFonts/>
          <w:caps w:val="0"/>
        </w:rPr>
        <w:t> </w:t>
      </w:r>
      <w:r w:rsidRPr="00E06E8D">
        <w:rPr>
          <w:szCs w:val="24"/>
          <w:b w:val="0"/>
          <w:i w:val="0"/>
          <w:sz w:val="24"/>
          <w:spacing w:val="0"/>
          <w:w w:val="100"/>
          <w:rFonts/>
          <w:caps w:val="0"/>
        </w:rPr>
        <w:t>by</w:t>
      </w:r>
      <w:r w:rsidRPr="00E06E8D">
        <w:rPr>
          <w:szCs w:val="24"/>
          <w:b w:val="0"/>
          <w:i w:val="0"/>
          <w:sz w:val="24"/>
          <w:spacing w:val="0"/>
          <w:w w:val="100"/>
          <w:rFonts/>
          <w:caps w:val="0"/>
        </w:rPr>
        <w:t> </w:t>
      </w:r>
      <w:r w:rsidRPr="00E06E8D">
        <w:rPr>
          <w:szCs w:val="24"/>
          <w:b w:val="0"/>
          <w:i w:val="0"/>
          <w:sz w:val="24"/>
          <w:spacing w:val="0"/>
          <w:w w:val="100"/>
          <w:rFonts/>
          <w:caps w:val="0"/>
        </w:rPr>
        <w:t>the</w:t>
      </w:r>
      <w:r w:rsidRPr="00E06E8D">
        <w:rPr>
          <w:szCs w:val="24"/>
          <w:b w:val="0"/>
          <w:i w:val="0"/>
          <w:sz w:val="24"/>
          <w:spacing w:val="0"/>
          <w:w w:val="100"/>
          <w:rFonts/>
          <w:caps w:val="0"/>
        </w:rPr>
        <w:t> </w:t>
      </w:r>
      <w:r w:rsidRPr="00E06E8D">
        <w:rPr>
          <w:szCs w:val="24"/>
          <w:b w:val="0"/>
          <w:i w:val="0"/>
          <w:sz w:val="24"/>
          <w:spacing w:val="0"/>
          <w:w w:val="100"/>
          <w:rFonts/>
          <w:caps w:val="0"/>
        </w:rPr>
        <w:t>basement</w:t>
      </w:r>
      <w:r w:rsidRPr="00E06E8D">
        <w:rPr>
          <w:szCs w:val="24"/>
          <w:b w:val="0"/>
          <w:i w:val="0"/>
          <w:sz w:val="24"/>
          <w:spacing w:val="0"/>
          <w:w w:val="100"/>
          <w:rFonts/>
          <w:caps w:val="0"/>
        </w:rPr>
        <w:t> </w:t>
      </w:r>
      <w:r w:rsidRPr="00E06E8D">
        <w:rPr>
          <w:szCs w:val="24"/>
          <w:b w:val="0"/>
          <w:i w:val="0"/>
          <w:sz w:val="24"/>
          <w:spacing w:val="0"/>
          <w:w w:val="100"/>
          <w:rFonts/>
          <w:caps w:val="0"/>
        </w:rPr>
        <w:t>complex</w:t>
      </w:r>
      <w:r w:rsidRPr="00E06E8D">
        <w:rPr>
          <w:szCs w:val="24"/>
          <w:b w:val="0"/>
          <w:i w:val="0"/>
          <w:sz w:val="24"/>
          <w:spacing w:val="0"/>
          <w:w w:val="100"/>
          <w:rFonts/>
          <w:caps w:val="0"/>
        </w:rPr>
        <w:t> </w:t>
      </w:r>
      <w:r w:rsidRPr="00E06E8D">
        <w:rPr>
          <w:szCs w:val="24"/>
          <w:b w:val="0"/>
          <w:i w:val="0"/>
          <w:sz w:val="24"/>
          <w:spacing w:val="0"/>
          <w:w w:val="100"/>
          <w:rFonts/>
          <w:caps w:val="0"/>
        </w:rPr>
        <w:t>rocks</w:t>
      </w:r>
      <w:r w:rsidRPr="00E06E8D">
        <w:rPr>
          <w:szCs w:val="24"/>
          <w:b w:val="0"/>
          <w:i w:val="0"/>
          <w:sz w:val="24"/>
          <w:spacing w:val="0"/>
          <w:w w:val="100"/>
          <w:rFonts/>
          <w:caps w:val="0"/>
        </w:rPr>
        <w:t> </w:t>
      </w:r>
      <w:r w:rsidRPr="00E06E8D">
        <w:rPr>
          <w:szCs w:val="24"/>
          <w:b w:val="0"/>
          <w:i w:val="0"/>
          <w:sz w:val="24"/>
          <w:spacing w:val="0"/>
          <w:w w:val="100"/>
          <w:rFonts/>
          <w:caps w:val="0"/>
        </w:rPr>
        <w:t>of</w:t>
      </w:r>
      <w:r w:rsidRPr="00E06E8D">
        <w:rPr>
          <w:szCs w:val="24"/>
          <w:b w:val="0"/>
          <w:i w:val="0"/>
          <w:sz w:val="24"/>
          <w:spacing w:val="0"/>
          <w:w w:val="100"/>
          <w:rFonts/>
          <w:caps w:val="0"/>
        </w:rPr>
        <w:t> </w:t>
      </w:r>
      <w:r w:rsidRPr="00E06E8D">
        <w:rPr>
          <w:szCs w:val="24"/>
          <w:b w:val="0"/>
          <w:i w:val="0"/>
          <w:sz w:val="24"/>
          <w:spacing w:val="0"/>
          <w:w w:val="100"/>
          <w:rFonts/>
          <w:caps w:val="0"/>
        </w:rPr>
        <w:t>the</w:t>
      </w:r>
      <w:r w:rsidRPr="00E06E8D">
        <w:rPr>
          <w:szCs w:val="24"/>
          <w:b w:val="0"/>
          <w:i w:val="0"/>
          <w:sz w:val="24"/>
          <w:spacing w:val="0"/>
          <w:w w:val="100"/>
          <w:rFonts/>
          <w:caps w:val="0"/>
        </w:rPr>
        <w:t> </w:t>
      </w:r>
      <w:r w:rsidRPr="00E06E8D">
        <w:rPr>
          <w:szCs w:val="24"/>
          <w:b w:val="0"/>
          <w:i w:val="0"/>
          <w:sz w:val="24"/>
          <w:spacing w:val="0"/>
          <w:w w:val="100"/>
          <w:rFonts/>
          <w:caps w:val="0"/>
        </w:rPr>
        <w:t>pre-Cambrian</w:t>
      </w:r>
      <w:r w:rsidRPr="00E06E8D">
        <w:rPr>
          <w:szCs w:val="24"/>
          <w:b w:val="0"/>
          <w:i w:val="0"/>
          <w:sz w:val="24"/>
          <w:spacing w:val="0"/>
          <w:w w:val="100"/>
          <w:rFonts/>
          <w:caps w:val="0"/>
        </w:rPr>
        <w:t> </w:t>
      </w:r>
      <w:r w:rsidRPr="00E06E8D">
        <w:rPr>
          <w:szCs w:val="24"/>
          <w:b w:val="0"/>
          <w:i w:val="0"/>
          <w:sz w:val="24"/>
          <w:spacing w:val="0"/>
          <w:w w:val="100"/>
          <w:rFonts/>
          <w:caps w:val="0"/>
        </w:rPr>
        <w:t>age</w:t>
      </w:r>
      <w:r w:rsidRPr="00E06E8D">
        <w:rPr>
          <w:szCs w:val="24"/>
          <w:b w:val="0"/>
          <w:i w:val="0"/>
          <w:sz w:val="24"/>
          <w:spacing w:val="0"/>
          <w:w w:val="100"/>
          <w:rFonts/>
          <w:caps w:val="0"/>
        </w:rPr>
        <w:t> </w:t>
      </w:r>
      <w:r w:rsidRPr="00E06E8D">
        <w:rPr>
          <w:szCs w:val="24"/>
          <w:b w:val="0"/>
          <w:i w:val="0"/>
          <w:sz w:val="24"/>
          <w:spacing w:val="0"/>
          <w:w w:val="100"/>
          <w:rFonts/>
          <w:caps w:val="0"/>
        </w:rPr>
        <w:t>(made</w:t>
      </w:r>
      <w:r w:rsidRPr="00E06E8D">
        <w:rPr>
          <w:szCs w:val="24"/>
          <w:b w:val="0"/>
          <w:i w:val="0"/>
          <w:sz w:val="24"/>
          <w:spacing w:val="0"/>
          <w:w w:val="100"/>
          <w:rFonts/>
          <w:caps w:val="0"/>
        </w:rPr>
        <w:t> </w:t>
      </w:r>
      <w:r w:rsidRPr="00E06E8D">
        <w:rPr>
          <w:szCs w:val="24"/>
          <w:b w:val="0"/>
          <w:i w:val="0"/>
          <w:sz w:val="24"/>
          <w:spacing w:val="0"/>
          <w:w w:val="100"/>
          <w:rFonts/>
          <w:caps w:val="0"/>
        </w:rPr>
        <w:t>up</w:t>
      </w:r>
      <w:r w:rsidRPr="00E06E8D">
        <w:rPr>
          <w:szCs w:val="24"/>
          <w:b w:val="0"/>
          <w:i w:val="0"/>
          <w:sz w:val="24"/>
          <w:spacing w:val="0"/>
          <w:w w:val="100"/>
          <w:rFonts/>
          <w:caps w:val="0"/>
        </w:rPr>
        <w:t> </w:t>
      </w:r>
      <w:r w:rsidRPr="00E06E8D">
        <w:rPr>
          <w:szCs w:val="24"/>
          <w:b w:val="0"/>
          <w:i w:val="0"/>
          <w:sz w:val="24"/>
          <w:spacing w:val="0"/>
          <w:w w:val="100"/>
          <w:rFonts/>
          <w:caps w:val="0"/>
        </w:rPr>
        <w:t>of</w:t>
      </w:r>
      <w:r w:rsidRPr="00E06E8D">
        <w:rPr>
          <w:szCs w:val="24"/>
          <w:b w:val="0"/>
          <w:i w:val="0"/>
          <w:sz w:val="24"/>
          <w:spacing w:val="0"/>
          <w:w w:val="100"/>
          <w:rFonts/>
          <w:caps w:val="0"/>
        </w:rPr>
        <w:t> </w:t>
      </w:r>
      <w:r w:rsidRPr="00E06E8D">
        <w:rPr>
          <w:szCs w:val="24"/>
          <w:b w:val="0"/>
          <w:i w:val="0"/>
          <w:sz w:val="24"/>
          <w:spacing w:val="0"/>
          <w:w w:val="100"/>
          <w:rFonts/>
          <w:caps w:val="0"/>
        </w:rPr>
        <w:t>older</w:t>
      </w:r>
      <w:r w:rsidRPr="00E06E8D">
        <w:rPr>
          <w:szCs w:val="24"/>
          <w:b w:val="0"/>
          <w:i w:val="0"/>
          <w:sz w:val="24"/>
          <w:spacing w:val="0"/>
          <w:w w:val="100"/>
          <w:rFonts/>
          <w:caps w:val="0"/>
        </w:rPr>
        <w:t> </w:t>
      </w:r>
      <w:r w:rsidRPr="00E06E8D">
        <w:rPr>
          <w:szCs w:val="24"/>
          <w:b w:val="0"/>
          <w:i w:val="0"/>
          <w:sz w:val="24"/>
          <w:spacing w:val="0"/>
          <w:w w:val="100"/>
          <w:rFonts/>
          <w:caps w:val="0"/>
        </w:rPr>
        <w:t>and</w:t>
      </w:r>
      <w:r w:rsidRPr="00E06E8D">
        <w:rPr>
          <w:szCs w:val="24"/>
          <w:b w:val="0"/>
          <w:i w:val="0"/>
          <w:sz w:val="24"/>
          <w:spacing w:val="0"/>
          <w:w w:val="100"/>
          <w:rFonts/>
          <w:caps w:val="0"/>
        </w:rPr>
        <w:t> </w:t>
      </w:r>
      <w:r w:rsidRPr="00E06E8D">
        <w:rPr>
          <w:szCs w:val="24"/>
          <w:b w:val="0"/>
          <w:i w:val="0"/>
          <w:sz w:val="24"/>
          <w:spacing w:val="0"/>
          <w:w w:val="100"/>
          <w:rFonts/>
          <w:caps w:val="0"/>
        </w:rPr>
        <w:t>younger</w:t>
      </w:r>
      <w:r w:rsidRPr="00E06E8D">
        <w:rPr>
          <w:szCs w:val="24"/>
          <w:b w:val="0"/>
          <w:i w:val="0"/>
          <w:sz w:val="24"/>
          <w:spacing w:val="0"/>
          <w:w w:val="100"/>
          <w:rFonts/>
          <w:caps w:val="0"/>
        </w:rPr>
        <w:t> </w:t>
      </w:r>
      <w:r w:rsidRPr="00E06E8D">
        <w:rPr>
          <w:szCs w:val="24"/>
          <w:b w:val="0"/>
          <w:i w:val="0"/>
          <w:sz w:val="24"/>
          <w:spacing w:val="0"/>
          <w:w w:val="100"/>
          <w:rFonts/>
          <w:caps w:val="0"/>
        </w:rPr>
        <w:t>granites)</w:t>
      </w:r>
      <w:r w:rsidRPr="00E06E8D">
        <w:rPr>
          <w:szCs w:val="24"/>
          <w:b w:val="0"/>
          <w:i w:val="0"/>
          <w:sz w:val="24"/>
          <w:spacing w:val="0"/>
          <w:w w:val="100"/>
          <w:rFonts/>
          <w:caps w:val="0"/>
        </w:rPr>
        <w:t> </w:t>
      </w:r>
      <w:r w:rsidRPr="00E06E8D">
        <w:rPr>
          <w:szCs w:val="24"/>
          <w:b w:val="0"/>
          <w:i w:val="0"/>
          <w:sz w:val="24"/>
          <w:spacing w:val="0"/>
          <w:w w:val="100"/>
          <w:rFonts/>
          <w:caps w:val="0"/>
        </w:rPr>
        <w:t>as</w:t>
      </w:r>
      <w:r w:rsidRPr="00E06E8D">
        <w:rPr>
          <w:szCs w:val="24"/>
          <w:b w:val="0"/>
          <w:i w:val="0"/>
          <w:sz w:val="24"/>
          <w:spacing w:val="0"/>
          <w:w w:val="100"/>
          <w:rFonts/>
          <w:caps w:val="0"/>
        </w:rPr>
        <w:t> </w:t>
      </w:r>
      <w:r w:rsidRPr="00E06E8D">
        <w:rPr>
          <w:szCs w:val="24"/>
          <w:b w:val="0"/>
          <w:i w:val="0"/>
          <w:sz w:val="24"/>
          <w:spacing w:val="0"/>
          <w:w w:val="100"/>
          <w:rFonts/>
          <w:caps w:val="0"/>
        </w:rPr>
        <w:t>well</w:t>
      </w:r>
      <w:r w:rsidRPr="00E06E8D">
        <w:rPr>
          <w:szCs w:val="24"/>
          <w:b w:val="0"/>
          <w:i w:val="0"/>
          <w:sz w:val="24"/>
          <w:spacing w:val="0"/>
          <w:w w:val="100"/>
          <w:rFonts/>
          <w:caps w:val="0"/>
        </w:rPr>
        <w:t> </w:t>
      </w:r>
      <w:r w:rsidRPr="00E06E8D">
        <w:rPr>
          <w:szCs w:val="24"/>
          <w:b w:val="0"/>
          <w:i w:val="0"/>
          <w:sz w:val="24"/>
          <w:spacing w:val="0"/>
          <w:w w:val="100"/>
          <w:rFonts/>
          <w:caps w:val="0"/>
        </w:rPr>
        <w:t>as</w:t>
      </w:r>
      <w:r w:rsidRPr="00E06E8D">
        <w:rPr>
          <w:szCs w:val="24"/>
          <w:b w:val="0"/>
          <w:i w:val="0"/>
          <w:sz w:val="24"/>
          <w:spacing w:val="0"/>
          <w:w w:val="100"/>
          <w:rFonts/>
          <w:caps w:val="0"/>
        </w:rPr>
        <w:t> </w:t>
      </w:r>
      <w:r w:rsidRPr="00E06E8D">
        <w:rPr>
          <w:szCs w:val="24"/>
          <w:b w:val="0"/>
          <w:i w:val="0"/>
          <w:sz w:val="24"/>
          <w:spacing w:val="0"/>
          <w:w w:val="100"/>
          <w:rFonts/>
          <w:caps w:val="0"/>
        </w:rPr>
        <w:t>the</w:t>
      </w:r>
      <w:r w:rsidRPr="00E06E8D">
        <w:rPr>
          <w:szCs w:val="24"/>
          <w:b w:val="0"/>
          <w:i w:val="0"/>
          <w:sz w:val="24"/>
          <w:spacing w:val="0"/>
          <w:w w:val="100"/>
          <w:rFonts/>
          <w:caps w:val="0"/>
        </w:rPr>
        <w:t> </w:t>
      </w:r>
      <w:r w:rsidRPr="00E06E8D">
        <w:rPr>
          <w:szCs w:val="24"/>
          <w:b w:val="0"/>
          <w:i w:val="0"/>
          <w:sz w:val="24"/>
          <w:spacing w:val="0"/>
          <w:w w:val="100"/>
          <w:rFonts/>
          <w:caps w:val="0"/>
        </w:rPr>
        <w:t>younger</w:t>
      </w:r>
      <w:r w:rsidRPr="00E06E8D">
        <w:rPr>
          <w:szCs w:val="24"/>
          <w:b w:val="0"/>
          <w:i w:val="0"/>
          <w:sz w:val="24"/>
          <w:spacing w:val="0"/>
          <w:w w:val="100"/>
          <w:rFonts/>
          <w:caps w:val="0"/>
        </w:rPr>
        <w:t> </w:t>
      </w:r>
      <w:r w:rsidRPr="00E06E8D">
        <w:rPr>
          <w:szCs w:val="24"/>
          <w:b w:val="0"/>
          <w:i w:val="0"/>
          <w:sz w:val="24"/>
          <w:spacing w:val="0"/>
          <w:w w:val="100"/>
          <w:rFonts/>
          <w:caps w:val="0"/>
        </w:rPr>
        <w:t>and</w:t>
      </w:r>
      <w:r w:rsidRPr="00E06E8D">
        <w:rPr>
          <w:szCs w:val="24"/>
          <w:b w:val="0"/>
          <w:i w:val="0"/>
          <w:sz w:val="24"/>
          <w:spacing w:val="0"/>
          <w:w w:val="100"/>
          <w:rFonts/>
          <w:caps w:val="0"/>
        </w:rPr>
        <w:t> </w:t>
      </w:r>
      <w:r w:rsidRPr="00E06E8D">
        <w:rPr>
          <w:szCs w:val="24"/>
          <w:b w:val="0"/>
          <w:i w:val="0"/>
          <w:sz w:val="24"/>
          <w:spacing w:val="0"/>
          <w:w w:val="100"/>
          <w:rFonts/>
          <w:caps w:val="0"/>
        </w:rPr>
        <w:t>older</w:t>
      </w:r>
      <w:r w:rsidRPr="00E06E8D">
        <w:rPr>
          <w:szCs w:val="24"/>
          <w:b w:val="0"/>
          <w:i w:val="0"/>
          <w:sz w:val="24"/>
          <w:spacing w:val="0"/>
          <w:w w:val="100"/>
          <w:rFonts/>
          <w:caps w:val="0"/>
        </w:rPr>
        <w:t> </w:t>
      </w:r>
      <w:r w:rsidRPr="00E06E8D">
        <w:rPr>
          <w:szCs w:val="24"/>
          <w:b w:val="0"/>
          <w:i w:val="0"/>
          <w:sz w:val="24"/>
          <w:spacing w:val="0"/>
          <w:w w:val="100"/>
          <w:rFonts/>
          <w:caps w:val="0"/>
        </w:rPr>
        <w:t>sedimentary</w:t>
      </w:r>
      <w:r w:rsidRPr="00E06E8D">
        <w:rPr>
          <w:szCs w:val="24"/>
          <w:b w:val="0"/>
          <w:i w:val="0"/>
          <w:sz w:val="24"/>
          <w:spacing w:val="0"/>
          <w:w w:val="100"/>
          <w:rFonts/>
          <w:caps w:val="0"/>
        </w:rPr>
        <w:t> </w:t>
      </w:r>
      <w:r w:rsidRPr="00E06E8D">
        <w:rPr>
          <w:szCs w:val="24"/>
          <w:b w:val="0"/>
          <w:i w:val="0"/>
          <w:sz w:val="24"/>
          <w:spacing w:val="0"/>
          <w:w w:val="100"/>
          <w:rFonts/>
          <w:caps w:val="0"/>
        </w:rPr>
        <w:t>rocks</w:t>
      </w:r>
      <w:r w:rsidRPr="00E06E8D">
        <w:rPr>
          <w:szCs w:val="24"/>
          <w:b w:val="0"/>
          <w:i w:val="0"/>
          <w:sz w:val="24"/>
          <w:spacing w:val="0"/>
          <w:w w:val="100"/>
          <w:rFonts/>
          <w:caps w:val="0"/>
        </w:rPr>
        <w:t> </w:t>
      </w:r>
      <w:r w:rsidRPr="00E06E8D">
        <w:rPr>
          <w:szCs w:val="24"/>
          <w:b w:val="0"/>
          <w:i w:val="0"/>
          <w:sz w:val="24"/>
          <w:spacing w:val="0"/>
          <w:w w:val="100"/>
          <w:rFonts/>
          <w:caps w:val="0"/>
        </w:rPr>
        <w:t>of</w:t>
      </w:r>
      <w:r w:rsidRPr="00E06E8D">
        <w:rPr>
          <w:szCs w:val="24"/>
          <w:b w:val="0"/>
          <w:i w:val="0"/>
          <w:sz w:val="24"/>
          <w:spacing w:val="0"/>
          <w:w w:val="100"/>
          <w:rFonts/>
          <w:caps w:val="0"/>
        </w:rPr>
        <w:t> </w:t>
      </w:r>
      <w:r w:rsidRPr="00E06E8D">
        <w:rPr>
          <w:szCs w:val="24"/>
          <w:b w:val="0"/>
          <w:i w:val="0"/>
          <w:sz w:val="24"/>
          <w:spacing w:val="0"/>
          <w:w w:val="100"/>
          <w:rFonts/>
          <w:caps w:val="0"/>
        </w:rPr>
        <w:t>both</w:t>
      </w:r>
      <w:r w:rsidRPr="00E06E8D">
        <w:rPr>
          <w:szCs w:val="24"/>
          <w:b w:val="0"/>
          <w:i w:val="0"/>
          <w:sz w:val="24"/>
          <w:spacing w:val="0"/>
          <w:w w:val="100"/>
          <w:rFonts/>
          <w:caps w:val="0"/>
        </w:rPr>
        <w:t> </w:t>
      </w:r>
      <w:r w:rsidRPr="00E06E8D">
        <w:rPr>
          <w:szCs w:val="24"/>
          <w:b w:val="0"/>
          <w:i w:val="0"/>
          <w:sz w:val="24"/>
          <w:spacing w:val="0"/>
          <w:w w:val="100"/>
          <w:rFonts/>
          <w:caps w:val="0"/>
        </w:rPr>
        <w:t>tertia</w:t>
      </w:r>
      <w:r w:rsidR="00E06E8D" w:rsidRPr="00E06E8D">
        <w:rPr>
          <w:szCs w:val="24"/>
          <w:b w:val="0"/>
          <w:i w:val="0"/>
          <w:sz w:val="24"/>
          <w:spacing w:val="0"/>
          <w:w w:val="100"/>
          <w:rFonts/>
          <w:caps w:val="0"/>
        </w:rPr>
        <w:t>ry</w:t>
      </w:r>
      <w:r w:rsidR="00E06E8D" w:rsidRPr="00E06E8D">
        <w:rPr>
          <w:szCs w:val="24"/>
          <w:b w:val="0"/>
          <w:i w:val="0"/>
          <w:sz w:val="24"/>
          <w:spacing w:val="0"/>
          <w:w w:val="100"/>
          <w:rFonts/>
          <w:caps w:val="0"/>
        </w:rPr>
        <w:t> </w:t>
      </w:r>
      <w:r w:rsidR="00E06E8D" w:rsidRPr="00E06E8D">
        <w:rPr>
          <w:szCs w:val="24"/>
          <w:b w:val="0"/>
          <w:i w:val="0"/>
          <w:sz w:val="24"/>
          <w:spacing w:val="0"/>
          <w:w w:val="100"/>
          <w:rFonts/>
          <w:caps w:val="0"/>
        </w:rPr>
        <w:t>and</w:t>
      </w:r>
      <w:r w:rsidR="00E06E8D" w:rsidRPr="00E06E8D">
        <w:rPr>
          <w:szCs w:val="24"/>
          <w:b w:val="0"/>
          <w:i w:val="0"/>
          <w:sz w:val="24"/>
          <w:spacing w:val="0"/>
          <w:w w:val="100"/>
          <w:rFonts/>
          <w:caps w:val="0"/>
        </w:rPr>
        <w:t> </w:t>
      </w:r>
      <w:r w:rsidR="00E06E8D" w:rsidRPr="00E06E8D">
        <w:rPr>
          <w:szCs w:val="24"/>
          <w:b w:val="0"/>
          <w:i w:val="0"/>
          <w:sz w:val="24"/>
          <w:spacing w:val="0"/>
          <w:w w:val="100"/>
          <w:rFonts/>
          <w:caps w:val="0"/>
        </w:rPr>
        <w:t>secondary</w:t>
      </w:r>
      <w:r w:rsidR="00E06E8D" w:rsidRPr="00E06E8D">
        <w:rPr>
          <w:szCs w:val="24"/>
          <w:b w:val="0"/>
          <w:i w:val="0"/>
          <w:sz w:val="24"/>
          <w:spacing w:val="0"/>
          <w:w w:val="100"/>
          <w:rFonts/>
          <w:caps w:val="0"/>
        </w:rPr>
        <w:t> </w:t>
      </w:r>
      <w:r w:rsidR="00E06E8D" w:rsidRPr="00E06E8D">
        <w:rPr>
          <w:szCs w:val="24"/>
          <w:b w:val="0"/>
          <w:i w:val="0"/>
          <w:sz w:val="24"/>
          <w:spacing w:val="0"/>
          <w:w w:val="100"/>
          <w:rFonts/>
          <w:caps w:val="0"/>
        </w:rPr>
        <w:t>ages</w:t>
      </w:r>
      <w:r w:rsidR="00E06E8D" w:rsidRPr="00E06E8D">
        <w:rPr>
          <w:szCs w:val="24"/>
          <w:b w:val="0"/>
          <w:i w:val="0"/>
          <w:sz w:val="24"/>
          <w:spacing w:val="0"/>
          <w:w w:val="100"/>
          <w:rFonts/>
          <w:caps w:val="0"/>
        </w:rPr>
        <w:t> </w:t>
      </w:r>
      <w:r w:rsidR="00E06E8D" w:rsidRPr="00E06E8D">
        <w:rPr>
          <w:szCs w:val="24"/>
          <w:b w:val="0"/>
          <w:i w:val="0"/>
          <w:sz w:val="24"/>
          <w:spacing w:val="0"/>
          <w:w w:val="100"/>
          <w:rFonts/>
          <w:caps w:val="0"/>
        </w:rPr>
        <w:t>.</w:t>
      </w:r>
      <w:r w:rsidR="00E06E8D" w:rsidRPr="00E06E8D">
        <w:rPr>
          <w:szCs w:val="24"/>
          <w:b w:val="0"/>
          <w:i w:val="0"/>
          <w:sz w:val="24"/>
          <w:spacing w:val="0"/>
          <w:w w:val="100"/>
          <w:rFonts/>
          <w:caps w:val="0"/>
        </w:rPr>
        <w:t> </w:t>
      </w:r>
    </w:p>
    <w:p w14:paraId="798EF09C" w14:textId="77777777" w:rsidR="001A00D3" w:rsidRPr="006F4DE1" w:rsidRDefault="001A00D3" w:rsidP="006F4DE1">
      <w:pPr>
        <w:spacing w:before="0" w:beforeAutospacing="0" w:after="0" w:afterAutospacing="0" w:lineRule="auto" w:line="360"/>
        <w:rPr>
          <w:szCs w:val="24"/>
          <w:lang w:val="en-GB"/>
          <w:b w:val="0"/>
          <w:i w:val="0"/>
          <w:sz w:val="24"/>
          <w:spacing w:val="0"/>
          <w:w w:val="100"/>
          <w:rFonts/>
          <w:caps w:val="0"/>
        </w:rPr>
        <w:snapToGrid w:val="0"/>
        <w:textAlignment w:val="baseline"/>
      </w:pPr>
      <w:r>
        <w:rPr>
          <w:b w:val="0"/>
          <w:i w:val="0"/>
          <w:sz w:val="24"/>
          <w:spacing w:val="0"/>
          <w:w w:val="100"/>
          <w:rFonts/>
          <w:caps w:val="0"/>
        </w:rPr>
        <w:t/>
      </w:r>
    </w:p>
    <w:p w14:paraId="7BB18D20" w14:textId="77777777" w:rsidR="009A1156" w:rsidRPr="006F4DE1" w:rsidRDefault="009A1156" w:rsidP="006F4DE1">
      <w:pPr>
        <w:spacing w:before="0" w:beforeAutospacing="0" w:after="0" w:afterAutospacing="0" w:lineRule="auto" w:line="360"/>
        <w:rPr>
          <w:szCs w:val="24"/>
          <w:lang w:val="en-GB"/>
          <w:b w:val="0"/>
          <w:i w:val="0"/>
          <w:sz w:val="24"/>
          <w:spacing w:val="0"/>
          <w:w w:val="100"/>
          <w:rFonts/>
          <w:caps w:val="0"/>
        </w:rPr>
        <w:snapToGrid w:val="0"/>
        <w:textAlignment w:val="baseline"/>
      </w:pPr>
      <w:r w:rsidRPr="006F4DE1">
        <w:rPr>
          <w:szCs w:val="24"/>
          <w:lang w:val="en-GB"/>
          <w:b w:val="0"/>
          <w:i w:val="0"/>
          <w:sz w:val="24"/>
          <w:spacing w:val="0"/>
          <w:w w:val="100"/>
          <w:rFonts/>
          <w:caps w:val="0"/>
        </w:rPr>
        <w:t>Abeokuta</w:t>
      </w:r>
      <w:r w:rsidRPr="006F4DE1">
        <w:rPr>
          <w:szCs w:val="24"/>
          <w:lang w:val="en-GB"/>
          <w:b w:val="0"/>
          <w:i w:val="0"/>
          <w:sz w:val="24"/>
          <w:spacing w:val="0"/>
          <w:w w:val="100"/>
          <w:rFonts/>
          <w:caps w:val="0"/>
        </w:rPr>
        <w:t> </w:t>
      </w:r>
      <w:r w:rsidRPr="006F4DE1">
        <w:rPr>
          <w:szCs w:val="24"/>
          <w:lang w:val="en-GB"/>
          <w:b w:val="0"/>
          <w:i w:val="0"/>
          <w:sz w:val="24"/>
          <w:spacing w:val="0"/>
          <w:w w:val="100"/>
          <w:rFonts/>
          <w:caps w:val="0"/>
        </w:rPr>
        <w:t>area</w:t>
      </w:r>
      <w:r w:rsidRPr="006F4DE1">
        <w:rPr>
          <w:szCs w:val="24"/>
          <w:lang w:val="en-GB"/>
          <w:b w:val="0"/>
          <w:i w:val="0"/>
          <w:sz w:val="24"/>
          <w:spacing w:val="0"/>
          <w:w w:val="100"/>
          <w:rFonts/>
          <w:caps w:val="0"/>
        </w:rPr>
        <w:t> </w:t>
      </w:r>
      <w:r w:rsidRPr="006F4DE1">
        <w:rPr>
          <w:szCs w:val="24"/>
          <w:lang w:val="en-GB"/>
          <w:b w:val="0"/>
          <w:i w:val="0"/>
          <w:sz w:val="24"/>
          <w:spacing w:val="0"/>
          <w:w w:val="100"/>
          <w:rFonts/>
          <w:caps w:val="0"/>
        </w:rPr>
        <w:t>is</w:t>
      </w:r>
      <w:r w:rsidRPr="006F4DE1">
        <w:rPr>
          <w:szCs w:val="24"/>
          <w:lang w:val="en-GB"/>
          <w:b w:val="0"/>
          <w:i w:val="0"/>
          <w:sz w:val="24"/>
          <w:spacing w:val="0"/>
          <w:w w:val="100"/>
          <w:rFonts/>
          <w:caps w:val="0"/>
        </w:rPr>
        <w:t> </w:t>
      </w:r>
      <w:r w:rsidRPr="006F4DE1">
        <w:rPr>
          <w:szCs w:val="24"/>
          <w:lang w:val="en-GB"/>
          <w:b w:val="0"/>
          <w:i w:val="0"/>
          <w:sz w:val="24"/>
          <w:spacing w:val="0"/>
          <w:w w:val="100"/>
          <w:rFonts/>
          <w:caps w:val="0"/>
        </w:rPr>
        <w:t>characterized</w:t>
      </w:r>
      <w:r w:rsidRPr="006F4DE1">
        <w:rPr>
          <w:szCs w:val="24"/>
          <w:lang w:val="en-GB"/>
          <w:b w:val="0"/>
          <w:i w:val="0"/>
          <w:sz w:val="24"/>
          <w:spacing w:val="0"/>
          <w:w w:val="100"/>
          <w:rFonts/>
          <w:caps w:val="0"/>
        </w:rPr>
        <w:t> </w:t>
      </w:r>
      <w:r w:rsidRPr="006F4DE1">
        <w:rPr>
          <w:szCs w:val="24"/>
          <w:lang w:val="en-GB"/>
          <w:b w:val="0"/>
          <w:i w:val="0"/>
          <w:sz w:val="24"/>
          <w:spacing w:val="0"/>
          <w:w w:val="100"/>
          <w:rFonts/>
          <w:caps w:val="0"/>
        </w:rPr>
        <w:t>by</w:t>
      </w:r>
      <w:r w:rsidRPr="006F4DE1">
        <w:rPr>
          <w:szCs w:val="24"/>
          <w:lang w:val="en-GB"/>
          <w:b w:val="0"/>
          <w:i w:val="0"/>
          <w:sz w:val="24"/>
          <w:spacing w:val="0"/>
          <w:w w:val="100"/>
          <w:rFonts/>
          <w:caps w:val="0"/>
        </w:rPr>
        <w:t> </w:t>
      </w:r>
      <w:r w:rsidRPr="006F4DE1">
        <w:rPr>
          <w:szCs w:val="24"/>
          <w:lang w:val="en-GB"/>
          <w:b w:val="0"/>
          <w:i w:val="0"/>
          <w:sz w:val="24"/>
          <w:spacing w:val="0"/>
          <w:w w:val="100"/>
          <w:rFonts/>
          <w:caps w:val="0"/>
        </w:rPr>
        <w:t>an</w:t>
      </w:r>
      <w:r w:rsidRPr="006F4DE1">
        <w:rPr>
          <w:szCs w:val="24"/>
          <w:lang w:val="en-GB"/>
          <w:b w:val="0"/>
          <w:i w:val="0"/>
          <w:sz w:val="24"/>
          <w:spacing w:val="0"/>
          <w:w w:val="100"/>
          <w:rFonts/>
          <w:caps w:val="0"/>
        </w:rPr>
        <w:t> </w:t>
      </w:r>
      <w:r w:rsidRPr="006F4DE1">
        <w:rPr>
          <w:szCs w:val="24"/>
          <w:lang w:val="en-GB"/>
          <w:b w:val="0"/>
          <w:i w:val="0"/>
          <w:sz w:val="24"/>
          <w:spacing w:val="0"/>
          <w:w w:val="100"/>
          <w:rFonts/>
          <w:caps w:val="0"/>
        </w:rPr>
        <w:t>undulating</w:t>
      </w:r>
      <w:r w:rsidRPr="006F4DE1">
        <w:rPr>
          <w:szCs w:val="24"/>
          <w:lang w:val="en-GB"/>
          <w:b w:val="0"/>
          <w:i w:val="0"/>
          <w:sz w:val="24"/>
          <w:spacing w:val="0"/>
          <w:w w:val="100"/>
          <w:rFonts/>
          <w:caps w:val="0"/>
        </w:rPr>
        <w:t> </w:t>
      </w:r>
      <w:r w:rsidRPr="006F4DE1">
        <w:rPr>
          <w:szCs w:val="24"/>
          <w:lang w:val="en-GB"/>
          <w:b w:val="0"/>
          <w:i w:val="0"/>
          <w:sz w:val="24"/>
          <w:spacing w:val="0"/>
          <w:w w:val="100"/>
          <w:rFonts/>
          <w:caps w:val="0"/>
        </w:rPr>
        <w:t>topography</w:t>
      </w:r>
      <w:r w:rsidRPr="006F4DE1">
        <w:rPr>
          <w:szCs w:val="24"/>
          <w:lang w:val="en-GB"/>
          <w:b w:val="0"/>
          <w:i w:val="0"/>
          <w:sz w:val="24"/>
          <w:spacing w:val="0"/>
          <w:w w:val="100"/>
          <w:rFonts/>
          <w:caps w:val="0"/>
        </w:rPr>
        <w:t> </w:t>
      </w:r>
      <w:r w:rsidRPr="006F4DE1">
        <w:rPr>
          <w:szCs w:val="24"/>
          <w:lang w:val="en-GB"/>
          <w:b w:val="0"/>
          <w:i w:val="0"/>
          <w:sz w:val="24"/>
          <w:spacing w:val="0"/>
          <w:w w:val="100"/>
          <w:rFonts/>
          <w:caps w:val="0"/>
        </w:rPr>
        <w:t>with</w:t>
      </w:r>
      <w:r w:rsidRPr="006F4DE1">
        <w:rPr>
          <w:szCs w:val="24"/>
          <w:lang w:val="en-GB"/>
          <w:b w:val="0"/>
          <w:i w:val="0"/>
          <w:sz w:val="24"/>
          <w:spacing w:val="0"/>
          <w:w w:val="100"/>
          <w:rFonts/>
          <w:caps w:val="0"/>
        </w:rPr>
        <w:t> </w:t>
      </w:r>
      <w:r w:rsidRPr="006F4DE1">
        <w:rPr>
          <w:szCs w:val="24"/>
          <w:lang w:val="en-GB"/>
          <w:b w:val="0"/>
          <w:i w:val="0"/>
          <w:sz w:val="24"/>
          <w:spacing w:val="0"/>
          <w:w w:val="100"/>
          <w:rFonts/>
          <w:caps w:val="0"/>
        </w:rPr>
        <w:t>elevation</w:t>
      </w:r>
    </w:p>
    <w:p w14:paraId="657FF996" w14:textId="77777777" w:rsidR="00AF11D8" w:rsidRPr="006F4DE1" w:rsidRDefault="009A1156" w:rsidP="00A94B63">
      <w:pPr>
        <w:spacing w:before="0" w:beforeAutospacing="0" w:after="0" w:afterAutospacing="0" w:lineRule="auto" w:line="360"/>
        <w:rPr>
          <w:szCs w:val="24"/>
          <w:lang w:val="en-GB"/>
          <w:b w:val="0"/>
          <w:i w:val="0"/>
          <w:sz w:val="24"/>
          <w:spacing w:val="0"/>
          <w:w w:val="100"/>
          <w:rFonts/>
          <w:caps w:val="0"/>
        </w:rPr>
        <w:snapToGrid w:val="0"/>
        <w:textAlignment w:val="baseline"/>
      </w:pPr>
      <w:r w:rsidRPr="006F4DE1">
        <w:rPr>
          <w:szCs w:val="24"/>
          <w:lang w:val="en-GB"/>
          <w:b w:val="0"/>
          <w:i w:val="0"/>
          <w:sz w:val="24"/>
          <w:spacing w:val="0"/>
          <w:w w:val="100"/>
          <w:rFonts/>
          <w:caps w:val="0"/>
        </w:rPr>
        <w:t>ranging</w:t>
      </w:r>
      <w:r w:rsidRPr="006F4DE1">
        <w:rPr>
          <w:szCs w:val="24"/>
          <w:lang w:val="en-GB"/>
          <w:b w:val="0"/>
          <w:i w:val="0"/>
          <w:sz w:val="24"/>
          <w:spacing w:val="0"/>
          <w:w w:val="100"/>
          <w:rFonts/>
          <w:caps w:val="0"/>
        </w:rPr>
        <w:t> </w:t>
      </w:r>
      <w:r w:rsidRPr="006F4DE1">
        <w:rPr>
          <w:szCs w:val="24"/>
          <w:lang w:val="en-GB"/>
          <w:b w:val="0"/>
          <w:i w:val="0"/>
          <w:sz w:val="24"/>
          <w:spacing w:val="0"/>
          <w:w w:val="100"/>
          <w:rFonts/>
          <w:caps w:val="0"/>
        </w:rPr>
        <w:t>from</w:t>
      </w:r>
      <w:r w:rsidRPr="006F4DE1">
        <w:rPr>
          <w:szCs w:val="24"/>
          <w:lang w:val="en-GB"/>
          <w:b w:val="0"/>
          <w:i w:val="0"/>
          <w:sz w:val="24"/>
          <w:spacing w:val="0"/>
          <w:w w:val="100"/>
          <w:rFonts/>
          <w:caps w:val="0"/>
        </w:rPr>
        <w:t> </w:t>
      </w:r>
      <w:r w:rsidRPr="006F4DE1">
        <w:rPr>
          <w:szCs w:val="24"/>
          <w:lang w:val="en-GB"/>
          <w:b w:val="0"/>
          <w:i w:val="0"/>
          <w:sz w:val="24"/>
          <w:spacing w:val="0"/>
          <w:w w:val="100"/>
          <w:rFonts/>
          <w:caps w:val="0"/>
        </w:rPr>
        <w:t>100</w:t>
      </w:r>
      <w:r w:rsidRPr="006F4DE1">
        <w:rPr>
          <w:szCs w:val="24"/>
          <w:lang w:val="en-GB"/>
          <w:b w:val="0"/>
          <w:i w:val="0"/>
          <w:sz w:val="24"/>
          <w:spacing w:val="0"/>
          <w:w w:val="100"/>
          <w:rFonts/>
          <w:caps w:val="0"/>
        </w:rPr>
        <w:t> </w:t>
      </w:r>
      <w:r w:rsidRPr="006F4DE1">
        <w:rPr>
          <w:szCs w:val="24"/>
          <w:lang w:val="en-GB"/>
          <w:b w:val="0"/>
          <w:i w:val="0"/>
          <w:sz w:val="24"/>
          <w:spacing w:val="0"/>
          <w:w w:val="100"/>
          <w:rFonts/>
          <w:caps w:val="0"/>
        </w:rPr>
        <w:t>to</w:t>
      </w:r>
      <w:r w:rsidRPr="006F4DE1">
        <w:rPr>
          <w:szCs w:val="24"/>
          <w:lang w:val="en-GB"/>
          <w:b w:val="0"/>
          <w:i w:val="0"/>
          <w:sz w:val="24"/>
          <w:spacing w:val="0"/>
          <w:w w:val="100"/>
          <w:rFonts/>
          <w:caps w:val="0"/>
        </w:rPr>
        <w:t> </w:t>
      </w:r>
      <w:r w:rsidRPr="006F4DE1">
        <w:rPr>
          <w:szCs w:val="24"/>
          <w:lang w:val="en-GB"/>
          <w:b w:val="0"/>
          <w:i w:val="0"/>
          <w:sz w:val="24"/>
          <w:spacing w:val="0"/>
          <w:w w:val="100"/>
          <w:rFonts/>
          <w:caps w:val="0"/>
        </w:rPr>
        <w:t>400m</w:t>
      </w:r>
      <w:r w:rsidRPr="006F4DE1">
        <w:rPr>
          <w:szCs w:val="24"/>
          <w:lang w:val="en-GB"/>
          <w:b w:val="0"/>
          <w:i w:val="0"/>
          <w:sz w:val="24"/>
          <w:spacing w:val="0"/>
          <w:w w:val="100"/>
          <w:rFonts/>
          <w:caps w:val="0"/>
        </w:rPr>
        <w:t> </w:t>
      </w:r>
      <w:r w:rsidRPr="006F4DE1">
        <w:rPr>
          <w:szCs w:val="24"/>
          <w:lang w:val="en-GB"/>
          <w:b w:val="0"/>
          <w:i w:val="0"/>
          <w:sz w:val="24"/>
          <w:spacing w:val="0"/>
          <w:w w:val="100"/>
          <w:rFonts/>
          <w:caps w:val="0"/>
        </w:rPr>
        <w:t>above</w:t>
      </w:r>
      <w:r w:rsidRPr="006F4DE1">
        <w:rPr>
          <w:szCs w:val="24"/>
          <w:lang w:val="en-GB"/>
          <w:b w:val="0"/>
          <w:i w:val="0"/>
          <w:sz w:val="24"/>
          <w:spacing w:val="0"/>
          <w:w w:val="100"/>
          <w:rFonts/>
          <w:caps w:val="0"/>
        </w:rPr>
        <w:t> </w:t>
      </w:r>
      <w:r w:rsidRPr="006F4DE1">
        <w:rPr>
          <w:szCs w:val="24"/>
          <w:lang w:val="en-GB"/>
          <w:b w:val="0"/>
          <w:i w:val="0"/>
          <w:sz w:val="24"/>
          <w:spacing w:val="0"/>
          <w:w w:val="100"/>
          <w:rFonts/>
          <w:caps w:val="0"/>
        </w:rPr>
        <w:t>sea</w:t>
      </w:r>
      <w:r w:rsidRPr="006F4DE1">
        <w:rPr>
          <w:szCs w:val="24"/>
          <w:lang w:val="en-GB"/>
          <w:b w:val="0"/>
          <w:i w:val="0"/>
          <w:sz w:val="24"/>
          <w:spacing w:val="0"/>
          <w:w w:val="100"/>
          <w:rFonts/>
          <w:caps w:val="0"/>
        </w:rPr>
        <w:t> </w:t>
      </w:r>
      <w:r w:rsidRPr="006F4DE1">
        <w:rPr>
          <w:szCs w:val="24"/>
          <w:lang w:val="en-GB"/>
          <w:b w:val="0"/>
          <w:i w:val="0"/>
          <w:sz w:val="24"/>
          <w:spacing w:val="0"/>
          <w:w w:val="100"/>
          <w:rFonts/>
          <w:caps w:val="0"/>
        </w:rPr>
        <w:t>level.</w:t>
      </w:r>
      <w:r w:rsidRPr="006F4DE1">
        <w:rPr>
          <w:szCs w:val="24"/>
          <w:lang w:val="en-GB"/>
          <w:b w:val="0"/>
          <w:i w:val="0"/>
          <w:sz w:val="24"/>
          <w:spacing w:val="0"/>
          <w:w w:val="100"/>
          <w:rFonts/>
          <w:caps w:val="0"/>
        </w:rPr>
        <w:t> </w:t>
      </w:r>
      <w:r w:rsidRPr="006F4DE1">
        <w:rPr>
          <w:szCs w:val="24"/>
          <w:lang w:val="en-GB"/>
          <w:b w:val="0"/>
          <w:i w:val="0"/>
          <w:sz w:val="24"/>
          <w:spacing w:val="0"/>
          <w:w w:val="100"/>
          <w:rFonts/>
          <w:caps w:val="0"/>
        </w:rPr>
        <w:t>In</w:t>
      </w:r>
      <w:r w:rsidRPr="006F4DE1">
        <w:rPr>
          <w:szCs w:val="24"/>
          <w:lang w:val="en-GB"/>
          <w:b w:val="0"/>
          <w:i w:val="0"/>
          <w:sz w:val="24"/>
          <w:spacing w:val="0"/>
          <w:w w:val="100"/>
          <w:rFonts/>
          <w:caps w:val="0"/>
        </w:rPr>
        <w:t> </w:t>
      </w:r>
      <w:r w:rsidRPr="006F4DE1">
        <w:rPr>
          <w:szCs w:val="24"/>
          <w:lang w:val="en-GB"/>
          <w:b w:val="0"/>
          <w:i w:val="0"/>
          <w:sz w:val="24"/>
          <w:spacing w:val="0"/>
          <w:w w:val="100"/>
          <w:rFonts/>
          <w:caps w:val="0"/>
        </w:rPr>
        <w:t>the</w:t>
      </w:r>
      <w:r w:rsidRPr="006F4DE1">
        <w:rPr>
          <w:szCs w:val="24"/>
          <w:lang w:val="en-GB"/>
          <w:b w:val="0"/>
          <w:i w:val="0"/>
          <w:sz w:val="24"/>
          <w:spacing w:val="0"/>
          <w:w w:val="100"/>
          <w:rFonts/>
          <w:caps w:val="0"/>
        </w:rPr>
        <w:t> </w:t>
      </w:r>
      <w:r w:rsidRPr="006F4DE1">
        <w:rPr>
          <w:szCs w:val="24"/>
          <w:lang w:val="en-GB"/>
          <w:b w:val="0"/>
          <w:i w:val="0"/>
          <w:sz w:val="24"/>
          <w:spacing w:val="0"/>
          <w:w w:val="100"/>
          <w:rFonts/>
          <w:caps w:val="0"/>
        </w:rPr>
        <w:t>area,</w:t>
      </w:r>
      <w:r w:rsidRPr="006F4DE1">
        <w:rPr>
          <w:szCs w:val="24"/>
          <w:lang w:val="en-GB"/>
          <w:b w:val="0"/>
          <w:i w:val="0"/>
          <w:sz w:val="24"/>
          <w:spacing w:val="0"/>
          <w:w w:val="100"/>
          <w:rFonts/>
          <w:caps w:val="0"/>
        </w:rPr>
        <w:t> </w:t>
      </w:r>
      <w:r w:rsidRPr="006F4DE1">
        <w:rPr>
          <w:szCs w:val="24"/>
          <w:lang w:val="en-GB"/>
          <w:b w:val="0"/>
          <w:i w:val="0"/>
          <w:sz w:val="24"/>
          <w:spacing w:val="0"/>
          <w:w w:val="100"/>
          <w:rFonts/>
          <w:caps w:val="0"/>
        </w:rPr>
        <w:t>the</w:t>
      </w:r>
      <w:r w:rsidRPr="006F4DE1">
        <w:rPr>
          <w:szCs w:val="24"/>
          <w:lang w:val="en-GB"/>
          <w:b w:val="0"/>
          <w:i w:val="0"/>
          <w:sz w:val="24"/>
          <w:spacing w:val="0"/>
          <w:w w:val="100"/>
          <w:rFonts/>
          <w:caps w:val="0"/>
        </w:rPr>
        <w:t> </w:t>
      </w:r>
      <w:r w:rsidRPr="006F4DE1">
        <w:rPr>
          <w:szCs w:val="24"/>
          <w:lang w:val="en-GB"/>
          <w:b w:val="0"/>
          <w:i w:val="0"/>
          <w:sz w:val="24"/>
          <w:spacing w:val="0"/>
          <w:w w:val="100"/>
          <w:rFonts/>
          <w:caps w:val="0"/>
        </w:rPr>
        <w:t>older</w:t>
      </w:r>
      <w:r w:rsidRPr="006F4DE1">
        <w:rPr>
          <w:szCs w:val="24"/>
          <w:lang w:val="en-GB"/>
          <w:b w:val="0"/>
          <w:i w:val="0"/>
          <w:sz w:val="24"/>
          <w:spacing w:val="0"/>
          <w:w w:val="100"/>
          <w:rFonts/>
          <w:caps w:val="0"/>
        </w:rPr>
        <w:t> </w:t>
      </w:r>
      <w:r w:rsidRPr="006F4DE1">
        <w:rPr>
          <w:szCs w:val="24"/>
          <w:lang w:val="en-GB"/>
          <w:b w:val="0"/>
          <w:i w:val="0"/>
          <w:sz w:val="24"/>
          <w:spacing w:val="0"/>
          <w:w w:val="100"/>
          <w:rFonts/>
          <w:caps w:val="0"/>
        </w:rPr>
        <w:t>granite</w:t>
      </w:r>
      <w:r w:rsidRPr="006F4DE1">
        <w:rPr>
          <w:szCs w:val="24"/>
          <w:lang w:val="en-GB"/>
          <w:b w:val="0"/>
          <w:i w:val="0"/>
          <w:sz w:val="24"/>
          <w:spacing w:val="0"/>
          <w:w w:val="100"/>
          <w:rFonts/>
          <w:caps w:val="0"/>
        </w:rPr>
        <w:t> </w:t>
      </w:r>
      <w:r w:rsidRPr="006F4DE1">
        <w:rPr>
          <w:szCs w:val="24"/>
          <w:lang w:val="en-GB"/>
          <w:b w:val="0"/>
          <w:i w:val="0"/>
          <w:sz w:val="24"/>
          <w:spacing w:val="0"/>
          <w:w w:val="100"/>
          <w:rFonts/>
          <w:caps w:val="0"/>
        </w:rPr>
        <w:t>masses</w:t>
      </w:r>
      <w:r w:rsidRPr="006F4DE1">
        <w:rPr>
          <w:szCs w:val="24"/>
          <w:lang w:val="en-GB"/>
          <w:b w:val="0"/>
          <w:i w:val="0"/>
          <w:sz w:val="24"/>
          <w:spacing w:val="0"/>
          <w:w w:val="100"/>
          <w:rFonts/>
          <w:caps w:val="0"/>
        </w:rPr>
        <w:t> </w:t>
      </w:r>
      <w:r w:rsidRPr="006F4DE1">
        <w:rPr>
          <w:szCs w:val="24"/>
          <w:lang w:val="en-GB"/>
          <w:b w:val="0"/>
          <w:i w:val="0"/>
          <w:sz w:val="24"/>
          <w:spacing w:val="0"/>
          <w:w w:val="100"/>
          <w:rFonts/>
          <w:caps w:val="0"/>
        </w:rPr>
        <w:t>and</w:t>
      </w:r>
      <w:r w:rsidRPr="006F4DE1">
        <w:rPr>
          <w:szCs w:val="24"/>
          <w:lang w:val="en-GB"/>
          <w:b w:val="0"/>
          <w:i w:val="0"/>
          <w:sz w:val="24"/>
          <w:spacing w:val="0"/>
          <w:w w:val="100"/>
          <w:rFonts/>
          <w:caps w:val="0"/>
        </w:rPr>
        <w:t> </w:t>
      </w:r>
      <w:r w:rsidRPr="006F4DE1">
        <w:rPr>
          <w:szCs w:val="24"/>
          <w:lang w:val="en-GB"/>
          <w:b w:val="0"/>
          <w:i w:val="0"/>
          <w:sz w:val="24"/>
          <w:spacing w:val="0"/>
          <w:w w:val="100"/>
          <w:rFonts/>
          <w:caps w:val="0"/>
        </w:rPr>
        <w:t>in</w:t>
      </w:r>
      <w:r w:rsidRPr="006F4DE1">
        <w:rPr>
          <w:szCs w:val="24"/>
          <w:lang w:val="en-GB"/>
          <w:b w:val="0"/>
          <w:i w:val="0"/>
          <w:sz w:val="24"/>
          <w:spacing w:val="0"/>
          <w:w w:val="100"/>
          <w:rFonts/>
          <w:caps w:val="0"/>
        </w:rPr>
        <w:t> </w:t>
      </w:r>
      <w:r w:rsidRPr="006F4DE1">
        <w:rPr>
          <w:szCs w:val="24"/>
          <w:lang w:val="en-GB"/>
          <w:b w:val="0"/>
          <w:i w:val="0"/>
          <w:sz w:val="24"/>
          <w:spacing w:val="0"/>
          <w:w w:val="100"/>
          <w:rFonts/>
          <w:caps w:val="0"/>
        </w:rPr>
        <w:t>some</w:t>
      </w:r>
      <w:r w:rsidRPr="006F4DE1">
        <w:rPr>
          <w:szCs w:val="24"/>
          <w:lang w:val="en-GB"/>
          <w:b w:val="0"/>
          <w:i w:val="0"/>
          <w:sz w:val="24"/>
          <w:spacing w:val="0"/>
          <w:w w:val="100"/>
          <w:rFonts/>
          <w:caps w:val="0"/>
        </w:rPr>
        <w:t> </w:t>
      </w:r>
      <w:r w:rsidRPr="006F4DE1">
        <w:rPr>
          <w:szCs w:val="24"/>
          <w:lang w:val="en-GB"/>
          <w:b w:val="0"/>
          <w:i w:val="0"/>
          <w:sz w:val="24"/>
          <w:spacing w:val="0"/>
          <w:w w:val="100"/>
          <w:rFonts/>
          <w:caps w:val="0"/>
        </w:rPr>
        <w:t>cases,</w:t>
      </w:r>
      <w:r w:rsidRPr="006F4DE1">
        <w:rPr>
          <w:szCs w:val="24"/>
          <w:lang w:val="en-GB"/>
          <w:b w:val="0"/>
          <w:i w:val="0"/>
          <w:sz w:val="24"/>
          <w:spacing w:val="0"/>
          <w:w w:val="100"/>
          <w:rFonts/>
          <w:caps w:val="0"/>
        </w:rPr>
        <w:t> </w:t>
      </w:r>
      <w:r w:rsidRPr="006F4DE1">
        <w:rPr>
          <w:szCs w:val="24"/>
          <w:lang w:val="en-GB"/>
          <w:b w:val="0"/>
          <w:i w:val="0"/>
          <w:sz w:val="24"/>
          <w:spacing w:val="0"/>
          <w:w w:val="100"/>
          <w:rFonts/>
          <w:caps w:val="0"/>
        </w:rPr>
        <w:t>the</w:t>
      </w:r>
      <w:r w:rsidRPr="006F4DE1">
        <w:rPr>
          <w:szCs w:val="24"/>
          <w:lang w:val="en-GB"/>
          <w:b w:val="0"/>
          <w:i w:val="0"/>
          <w:sz w:val="24"/>
          <w:spacing w:val="0"/>
          <w:w w:val="100"/>
          <w:rFonts/>
          <w:caps w:val="0"/>
        </w:rPr>
        <w:t> </w:t>
      </w:r>
      <w:r w:rsidRPr="006F4DE1">
        <w:rPr>
          <w:szCs w:val="24"/>
          <w:lang w:val="en-GB"/>
          <w:b w:val="0"/>
          <w:i w:val="0"/>
          <w:sz w:val="24"/>
          <w:spacing w:val="0"/>
          <w:w w:val="100"/>
          <w:rFonts/>
          <w:caps w:val="0"/>
        </w:rPr>
        <w:t>gneisses</w:t>
      </w:r>
      <w:r w:rsidR="00A94B63">
        <w:rPr>
          <w:szCs w:val="24"/>
          <w:lang w:val="en-GB"/>
          <w:b w:val="0"/>
          <w:i w:val="0"/>
          <w:sz w:val="24"/>
          <w:spacing w:val="0"/>
          <w:w w:val="100"/>
          <w:rFonts/>
          <w:caps w:val="0"/>
        </w:rPr>
        <w:t> </w:t>
      </w:r>
      <w:r w:rsidRPr="006F4DE1">
        <w:rPr>
          <w:szCs w:val="24"/>
          <w:lang w:val="en-GB"/>
          <w:b w:val="0"/>
          <w:i w:val="0"/>
          <w:sz w:val="24"/>
          <w:spacing w:val="0"/>
          <w:w w:val="100"/>
          <w:rFonts/>
          <w:caps w:val="0"/>
        </w:rPr>
        <w:t>form</w:t>
      </w:r>
      <w:r w:rsidRPr="006F4DE1">
        <w:rPr>
          <w:szCs w:val="24"/>
          <w:lang w:val="en-GB"/>
          <w:b w:val="0"/>
          <w:i w:val="0"/>
          <w:sz w:val="24"/>
          <w:spacing w:val="0"/>
          <w:w w:val="100"/>
          <w:rFonts/>
          <w:caps w:val="0"/>
        </w:rPr>
        <w:t> </w:t>
      </w:r>
      <w:r w:rsidRPr="006F4DE1">
        <w:rPr>
          <w:szCs w:val="24"/>
          <w:lang w:val="en-GB"/>
          <w:b w:val="0"/>
          <w:i w:val="0"/>
          <w:sz w:val="24"/>
          <w:spacing w:val="0"/>
          <w:w w:val="100"/>
          <w:rFonts/>
          <w:caps w:val="0"/>
        </w:rPr>
        <w:t>rugged</w:t>
      </w:r>
      <w:r w:rsidRPr="006F4DE1">
        <w:rPr>
          <w:szCs w:val="24"/>
          <w:lang w:val="en-GB"/>
          <w:b w:val="0"/>
          <w:i w:val="0"/>
          <w:sz w:val="24"/>
          <w:spacing w:val="0"/>
          <w:w w:val="100"/>
          <w:rFonts/>
          <w:caps w:val="0"/>
        </w:rPr>
        <w:t> </w:t>
      </w:r>
      <w:r w:rsidRPr="006F4DE1">
        <w:rPr>
          <w:szCs w:val="24"/>
          <w:lang w:val="en-GB"/>
          <w:b w:val="0"/>
          <w:i w:val="0"/>
          <w:sz w:val="24"/>
          <w:spacing w:val="0"/>
          <w:w w:val="100"/>
          <w:rFonts/>
          <w:caps w:val="0"/>
        </w:rPr>
        <w:t>topography.</w:t>
      </w:r>
      <w:r w:rsidRPr="006F4DE1">
        <w:rPr>
          <w:szCs w:val="24"/>
          <w:lang w:val="en-GB"/>
          <w:b w:val="0"/>
          <w:i w:val="0"/>
          <w:sz w:val="24"/>
          <w:spacing w:val="0"/>
          <w:w w:val="100"/>
          <w:rFonts/>
          <w:caps w:val="0"/>
        </w:rPr>
        <w:t> </w:t>
      </w:r>
      <w:r w:rsidRPr="006F4DE1">
        <w:rPr>
          <w:szCs w:val="24"/>
          <w:lang w:val="en-GB"/>
          <w:b w:val="0"/>
          <w:i w:val="0"/>
          <w:sz w:val="24"/>
          <w:spacing w:val="0"/>
          <w:w w:val="100"/>
          <w:rFonts/>
          <w:caps w:val="0"/>
        </w:rPr>
        <w:t>It</w:t>
      </w:r>
      <w:r w:rsidRPr="006F4DE1">
        <w:rPr>
          <w:szCs w:val="24"/>
          <w:lang w:val="en-GB"/>
          <w:b w:val="0"/>
          <w:i w:val="0"/>
          <w:sz w:val="24"/>
          <w:spacing w:val="0"/>
          <w:w w:val="100"/>
          <w:rFonts/>
          <w:caps w:val="0"/>
        </w:rPr>
        <w:t> </w:t>
      </w:r>
      <w:r w:rsidRPr="006F4DE1">
        <w:rPr>
          <w:szCs w:val="24"/>
          <w:lang w:val="en-GB"/>
          <w:b w:val="0"/>
          <w:i w:val="0"/>
          <w:sz w:val="24"/>
          <w:spacing w:val="0"/>
          <w:w w:val="100"/>
          <w:rFonts/>
          <w:caps w:val="0"/>
        </w:rPr>
        <w:t>is</w:t>
      </w:r>
      <w:r w:rsidRPr="006F4DE1">
        <w:rPr>
          <w:szCs w:val="24"/>
          <w:lang w:val="en-GB"/>
          <w:b w:val="0"/>
          <w:i w:val="0"/>
          <w:sz w:val="24"/>
          <w:spacing w:val="0"/>
          <w:w w:val="100"/>
          <w:rFonts/>
          <w:caps w:val="0"/>
        </w:rPr>
        <w:t> </w:t>
      </w:r>
      <w:r w:rsidRPr="006F4DE1">
        <w:rPr>
          <w:szCs w:val="24"/>
          <w:lang w:val="en-GB"/>
          <w:b w:val="0"/>
          <w:i w:val="0"/>
          <w:sz w:val="24"/>
          <w:spacing w:val="0"/>
          <w:w w:val="100"/>
          <w:rFonts/>
          <w:caps w:val="0"/>
        </w:rPr>
        <w:t>underlain</w:t>
      </w:r>
      <w:r w:rsidRPr="006F4DE1">
        <w:rPr>
          <w:szCs w:val="24"/>
          <w:lang w:val="en-GB"/>
          <w:b w:val="0"/>
          <w:i w:val="0"/>
          <w:sz w:val="24"/>
          <w:spacing w:val="0"/>
          <w:w w:val="100"/>
          <w:rFonts/>
          <w:caps w:val="0"/>
        </w:rPr>
        <w:t> </w:t>
      </w:r>
      <w:r w:rsidRPr="006F4DE1">
        <w:rPr>
          <w:szCs w:val="24"/>
          <w:lang w:val="en-GB"/>
          <w:b w:val="0"/>
          <w:i w:val="0"/>
          <w:sz w:val="24"/>
          <w:spacing w:val="0"/>
          <w:w w:val="100"/>
          <w:rFonts/>
          <w:caps w:val="0"/>
        </w:rPr>
        <w:t>mainly</w:t>
      </w:r>
      <w:r w:rsidRPr="006F4DE1">
        <w:rPr>
          <w:szCs w:val="24"/>
          <w:lang w:val="en-GB"/>
          <w:b w:val="0"/>
          <w:i w:val="0"/>
          <w:sz w:val="24"/>
          <w:spacing w:val="0"/>
          <w:w w:val="100"/>
          <w:rFonts/>
          <w:caps w:val="0"/>
        </w:rPr>
        <w:t> </w:t>
      </w:r>
      <w:r w:rsidRPr="006F4DE1">
        <w:rPr>
          <w:szCs w:val="24"/>
          <w:lang w:val="en-GB"/>
          <w:b w:val="0"/>
          <w:i w:val="0"/>
          <w:sz w:val="24"/>
          <w:spacing w:val="0"/>
          <w:w w:val="100"/>
          <w:rFonts/>
          <w:caps w:val="0"/>
        </w:rPr>
        <w:t>by</w:t>
      </w:r>
      <w:r w:rsidRPr="006F4DE1">
        <w:rPr>
          <w:szCs w:val="24"/>
          <w:lang w:val="en-GB"/>
          <w:b w:val="0"/>
          <w:i w:val="0"/>
          <w:sz w:val="24"/>
          <w:spacing w:val="0"/>
          <w:w w:val="100"/>
          <w:rFonts/>
          <w:caps w:val="0"/>
        </w:rPr>
        <w:t> </w:t>
      </w:r>
      <w:r w:rsidRPr="006F4DE1">
        <w:rPr>
          <w:szCs w:val="24"/>
          <w:lang w:val="en-GB"/>
          <w:b w:val="0"/>
          <w:i w:val="0"/>
          <w:sz w:val="24"/>
          <w:spacing w:val="0"/>
          <w:w w:val="100"/>
          <w:rFonts/>
          <w:caps w:val="0"/>
        </w:rPr>
        <w:t>crystalline</w:t>
      </w:r>
      <w:r w:rsidRPr="006F4DE1">
        <w:rPr>
          <w:szCs w:val="24"/>
          <w:lang w:val="en-GB"/>
          <w:b w:val="0"/>
          <w:i w:val="0"/>
          <w:sz w:val="24"/>
          <w:spacing w:val="0"/>
          <w:w w:val="100"/>
          <w:rFonts/>
          <w:caps w:val="0"/>
        </w:rPr>
        <w:t> </w:t>
      </w:r>
      <w:r w:rsidRPr="006F4DE1">
        <w:rPr>
          <w:szCs w:val="24"/>
          <w:lang w:val="en-GB"/>
          <w:b w:val="0"/>
          <w:i w:val="0"/>
          <w:sz w:val="24"/>
          <w:spacing w:val="0"/>
          <w:w w:val="100"/>
          <w:rFonts/>
          <w:caps w:val="0"/>
        </w:rPr>
        <w:t>basement</w:t>
      </w:r>
      <w:r w:rsidRPr="006F4DE1">
        <w:rPr>
          <w:szCs w:val="24"/>
          <w:lang w:val="en-GB"/>
          <w:b w:val="0"/>
          <w:i w:val="0"/>
          <w:sz w:val="24"/>
          <w:spacing w:val="0"/>
          <w:w w:val="100"/>
          <w:rFonts/>
          <w:caps w:val="0"/>
        </w:rPr>
        <w:t> </w:t>
      </w:r>
      <w:r w:rsidRPr="006F4DE1">
        <w:rPr>
          <w:szCs w:val="24"/>
          <w:lang w:val="en-GB"/>
          <w:b w:val="0"/>
          <w:i w:val="0"/>
          <w:sz w:val="24"/>
          <w:spacing w:val="0"/>
          <w:w w:val="100"/>
          <w:rFonts/>
          <w:caps w:val="0"/>
        </w:rPr>
        <w:t>rocks</w:t>
      </w:r>
      <w:r w:rsidRPr="006F4DE1">
        <w:rPr>
          <w:szCs w:val="24"/>
          <w:lang w:val="en-GB"/>
          <w:b w:val="0"/>
          <w:i w:val="0"/>
          <w:sz w:val="24"/>
          <w:spacing w:val="0"/>
          <w:w w:val="100"/>
          <w:rFonts/>
          <w:caps w:val="0"/>
        </w:rPr>
        <w:t> </w:t>
      </w:r>
      <w:r w:rsidRPr="006F4DE1">
        <w:rPr>
          <w:szCs w:val="24"/>
          <w:lang w:val="en-GB"/>
          <w:b w:val="0"/>
          <w:i w:val="0"/>
          <w:sz w:val="24"/>
          <w:spacing w:val="0"/>
          <w:w w:val="100"/>
          <w:rFonts/>
          <w:caps w:val="0"/>
        </w:rPr>
        <w:t>described</w:t>
      </w:r>
      <w:r w:rsidRPr="006F4DE1">
        <w:rPr>
          <w:szCs w:val="24"/>
          <w:lang w:val="en-GB"/>
          <w:b w:val="0"/>
          <w:i w:val="0"/>
          <w:sz w:val="24"/>
          <w:spacing w:val="0"/>
          <w:w w:val="100"/>
          <w:rFonts/>
          <w:caps w:val="0"/>
        </w:rPr>
        <w:t> </w:t>
      </w:r>
      <w:r w:rsidRPr="006F4DE1">
        <w:rPr>
          <w:szCs w:val="24"/>
          <w:lang w:val="en-GB"/>
          <w:b w:val="0"/>
          <w:i w:val="0"/>
          <w:sz w:val="24"/>
          <w:spacing w:val="0"/>
          <w:w w:val="100"/>
          <w:rFonts/>
          <w:caps w:val="0"/>
        </w:rPr>
        <w:t>as</w:t>
      </w:r>
      <w:r w:rsidRPr="006F4DE1">
        <w:rPr>
          <w:szCs w:val="24"/>
          <w:lang w:val="en-GB"/>
          <w:b w:val="0"/>
          <w:i w:val="0"/>
          <w:sz w:val="24"/>
          <w:spacing w:val="0"/>
          <w:w w:val="100"/>
          <w:rFonts/>
          <w:caps w:val="0"/>
        </w:rPr>
        <w:t> </w:t>
      </w:r>
      <w:r w:rsidRPr="006F4DE1">
        <w:rPr>
          <w:szCs w:val="24"/>
          <w:lang w:val="en-GB"/>
          <w:b w:val="0"/>
          <w:i w:val="0"/>
          <w:sz w:val="24"/>
          <w:spacing w:val="0"/>
          <w:w w:val="100"/>
          <w:rFonts/>
          <w:caps w:val="0"/>
        </w:rPr>
        <w:t>older</w:t>
      </w:r>
      <w:r w:rsidRPr="006F4DE1">
        <w:rPr>
          <w:szCs w:val="24"/>
          <w:lang w:val="en-GB"/>
          <w:b w:val="0"/>
          <w:i w:val="0"/>
          <w:sz w:val="24"/>
          <w:spacing w:val="0"/>
          <w:w w:val="100"/>
          <w:rFonts/>
          <w:caps w:val="0"/>
        </w:rPr>
        <w:t> </w:t>
      </w:r>
      <w:r w:rsidRPr="006F4DE1">
        <w:rPr>
          <w:szCs w:val="24"/>
          <w:lang w:val="en-GB"/>
          <w:b w:val="0"/>
          <w:i w:val="0"/>
          <w:sz w:val="24"/>
          <w:spacing w:val="0"/>
          <w:w w:val="100"/>
          <w:rFonts/>
          <w:caps w:val="0"/>
        </w:rPr>
        <w:t>granites</w:t>
      </w:r>
      <w:r w:rsidR="00A94B63">
        <w:rPr>
          <w:szCs w:val="24"/>
          <w:lang w:val="en-GB"/>
          <w:b w:val="0"/>
          <w:i w:val="0"/>
          <w:sz w:val="24"/>
          <w:spacing w:val="0"/>
          <w:w w:val="100"/>
          <w:rFonts/>
          <w:caps w:val="0"/>
        </w:rPr>
        <w:t> </w:t>
      </w:r>
      <w:r w:rsidRPr="006F4DE1">
        <w:rPr>
          <w:szCs w:val="24"/>
          <w:lang w:val="en-GB"/>
          <w:b w:val="0"/>
          <w:i w:val="0"/>
          <w:sz w:val="24"/>
          <w:spacing w:val="0"/>
          <w:w w:val="100"/>
          <w:rFonts/>
          <w:caps w:val="0"/>
        </w:rPr>
        <w:t>(Rahaman</w:t>
      </w:r>
      <w:r w:rsidR="00BD1E81">
        <w:rPr>
          <w:szCs w:val="24"/>
          <w:lang w:val="en-GB"/>
          <w:b w:val="0"/>
          <w:i w:val="0"/>
          <w:sz w:val="24"/>
          <w:spacing w:val="0"/>
          <w:w w:val="100"/>
          <w:rFonts/>
          <w:caps w:val="0"/>
        </w:rPr>
        <w:t> </w:t>
      </w:r>
      <w:r w:rsidR="00BD1E81">
        <w:rPr>
          <w:szCs w:val="24"/>
          <w:lang w:val="en-GB"/>
          <w:b w:val="0"/>
          <w:i w:val="0"/>
          <w:sz w:val="24"/>
          <w:spacing w:val="0"/>
          <w:w w:val="100"/>
          <w:rFonts/>
          <w:caps w:val="0"/>
        </w:rPr>
        <w:t>et</w:t>
      </w:r>
      <w:r w:rsidR="00BD1E81">
        <w:rPr>
          <w:szCs w:val="24"/>
          <w:lang w:val="en-GB"/>
          <w:b w:val="0"/>
          <w:i w:val="0"/>
          <w:sz w:val="24"/>
          <w:spacing w:val="0"/>
          <w:w w:val="100"/>
          <w:rFonts/>
          <w:caps w:val="0"/>
        </w:rPr>
        <w:t> </w:t>
      </w:r>
      <w:r w:rsidR="00BD1E81">
        <w:rPr>
          <w:szCs w:val="24"/>
          <w:lang w:val="en-GB"/>
          <w:b w:val="0"/>
          <w:i w:val="0"/>
          <w:sz w:val="24"/>
          <w:spacing w:val="0"/>
          <w:w w:val="100"/>
          <w:rFonts/>
          <w:caps w:val="0"/>
        </w:rPr>
        <w:t>al.,</w:t>
      </w:r>
      <w:r w:rsidRPr="006F4DE1">
        <w:rPr>
          <w:szCs w:val="24"/>
          <w:lang w:val="en-GB"/>
          <w:b w:val="0"/>
          <w:i w:val="0"/>
          <w:sz w:val="24"/>
          <w:spacing w:val="0"/>
          <w:w w:val="100"/>
          <w:rFonts/>
          <w:caps w:val="0"/>
        </w:rPr>
        <w:t> </w:t>
      </w:r>
      <w:r w:rsidRPr="006F4DE1">
        <w:rPr>
          <w:szCs w:val="24"/>
          <w:lang w:val="en-GB"/>
          <w:b w:val="0"/>
          <w:i w:val="0"/>
          <w:sz w:val="24"/>
          <w:spacing w:val="0"/>
          <w:w w:val="100"/>
          <w:rFonts/>
          <w:caps w:val="0"/>
        </w:rPr>
        <w:t>1988)</w:t>
      </w:r>
    </w:p>
    <w:p w14:paraId="7996DE28" w14:textId="77777777" w:rsidR="00AF61E1" w:rsidRPr="006F4DE1" w:rsidRDefault="00AF61E1" w:rsidP="006F4DE1">
      <w:pPr>
        <w:pStyle w:val="NormalWeb"/>
        <w:spacing w:before="120" w:beforeAutospacing="0" w:after="120" w:afterAutospacing="0" w:lineRule="auto" w:line="360"/>
        <w:rPr>
          <w:b w:val="0"/>
          <w:i w:val="0"/>
          <w:color w:val="000000"/>
          <w:sz w:val="24"/>
          <w:spacing w:val="0"/>
          <w:w w:val="100"/>
          <w:rFonts/>
          <w:caps w:val="0"/>
        </w:rPr>
        <w:snapToGrid w:val="0"/>
        <w:textAlignment w:val="baseline"/>
        <w:shd w:fill="FFFFFF" w:color="auto" w:val="clear"/>
      </w:pPr>
      <w:r w:rsidRPr="006F4DE1">
        <w:rPr>
          <w:b w:val="0"/>
          <w:i w:val="0"/>
          <w:color w:val="000000"/>
          <w:sz w:val="24"/>
          <w:spacing w:val="0"/>
          <w:w w:val="100"/>
          <w:rFonts/>
          <w:caps w:val="0"/>
        </w:rPr>
        <w:t>Abeokuta</w:t>
      </w:r>
      <w:r w:rsidRPr="006F4DE1">
        <w:rPr>
          <w:b w:val="0"/>
          <w:i w:val="0"/>
          <w:color w:val="000000"/>
          <w:sz w:val="24"/>
          <w:spacing w:val="0"/>
          <w:w w:val="100"/>
          <w:rFonts/>
          <w:caps w:val="0"/>
        </w:rPr>
        <w:t> </w:t>
      </w:r>
      <w:r w:rsidRPr="006F4DE1">
        <w:rPr>
          <w:b w:val="0"/>
          <w:i w:val="0"/>
          <w:color w:val="000000"/>
          <w:sz w:val="24"/>
          <w:spacing w:val="0"/>
          <w:w w:val="100"/>
          <w:rFonts/>
          <w:caps w:val="0"/>
        </w:rPr>
        <w:t>is</w:t>
      </w:r>
      <w:r w:rsidRPr="006F4DE1">
        <w:rPr>
          <w:b w:val="0"/>
          <w:i w:val="0"/>
          <w:color w:val="000000"/>
          <w:sz w:val="24"/>
          <w:spacing w:val="0"/>
          <w:w w:val="100"/>
          <w:rFonts/>
          <w:caps w:val="0"/>
        </w:rPr>
        <w:t> </w:t>
      </w:r>
      <w:r w:rsidRPr="006F4DE1">
        <w:rPr>
          <w:b w:val="0"/>
          <w:i w:val="0"/>
          <w:color w:val="000000"/>
          <w:sz w:val="24"/>
          <w:spacing w:val="0"/>
          <w:w w:val="100"/>
          <w:rFonts/>
          <w:caps w:val="0"/>
        </w:rPr>
        <w:t>the</w:t>
      </w:r>
      <w:r w:rsidRPr="006F4DE1">
        <w:rPr>
          <w:b w:val="0"/>
          <w:i w:val="0"/>
          <w:color w:val="000000"/>
          <w:sz w:val="24"/>
          <w:spacing w:val="0"/>
          <w:w w:val="100"/>
          <w:rFonts/>
          <w:caps w:val="0"/>
        </w:rPr>
        <w:t> </w:t>
      </w:r>
      <w:r w:rsidRPr="006F4DE1">
        <w:rPr>
          <w:b w:val="0"/>
          <w:i w:val="0"/>
          <w:color w:val="000000"/>
          <w:sz w:val="24"/>
          <w:spacing w:val="0"/>
          <w:w w:val="100"/>
          <w:rFonts/>
          <w:caps w:val="0"/>
        </w:rPr>
        <w:t>headquarters</w:t>
      </w:r>
      <w:r w:rsidRPr="006F4DE1">
        <w:rPr>
          <w:b w:val="0"/>
          <w:i w:val="0"/>
          <w:color w:val="000000"/>
          <w:sz w:val="24"/>
          <w:spacing w:val="0"/>
          <w:w w:val="100"/>
          <w:rFonts/>
          <w:caps w:val="0"/>
        </w:rPr>
        <w:t> </w:t>
      </w:r>
      <w:r w:rsidRPr="006F4DE1">
        <w:rPr>
          <w:b w:val="0"/>
          <w:i w:val="0"/>
          <w:color w:val="000000"/>
          <w:sz w:val="24"/>
          <w:spacing w:val="0"/>
          <w:w w:val="100"/>
          <w:rFonts/>
          <w:caps w:val="0"/>
        </w:rPr>
        <w:t>of</w:t>
      </w:r>
      <w:r w:rsidRPr="006F4DE1">
        <w:rPr>
          <w:b w:val="0"/>
          <w:i w:val="0"/>
          <w:color w:val="000000"/>
          <w:sz w:val="24"/>
          <w:spacing w:val="0"/>
          <w:w w:val="100"/>
          <w:rFonts/>
          <w:caps w:val="0"/>
        </w:rPr>
        <w:t> </w:t>
      </w:r>
      <w:r w:rsidRPr="006F4DE1">
        <w:rPr>
          <w:b w:val="0"/>
          <w:i w:val="0"/>
          <w:color w:val="000000"/>
          <w:sz w:val="24"/>
          <w:spacing w:val="0"/>
          <w:w w:val="100"/>
          <w:rFonts/>
          <w:caps w:val="0"/>
        </w:rPr>
        <w:t>the</w:t>
      </w:r>
      <w:r w:rsidRPr="006F4DE1">
        <w:rPr>
          <w:b w:val="0"/>
          <w:i w:val="0"/>
          <w:color w:val="000000"/>
          <w:sz w:val="24"/>
          <w:spacing w:val="0"/>
          <w:w w:val="100"/>
          <w:rFonts/>
          <w:caps w:val="0"/>
        </w:rPr>
        <w:t> </w:t>
      </w:r>
      <w:r w:rsidRPr="006F4DE1">
        <w:rPr>
          <w:b w:val="0"/>
          <w:i w:val="0"/>
          <w:color w:val="000000"/>
          <w:sz w:val="24"/>
          <w:spacing w:val="0"/>
          <w:w w:val="100"/>
          <w:rFonts/>
          <w:caps w:val="0"/>
        </w:rPr>
        <w:t>federal</w:t>
      </w:r>
      <w:r w:rsidRPr="006F4DE1">
        <w:rPr>
          <w:b w:val="0"/>
          <w:i w:val="0"/>
          <w:color w:val="000000"/>
          <w:sz w:val="24"/>
          <w:spacing w:val="0"/>
          <w:w w:val="100"/>
          <w:rFonts/>
          <w:caps w:val="0"/>
        </w:rPr>
        <w:t> </w:t>
      </w:r>
      <w:r w:rsidRPr="006F4DE1">
        <w:rPr>
          <w:b w:val="0"/>
          <w:i w:val="0"/>
          <w:color w:val="000000"/>
          <w:sz w:val="24"/>
          <w:spacing w:val="0"/>
          <w:w w:val="100"/>
          <w:rFonts/>
          <w:caps w:val="0"/>
        </w:rPr>
        <w:t>Ogun-Oshun</w:t>
      </w:r>
      <w:r w:rsidRPr="006F4DE1">
        <w:rPr>
          <w:b w:val="0"/>
          <w:i w:val="0"/>
          <w:color w:val="000000"/>
          <w:sz w:val="24"/>
          <w:spacing w:val="0"/>
          <w:w w:val="100"/>
          <w:rFonts/>
          <w:caps w:val="0"/>
        </w:rPr>
        <w:t> </w:t>
      </w:r>
      <w:r w:rsidRPr="006F4DE1">
        <w:rPr>
          <w:b w:val="0"/>
          <w:i w:val="0"/>
          <w:color w:val="000000"/>
          <w:sz w:val="24"/>
          <w:spacing w:val="0"/>
          <w:w w:val="100"/>
          <w:rFonts/>
          <w:caps w:val="0"/>
        </w:rPr>
        <w:t>River</w:t>
      </w:r>
      <w:r w:rsidRPr="006F4DE1">
        <w:rPr>
          <w:b w:val="0"/>
          <w:i w:val="0"/>
          <w:color w:val="000000"/>
          <w:sz w:val="24"/>
          <w:spacing w:val="0"/>
          <w:w w:val="100"/>
          <w:rFonts/>
          <w:caps w:val="0"/>
        </w:rPr>
        <w:t> </w:t>
      </w:r>
      <w:r w:rsidRPr="006F4DE1">
        <w:rPr>
          <w:b w:val="0"/>
          <w:i w:val="0"/>
          <w:color w:val="000000"/>
          <w:sz w:val="24"/>
          <w:spacing w:val="0"/>
          <w:w w:val="100"/>
          <w:rFonts/>
          <w:caps w:val="0"/>
        </w:rPr>
        <w:t>Basin</w:t>
      </w:r>
      <w:r w:rsidRPr="006F4DE1">
        <w:rPr>
          <w:b w:val="0"/>
          <w:i w:val="0"/>
          <w:color w:val="000000"/>
          <w:sz w:val="24"/>
          <w:spacing w:val="0"/>
          <w:w w:val="100"/>
          <w:rFonts/>
          <w:caps w:val="0"/>
        </w:rPr>
        <w:t> </w:t>
      </w:r>
      <w:r w:rsidRPr="006F4DE1">
        <w:rPr>
          <w:b w:val="0"/>
          <w:i w:val="0"/>
          <w:color w:val="000000"/>
          <w:sz w:val="24"/>
          <w:spacing w:val="0"/>
          <w:w w:val="100"/>
          <w:rFonts/>
          <w:caps w:val="0"/>
        </w:rPr>
        <w:t>Authority,</w:t>
      </w:r>
      <w:r w:rsidRPr="006F4DE1">
        <w:rPr>
          <w:b w:val="0"/>
          <w:i w:val="0"/>
          <w:color w:val="000000"/>
          <w:sz w:val="24"/>
          <w:spacing w:val="0"/>
          <w:w w:val="100"/>
          <w:rFonts/>
          <w:caps w:val="0"/>
        </w:rPr>
        <w:t> </w:t>
      </w:r>
      <w:r w:rsidRPr="006F4DE1">
        <w:rPr>
          <w:b w:val="0"/>
          <w:i w:val="0"/>
          <w:color w:val="000000"/>
          <w:sz w:val="24"/>
          <w:spacing w:val="0"/>
          <w:w w:val="100"/>
          <w:rFonts/>
          <w:caps w:val="0"/>
        </w:rPr>
        <w:t>which</w:t>
      </w:r>
      <w:r w:rsidRPr="006F4DE1">
        <w:rPr>
          <w:b w:val="0"/>
          <w:i w:val="0"/>
          <w:color w:val="000000"/>
          <w:sz w:val="24"/>
          <w:spacing w:val="0"/>
          <w:w w:val="100"/>
          <w:rFonts/>
          <w:caps w:val="0"/>
        </w:rPr>
        <w:t> </w:t>
      </w:r>
      <w:r w:rsidRPr="006F4DE1">
        <w:rPr>
          <w:b w:val="0"/>
          <w:i w:val="0"/>
          <w:color w:val="000000"/>
          <w:sz w:val="24"/>
          <w:spacing w:val="0"/>
          <w:w w:val="100"/>
          <w:rFonts/>
          <w:caps w:val="0"/>
        </w:rPr>
        <w:t>is</w:t>
      </w:r>
      <w:r w:rsidRPr="006F4DE1">
        <w:rPr>
          <w:b w:val="0"/>
          <w:i w:val="0"/>
          <w:color w:val="000000"/>
          <w:sz w:val="24"/>
          <w:spacing w:val="0"/>
          <w:w w:val="100"/>
          <w:rFonts/>
          <w:caps w:val="0"/>
        </w:rPr>
        <w:t> </w:t>
      </w:r>
      <w:r w:rsidRPr="006F4DE1">
        <w:rPr>
          <w:b w:val="0"/>
          <w:i w:val="0"/>
          <w:color w:val="000000"/>
          <w:sz w:val="24"/>
          <w:spacing w:val="0"/>
          <w:w w:val="100"/>
          <w:rFonts/>
          <w:caps w:val="0"/>
        </w:rPr>
        <w:t>responsible</w:t>
      </w:r>
      <w:r w:rsidRPr="006F4DE1">
        <w:rPr>
          <w:b w:val="0"/>
          <w:i w:val="0"/>
          <w:color w:val="000000"/>
          <w:sz w:val="24"/>
          <w:spacing w:val="0"/>
          <w:w w:val="100"/>
          <w:rFonts/>
          <w:caps w:val="0"/>
        </w:rPr>
        <w:t> </w:t>
      </w:r>
      <w:r w:rsidRPr="006F4DE1">
        <w:rPr>
          <w:b w:val="0"/>
          <w:i w:val="0"/>
          <w:color w:val="000000"/>
          <w:sz w:val="24"/>
          <w:spacing w:val="0"/>
          <w:w w:val="100"/>
          <w:rFonts/>
          <w:caps w:val="0"/>
        </w:rPr>
        <w:t>for</w:t>
      </w:r>
      <w:r w:rsidRPr="006F4DE1">
        <w:rPr>
          <w:b w:val="0"/>
          <w:i w:val="0"/>
          <w:color w:val="000000"/>
          <w:sz w:val="24"/>
          <w:spacing w:val="0"/>
          <w:w w:val="100"/>
          <w:rFonts/>
          <w:caps w:val="0"/>
        </w:rPr>
        <w:t> </w:t>
      </w:r>
      <w:r w:rsidRPr="006F4DE1">
        <w:rPr>
          <w:b w:val="0"/>
          <w:i w:val="0"/>
          <w:color w:val="000000"/>
          <w:sz w:val="24"/>
          <w:spacing w:val="0"/>
          <w:w w:val="100"/>
          <w:rFonts/>
          <w:caps w:val="0"/>
        </w:rPr>
        <w:t>development</w:t>
      </w:r>
      <w:r w:rsidRPr="006F4DE1">
        <w:rPr>
          <w:b w:val="0"/>
          <w:i w:val="0"/>
          <w:color w:val="000000"/>
          <w:sz w:val="24"/>
          <w:spacing w:val="0"/>
          <w:w w:val="100"/>
          <w:rFonts/>
          <w:caps w:val="0"/>
        </w:rPr>
        <w:t> </w:t>
      </w:r>
      <w:r w:rsidRPr="006F4DE1">
        <w:rPr>
          <w:b w:val="0"/>
          <w:i w:val="0"/>
          <w:color w:val="000000"/>
          <w:sz w:val="24"/>
          <w:spacing w:val="0"/>
          <w:w w:val="100"/>
          <w:rFonts/>
          <w:caps w:val="0"/>
        </w:rPr>
        <w:t>of </w:t>
      </w:r>
      <w:hyperlink r:id="rId7" w:tooltip="Land" w:history="1">
        <w:r w:rsidRPr="006F4DE1">
          <w:rPr>
            <w:rStyle w:val="Hyperlink"/>
            <w:b w:val="0"/>
            <w:i w:val="0"/>
            <w:u w:val="single" w:color="000000"/>
            <w:color w:val="000000"/>
            <w:sz w:val="24"/>
            <w:spacing w:val="0"/>
            <w:w w:val="100"/>
            <w:rFonts/>
            <w:caps w:val="0"/>
          </w:rPr>
          <w:t>land</w:t>
        </w:r>
      </w:hyperlink>
      <w:r w:rsidRPr="006F4DE1">
        <w:rPr>
          <w:b w:val="0"/>
          <w:i w:val="0"/>
          <w:color w:val="000000"/>
          <w:sz w:val="24"/>
          <w:spacing w:val="0"/>
          <w:w w:val="100"/>
          <w:rFonts/>
          <w:caps w:val="0"/>
        </w:rPr>
        <w:t> and </w:t>
      </w:r>
      <w:hyperlink r:id="rId8" w:tooltip="Water" w:history="1">
        <w:r w:rsidRPr="006F4DE1">
          <w:rPr>
            <w:rStyle w:val="Hyperlink"/>
            <w:b w:val="0"/>
            <w:i w:val="0"/>
            <w:u w:val="single" w:color="000000"/>
            <w:color w:val="000000"/>
            <w:sz w:val="24"/>
            <w:spacing w:val="0"/>
            <w:w w:val="100"/>
            <w:rFonts/>
            <w:caps w:val="0"/>
          </w:rPr>
          <w:t>water</w:t>
        </w:r>
      </w:hyperlink>
      <w:hyperlink r:id="rId9" w:tooltip="Lagos State" w:history="1">
        <w:r w:rsidRPr="006F4DE1">
          <w:rPr>
            <w:rStyle w:val="Hyperlink"/>
            <w:b w:val="0"/>
            <w:i w:val="0"/>
            <w:u w:val="single" w:color="000000"/>
            <w:color w:val="000000"/>
            <w:sz w:val="24"/>
            <w:spacing w:val="0"/>
            <w:w w:val="100"/>
            <w:rFonts/>
            <w:caps w:val="0"/>
          </w:rPr>
          <w:t>Lagos</w:t>
        </w:r>
      </w:hyperlink>
      <w:r w:rsidRPr="006F4DE1">
        <w:rPr>
          <w:b w:val="0"/>
          <w:i w:val="0"/>
          <w:color w:val="000000"/>
          <w:sz w:val="24"/>
          <w:spacing w:val="0"/>
          <w:w w:val="100"/>
          <w:rFonts/>
          <w:caps w:val="0"/>
        </w:rPr>
        <w:t>, </w:t>
      </w:r>
      <w:hyperlink r:id="rId10" w:tooltip="Ogun State" w:history="1">
        <w:r w:rsidRPr="006F4DE1">
          <w:rPr>
            <w:rStyle w:val="Hyperlink"/>
            <w:b w:val="0"/>
            <w:i w:val="0"/>
            <w:u w:val="single" w:color="000000"/>
            <w:color w:val="000000"/>
            <w:sz w:val="24"/>
            <w:spacing w:val="0"/>
            <w:w w:val="100"/>
            <w:rFonts/>
            <w:caps w:val="0"/>
          </w:rPr>
          <w:t>Ogun</w:t>
        </w:r>
      </w:hyperlink>
      <w:hyperlink r:id="rId11" w:tooltip="Oyo State" w:history="1">
        <w:r w:rsidRPr="006F4DE1">
          <w:rPr>
            <w:rStyle w:val="Hyperlink"/>
            <w:b w:val="0"/>
            <w:i w:val="0"/>
            <w:u w:val="single" w:color="000000"/>
            <w:color w:val="000000"/>
            <w:sz w:val="24"/>
            <w:spacing w:val="0"/>
            <w:w w:val="100"/>
            <w:rFonts/>
            <w:caps w:val="0"/>
          </w:rPr>
          <w:t>Oyo</w:t>
        </w:r>
      </w:hyperlink>
      <w:hyperlink r:id="rId12" w:tooltip="Irrigation" w:history="1">
        <w:r w:rsidRPr="006F4DE1">
          <w:rPr>
            <w:rStyle w:val="Hyperlink"/>
            <w:b w:val="0"/>
            <w:i w:val="0"/>
            <w:u w:val="single" w:color="000000"/>
            <w:color w:val="000000"/>
            <w:sz w:val="24"/>
            <w:spacing w:val="0"/>
            <w:w w:val="100"/>
            <w:rFonts/>
            <w:caps w:val="0"/>
          </w:rPr>
          <w:t>irrigation</w:t>
        </w:r>
      </w:hyperlink>
      <w:hyperlink r:id="rId13" w:tooltip="Electrification" w:history="1">
        <w:r w:rsidRPr="006F4DE1">
          <w:rPr>
            <w:rStyle w:val="Hyperlink"/>
            <w:b w:val="0"/>
            <w:i w:val="0"/>
            <w:u w:val="single" w:color="000000"/>
            <w:color w:val="000000"/>
            <w:sz w:val="24"/>
            <w:spacing w:val="0"/>
            <w:w w:val="100"/>
            <w:rFonts/>
            <w:caps w:val="0"/>
          </w:rPr>
          <w:t>electrification</w:t>
        </w:r>
      </w:hyperlink>
      <w:r w:rsidRPr="006F4DE1">
        <w:rPr>
          <w:b w:val="0"/>
          <w:i w:val="0"/>
          <w:color w:val="000000"/>
          <w:sz w:val="24"/>
          <w:spacing w:val="0"/>
          <w:w w:val="100"/>
          <w:rFonts/>
          <w:caps w:val="0"/>
        </w:rPr>
        <w:t>.</w:t>
      </w:r>
    </w:p>
    <w:p w14:paraId="2BD5AF9A" w14:textId="77777777" w:rsidR="00AF61E1" w:rsidRPr="006F4DE1" w:rsidRDefault="00AF61E1" w:rsidP="006F4DE1">
      <w:pPr>
        <w:pStyle w:val="ListParagraph"/>
        <w:spacing w:before="0" w:beforeAutospacing="0" w:after="160" w:afterAutospacing="0" w:lineRule="auto" w:line="360"/>
        <w:rPr>
          <w:szCs w:val="24"/>
          <w:lang w:val="en-GB"/>
          <w:b w:val="0"/>
          <w:i w:val="0"/>
          <w:sz w:val="24"/>
          <w:spacing w:val="0"/>
          <w:w w:val="100"/>
          <w:rFonts/>
          <w:caps w:val="0"/>
        </w:rPr>
        <w:snapToGrid w:val="0"/>
        <w:ind w:left="360"/>
        <w:textAlignment w:val="baseline"/>
      </w:pPr>
      <w:r>
        <w:rPr>
          <w:b w:val="0"/>
          <w:i w:val="0"/>
          <w:sz w:val="24"/>
          <w:spacing w:val="0"/>
          <w:w w:val="100"/>
          <w:rFonts/>
          <w:caps w:val="0"/>
        </w:rPr>
        <w:t/>
      </w:r>
    </w:p>
    <w:p w14:paraId="3FBE5F38" w14:textId="77777777" w:rsidR="009A1156" w:rsidRPr="006F4DE1" w:rsidRDefault="009A1156" w:rsidP="006F4DE1">
      <w:pPr>
        <w:pStyle w:val="ListParagraph"/>
        <w:spacing w:before="0" w:beforeAutospacing="0" w:after="160" w:afterAutospacing="0" w:lineRule="auto" w:line="360"/>
        <w:rPr>
          <w:szCs w:val="24"/>
          <w:bCs/>
          <w:b w:val="1"/>
          <w:i w:val="0"/>
          <w:sz w:val="24"/>
          <w:spacing w:val="0"/>
          <w:w w:val="100"/>
          <w:rFonts/>
          <w:caps w:val="0"/>
        </w:rPr>
        <w:snapToGrid w:val="0"/>
        <w:ind w:left="360"/>
        <w:textAlignment w:val="baseline"/>
      </w:pPr>
      <w:r>
        <w:rPr>
          <w:b w:val="1"/>
          <w:i w:val="0"/>
          <w:sz w:val="24"/>
          <w:spacing w:val="0"/>
          <w:w w:val="100"/>
          <w:rFonts/>
          <w:caps w:val="0"/>
        </w:rPr>
        <w:t/>
      </w:r>
    </w:p>
    <w:p w14:paraId="0557AAA2" w14:textId="77777777" w:rsidR="00F32FC2" w:rsidRDefault="001A00D3" w:rsidP="006F4DE1">
      <w:pPr>
        <w:jc w:val="center"/>
        <w:spacing w:before="0" w:beforeAutospacing="0" w:after="160" w:afterAutospacing="0" w:lineRule="auto" w:line="360"/>
        <w:rPr>
          <w:szCs w:val="24"/>
          <w:b w:val="0"/>
          <w:i w:val="0"/>
          <w:sz w:val="24"/>
          <w:spacing w:val="0"/>
          <w:w w:val="100"/>
          <w:rFonts/>
          <w:caps w:val="0"/>
        </w:rPr>
        <w:snapToGrid w:val="0"/>
        <w:textAlignment w:val="baseline"/>
      </w:pPr>
      <w:r w:rsidRPr="006F4DE1">
        <w:drawing>
          <wp:inline distT="0" distB="0" distL="0" distR="0" wp14:anchorId="69A5D404" wp14:editId="19C38575">
            <wp:extent cx="5656580" cy="5059054"/>
            <wp:effectExtent l="19050" t="0" r="0" b="0"/>
            <wp:docPr id="1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rot="0">
                      <a:off x="0" y="0"/>
                      <a:ext cx="5656580" cy="5059054"/>
                    </a:xfrm>
                    <a:prstGeom prst="rect">
                      <a:avLst/>
                    </a:prstGeom>
                    <a:noFill/>
                    <a:ln>
                      <a:noFill/>
                    </a:ln>
                  </pic:spPr>
                </pic:pic>
              </a:graphicData>
            </a:graphic>
          </wp:inline>
        </w:drawing>
        <w:rPr>
          <w:szCs w:val="24"/>
          <w:lang w:val="en-GB" w:eastAsia="en-GB"/>
          <w:noProof/>
          <w:b w:val="0"/>
          <w:i w:val="0"/>
          <w:sz w:val="24"/>
          <w:spacing w:val="0"/>
          <w:w w:val="100"/>
          <w:rFonts/>
          <w:caps w:val="0"/>
        </w:rPr>
      </w:r>
    </w:p>
    <w:p w14:paraId="0F39C0AD" w14:textId="77777777" w:rsidR="00BA34FF" w:rsidRPr="006F4DE1" w:rsidRDefault="00BA34FF" w:rsidP="006F4DE1">
      <w:pPr>
        <w:jc w:val="center"/>
        <w:spacing w:before="0" w:beforeAutospacing="0" w:after="160" w:afterAutospacing="0" w:lineRule="auto" w:line="360"/>
        <w:rPr>
          <w:szCs w:val="24"/>
          <w:b w:val="0"/>
          <w:i w:val="0"/>
          <w:sz w:val="24"/>
          <w:spacing w:val="0"/>
          <w:w w:val="100"/>
          <w:rFonts/>
          <w:caps w:val="0"/>
        </w:rPr>
        <w:snapToGrid w:val="0"/>
        <w:textAlignment w:val="baseline"/>
      </w:pPr>
      <w:r>
        <w:rPr>
          <w:szCs w:val="24"/>
          <w:b w:val="0"/>
          <w:i w:val="0"/>
          <w:sz w:val="24"/>
          <w:spacing w:val="0"/>
          <w:w w:val="100"/>
          <w:rFonts/>
          <w:caps w:val="0"/>
        </w:rPr>
        <w:t>Fig.</w:t>
      </w:r>
      <w:r>
        <w:rPr>
          <w:szCs w:val="24"/>
          <w:b w:val="0"/>
          <w:i w:val="0"/>
          <w:sz w:val="24"/>
          <w:spacing w:val="0"/>
          <w:w w:val="100"/>
          <w:rFonts/>
          <w:caps w:val="0"/>
        </w:rPr>
        <w:t> </w:t>
      </w:r>
      <w:r>
        <w:rPr>
          <w:szCs w:val="24"/>
          <w:b w:val="0"/>
          <w:i w:val="0"/>
          <w:sz w:val="24"/>
          <w:spacing w:val="0"/>
          <w:w w:val="100"/>
          <w:rFonts/>
          <w:caps w:val="0"/>
        </w:rPr>
        <w:t>1</w:t>
      </w:r>
      <w:r w:rsidR="007E20E2">
        <w:rPr>
          <w:szCs w:val="24"/>
          <w:b w:val="0"/>
          <w:i w:val="0"/>
          <w:sz w:val="24"/>
          <w:spacing w:val="0"/>
          <w:w w:val="100"/>
          <w:rFonts/>
          <w:caps w:val="0"/>
        </w:rPr>
        <w:t>.1:</w:t>
      </w:r>
      <w:r w:rsidR="007E20E2">
        <w:rPr>
          <w:szCs w:val="24"/>
          <w:b w:val="0"/>
          <w:i w:val="0"/>
          <w:sz w:val="24"/>
          <w:spacing w:val="0"/>
          <w:w w:val="100"/>
          <w:rFonts/>
          <w:caps w:val="0"/>
        </w:rPr>
        <w:t> </w:t>
      </w:r>
      <w:r w:rsidR="007E20E2">
        <w:rPr>
          <w:szCs w:val="24"/>
          <w:b w:val="0"/>
          <w:i w:val="0"/>
          <w:sz w:val="24"/>
          <w:spacing w:val="0"/>
          <w:w w:val="100"/>
          <w:rFonts/>
          <w:caps w:val="0"/>
        </w:rPr>
        <w:t>Geological</w:t>
      </w:r>
      <w:r w:rsidR="007E20E2">
        <w:rPr>
          <w:szCs w:val="24"/>
          <w:b w:val="0"/>
          <w:i w:val="0"/>
          <w:sz w:val="24"/>
          <w:spacing w:val="0"/>
          <w:w w:val="100"/>
          <w:rFonts/>
          <w:caps w:val="0"/>
        </w:rPr>
        <w:t> </w:t>
      </w:r>
      <w:r w:rsidR="007E20E2">
        <w:rPr>
          <w:szCs w:val="24"/>
          <w:b w:val="0"/>
          <w:i w:val="0"/>
          <w:sz w:val="24"/>
          <w:spacing w:val="0"/>
          <w:w w:val="100"/>
          <w:rFonts/>
          <w:caps w:val="0"/>
        </w:rPr>
        <w:t>map</w:t>
      </w:r>
      <w:r w:rsidR="007E20E2">
        <w:rPr>
          <w:szCs w:val="24"/>
          <w:b w:val="0"/>
          <w:i w:val="0"/>
          <w:sz w:val="24"/>
          <w:spacing w:val="0"/>
          <w:w w:val="100"/>
          <w:rFonts/>
          <w:caps w:val="0"/>
        </w:rPr>
        <w:t> </w:t>
      </w:r>
      <w:r w:rsidR="007E20E2">
        <w:rPr>
          <w:szCs w:val="24"/>
          <w:b w:val="0"/>
          <w:i w:val="0"/>
          <w:sz w:val="24"/>
          <w:spacing w:val="0"/>
          <w:w w:val="100"/>
          <w:rFonts/>
          <w:caps w:val="0"/>
        </w:rPr>
        <w:t>of</w:t>
      </w:r>
      <w:r w:rsidR="007E20E2">
        <w:rPr>
          <w:szCs w:val="24"/>
          <w:b w:val="0"/>
          <w:i w:val="0"/>
          <w:sz w:val="24"/>
          <w:spacing w:val="0"/>
          <w:w w:val="100"/>
          <w:rFonts/>
          <w:caps w:val="0"/>
        </w:rPr>
        <w:t> </w:t>
      </w:r>
      <w:r w:rsidR="007E20E2">
        <w:rPr>
          <w:szCs w:val="24"/>
          <w:b w:val="0"/>
          <w:i w:val="0"/>
          <w:sz w:val="24"/>
          <w:spacing w:val="0"/>
          <w:w w:val="100"/>
          <w:rFonts/>
          <w:caps w:val="0"/>
        </w:rPr>
        <w:t>Ogun</w:t>
      </w:r>
      <w:r w:rsidR="007E20E2">
        <w:rPr>
          <w:szCs w:val="24"/>
          <w:b w:val="0"/>
          <w:i w:val="0"/>
          <w:sz w:val="24"/>
          <w:spacing w:val="0"/>
          <w:w w:val="100"/>
          <w:rFonts/>
          <w:caps w:val="0"/>
        </w:rPr>
        <w:t> </w:t>
      </w:r>
      <w:r w:rsidR="007E20E2">
        <w:rPr>
          <w:szCs w:val="24"/>
          <w:b w:val="0"/>
          <w:i w:val="0"/>
          <w:sz w:val="24"/>
          <w:spacing w:val="0"/>
          <w:w w:val="100"/>
          <w:rFonts/>
          <w:caps w:val="0"/>
        </w:rPr>
        <w:t>state</w:t>
      </w:r>
      <w:r w:rsidR="00073FCD">
        <w:rPr>
          <w:szCs w:val="24"/>
          <w:b w:val="0"/>
          <w:i w:val="0"/>
          <w:sz w:val="24"/>
          <w:spacing w:val="0"/>
          <w:w w:val="100"/>
          <w:rFonts/>
          <w:caps w:val="0"/>
        </w:rPr>
        <w:t>(Mordified</w:t>
      </w:r>
      <w:r w:rsidR="00073FCD">
        <w:rPr>
          <w:szCs w:val="24"/>
          <w:b w:val="0"/>
          <w:i w:val="0"/>
          <w:sz w:val="24"/>
          <w:spacing w:val="0"/>
          <w:w w:val="100"/>
          <w:rFonts/>
          <w:caps w:val="0"/>
        </w:rPr>
        <w:t> </w:t>
      </w:r>
      <w:r w:rsidR="00073FCD">
        <w:rPr>
          <w:szCs w:val="24"/>
          <w:b w:val="0"/>
          <w:i w:val="0"/>
          <w:sz w:val="24"/>
          <w:spacing w:val="0"/>
          <w:w w:val="100"/>
          <w:rFonts/>
          <w:caps w:val="0"/>
        </w:rPr>
        <w:t>after</w:t>
      </w:r>
      <w:r w:rsidR="00073FCD">
        <w:rPr>
          <w:szCs w:val="24"/>
          <w:b w:val="0"/>
          <w:i w:val="0"/>
          <w:sz w:val="24"/>
          <w:spacing w:val="0"/>
          <w:w w:val="100"/>
          <w:rFonts/>
          <w:caps w:val="0"/>
        </w:rPr>
        <w:t> </w:t>
      </w:r>
      <w:r w:rsidR="00073FCD">
        <w:rPr>
          <w:szCs w:val="24"/>
          <w:b w:val="0"/>
          <w:i w:val="0"/>
          <w:sz w:val="24"/>
          <w:spacing w:val="0"/>
          <w:w w:val="100"/>
          <w:rFonts/>
          <w:caps w:val="0"/>
        </w:rPr>
        <w:t>Petters,</w:t>
      </w:r>
      <w:r w:rsidR="00073FCD">
        <w:rPr>
          <w:szCs w:val="24"/>
          <w:b w:val="0"/>
          <w:i w:val="0"/>
          <w:sz w:val="24"/>
          <w:spacing w:val="0"/>
          <w:w w:val="100"/>
          <w:rFonts/>
          <w:caps w:val="0"/>
        </w:rPr>
        <w:t> </w:t>
      </w:r>
      <w:r w:rsidR="00073FCD">
        <w:rPr>
          <w:szCs w:val="24"/>
          <w:b w:val="0"/>
          <w:i w:val="0"/>
          <w:sz w:val="24"/>
          <w:spacing w:val="0"/>
          <w:w w:val="100"/>
          <w:rFonts/>
          <w:caps w:val="0"/>
        </w:rPr>
        <w:t>1982)</w:t>
      </w:r>
    </w:p>
    <w:p w14:paraId="35A16CB0" w14:textId="77777777" w:rsidR="00DA5320" w:rsidRDefault="00C26F38" w:rsidP="006F4DE1">
      <w:pPr>
        <w:spacing w:before="0" w:beforeAutospacing="0" w:after="160" w:afterAutospacing="0" w:lineRule="auto" w:line="360"/>
        <w:rPr>
          <w:szCs w:val="24"/>
          <w:b w:val="0"/>
          <w:i w:val="0"/>
          <w:sz w:val="24"/>
          <w:spacing w:val="0"/>
          <w:w w:val="100"/>
          <w:rFonts/>
          <w:caps w:val="0"/>
        </w:rPr>
        <w:snapToGrid w:val="0"/>
        <w:textAlignment w:val="baseline"/>
      </w:pPr>
      <w:r w:rsidRPr="006F4DE1">
        <w:drawing>
          <wp:inline distT="0" distB="0" distL="0" distR="0" wp14:anchorId="7CE39179" wp14:editId="4150C319">
            <wp:extent cx="5731510" cy="5461876"/>
            <wp:effectExtent l="19050" t="0" r="2540" b="0"/>
            <wp:docPr id="1" name="Picture 1" descr="Location map of Abeokuta and its environ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ocation map of Abeokuta and its environs.  "/>
                    <pic:cNvPicPr>
                      <a:picLocks noChangeAspect="1" noChangeArrowheads="1"/>
                    </pic:cNvPicPr>
                  </pic:nvPicPr>
                  <pic:blipFill>
                    <a:blip r:embed="rId15" cstate="print"/>
                    <a:srcRect/>
                    <a:stretch>
                      <a:fillRect/>
                    </a:stretch>
                  </pic:blipFill>
                  <pic:spPr bwMode="auto">
                    <a:xfrm rot="0">
                      <a:off x="0" y="0"/>
                      <a:ext cx="5731510" cy="5461876"/>
                    </a:xfrm>
                    <a:prstGeom prst="rect">
                      <a:avLst/>
                    </a:prstGeom>
                    <a:noFill/>
                    <a:ln w="9525">
                      <a:noFill/>
                      <a:miter lim="800000"/>
                      <a:headEnd/>
                      <a:tailEnd/>
                    </a:ln>
                  </pic:spPr>
                </pic:pic>
              </a:graphicData>
            </a:graphic>
          </wp:inline>
        </w:drawing>
        <w:rPr>
          <w:szCs w:val="24"/>
          <w:lang w:val="en-GB" w:eastAsia="en-GB"/>
          <w:noProof/>
          <w:b w:val="0"/>
          <w:i w:val="0"/>
          <w:sz w:val="24"/>
          <w:spacing w:val="0"/>
          <w:w w:val="100"/>
          <w:rFonts/>
          <w:caps w:val="0"/>
        </w:rPr>
      </w:r>
    </w:p>
    <w:p w14:paraId="0CD36C7D" w14:textId="77777777" w:rsidR="007E20E2" w:rsidRPr="006F4DE1" w:rsidRDefault="007E20E2" w:rsidP="006F4DE1">
      <w:pPr>
        <w:spacing w:before="0" w:beforeAutospacing="0" w:after="160" w:afterAutospacing="0" w:lineRule="auto" w:line="360"/>
        <w:rPr>
          <w:szCs w:val="24"/>
          <w:b w:val="0"/>
          <w:i w:val="0"/>
          <w:sz w:val="24"/>
          <w:spacing w:val="0"/>
          <w:w w:val="100"/>
          <w:rFonts/>
          <w:caps w:val="0"/>
        </w:rPr>
        <w:snapToGrid w:val="0"/>
        <w:textAlignment w:val="baseline"/>
      </w:pPr>
      <w:r w:rsidRPr="00DD69D1">
        <w:rPr>
          <w:szCs w:val="24"/>
          <w:b w:val="0"/>
          <w:i w:val="0"/>
          <w:sz w:val="24"/>
          <w:spacing w:val="0"/>
          <w:w w:val="100"/>
          <w:rFonts/>
          <w:caps w:val="0"/>
        </w:rPr>
        <w:t>Fig.</w:t>
      </w:r>
      <w:r w:rsidRPr="00DD69D1">
        <w:rPr>
          <w:szCs w:val="24"/>
          <w:b w:val="0"/>
          <w:i w:val="0"/>
          <w:sz w:val="24"/>
          <w:spacing w:val="0"/>
          <w:w w:val="100"/>
          <w:rFonts/>
          <w:caps w:val="0"/>
        </w:rPr>
        <w:t> </w:t>
      </w:r>
      <w:r w:rsidRPr="00DD69D1">
        <w:rPr>
          <w:szCs w:val="24"/>
          <w:b w:val="0"/>
          <w:i w:val="0"/>
          <w:sz w:val="24"/>
          <w:spacing w:val="0"/>
          <w:w w:val="100"/>
          <w:rFonts/>
          <w:caps w:val="0"/>
        </w:rPr>
        <w:t>1.2</w:t>
      </w:r>
      <w:r w:rsidRPr="00DD69D1">
        <w:rPr>
          <w:szCs w:val="24"/>
          <w:b w:val="0"/>
          <w:i w:val="0"/>
          <w:sz w:val="24"/>
          <w:spacing w:val="0"/>
          <w:w w:val="100"/>
          <w:rFonts/>
          <w:caps w:val="0"/>
        </w:rPr>
        <w:t> </w:t>
      </w:r>
      <w:r w:rsidRPr="00DD69D1">
        <w:rPr>
          <w:szCs w:val="24"/>
          <w:b w:val="0"/>
          <w:i w:val="0"/>
          <w:sz w:val="24"/>
          <w:spacing w:val="0"/>
          <w:w w:val="100"/>
          <w:rFonts/>
          <w:caps w:val="0"/>
        </w:rPr>
        <w:t>:</w:t>
      </w:r>
      <w:r w:rsidRPr="00DD69D1">
        <w:rPr>
          <w:szCs w:val="24"/>
          <w:b w:val="0"/>
          <w:i w:val="0"/>
          <w:sz w:val="24"/>
          <w:spacing w:val="0"/>
          <w:w w:val="100"/>
          <w:rFonts/>
          <w:caps w:val="0"/>
        </w:rPr>
        <w:t> </w:t>
      </w:r>
      <w:r w:rsidRPr="00DD69D1">
        <w:rPr>
          <w:szCs w:val="24"/>
          <w:b w:val="0"/>
          <w:i w:val="0"/>
          <w:color w:val="000000"/>
          <w:sz w:val="24"/>
          <w:spacing w:val="0"/>
          <w:w w:val="100"/>
          <w:rFonts/>
          <w:caps w:val="0"/>
        </w:rPr>
        <w:t>LGA</w:t>
      </w:r>
      <w:r w:rsidRPr="00DD69D1">
        <w:rPr>
          <w:szCs w:val="24"/>
          <w:b w:val="0"/>
          <w:i w:val="0"/>
          <w:color w:val="000000"/>
          <w:sz w:val="24"/>
          <w:spacing w:val="0"/>
          <w:w w:val="100"/>
          <w:rFonts/>
          <w:caps w:val="0"/>
        </w:rPr>
        <w:t> </w:t>
      </w:r>
      <w:r w:rsidRPr="00DD69D1">
        <w:rPr>
          <w:szCs w:val="24"/>
          <w:b w:val="0"/>
          <w:i w:val="0"/>
          <w:color w:val="000000"/>
          <w:sz w:val="24"/>
          <w:spacing w:val="0"/>
          <w:w w:val="100"/>
          <w:rFonts/>
          <w:caps w:val="0"/>
        </w:rPr>
        <w:t>of</w:t>
      </w:r>
      <w:r w:rsidRPr="00DD69D1">
        <w:rPr>
          <w:szCs w:val="24"/>
          <w:b w:val="0"/>
          <w:i w:val="0"/>
          <w:color w:val="000000"/>
          <w:sz w:val="24"/>
          <w:spacing w:val="0"/>
          <w:w w:val="100"/>
          <w:rFonts/>
          <w:caps w:val="0"/>
        </w:rPr>
        <w:t> </w:t>
      </w:r>
      <w:r w:rsidRPr="00DD69D1">
        <w:rPr>
          <w:szCs w:val="24"/>
          <w:b w:val="0"/>
          <w:i w:val="0"/>
          <w:color w:val="000000"/>
          <w:sz w:val="24"/>
          <w:spacing w:val="0"/>
          <w:w w:val="100"/>
          <w:rFonts/>
          <w:caps w:val="0"/>
        </w:rPr>
        <w:t>Ogun</w:t>
      </w:r>
      <w:r w:rsidRPr="00DD69D1">
        <w:rPr>
          <w:szCs w:val="24"/>
          <w:b w:val="0"/>
          <w:i w:val="0"/>
          <w:color w:val="000000"/>
          <w:sz w:val="24"/>
          <w:spacing w:val="0"/>
          <w:w w:val="100"/>
          <w:rFonts/>
          <w:caps w:val="0"/>
        </w:rPr>
        <w:t> </w:t>
      </w:r>
      <w:r w:rsidRPr="00DD69D1">
        <w:rPr>
          <w:szCs w:val="24"/>
          <w:b w:val="0"/>
          <w:i w:val="0"/>
          <w:color w:val="000000"/>
          <w:sz w:val="24"/>
          <w:spacing w:val="0"/>
          <w:w w:val="100"/>
          <w:rFonts/>
          <w:caps w:val="0"/>
        </w:rPr>
        <w:t>state</w:t>
      </w:r>
    </w:p>
    <w:p w14:paraId="25F5B501" w14:textId="77777777" w:rsidR="00261145" w:rsidRPr="006F4DE1" w:rsidRDefault="00261145" w:rsidP="006F4DE1">
      <w:pPr>
        <w:spacing w:before="0" w:beforeAutospacing="0" w:after="160" w:afterAutospacing="0" w:lineRule="auto" w:line="360"/>
        <w:rPr>
          <w:szCs w:val="24"/>
          <w:b w:val="0"/>
          <w:i w:val="0"/>
          <w:sz w:val="24"/>
          <w:spacing w:val="0"/>
          <w:w w:val="100"/>
          <w:rFonts/>
          <w:caps w:val="0"/>
        </w:rPr>
        <w:snapToGrid w:val="0"/>
        <w:textAlignment w:val="baseline"/>
      </w:pPr>
      <w:r>
        <w:rPr>
          <w:b w:val="0"/>
          <w:i w:val="0"/>
          <w:sz w:val="24"/>
          <w:spacing w:val="0"/>
          <w:w w:val="100"/>
          <w:rFonts/>
          <w:caps w:val="0"/>
        </w:rPr>
        <w:t/>
      </w:r>
    </w:p>
    <w:p w14:paraId="5E2DA6AD" w14:textId="77777777" w:rsidR="00DA5320" w:rsidRPr="006F4DE1" w:rsidRDefault="00DA5320" w:rsidP="006F4DE1">
      <w:pPr>
        <w:spacing w:before="0" w:beforeAutospacing="0" w:after="160" w:afterAutospacing="0" w:lineRule="auto" w:line="360"/>
        <w:rPr>
          <w:szCs w:val="24"/>
          <w:bCs/>
          <w:b w:val="1"/>
          <w:i w:val="0"/>
          <w:sz w:val="24"/>
          <w:spacing w:val="0"/>
          <w:w w:val="100"/>
          <w:rFonts/>
          <w:caps w:val="0"/>
        </w:rPr>
        <w:snapToGrid w:val="0"/>
        <w:textAlignment w:val="baseline"/>
      </w:pPr>
      <w:r w:rsidRPr="006F4DE1">
        <w:rPr>
          <w:szCs w:val="24"/>
          <w:bCs/>
          <w:b w:val="1"/>
          <w:i w:val="0"/>
          <w:sz w:val="24"/>
          <w:spacing w:val="0"/>
          <w:w w:val="100"/>
          <w:rFonts/>
          <w:caps w:val="0"/>
        </w:rPr>
        <w:t>1.2</w:t>
      </w:r>
      <w:r w:rsidRPr="006F4DE1">
        <w:rPr>
          <w:szCs w:val="24"/>
          <w:bCs/>
          <w:b w:val="1"/>
          <w:i w:val="0"/>
          <w:sz w:val="24"/>
          <w:spacing w:val="0"/>
          <w:w w:val="100"/>
          <w:rFonts/>
          <w:caps w:val="0"/>
        </w:rPr>
        <w:t> </w:t>
      </w:r>
      <w:r w:rsidRPr="006F4DE1">
        <w:rPr>
          <w:szCs w:val="24"/>
          <w:bCs/>
          <w:b w:val="1"/>
          <w:i w:val="0"/>
          <w:sz w:val="24"/>
          <w:spacing w:val="0"/>
          <w:w w:val="100"/>
          <w:rFonts/>
          <w:caps w:val="0"/>
        </w:rPr>
        <w:t>Aim</w:t>
      </w:r>
      <w:r w:rsidRPr="006F4DE1">
        <w:rPr>
          <w:szCs w:val="24"/>
          <w:bCs/>
          <w:b w:val="1"/>
          <w:i w:val="0"/>
          <w:sz w:val="24"/>
          <w:spacing w:val="0"/>
          <w:w w:val="100"/>
          <w:rFonts/>
          <w:caps w:val="0"/>
        </w:rPr>
        <w:t> </w:t>
      </w:r>
      <w:r w:rsidRPr="006F4DE1">
        <w:rPr>
          <w:szCs w:val="24"/>
          <w:bCs/>
          <w:b w:val="1"/>
          <w:i w:val="0"/>
          <w:sz w:val="24"/>
          <w:spacing w:val="0"/>
          <w:w w:val="100"/>
          <w:rFonts/>
          <w:caps w:val="0"/>
        </w:rPr>
        <w:t>and</w:t>
      </w:r>
      <w:r w:rsidRPr="006F4DE1">
        <w:rPr>
          <w:szCs w:val="24"/>
          <w:bCs/>
          <w:b w:val="1"/>
          <w:i w:val="0"/>
          <w:sz w:val="24"/>
          <w:spacing w:val="0"/>
          <w:w w:val="100"/>
          <w:rFonts/>
          <w:caps w:val="0"/>
        </w:rPr>
        <w:t> </w:t>
      </w:r>
      <w:r w:rsidRPr="006F4DE1">
        <w:rPr>
          <w:szCs w:val="24"/>
          <w:bCs/>
          <w:b w:val="1"/>
          <w:i w:val="0"/>
          <w:sz w:val="24"/>
          <w:spacing w:val="0"/>
          <w:w w:val="100"/>
          <w:rFonts/>
          <w:caps w:val="0"/>
        </w:rPr>
        <w:t>Objectives</w:t>
      </w:r>
    </w:p>
    <w:p w14:paraId="18602759" w14:textId="77777777" w:rsidR="00C26F38" w:rsidRPr="006F4DE1" w:rsidRDefault="00C26F38" w:rsidP="006F4DE1">
      <w:pPr>
        <w:jc w:val="both"/>
        <w:spacing w:before="0" w:beforeAutospacing="0" w:after="160" w:afterAutospacing="0" w:lineRule="auto" w:line="360"/>
        <w:rPr>
          <w:szCs w:val="24"/>
          <w:b w:val="0"/>
          <w:i w:val="0"/>
          <w:sz w:val="24"/>
          <w:spacing w:val="0"/>
          <w:w w:val="100"/>
          <w:rFonts/>
          <w:caps w:val="0"/>
        </w:rPr>
        <w:snapToGrid w:val="0"/>
        <w:textAlignment w:val="baseline"/>
      </w:pPr>
      <w:r w:rsidRPr="006F4DE1">
        <w:rPr>
          <w:szCs w:val="24"/>
          <w:b w:val="0"/>
          <w:i w:val="0"/>
          <w:sz w:val="24"/>
          <w:spacing w:val="0"/>
          <w:w w:val="100"/>
          <w:rFonts/>
          <w:caps w:val="0"/>
        </w:rPr>
        <w:t>The</w:t>
      </w:r>
      <w:r w:rsidRPr="006F4DE1">
        <w:rPr>
          <w:szCs w:val="24"/>
          <w:b w:val="0"/>
          <w:i w:val="0"/>
          <w:sz w:val="24"/>
          <w:spacing w:val="0"/>
          <w:w w:val="100"/>
          <w:rFonts/>
          <w:caps w:val="0"/>
        </w:rPr>
        <w:t> </w:t>
      </w:r>
      <w:r w:rsidRPr="006F4DE1">
        <w:rPr>
          <w:szCs w:val="24"/>
          <w:b w:val="0"/>
          <w:i w:val="0"/>
          <w:sz w:val="24"/>
          <w:spacing w:val="0"/>
          <w:w w:val="100"/>
          <w:rFonts/>
          <w:caps w:val="0"/>
        </w:rPr>
        <w:t>Aim</w:t>
      </w:r>
      <w:r w:rsidRPr="006F4DE1">
        <w:rPr>
          <w:szCs w:val="24"/>
          <w:b w:val="0"/>
          <w:i w:val="0"/>
          <w:sz w:val="24"/>
          <w:spacing w:val="0"/>
          <w:w w:val="100"/>
          <w:rFonts/>
          <w:caps w:val="0"/>
        </w:rPr>
        <w:t> </w:t>
      </w:r>
      <w:r w:rsidRPr="006F4DE1">
        <w:rPr>
          <w:szCs w:val="24"/>
          <w:b w:val="0"/>
          <w:i w:val="0"/>
          <w:sz w:val="24"/>
          <w:spacing w:val="0"/>
          <w:w w:val="100"/>
          <w:rFonts/>
          <w:caps w:val="0"/>
        </w:rPr>
        <w:t>of</w:t>
      </w:r>
      <w:r w:rsidRPr="006F4DE1">
        <w:rPr>
          <w:szCs w:val="24"/>
          <w:b w:val="0"/>
          <w:i w:val="0"/>
          <w:sz w:val="24"/>
          <w:spacing w:val="0"/>
          <w:w w:val="100"/>
          <w:rFonts/>
          <w:caps w:val="0"/>
        </w:rPr>
        <w:t> </w:t>
      </w:r>
      <w:r w:rsidRPr="006F4DE1">
        <w:rPr>
          <w:szCs w:val="24"/>
          <w:b w:val="0"/>
          <w:i w:val="0"/>
          <w:sz w:val="24"/>
          <w:spacing w:val="0"/>
          <w:w w:val="100"/>
          <w:rFonts/>
          <w:caps w:val="0"/>
        </w:rPr>
        <w:t>the</w:t>
      </w:r>
      <w:r w:rsidRPr="006F4DE1">
        <w:rPr>
          <w:szCs w:val="24"/>
          <w:b w:val="0"/>
          <w:i w:val="0"/>
          <w:sz w:val="24"/>
          <w:spacing w:val="0"/>
          <w:w w:val="100"/>
          <w:rFonts/>
          <w:caps w:val="0"/>
        </w:rPr>
        <w:t> </w:t>
      </w:r>
      <w:r w:rsidRPr="006F4DE1">
        <w:rPr>
          <w:szCs w:val="24"/>
          <w:b w:val="0"/>
          <w:i w:val="0"/>
          <w:sz w:val="24"/>
          <w:spacing w:val="0"/>
          <w:w w:val="100"/>
          <w:rFonts/>
          <w:caps w:val="0"/>
        </w:rPr>
        <w:t>geological</w:t>
      </w:r>
      <w:r w:rsidRPr="006F4DE1">
        <w:rPr>
          <w:szCs w:val="24"/>
          <w:b w:val="0"/>
          <w:i w:val="0"/>
          <w:sz w:val="24"/>
          <w:spacing w:val="0"/>
          <w:w w:val="100"/>
          <w:rFonts/>
          <w:caps w:val="0"/>
        </w:rPr>
        <w:t> </w:t>
      </w:r>
      <w:r w:rsidRPr="006F4DE1">
        <w:rPr>
          <w:szCs w:val="24"/>
          <w:b w:val="0"/>
          <w:i w:val="0"/>
          <w:sz w:val="24"/>
          <w:spacing w:val="0"/>
          <w:w w:val="100"/>
          <w:rFonts/>
          <w:caps w:val="0"/>
        </w:rPr>
        <w:t>mapping</w:t>
      </w:r>
      <w:r w:rsidRPr="006F4DE1">
        <w:rPr>
          <w:szCs w:val="24"/>
          <w:b w:val="0"/>
          <w:i w:val="0"/>
          <w:sz w:val="24"/>
          <w:spacing w:val="0"/>
          <w:w w:val="100"/>
          <w:rFonts/>
          <w:caps w:val="0"/>
        </w:rPr>
        <w:t> </w:t>
      </w:r>
      <w:r w:rsidRPr="006F4DE1">
        <w:rPr>
          <w:szCs w:val="24"/>
          <w:b w:val="0"/>
          <w:i w:val="0"/>
          <w:sz w:val="24"/>
          <w:spacing w:val="0"/>
          <w:w w:val="100"/>
          <w:rFonts/>
          <w:caps w:val="0"/>
        </w:rPr>
        <w:t>exercise</w:t>
      </w:r>
      <w:r w:rsidRPr="006F4DE1">
        <w:rPr>
          <w:szCs w:val="24"/>
          <w:b w:val="0"/>
          <w:i w:val="0"/>
          <w:sz w:val="24"/>
          <w:spacing w:val="0"/>
          <w:w w:val="100"/>
          <w:rFonts/>
          <w:caps w:val="0"/>
        </w:rPr>
        <w:t> </w:t>
      </w:r>
      <w:r w:rsidRPr="006F4DE1">
        <w:rPr>
          <w:szCs w:val="24"/>
          <w:b w:val="0"/>
          <w:i w:val="0"/>
          <w:sz w:val="24"/>
          <w:spacing w:val="0"/>
          <w:w w:val="100"/>
          <w:rFonts/>
          <w:caps w:val="0"/>
        </w:rPr>
        <w:t>was</w:t>
      </w:r>
      <w:r w:rsidRPr="006F4DE1">
        <w:rPr>
          <w:szCs w:val="24"/>
          <w:b w:val="0"/>
          <w:i w:val="0"/>
          <w:sz w:val="24"/>
          <w:spacing w:val="0"/>
          <w:w w:val="100"/>
          <w:rFonts/>
          <w:caps w:val="0"/>
        </w:rPr>
        <w:t> </w:t>
      </w:r>
      <w:r w:rsidRPr="006F4DE1">
        <w:rPr>
          <w:szCs w:val="24"/>
          <w:b w:val="0"/>
          <w:i w:val="0"/>
          <w:sz w:val="24"/>
          <w:spacing w:val="0"/>
          <w:w w:val="100"/>
          <w:rFonts/>
          <w:caps w:val="0"/>
        </w:rPr>
        <w:t>to</w:t>
      </w:r>
      <w:r w:rsidRPr="006F4DE1">
        <w:rPr>
          <w:szCs w:val="24"/>
          <w:b w:val="0"/>
          <w:i w:val="0"/>
          <w:sz w:val="24"/>
          <w:spacing w:val="0"/>
          <w:w w:val="100"/>
          <w:rFonts/>
          <w:caps w:val="0"/>
        </w:rPr>
        <w:t> </w:t>
      </w:r>
      <w:r w:rsidRPr="006F4DE1">
        <w:rPr>
          <w:szCs w:val="24"/>
          <w:b w:val="0"/>
          <w:i w:val="0"/>
          <w:sz w:val="24"/>
          <w:spacing w:val="0"/>
          <w:w w:val="100"/>
          <w:rFonts/>
          <w:caps w:val="0"/>
        </w:rPr>
        <w:t>determine</w:t>
      </w:r>
      <w:r w:rsidRPr="006F4DE1">
        <w:rPr>
          <w:szCs w:val="24"/>
          <w:b w:val="0"/>
          <w:i w:val="0"/>
          <w:sz w:val="24"/>
          <w:spacing w:val="0"/>
          <w:w w:val="100"/>
          <w:rFonts/>
          <w:caps w:val="0"/>
        </w:rPr>
        <w:t> </w:t>
      </w:r>
      <w:r w:rsidRPr="006F4DE1">
        <w:rPr>
          <w:szCs w:val="24"/>
          <w:b w:val="0"/>
          <w:i w:val="0"/>
          <w:sz w:val="24"/>
          <w:spacing w:val="0"/>
          <w:w w:val="100"/>
          <w:rFonts/>
          <w:caps w:val="0"/>
        </w:rPr>
        <w:t>the</w:t>
      </w:r>
      <w:r w:rsidRPr="006F4DE1">
        <w:rPr>
          <w:szCs w:val="24"/>
          <w:b w:val="0"/>
          <w:i w:val="0"/>
          <w:sz w:val="24"/>
          <w:spacing w:val="0"/>
          <w:w w:val="100"/>
          <w:rFonts/>
          <w:caps w:val="0"/>
        </w:rPr>
        <w:t> </w:t>
      </w:r>
      <w:r w:rsidRPr="006F4DE1">
        <w:rPr>
          <w:szCs w:val="24"/>
          <w:b w:val="0"/>
          <w:i w:val="0"/>
          <w:sz w:val="24"/>
          <w:spacing w:val="0"/>
          <w:w w:val="100"/>
          <w:rFonts/>
          <w:caps w:val="0"/>
        </w:rPr>
        <w:t>types</w:t>
      </w:r>
      <w:r w:rsidRPr="006F4DE1">
        <w:rPr>
          <w:szCs w:val="24"/>
          <w:b w:val="0"/>
          <w:i w:val="0"/>
          <w:sz w:val="24"/>
          <w:spacing w:val="0"/>
          <w:w w:val="100"/>
          <w:rFonts/>
          <w:caps w:val="0"/>
        </w:rPr>
        <w:t> </w:t>
      </w:r>
      <w:r w:rsidRPr="006F4DE1">
        <w:rPr>
          <w:szCs w:val="24"/>
          <w:b w:val="0"/>
          <w:i w:val="0"/>
          <w:sz w:val="24"/>
          <w:spacing w:val="0"/>
          <w:w w:val="100"/>
          <w:rFonts/>
          <w:caps w:val="0"/>
        </w:rPr>
        <w:t>and</w:t>
      </w:r>
      <w:r w:rsidRPr="006F4DE1">
        <w:rPr>
          <w:szCs w:val="24"/>
          <w:b w:val="0"/>
          <w:i w:val="0"/>
          <w:sz w:val="24"/>
          <w:spacing w:val="0"/>
          <w:w w:val="100"/>
          <w:rFonts/>
          <w:caps w:val="0"/>
        </w:rPr>
        <w:t> </w:t>
      </w:r>
      <w:r w:rsidRPr="006F4DE1">
        <w:rPr>
          <w:szCs w:val="24"/>
          <w:b w:val="0"/>
          <w:i w:val="0"/>
          <w:sz w:val="24"/>
          <w:spacing w:val="0"/>
          <w:w w:val="100"/>
          <w:rFonts/>
          <w:caps w:val="0"/>
        </w:rPr>
        <w:t>distribution</w:t>
      </w:r>
      <w:r w:rsidRPr="006F4DE1">
        <w:rPr>
          <w:szCs w:val="24"/>
          <w:b w:val="0"/>
          <w:i w:val="0"/>
          <w:sz w:val="24"/>
          <w:spacing w:val="0"/>
          <w:w w:val="100"/>
          <w:rFonts/>
          <w:caps w:val="0"/>
        </w:rPr>
        <w:t> </w:t>
      </w:r>
      <w:r w:rsidRPr="006F4DE1">
        <w:rPr>
          <w:szCs w:val="24"/>
          <w:b w:val="0"/>
          <w:i w:val="0"/>
          <w:sz w:val="24"/>
          <w:spacing w:val="0"/>
          <w:w w:val="100"/>
          <w:rFonts/>
          <w:caps w:val="0"/>
        </w:rPr>
        <w:t>of</w:t>
      </w:r>
      <w:r w:rsidRPr="006F4DE1">
        <w:rPr>
          <w:szCs w:val="24"/>
          <w:b w:val="0"/>
          <w:i w:val="0"/>
          <w:sz w:val="24"/>
          <w:spacing w:val="0"/>
          <w:w w:val="100"/>
          <w:rFonts/>
          <w:caps w:val="0"/>
        </w:rPr>
        <w:t> </w:t>
      </w:r>
      <w:r w:rsidRPr="006F4DE1">
        <w:rPr>
          <w:szCs w:val="24"/>
          <w:b w:val="0"/>
          <w:i w:val="0"/>
          <w:sz w:val="24"/>
          <w:spacing w:val="0"/>
          <w:w w:val="100"/>
          <w:rFonts/>
          <w:caps w:val="0"/>
        </w:rPr>
        <w:t>basement</w:t>
      </w:r>
      <w:r w:rsidRPr="006F4DE1">
        <w:rPr>
          <w:szCs w:val="24"/>
          <w:b w:val="0"/>
          <w:i w:val="0"/>
          <w:sz w:val="24"/>
          <w:spacing w:val="0"/>
          <w:w w:val="100"/>
          <w:rFonts/>
          <w:caps w:val="0"/>
        </w:rPr>
        <w:t> </w:t>
      </w:r>
      <w:r w:rsidRPr="006F4DE1">
        <w:rPr>
          <w:szCs w:val="24"/>
          <w:b w:val="0"/>
          <w:i w:val="0"/>
          <w:sz w:val="24"/>
          <w:spacing w:val="0"/>
          <w:w w:val="100"/>
          <w:rFonts/>
          <w:caps w:val="0"/>
        </w:rPr>
        <w:t>rock</w:t>
      </w:r>
      <w:r w:rsidRPr="006F4DE1">
        <w:rPr>
          <w:szCs w:val="24"/>
          <w:b w:val="0"/>
          <w:i w:val="0"/>
          <w:sz w:val="24"/>
          <w:spacing w:val="0"/>
          <w:w w:val="100"/>
          <w:rFonts/>
          <w:caps w:val="0"/>
        </w:rPr>
        <w:t> </w:t>
      </w:r>
      <w:r w:rsidRPr="006F4DE1">
        <w:rPr>
          <w:szCs w:val="24"/>
          <w:b w:val="0"/>
          <w:i w:val="0"/>
          <w:sz w:val="24"/>
          <w:spacing w:val="0"/>
          <w:w w:val="100"/>
          <w:rFonts/>
          <w:caps w:val="0"/>
        </w:rPr>
        <w:t>types</w:t>
      </w:r>
      <w:r w:rsidRPr="006F4DE1">
        <w:rPr>
          <w:szCs w:val="24"/>
          <w:b w:val="0"/>
          <w:i w:val="0"/>
          <w:sz w:val="24"/>
          <w:spacing w:val="0"/>
          <w:w w:val="100"/>
          <w:rFonts/>
          <w:caps w:val="0"/>
        </w:rPr>
        <w:t> </w:t>
      </w:r>
      <w:r w:rsidRPr="006F4DE1">
        <w:rPr>
          <w:szCs w:val="24"/>
          <w:b w:val="0"/>
          <w:i w:val="0"/>
          <w:sz w:val="24"/>
          <w:spacing w:val="0"/>
          <w:w w:val="100"/>
          <w:rFonts/>
          <w:caps w:val="0"/>
        </w:rPr>
        <w:t>within</w:t>
      </w:r>
      <w:r w:rsidRPr="006F4DE1">
        <w:rPr>
          <w:szCs w:val="24"/>
          <w:b w:val="0"/>
          <w:i w:val="0"/>
          <w:sz w:val="24"/>
          <w:spacing w:val="0"/>
          <w:w w:val="100"/>
          <w:rFonts/>
          <w:caps w:val="0"/>
        </w:rPr>
        <w:t> </w:t>
      </w:r>
      <w:r w:rsidRPr="006F4DE1">
        <w:rPr>
          <w:szCs w:val="24"/>
          <w:b w:val="0"/>
          <w:i w:val="0"/>
          <w:sz w:val="24"/>
          <w:spacing w:val="0"/>
          <w:w w:val="100"/>
          <w:rFonts/>
          <w:caps w:val="0"/>
        </w:rPr>
        <w:t>the</w:t>
      </w:r>
      <w:r w:rsidRPr="006F4DE1">
        <w:rPr>
          <w:szCs w:val="24"/>
          <w:b w:val="0"/>
          <w:i w:val="0"/>
          <w:sz w:val="24"/>
          <w:spacing w:val="0"/>
          <w:w w:val="100"/>
          <w:rFonts/>
          <w:caps w:val="0"/>
        </w:rPr>
        <w:t> </w:t>
      </w:r>
      <w:r w:rsidRPr="006F4DE1">
        <w:rPr>
          <w:szCs w:val="24"/>
          <w:b w:val="0"/>
          <w:i w:val="0"/>
          <w:sz w:val="24"/>
          <w:spacing w:val="0"/>
          <w:w w:val="100"/>
          <w:rFonts/>
          <w:caps w:val="0"/>
        </w:rPr>
        <w:t>study</w:t>
      </w:r>
      <w:r w:rsidRPr="006F4DE1">
        <w:rPr>
          <w:szCs w:val="24"/>
          <w:b w:val="0"/>
          <w:i w:val="0"/>
          <w:sz w:val="24"/>
          <w:spacing w:val="0"/>
          <w:w w:val="100"/>
          <w:rFonts/>
          <w:caps w:val="0"/>
        </w:rPr>
        <w:t> </w:t>
      </w:r>
      <w:r w:rsidRPr="006F4DE1">
        <w:rPr>
          <w:szCs w:val="24"/>
          <w:b w:val="0"/>
          <w:i w:val="0"/>
          <w:sz w:val="24"/>
          <w:spacing w:val="0"/>
          <w:w w:val="100"/>
          <w:rFonts/>
          <w:caps w:val="0"/>
        </w:rPr>
        <w:t>area</w:t>
      </w:r>
      <w:r w:rsidRPr="006F4DE1">
        <w:rPr>
          <w:szCs w:val="24"/>
          <w:b w:val="0"/>
          <w:i w:val="0"/>
          <w:sz w:val="24"/>
          <w:spacing w:val="0"/>
          <w:w w:val="100"/>
          <w:rFonts/>
          <w:caps w:val="0"/>
        </w:rPr>
        <w:t> </w:t>
      </w:r>
      <w:r w:rsidRPr="006F4DE1">
        <w:rPr>
          <w:szCs w:val="24"/>
          <w:b w:val="0"/>
          <w:i w:val="0"/>
          <w:sz w:val="24"/>
          <w:spacing w:val="0"/>
          <w:w w:val="100"/>
          <w:rFonts/>
          <w:caps w:val="0"/>
        </w:rPr>
        <w:t>and</w:t>
      </w:r>
      <w:r w:rsidRPr="006F4DE1">
        <w:rPr>
          <w:szCs w:val="24"/>
          <w:b w:val="0"/>
          <w:i w:val="0"/>
          <w:sz w:val="24"/>
          <w:spacing w:val="0"/>
          <w:w w:val="100"/>
          <w:rFonts/>
          <w:caps w:val="0"/>
        </w:rPr>
        <w:t> </w:t>
      </w:r>
      <w:r w:rsidRPr="006F4DE1">
        <w:rPr>
          <w:szCs w:val="24"/>
          <w:b w:val="0"/>
          <w:i w:val="0"/>
          <w:sz w:val="24"/>
          <w:spacing w:val="0"/>
          <w:w w:val="100"/>
          <w:rFonts/>
          <w:caps w:val="0"/>
        </w:rPr>
        <w:t>to</w:t>
      </w:r>
      <w:r w:rsidRPr="006F4DE1">
        <w:rPr>
          <w:szCs w:val="24"/>
          <w:b w:val="0"/>
          <w:i w:val="0"/>
          <w:sz w:val="24"/>
          <w:spacing w:val="0"/>
          <w:w w:val="100"/>
          <w:rFonts/>
          <w:caps w:val="0"/>
        </w:rPr>
        <w:t> </w:t>
      </w:r>
      <w:r w:rsidRPr="006F4DE1">
        <w:rPr>
          <w:szCs w:val="24"/>
          <w:b w:val="0"/>
          <w:i w:val="0"/>
          <w:sz w:val="24"/>
          <w:spacing w:val="0"/>
          <w:w w:val="100"/>
          <w:rFonts/>
          <w:caps w:val="0"/>
        </w:rPr>
        <w:t>observe</w:t>
      </w:r>
      <w:r w:rsidRPr="006F4DE1">
        <w:rPr>
          <w:szCs w:val="24"/>
          <w:b w:val="0"/>
          <w:i w:val="0"/>
          <w:sz w:val="24"/>
          <w:spacing w:val="0"/>
          <w:w w:val="100"/>
          <w:rFonts/>
          <w:caps w:val="0"/>
        </w:rPr>
        <w:t> </w:t>
      </w:r>
      <w:r w:rsidRPr="006F4DE1">
        <w:rPr>
          <w:szCs w:val="24"/>
          <w:b w:val="0"/>
          <w:i w:val="0"/>
          <w:sz w:val="24"/>
          <w:spacing w:val="0"/>
          <w:w w:val="100"/>
          <w:rFonts/>
          <w:caps w:val="0"/>
        </w:rPr>
        <w:t>notable</w:t>
      </w:r>
      <w:r w:rsidRPr="006F4DE1">
        <w:rPr>
          <w:szCs w:val="24"/>
          <w:b w:val="0"/>
          <w:i w:val="0"/>
          <w:sz w:val="24"/>
          <w:spacing w:val="0"/>
          <w:w w:val="100"/>
          <w:rFonts/>
          <w:caps w:val="0"/>
        </w:rPr>
        <w:t> </w:t>
      </w:r>
      <w:r w:rsidRPr="006F4DE1">
        <w:rPr>
          <w:szCs w:val="24"/>
          <w:b w:val="0"/>
          <w:i w:val="0"/>
          <w:sz w:val="24"/>
          <w:spacing w:val="0"/>
          <w:w w:val="100"/>
          <w:rFonts/>
          <w:caps w:val="0"/>
        </w:rPr>
        <w:t>structural</w:t>
      </w:r>
      <w:r w:rsidRPr="006F4DE1">
        <w:rPr>
          <w:szCs w:val="24"/>
          <w:b w:val="0"/>
          <w:i w:val="0"/>
          <w:sz w:val="24"/>
          <w:spacing w:val="0"/>
          <w:w w:val="100"/>
          <w:rFonts/>
          <w:caps w:val="0"/>
        </w:rPr>
        <w:t> </w:t>
      </w:r>
      <w:r w:rsidRPr="006F4DE1">
        <w:rPr>
          <w:szCs w:val="24"/>
          <w:b w:val="0"/>
          <w:i w:val="0"/>
          <w:sz w:val="24"/>
          <w:spacing w:val="0"/>
          <w:w w:val="100"/>
          <w:rFonts/>
          <w:caps w:val="0"/>
        </w:rPr>
        <w:t>features</w:t>
      </w:r>
      <w:r w:rsidRPr="006F4DE1">
        <w:rPr>
          <w:szCs w:val="24"/>
          <w:b w:val="0"/>
          <w:i w:val="0"/>
          <w:sz w:val="24"/>
          <w:spacing w:val="0"/>
          <w:w w:val="100"/>
          <w:rFonts/>
          <w:caps w:val="0"/>
        </w:rPr>
        <w:t> </w:t>
      </w:r>
      <w:r w:rsidR="006E096C" w:rsidRPr="006F4DE1">
        <w:rPr>
          <w:szCs w:val="24"/>
          <w:b w:val="0"/>
          <w:i w:val="0"/>
          <w:sz w:val="24"/>
          <w:spacing w:val="0"/>
          <w:w w:val="100"/>
          <w:rFonts/>
          <w:caps w:val="0"/>
        </w:rPr>
        <w:t>on</w:t>
      </w:r>
      <w:r w:rsidR="006E096C" w:rsidRPr="006F4DE1">
        <w:rPr>
          <w:szCs w:val="24"/>
          <w:b w:val="0"/>
          <w:i w:val="0"/>
          <w:sz w:val="24"/>
          <w:spacing w:val="0"/>
          <w:w w:val="100"/>
          <w:rFonts/>
          <w:caps w:val="0"/>
        </w:rPr>
        <w:t> </w:t>
      </w:r>
      <w:r w:rsidR="006E096C" w:rsidRPr="006F4DE1">
        <w:rPr>
          <w:szCs w:val="24"/>
          <w:b w:val="0"/>
          <w:i w:val="0"/>
          <w:sz w:val="24"/>
          <w:spacing w:val="0"/>
          <w:w w:val="100"/>
          <w:rFonts/>
          <w:caps w:val="0"/>
        </w:rPr>
        <w:t>outcrops</w:t>
      </w:r>
    </w:p>
    <w:p w14:paraId="3BD23568" w14:textId="77777777" w:rsidR="00C26F38" w:rsidRPr="006F4DE1" w:rsidRDefault="00C26F38" w:rsidP="006F4DE1">
      <w:pPr>
        <w:jc w:val="both"/>
        <w:spacing w:before="0" w:beforeAutospacing="0" w:after="160" w:afterAutospacing="0" w:lineRule="auto" w:line="360"/>
        <w:rPr>
          <w:szCs w:val="24"/>
          <w:b w:val="0"/>
          <w:i w:val="0"/>
          <w:sz w:val="24"/>
          <w:spacing w:val="0"/>
          <w:w w:val="100"/>
          <w:rFonts/>
          <w:caps w:val="0"/>
        </w:rPr>
        <w:snapToGrid w:val="0"/>
        <w:textAlignment w:val="baseline"/>
      </w:pPr>
      <w:r w:rsidRPr="006F4DE1">
        <w:rPr>
          <w:szCs w:val="24"/>
          <w:b w:val="0"/>
          <w:i w:val="0"/>
          <w:sz w:val="24"/>
          <w:spacing w:val="0"/>
          <w:w w:val="100"/>
          <w:rFonts/>
          <w:caps w:val="0"/>
        </w:rPr>
        <w:t>The</w:t>
      </w:r>
      <w:r w:rsidRPr="006F4DE1">
        <w:rPr>
          <w:szCs w:val="24"/>
          <w:b w:val="0"/>
          <w:i w:val="0"/>
          <w:sz w:val="24"/>
          <w:spacing w:val="0"/>
          <w:w w:val="100"/>
          <w:rFonts/>
          <w:caps w:val="0"/>
        </w:rPr>
        <w:t> </w:t>
      </w:r>
      <w:r w:rsidRPr="006F4DE1">
        <w:rPr>
          <w:szCs w:val="24"/>
          <w:b w:val="0"/>
          <w:i w:val="0"/>
          <w:sz w:val="24"/>
          <w:spacing w:val="0"/>
          <w:w w:val="100"/>
          <w:rFonts/>
          <w:caps w:val="0"/>
        </w:rPr>
        <w:t>objectives</w:t>
      </w:r>
      <w:r w:rsidRPr="006F4DE1">
        <w:rPr>
          <w:szCs w:val="24"/>
          <w:b w:val="0"/>
          <w:i w:val="0"/>
          <w:sz w:val="24"/>
          <w:spacing w:val="0"/>
          <w:w w:val="100"/>
          <w:rFonts/>
          <w:caps w:val="0"/>
        </w:rPr>
        <w:t> </w:t>
      </w:r>
      <w:r w:rsidRPr="006F4DE1">
        <w:rPr>
          <w:szCs w:val="24"/>
          <w:b w:val="0"/>
          <w:i w:val="0"/>
          <w:sz w:val="24"/>
          <w:spacing w:val="0"/>
          <w:w w:val="100"/>
          <w:rFonts/>
          <w:caps w:val="0"/>
        </w:rPr>
        <w:t>include;</w:t>
      </w:r>
    </w:p>
    <w:p w14:paraId="0A57B9D7" w14:textId="77777777" w:rsidR="00C26F38" w:rsidRPr="006F4DE1" w:rsidRDefault="00C26F38" w:rsidP="006F4DE1">
      <w:pPr>
        <w:pStyle w:val="ListParagraph"/>
        <w:jc w:val="both"/>
        <w:numPr>
          <w:ilvl w:val="0"/>
          <w:numId w:val="1"/>
        </w:numPr>
        <w:spacing w:before="0" w:beforeAutospacing="0" w:after="160" w:afterAutospacing="0" w:lineRule="auto" w:line="360"/>
        <w:rPr>
          <w:szCs w:val="24"/>
          <w:b w:val="0"/>
          <w:i w:val="0"/>
          <w:sz w:val="24"/>
          <w:spacing w:val="0"/>
          <w:w w:val="100"/>
          <w:rFonts/>
          <w:caps w:val="0"/>
        </w:rPr>
        <w:snapToGrid w:val="0"/>
        <w:ind w:left="720"/>
        <w:textAlignment w:val="baseline"/>
      </w:pPr>
      <w:r w:rsidRPr="006F4DE1">
        <w:rPr>
          <w:szCs w:val="24"/>
          <w:b w:val="0"/>
          <w:i w:val="0"/>
          <w:sz w:val="24"/>
          <w:spacing w:val="0"/>
          <w:w w:val="100"/>
          <w:rFonts/>
          <w:caps w:val="0"/>
        </w:rPr>
        <w:t>searching</w:t>
      </w:r>
      <w:r w:rsidRPr="006F4DE1">
        <w:rPr>
          <w:szCs w:val="24"/>
          <w:b w:val="0"/>
          <w:i w:val="0"/>
          <w:sz w:val="24"/>
          <w:spacing w:val="0"/>
          <w:w w:val="100"/>
          <w:rFonts/>
          <w:caps w:val="0"/>
        </w:rPr>
        <w:t> </w:t>
      </w:r>
      <w:r w:rsidRPr="006F4DE1">
        <w:rPr>
          <w:szCs w:val="24"/>
          <w:b w:val="0"/>
          <w:i w:val="0"/>
          <w:sz w:val="24"/>
          <w:spacing w:val="0"/>
          <w:w w:val="100"/>
          <w:rFonts/>
          <w:caps w:val="0"/>
        </w:rPr>
        <w:t>and</w:t>
      </w:r>
      <w:r w:rsidRPr="006F4DE1">
        <w:rPr>
          <w:szCs w:val="24"/>
          <w:b w:val="0"/>
          <w:i w:val="0"/>
          <w:sz w:val="24"/>
          <w:spacing w:val="0"/>
          <w:w w:val="100"/>
          <w:rFonts/>
          <w:caps w:val="0"/>
        </w:rPr>
        <w:t> </w:t>
      </w:r>
      <w:r w:rsidRPr="006F4DE1">
        <w:rPr>
          <w:szCs w:val="24"/>
          <w:b w:val="0"/>
          <w:i w:val="0"/>
          <w:sz w:val="24"/>
          <w:spacing w:val="0"/>
          <w:w w:val="100"/>
          <w:rFonts/>
          <w:caps w:val="0"/>
        </w:rPr>
        <w:t>locating</w:t>
      </w:r>
      <w:r w:rsidRPr="006F4DE1">
        <w:rPr>
          <w:szCs w:val="24"/>
          <w:b w:val="0"/>
          <w:i w:val="0"/>
          <w:sz w:val="24"/>
          <w:spacing w:val="0"/>
          <w:w w:val="100"/>
          <w:rFonts/>
          <w:caps w:val="0"/>
        </w:rPr>
        <w:t> </w:t>
      </w:r>
      <w:r w:rsidRPr="006F4DE1">
        <w:rPr>
          <w:szCs w:val="24"/>
          <w:b w:val="0"/>
          <w:i w:val="0"/>
          <w:sz w:val="24"/>
          <w:spacing w:val="0"/>
          <w:w w:val="100"/>
          <w:rFonts/>
          <w:caps w:val="0"/>
        </w:rPr>
        <w:t>of</w:t>
      </w:r>
      <w:r w:rsidRPr="006F4DE1">
        <w:rPr>
          <w:szCs w:val="24"/>
          <w:b w:val="0"/>
          <w:i w:val="0"/>
          <w:sz w:val="24"/>
          <w:spacing w:val="0"/>
          <w:w w:val="100"/>
          <w:rFonts/>
          <w:caps w:val="0"/>
        </w:rPr>
        <w:t> </w:t>
      </w:r>
      <w:r w:rsidRPr="006F4DE1">
        <w:rPr>
          <w:szCs w:val="24"/>
          <w:b w:val="0"/>
          <w:i w:val="0"/>
          <w:sz w:val="24"/>
          <w:spacing w:val="0"/>
          <w:w w:val="100"/>
          <w:rFonts/>
          <w:caps w:val="0"/>
        </w:rPr>
        <w:t>rock</w:t>
      </w:r>
      <w:r w:rsidRPr="006F4DE1">
        <w:rPr>
          <w:szCs w:val="24"/>
          <w:b w:val="0"/>
          <w:i w:val="0"/>
          <w:sz w:val="24"/>
          <w:spacing w:val="0"/>
          <w:w w:val="100"/>
          <w:rFonts/>
          <w:caps w:val="0"/>
        </w:rPr>
        <w:t> </w:t>
      </w:r>
      <w:r w:rsidRPr="006F4DE1">
        <w:rPr>
          <w:szCs w:val="24"/>
          <w:b w:val="0"/>
          <w:i w:val="0"/>
          <w:sz w:val="24"/>
          <w:spacing w:val="0"/>
          <w:w w:val="100"/>
          <w:rFonts/>
          <w:caps w:val="0"/>
        </w:rPr>
        <w:t>outcrops</w:t>
      </w:r>
    </w:p>
    <w:p w14:paraId="62812586" w14:textId="77777777" w:rsidR="00C26F38" w:rsidRPr="006F4DE1" w:rsidRDefault="00C26F38" w:rsidP="006F4DE1">
      <w:pPr>
        <w:pStyle w:val="ListParagraph"/>
        <w:jc w:val="both"/>
        <w:numPr>
          <w:ilvl w:val="0"/>
          <w:numId w:val="1"/>
        </w:numPr>
        <w:spacing w:before="0" w:beforeAutospacing="0" w:after="160" w:afterAutospacing="0" w:lineRule="auto" w:line="360"/>
        <w:rPr>
          <w:szCs w:val="24"/>
          <w:b w:val="0"/>
          <w:i w:val="0"/>
          <w:sz w:val="24"/>
          <w:spacing w:val="0"/>
          <w:w w:val="100"/>
          <w:rFonts/>
          <w:caps w:val="0"/>
        </w:rPr>
        <w:snapToGrid w:val="0"/>
        <w:ind w:left="720"/>
        <w:textAlignment w:val="baseline"/>
      </w:pPr>
      <w:r w:rsidRPr="006F4DE1">
        <w:rPr>
          <w:szCs w:val="24"/>
          <w:b w:val="0"/>
          <w:i w:val="0"/>
          <w:sz w:val="24"/>
          <w:spacing w:val="0"/>
          <w:w w:val="100"/>
          <w:rFonts/>
          <w:caps w:val="0"/>
        </w:rPr>
        <w:t>identification</w:t>
      </w:r>
      <w:r w:rsidRPr="006F4DE1">
        <w:rPr>
          <w:szCs w:val="24"/>
          <w:b w:val="0"/>
          <w:i w:val="0"/>
          <w:sz w:val="24"/>
          <w:spacing w:val="0"/>
          <w:w w:val="100"/>
          <w:rFonts/>
          <w:caps w:val="0"/>
        </w:rPr>
        <w:t> </w:t>
      </w:r>
      <w:r w:rsidRPr="006F4DE1">
        <w:rPr>
          <w:szCs w:val="24"/>
          <w:b w:val="0"/>
          <w:i w:val="0"/>
          <w:sz w:val="24"/>
          <w:spacing w:val="0"/>
          <w:w w:val="100"/>
          <w:rFonts/>
          <w:caps w:val="0"/>
        </w:rPr>
        <w:t>of</w:t>
      </w:r>
      <w:r w:rsidRPr="006F4DE1">
        <w:rPr>
          <w:szCs w:val="24"/>
          <w:b w:val="0"/>
          <w:i w:val="0"/>
          <w:sz w:val="24"/>
          <w:spacing w:val="0"/>
          <w:w w:val="100"/>
          <w:rFonts/>
          <w:caps w:val="0"/>
        </w:rPr>
        <w:t> </w:t>
      </w:r>
      <w:r w:rsidRPr="006F4DE1">
        <w:rPr>
          <w:szCs w:val="24"/>
          <w:b w:val="0"/>
          <w:i w:val="0"/>
          <w:sz w:val="24"/>
          <w:spacing w:val="0"/>
          <w:w w:val="100"/>
          <w:rFonts/>
          <w:caps w:val="0"/>
        </w:rPr>
        <w:t>the</w:t>
      </w:r>
      <w:r w:rsidRPr="006F4DE1">
        <w:rPr>
          <w:szCs w:val="24"/>
          <w:b w:val="0"/>
          <w:i w:val="0"/>
          <w:sz w:val="24"/>
          <w:spacing w:val="0"/>
          <w:w w:val="100"/>
          <w:rFonts/>
          <w:caps w:val="0"/>
        </w:rPr>
        <w:t> </w:t>
      </w:r>
      <w:r w:rsidRPr="006F4DE1">
        <w:rPr>
          <w:szCs w:val="24"/>
          <w:b w:val="0"/>
          <w:i w:val="0"/>
          <w:sz w:val="24"/>
          <w:spacing w:val="0"/>
          <w:w w:val="100"/>
          <w:rFonts/>
          <w:caps w:val="0"/>
        </w:rPr>
        <w:t>type</w:t>
      </w:r>
      <w:r w:rsidRPr="006F4DE1">
        <w:rPr>
          <w:szCs w:val="24"/>
          <w:b w:val="0"/>
          <w:i w:val="0"/>
          <w:sz w:val="24"/>
          <w:spacing w:val="0"/>
          <w:w w:val="100"/>
          <w:rFonts/>
          <w:caps w:val="0"/>
        </w:rPr>
        <w:t> </w:t>
      </w:r>
      <w:r w:rsidRPr="006F4DE1">
        <w:rPr>
          <w:szCs w:val="24"/>
          <w:b w:val="0"/>
          <w:i w:val="0"/>
          <w:sz w:val="24"/>
          <w:spacing w:val="0"/>
          <w:w w:val="100"/>
          <w:rFonts/>
          <w:caps w:val="0"/>
        </w:rPr>
        <w:t>of</w:t>
      </w:r>
      <w:r w:rsidRPr="006F4DE1">
        <w:rPr>
          <w:szCs w:val="24"/>
          <w:b w:val="0"/>
          <w:i w:val="0"/>
          <w:sz w:val="24"/>
          <w:spacing w:val="0"/>
          <w:w w:val="100"/>
          <w:rFonts/>
          <w:caps w:val="0"/>
        </w:rPr>
        <w:t> </w:t>
      </w:r>
      <w:r w:rsidRPr="006F4DE1">
        <w:rPr>
          <w:szCs w:val="24"/>
          <w:b w:val="0"/>
          <w:i w:val="0"/>
          <w:sz w:val="24"/>
          <w:spacing w:val="0"/>
          <w:w w:val="100"/>
          <w:rFonts/>
          <w:caps w:val="0"/>
        </w:rPr>
        <w:t>rocks</w:t>
      </w:r>
    </w:p>
    <w:p w14:paraId="0F897D45" w14:textId="77777777" w:rsidR="00C26F38" w:rsidRPr="006F4DE1" w:rsidRDefault="00C26F38" w:rsidP="006F4DE1">
      <w:pPr>
        <w:pStyle w:val="ListParagraph"/>
        <w:jc w:val="both"/>
        <w:numPr>
          <w:ilvl w:val="0"/>
          <w:numId w:val="1"/>
        </w:numPr>
        <w:spacing w:before="0" w:beforeAutospacing="0" w:after="160" w:afterAutospacing="0" w:lineRule="auto" w:line="360"/>
        <w:rPr>
          <w:szCs w:val="24"/>
          <w:b w:val="0"/>
          <w:i w:val="0"/>
          <w:sz w:val="24"/>
          <w:spacing w:val="0"/>
          <w:w w:val="100"/>
          <w:rFonts/>
          <w:caps w:val="0"/>
        </w:rPr>
        <w:snapToGrid w:val="0"/>
        <w:ind w:left="720"/>
        <w:textAlignment w:val="baseline"/>
      </w:pPr>
      <w:r w:rsidRPr="006F4DE1">
        <w:rPr>
          <w:szCs w:val="24"/>
          <w:b w:val="0"/>
          <w:i w:val="0"/>
          <w:sz w:val="24"/>
          <w:spacing w:val="0"/>
          <w:w w:val="100"/>
          <w:rFonts/>
          <w:caps w:val="0"/>
        </w:rPr>
        <w:t>observation</w:t>
      </w:r>
      <w:r w:rsidRPr="006F4DE1">
        <w:rPr>
          <w:szCs w:val="24"/>
          <w:b w:val="0"/>
          <w:i w:val="0"/>
          <w:sz w:val="24"/>
          <w:spacing w:val="0"/>
          <w:w w:val="100"/>
          <w:rFonts/>
          <w:caps w:val="0"/>
        </w:rPr>
        <w:t> </w:t>
      </w:r>
      <w:r w:rsidRPr="006F4DE1">
        <w:rPr>
          <w:szCs w:val="24"/>
          <w:b w:val="0"/>
          <w:i w:val="0"/>
          <w:sz w:val="24"/>
          <w:spacing w:val="0"/>
          <w:w w:val="100"/>
          <w:rFonts/>
          <w:caps w:val="0"/>
        </w:rPr>
        <w:t>of</w:t>
      </w:r>
      <w:r w:rsidRPr="006F4DE1">
        <w:rPr>
          <w:szCs w:val="24"/>
          <w:b w:val="0"/>
          <w:i w:val="0"/>
          <w:sz w:val="24"/>
          <w:spacing w:val="0"/>
          <w:w w:val="100"/>
          <w:rFonts/>
          <w:caps w:val="0"/>
        </w:rPr>
        <w:t> </w:t>
      </w:r>
      <w:r w:rsidRPr="006F4DE1">
        <w:rPr>
          <w:szCs w:val="24"/>
          <w:b w:val="0"/>
          <w:i w:val="0"/>
          <w:sz w:val="24"/>
          <w:spacing w:val="0"/>
          <w:w w:val="100"/>
          <w:rFonts/>
          <w:caps w:val="0"/>
        </w:rPr>
        <w:t>lithological</w:t>
      </w:r>
      <w:r w:rsidRPr="006F4DE1">
        <w:rPr>
          <w:szCs w:val="24"/>
          <w:b w:val="0"/>
          <w:i w:val="0"/>
          <w:sz w:val="24"/>
          <w:spacing w:val="0"/>
          <w:w w:val="100"/>
          <w:rFonts/>
          <w:caps w:val="0"/>
        </w:rPr>
        <w:t> </w:t>
      </w:r>
      <w:r w:rsidRPr="006F4DE1">
        <w:rPr>
          <w:szCs w:val="24"/>
          <w:b w:val="0"/>
          <w:i w:val="0"/>
          <w:sz w:val="24"/>
          <w:spacing w:val="0"/>
          <w:w w:val="100"/>
          <w:rFonts/>
          <w:caps w:val="0"/>
        </w:rPr>
        <w:t>characteristics</w:t>
      </w:r>
      <w:r w:rsidRPr="006F4DE1">
        <w:rPr>
          <w:szCs w:val="24"/>
          <w:b w:val="0"/>
          <w:i w:val="0"/>
          <w:sz w:val="24"/>
          <w:spacing w:val="0"/>
          <w:w w:val="100"/>
          <w:rFonts/>
          <w:caps w:val="0"/>
        </w:rPr>
        <w:t> </w:t>
      </w:r>
      <w:r w:rsidRPr="006F4DE1">
        <w:rPr>
          <w:szCs w:val="24"/>
          <w:b w:val="0"/>
          <w:i w:val="0"/>
          <w:sz w:val="24"/>
          <w:spacing w:val="0"/>
          <w:w w:val="100"/>
          <w:rFonts/>
          <w:caps w:val="0"/>
        </w:rPr>
        <w:t>and</w:t>
      </w:r>
      <w:r w:rsidRPr="006F4DE1">
        <w:rPr>
          <w:szCs w:val="24"/>
          <w:b w:val="0"/>
          <w:i w:val="0"/>
          <w:sz w:val="24"/>
          <w:spacing w:val="0"/>
          <w:w w:val="100"/>
          <w:rFonts/>
          <w:caps w:val="0"/>
        </w:rPr>
        <w:t> </w:t>
      </w:r>
      <w:r w:rsidRPr="006F4DE1">
        <w:rPr>
          <w:szCs w:val="24"/>
          <w:b w:val="0"/>
          <w:i w:val="0"/>
          <w:sz w:val="24"/>
          <w:spacing w:val="0"/>
          <w:w w:val="100"/>
          <w:rFonts/>
          <w:caps w:val="0"/>
        </w:rPr>
        <w:t>mineral</w:t>
      </w:r>
      <w:r w:rsidRPr="006F4DE1">
        <w:rPr>
          <w:szCs w:val="24"/>
          <w:b w:val="0"/>
          <w:i w:val="0"/>
          <w:sz w:val="24"/>
          <w:spacing w:val="0"/>
          <w:w w:val="100"/>
          <w:rFonts/>
          <w:caps w:val="0"/>
        </w:rPr>
        <w:t> </w:t>
      </w:r>
      <w:r w:rsidRPr="006F4DE1">
        <w:rPr>
          <w:szCs w:val="24"/>
          <w:b w:val="0"/>
          <w:i w:val="0"/>
          <w:sz w:val="24"/>
          <w:spacing w:val="0"/>
          <w:w w:val="100"/>
          <w:rFonts/>
          <w:caps w:val="0"/>
        </w:rPr>
        <w:t>composition</w:t>
      </w:r>
      <w:r w:rsidRPr="006F4DE1">
        <w:rPr>
          <w:szCs w:val="24"/>
          <w:b w:val="0"/>
          <w:i w:val="0"/>
          <w:sz w:val="24"/>
          <w:spacing w:val="0"/>
          <w:w w:val="100"/>
          <w:rFonts/>
          <w:caps w:val="0"/>
        </w:rPr>
        <w:t> </w:t>
      </w:r>
      <w:r w:rsidRPr="006F4DE1">
        <w:rPr>
          <w:szCs w:val="24"/>
          <w:b w:val="0"/>
          <w:i w:val="0"/>
          <w:sz w:val="24"/>
          <w:spacing w:val="0"/>
          <w:w w:val="100"/>
          <w:rFonts/>
          <w:caps w:val="0"/>
        </w:rPr>
        <w:t>of</w:t>
      </w:r>
      <w:r w:rsidRPr="006F4DE1">
        <w:rPr>
          <w:szCs w:val="24"/>
          <w:b w:val="0"/>
          <w:i w:val="0"/>
          <w:sz w:val="24"/>
          <w:spacing w:val="0"/>
          <w:w w:val="100"/>
          <w:rFonts/>
          <w:caps w:val="0"/>
        </w:rPr>
        <w:t> </w:t>
      </w:r>
      <w:r w:rsidRPr="006F4DE1">
        <w:rPr>
          <w:szCs w:val="24"/>
          <w:b w:val="0"/>
          <w:i w:val="0"/>
          <w:sz w:val="24"/>
          <w:spacing w:val="0"/>
          <w:w w:val="100"/>
          <w:rFonts/>
          <w:caps w:val="0"/>
        </w:rPr>
        <w:t>rock</w:t>
      </w:r>
      <w:r w:rsidRPr="006F4DE1">
        <w:rPr>
          <w:szCs w:val="24"/>
          <w:b w:val="0"/>
          <w:i w:val="0"/>
          <w:sz w:val="24"/>
          <w:spacing w:val="0"/>
          <w:w w:val="100"/>
          <w:rFonts/>
          <w:caps w:val="0"/>
        </w:rPr>
        <w:t> </w:t>
      </w:r>
      <w:r w:rsidRPr="006F4DE1">
        <w:rPr>
          <w:szCs w:val="24"/>
          <w:b w:val="0"/>
          <w:i w:val="0"/>
          <w:sz w:val="24"/>
          <w:spacing w:val="0"/>
          <w:w w:val="100"/>
          <w:rFonts/>
          <w:caps w:val="0"/>
        </w:rPr>
        <w:t>types</w:t>
      </w:r>
    </w:p>
    <w:p w14:paraId="28976FA6" w14:textId="77777777" w:rsidR="00C26F38" w:rsidRPr="006F4DE1" w:rsidRDefault="00C26F38" w:rsidP="006F4DE1">
      <w:pPr>
        <w:pStyle w:val="ListParagraph"/>
        <w:jc w:val="both"/>
        <w:numPr>
          <w:ilvl w:val="0"/>
          <w:numId w:val="1"/>
        </w:numPr>
        <w:spacing w:before="0" w:beforeAutospacing="0" w:after="160" w:afterAutospacing="0" w:lineRule="auto" w:line="360"/>
        <w:rPr>
          <w:szCs w:val="24"/>
          <w:b w:val="0"/>
          <w:i w:val="0"/>
          <w:sz w:val="24"/>
          <w:spacing w:val="0"/>
          <w:w w:val="100"/>
          <w:rFonts/>
          <w:caps w:val="0"/>
        </w:rPr>
        <w:snapToGrid w:val="0"/>
        <w:ind w:left="720"/>
        <w:textAlignment w:val="baseline"/>
      </w:pPr>
      <w:r w:rsidRPr="006F4DE1">
        <w:rPr>
          <w:szCs w:val="24"/>
          <w:b w:val="0"/>
          <w:i w:val="0"/>
          <w:sz w:val="24"/>
          <w:spacing w:val="0"/>
          <w:w w:val="100"/>
          <w:rFonts/>
          <w:caps w:val="0"/>
        </w:rPr>
        <w:t>measurements</w:t>
      </w:r>
      <w:r w:rsidRPr="006F4DE1">
        <w:rPr>
          <w:szCs w:val="24"/>
          <w:b w:val="0"/>
          <w:i w:val="0"/>
          <w:sz w:val="24"/>
          <w:spacing w:val="0"/>
          <w:w w:val="100"/>
          <w:rFonts/>
          <w:caps w:val="0"/>
        </w:rPr>
        <w:t> </w:t>
      </w:r>
      <w:r w:rsidRPr="006F4DE1">
        <w:rPr>
          <w:szCs w:val="24"/>
          <w:b w:val="0"/>
          <w:i w:val="0"/>
          <w:sz w:val="24"/>
          <w:spacing w:val="0"/>
          <w:w w:val="100"/>
          <w:rFonts/>
          <w:caps w:val="0"/>
        </w:rPr>
        <w:t>of</w:t>
      </w:r>
      <w:r w:rsidRPr="006F4DE1">
        <w:rPr>
          <w:szCs w:val="24"/>
          <w:b w:val="0"/>
          <w:i w:val="0"/>
          <w:sz w:val="24"/>
          <w:spacing w:val="0"/>
          <w:w w:val="100"/>
          <w:rFonts/>
          <w:caps w:val="0"/>
        </w:rPr>
        <w:t> </w:t>
      </w:r>
      <w:r w:rsidRPr="006F4DE1">
        <w:rPr>
          <w:szCs w:val="24"/>
          <w:b w:val="0"/>
          <w:i w:val="0"/>
          <w:sz w:val="24"/>
          <w:spacing w:val="0"/>
          <w:w w:val="100"/>
          <w:rFonts/>
          <w:caps w:val="0"/>
        </w:rPr>
        <w:t>strike</w:t>
      </w:r>
      <w:r w:rsidRPr="006F4DE1">
        <w:rPr>
          <w:szCs w:val="24"/>
          <w:b w:val="0"/>
          <w:i w:val="0"/>
          <w:sz w:val="24"/>
          <w:spacing w:val="0"/>
          <w:w w:val="100"/>
          <w:rFonts/>
          <w:caps w:val="0"/>
        </w:rPr>
        <w:t> </w:t>
      </w:r>
      <w:r w:rsidRPr="006F4DE1">
        <w:rPr>
          <w:szCs w:val="24"/>
          <w:b w:val="0"/>
          <w:i w:val="0"/>
          <w:sz w:val="24"/>
          <w:spacing w:val="0"/>
          <w:w w:val="100"/>
          <w:rFonts/>
          <w:caps w:val="0"/>
        </w:rPr>
        <w:t>and</w:t>
      </w:r>
      <w:r w:rsidRPr="006F4DE1">
        <w:rPr>
          <w:szCs w:val="24"/>
          <w:b w:val="0"/>
          <w:i w:val="0"/>
          <w:sz w:val="24"/>
          <w:spacing w:val="0"/>
          <w:w w:val="100"/>
          <w:rFonts/>
          <w:caps w:val="0"/>
        </w:rPr>
        <w:t> </w:t>
      </w:r>
      <w:r w:rsidRPr="006F4DE1">
        <w:rPr>
          <w:szCs w:val="24"/>
          <w:b w:val="0"/>
          <w:i w:val="0"/>
          <w:sz w:val="24"/>
          <w:spacing w:val="0"/>
          <w:w w:val="100"/>
          <w:rFonts/>
          <w:caps w:val="0"/>
        </w:rPr>
        <w:t>dips</w:t>
      </w:r>
      <w:r w:rsidRPr="006F4DE1">
        <w:rPr>
          <w:szCs w:val="24"/>
          <w:b w:val="0"/>
          <w:i w:val="0"/>
          <w:sz w:val="24"/>
          <w:spacing w:val="0"/>
          <w:w w:val="100"/>
          <w:rFonts/>
          <w:caps w:val="0"/>
        </w:rPr>
        <w:t> </w:t>
      </w:r>
      <w:r w:rsidRPr="006F4DE1">
        <w:rPr>
          <w:szCs w:val="24"/>
          <w:b w:val="0"/>
          <w:i w:val="0"/>
          <w:sz w:val="24"/>
          <w:spacing w:val="0"/>
          <w:w w:val="100"/>
          <w:rFonts/>
          <w:caps w:val="0"/>
        </w:rPr>
        <w:t>on</w:t>
      </w:r>
      <w:r w:rsidRPr="006F4DE1">
        <w:rPr>
          <w:szCs w:val="24"/>
          <w:b w:val="0"/>
          <w:i w:val="0"/>
          <w:sz w:val="24"/>
          <w:spacing w:val="0"/>
          <w:w w:val="100"/>
          <w:rFonts/>
          <w:caps w:val="0"/>
        </w:rPr>
        <w:t> </w:t>
      </w:r>
      <w:r w:rsidRPr="006F4DE1">
        <w:rPr>
          <w:szCs w:val="24"/>
          <w:b w:val="0"/>
          <w:i w:val="0"/>
          <w:sz w:val="24"/>
          <w:spacing w:val="0"/>
          <w:w w:val="100"/>
          <w:rFonts/>
          <w:caps w:val="0"/>
        </w:rPr>
        <w:t>relevant</w:t>
      </w:r>
      <w:r w:rsidRPr="006F4DE1">
        <w:rPr>
          <w:szCs w:val="24"/>
          <w:b w:val="0"/>
          <w:i w:val="0"/>
          <w:sz w:val="24"/>
          <w:spacing w:val="0"/>
          <w:w w:val="100"/>
          <w:rFonts/>
          <w:caps w:val="0"/>
        </w:rPr>
        <w:t> </w:t>
      </w:r>
      <w:r w:rsidRPr="006F4DE1">
        <w:rPr>
          <w:szCs w:val="24"/>
          <w:b w:val="0"/>
          <w:i w:val="0"/>
          <w:sz w:val="24"/>
          <w:spacing w:val="0"/>
          <w:w w:val="100"/>
          <w:rFonts/>
          <w:caps w:val="0"/>
        </w:rPr>
        <w:t>structural</w:t>
      </w:r>
      <w:r w:rsidRPr="006F4DE1">
        <w:rPr>
          <w:szCs w:val="24"/>
          <w:b w:val="0"/>
          <w:i w:val="0"/>
          <w:sz w:val="24"/>
          <w:spacing w:val="0"/>
          <w:w w:val="100"/>
          <w:rFonts/>
          <w:caps w:val="0"/>
        </w:rPr>
        <w:t> </w:t>
      </w:r>
      <w:r w:rsidRPr="006F4DE1">
        <w:rPr>
          <w:szCs w:val="24"/>
          <w:b w:val="0"/>
          <w:i w:val="0"/>
          <w:sz w:val="24"/>
          <w:spacing w:val="0"/>
          <w:w w:val="100"/>
          <w:rFonts/>
          <w:caps w:val="0"/>
        </w:rPr>
        <w:t>features</w:t>
      </w:r>
      <w:r w:rsidRPr="006F4DE1">
        <w:rPr>
          <w:szCs w:val="24"/>
          <w:b w:val="0"/>
          <w:i w:val="0"/>
          <w:sz w:val="24"/>
          <w:spacing w:val="0"/>
          <w:w w:val="100"/>
          <w:rFonts/>
          <w:caps w:val="0"/>
        </w:rPr>
        <w:t> </w:t>
      </w:r>
      <w:r w:rsidRPr="006F4DE1">
        <w:rPr>
          <w:szCs w:val="24"/>
          <w:b w:val="0"/>
          <w:i w:val="0"/>
          <w:sz w:val="24"/>
          <w:spacing w:val="0"/>
          <w:w w:val="100"/>
          <w:rFonts/>
          <w:caps w:val="0"/>
        </w:rPr>
        <w:t>on</w:t>
      </w:r>
      <w:r w:rsidRPr="006F4DE1">
        <w:rPr>
          <w:szCs w:val="24"/>
          <w:b w:val="0"/>
          <w:i w:val="0"/>
          <w:sz w:val="24"/>
          <w:spacing w:val="0"/>
          <w:w w:val="100"/>
          <w:rFonts/>
          <w:caps w:val="0"/>
        </w:rPr>
        <w:t> </w:t>
      </w:r>
      <w:r w:rsidRPr="006F4DE1">
        <w:rPr>
          <w:szCs w:val="24"/>
          <w:b w:val="0"/>
          <w:i w:val="0"/>
          <w:sz w:val="24"/>
          <w:spacing w:val="0"/>
          <w:w w:val="100"/>
          <w:rFonts/>
          <w:caps w:val="0"/>
        </w:rPr>
        <w:t>rocks</w:t>
      </w:r>
    </w:p>
    <w:p w14:paraId="54A2F3E4" w14:textId="77777777" w:rsidR="006E096C" w:rsidRPr="006F4DE1" w:rsidRDefault="006E096C" w:rsidP="006F4DE1">
      <w:pPr>
        <w:pStyle w:val="ListParagraph"/>
        <w:jc w:val="both"/>
        <w:numPr>
          <w:ilvl w:val="0"/>
          <w:numId w:val="1"/>
        </w:numPr>
        <w:spacing w:before="0" w:beforeAutospacing="0" w:after="160" w:afterAutospacing="0" w:lineRule="auto" w:line="360"/>
        <w:rPr>
          <w:szCs w:val="24"/>
          <w:b w:val="0"/>
          <w:i w:val="0"/>
          <w:sz w:val="24"/>
          <w:spacing w:val="0"/>
          <w:w w:val="100"/>
          <w:rFonts/>
          <w:caps w:val="0"/>
        </w:rPr>
        <w:snapToGrid w:val="0"/>
        <w:ind w:left="720"/>
        <w:textAlignment w:val="baseline"/>
      </w:pPr>
      <w:r w:rsidRPr="006F4DE1">
        <w:rPr>
          <w:szCs w:val="24"/>
          <w:b w:val="0"/>
          <w:i w:val="0"/>
          <w:sz w:val="24"/>
          <w:spacing w:val="0"/>
          <w:w w:val="100"/>
          <w:rFonts/>
          <w:caps w:val="0"/>
        </w:rPr>
        <w:t>making</w:t>
      </w:r>
      <w:r w:rsidRPr="006F4DE1">
        <w:rPr>
          <w:szCs w:val="24"/>
          <w:b w:val="0"/>
          <w:i w:val="0"/>
          <w:sz w:val="24"/>
          <w:spacing w:val="0"/>
          <w:w w:val="100"/>
          <w:rFonts/>
          <w:caps w:val="0"/>
        </w:rPr>
        <w:t> </w:t>
      </w:r>
      <w:r w:rsidRPr="006F4DE1">
        <w:rPr>
          <w:szCs w:val="24"/>
          <w:b w:val="0"/>
          <w:i w:val="0"/>
          <w:sz w:val="24"/>
          <w:spacing w:val="0"/>
          <w:w w:val="100"/>
          <w:rFonts/>
          <w:caps w:val="0"/>
        </w:rPr>
        <w:t>necessary</w:t>
      </w:r>
      <w:r w:rsidRPr="006F4DE1">
        <w:rPr>
          <w:szCs w:val="24"/>
          <w:b w:val="0"/>
          <w:i w:val="0"/>
          <w:sz w:val="24"/>
          <w:spacing w:val="0"/>
          <w:w w:val="100"/>
          <w:rFonts/>
          <w:caps w:val="0"/>
        </w:rPr>
        <w:t> </w:t>
      </w:r>
      <w:r w:rsidRPr="006F4DE1">
        <w:rPr>
          <w:szCs w:val="24"/>
          <w:b w:val="0"/>
          <w:i w:val="0"/>
          <w:sz w:val="24"/>
          <w:spacing w:val="0"/>
          <w:w w:val="100"/>
          <w:rFonts/>
          <w:caps w:val="0"/>
        </w:rPr>
        <w:t>inference</w:t>
      </w:r>
      <w:r w:rsidRPr="006F4DE1">
        <w:rPr>
          <w:szCs w:val="24"/>
          <w:b w:val="0"/>
          <w:i w:val="0"/>
          <w:sz w:val="24"/>
          <w:spacing w:val="0"/>
          <w:w w:val="100"/>
          <w:rFonts/>
          <w:caps w:val="0"/>
        </w:rPr>
        <w:t> </w:t>
      </w:r>
      <w:r w:rsidRPr="006F4DE1">
        <w:rPr>
          <w:szCs w:val="24"/>
          <w:b w:val="0"/>
          <w:i w:val="0"/>
          <w:sz w:val="24"/>
          <w:spacing w:val="0"/>
          <w:w w:val="100"/>
          <w:rFonts/>
          <w:caps w:val="0"/>
        </w:rPr>
        <w:t>on</w:t>
      </w:r>
      <w:r w:rsidRPr="006F4DE1">
        <w:rPr>
          <w:szCs w:val="24"/>
          <w:b w:val="0"/>
          <w:i w:val="0"/>
          <w:sz w:val="24"/>
          <w:spacing w:val="0"/>
          <w:w w:val="100"/>
          <w:rFonts/>
          <w:caps w:val="0"/>
        </w:rPr>
        <w:t> </w:t>
      </w:r>
      <w:r w:rsidRPr="006F4DE1">
        <w:rPr>
          <w:szCs w:val="24"/>
          <w:b w:val="0"/>
          <w:i w:val="0"/>
          <w:sz w:val="24"/>
          <w:spacing w:val="0"/>
          <w:w w:val="100"/>
          <w:rFonts/>
          <w:caps w:val="0"/>
        </w:rPr>
        <w:t>outcrops</w:t>
      </w:r>
    </w:p>
    <w:p w14:paraId="0A7361B3" w14:textId="77777777" w:rsidR="00705F36" w:rsidRPr="006F4DE1" w:rsidRDefault="00705F36" w:rsidP="006F4DE1">
      <w:pPr>
        <w:spacing w:before="0" w:beforeAutospacing="0" w:after="160" w:afterAutospacing="0" w:lineRule="auto" w:line="360"/>
        <w:rPr>
          <w:szCs w:val="24"/>
          <w:b w:val="0"/>
          <w:i w:val="0"/>
          <w:sz w:val="24"/>
          <w:spacing w:val="0"/>
          <w:w w:val="100"/>
          <w:rFonts/>
          <w:caps w:val="0"/>
        </w:rPr>
        <w:snapToGrid w:val="0"/>
        <w:textAlignment w:val="baseline"/>
      </w:pPr>
      <w:r>
        <w:rPr>
          <w:b w:val="0"/>
          <w:i w:val="0"/>
          <w:sz w:val="24"/>
          <w:spacing w:val="0"/>
          <w:w w:val="100"/>
          <w:rFonts/>
          <w:caps w:val="0"/>
        </w:rPr>
        <w:t/>
      </w:r>
    </w:p>
    <w:p w14:paraId="19AAD0FE" w14:textId="77777777" w:rsidR="00F91F72" w:rsidRPr="006F4DE1" w:rsidRDefault="00705F36" w:rsidP="00583626">
      <w:pPr>
        <w:spacing w:before="0" w:beforeAutospacing="0" w:after="160" w:afterAutospacing="0" w:lineRule="auto" w:line="360"/>
        <w:rPr>
          <w:szCs w:val="24"/>
          <w:bCs/>
          <w:b w:val="1"/>
          <w:i w:val="0"/>
          <w:sz w:val="24"/>
          <w:spacing w:val="0"/>
          <w:w w:val="100"/>
          <w:rFonts/>
          <w:caps w:val="0"/>
        </w:rPr>
        <w:snapToGrid w:val="0"/>
        <w:textAlignment w:val="baseline"/>
      </w:pPr>
      <w:r w:rsidRPr="006F4DE1">
        <w:rPr>
          <w:szCs w:val="24"/>
          <w:bCs/>
          <w:b w:val="1"/>
          <w:i w:val="0"/>
          <w:sz w:val="24"/>
          <w:spacing w:val="0"/>
          <w:w w:val="100"/>
          <w:rFonts/>
          <w:caps w:val="0"/>
        </w:rPr>
        <w:t>2.0</w:t>
      </w:r>
      <w:r w:rsidRPr="006F4DE1">
        <w:rPr>
          <w:szCs w:val="24"/>
          <w:bCs/>
          <w:b w:val="1"/>
          <w:i w:val="0"/>
          <w:sz w:val="24"/>
          <w:spacing w:val="0"/>
          <w:w w:val="100"/>
          <w:rFonts/>
          <w:caps w:val="0"/>
        </w:rPr>
        <w:t> </w:t>
      </w:r>
      <w:r w:rsidRPr="006F4DE1">
        <w:rPr>
          <w:szCs w:val="24"/>
          <w:bCs/>
          <w:b w:val="1"/>
          <w:i w:val="0"/>
          <w:sz w:val="24"/>
          <w:spacing w:val="0"/>
          <w:w w:val="100"/>
          <w:rFonts/>
          <w:caps w:val="0"/>
        </w:rPr>
        <w:t>LITERATURE</w:t>
      </w:r>
      <w:r w:rsidRPr="006F4DE1">
        <w:rPr>
          <w:szCs w:val="24"/>
          <w:bCs/>
          <w:b w:val="1"/>
          <w:i w:val="0"/>
          <w:sz w:val="24"/>
          <w:spacing w:val="0"/>
          <w:w w:val="100"/>
          <w:rFonts/>
          <w:caps w:val="0"/>
        </w:rPr>
        <w:t> </w:t>
      </w:r>
      <w:r w:rsidRPr="006F4DE1">
        <w:rPr>
          <w:szCs w:val="24"/>
          <w:bCs/>
          <w:b w:val="1"/>
          <w:i w:val="0"/>
          <w:sz w:val="24"/>
          <w:spacing w:val="0"/>
          <w:w w:val="100"/>
          <w:rFonts/>
          <w:caps w:val="0"/>
        </w:rPr>
        <w:t>REVIEW</w:t>
      </w:r>
    </w:p>
    <w:p w14:paraId="4920698E" w14:textId="30D61D88" w:rsidR="00570715" w:rsidRPr="006F4DE1" w:rsidRDefault="000B0490" w:rsidP="00583626">
      <w:pPr>
        <w:pStyle w:val="Heading2"/>
        <w:numPr>
          <w:ilvl w:val="1"/>
          <w:numId w:val="16"/>
        </w:numPr>
        <w:spacing w:before="0" w:beforeAutospacing="0" w:after="0" w:afterAutospacing="0" w:lineRule="auto" w:line="360"/>
        <w:rPr>
          <w:szCs w:val="24"/>
          <w:b w:val="1"/>
          <w:i w:val="0"/>
          <w:color w:val="000000"/>
          <w:sz w:val="24"/>
          <w:spacing w:val="0"/>
          <w:w w:val="100"/>
          <w:rFonts/>
          <w:caps w:val="0"/>
        </w:rPr>
        <w:snapToGrid w:val="0"/>
        <w:textAlignment w:val="baseline"/>
      </w:pPr>
      <w:r w:rsidRPr="006F4DE1">
        <w:rPr>
          <w:szCs w:val="24"/>
          <w:b w:val="1"/>
          <w:i w:val="0"/>
          <w:color w:val="000000"/>
          <w:sz w:val="24"/>
          <w:spacing w:val="0"/>
          <w:w w:val="100"/>
          <w:rFonts/>
          <w:caps w:val="0"/>
        </w:rPr>
        <w:t>Regional</w:t>
      </w:r>
      <w:r w:rsidRPr="006F4DE1">
        <w:rPr>
          <w:szCs w:val="24"/>
          <w:b w:val="1"/>
          <w:i w:val="0"/>
          <w:color w:val="000000"/>
          <w:sz w:val="24"/>
          <w:spacing w:val="0"/>
          <w:w w:val="100"/>
          <w:rFonts/>
          <w:caps w:val="0"/>
        </w:rPr>
        <w:t> </w:t>
      </w:r>
      <w:r w:rsidRPr="006F4DE1">
        <w:rPr>
          <w:szCs w:val="24"/>
          <w:b w:val="1"/>
          <w:i w:val="0"/>
          <w:color w:val="000000"/>
          <w:sz w:val="24"/>
          <w:spacing w:val="0"/>
          <w:w w:val="100"/>
          <w:rFonts/>
          <w:caps w:val="0"/>
        </w:rPr>
        <w:t>Geology</w:t>
      </w:r>
      <w:r w:rsidRPr="006F4DE1">
        <w:rPr>
          <w:szCs w:val="24"/>
          <w:b w:val="1"/>
          <w:i w:val="0"/>
          <w:color w:val="000000"/>
          <w:sz w:val="24"/>
          <w:spacing w:val="0"/>
          <w:w w:val="100"/>
          <w:rFonts/>
          <w:caps w:val="0"/>
        </w:rPr>
        <w:t> </w:t>
      </w:r>
      <w:r w:rsidRPr="006F4DE1">
        <w:rPr>
          <w:szCs w:val="24"/>
          <w:b w:val="1"/>
          <w:i w:val="0"/>
          <w:color w:val="000000"/>
          <w:sz w:val="24"/>
          <w:spacing w:val="0"/>
          <w:w w:val="100"/>
          <w:rFonts/>
          <w:caps w:val="0"/>
        </w:rPr>
        <w:t>Of</w:t>
      </w:r>
      <w:r w:rsidRPr="006F4DE1">
        <w:rPr>
          <w:szCs w:val="24"/>
          <w:b w:val="1"/>
          <w:i w:val="0"/>
          <w:color w:val="000000"/>
          <w:sz w:val="24"/>
          <w:spacing w:val="0"/>
          <w:w w:val="100"/>
          <w:rFonts/>
          <w:caps w:val="0"/>
        </w:rPr>
        <w:t> </w:t>
      </w:r>
      <w:r w:rsidRPr="006F4DE1">
        <w:rPr>
          <w:szCs w:val="24"/>
          <w:b w:val="1"/>
          <w:i w:val="0"/>
          <w:color w:val="000000"/>
          <w:sz w:val="24"/>
          <w:spacing w:val="0"/>
          <w:w w:val="100"/>
          <w:rFonts/>
          <w:caps w:val="0"/>
        </w:rPr>
        <w:t>Nigeria</w:t>
      </w:r>
      <w:bookmarkStart w:id="0" w:name="_Toc94530139"/>
      <w:bookmarkEnd w:id="0"/>
    </w:p>
    <w:p w14:paraId="7B7E38C9" w14:textId="77777777" w:rsidR="00570715" w:rsidRPr="006F4DE1" w:rsidRDefault="00570715" w:rsidP="006F4DE1">
      <w:pPr>
        <w:jc w:val="both"/>
        <w:spacing w:before="0" w:beforeAutospacing="0" w:after="0" w:afterAutospacing="0" w:lineRule="auto" w:line="360"/>
        <w:rPr>
          <w:szCs w:val="24"/>
          <w:b w:val="0"/>
          <w:i w:val="0"/>
          <w:sz w:val="24"/>
          <w:spacing w:val="0"/>
          <w:w w:val="100"/>
          <w:rFonts/>
          <w:caps w:val="0"/>
        </w:rPr>
        <w:snapToGrid w:val="0"/>
        <w:textAlignment w:val="baseline"/>
      </w:pPr>
      <w:r w:rsidRPr="006F4DE1">
        <w:rPr>
          <w:szCs w:val="24"/>
          <w:b w:val="0"/>
          <w:i w:val="0"/>
          <w:sz w:val="24"/>
          <w:spacing w:val="0"/>
          <w:w w:val="100"/>
          <w:rFonts/>
          <w:caps w:val="0"/>
        </w:rPr>
        <w:t>Nigeria</w:t>
      </w:r>
      <w:r w:rsidRPr="006F4DE1">
        <w:rPr>
          <w:szCs w:val="24"/>
          <w:b w:val="0"/>
          <w:i w:val="0"/>
          <w:sz w:val="24"/>
          <w:spacing w:val="0"/>
          <w:w w:val="100"/>
          <w:rFonts/>
          <w:caps w:val="0"/>
        </w:rPr>
        <w:t> </w:t>
      </w:r>
      <w:r w:rsidRPr="006F4DE1">
        <w:rPr>
          <w:szCs w:val="24"/>
          <w:b w:val="0"/>
          <w:i w:val="0"/>
          <w:sz w:val="24"/>
          <w:spacing w:val="0"/>
          <w:w w:val="100"/>
          <w:rFonts/>
          <w:caps w:val="0"/>
        </w:rPr>
        <w:t>is</w:t>
      </w:r>
      <w:r w:rsidRPr="006F4DE1">
        <w:rPr>
          <w:szCs w:val="24"/>
          <w:b w:val="0"/>
          <w:i w:val="0"/>
          <w:sz w:val="24"/>
          <w:spacing w:val="0"/>
          <w:w w:val="100"/>
          <w:rFonts/>
          <w:caps w:val="0"/>
        </w:rPr>
        <w:t> </w:t>
      </w:r>
      <w:r w:rsidRPr="006F4DE1">
        <w:rPr>
          <w:szCs w:val="24"/>
          <w:b w:val="0"/>
          <w:i w:val="0"/>
          <w:sz w:val="24"/>
          <w:spacing w:val="0"/>
          <w:w w:val="100"/>
          <w:rFonts/>
          <w:caps w:val="0"/>
        </w:rPr>
        <w:t>approximately</w:t>
      </w:r>
      <w:r w:rsidRPr="006F4DE1">
        <w:rPr>
          <w:szCs w:val="24"/>
          <w:b w:val="0"/>
          <w:i w:val="0"/>
          <w:sz w:val="24"/>
          <w:spacing w:val="0"/>
          <w:w w:val="100"/>
          <w:rFonts/>
          <w:caps w:val="0"/>
        </w:rPr>
        <w:t> </w:t>
      </w:r>
      <w:r w:rsidRPr="006F4DE1">
        <w:rPr>
          <w:szCs w:val="24"/>
          <w:b w:val="0"/>
          <w:i w:val="0"/>
          <w:sz w:val="24"/>
          <w:spacing w:val="0"/>
          <w:w w:val="100"/>
          <w:rFonts/>
          <w:caps w:val="0"/>
        </w:rPr>
        <w:t>situated</w:t>
      </w:r>
      <w:r w:rsidRPr="006F4DE1">
        <w:rPr>
          <w:szCs w:val="24"/>
          <w:b w:val="0"/>
          <w:i w:val="0"/>
          <w:sz w:val="24"/>
          <w:spacing w:val="0"/>
          <w:w w:val="100"/>
          <w:rFonts/>
          <w:caps w:val="0"/>
        </w:rPr>
        <w:t> </w:t>
      </w:r>
      <w:r w:rsidRPr="006F4DE1">
        <w:rPr>
          <w:szCs w:val="24"/>
          <w:b w:val="0"/>
          <w:i w:val="0"/>
          <w:sz w:val="24"/>
          <w:spacing w:val="0"/>
          <w:w w:val="100"/>
          <w:rFonts/>
          <w:caps w:val="0"/>
        </w:rPr>
        <w:t>between</w:t>
      </w:r>
      <w:r w:rsidRPr="006F4DE1">
        <w:rPr>
          <w:szCs w:val="24"/>
          <w:b w:val="0"/>
          <w:i w:val="0"/>
          <w:sz w:val="24"/>
          <w:spacing w:val="0"/>
          <w:w w:val="100"/>
          <w:rFonts/>
          <w:caps w:val="0"/>
        </w:rPr>
        <w:t> </w:t>
      </w:r>
      <w:r w:rsidRPr="006F4DE1">
        <w:rPr>
          <w:szCs w:val="24"/>
          <w:b w:val="0"/>
          <w:i w:val="0"/>
          <w:sz w:val="24"/>
          <w:spacing w:val="0"/>
          <w:w w:val="100"/>
          <w:rFonts/>
          <w:caps w:val="0"/>
        </w:rPr>
        <w:t>latitude</w:t>
      </w:r>
      <w:r w:rsidRPr="006F4DE1">
        <w:rPr>
          <w:szCs w:val="24"/>
          <w:b w:val="0"/>
          <w:i w:val="0"/>
          <w:sz w:val="24"/>
          <w:spacing w:val="0"/>
          <w:w w:val="100"/>
          <w:rFonts/>
          <w:caps w:val="0"/>
        </w:rPr>
        <w:t> </w:t>
      </w:r>
      <w:r w:rsidRPr="006F4DE1">
        <w:rPr>
          <w:szCs w:val="24"/>
          <w:b w:val="0"/>
          <w:i w:val="0"/>
          <w:sz w:val="24"/>
          <w:spacing w:val="0"/>
          <w:w w:val="100"/>
          <w:rFonts/>
          <w:caps w:val="0"/>
        </w:rPr>
        <w:t>4°N</w:t>
      </w:r>
      <w:r w:rsidRPr="006F4DE1">
        <w:rPr>
          <w:szCs w:val="24"/>
          <w:b w:val="0"/>
          <w:i w:val="0"/>
          <w:sz w:val="24"/>
          <w:spacing w:val="0"/>
          <w:w w:val="100"/>
          <w:rFonts/>
          <w:caps w:val="0"/>
        </w:rPr>
        <w:t> </w:t>
      </w:r>
      <w:r w:rsidRPr="006F4DE1">
        <w:rPr>
          <w:szCs w:val="24"/>
          <w:b w:val="0"/>
          <w:i w:val="0"/>
          <w:sz w:val="24"/>
          <w:spacing w:val="0"/>
          <w:w w:val="100"/>
          <w:rFonts/>
          <w:caps w:val="0"/>
        </w:rPr>
        <w:t>and</w:t>
      </w:r>
      <w:r w:rsidRPr="006F4DE1">
        <w:rPr>
          <w:szCs w:val="24"/>
          <w:b w:val="0"/>
          <w:i w:val="0"/>
          <w:sz w:val="24"/>
          <w:spacing w:val="0"/>
          <w:w w:val="100"/>
          <w:rFonts/>
          <w:caps w:val="0"/>
        </w:rPr>
        <w:t> </w:t>
      </w:r>
      <w:r w:rsidRPr="006F4DE1">
        <w:rPr>
          <w:szCs w:val="24"/>
          <w:b w:val="0"/>
          <w:i w:val="0"/>
          <w:sz w:val="24"/>
          <w:spacing w:val="0"/>
          <w:w w:val="100"/>
          <w:rFonts/>
          <w:caps w:val="0"/>
        </w:rPr>
        <w:t>12°N</w:t>
      </w:r>
      <w:r w:rsidRPr="006F4DE1">
        <w:rPr>
          <w:szCs w:val="24"/>
          <w:b w:val="0"/>
          <w:i w:val="0"/>
          <w:sz w:val="24"/>
          <w:spacing w:val="0"/>
          <w:w w:val="100"/>
          <w:rFonts/>
          <w:caps w:val="0"/>
        </w:rPr>
        <w:t> </w:t>
      </w:r>
      <w:r w:rsidRPr="006F4DE1">
        <w:rPr>
          <w:szCs w:val="24"/>
          <w:b w:val="0"/>
          <w:i w:val="0"/>
          <w:sz w:val="24"/>
          <w:spacing w:val="0"/>
          <w:w w:val="100"/>
          <w:rFonts/>
          <w:caps w:val="0"/>
        </w:rPr>
        <w:t>and</w:t>
      </w:r>
      <w:r w:rsidRPr="006F4DE1">
        <w:rPr>
          <w:szCs w:val="24"/>
          <w:b w:val="0"/>
          <w:i w:val="0"/>
          <w:sz w:val="24"/>
          <w:spacing w:val="0"/>
          <w:w w:val="100"/>
          <w:rFonts/>
          <w:caps w:val="0"/>
        </w:rPr>
        <w:t> </w:t>
      </w:r>
      <w:r w:rsidRPr="006F4DE1">
        <w:rPr>
          <w:szCs w:val="24"/>
          <w:b w:val="0"/>
          <w:i w:val="0"/>
          <w:sz w:val="24"/>
          <w:spacing w:val="0"/>
          <w:w w:val="100"/>
          <w:rFonts/>
          <w:caps w:val="0"/>
        </w:rPr>
        <w:t>longitudes</w:t>
      </w:r>
      <w:r w:rsidRPr="006F4DE1">
        <w:rPr>
          <w:szCs w:val="24"/>
          <w:b w:val="0"/>
          <w:i w:val="0"/>
          <w:sz w:val="24"/>
          <w:spacing w:val="0"/>
          <w:w w:val="100"/>
          <w:rFonts/>
          <w:caps w:val="0"/>
        </w:rPr>
        <w:t> </w:t>
      </w:r>
      <w:r w:rsidRPr="006F4DE1">
        <w:rPr>
          <w:szCs w:val="24"/>
          <w:b w:val="0"/>
          <w:i w:val="0"/>
          <w:sz w:val="24"/>
          <w:spacing w:val="0"/>
          <w:w w:val="100"/>
          <w:rFonts/>
          <w:caps w:val="0"/>
        </w:rPr>
        <w:t>3°E</w:t>
      </w:r>
      <w:r w:rsidRPr="006F4DE1">
        <w:rPr>
          <w:szCs w:val="24"/>
          <w:b w:val="0"/>
          <w:i w:val="0"/>
          <w:sz w:val="24"/>
          <w:spacing w:val="0"/>
          <w:w w:val="100"/>
          <w:rFonts/>
          <w:caps w:val="0"/>
        </w:rPr>
        <w:t> </w:t>
      </w:r>
      <w:r w:rsidRPr="006F4DE1">
        <w:rPr>
          <w:szCs w:val="24"/>
          <w:b w:val="0"/>
          <w:i w:val="0"/>
          <w:sz w:val="24"/>
          <w:spacing w:val="0"/>
          <w:w w:val="100"/>
          <w:rFonts/>
          <w:caps w:val="0"/>
        </w:rPr>
        <w:t>and</w:t>
      </w:r>
      <w:r w:rsidRPr="006F4DE1">
        <w:rPr>
          <w:szCs w:val="24"/>
          <w:b w:val="0"/>
          <w:i w:val="0"/>
          <w:sz w:val="24"/>
          <w:spacing w:val="0"/>
          <w:w w:val="100"/>
          <w:rFonts/>
          <w:caps w:val="0"/>
        </w:rPr>
        <w:t> </w:t>
      </w:r>
      <w:r w:rsidRPr="006F4DE1">
        <w:rPr>
          <w:szCs w:val="24"/>
          <w:b w:val="0"/>
          <w:i w:val="0"/>
          <w:sz w:val="24"/>
          <w:spacing w:val="0"/>
          <w:w w:val="100"/>
          <w:rFonts/>
          <w:caps w:val="0"/>
        </w:rPr>
        <w:t>14°E,</w:t>
      </w:r>
      <w:r w:rsidRPr="006F4DE1">
        <w:rPr>
          <w:szCs w:val="24"/>
          <w:b w:val="0"/>
          <w:i w:val="0"/>
          <w:sz w:val="24"/>
          <w:spacing w:val="0"/>
          <w:w w:val="100"/>
          <w:rFonts/>
          <w:caps w:val="0"/>
        </w:rPr>
        <w:t> </w:t>
      </w:r>
      <w:r w:rsidRPr="006F4DE1">
        <w:rPr>
          <w:szCs w:val="24"/>
          <w:b w:val="0"/>
          <w:i w:val="0"/>
          <w:sz w:val="24"/>
          <w:spacing w:val="0"/>
          <w:w w:val="100"/>
          <w:rFonts/>
          <w:caps w:val="0"/>
        </w:rPr>
        <w:t>within</w:t>
      </w:r>
      <w:r w:rsidRPr="006F4DE1">
        <w:rPr>
          <w:szCs w:val="24"/>
          <w:b w:val="0"/>
          <w:i w:val="0"/>
          <w:sz w:val="24"/>
          <w:spacing w:val="0"/>
          <w:w w:val="100"/>
          <w:rFonts/>
          <w:caps w:val="0"/>
        </w:rPr>
        <w:t> </w:t>
      </w:r>
      <w:r w:rsidRPr="006F4DE1">
        <w:rPr>
          <w:szCs w:val="24"/>
          <w:b w:val="0"/>
          <w:i w:val="0"/>
          <w:sz w:val="24"/>
          <w:spacing w:val="0"/>
          <w:w w:val="100"/>
          <w:rFonts/>
          <w:caps w:val="0"/>
        </w:rPr>
        <w:t>the</w:t>
      </w:r>
      <w:r w:rsidRPr="006F4DE1">
        <w:rPr>
          <w:szCs w:val="24"/>
          <w:b w:val="0"/>
          <w:i w:val="0"/>
          <w:sz w:val="24"/>
          <w:spacing w:val="0"/>
          <w:w w:val="100"/>
          <w:rFonts/>
          <w:caps w:val="0"/>
        </w:rPr>
        <w:t> </w:t>
      </w:r>
      <w:r w:rsidRPr="006F4DE1">
        <w:rPr>
          <w:szCs w:val="24"/>
          <w:b w:val="0"/>
          <w:i w:val="0"/>
          <w:sz w:val="24"/>
          <w:spacing w:val="0"/>
          <w:w w:val="100"/>
          <w:rFonts/>
          <w:caps w:val="0"/>
        </w:rPr>
        <w:t>Pan</w:t>
      </w:r>
      <w:r w:rsidRPr="006F4DE1">
        <w:rPr>
          <w:szCs w:val="24"/>
          <w:b w:val="0"/>
          <w:i w:val="0"/>
          <w:sz w:val="24"/>
          <w:spacing w:val="0"/>
          <w:w w:val="100"/>
          <w:rFonts/>
          <w:caps w:val="0"/>
        </w:rPr>
        <w:t> </w:t>
      </w:r>
      <w:r w:rsidRPr="006F4DE1">
        <w:rPr>
          <w:szCs w:val="24"/>
          <w:b w:val="0"/>
          <w:i w:val="0"/>
          <w:sz w:val="24"/>
          <w:spacing w:val="0"/>
          <w:w w:val="100"/>
          <w:rFonts/>
          <w:caps w:val="0"/>
        </w:rPr>
        <w:t>African</w:t>
      </w:r>
      <w:r w:rsidRPr="006F4DE1">
        <w:rPr>
          <w:szCs w:val="24"/>
          <w:b w:val="0"/>
          <w:i w:val="0"/>
          <w:sz w:val="24"/>
          <w:spacing w:val="0"/>
          <w:w w:val="100"/>
          <w:rFonts/>
          <w:caps w:val="0"/>
        </w:rPr>
        <w:t> </w:t>
      </w:r>
      <w:r w:rsidRPr="006F4DE1">
        <w:rPr>
          <w:szCs w:val="24"/>
          <w:b w:val="0"/>
          <w:i w:val="0"/>
          <w:sz w:val="24"/>
          <w:spacing w:val="0"/>
          <w:w w:val="100"/>
          <w:rFonts/>
          <w:caps w:val="0"/>
        </w:rPr>
        <w:t>mobile</w:t>
      </w:r>
      <w:r w:rsidRPr="006F4DE1">
        <w:rPr>
          <w:szCs w:val="24"/>
          <w:b w:val="0"/>
          <w:i w:val="0"/>
          <w:sz w:val="24"/>
          <w:spacing w:val="0"/>
          <w:w w:val="100"/>
          <w:rFonts/>
          <w:caps w:val="0"/>
        </w:rPr>
        <w:t> </w:t>
      </w:r>
      <w:r w:rsidRPr="006F4DE1">
        <w:rPr>
          <w:szCs w:val="24"/>
          <w:b w:val="0"/>
          <w:i w:val="0"/>
          <w:sz w:val="24"/>
          <w:spacing w:val="0"/>
          <w:w w:val="100"/>
          <w:rFonts/>
          <w:caps w:val="0"/>
        </w:rPr>
        <w:t>belt</w:t>
      </w:r>
      <w:r w:rsidRPr="006F4DE1">
        <w:rPr>
          <w:szCs w:val="24"/>
          <w:b w:val="0"/>
          <w:i w:val="0"/>
          <w:sz w:val="24"/>
          <w:spacing w:val="0"/>
          <w:w w:val="100"/>
          <w:rFonts/>
          <w:caps w:val="0"/>
        </w:rPr>
        <w:t> </w:t>
      </w:r>
      <w:r w:rsidRPr="006F4DE1">
        <w:rPr>
          <w:szCs w:val="24"/>
          <w:b w:val="0"/>
          <w:i w:val="0"/>
          <w:sz w:val="24"/>
          <w:spacing w:val="0"/>
          <w:w w:val="100"/>
          <w:rFonts/>
          <w:caps w:val="0"/>
        </w:rPr>
        <w:t>in</w:t>
      </w:r>
      <w:r w:rsidRPr="006F4DE1">
        <w:rPr>
          <w:szCs w:val="24"/>
          <w:b w:val="0"/>
          <w:i w:val="0"/>
          <w:sz w:val="24"/>
          <w:spacing w:val="0"/>
          <w:w w:val="100"/>
          <w:rFonts/>
          <w:caps w:val="0"/>
        </w:rPr>
        <w:t> </w:t>
      </w:r>
      <w:r w:rsidRPr="006F4DE1">
        <w:rPr>
          <w:szCs w:val="24"/>
          <w:b w:val="0"/>
          <w:i w:val="0"/>
          <w:sz w:val="24"/>
          <w:spacing w:val="0"/>
          <w:w w:val="100"/>
          <w:rFonts/>
          <w:caps w:val="0"/>
        </w:rPr>
        <w:t>between</w:t>
      </w:r>
      <w:r w:rsidRPr="006F4DE1">
        <w:rPr>
          <w:szCs w:val="24"/>
          <w:b w:val="0"/>
          <w:i w:val="0"/>
          <w:sz w:val="24"/>
          <w:spacing w:val="0"/>
          <w:w w:val="100"/>
          <w:rFonts/>
          <w:caps w:val="0"/>
        </w:rPr>
        <w:t> </w:t>
      </w:r>
      <w:r w:rsidRPr="006F4DE1">
        <w:rPr>
          <w:szCs w:val="24"/>
          <w:b w:val="0"/>
          <w:i w:val="0"/>
          <w:sz w:val="24"/>
          <w:spacing w:val="0"/>
          <w:w w:val="100"/>
          <w:rFonts/>
          <w:caps w:val="0"/>
        </w:rPr>
        <w:t>the</w:t>
      </w:r>
      <w:r w:rsidRPr="006F4DE1">
        <w:rPr>
          <w:szCs w:val="24"/>
          <w:b w:val="0"/>
          <w:i w:val="0"/>
          <w:sz w:val="24"/>
          <w:spacing w:val="0"/>
          <w:w w:val="100"/>
          <w:rFonts/>
          <w:caps w:val="0"/>
        </w:rPr>
        <w:t> </w:t>
      </w:r>
      <w:r w:rsidRPr="006F4DE1">
        <w:rPr>
          <w:szCs w:val="24"/>
          <w:b w:val="0"/>
          <w:i w:val="0"/>
          <w:sz w:val="24"/>
          <w:spacing w:val="0"/>
          <w:w w:val="100"/>
          <w:rFonts/>
          <w:caps w:val="0"/>
        </w:rPr>
        <w:t>West</w:t>
      </w:r>
      <w:r w:rsidRPr="006F4DE1">
        <w:rPr>
          <w:szCs w:val="24"/>
          <w:b w:val="0"/>
          <w:i w:val="0"/>
          <w:sz w:val="24"/>
          <w:spacing w:val="0"/>
          <w:w w:val="100"/>
          <w:rFonts/>
          <w:caps w:val="0"/>
        </w:rPr>
        <w:t> </w:t>
      </w:r>
      <w:r w:rsidRPr="006F4DE1">
        <w:rPr>
          <w:szCs w:val="24"/>
          <w:b w:val="0"/>
          <w:i w:val="0"/>
          <w:sz w:val="24"/>
          <w:spacing w:val="0"/>
          <w:w w:val="100"/>
          <w:rFonts/>
          <w:caps w:val="0"/>
        </w:rPr>
        <w:t>African</w:t>
      </w:r>
      <w:r w:rsidRPr="006F4DE1">
        <w:rPr>
          <w:szCs w:val="24"/>
          <w:b w:val="0"/>
          <w:i w:val="0"/>
          <w:sz w:val="24"/>
          <w:spacing w:val="0"/>
          <w:w w:val="100"/>
          <w:rFonts/>
          <w:caps w:val="0"/>
        </w:rPr>
        <w:t> </w:t>
      </w:r>
      <w:r w:rsidRPr="006F4DE1">
        <w:rPr>
          <w:szCs w:val="24"/>
          <w:b w:val="0"/>
          <w:i w:val="0"/>
          <w:sz w:val="24"/>
          <w:spacing w:val="0"/>
          <w:w w:val="100"/>
          <w:rFonts/>
          <w:caps w:val="0"/>
        </w:rPr>
        <w:t>and</w:t>
      </w:r>
      <w:r w:rsidRPr="006F4DE1">
        <w:rPr>
          <w:szCs w:val="24"/>
          <w:b w:val="0"/>
          <w:i w:val="0"/>
          <w:sz w:val="24"/>
          <w:spacing w:val="0"/>
          <w:w w:val="100"/>
          <w:rFonts/>
          <w:caps w:val="0"/>
        </w:rPr>
        <w:t> </w:t>
      </w:r>
      <w:r w:rsidRPr="006F4DE1">
        <w:rPr>
          <w:szCs w:val="24"/>
          <w:b w:val="0"/>
          <w:i w:val="0"/>
          <w:sz w:val="24"/>
          <w:spacing w:val="0"/>
          <w:w w:val="100"/>
          <w:rFonts/>
          <w:caps w:val="0"/>
        </w:rPr>
        <w:t>Congo</w:t>
      </w:r>
      <w:r w:rsidRPr="006F4DE1">
        <w:rPr>
          <w:szCs w:val="24"/>
          <w:b w:val="0"/>
          <w:i w:val="0"/>
          <w:sz w:val="24"/>
          <w:spacing w:val="0"/>
          <w:w w:val="100"/>
          <w:rFonts/>
          <w:caps w:val="0"/>
        </w:rPr>
        <w:t> </w:t>
      </w:r>
      <w:r w:rsidRPr="006F4DE1">
        <w:rPr>
          <w:szCs w:val="24"/>
          <w:b w:val="0"/>
          <w:i w:val="0"/>
          <w:sz w:val="24"/>
          <w:spacing w:val="0"/>
          <w:w w:val="100"/>
          <w:rFonts/>
          <w:caps w:val="0"/>
        </w:rPr>
        <w:t>Craton.</w:t>
      </w:r>
      <w:r w:rsidR="00625532">
        <w:rPr>
          <w:szCs w:val="24"/>
          <w:b w:val="0"/>
          <w:i w:val="0"/>
          <w:sz w:val="24"/>
          <w:spacing w:val="0"/>
          <w:w w:val="100"/>
          <w:rFonts/>
          <w:caps w:val="0"/>
        </w:rPr>
        <w:t>(Figure</w:t>
      </w:r>
      <w:r w:rsidR="00625532">
        <w:rPr>
          <w:szCs w:val="24"/>
          <w:b w:val="0"/>
          <w:i w:val="0"/>
          <w:sz w:val="24"/>
          <w:spacing w:val="0"/>
          <w:w w:val="100"/>
          <w:rFonts/>
          <w:caps w:val="0"/>
        </w:rPr>
        <w:t> </w:t>
      </w:r>
      <w:r w:rsidR="00625532">
        <w:rPr>
          <w:szCs w:val="24"/>
          <w:b w:val="0"/>
          <w:i w:val="0"/>
          <w:sz w:val="24"/>
          <w:spacing w:val="0"/>
          <w:w w:val="100"/>
          <w:rFonts/>
          <w:caps w:val="0"/>
        </w:rPr>
        <w:t>2.1)</w:t>
      </w:r>
    </w:p>
    <w:p w14:paraId="34556CCF" w14:textId="77777777" w:rsidR="00570715" w:rsidRPr="006F4DE1" w:rsidRDefault="00570715" w:rsidP="006F4DE1">
      <w:pPr>
        <w:jc w:val="both"/>
        <w:spacing w:before="0" w:beforeAutospacing="0" w:after="0" w:afterAutospacing="0" w:lineRule="auto" w:line="360"/>
        <w:rPr>
          <w:szCs w:val="24"/>
          <w:b w:val="0"/>
          <w:i w:val="0"/>
          <w:sz w:val="24"/>
          <w:spacing w:val="0"/>
          <w:w w:val="100"/>
          <w:rFonts/>
          <w:caps w:val="0"/>
        </w:rPr>
        <w:snapToGrid w:val="0"/>
        <w:textAlignment w:val="baseline"/>
      </w:pPr>
      <w:r w:rsidRPr="006F4DE1">
        <w:rPr>
          <w:szCs w:val="24"/>
          <w:b w:val="0"/>
          <w:i w:val="0"/>
          <w:sz w:val="24"/>
          <w:spacing w:val="0"/>
          <w:w w:val="100"/>
          <w:rFonts/>
          <w:caps w:val="0"/>
        </w:rPr>
        <w:t>The</w:t>
      </w:r>
      <w:r w:rsidRPr="006F4DE1">
        <w:rPr>
          <w:szCs w:val="24"/>
          <w:b w:val="0"/>
          <w:i w:val="0"/>
          <w:sz w:val="24"/>
          <w:spacing w:val="0"/>
          <w:w w:val="100"/>
          <w:rFonts/>
          <w:caps w:val="0"/>
        </w:rPr>
        <w:t> </w:t>
      </w:r>
      <w:r w:rsidRPr="006F4DE1">
        <w:rPr>
          <w:szCs w:val="24"/>
          <w:b w:val="0"/>
          <w:i w:val="0"/>
          <w:sz w:val="24"/>
          <w:spacing w:val="0"/>
          <w:w w:val="100"/>
          <w:rFonts/>
          <w:caps w:val="0"/>
        </w:rPr>
        <w:t>Geology</w:t>
      </w:r>
      <w:r w:rsidRPr="006F4DE1">
        <w:rPr>
          <w:szCs w:val="24"/>
          <w:b w:val="0"/>
          <w:i w:val="0"/>
          <w:sz w:val="24"/>
          <w:spacing w:val="0"/>
          <w:w w:val="100"/>
          <w:rFonts/>
          <w:caps w:val="0"/>
        </w:rPr>
        <w:t> </w:t>
      </w:r>
      <w:r w:rsidRPr="006F4DE1">
        <w:rPr>
          <w:szCs w:val="24"/>
          <w:b w:val="0"/>
          <w:i w:val="0"/>
          <w:sz w:val="24"/>
          <w:spacing w:val="0"/>
          <w:w w:val="100"/>
          <w:rFonts/>
          <w:caps w:val="0"/>
        </w:rPr>
        <w:t>of</w:t>
      </w:r>
      <w:r w:rsidRPr="006F4DE1">
        <w:rPr>
          <w:szCs w:val="24"/>
          <w:b w:val="0"/>
          <w:i w:val="0"/>
          <w:sz w:val="24"/>
          <w:spacing w:val="0"/>
          <w:w w:val="100"/>
          <w:rFonts/>
          <w:caps w:val="0"/>
        </w:rPr>
        <w:t> </w:t>
      </w:r>
      <w:r w:rsidRPr="006F4DE1">
        <w:rPr>
          <w:szCs w:val="24"/>
          <w:b w:val="0"/>
          <w:i w:val="0"/>
          <w:sz w:val="24"/>
          <w:spacing w:val="0"/>
          <w:w w:val="100"/>
          <w:rFonts/>
          <w:caps w:val="0"/>
        </w:rPr>
        <w:t>Nigeria</w:t>
      </w:r>
      <w:r w:rsidRPr="006F4DE1">
        <w:rPr>
          <w:szCs w:val="24"/>
          <w:b w:val="0"/>
          <w:i w:val="0"/>
          <w:sz w:val="24"/>
          <w:spacing w:val="0"/>
          <w:w w:val="100"/>
          <w:rFonts/>
          <w:caps w:val="0"/>
        </w:rPr>
        <w:t> </w:t>
      </w:r>
      <w:r w:rsidRPr="006F4DE1">
        <w:rPr>
          <w:szCs w:val="24"/>
          <w:b w:val="0"/>
          <w:i w:val="0"/>
          <w:sz w:val="24"/>
          <w:spacing w:val="0"/>
          <w:w w:val="100"/>
          <w:rFonts/>
          <w:caps w:val="0"/>
        </w:rPr>
        <w:t>is</w:t>
      </w:r>
      <w:r w:rsidRPr="006F4DE1">
        <w:rPr>
          <w:szCs w:val="24"/>
          <w:b w:val="0"/>
          <w:i w:val="0"/>
          <w:sz w:val="24"/>
          <w:spacing w:val="0"/>
          <w:w w:val="100"/>
          <w:rFonts/>
          <w:caps w:val="0"/>
        </w:rPr>
        <w:t> </w:t>
      </w:r>
      <w:r w:rsidRPr="006F4DE1">
        <w:rPr>
          <w:szCs w:val="24"/>
          <w:b w:val="0"/>
          <w:i w:val="0"/>
          <w:sz w:val="24"/>
          <w:spacing w:val="0"/>
          <w:w w:val="100"/>
          <w:rFonts/>
          <w:caps w:val="0"/>
        </w:rPr>
        <w:t>predominantly</w:t>
      </w:r>
      <w:r w:rsidRPr="006F4DE1">
        <w:rPr>
          <w:szCs w:val="24"/>
          <w:b w:val="0"/>
          <w:i w:val="0"/>
          <w:sz w:val="24"/>
          <w:spacing w:val="0"/>
          <w:w w:val="100"/>
          <w:rFonts/>
          <w:caps w:val="0"/>
        </w:rPr>
        <w:t> </w:t>
      </w:r>
      <w:r w:rsidRPr="006F4DE1">
        <w:rPr>
          <w:szCs w:val="24"/>
          <w:b w:val="0"/>
          <w:i w:val="0"/>
          <w:sz w:val="24"/>
          <w:spacing w:val="0"/>
          <w:w w:val="100"/>
          <w:rFonts/>
          <w:caps w:val="0"/>
        </w:rPr>
        <w:t>made</w:t>
      </w:r>
      <w:r w:rsidRPr="006F4DE1">
        <w:rPr>
          <w:szCs w:val="24"/>
          <w:b w:val="0"/>
          <w:i w:val="0"/>
          <w:sz w:val="24"/>
          <w:spacing w:val="0"/>
          <w:w w:val="100"/>
          <w:rFonts/>
          <w:caps w:val="0"/>
        </w:rPr>
        <w:t> </w:t>
      </w:r>
      <w:r w:rsidRPr="006F4DE1">
        <w:rPr>
          <w:szCs w:val="24"/>
          <w:b w:val="0"/>
          <w:i w:val="0"/>
          <w:sz w:val="24"/>
          <w:spacing w:val="0"/>
          <w:w w:val="100"/>
          <w:rFonts/>
          <w:caps w:val="0"/>
        </w:rPr>
        <w:t>up</w:t>
      </w:r>
      <w:r w:rsidRPr="006F4DE1">
        <w:rPr>
          <w:szCs w:val="24"/>
          <w:b w:val="0"/>
          <w:i w:val="0"/>
          <w:sz w:val="24"/>
          <w:spacing w:val="0"/>
          <w:w w:val="100"/>
          <w:rFonts/>
          <w:caps w:val="0"/>
        </w:rPr>
        <w:t> </w:t>
      </w:r>
      <w:r w:rsidRPr="006F4DE1">
        <w:rPr>
          <w:szCs w:val="24"/>
          <w:b w:val="0"/>
          <w:i w:val="0"/>
          <w:sz w:val="24"/>
          <w:spacing w:val="0"/>
          <w:w w:val="100"/>
          <w:rFonts/>
          <w:caps w:val="0"/>
        </w:rPr>
        <w:t>of</w:t>
      </w:r>
      <w:r w:rsidRPr="006F4DE1">
        <w:rPr>
          <w:szCs w:val="24"/>
          <w:b w:val="0"/>
          <w:i w:val="0"/>
          <w:sz w:val="24"/>
          <w:spacing w:val="0"/>
          <w:w w:val="100"/>
          <w:rFonts/>
          <w:caps w:val="0"/>
        </w:rPr>
        <w:t> </w:t>
      </w:r>
      <w:r w:rsidRPr="006F4DE1">
        <w:rPr>
          <w:szCs w:val="24"/>
          <w:b w:val="0"/>
          <w:i w:val="0"/>
          <w:sz w:val="24"/>
          <w:spacing w:val="0"/>
          <w:w w:val="100"/>
          <w:rFonts/>
          <w:caps w:val="0"/>
        </w:rPr>
        <w:t>crystalline</w:t>
      </w:r>
      <w:r w:rsidRPr="006F4DE1">
        <w:rPr>
          <w:szCs w:val="24"/>
          <w:b w:val="0"/>
          <w:i w:val="0"/>
          <w:sz w:val="24"/>
          <w:spacing w:val="0"/>
          <w:w w:val="100"/>
          <w:rFonts/>
          <w:caps w:val="0"/>
        </w:rPr>
        <w:t> </w:t>
      </w:r>
      <w:r w:rsidRPr="006F4DE1">
        <w:rPr>
          <w:szCs w:val="24"/>
          <w:b w:val="0"/>
          <w:i w:val="0"/>
          <w:sz w:val="24"/>
          <w:spacing w:val="0"/>
          <w:w w:val="100"/>
          <w:rFonts/>
          <w:caps w:val="0"/>
        </w:rPr>
        <w:t>and</w:t>
      </w:r>
      <w:r w:rsidRPr="006F4DE1">
        <w:rPr>
          <w:szCs w:val="24"/>
          <w:b w:val="0"/>
          <w:i w:val="0"/>
          <w:sz w:val="24"/>
          <w:spacing w:val="0"/>
          <w:w w:val="100"/>
          <w:rFonts/>
          <w:caps w:val="0"/>
        </w:rPr>
        <w:t> </w:t>
      </w:r>
      <w:r w:rsidRPr="006F4DE1">
        <w:rPr>
          <w:szCs w:val="24"/>
          <w:b w:val="0"/>
          <w:i w:val="0"/>
          <w:sz w:val="24"/>
          <w:spacing w:val="0"/>
          <w:w w:val="100"/>
          <w:rFonts/>
          <w:caps w:val="0"/>
        </w:rPr>
        <w:t>sedimentary</w:t>
      </w:r>
      <w:r w:rsidRPr="006F4DE1">
        <w:rPr>
          <w:szCs w:val="24"/>
          <w:b w:val="0"/>
          <w:i w:val="0"/>
          <w:sz w:val="24"/>
          <w:spacing w:val="0"/>
          <w:w w:val="100"/>
          <w:rFonts/>
          <w:caps w:val="0"/>
        </w:rPr>
        <w:t> </w:t>
      </w:r>
      <w:r w:rsidRPr="006F4DE1">
        <w:rPr>
          <w:szCs w:val="24"/>
          <w:b w:val="0"/>
          <w:i w:val="0"/>
          <w:sz w:val="24"/>
          <w:spacing w:val="0"/>
          <w:w w:val="100"/>
          <w:rFonts/>
          <w:caps w:val="0"/>
        </w:rPr>
        <w:t>rocks</w:t>
      </w:r>
      <w:r w:rsidRPr="006F4DE1">
        <w:rPr>
          <w:szCs w:val="24"/>
          <w:b w:val="0"/>
          <w:i w:val="0"/>
          <w:sz w:val="24"/>
          <w:spacing w:val="0"/>
          <w:w w:val="100"/>
          <w:rFonts/>
          <w:caps w:val="0"/>
        </w:rPr>
        <w:t> </w:t>
      </w:r>
      <w:r w:rsidRPr="006F4DE1">
        <w:rPr>
          <w:szCs w:val="24"/>
          <w:b w:val="0"/>
          <w:i w:val="0"/>
          <w:sz w:val="24"/>
          <w:spacing w:val="0"/>
          <w:w w:val="100"/>
          <w:rFonts/>
          <w:caps w:val="0"/>
        </w:rPr>
        <w:t>in</w:t>
      </w:r>
      <w:r w:rsidRPr="006F4DE1">
        <w:rPr>
          <w:szCs w:val="24"/>
          <w:b w:val="0"/>
          <w:i w:val="0"/>
          <w:sz w:val="24"/>
          <w:spacing w:val="0"/>
          <w:w w:val="100"/>
          <w:rFonts/>
          <w:caps w:val="0"/>
        </w:rPr>
        <w:t> </w:t>
      </w:r>
      <w:r w:rsidRPr="006F4DE1">
        <w:rPr>
          <w:szCs w:val="24"/>
          <w:b w:val="0"/>
          <w:i w:val="0"/>
          <w:sz w:val="24"/>
          <w:spacing w:val="0"/>
          <w:w w:val="100"/>
          <w:rFonts/>
          <w:caps w:val="0"/>
        </w:rPr>
        <w:t>approximately</w:t>
      </w:r>
      <w:r w:rsidRPr="006F4DE1">
        <w:rPr>
          <w:szCs w:val="24"/>
          <w:b w:val="0"/>
          <w:i w:val="0"/>
          <w:sz w:val="24"/>
          <w:spacing w:val="0"/>
          <w:w w:val="100"/>
          <w:rFonts/>
          <w:caps w:val="0"/>
        </w:rPr>
        <w:t> </w:t>
      </w:r>
      <w:r w:rsidRPr="006F4DE1">
        <w:rPr>
          <w:szCs w:val="24"/>
          <w:b w:val="0"/>
          <w:i w:val="0"/>
          <w:sz w:val="24"/>
          <w:spacing w:val="0"/>
          <w:w w:val="100"/>
          <w:rFonts/>
          <w:caps w:val="0"/>
        </w:rPr>
        <w:t>equal</w:t>
      </w:r>
      <w:r w:rsidRPr="006F4DE1">
        <w:rPr>
          <w:szCs w:val="24"/>
          <w:b w:val="0"/>
          <w:i w:val="0"/>
          <w:sz w:val="24"/>
          <w:spacing w:val="0"/>
          <w:w w:val="100"/>
          <w:rFonts/>
          <w:caps w:val="0"/>
        </w:rPr>
        <w:t> </w:t>
      </w:r>
      <w:r w:rsidRPr="006F4DE1">
        <w:rPr>
          <w:szCs w:val="24"/>
          <w:b w:val="0"/>
          <w:i w:val="0"/>
          <w:sz w:val="24"/>
          <w:spacing w:val="0"/>
          <w:w w:val="100"/>
          <w:rFonts/>
          <w:caps w:val="0"/>
        </w:rPr>
        <w:t>proportions.</w:t>
      </w:r>
      <w:r w:rsidRPr="006F4DE1">
        <w:rPr>
          <w:szCs w:val="24"/>
          <w:b w:val="0"/>
          <w:i w:val="0"/>
          <w:sz w:val="24"/>
          <w:spacing w:val="0"/>
          <w:w w:val="100"/>
          <w:rFonts/>
          <w:caps w:val="0"/>
        </w:rPr>
        <w:t> </w:t>
      </w:r>
      <w:r w:rsidRPr="006F4DE1">
        <w:rPr>
          <w:szCs w:val="24"/>
          <w:b w:val="0"/>
          <w:i w:val="0"/>
          <w:sz w:val="24"/>
          <w:spacing w:val="0"/>
          <w:w w:val="100"/>
          <w:rFonts/>
          <w:caps w:val="0"/>
        </w:rPr>
        <w:t>(</w:t>
      </w:r>
      <w:r w:rsidRPr="00BD1E81">
        <w:rPr>
          <w:szCs w:val="24"/>
          <w:b w:val="0"/>
          <w:i w:val="0"/>
          <w:sz w:val="24"/>
          <w:spacing w:val="0"/>
          <w:w w:val="100"/>
          <w:rFonts/>
          <w:caps w:val="0"/>
        </w:rPr>
        <w:t>Woakes</w:t>
      </w:r>
      <w:r w:rsidRPr="00BD1E81">
        <w:rPr>
          <w:szCs w:val="24"/>
          <w:b w:val="0"/>
          <w:i w:val="0"/>
          <w:sz w:val="24"/>
          <w:spacing w:val="0"/>
          <w:w w:val="100"/>
          <w:rFonts/>
          <w:caps w:val="0"/>
        </w:rPr>
        <w:t> </w:t>
      </w:r>
      <w:r w:rsidRPr="00BD1E81">
        <w:rPr>
          <w:szCs w:val="24"/>
          <w:b w:val="0"/>
          <w:i w:val="1"/>
          <w:sz w:val="24"/>
          <w:spacing w:val="0"/>
          <w:w w:val="100"/>
          <w:rFonts/>
          <w:caps w:val="0"/>
        </w:rPr>
        <w:t>et</w:t>
      </w:r>
      <w:r w:rsidRPr="00BD1E81">
        <w:rPr>
          <w:szCs w:val="24"/>
          <w:b w:val="0"/>
          <w:i w:val="1"/>
          <w:sz w:val="24"/>
          <w:spacing w:val="0"/>
          <w:w w:val="100"/>
          <w:rFonts/>
          <w:caps w:val="0"/>
        </w:rPr>
        <w:t> </w:t>
      </w:r>
      <w:r w:rsidRPr="00BD1E81">
        <w:rPr>
          <w:szCs w:val="24"/>
          <w:b w:val="0"/>
          <w:i w:val="1"/>
          <w:sz w:val="24"/>
          <w:spacing w:val="0"/>
          <w:w w:val="100"/>
          <w:rFonts/>
          <w:caps w:val="0"/>
        </w:rPr>
        <w:t>al</w:t>
      </w:r>
      <w:r w:rsidRPr="00BD1E81">
        <w:rPr>
          <w:szCs w:val="24"/>
          <w:b w:val="0"/>
          <w:i w:val="0"/>
          <w:sz w:val="24"/>
          <w:spacing w:val="0"/>
          <w:w w:val="100"/>
          <w:rFonts/>
          <w:caps w:val="0"/>
        </w:rPr>
        <w:t>.,</w:t>
      </w:r>
      <w:r w:rsidRPr="00BD1E81">
        <w:rPr>
          <w:szCs w:val="24"/>
          <w:b w:val="0"/>
          <w:i w:val="0"/>
          <w:sz w:val="24"/>
          <w:spacing w:val="0"/>
          <w:w w:val="100"/>
          <w:rFonts/>
          <w:caps w:val="0"/>
        </w:rPr>
        <w:t> </w:t>
      </w:r>
      <w:r w:rsidRPr="00BD1E81">
        <w:rPr>
          <w:szCs w:val="24"/>
          <w:b w:val="0"/>
          <w:i w:val="0"/>
          <w:sz w:val="24"/>
          <w:spacing w:val="0"/>
          <w:w w:val="100"/>
          <w:rFonts/>
          <w:caps w:val="0"/>
        </w:rPr>
        <w:t>1987).</w:t>
      </w:r>
    </w:p>
    <w:p w14:paraId="4C3C095B" w14:textId="77777777" w:rsidR="00570715" w:rsidRPr="006F4DE1" w:rsidRDefault="00570715" w:rsidP="006F4DE1">
      <w:pPr>
        <w:jc w:val="both"/>
        <w:spacing w:before="0" w:beforeAutospacing="0" w:after="0" w:afterAutospacing="0" w:lineRule="auto" w:line="360"/>
        <w:rPr>
          <w:szCs w:val="24"/>
          <w:b w:val="0"/>
          <w:i w:val="0"/>
          <w:sz w:val="24"/>
          <w:spacing w:val="0"/>
          <w:w w:val="100"/>
          <w:rFonts/>
          <w:caps w:val="0"/>
        </w:rPr>
        <w:snapToGrid w:val="0"/>
        <w:textAlignment w:val="baseline"/>
      </w:pPr>
      <w:r w:rsidRPr="006F4DE1">
        <w:rPr>
          <w:szCs w:val="24"/>
          <w:b w:val="0"/>
          <w:i w:val="0"/>
          <w:sz w:val="24"/>
          <w:spacing w:val="0"/>
          <w:w w:val="100"/>
          <w:rFonts/>
          <w:caps w:val="0"/>
        </w:rPr>
        <w:t>The</w:t>
      </w:r>
      <w:r w:rsidRPr="006F4DE1">
        <w:rPr>
          <w:szCs w:val="24"/>
          <w:b w:val="0"/>
          <w:i w:val="0"/>
          <w:sz w:val="24"/>
          <w:spacing w:val="0"/>
          <w:w w:val="100"/>
          <w:rFonts/>
          <w:caps w:val="0"/>
        </w:rPr>
        <w:t> </w:t>
      </w:r>
      <w:r w:rsidRPr="006F4DE1">
        <w:rPr>
          <w:szCs w:val="24"/>
          <w:b w:val="0"/>
          <w:i w:val="0"/>
          <w:sz w:val="24"/>
          <w:spacing w:val="0"/>
          <w:w w:val="100"/>
          <w:rFonts/>
          <w:caps w:val="0"/>
        </w:rPr>
        <w:t>rocks</w:t>
      </w:r>
      <w:r w:rsidRPr="006F4DE1">
        <w:rPr>
          <w:szCs w:val="24"/>
          <w:b w:val="0"/>
          <w:i w:val="0"/>
          <w:sz w:val="24"/>
          <w:spacing w:val="0"/>
          <w:w w:val="100"/>
          <w:rFonts/>
          <w:caps w:val="0"/>
        </w:rPr>
        <w:t> </w:t>
      </w:r>
      <w:r w:rsidRPr="006F4DE1">
        <w:rPr>
          <w:szCs w:val="24"/>
          <w:b w:val="0"/>
          <w:i w:val="0"/>
          <w:sz w:val="24"/>
          <w:spacing w:val="0"/>
          <w:w w:val="100"/>
          <w:rFonts/>
          <w:caps w:val="0"/>
        </w:rPr>
        <w:t>are</w:t>
      </w:r>
      <w:r w:rsidRPr="006F4DE1">
        <w:rPr>
          <w:szCs w:val="24"/>
          <w:b w:val="0"/>
          <w:i w:val="0"/>
          <w:sz w:val="24"/>
          <w:spacing w:val="0"/>
          <w:w w:val="100"/>
          <w:rFonts/>
          <w:caps w:val="0"/>
        </w:rPr>
        <w:t> </w:t>
      </w:r>
      <w:r w:rsidRPr="006F4DE1">
        <w:rPr>
          <w:szCs w:val="24"/>
          <w:b w:val="0"/>
          <w:i w:val="0"/>
          <w:sz w:val="24"/>
          <w:spacing w:val="0"/>
          <w:w w:val="100"/>
          <w:rFonts/>
          <w:caps w:val="0"/>
        </w:rPr>
        <w:t>categorized</w:t>
      </w:r>
      <w:r w:rsidRPr="006F4DE1">
        <w:rPr>
          <w:szCs w:val="24"/>
          <w:b w:val="0"/>
          <w:i w:val="0"/>
          <w:sz w:val="24"/>
          <w:spacing w:val="0"/>
          <w:w w:val="100"/>
          <w:rFonts/>
          <w:caps w:val="0"/>
        </w:rPr>
        <w:t> </w:t>
      </w:r>
      <w:r w:rsidRPr="006F4DE1">
        <w:rPr>
          <w:szCs w:val="24"/>
          <w:b w:val="0"/>
          <w:i w:val="0"/>
          <w:sz w:val="24"/>
          <w:spacing w:val="0"/>
          <w:w w:val="100"/>
          <w:rFonts/>
          <w:caps w:val="0"/>
        </w:rPr>
        <w:t>into</w:t>
      </w:r>
      <w:r w:rsidRPr="006F4DE1">
        <w:rPr>
          <w:szCs w:val="24"/>
          <w:b w:val="0"/>
          <w:i w:val="0"/>
          <w:sz w:val="24"/>
          <w:spacing w:val="0"/>
          <w:w w:val="100"/>
          <w:rFonts/>
          <w:caps w:val="0"/>
        </w:rPr>
        <w:t> </w:t>
      </w:r>
      <w:r w:rsidRPr="006F4DE1">
        <w:rPr>
          <w:szCs w:val="24"/>
          <w:b w:val="0"/>
          <w:i w:val="0"/>
          <w:sz w:val="24"/>
          <w:spacing w:val="0"/>
          <w:w w:val="100"/>
          <w:rFonts/>
          <w:caps w:val="0"/>
        </w:rPr>
        <w:t>three</w:t>
      </w:r>
      <w:r w:rsidRPr="006F4DE1">
        <w:rPr>
          <w:szCs w:val="24"/>
          <w:b w:val="0"/>
          <w:i w:val="0"/>
          <w:sz w:val="24"/>
          <w:spacing w:val="0"/>
          <w:w w:val="100"/>
          <w:rFonts/>
          <w:caps w:val="0"/>
        </w:rPr>
        <w:t> </w:t>
      </w:r>
      <w:r w:rsidRPr="006F4DE1">
        <w:rPr>
          <w:szCs w:val="24"/>
          <w:b w:val="0"/>
          <w:i w:val="0"/>
          <w:sz w:val="24"/>
          <w:spacing w:val="0"/>
          <w:w w:val="100"/>
          <w:rFonts/>
          <w:caps w:val="0"/>
        </w:rPr>
        <w:t>based</w:t>
      </w:r>
      <w:r w:rsidRPr="006F4DE1">
        <w:rPr>
          <w:szCs w:val="24"/>
          <w:b w:val="0"/>
          <w:i w:val="0"/>
          <w:sz w:val="24"/>
          <w:spacing w:val="0"/>
          <w:w w:val="100"/>
          <w:rFonts/>
          <w:caps w:val="0"/>
        </w:rPr>
        <w:t> </w:t>
      </w:r>
      <w:r w:rsidRPr="006F4DE1">
        <w:rPr>
          <w:szCs w:val="24"/>
          <w:b w:val="0"/>
          <w:i w:val="0"/>
          <w:sz w:val="24"/>
          <w:spacing w:val="0"/>
          <w:w w:val="100"/>
          <w:rFonts/>
          <w:caps w:val="0"/>
        </w:rPr>
        <w:t>on</w:t>
      </w:r>
      <w:r w:rsidRPr="006F4DE1">
        <w:rPr>
          <w:szCs w:val="24"/>
          <w:b w:val="0"/>
          <w:i w:val="0"/>
          <w:sz w:val="24"/>
          <w:spacing w:val="0"/>
          <w:w w:val="100"/>
          <w:rFonts/>
          <w:caps w:val="0"/>
        </w:rPr>
        <w:t> </w:t>
      </w:r>
      <w:r w:rsidRPr="006F4DE1">
        <w:rPr>
          <w:szCs w:val="24"/>
          <w:b w:val="0"/>
          <w:i w:val="0"/>
          <w:sz w:val="24"/>
          <w:spacing w:val="0"/>
          <w:w w:val="100"/>
          <w:rFonts/>
          <w:caps w:val="0"/>
        </w:rPr>
        <w:t>their</w:t>
      </w:r>
      <w:r w:rsidRPr="006F4DE1">
        <w:rPr>
          <w:szCs w:val="24"/>
          <w:b w:val="0"/>
          <w:i w:val="0"/>
          <w:sz w:val="24"/>
          <w:spacing w:val="0"/>
          <w:w w:val="100"/>
          <w:rFonts/>
          <w:caps w:val="0"/>
        </w:rPr>
        <w:t> </w:t>
      </w:r>
      <w:r w:rsidRPr="006F4DE1">
        <w:rPr>
          <w:szCs w:val="24"/>
          <w:b w:val="0"/>
          <w:i w:val="0"/>
          <w:sz w:val="24"/>
          <w:spacing w:val="0"/>
          <w:w w:val="100"/>
          <w:rFonts/>
          <w:caps w:val="0"/>
        </w:rPr>
        <w:t>ages</w:t>
      </w:r>
      <w:r w:rsidRPr="006F4DE1">
        <w:rPr>
          <w:szCs w:val="24"/>
          <w:b w:val="0"/>
          <w:i w:val="0"/>
          <w:sz w:val="24"/>
          <w:spacing w:val="0"/>
          <w:w w:val="100"/>
          <w:rFonts/>
          <w:caps w:val="0"/>
        </w:rPr>
        <w:t> </w:t>
      </w:r>
      <w:r w:rsidRPr="006F4DE1">
        <w:rPr>
          <w:szCs w:val="24"/>
          <w:b w:val="0"/>
          <w:i w:val="0"/>
          <w:sz w:val="24"/>
          <w:spacing w:val="0"/>
          <w:w w:val="100"/>
          <w:rFonts/>
          <w:caps w:val="0"/>
        </w:rPr>
        <w:t>and</w:t>
      </w:r>
      <w:r w:rsidRPr="006F4DE1">
        <w:rPr>
          <w:szCs w:val="24"/>
          <w:b w:val="0"/>
          <w:i w:val="0"/>
          <w:sz w:val="24"/>
          <w:spacing w:val="0"/>
          <w:w w:val="100"/>
          <w:rFonts/>
          <w:caps w:val="0"/>
        </w:rPr>
        <w:t> </w:t>
      </w:r>
      <w:r w:rsidRPr="006F4DE1">
        <w:rPr>
          <w:szCs w:val="24"/>
          <w:b w:val="0"/>
          <w:i w:val="0"/>
          <w:sz w:val="24"/>
          <w:spacing w:val="0"/>
          <w:w w:val="100"/>
          <w:rFonts/>
          <w:caps w:val="0"/>
        </w:rPr>
        <w:t>mode</w:t>
      </w:r>
      <w:r w:rsidRPr="006F4DE1">
        <w:rPr>
          <w:szCs w:val="24"/>
          <w:b w:val="0"/>
          <w:i w:val="0"/>
          <w:sz w:val="24"/>
          <w:spacing w:val="0"/>
          <w:w w:val="100"/>
          <w:rFonts/>
          <w:caps w:val="0"/>
        </w:rPr>
        <w:t> </w:t>
      </w:r>
      <w:r w:rsidRPr="006F4DE1">
        <w:rPr>
          <w:szCs w:val="24"/>
          <w:b w:val="0"/>
          <w:i w:val="0"/>
          <w:sz w:val="24"/>
          <w:spacing w:val="0"/>
          <w:w w:val="100"/>
          <w:rFonts/>
          <w:caps w:val="0"/>
        </w:rPr>
        <w:t>of</w:t>
      </w:r>
      <w:r w:rsidRPr="006F4DE1">
        <w:rPr>
          <w:szCs w:val="24"/>
          <w:b w:val="0"/>
          <w:i w:val="0"/>
          <w:sz w:val="24"/>
          <w:spacing w:val="0"/>
          <w:w w:val="100"/>
          <w:rFonts/>
          <w:caps w:val="0"/>
        </w:rPr>
        <w:t> </w:t>
      </w:r>
      <w:r w:rsidRPr="006F4DE1">
        <w:rPr>
          <w:szCs w:val="24"/>
          <w:b w:val="0"/>
          <w:i w:val="0"/>
          <w:sz w:val="24"/>
          <w:spacing w:val="0"/>
          <w:w w:val="100"/>
          <w:rFonts/>
          <w:caps w:val="0"/>
        </w:rPr>
        <w:t>formation</w:t>
      </w:r>
      <w:r w:rsidRPr="006F4DE1">
        <w:rPr>
          <w:szCs w:val="24"/>
          <w:b w:val="0"/>
          <w:i w:val="0"/>
          <w:sz w:val="24"/>
          <w:spacing w:val="0"/>
          <w:w w:val="100"/>
          <w:rFonts/>
          <w:caps w:val="0"/>
        </w:rPr>
        <w:t> </w:t>
      </w:r>
      <w:r w:rsidRPr="006F4DE1">
        <w:rPr>
          <w:szCs w:val="24"/>
          <w:b w:val="0"/>
          <w:i w:val="0"/>
          <w:sz w:val="24"/>
          <w:spacing w:val="0"/>
          <w:w w:val="100"/>
          <w:rFonts/>
          <w:caps w:val="0"/>
        </w:rPr>
        <w:t>(Obaje,</w:t>
      </w:r>
      <w:r w:rsidRPr="006F4DE1">
        <w:rPr>
          <w:szCs w:val="24"/>
          <w:b w:val="0"/>
          <w:i w:val="0"/>
          <w:sz w:val="24"/>
          <w:spacing w:val="0"/>
          <w:w w:val="100"/>
          <w:rFonts/>
          <w:caps w:val="0"/>
        </w:rPr>
        <w:t> </w:t>
      </w:r>
      <w:r w:rsidRPr="006F4DE1">
        <w:rPr>
          <w:szCs w:val="24"/>
          <w:b w:val="0"/>
          <w:i w:val="0"/>
          <w:sz w:val="24"/>
          <w:spacing w:val="0"/>
          <w:w w:val="100"/>
          <w:rFonts/>
          <w:caps w:val="0"/>
        </w:rPr>
        <w:t>2009).</w:t>
      </w:r>
    </w:p>
    <w:p w14:paraId="363FBED4" w14:textId="77777777" w:rsidR="00570715" w:rsidRPr="006F4DE1" w:rsidRDefault="00570715" w:rsidP="006F4DE1">
      <w:pPr>
        <w:jc w:val="both"/>
        <w:spacing w:before="0" w:beforeAutospacing="0" w:after="0" w:afterAutospacing="0" w:lineRule="auto" w:line="360"/>
        <w:rPr>
          <w:szCs w:val="24"/>
          <w:b w:val="0"/>
          <w:i w:val="0"/>
          <w:sz w:val="24"/>
          <w:spacing w:val="0"/>
          <w:w w:val="100"/>
          <w:rFonts/>
          <w:caps w:val="0"/>
        </w:rPr>
        <w:snapToGrid w:val="0"/>
        <w:textAlignment w:val="baseline"/>
        <w:tabs>
          <w:tab w:val="left" w:pos="2102"/>
        </w:tabs>
      </w:pPr>
      <w:r w:rsidRPr="006F4DE1">
        <w:rPr>
          <w:szCs w:val="24"/>
          <w:b w:val="0"/>
          <w:i w:val="0"/>
          <w:sz w:val="24"/>
          <w:spacing w:val="0"/>
          <w:w w:val="100"/>
          <w:rFonts/>
          <w:caps w:val="0"/>
        </w:rPr>
        <w:t>These</w:t>
      </w:r>
      <w:r w:rsidRPr="006F4DE1">
        <w:rPr>
          <w:szCs w:val="24"/>
          <w:b w:val="0"/>
          <w:i w:val="0"/>
          <w:sz w:val="24"/>
          <w:spacing w:val="0"/>
          <w:w w:val="100"/>
          <w:rFonts/>
          <w:caps w:val="0"/>
        </w:rPr>
        <w:t> </w:t>
      </w:r>
      <w:r w:rsidRPr="006F4DE1">
        <w:rPr>
          <w:szCs w:val="24"/>
          <w:b w:val="0"/>
          <w:i w:val="0"/>
          <w:sz w:val="24"/>
          <w:spacing w:val="0"/>
          <w:w w:val="100"/>
          <w:rFonts/>
          <w:caps w:val="0"/>
        </w:rPr>
        <w:t>are;</w:t>
      </w:r>
      <w:r w:rsidRPr="006F4DE1">
        <w:rPr>
          <w:szCs w:val="24"/>
          <w:b w:val="0"/>
          <w:i w:val="0"/>
          <w:sz w:val="24"/>
          <w:spacing w:val="0"/>
          <w:w w:val="100"/>
          <w:rFonts/>
          <w:caps w:val="0"/>
        </w:rPr>
        <w:tab/>
      </w:r>
    </w:p>
    <w:p w14:paraId="46888B87" w14:textId="77777777" w:rsidR="00570715" w:rsidRPr="006F4DE1" w:rsidRDefault="00570715" w:rsidP="006F4DE1">
      <w:pPr>
        <w:jc w:val="both"/>
        <w:numPr>
          <w:ilvl w:val="0"/>
          <w:numId w:val="13"/>
        </w:numPr>
        <w:spacing w:before="0" w:beforeAutospacing="0" w:after="0" w:afterAutospacing="0" w:lineRule="auto" w:line="360"/>
        <w:rPr>
          <w:szCs w:val="24"/>
          <w:b w:val="0"/>
          <w:i w:val="0"/>
          <w:sz w:val="24"/>
          <w:spacing w:val="0"/>
          <w:w w:val="100"/>
          <w:rFonts/>
          <w:caps w:val="0"/>
        </w:rPr>
        <w:snapToGrid w:val="0"/>
        <w:textAlignment w:val="baseline"/>
      </w:pPr>
      <w:r w:rsidRPr="006F4DE1">
        <w:rPr>
          <w:szCs w:val="24"/>
          <w:b w:val="0"/>
          <w:i w:val="0"/>
          <w:sz w:val="24"/>
          <w:spacing w:val="0"/>
          <w:w w:val="100"/>
          <w:rFonts/>
          <w:caps w:val="0"/>
        </w:rPr>
        <w:t>Basement</w:t>
      </w:r>
      <w:r w:rsidRPr="006F4DE1">
        <w:rPr>
          <w:szCs w:val="24"/>
          <w:b w:val="0"/>
          <w:i w:val="0"/>
          <w:sz w:val="24"/>
          <w:spacing w:val="0"/>
          <w:w w:val="100"/>
          <w:rFonts/>
          <w:caps w:val="0"/>
        </w:rPr>
        <w:t> </w:t>
      </w:r>
      <w:r w:rsidRPr="006F4DE1">
        <w:rPr>
          <w:szCs w:val="24"/>
          <w:b w:val="0"/>
          <w:i w:val="0"/>
          <w:sz w:val="24"/>
          <w:spacing w:val="0"/>
          <w:w w:val="100"/>
          <w:rFonts/>
          <w:caps w:val="0"/>
        </w:rPr>
        <w:t>Complex:</w:t>
      </w:r>
      <w:r w:rsidRPr="006F4DE1">
        <w:rPr>
          <w:szCs w:val="24"/>
          <w:b w:val="0"/>
          <w:i w:val="0"/>
          <w:sz w:val="24"/>
          <w:spacing w:val="0"/>
          <w:w w:val="100"/>
          <w:rFonts/>
          <w:caps w:val="0"/>
        </w:rPr>
        <w:t> </w:t>
      </w:r>
      <w:r w:rsidRPr="006F4DE1">
        <w:rPr>
          <w:szCs w:val="24"/>
          <w:b w:val="0"/>
          <w:i w:val="0"/>
          <w:sz w:val="24"/>
          <w:spacing w:val="0"/>
          <w:w w:val="100"/>
          <w:rFonts/>
          <w:caps w:val="0"/>
        </w:rPr>
        <w:t>Pan-African</w:t>
      </w:r>
      <w:r w:rsidRPr="006F4DE1">
        <w:rPr>
          <w:szCs w:val="24"/>
          <w:b w:val="0"/>
          <w:i w:val="0"/>
          <w:sz w:val="24"/>
          <w:spacing w:val="0"/>
          <w:w w:val="100"/>
          <w:rFonts/>
          <w:caps w:val="0"/>
        </w:rPr>
        <w:t> </w:t>
      </w:r>
      <w:r w:rsidRPr="006F4DE1">
        <w:rPr>
          <w:szCs w:val="24"/>
          <w:b w:val="0"/>
          <w:i w:val="0"/>
          <w:sz w:val="24"/>
          <w:spacing w:val="0"/>
          <w:w w:val="100"/>
          <w:rFonts/>
          <w:caps w:val="0"/>
        </w:rPr>
        <w:t>and</w:t>
      </w:r>
      <w:r w:rsidRPr="006F4DE1">
        <w:rPr>
          <w:szCs w:val="24"/>
          <w:b w:val="0"/>
          <w:i w:val="0"/>
          <w:sz w:val="24"/>
          <w:spacing w:val="0"/>
          <w:w w:val="100"/>
          <w:rFonts/>
          <w:caps w:val="0"/>
        </w:rPr>
        <w:t> </w:t>
      </w:r>
      <w:r w:rsidRPr="006F4DE1">
        <w:rPr>
          <w:szCs w:val="24"/>
          <w:b w:val="0"/>
          <w:i w:val="0"/>
          <w:sz w:val="24"/>
          <w:spacing w:val="0"/>
          <w:w w:val="100"/>
          <w:rFonts/>
          <w:caps w:val="0"/>
        </w:rPr>
        <w:t>Older</w:t>
      </w:r>
      <w:r w:rsidRPr="006F4DE1">
        <w:rPr>
          <w:szCs w:val="24"/>
          <w:b w:val="0"/>
          <w:i w:val="0"/>
          <w:sz w:val="24"/>
          <w:spacing w:val="0"/>
          <w:w w:val="100"/>
          <w:rFonts/>
          <w:caps w:val="0"/>
        </w:rPr>
        <w:t> </w:t>
      </w:r>
      <w:r w:rsidRPr="006F4DE1">
        <w:rPr>
          <w:szCs w:val="24"/>
          <w:b w:val="0"/>
          <w:i w:val="0"/>
          <w:sz w:val="24"/>
          <w:spacing w:val="0"/>
          <w:w w:val="100"/>
          <w:rFonts/>
          <w:caps w:val="0"/>
        </w:rPr>
        <w:t>(Precambrian)</w:t>
      </w:r>
      <w:r w:rsidRPr="006F4DE1">
        <w:rPr>
          <w:szCs w:val="24"/>
          <w:b w:val="0"/>
          <w:i w:val="0"/>
          <w:sz w:val="24"/>
          <w:spacing w:val="0"/>
          <w:w w:val="100"/>
          <w:rFonts/>
          <w:caps w:val="0"/>
        </w:rPr>
        <w:t> </w:t>
      </w:r>
      <w:r w:rsidRPr="006F4DE1">
        <w:rPr>
          <w:szCs w:val="24"/>
          <w:b w:val="0"/>
          <w:i w:val="0"/>
          <w:sz w:val="24"/>
          <w:spacing w:val="0"/>
          <w:w w:val="100"/>
          <w:rFonts/>
          <w:caps w:val="0"/>
        </w:rPr>
        <w:t>&gt;</w:t>
      </w:r>
      <w:r w:rsidRPr="006F4DE1">
        <w:rPr>
          <w:szCs w:val="24"/>
          <w:b w:val="0"/>
          <w:i w:val="0"/>
          <w:sz w:val="24"/>
          <w:spacing w:val="0"/>
          <w:w w:val="100"/>
          <w:rFonts/>
          <w:caps w:val="0"/>
        </w:rPr>
        <w:t> </w:t>
      </w:r>
      <w:r w:rsidRPr="006F4DE1">
        <w:rPr>
          <w:szCs w:val="24"/>
          <w:b w:val="0"/>
          <w:i w:val="0"/>
          <w:sz w:val="24"/>
          <w:spacing w:val="0"/>
          <w:w w:val="100"/>
          <w:rFonts/>
          <w:caps w:val="0"/>
        </w:rPr>
        <w:t>+600million</w:t>
      </w:r>
      <w:r w:rsidRPr="006F4DE1">
        <w:rPr>
          <w:szCs w:val="24"/>
          <w:b w:val="0"/>
          <w:i w:val="0"/>
          <w:sz w:val="24"/>
          <w:spacing w:val="0"/>
          <w:w w:val="100"/>
          <w:rFonts/>
          <w:caps w:val="0"/>
        </w:rPr>
        <w:t> </w:t>
      </w:r>
      <w:r w:rsidRPr="006F4DE1">
        <w:rPr>
          <w:szCs w:val="24"/>
          <w:b w:val="0"/>
          <w:i w:val="0"/>
          <w:sz w:val="24"/>
          <w:spacing w:val="0"/>
          <w:w w:val="100"/>
          <w:rFonts/>
          <w:caps w:val="0"/>
        </w:rPr>
        <w:t>years</w:t>
      </w:r>
    </w:p>
    <w:p w14:paraId="7F5DA2F0" w14:textId="77777777" w:rsidR="00570715" w:rsidRPr="006F4DE1" w:rsidRDefault="00570715" w:rsidP="006F4DE1">
      <w:pPr>
        <w:jc w:val="both"/>
        <w:numPr>
          <w:ilvl w:val="0"/>
          <w:numId w:val="13"/>
        </w:numPr>
        <w:spacing w:before="0" w:beforeAutospacing="0" w:after="0" w:afterAutospacing="0" w:lineRule="auto" w:line="360"/>
        <w:rPr>
          <w:szCs w:val="24"/>
          <w:b w:val="0"/>
          <w:i w:val="0"/>
          <w:sz w:val="24"/>
          <w:spacing w:val="0"/>
          <w:w w:val="100"/>
          <w:rFonts/>
          <w:caps w:val="0"/>
        </w:rPr>
        <w:snapToGrid w:val="0"/>
        <w:textAlignment w:val="baseline"/>
      </w:pPr>
      <w:r w:rsidRPr="006F4DE1">
        <w:rPr>
          <w:szCs w:val="24"/>
          <w:b w:val="0"/>
          <w:i w:val="0"/>
          <w:sz w:val="24"/>
          <w:spacing w:val="0"/>
          <w:w w:val="100"/>
          <w:rFonts/>
          <w:caps w:val="0"/>
        </w:rPr>
        <w:t>Younger</w:t>
      </w:r>
      <w:r w:rsidRPr="006F4DE1">
        <w:rPr>
          <w:szCs w:val="24"/>
          <w:b w:val="0"/>
          <w:i w:val="0"/>
          <w:sz w:val="24"/>
          <w:spacing w:val="0"/>
          <w:w w:val="100"/>
          <w:rFonts/>
          <w:caps w:val="0"/>
        </w:rPr>
        <w:t> </w:t>
      </w:r>
      <w:r w:rsidRPr="006F4DE1">
        <w:rPr>
          <w:szCs w:val="24"/>
          <w:b w:val="0"/>
          <w:i w:val="0"/>
          <w:sz w:val="24"/>
          <w:spacing w:val="0"/>
          <w:w w:val="100"/>
          <w:rFonts/>
          <w:caps w:val="0"/>
        </w:rPr>
        <w:t>Granites:</w:t>
      </w:r>
      <w:r w:rsidRPr="006F4DE1">
        <w:rPr>
          <w:szCs w:val="24"/>
          <w:b w:val="0"/>
          <w:i w:val="0"/>
          <w:sz w:val="24"/>
          <w:spacing w:val="0"/>
          <w:w w:val="100"/>
          <w:rFonts/>
          <w:caps w:val="0"/>
        </w:rPr>
        <w:t> </w:t>
      </w:r>
      <w:r w:rsidRPr="006F4DE1">
        <w:rPr>
          <w:szCs w:val="24"/>
          <w:b w:val="0"/>
          <w:i w:val="0"/>
          <w:sz w:val="24"/>
          <w:spacing w:val="0"/>
          <w:w w:val="100"/>
          <w:rFonts/>
          <w:caps w:val="0"/>
        </w:rPr>
        <w:t>Jurassic</w:t>
      </w:r>
      <w:r w:rsidRPr="006F4DE1">
        <w:rPr>
          <w:szCs w:val="24"/>
          <w:b w:val="0"/>
          <w:i w:val="0"/>
          <w:sz w:val="24"/>
          <w:spacing w:val="0"/>
          <w:w w:val="100"/>
          <w:rFonts/>
          <w:caps w:val="0"/>
        </w:rPr>
        <w:t> </w:t>
      </w:r>
      <w:r w:rsidRPr="006F4DE1">
        <w:rPr>
          <w:szCs w:val="24"/>
          <w:b w:val="0"/>
          <w:i w:val="0"/>
          <w:sz w:val="24"/>
          <w:spacing w:val="0"/>
          <w:w w:val="100"/>
          <w:rFonts/>
          <w:caps w:val="0"/>
        </w:rPr>
        <w:t>200</w:t>
      </w:r>
      <w:r w:rsidRPr="006F4DE1">
        <w:rPr>
          <w:szCs w:val="24"/>
          <w:b w:val="0"/>
          <w:i w:val="0"/>
          <w:sz w:val="24"/>
          <w:spacing w:val="0"/>
          <w:w w:val="100"/>
          <w:rFonts/>
          <w:caps w:val="0"/>
        </w:rPr>
        <w:t> </w:t>
      </w:r>
      <w:r w:rsidRPr="006F4DE1">
        <w:rPr>
          <w:szCs w:val="24"/>
          <w:b w:val="0"/>
          <w:i w:val="0"/>
          <w:sz w:val="24"/>
          <w:spacing w:val="0"/>
          <w:w w:val="100"/>
          <w:rFonts/>
          <w:caps w:val="0"/>
        </w:rPr>
        <w:t>-</w:t>
      </w:r>
      <w:r w:rsidRPr="006F4DE1">
        <w:rPr>
          <w:szCs w:val="24"/>
          <w:b w:val="0"/>
          <w:i w:val="0"/>
          <w:sz w:val="24"/>
          <w:spacing w:val="0"/>
          <w:w w:val="100"/>
          <w:rFonts/>
          <w:caps w:val="0"/>
        </w:rPr>
        <w:t> </w:t>
      </w:r>
      <w:r w:rsidRPr="006F4DE1">
        <w:rPr>
          <w:szCs w:val="24"/>
          <w:b w:val="0"/>
          <w:i w:val="0"/>
          <w:sz w:val="24"/>
          <w:spacing w:val="0"/>
          <w:w w:val="100"/>
          <w:rFonts/>
          <w:caps w:val="0"/>
        </w:rPr>
        <w:t>145million</w:t>
      </w:r>
      <w:r w:rsidRPr="006F4DE1">
        <w:rPr>
          <w:szCs w:val="24"/>
          <w:b w:val="0"/>
          <w:i w:val="0"/>
          <w:sz w:val="24"/>
          <w:spacing w:val="0"/>
          <w:w w:val="100"/>
          <w:rFonts/>
          <w:caps w:val="0"/>
        </w:rPr>
        <w:t> </w:t>
      </w:r>
      <w:r w:rsidRPr="006F4DE1">
        <w:rPr>
          <w:szCs w:val="24"/>
          <w:b w:val="0"/>
          <w:i w:val="0"/>
          <w:sz w:val="24"/>
          <w:spacing w:val="0"/>
          <w:w w:val="100"/>
          <w:rFonts/>
          <w:caps w:val="0"/>
        </w:rPr>
        <w:t>years</w:t>
      </w:r>
    </w:p>
    <w:p w14:paraId="4640DCC7" w14:textId="77777777" w:rsidR="00570715" w:rsidRPr="006F4DE1" w:rsidRDefault="00570715" w:rsidP="006F4DE1">
      <w:pPr>
        <w:jc w:val="both"/>
        <w:numPr>
          <w:ilvl w:val="0"/>
          <w:numId w:val="13"/>
        </w:numPr>
        <w:spacing w:before="0" w:beforeAutospacing="0" w:after="0" w:afterAutospacing="0" w:lineRule="auto" w:line="360"/>
        <w:rPr>
          <w:szCs w:val="24"/>
          <w:b w:val="0"/>
          <w:i w:val="0"/>
          <w:sz w:val="24"/>
          <w:spacing w:val="0"/>
          <w:w w:val="100"/>
          <w:rFonts/>
          <w:caps w:val="0"/>
        </w:rPr>
        <w:snapToGrid w:val="0"/>
        <w:textAlignment w:val="baseline"/>
      </w:pPr>
      <w:r w:rsidRPr="006F4DE1">
        <w:rPr>
          <w:szCs w:val="24"/>
          <w:b w:val="0"/>
          <w:i w:val="0"/>
          <w:sz w:val="24"/>
          <w:spacing w:val="0"/>
          <w:w w:val="100"/>
          <w:rFonts/>
          <w:caps w:val="0"/>
        </w:rPr>
        <w:t>Sedimentary</w:t>
      </w:r>
      <w:r w:rsidRPr="006F4DE1">
        <w:rPr>
          <w:szCs w:val="24"/>
          <w:b w:val="0"/>
          <w:i w:val="0"/>
          <w:sz w:val="24"/>
          <w:spacing w:val="0"/>
          <w:w w:val="100"/>
          <w:rFonts/>
          <w:caps w:val="0"/>
        </w:rPr>
        <w:t> </w:t>
      </w:r>
      <w:r w:rsidRPr="006F4DE1">
        <w:rPr>
          <w:szCs w:val="24"/>
          <w:b w:val="0"/>
          <w:i w:val="0"/>
          <w:sz w:val="24"/>
          <w:spacing w:val="0"/>
          <w:w w:val="100"/>
          <w:rFonts/>
          <w:caps w:val="0"/>
        </w:rPr>
        <w:t>Basins:</w:t>
      </w:r>
      <w:r w:rsidRPr="006F4DE1">
        <w:rPr>
          <w:szCs w:val="24"/>
          <w:b w:val="0"/>
          <w:i w:val="0"/>
          <w:sz w:val="24"/>
          <w:spacing w:val="0"/>
          <w:w w:val="100"/>
          <w:rFonts/>
          <w:caps w:val="0"/>
        </w:rPr>
        <w:t> </w:t>
      </w:r>
      <w:r w:rsidRPr="006F4DE1">
        <w:rPr>
          <w:szCs w:val="24"/>
          <w:b w:val="0"/>
          <w:i w:val="0"/>
          <w:sz w:val="24"/>
          <w:spacing w:val="0"/>
          <w:w w:val="100"/>
          <w:rFonts/>
          <w:caps w:val="0"/>
        </w:rPr>
        <w:t>Cretaceous</w:t>
      </w:r>
      <w:r w:rsidRPr="006F4DE1">
        <w:rPr>
          <w:szCs w:val="24"/>
          <w:b w:val="0"/>
          <w:i w:val="0"/>
          <w:sz w:val="24"/>
          <w:spacing w:val="0"/>
          <w:w w:val="100"/>
          <w:rFonts/>
          <w:caps w:val="0"/>
        </w:rPr>
        <w:t> </w:t>
      </w:r>
      <w:r w:rsidRPr="006F4DE1">
        <w:rPr>
          <w:szCs w:val="24"/>
          <w:b w:val="0"/>
          <w:i w:val="0"/>
          <w:sz w:val="24"/>
          <w:spacing w:val="0"/>
          <w:w w:val="100"/>
          <w:rFonts/>
          <w:caps w:val="0"/>
        </w:rPr>
        <w:t>to</w:t>
      </w:r>
      <w:r w:rsidRPr="006F4DE1">
        <w:rPr>
          <w:szCs w:val="24"/>
          <w:b w:val="0"/>
          <w:i w:val="0"/>
          <w:sz w:val="24"/>
          <w:spacing w:val="0"/>
          <w:w w:val="100"/>
          <w:rFonts/>
          <w:caps w:val="0"/>
        </w:rPr>
        <w:t> </w:t>
      </w:r>
      <w:r w:rsidRPr="006F4DE1">
        <w:rPr>
          <w:szCs w:val="24"/>
          <w:b w:val="0"/>
          <w:i w:val="0"/>
          <w:sz w:val="24"/>
          <w:spacing w:val="0"/>
          <w:w w:val="100"/>
          <w:rFonts/>
          <w:caps w:val="0"/>
        </w:rPr>
        <w:t>Recent</w:t>
      </w:r>
      <w:r w:rsidRPr="006F4DE1">
        <w:rPr>
          <w:szCs w:val="24"/>
          <w:b w:val="0"/>
          <w:i w:val="0"/>
          <w:sz w:val="24"/>
          <w:spacing w:val="0"/>
          <w:w w:val="100"/>
          <w:rFonts/>
          <w:caps w:val="0"/>
        </w:rPr>
        <w:t> </w:t>
      </w:r>
      <w:r w:rsidRPr="006F4DE1">
        <w:rPr>
          <w:szCs w:val="24"/>
          <w:b w:val="0"/>
          <w:i w:val="0"/>
          <w:sz w:val="24"/>
          <w:spacing w:val="0"/>
          <w:w w:val="100"/>
          <w:rFonts/>
          <w:caps w:val="0"/>
        </w:rPr>
        <w:t>&lt;145million</w:t>
      </w:r>
      <w:r w:rsidRPr="006F4DE1">
        <w:rPr>
          <w:szCs w:val="24"/>
          <w:b w:val="0"/>
          <w:i w:val="0"/>
          <w:sz w:val="24"/>
          <w:spacing w:val="0"/>
          <w:w w:val="100"/>
          <w:rFonts/>
          <w:caps w:val="0"/>
        </w:rPr>
        <w:t> </w:t>
      </w:r>
      <w:r w:rsidRPr="006F4DE1">
        <w:rPr>
          <w:szCs w:val="24"/>
          <w:b w:val="0"/>
          <w:i w:val="0"/>
          <w:sz w:val="24"/>
          <w:spacing w:val="0"/>
          <w:w w:val="100"/>
          <w:rFonts/>
          <w:caps w:val="0"/>
        </w:rPr>
        <w:t>years</w:t>
      </w:r>
    </w:p>
    <w:p w14:paraId="4162A76B" w14:textId="77777777" w:rsidR="00570715" w:rsidRPr="006F4DE1" w:rsidRDefault="00570715" w:rsidP="006F4DE1">
      <w:pPr>
        <w:pStyle w:val="Heading3"/>
        <w:numPr>
          <w:ilvl w:val="2"/>
          <w:numId w:val="11"/>
        </w:numPr>
        <w:spacing w:before="0" w:beforeAutospacing="0" w:after="0" w:afterAutospacing="0" w:lineRule="auto" w:line="360"/>
        <w:rPr>
          <w:szCs w:val="24"/>
          <w:b w:val="0"/>
          <w:i w:val="0"/>
          <w:color w:val="000000"/>
          <w:sz w:val="24"/>
          <w:spacing w:val="0"/>
          <w:w w:val="100"/>
          <w:rFonts/>
          <w:caps w:val="0"/>
        </w:rPr>
        <w:snapToGrid w:val="0"/>
        <w:textAlignment w:val="baseline"/>
      </w:pPr>
      <w:r w:rsidRPr="006F4DE1">
        <w:rPr>
          <w:szCs w:val="24"/>
          <w:b w:val="1"/>
          <w:i w:val="0"/>
          <w:color w:val="000000"/>
          <w:sz w:val="24"/>
          <w:spacing w:val="0"/>
          <w:w w:val="100"/>
          <w:rFonts/>
          <w:caps w:val="0"/>
        </w:rPr>
        <w:t>2.1.1.</w:t>
      </w:r>
      <w:r w:rsidRPr="006F4DE1">
        <w:rPr>
          <w:szCs w:val="24"/>
          <w:b w:val="1"/>
          <w:i w:val="0"/>
          <w:color w:val="000000"/>
          <w:sz w:val="24"/>
          <w:spacing w:val="0"/>
          <w:w w:val="100"/>
          <w:rFonts/>
          <w:caps w:val="0"/>
        </w:rPr>
        <w:t> </w:t>
      </w:r>
      <w:r w:rsidRPr="006F4DE1">
        <w:rPr>
          <w:szCs w:val="24"/>
          <w:b w:val="1"/>
          <w:i w:val="0"/>
          <w:color w:val="000000"/>
          <w:sz w:val="24"/>
          <w:spacing w:val="0"/>
          <w:w w:val="100"/>
          <w:rFonts/>
          <w:caps w:val="0"/>
        </w:rPr>
        <w:t>THE</w:t>
      </w:r>
      <w:r w:rsidRPr="006F4DE1">
        <w:rPr>
          <w:szCs w:val="24"/>
          <w:b w:val="1"/>
          <w:i w:val="0"/>
          <w:color w:val="000000"/>
          <w:sz w:val="24"/>
          <w:spacing w:val="0"/>
          <w:w w:val="100"/>
          <w:rFonts/>
          <w:caps w:val="0"/>
        </w:rPr>
        <w:t> </w:t>
      </w:r>
      <w:r w:rsidRPr="006F4DE1">
        <w:rPr>
          <w:szCs w:val="24"/>
          <w:b w:val="1"/>
          <w:i w:val="0"/>
          <w:color w:val="000000"/>
          <w:sz w:val="24"/>
          <w:spacing w:val="0"/>
          <w:w w:val="100"/>
          <w:rFonts/>
          <w:caps w:val="0"/>
        </w:rPr>
        <w:t>BASEMENT</w:t>
      </w:r>
      <w:r w:rsidRPr="006F4DE1">
        <w:rPr>
          <w:szCs w:val="24"/>
          <w:b w:val="1"/>
          <w:i w:val="0"/>
          <w:color w:val="000000"/>
          <w:sz w:val="24"/>
          <w:spacing w:val="0"/>
          <w:w w:val="100"/>
          <w:rFonts/>
          <w:caps w:val="0"/>
        </w:rPr>
        <w:t> </w:t>
      </w:r>
      <w:r w:rsidRPr="006F4DE1">
        <w:rPr>
          <w:szCs w:val="24"/>
          <w:b w:val="1"/>
          <w:i w:val="0"/>
          <w:color w:val="000000"/>
          <w:sz w:val="24"/>
          <w:spacing w:val="0"/>
          <w:w w:val="100"/>
          <w:rFonts/>
          <w:caps w:val="0"/>
        </w:rPr>
        <w:t>COMPLEX</w:t>
      </w:r>
      <w:bookmarkStart w:id="1" w:name="_Toc94530140"/>
      <w:bookmarkEnd w:id="1"/>
    </w:p>
    <w:p w14:paraId="00BD87A5" w14:textId="77777777" w:rsidR="00570715" w:rsidRPr="006F4DE1" w:rsidRDefault="00570715" w:rsidP="006F4DE1">
      <w:pPr>
        <w:jc w:val="both"/>
        <w:spacing w:before="0" w:beforeAutospacing="0" w:after="0" w:afterAutospacing="0" w:lineRule="auto" w:line="360"/>
        <w:rPr>
          <w:szCs w:val="24"/>
          <w:b w:val="0"/>
          <w:i w:val="0"/>
          <w:sz w:val="24"/>
          <w:spacing w:val="0"/>
          <w:w w:val="100"/>
          <w:rFonts/>
          <w:caps w:val="0"/>
        </w:rPr>
        <w:snapToGrid w:val="0"/>
        <w:textAlignment w:val="baseline"/>
      </w:pPr>
      <w:r w:rsidRPr="006F4DE1">
        <w:rPr>
          <w:szCs w:val="24"/>
          <w:b w:val="0"/>
          <w:i w:val="0"/>
          <w:sz w:val="24"/>
          <w:spacing w:val="0"/>
          <w:w w:val="100"/>
          <w:rFonts/>
          <w:caps w:val="0"/>
        </w:rPr>
        <w:t> </w:t>
      </w:r>
      <w:r w:rsidRPr="006F4DE1">
        <w:rPr>
          <w:szCs w:val="24"/>
          <w:b w:val="0"/>
          <w:i w:val="0"/>
          <w:sz w:val="24"/>
          <w:spacing w:val="0"/>
          <w:w w:val="100"/>
          <w:rFonts/>
          <w:caps w:val="0"/>
        </w:rPr>
        <w:t>The</w:t>
      </w:r>
      <w:r w:rsidRPr="006F4DE1">
        <w:rPr>
          <w:szCs w:val="24"/>
          <w:b w:val="0"/>
          <w:i w:val="0"/>
          <w:sz w:val="24"/>
          <w:spacing w:val="0"/>
          <w:w w:val="100"/>
          <w:rFonts/>
          <w:caps w:val="0"/>
        </w:rPr>
        <w:t> </w:t>
      </w:r>
      <w:r w:rsidRPr="006F4DE1">
        <w:rPr>
          <w:szCs w:val="24"/>
          <w:b w:val="0"/>
          <w:i w:val="0"/>
          <w:sz w:val="24"/>
          <w:spacing w:val="0"/>
          <w:w w:val="100"/>
          <w:rFonts/>
          <w:caps w:val="0"/>
        </w:rPr>
        <w:t>Nigerian</w:t>
      </w:r>
      <w:r w:rsidRPr="006F4DE1">
        <w:rPr>
          <w:szCs w:val="24"/>
          <w:b w:val="0"/>
          <w:i w:val="0"/>
          <w:sz w:val="24"/>
          <w:spacing w:val="0"/>
          <w:w w:val="100"/>
          <w:rFonts/>
          <w:caps w:val="0"/>
        </w:rPr>
        <w:t> </w:t>
      </w:r>
      <w:r w:rsidRPr="006F4DE1">
        <w:rPr>
          <w:szCs w:val="24"/>
          <w:b w:val="0"/>
          <w:i w:val="0"/>
          <w:sz w:val="24"/>
          <w:spacing w:val="0"/>
          <w:w w:val="100"/>
          <w:rFonts/>
          <w:caps w:val="0"/>
        </w:rPr>
        <w:t>basement</w:t>
      </w:r>
      <w:r w:rsidRPr="006F4DE1">
        <w:rPr>
          <w:szCs w:val="24"/>
          <w:b w:val="0"/>
          <w:i w:val="0"/>
          <w:sz w:val="24"/>
          <w:spacing w:val="0"/>
          <w:w w:val="100"/>
          <w:rFonts/>
          <w:caps w:val="0"/>
        </w:rPr>
        <w:t> </w:t>
      </w:r>
      <w:r w:rsidRPr="006F4DE1">
        <w:rPr>
          <w:szCs w:val="24"/>
          <w:b w:val="0"/>
          <w:i w:val="0"/>
          <w:sz w:val="24"/>
          <w:spacing w:val="0"/>
          <w:w w:val="100"/>
          <w:rFonts/>
          <w:caps w:val="0"/>
        </w:rPr>
        <w:t>complex</w:t>
      </w:r>
      <w:r w:rsidRPr="006F4DE1">
        <w:rPr>
          <w:szCs w:val="24"/>
          <w:b w:val="0"/>
          <w:i w:val="0"/>
          <w:sz w:val="24"/>
          <w:spacing w:val="0"/>
          <w:w w:val="100"/>
          <w:rFonts/>
          <w:caps w:val="0"/>
        </w:rPr>
        <w:t> </w:t>
      </w:r>
      <w:r w:rsidRPr="006F4DE1">
        <w:rPr>
          <w:szCs w:val="24"/>
          <w:b w:val="0"/>
          <w:i w:val="0"/>
          <w:sz w:val="24"/>
          <w:spacing w:val="0"/>
          <w:w w:val="100"/>
          <w:rFonts/>
          <w:caps w:val="0"/>
        </w:rPr>
        <w:t>which</w:t>
      </w:r>
      <w:r w:rsidRPr="006F4DE1">
        <w:rPr>
          <w:szCs w:val="24"/>
          <w:b w:val="0"/>
          <w:i w:val="0"/>
          <w:sz w:val="24"/>
          <w:spacing w:val="0"/>
          <w:w w:val="100"/>
          <w:rFonts/>
          <w:caps w:val="0"/>
        </w:rPr>
        <w:t> </w:t>
      </w:r>
      <w:r w:rsidRPr="006F4DE1">
        <w:rPr>
          <w:szCs w:val="24"/>
          <w:b w:val="0"/>
          <w:i w:val="0"/>
          <w:sz w:val="24"/>
          <w:spacing w:val="0"/>
          <w:w w:val="100"/>
          <w:rFonts/>
          <w:caps w:val="0"/>
        </w:rPr>
        <w:t>is</w:t>
      </w:r>
      <w:r w:rsidRPr="006F4DE1">
        <w:rPr>
          <w:szCs w:val="24"/>
          <w:b w:val="0"/>
          <w:i w:val="0"/>
          <w:sz w:val="24"/>
          <w:spacing w:val="0"/>
          <w:w w:val="100"/>
          <w:rFonts/>
          <w:caps w:val="0"/>
        </w:rPr>
        <w:t> </w:t>
      </w:r>
      <w:r w:rsidRPr="006F4DE1">
        <w:rPr>
          <w:szCs w:val="24"/>
          <w:b w:val="0"/>
          <w:i w:val="0"/>
          <w:sz w:val="24"/>
          <w:spacing w:val="0"/>
          <w:w w:val="100"/>
          <w:rFonts/>
          <w:caps w:val="0"/>
        </w:rPr>
        <w:t>one</w:t>
      </w:r>
      <w:r w:rsidRPr="006F4DE1">
        <w:rPr>
          <w:szCs w:val="24"/>
          <w:b w:val="0"/>
          <w:i w:val="0"/>
          <w:sz w:val="24"/>
          <w:spacing w:val="0"/>
          <w:w w:val="100"/>
          <w:rFonts/>
          <w:caps w:val="0"/>
        </w:rPr>
        <w:t> </w:t>
      </w:r>
      <w:r w:rsidRPr="006F4DE1">
        <w:rPr>
          <w:szCs w:val="24"/>
          <w:b w:val="0"/>
          <w:i w:val="0"/>
          <w:sz w:val="24"/>
          <w:spacing w:val="0"/>
          <w:w w:val="100"/>
          <w:rFonts/>
          <w:caps w:val="0"/>
        </w:rPr>
        <w:t>of</w:t>
      </w:r>
      <w:r w:rsidRPr="006F4DE1">
        <w:rPr>
          <w:szCs w:val="24"/>
          <w:b w:val="0"/>
          <w:i w:val="0"/>
          <w:sz w:val="24"/>
          <w:spacing w:val="0"/>
          <w:w w:val="100"/>
          <w:rFonts/>
          <w:caps w:val="0"/>
        </w:rPr>
        <w:t> </w:t>
      </w:r>
      <w:r w:rsidRPr="006F4DE1">
        <w:rPr>
          <w:szCs w:val="24"/>
          <w:b w:val="0"/>
          <w:i w:val="0"/>
          <w:sz w:val="24"/>
          <w:spacing w:val="0"/>
          <w:w w:val="100"/>
          <w:rFonts/>
          <w:caps w:val="0"/>
        </w:rPr>
        <w:t>the</w:t>
      </w:r>
      <w:r w:rsidRPr="006F4DE1">
        <w:rPr>
          <w:szCs w:val="24"/>
          <w:b w:val="0"/>
          <w:i w:val="0"/>
          <w:sz w:val="24"/>
          <w:spacing w:val="0"/>
          <w:w w:val="100"/>
          <w:rFonts/>
          <w:caps w:val="0"/>
        </w:rPr>
        <w:t> </w:t>
      </w:r>
      <w:r w:rsidRPr="006F4DE1">
        <w:rPr>
          <w:szCs w:val="24"/>
          <w:b w:val="0"/>
          <w:i w:val="0"/>
          <w:sz w:val="24"/>
          <w:spacing w:val="0"/>
          <w:w w:val="100"/>
          <w:rFonts/>
          <w:caps w:val="0"/>
        </w:rPr>
        <w:t>three</w:t>
      </w:r>
      <w:r w:rsidRPr="006F4DE1">
        <w:rPr>
          <w:szCs w:val="24"/>
          <w:b w:val="0"/>
          <w:i w:val="0"/>
          <w:sz w:val="24"/>
          <w:spacing w:val="0"/>
          <w:w w:val="100"/>
          <w:rFonts/>
          <w:caps w:val="0"/>
        </w:rPr>
        <w:t> </w:t>
      </w:r>
      <w:r w:rsidRPr="006F4DE1">
        <w:rPr>
          <w:szCs w:val="24"/>
          <w:b w:val="0"/>
          <w:i w:val="0"/>
          <w:sz w:val="24"/>
          <w:spacing w:val="0"/>
          <w:w w:val="100"/>
          <w:rFonts/>
          <w:caps w:val="0"/>
        </w:rPr>
        <w:t>major</w:t>
      </w:r>
      <w:r w:rsidRPr="006F4DE1">
        <w:rPr>
          <w:szCs w:val="24"/>
          <w:b w:val="0"/>
          <w:i w:val="0"/>
          <w:sz w:val="24"/>
          <w:spacing w:val="0"/>
          <w:w w:val="100"/>
          <w:rFonts/>
          <w:caps w:val="0"/>
        </w:rPr>
        <w:t> </w:t>
      </w:r>
      <w:r w:rsidRPr="006F4DE1">
        <w:rPr>
          <w:szCs w:val="24"/>
          <w:b w:val="0"/>
          <w:i w:val="0"/>
          <w:sz w:val="24"/>
          <w:spacing w:val="0"/>
          <w:w w:val="100"/>
          <w:rFonts/>
          <w:caps w:val="0"/>
        </w:rPr>
        <w:t>litho-petrological</w:t>
      </w:r>
      <w:r w:rsidRPr="006F4DE1">
        <w:rPr>
          <w:szCs w:val="24"/>
          <w:b w:val="0"/>
          <w:i w:val="0"/>
          <w:sz w:val="24"/>
          <w:spacing w:val="0"/>
          <w:w w:val="100"/>
          <w:rFonts/>
          <w:caps w:val="0"/>
        </w:rPr>
        <w:t> </w:t>
      </w:r>
      <w:r w:rsidRPr="006F4DE1">
        <w:rPr>
          <w:szCs w:val="24"/>
          <w:b w:val="0"/>
          <w:i w:val="0"/>
          <w:sz w:val="24"/>
          <w:spacing w:val="0"/>
          <w:w w:val="100"/>
          <w:rFonts/>
          <w:caps w:val="0"/>
        </w:rPr>
        <w:t>components</w:t>
      </w:r>
      <w:r w:rsidRPr="006F4DE1">
        <w:rPr>
          <w:szCs w:val="24"/>
          <w:b w:val="0"/>
          <w:i w:val="0"/>
          <w:sz w:val="24"/>
          <w:spacing w:val="0"/>
          <w:w w:val="100"/>
          <w:rFonts/>
          <w:caps w:val="0"/>
        </w:rPr>
        <w:t> </w:t>
      </w:r>
      <w:r w:rsidRPr="006F4DE1">
        <w:rPr>
          <w:szCs w:val="24"/>
          <w:b w:val="0"/>
          <w:i w:val="0"/>
          <w:sz w:val="24"/>
          <w:spacing w:val="0"/>
          <w:w w:val="100"/>
          <w:rFonts/>
          <w:caps w:val="0"/>
        </w:rPr>
        <w:t>of</w:t>
      </w:r>
      <w:r w:rsidRPr="006F4DE1">
        <w:rPr>
          <w:szCs w:val="24"/>
          <w:b w:val="0"/>
          <w:i w:val="0"/>
          <w:sz w:val="24"/>
          <w:spacing w:val="0"/>
          <w:w w:val="100"/>
          <w:rFonts/>
          <w:caps w:val="0"/>
        </w:rPr>
        <w:t> </w:t>
      </w:r>
      <w:r w:rsidRPr="006F4DE1">
        <w:rPr>
          <w:szCs w:val="24"/>
          <w:b w:val="0"/>
          <w:i w:val="0"/>
          <w:sz w:val="24"/>
          <w:spacing w:val="0"/>
          <w:w w:val="100"/>
          <w:rFonts/>
          <w:caps w:val="0"/>
        </w:rPr>
        <w:t>the</w:t>
      </w:r>
      <w:r w:rsidRPr="006F4DE1">
        <w:rPr>
          <w:szCs w:val="24"/>
          <w:b w:val="0"/>
          <w:i w:val="0"/>
          <w:sz w:val="24"/>
          <w:spacing w:val="0"/>
          <w:w w:val="100"/>
          <w:rFonts/>
          <w:caps w:val="0"/>
        </w:rPr>
        <w:t> </w:t>
      </w:r>
      <w:r w:rsidRPr="006F4DE1">
        <w:rPr>
          <w:szCs w:val="24"/>
          <w:b w:val="0"/>
          <w:i w:val="0"/>
          <w:sz w:val="24"/>
          <w:spacing w:val="0"/>
          <w:w w:val="100"/>
          <w:rFonts/>
          <w:caps w:val="0"/>
        </w:rPr>
        <w:t>geology</w:t>
      </w:r>
      <w:r w:rsidRPr="006F4DE1">
        <w:rPr>
          <w:szCs w:val="24"/>
          <w:b w:val="0"/>
          <w:i w:val="0"/>
          <w:sz w:val="24"/>
          <w:spacing w:val="0"/>
          <w:w w:val="100"/>
          <w:rFonts/>
          <w:caps w:val="0"/>
        </w:rPr>
        <w:t> </w:t>
      </w:r>
      <w:r w:rsidRPr="006F4DE1">
        <w:rPr>
          <w:szCs w:val="24"/>
          <w:b w:val="0"/>
          <w:i w:val="0"/>
          <w:sz w:val="24"/>
          <w:spacing w:val="0"/>
          <w:w w:val="100"/>
          <w:rFonts/>
          <w:caps w:val="0"/>
        </w:rPr>
        <w:t>of</w:t>
      </w:r>
      <w:r w:rsidRPr="006F4DE1">
        <w:rPr>
          <w:szCs w:val="24"/>
          <w:b w:val="0"/>
          <w:i w:val="0"/>
          <w:sz w:val="24"/>
          <w:spacing w:val="0"/>
          <w:w w:val="100"/>
          <w:rFonts/>
          <w:caps w:val="0"/>
        </w:rPr>
        <w:t> </w:t>
      </w:r>
      <w:r w:rsidRPr="006F4DE1">
        <w:rPr>
          <w:szCs w:val="24"/>
          <w:b w:val="0"/>
          <w:i w:val="0"/>
          <w:sz w:val="24"/>
          <w:spacing w:val="0"/>
          <w:w w:val="100"/>
          <w:rFonts/>
          <w:caps w:val="0"/>
        </w:rPr>
        <w:t>Nigeria</w:t>
      </w:r>
      <w:r w:rsidRPr="006F4DE1">
        <w:rPr>
          <w:szCs w:val="24"/>
          <w:b w:val="0"/>
          <w:i w:val="0"/>
          <w:sz w:val="24"/>
          <w:spacing w:val="0"/>
          <w:w w:val="100"/>
          <w:rFonts/>
          <w:caps w:val="0"/>
        </w:rPr>
        <w:t> </w:t>
      </w:r>
      <w:r w:rsidRPr="006F4DE1">
        <w:rPr>
          <w:szCs w:val="24"/>
          <w:b w:val="0"/>
          <w:i w:val="0"/>
          <w:sz w:val="24"/>
          <w:spacing w:val="0"/>
          <w:w w:val="100"/>
          <w:rFonts/>
          <w:caps w:val="0"/>
        </w:rPr>
        <w:t>forms</w:t>
      </w:r>
      <w:r w:rsidRPr="006F4DE1">
        <w:rPr>
          <w:szCs w:val="24"/>
          <w:b w:val="0"/>
          <w:i w:val="0"/>
          <w:sz w:val="24"/>
          <w:spacing w:val="0"/>
          <w:w w:val="100"/>
          <w:rFonts/>
          <w:caps w:val="0"/>
        </w:rPr>
        <w:t> </w:t>
      </w:r>
      <w:r w:rsidRPr="006F4DE1">
        <w:rPr>
          <w:szCs w:val="24"/>
          <w:b w:val="0"/>
          <w:i w:val="0"/>
          <w:sz w:val="24"/>
          <w:spacing w:val="0"/>
          <w:w w:val="100"/>
          <w:rFonts/>
          <w:caps w:val="0"/>
        </w:rPr>
        <w:t>a</w:t>
      </w:r>
      <w:r w:rsidRPr="006F4DE1">
        <w:rPr>
          <w:szCs w:val="24"/>
          <w:b w:val="0"/>
          <w:i w:val="0"/>
          <w:sz w:val="24"/>
          <w:spacing w:val="0"/>
          <w:w w:val="100"/>
          <w:rFonts/>
          <w:caps w:val="0"/>
        </w:rPr>
        <w:t> </w:t>
      </w:r>
      <w:r w:rsidRPr="006F4DE1">
        <w:rPr>
          <w:szCs w:val="24"/>
          <w:b w:val="0"/>
          <w:i w:val="0"/>
          <w:sz w:val="24"/>
          <w:spacing w:val="0"/>
          <w:w w:val="100"/>
          <w:rFonts/>
          <w:caps w:val="0"/>
        </w:rPr>
        <w:t>part</w:t>
      </w:r>
      <w:r w:rsidRPr="006F4DE1">
        <w:rPr>
          <w:szCs w:val="24"/>
          <w:b w:val="0"/>
          <w:i w:val="0"/>
          <w:sz w:val="24"/>
          <w:spacing w:val="0"/>
          <w:w w:val="100"/>
          <w:rFonts/>
          <w:caps w:val="0"/>
        </w:rPr>
        <w:t> </w:t>
      </w:r>
      <w:r w:rsidRPr="006F4DE1">
        <w:rPr>
          <w:szCs w:val="24"/>
          <w:b w:val="0"/>
          <w:i w:val="0"/>
          <w:sz w:val="24"/>
          <w:spacing w:val="0"/>
          <w:w w:val="100"/>
          <w:rFonts/>
          <w:caps w:val="0"/>
        </w:rPr>
        <w:t>of</w:t>
      </w:r>
      <w:r w:rsidRPr="006F4DE1">
        <w:rPr>
          <w:szCs w:val="24"/>
          <w:b w:val="0"/>
          <w:i w:val="0"/>
          <w:sz w:val="24"/>
          <w:spacing w:val="0"/>
          <w:w w:val="100"/>
          <w:rFonts/>
          <w:caps w:val="0"/>
        </w:rPr>
        <w:t> </w:t>
      </w:r>
      <w:r w:rsidRPr="006F4DE1">
        <w:rPr>
          <w:szCs w:val="24"/>
          <w:b w:val="0"/>
          <w:i w:val="0"/>
          <w:sz w:val="24"/>
          <w:spacing w:val="0"/>
          <w:w w:val="100"/>
          <w:rFonts/>
          <w:caps w:val="0"/>
        </w:rPr>
        <w:t>the</w:t>
      </w:r>
      <w:r w:rsidRPr="006F4DE1">
        <w:rPr>
          <w:szCs w:val="24"/>
          <w:b w:val="0"/>
          <w:i w:val="0"/>
          <w:sz w:val="24"/>
          <w:spacing w:val="0"/>
          <w:w w:val="100"/>
          <w:rFonts/>
          <w:caps w:val="0"/>
        </w:rPr>
        <w:t> </w:t>
      </w:r>
      <w:r w:rsidRPr="006F4DE1">
        <w:rPr>
          <w:szCs w:val="24"/>
          <w:b w:val="0"/>
          <w:i w:val="0"/>
          <w:sz w:val="24"/>
          <w:spacing w:val="0"/>
          <w:w w:val="100"/>
          <w:rFonts/>
          <w:caps w:val="0"/>
        </w:rPr>
        <w:t>Pan-African</w:t>
      </w:r>
      <w:r w:rsidRPr="006F4DE1">
        <w:rPr>
          <w:szCs w:val="24"/>
          <w:b w:val="0"/>
          <w:i w:val="0"/>
          <w:sz w:val="24"/>
          <w:spacing w:val="0"/>
          <w:w w:val="100"/>
          <w:rFonts/>
          <w:caps w:val="0"/>
        </w:rPr>
        <w:t> </w:t>
      </w:r>
      <w:r w:rsidRPr="006F4DE1">
        <w:rPr>
          <w:szCs w:val="24"/>
          <w:b w:val="0"/>
          <w:i w:val="0"/>
          <w:sz w:val="24"/>
          <w:spacing w:val="0"/>
          <w:w w:val="100"/>
          <w:rFonts/>
          <w:caps w:val="0"/>
        </w:rPr>
        <w:t>mobile</w:t>
      </w:r>
      <w:r w:rsidRPr="006F4DE1">
        <w:rPr>
          <w:szCs w:val="24"/>
          <w:b w:val="0"/>
          <w:i w:val="0"/>
          <w:sz w:val="24"/>
          <w:spacing w:val="0"/>
          <w:w w:val="100"/>
          <w:rFonts/>
          <w:caps w:val="0"/>
        </w:rPr>
        <w:t> </w:t>
      </w:r>
      <w:r w:rsidRPr="006F4DE1">
        <w:rPr>
          <w:szCs w:val="24"/>
          <w:b w:val="0"/>
          <w:i w:val="0"/>
          <w:sz w:val="24"/>
          <w:spacing w:val="0"/>
          <w:w w:val="100"/>
          <w:rFonts/>
          <w:caps w:val="0"/>
        </w:rPr>
        <w:t>belt</w:t>
      </w:r>
      <w:r w:rsidRPr="006F4DE1">
        <w:rPr>
          <w:szCs w:val="24"/>
          <w:b w:val="0"/>
          <w:i w:val="0"/>
          <w:sz w:val="24"/>
          <w:spacing w:val="0"/>
          <w:w w:val="100"/>
          <w:rFonts/>
          <w:caps w:val="0"/>
        </w:rPr>
        <w:t> </w:t>
      </w:r>
      <w:r w:rsidRPr="006F4DE1">
        <w:rPr>
          <w:szCs w:val="24"/>
          <w:b w:val="0"/>
          <w:i w:val="0"/>
          <w:sz w:val="24"/>
          <w:spacing w:val="0"/>
          <w:w w:val="100"/>
          <w:rFonts/>
          <w:caps w:val="0"/>
        </w:rPr>
        <w:t>and</w:t>
      </w:r>
      <w:r w:rsidRPr="006F4DE1">
        <w:rPr>
          <w:szCs w:val="24"/>
          <w:b w:val="0"/>
          <w:i w:val="0"/>
          <w:sz w:val="24"/>
          <w:spacing w:val="0"/>
          <w:w w:val="100"/>
          <w:rFonts/>
          <w:caps w:val="0"/>
        </w:rPr>
        <w:t> </w:t>
      </w:r>
      <w:r w:rsidRPr="006F4DE1">
        <w:rPr>
          <w:szCs w:val="24"/>
          <w:b w:val="0"/>
          <w:i w:val="0"/>
          <w:sz w:val="24"/>
          <w:spacing w:val="0"/>
          <w:w w:val="100"/>
          <w:rFonts/>
          <w:caps w:val="0"/>
        </w:rPr>
        <w:t>lies</w:t>
      </w:r>
      <w:r w:rsidRPr="006F4DE1">
        <w:rPr>
          <w:szCs w:val="24"/>
          <w:b w:val="0"/>
          <w:i w:val="0"/>
          <w:sz w:val="24"/>
          <w:spacing w:val="0"/>
          <w:w w:val="100"/>
          <w:rFonts/>
          <w:caps w:val="0"/>
        </w:rPr>
        <w:t> </w:t>
      </w:r>
      <w:r w:rsidRPr="006F4DE1">
        <w:rPr>
          <w:szCs w:val="24"/>
          <w:b w:val="0"/>
          <w:i w:val="0"/>
          <w:sz w:val="24"/>
          <w:spacing w:val="0"/>
          <w:w w:val="100"/>
          <w:rFonts/>
          <w:caps w:val="0"/>
        </w:rPr>
        <w:t>between</w:t>
      </w:r>
      <w:r w:rsidRPr="006F4DE1">
        <w:rPr>
          <w:szCs w:val="24"/>
          <w:b w:val="0"/>
          <w:i w:val="0"/>
          <w:sz w:val="24"/>
          <w:spacing w:val="0"/>
          <w:w w:val="100"/>
          <w:rFonts/>
          <w:caps w:val="0"/>
        </w:rPr>
        <w:t> </w:t>
      </w:r>
      <w:r w:rsidRPr="006F4DE1">
        <w:rPr>
          <w:szCs w:val="24"/>
          <w:b w:val="0"/>
          <w:i w:val="0"/>
          <w:sz w:val="24"/>
          <w:spacing w:val="0"/>
          <w:w w:val="100"/>
          <w:rFonts/>
          <w:caps w:val="0"/>
        </w:rPr>
        <w:t>the</w:t>
      </w:r>
      <w:r w:rsidRPr="006F4DE1">
        <w:rPr>
          <w:szCs w:val="24"/>
          <w:b w:val="0"/>
          <w:i w:val="0"/>
          <w:sz w:val="24"/>
          <w:spacing w:val="0"/>
          <w:w w:val="100"/>
          <w:rFonts/>
          <w:caps w:val="0"/>
        </w:rPr>
        <w:t> </w:t>
      </w:r>
      <w:r w:rsidRPr="006F4DE1">
        <w:rPr>
          <w:szCs w:val="24"/>
          <w:b w:val="0"/>
          <w:i w:val="0"/>
          <w:sz w:val="24"/>
          <w:spacing w:val="0"/>
          <w:w w:val="100"/>
          <w:rFonts/>
          <w:caps w:val="0"/>
        </w:rPr>
        <w:t>West</w:t>
      </w:r>
      <w:r w:rsidRPr="006F4DE1">
        <w:rPr>
          <w:szCs w:val="24"/>
          <w:b w:val="0"/>
          <w:i w:val="0"/>
          <w:sz w:val="24"/>
          <w:spacing w:val="0"/>
          <w:w w:val="100"/>
          <w:rFonts/>
          <w:caps w:val="0"/>
        </w:rPr>
        <w:t> </w:t>
      </w:r>
      <w:r w:rsidRPr="006F4DE1">
        <w:rPr>
          <w:szCs w:val="24"/>
          <w:b w:val="0"/>
          <w:i w:val="0"/>
          <w:sz w:val="24"/>
          <w:spacing w:val="0"/>
          <w:w w:val="100"/>
          <w:rFonts/>
          <w:caps w:val="0"/>
        </w:rPr>
        <w:t>African</w:t>
      </w:r>
      <w:r w:rsidRPr="006F4DE1">
        <w:rPr>
          <w:szCs w:val="24"/>
          <w:b w:val="0"/>
          <w:i w:val="0"/>
          <w:sz w:val="24"/>
          <w:spacing w:val="0"/>
          <w:w w:val="100"/>
          <w:rFonts/>
          <w:caps w:val="0"/>
        </w:rPr>
        <w:t> </w:t>
      </w:r>
      <w:r w:rsidRPr="006F4DE1">
        <w:rPr>
          <w:szCs w:val="24"/>
          <w:b w:val="0"/>
          <w:i w:val="0"/>
          <w:sz w:val="24"/>
          <w:spacing w:val="0"/>
          <w:w w:val="100"/>
          <w:rFonts/>
          <w:caps w:val="0"/>
        </w:rPr>
        <w:t>and</w:t>
      </w:r>
      <w:r w:rsidRPr="006F4DE1">
        <w:rPr>
          <w:szCs w:val="24"/>
          <w:b w:val="0"/>
          <w:i w:val="0"/>
          <w:sz w:val="24"/>
          <w:spacing w:val="0"/>
          <w:w w:val="100"/>
          <w:rFonts/>
          <w:caps w:val="0"/>
        </w:rPr>
        <w:t> </w:t>
      </w:r>
      <w:r w:rsidRPr="006F4DE1">
        <w:rPr>
          <w:szCs w:val="24"/>
          <w:b w:val="0"/>
          <w:i w:val="0"/>
          <w:sz w:val="24"/>
          <w:spacing w:val="0"/>
          <w:w w:val="100"/>
          <w:rFonts/>
          <w:caps w:val="0"/>
        </w:rPr>
        <w:t>Congo</w:t>
      </w:r>
      <w:r w:rsidRPr="006F4DE1">
        <w:rPr>
          <w:szCs w:val="24"/>
          <w:b w:val="0"/>
          <w:i w:val="0"/>
          <w:sz w:val="24"/>
          <w:spacing w:val="0"/>
          <w:w w:val="100"/>
          <w:rFonts/>
          <w:caps w:val="0"/>
        </w:rPr>
        <w:t> </w:t>
      </w:r>
      <w:r w:rsidRPr="006F4DE1">
        <w:rPr>
          <w:szCs w:val="24"/>
          <w:b w:val="0"/>
          <w:i w:val="0"/>
          <w:sz w:val="24"/>
          <w:spacing w:val="0"/>
          <w:w w:val="100"/>
          <w:rFonts/>
          <w:caps w:val="0"/>
        </w:rPr>
        <w:t>Craton</w:t>
      </w:r>
      <w:r w:rsidRPr="006F4DE1">
        <w:rPr>
          <w:szCs w:val="24"/>
          <w:b w:val="0"/>
          <w:i w:val="0"/>
          <w:sz w:val="24"/>
          <w:spacing w:val="0"/>
          <w:w w:val="100"/>
          <w:rFonts/>
          <w:caps w:val="0"/>
        </w:rPr>
        <w:t> </w:t>
      </w:r>
      <w:r w:rsidRPr="006F4DE1">
        <w:rPr>
          <w:szCs w:val="24"/>
          <w:b w:val="0"/>
          <w:i w:val="0"/>
          <w:sz w:val="24"/>
          <w:spacing w:val="0"/>
          <w:w w:val="100"/>
          <w:rFonts/>
          <w:caps w:val="0"/>
        </w:rPr>
        <w:t>and</w:t>
      </w:r>
      <w:r w:rsidRPr="006F4DE1">
        <w:rPr>
          <w:szCs w:val="24"/>
          <w:b w:val="0"/>
          <w:i w:val="0"/>
          <w:sz w:val="24"/>
          <w:spacing w:val="0"/>
          <w:w w:val="100"/>
          <w:rFonts/>
          <w:caps w:val="0"/>
        </w:rPr>
        <w:t> </w:t>
      </w:r>
      <w:r w:rsidRPr="006F4DE1">
        <w:rPr>
          <w:szCs w:val="24"/>
          <w:b w:val="0"/>
          <w:i w:val="0"/>
          <w:sz w:val="24"/>
          <w:spacing w:val="0"/>
          <w:w w:val="100"/>
          <w:rFonts/>
          <w:caps w:val="0"/>
        </w:rPr>
        <w:t>south</w:t>
      </w:r>
      <w:r w:rsidRPr="006F4DE1">
        <w:rPr>
          <w:szCs w:val="24"/>
          <w:b w:val="0"/>
          <w:i w:val="0"/>
          <w:sz w:val="24"/>
          <w:spacing w:val="0"/>
          <w:w w:val="100"/>
          <w:rFonts/>
          <w:caps w:val="0"/>
        </w:rPr>
        <w:t> </w:t>
      </w:r>
      <w:r w:rsidRPr="006F4DE1">
        <w:rPr>
          <w:szCs w:val="24"/>
          <w:b w:val="0"/>
          <w:i w:val="0"/>
          <w:sz w:val="24"/>
          <w:spacing w:val="0"/>
          <w:w w:val="100"/>
          <w:rFonts/>
          <w:caps w:val="0"/>
        </w:rPr>
        <w:t>of</w:t>
      </w:r>
      <w:r w:rsidRPr="006F4DE1">
        <w:rPr>
          <w:szCs w:val="24"/>
          <w:b w:val="0"/>
          <w:i w:val="0"/>
          <w:sz w:val="24"/>
          <w:spacing w:val="0"/>
          <w:w w:val="100"/>
          <w:rFonts/>
          <w:caps w:val="0"/>
        </w:rPr>
        <w:t> </w:t>
      </w:r>
      <w:r w:rsidRPr="006F4DE1">
        <w:rPr>
          <w:szCs w:val="24"/>
          <w:b w:val="0"/>
          <w:i w:val="0"/>
          <w:sz w:val="24"/>
          <w:spacing w:val="0"/>
          <w:w w:val="100"/>
          <w:rFonts/>
          <w:caps w:val="0"/>
        </w:rPr>
        <w:t>the</w:t>
      </w:r>
      <w:r w:rsidRPr="006F4DE1">
        <w:rPr>
          <w:szCs w:val="24"/>
          <w:b w:val="0"/>
          <w:i w:val="0"/>
          <w:sz w:val="24"/>
          <w:spacing w:val="0"/>
          <w:w w:val="100"/>
          <w:rFonts/>
          <w:caps w:val="0"/>
        </w:rPr>
        <w:t> </w:t>
      </w:r>
      <w:r w:rsidRPr="006F4DE1">
        <w:rPr>
          <w:szCs w:val="24"/>
          <w:b w:val="0"/>
          <w:i w:val="0"/>
          <w:sz w:val="24"/>
          <w:spacing w:val="0"/>
          <w:w w:val="100"/>
          <w:rFonts/>
          <w:caps w:val="0"/>
        </w:rPr>
        <w:t>Tuareg</w:t>
      </w:r>
      <w:r w:rsidRPr="006F4DE1">
        <w:rPr>
          <w:szCs w:val="24"/>
          <w:b w:val="0"/>
          <w:i w:val="0"/>
          <w:sz w:val="24"/>
          <w:spacing w:val="0"/>
          <w:w w:val="100"/>
          <w:rFonts/>
          <w:caps w:val="0"/>
        </w:rPr>
        <w:t> </w:t>
      </w:r>
      <w:r w:rsidRPr="00073FCD">
        <w:rPr>
          <w:szCs w:val="24"/>
          <w:b w:val="0"/>
          <w:i w:val="0"/>
          <w:sz w:val="24"/>
          <w:spacing w:val="0"/>
          <w:w w:val="100"/>
          <w:rFonts/>
          <w:caps w:val="0"/>
        </w:rPr>
        <w:t>shield</w:t>
      </w:r>
      <w:r w:rsidRPr="00073FCD">
        <w:rPr>
          <w:szCs w:val="24"/>
          <w:b w:val="0"/>
          <w:i w:val="0"/>
          <w:sz w:val="24"/>
          <w:spacing w:val="0"/>
          <w:w w:val="100"/>
          <w:rFonts/>
          <w:caps w:val="0"/>
        </w:rPr>
        <w:t> </w:t>
      </w:r>
      <w:r w:rsidRPr="00073FCD">
        <w:rPr>
          <w:szCs w:val="24"/>
          <w:b w:val="0"/>
          <w:i w:val="0"/>
          <w:sz w:val="24"/>
          <w:spacing w:val="0"/>
          <w:w w:val="100"/>
          <w:rFonts/>
          <w:caps w:val="0"/>
        </w:rPr>
        <w:t>(Black,</w:t>
      </w:r>
      <w:r w:rsidRPr="00073FCD">
        <w:rPr>
          <w:szCs w:val="24"/>
          <w:b w:val="0"/>
          <w:i w:val="0"/>
          <w:sz w:val="24"/>
          <w:spacing w:val="0"/>
          <w:w w:val="100"/>
          <w:rFonts/>
          <w:caps w:val="0"/>
        </w:rPr>
        <w:t> </w:t>
      </w:r>
      <w:r w:rsidRPr="00073FCD">
        <w:rPr>
          <w:szCs w:val="24"/>
          <w:b w:val="0"/>
          <w:i w:val="0"/>
          <w:sz w:val="24"/>
          <w:spacing w:val="0"/>
          <w:w w:val="100"/>
          <w:rFonts/>
          <w:caps w:val="0"/>
        </w:rPr>
        <w:t>1980).</w:t>
      </w:r>
      <w:r w:rsidRPr="006F4DE1">
        <w:rPr>
          <w:szCs w:val="24"/>
          <w:b w:val="0"/>
          <w:i w:val="0"/>
          <w:sz w:val="24"/>
          <w:spacing w:val="0"/>
          <w:w w:val="100"/>
          <w:rFonts/>
          <w:caps w:val="0"/>
        </w:rPr>
        <w:t> </w:t>
      </w:r>
      <w:r w:rsidRPr="006F4DE1">
        <w:rPr>
          <w:szCs w:val="24"/>
          <w:b w:val="0"/>
          <w:i w:val="0"/>
          <w:sz w:val="24"/>
          <w:spacing w:val="0"/>
          <w:w w:val="100"/>
          <w:rFonts/>
          <w:caps w:val="0"/>
        </w:rPr>
        <w:t>It</w:t>
      </w:r>
      <w:r w:rsidRPr="006F4DE1">
        <w:rPr>
          <w:szCs w:val="24"/>
          <w:b w:val="0"/>
          <w:i w:val="0"/>
          <w:sz w:val="24"/>
          <w:spacing w:val="0"/>
          <w:w w:val="100"/>
          <w:rFonts/>
          <w:caps w:val="0"/>
        </w:rPr>
        <w:t> </w:t>
      </w:r>
      <w:r w:rsidRPr="006F4DE1">
        <w:rPr>
          <w:szCs w:val="24"/>
          <w:b w:val="0"/>
          <w:i w:val="0"/>
          <w:sz w:val="24"/>
          <w:spacing w:val="0"/>
          <w:w w:val="100"/>
          <w:rFonts/>
          <w:caps w:val="0"/>
        </w:rPr>
        <w:t>is</w:t>
      </w:r>
      <w:r w:rsidRPr="006F4DE1">
        <w:rPr>
          <w:szCs w:val="24"/>
          <w:b w:val="0"/>
          <w:i w:val="0"/>
          <w:sz w:val="24"/>
          <w:spacing w:val="0"/>
          <w:w w:val="100"/>
          <w:rFonts/>
          <w:caps w:val="0"/>
        </w:rPr>
        <w:t> </w:t>
      </w:r>
      <w:r w:rsidRPr="006F4DE1">
        <w:rPr>
          <w:szCs w:val="24"/>
          <w:b w:val="0"/>
          <w:i w:val="0"/>
          <w:sz w:val="24"/>
          <w:spacing w:val="0"/>
          <w:w w:val="100"/>
          <w:rFonts/>
          <w:caps w:val="0"/>
        </w:rPr>
        <w:t>intruded</w:t>
      </w:r>
      <w:r w:rsidRPr="006F4DE1">
        <w:rPr>
          <w:szCs w:val="24"/>
          <w:b w:val="0"/>
          <w:i w:val="0"/>
          <w:sz w:val="24"/>
          <w:spacing w:val="0"/>
          <w:w w:val="100"/>
          <w:rFonts/>
          <w:caps w:val="0"/>
        </w:rPr>
        <w:t> </w:t>
      </w:r>
      <w:r w:rsidRPr="006F4DE1">
        <w:rPr>
          <w:szCs w:val="24"/>
          <w:b w:val="0"/>
          <w:i w:val="0"/>
          <w:sz w:val="24"/>
          <w:spacing w:val="0"/>
          <w:w w:val="100"/>
          <w:rFonts/>
          <w:caps w:val="0"/>
        </w:rPr>
        <w:t>by</w:t>
      </w:r>
      <w:r w:rsidRPr="006F4DE1">
        <w:rPr>
          <w:szCs w:val="24"/>
          <w:b w:val="0"/>
          <w:i w:val="0"/>
          <w:sz w:val="24"/>
          <w:spacing w:val="0"/>
          <w:w w:val="100"/>
          <w:rFonts/>
          <w:caps w:val="0"/>
        </w:rPr>
        <w:t> </w:t>
      </w:r>
      <w:r w:rsidRPr="006F4DE1">
        <w:rPr>
          <w:szCs w:val="24"/>
          <w:b w:val="0"/>
          <w:i w:val="0"/>
          <w:sz w:val="24"/>
          <w:spacing w:val="0"/>
          <w:w w:val="100"/>
          <w:rFonts/>
          <w:caps w:val="0"/>
        </w:rPr>
        <w:t>the</w:t>
      </w:r>
      <w:r w:rsidRPr="006F4DE1">
        <w:rPr>
          <w:szCs w:val="24"/>
          <w:b w:val="0"/>
          <w:i w:val="0"/>
          <w:sz w:val="24"/>
          <w:spacing w:val="0"/>
          <w:w w:val="100"/>
          <w:rFonts/>
          <w:caps w:val="0"/>
        </w:rPr>
        <w:t> </w:t>
      </w:r>
      <w:r w:rsidRPr="006F4DE1">
        <w:rPr>
          <w:szCs w:val="24"/>
          <w:b w:val="0"/>
          <w:i w:val="0"/>
          <w:sz w:val="24"/>
          <w:spacing w:val="0"/>
          <w:w w:val="100"/>
          <w:rFonts/>
          <w:caps w:val="0"/>
        </w:rPr>
        <w:t>Younger</w:t>
      </w:r>
      <w:r w:rsidRPr="006F4DE1">
        <w:rPr>
          <w:szCs w:val="24"/>
          <w:b w:val="0"/>
          <w:i w:val="0"/>
          <w:sz w:val="24"/>
          <w:spacing w:val="0"/>
          <w:w w:val="100"/>
          <w:rFonts/>
          <w:caps w:val="0"/>
        </w:rPr>
        <w:t> </w:t>
      </w:r>
      <w:r w:rsidRPr="006F4DE1">
        <w:rPr>
          <w:szCs w:val="24"/>
          <w:b w:val="0"/>
          <w:i w:val="0"/>
          <w:sz w:val="24"/>
          <w:spacing w:val="0"/>
          <w:w w:val="100"/>
          <w:rFonts/>
          <w:caps w:val="0"/>
        </w:rPr>
        <w:t>Granites</w:t>
      </w:r>
      <w:r w:rsidRPr="006F4DE1">
        <w:rPr>
          <w:szCs w:val="24"/>
          <w:b w:val="0"/>
          <w:i w:val="0"/>
          <w:sz w:val="24"/>
          <w:spacing w:val="0"/>
          <w:w w:val="100"/>
          <w:rFonts/>
          <w:caps w:val="0"/>
        </w:rPr>
        <w:t> </w:t>
      </w:r>
      <w:r w:rsidRPr="006F4DE1">
        <w:rPr>
          <w:szCs w:val="24"/>
          <w:b w:val="0"/>
          <w:i w:val="0"/>
          <w:sz w:val="24"/>
          <w:spacing w:val="0"/>
          <w:w w:val="100"/>
          <w:rFonts/>
          <w:caps w:val="0"/>
        </w:rPr>
        <w:t>of</w:t>
      </w:r>
      <w:r w:rsidRPr="006F4DE1">
        <w:rPr>
          <w:szCs w:val="24"/>
          <w:b w:val="0"/>
          <w:i w:val="0"/>
          <w:sz w:val="24"/>
          <w:spacing w:val="0"/>
          <w:w w:val="100"/>
          <w:rFonts/>
          <w:caps w:val="0"/>
        </w:rPr>
        <w:t> </w:t>
      </w:r>
      <w:r w:rsidRPr="006F4DE1">
        <w:rPr>
          <w:szCs w:val="24"/>
          <w:b w:val="0"/>
          <w:i w:val="0"/>
          <w:sz w:val="24"/>
          <w:spacing w:val="0"/>
          <w:w w:val="100"/>
          <w:rFonts/>
          <w:caps w:val="0"/>
        </w:rPr>
        <w:t>the</w:t>
      </w:r>
      <w:r w:rsidRPr="006F4DE1">
        <w:rPr>
          <w:szCs w:val="24"/>
          <w:b w:val="0"/>
          <w:i w:val="0"/>
          <w:sz w:val="24"/>
          <w:spacing w:val="0"/>
          <w:w w:val="100"/>
          <w:rFonts/>
          <w:caps w:val="0"/>
        </w:rPr>
        <w:t> </w:t>
      </w:r>
      <w:r w:rsidRPr="006F4DE1">
        <w:rPr>
          <w:szCs w:val="24"/>
          <w:b w:val="0"/>
          <w:i w:val="0"/>
          <w:sz w:val="24"/>
          <w:spacing w:val="0"/>
          <w:w w:val="100"/>
          <w:rFonts/>
          <w:caps w:val="0"/>
        </w:rPr>
        <w:t>Jos</w:t>
      </w:r>
      <w:r w:rsidRPr="006F4DE1">
        <w:rPr>
          <w:szCs w:val="24"/>
          <w:b w:val="0"/>
          <w:i w:val="0"/>
          <w:sz w:val="24"/>
          <w:spacing w:val="0"/>
          <w:w w:val="100"/>
          <w:rFonts/>
          <w:caps w:val="0"/>
        </w:rPr>
        <w:t> </w:t>
      </w:r>
      <w:r w:rsidRPr="006F4DE1">
        <w:rPr>
          <w:szCs w:val="24"/>
          <w:b w:val="0"/>
          <w:i w:val="0"/>
          <w:sz w:val="24"/>
          <w:spacing w:val="0"/>
          <w:w w:val="100"/>
          <w:rFonts/>
          <w:caps w:val="0"/>
        </w:rPr>
        <w:t>Plateau</w:t>
      </w:r>
      <w:r w:rsidRPr="006F4DE1">
        <w:rPr>
          <w:szCs w:val="24"/>
          <w:b w:val="0"/>
          <w:i w:val="0"/>
          <w:sz w:val="24"/>
          <w:spacing w:val="0"/>
          <w:w w:val="100"/>
          <w:rFonts/>
          <w:caps w:val="0"/>
        </w:rPr>
        <w:t> </w:t>
      </w:r>
      <w:r w:rsidRPr="006F4DE1">
        <w:rPr>
          <w:szCs w:val="24"/>
          <w:b w:val="0"/>
          <w:i w:val="0"/>
          <w:sz w:val="24"/>
          <w:spacing w:val="0"/>
          <w:w w:val="100"/>
          <w:rFonts/>
          <w:caps w:val="0"/>
        </w:rPr>
        <w:t>and</w:t>
      </w:r>
      <w:r w:rsidRPr="006F4DE1">
        <w:rPr>
          <w:szCs w:val="24"/>
          <w:b w:val="0"/>
          <w:i w:val="0"/>
          <w:sz w:val="24"/>
          <w:spacing w:val="0"/>
          <w:w w:val="100"/>
          <w:rFonts/>
          <w:caps w:val="0"/>
        </w:rPr>
        <w:t> </w:t>
      </w:r>
      <w:r w:rsidRPr="006F4DE1">
        <w:rPr>
          <w:szCs w:val="24"/>
          <w:b w:val="0"/>
          <w:i w:val="0"/>
          <w:sz w:val="24"/>
          <w:spacing w:val="0"/>
          <w:w w:val="100"/>
          <w:rFonts/>
          <w:caps w:val="0"/>
        </w:rPr>
        <w:t>is</w:t>
      </w:r>
      <w:r w:rsidRPr="006F4DE1">
        <w:rPr>
          <w:szCs w:val="24"/>
          <w:b w:val="0"/>
          <w:i w:val="0"/>
          <w:sz w:val="24"/>
          <w:spacing w:val="0"/>
          <w:w w:val="100"/>
          <w:rFonts/>
          <w:caps w:val="0"/>
        </w:rPr>
        <w:t> </w:t>
      </w:r>
      <w:r w:rsidRPr="006F4DE1">
        <w:rPr>
          <w:szCs w:val="24"/>
          <w:b w:val="0"/>
          <w:i w:val="0"/>
          <w:sz w:val="24"/>
          <w:spacing w:val="0"/>
          <w:w w:val="100"/>
          <w:rFonts/>
          <w:caps w:val="0"/>
        </w:rPr>
        <w:t>uncomfortably</w:t>
      </w:r>
      <w:r w:rsidRPr="006F4DE1">
        <w:rPr>
          <w:szCs w:val="24"/>
          <w:b w:val="0"/>
          <w:i w:val="0"/>
          <w:sz w:val="24"/>
          <w:spacing w:val="0"/>
          <w:w w:val="100"/>
          <w:rFonts/>
          <w:caps w:val="0"/>
        </w:rPr>
        <w:t> </w:t>
      </w:r>
      <w:r w:rsidRPr="006F4DE1">
        <w:rPr>
          <w:szCs w:val="24"/>
          <w:b w:val="0"/>
          <w:i w:val="0"/>
          <w:sz w:val="24"/>
          <w:spacing w:val="0"/>
          <w:w w:val="100"/>
          <w:rFonts/>
          <w:caps w:val="0"/>
        </w:rPr>
        <w:t>overlain</w:t>
      </w:r>
      <w:r w:rsidRPr="006F4DE1">
        <w:rPr>
          <w:szCs w:val="24"/>
          <w:b w:val="0"/>
          <w:i w:val="0"/>
          <w:sz w:val="24"/>
          <w:spacing w:val="0"/>
          <w:w w:val="100"/>
          <w:rFonts/>
          <w:caps w:val="0"/>
        </w:rPr>
        <w:t> </w:t>
      </w:r>
      <w:r w:rsidRPr="006F4DE1">
        <w:rPr>
          <w:szCs w:val="24"/>
          <w:b w:val="0"/>
          <w:i w:val="0"/>
          <w:sz w:val="24"/>
          <w:spacing w:val="0"/>
          <w:w w:val="100"/>
          <w:rFonts/>
          <w:caps w:val="0"/>
        </w:rPr>
        <w:t>by</w:t>
      </w:r>
      <w:r w:rsidRPr="006F4DE1">
        <w:rPr>
          <w:szCs w:val="24"/>
          <w:b w:val="0"/>
          <w:i w:val="0"/>
          <w:sz w:val="24"/>
          <w:spacing w:val="0"/>
          <w:w w:val="100"/>
          <w:rFonts/>
          <w:caps w:val="0"/>
        </w:rPr>
        <w:t> </w:t>
      </w:r>
      <w:r w:rsidRPr="006F4DE1">
        <w:rPr>
          <w:szCs w:val="24"/>
          <w:b w:val="0"/>
          <w:i w:val="0"/>
          <w:sz w:val="24"/>
          <w:spacing w:val="0"/>
          <w:w w:val="100"/>
          <w:rFonts/>
          <w:caps w:val="0"/>
        </w:rPr>
        <w:t>Cretaceous</w:t>
      </w:r>
      <w:r w:rsidRPr="006F4DE1">
        <w:rPr>
          <w:szCs w:val="24"/>
          <w:b w:val="0"/>
          <w:i w:val="0"/>
          <w:sz w:val="24"/>
          <w:spacing w:val="0"/>
          <w:w w:val="100"/>
          <w:rFonts/>
          <w:caps w:val="0"/>
        </w:rPr>
        <w:t> </w:t>
      </w:r>
      <w:r w:rsidRPr="006F4DE1">
        <w:rPr>
          <w:szCs w:val="24"/>
          <w:b w:val="0"/>
          <w:i w:val="0"/>
          <w:sz w:val="24"/>
          <w:spacing w:val="0"/>
          <w:w w:val="100"/>
          <w:rFonts/>
          <w:caps w:val="0"/>
        </w:rPr>
        <w:t>and</w:t>
      </w:r>
      <w:r w:rsidRPr="006F4DE1">
        <w:rPr>
          <w:szCs w:val="24"/>
          <w:b w:val="0"/>
          <w:i w:val="0"/>
          <w:sz w:val="24"/>
          <w:spacing w:val="0"/>
          <w:w w:val="100"/>
          <w:rFonts/>
          <w:caps w:val="0"/>
        </w:rPr>
        <w:t> </w:t>
      </w:r>
      <w:r w:rsidRPr="006F4DE1">
        <w:rPr>
          <w:szCs w:val="24"/>
          <w:b w:val="0"/>
          <w:i w:val="0"/>
          <w:sz w:val="24"/>
          <w:spacing w:val="0"/>
          <w:w w:val="100"/>
          <w:rFonts/>
          <w:caps w:val="0"/>
        </w:rPr>
        <w:t>younger</w:t>
      </w:r>
      <w:r w:rsidRPr="006F4DE1">
        <w:rPr>
          <w:szCs w:val="24"/>
          <w:b w:val="0"/>
          <w:i w:val="0"/>
          <w:sz w:val="24"/>
          <w:spacing w:val="0"/>
          <w:w w:val="100"/>
          <w:rFonts/>
          <w:caps w:val="0"/>
        </w:rPr>
        <w:t> </w:t>
      </w:r>
      <w:r w:rsidRPr="006F4DE1">
        <w:rPr>
          <w:szCs w:val="24"/>
          <w:b w:val="0"/>
          <w:i w:val="0"/>
          <w:sz w:val="24"/>
          <w:spacing w:val="0"/>
          <w:w w:val="100"/>
          <w:rFonts/>
          <w:caps w:val="0"/>
        </w:rPr>
        <w:t>sediments.</w:t>
      </w:r>
    </w:p>
    <w:p w14:paraId="02097B45" w14:textId="77777777" w:rsidR="00570715" w:rsidRPr="006F4DE1" w:rsidRDefault="00570715" w:rsidP="006F4DE1">
      <w:pPr>
        <w:jc w:val="both"/>
        <w:spacing w:before="0" w:beforeAutospacing="0" w:after="0" w:afterAutospacing="0" w:lineRule="auto" w:line="360"/>
        <w:rPr>
          <w:szCs w:val="24"/>
          <w:b w:val="1"/>
          <w:i w:val="0"/>
          <w:u w:val="single"/>
          <w:sz w:val="24"/>
          <w:spacing w:val="0"/>
          <w:w w:val="100"/>
          <w:rFonts/>
          <w:caps w:val="0"/>
        </w:rPr>
        <w:snapToGrid w:val="0"/>
        <w:textAlignment w:val="baseline"/>
      </w:pPr>
      <w:r w:rsidRPr="006F4DE1">
        <w:rPr>
          <w:szCs w:val="24"/>
          <w:b w:val="0"/>
          <w:i w:val="0"/>
          <w:sz w:val="24"/>
          <w:spacing w:val="0"/>
          <w:w w:val="100"/>
          <w:rFonts/>
          <w:caps w:val="0"/>
        </w:rPr>
        <w:t> </w:t>
      </w:r>
      <w:r w:rsidRPr="006F4DE1">
        <w:rPr>
          <w:szCs w:val="24"/>
          <w:b w:val="0"/>
          <w:i w:val="0"/>
          <w:sz w:val="24"/>
          <w:spacing w:val="0"/>
          <w:w w:val="100"/>
          <w:rFonts/>
          <w:caps w:val="0"/>
        </w:rPr>
        <w:t>The</w:t>
      </w:r>
      <w:r w:rsidRPr="006F4DE1">
        <w:rPr>
          <w:szCs w:val="24"/>
          <w:b w:val="0"/>
          <w:i w:val="0"/>
          <w:sz w:val="24"/>
          <w:spacing w:val="0"/>
          <w:w w:val="100"/>
          <w:rFonts/>
          <w:caps w:val="0"/>
        </w:rPr>
        <w:t> </w:t>
      </w:r>
      <w:r w:rsidRPr="006F4DE1">
        <w:rPr>
          <w:szCs w:val="24"/>
          <w:b w:val="0"/>
          <w:i w:val="0"/>
          <w:sz w:val="24"/>
          <w:spacing w:val="0"/>
          <w:w w:val="100"/>
          <w:rFonts/>
          <w:caps w:val="0"/>
        </w:rPr>
        <w:t>rocks</w:t>
      </w:r>
      <w:r w:rsidRPr="006F4DE1">
        <w:rPr>
          <w:szCs w:val="24"/>
          <w:b w:val="0"/>
          <w:i w:val="0"/>
          <w:sz w:val="24"/>
          <w:spacing w:val="0"/>
          <w:w w:val="100"/>
          <w:rFonts/>
          <w:caps w:val="0"/>
        </w:rPr>
        <w:t> </w:t>
      </w:r>
      <w:r w:rsidRPr="006F4DE1">
        <w:rPr>
          <w:szCs w:val="24"/>
          <w:b w:val="0"/>
          <w:i w:val="0"/>
          <w:sz w:val="24"/>
          <w:spacing w:val="0"/>
          <w:w w:val="100"/>
          <w:rFonts/>
          <w:caps w:val="0"/>
        </w:rPr>
        <w:t>are</w:t>
      </w:r>
      <w:r w:rsidRPr="006F4DE1">
        <w:rPr>
          <w:szCs w:val="24"/>
          <w:b w:val="0"/>
          <w:i w:val="0"/>
          <w:sz w:val="24"/>
          <w:spacing w:val="0"/>
          <w:w w:val="100"/>
          <w:rFonts/>
          <w:caps w:val="0"/>
        </w:rPr>
        <w:t> </w:t>
      </w:r>
      <w:r w:rsidRPr="006F4DE1">
        <w:rPr>
          <w:szCs w:val="24"/>
          <w:b w:val="0"/>
          <w:i w:val="0"/>
          <w:sz w:val="24"/>
          <w:spacing w:val="0"/>
          <w:w w:val="100"/>
          <w:rFonts/>
          <w:caps w:val="0"/>
        </w:rPr>
        <w:t>generally</w:t>
      </w:r>
      <w:r w:rsidRPr="006F4DE1">
        <w:rPr>
          <w:szCs w:val="24"/>
          <w:b w:val="0"/>
          <w:i w:val="0"/>
          <w:sz w:val="24"/>
          <w:spacing w:val="0"/>
          <w:w w:val="100"/>
          <w:rFonts/>
          <w:caps w:val="0"/>
        </w:rPr>
        <w:t> </w:t>
      </w:r>
      <w:r w:rsidRPr="006F4DE1">
        <w:rPr>
          <w:szCs w:val="24"/>
          <w:b w:val="0"/>
          <w:i w:val="0"/>
          <w:sz w:val="24"/>
          <w:spacing w:val="0"/>
          <w:w w:val="100"/>
          <w:rFonts/>
          <w:caps w:val="0"/>
        </w:rPr>
        <w:t>assumed</w:t>
      </w:r>
      <w:r w:rsidRPr="006F4DE1">
        <w:rPr>
          <w:szCs w:val="24"/>
          <w:b w:val="0"/>
          <w:i w:val="0"/>
          <w:sz w:val="24"/>
          <w:spacing w:val="0"/>
          <w:w w:val="100"/>
          <w:rFonts/>
          <w:caps w:val="0"/>
        </w:rPr>
        <w:t> </w:t>
      </w:r>
      <w:r w:rsidRPr="006F4DE1">
        <w:rPr>
          <w:szCs w:val="24"/>
          <w:b w:val="0"/>
          <w:i w:val="0"/>
          <w:sz w:val="24"/>
          <w:spacing w:val="0"/>
          <w:w w:val="100"/>
          <w:rFonts/>
          <w:caps w:val="0"/>
        </w:rPr>
        <w:t>to</w:t>
      </w:r>
      <w:r w:rsidRPr="006F4DE1">
        <w:rPr>
          <w:szCs w:val="24"/>
          <w:b w:val="0"/>
          <w:i w:val="0"/>
          <w:sz w:val="24"/>
          <w:spacing w:val="0"/>
          <w:w w:val="100"/>
          <w:rFonts/>
          <w:caps w:val="0"/>
        </w:rPr>
        <w:t> </w:t>
      </w:r>
      <w:r w:rsidRPr="006F4DE1">
        <w:rPr>
          <w:szCs w:val="24"/>
          <w:b w:val="0"/>
          <w:i w:val="0"/>
          <w:sz w:val="24"/>
          <w:spacing w:val="0"/>
          <w:w w:val="100"/>
          <w:rFonts/>
          <w:caps w:val="0"/>
        </w:rPr>
        <w:t>be</w:t>
      </w:r>
      <w:r w:rsidRPr="006F4DE1">
        <w:rPr>
          <w:szCs w:val="24"/>
          <w:b w:val="0"/>
          <w:i w:val="0"/>
          <w:sz w:val="24"/>
          <w:spacing w:val="0"/>
          <w:w w:val="100"/>
          <w:rFonts/>
          <w:caps w:val="0"/>
        </w:rPr>
        <w:t> </w:t>
      </w:r>
      <w:r w:rsidRPr="006F4DE1">
        <w:rPr>
          <w:szCs w:val="24"/>
          <w:b w:val="0"/>
          <w:i w:val="0"/>
          <w:sz w:val="24"/>
          <w:spacing w:val="0"/>
          <w:w w:val="100"/>
          <w:rFonts/>
          <w:caps w:val="0"/>
        </w:rPr>
        <w:t>Precambrian</w:t>
      </w:r>
      <w:r w:rsidRPr="006F4DE1">
        <w:rPr>
          <w:szCs w:val="24"/>
          <w:b w:val="0"/>
          <w:i w:val="0"/>
          <w:sz w:val="24"/>
          <w:spacing w:val="0"/>
          <w:w w:val="100"/>
          <w:rFonts/>
          <w:caps w:val="0"/>
        </w:rPr>
        <w:t> </w:t>
      </w:r>
      <w:r w:rsidRPr="006F4DE1">
        <w:rPr>
          <w:szCs w:val="24"/>
          <w:b w:val="0"/>
          <w:i w:val="0"/>
          <w:sz w:val="24"/>
          <w:spacing w:val="0"/>
          <w:w w:val="100"/>
          <w:rFonts/>
          <w:caps w:val="0"/>
        </w:rPr>
        <w:t>in</w:t>
      </w:r>
      <w:r w:rsidRPr="006F4DE1">
        <w:rPr>
          <w:szCs w:val="24"/>
          <w:b w:val="0"/>
          <w:i w:val="0"/>
          <w:sz w:val="24"/>
          <w:spacing w:val="0"/>
          <w:w w:val="100"/>
          <w:rFonts/>
          <w:caps w:val="0"/>
        </w:rPr>
        <w:t> </w:t>
      </w:r>
      <w:r w:rsidRPr="006F4DE1">
        <w:rPr>
          <w:szCs w:val="24"/>
          <w:b w:val="0"/>
          <w:i w:val="0"/>
          <w:sz w:val="24"/>
          <w:spacing w:val="0"/>
          <w:w w:val="100"/>
          <w:rFonts/>
          <w:caps w:val="0"/>
        </w:rPr>
        <w:t>age</w:t>
      </w:r>
      <w:r w:rsidRPr="006F4DE1">
        <w:rPr>
          <w:szCs w:val="24"/>
          <w:b w:val="0"/>
          <w:i w:val="0"/>
          <w:sz w:val="24"/>
          <w:spacing w:val="0"/>
          <w:w w:val="100"/>
          <w:rFonts/>
          <w:caps w:val="0"/>
        </w:rPr>
        <w:t> </w:t>
      </w:r>
      <w:r w:rsidRPr="006F4DE1">
        <w:rPr>
          <w:szCs w:val="24"/>
          <w:b w:val="0"/>
          <w:i w:val="0"/>
          <w:sz w:val="24"/>
          <w:spacing w:val="0"/>
          <w:w w:val="100"/>
          <w:rFonts/>
          <w:caps w:val="0"/>
        </w:rPr>
        <w:t>(600ma).</w:t>
      </w:r>
      <w:r w:rsidRPr="006F4DE1">
        <w:rPr>
          <w:szCs w:val="24"/>
          <w:b w:val="0"/>
          <w:i w:val="0"/>
          <w:sz w:val="24"/>
          <w:spacing w:val="0"/>
          <w:w w:val="100"/>
          <w:rFonts/>
          <w:caps w:val="0"/>
        </w:rPr>
        <w:t> </w:t>
      </w:r>
      <w:r w:rsidRPr="006F4DE1">
        <w:rPr>
          <w:szCs w:val="24"/>
          <w:b w:val="0"/>
          <w:i w:val="0"/>
          <w:sz w:val="24"/>
          <w:spacing w:val="0"/>
          <w:w w:val="100"/>
          <w:rFonts/>
          <w:caps w:val="0"/>
        </w:rPr>
        <w:t>It</w:t>
      </w:r>
      <w:r w:rsidRPr="006F4DE1">
        <w:rPr>
          <w:szCs w:val="24"/>
          <w:b w:val="0"/>
          <w:i w:val="0"/>
          <w:sz w:val="24"/>
          <w:spacing w:val="0"/>
          <w:w w:val="100"/>
          <w:rFonts/>
          <w:caps w:val="0"/>
        </w:rPr>
        <w:t> </w:t>
      </w:r>
      <w:r w:rsidRPr="006F4DE1">
        <w:rPr>
          <w:szCs w:val="24"/>
          <w:b w:val="0"/>
          <w:i w:val="0"/>
          <w:sz w:val="24"/>
          <w:spacing w:val="0"/>
          <w:w w:val="100"/>
          <w:rFonts/>
          <w:caps w:val="0"/>
        </w:rPr>
        <w:t>is</w:t>
      </w:r>
      <w:r w:rsidRPr="006F4DE1">
        <w:rPr>
          <w:szCs w:val="24"/>
          <w:b w:val="0"/>
          <w:i w:val="0"/>
          <w:sz w:val="24"/>
          <w:spacing w:val="0"/>
          <w:w w:val="100"/>
          <w:rFonts/>
          <w:caps w:val="0"/>
        </w:rPr>
        <w:t> </w:t>
      </w:r>
      <w:r w:rsidRPr="006F4DE1">
        <w:rPr>
          <w:szCs w:val="24"/>
          <w:b w:val="0"/>
          <w:i w:val="0"/>
          <w:sz w:val="24"/>
          <w:spacing w:val="0"/>
          <w:w w:val="100"/>
          <w:rFonts/>
          <w:caps w:val="0"/>
        </w:rPr>
        <w:t>made</w:t>
      </w:r>
      <w:r w:rsidRPr="006F4DE1">
        <w:rPr>
          <w:szCs w:val="24"/>
          <w:b w:val="0"/>
          <w:i w:val="0"/>
          <w:sz w:val="24"/>
          <w:spacing w:val="0"/>
          <w:w w:val="100"/>
          <w:rFonts/>
          <w:caps w:val="0"/>
        </w:rPr>
        <w:t> </w:t>
      </w:r>
      <w:r w:rsidRPr="006F4DE1">
        <w:rPr>
          <w:szCs w:val="24"/>
          <w:b w:val="0"/>
          <w:i w:val="0"/>
          <w:sz w:val="24"/>
          <w:spacing w:val="0"/>
          <w:w w:val="100"/>
          <w:rFonts/>
          <w:caps w:val="0"/>
        </w:rPr>
        <w:t>up</w:t>
      </w:r>
      <w:r w:rsidRPr="006F4DE1">
        <w:rPr>
          <w:szCs w:val="24"/>
          <w:b w:val="0"/>
          <w:i w:val="0"/>
          <w:sz w:val="24"/>
          <w:spacing w:val="0"/>
          <w:w w:val="100"/>
          <w:rFonts/>
          <w:caps w:val="0"/>
        </w:rPr>
        <w:t> </w:t>
      </w:r>
      <w:r w:rsidRPr="006F4DE1">
        <w:rPr>
          <w:szCs w:val="24"/>
          <w:b w:val="0"/>
          <w:i w:val="0"/>
          <w:sz w:val="24"/>
          <w:spacing w:val="0"/>
          <w:w w:val="100"/>
          <w:rFonts/>
          <w:caps w:val="0"/>
        </w:rPr>
        <w:t>of</w:t>
      </w:r>
      <w:r w:rsidRPr="006F4DE1">
        <w:rPr>
          <w:szCs w:val="24"/>
          <w:b w:val="0"/>
          <w:i w:val="0"/>
          <w:sz w:val="24"/>
          <w:spacing w:val="0"/>
          <w:w w:val="100"/>
          <w:rFonts/>
          <w:caps w:val="0"/>
        </w:rPr>
        <w:t> </w:t>
      </w:r>
      <w:r w:rsidRPr="006F4DE1">
        <w:rPr>
          <w:szCs w:val="24"/>
          <w:b w:val="0"/>
          <w:i w:val="0"/>
          <w:sz w:val="24"/>
          <w:spacing w:val="0"/>
          <w:w w:val="100"/>
          <w:rFonts/>
          <w:caps w:val="0"/>
        </w:rPr>
        <w:t>a</w:t>
      </w:r>
      <w:r w:rsidRPr="006F4DE1">
        <w:rPr>
          <w:szCs w:val="24"/>
          <w:b w:val="0"/>
          <w:i w:val="0"/>
          <w:sz w:val="24"/>
          <w:spacing w:val="0"/>
          <w:w w:val="100"/>
          <w:rFonts/>
          <w:caps w:val="0"/>
        </w:rPr>
        <w:t> </w:t>
      </w:r>
      <w:r w:rsidRPr="006F4DE1">
        <w:rPr>
          <w:szCs w:val="24"/>
          <w:b w:val="0"/>
          <w:i w:val="0"/>
          <w:sz w:val="24"/>
          <w:spacing w:val="0"/>
          <w:w w:val="100"/>
          <w:rFonts/>
          <w:caps w:val="0"/>
        </w:rPr>
        <w:t>variety</w:t>
      </w:r>
      <w:r w:rsidRPr="006F4DE1">
        <w:rPr>
          <w:szCs w:val="24"/>
          <w:b w:val="0"/>
          <w:i w:val="0"/>
          <w:sz w:val="24"/>
          <w:spacing w:val="0"/>
          <w:w w:val="100"/>
          <w:rFonts/>
          <w:caps w:val="0"/>
        </w:rPr>
        <w:t> </w:t>
      </w:r>
      <w:r w:rsidRPr="006F4DE1">
        <w:rPr>
          <w:szCs w:val="24"/>
          <w:b w:val="0"/>
          <w:i w:val="0"/>
          <w:sz w:val="24"/>
          <w:spacing w:val="0"/>
          <w:w w:val="100"/>
          <w:rFonts/>
          <w:caps w:val="0"/>
        </w:rPr>
        <w:t>of</w:t>
      </w:r>
      <w:r w:rsidRPr="006F4DE1">
        <w:rPr>
          <w:szCs w:val="24"/>
          <w:b w:val="0"/>
          <w:i w:val="0"/>
          <w:sz w:val="24"/>
          <w:spacing w:val="0"/>
          <w:w w:val="100"/>
          <w:rFonts/>
          <w:caps w:val="0"/>
        </w:rPr>
        <w:t> </w:t>
      </w:r>
      <w:r w:rsidRPr="006F4DE1">
        <w:rPr>
          <w:szCs w:val="24"/>
          <w:b w:val="0"/>
          <w:i w:val="0"/>
          <w:sz w:val="24"/>
          <w:spacing w:val="0"/>
          <w:w w:val="100"/>
          <w:rFonts/>
          <w:caps w:val="0"/>
        </w:rPr>
        <w:t>migmatite-gneisses,</w:t>
      </w:r>
      <w:r w:rsidRPr="006F4DE1">
        <w:rPr>
          <w:szCs w:val="24"/>
          <w:b w:val="0"/>
          <w:i w:val="0"/>
          <w:sz w:val="24"/>
          <w:spacing w:val="0"/>
          <w:w w:val="100"/>
          <w:rFonts/>
          <w:caps w:val="0"/>
        </w:rPr>
        <w:t> </w:t>
      </w:r>
      <w:r w:rsidRPr="006F4DE1">
        <w:rPr>
          <w:szCs w:val="24"/>
          <w:b w:val="0"/>
          <w:i w:val="0"/>
          <w:sz w:val="24"/>
          <w:spacing w:val="0"/>
          <w:w w:val="100"/>
          <w:rFonts/>
          <w:caps w:val="0"/>
        </w:rPr>
        <w:t>schists,</w:t>
      </w:r>
      <w:r w:rsidRPr="006F4DE1">
        <w:rPr>
          <w:szCs w:val="24"/>
          <w:b w:val="0"/>
          <w:i w:val="0"/>
          <w:sz w:val="24"/>
          <w:spacing w:val="0"/>
          <w:w w:val="100"/>
          <w:rFonts/>
          <w:caps w:val="0"/>
        </w:rPr>
        <w:t> </w:t>
      </w:r>
      <w:r w:rsidRPr="006F4DE1">
        <w:rPr>
          <w:szCs w:val="24"/>
          <w:b w:val="0"/>
          <w:i w:val="0"/>
          <w:sz w:val="24"/>
          <w:spacing w:val="0"/>
          <w:w w:val="100"/>
          <w:rFonts/>
          <w:caps w:val="0"/>
        </w:rPr>
        <w:t>amphibolites,</w:t>
      </w:r>
      <w:r w:rsidRPr="006F4DE1">
        <w:rPr>
          <w:szCs w:val="24"/>
          <w:b w:val="0"/>
          <w:i w:val="0"/>
          <w:sz w:val="24"/>
          <w:spacing w:val="0"/>
          <w:w w:val="100"/>
          <w:rFonts/>
          <w:caps w:val="0"/>
        </w:rPr>
        <w:t> </w:t>
      </w:r>
      <w:r w:rsidRPr="006F4DE1">
        <w:rPr>
          <w:szCs w:val="24"/>
          <w:b w:val="0"/>
          <w:i w:val="0"/>
          <w:sz w:val="24"/>
          <w:spacing w:val="0"/>
          <w:w w:val="100"/>
          <w:rFonts/>
          <w:caps w:val="0"/>
        </w:rPr>
        <w:t>and</w:t>
      </w:r>
      <w:r w:rsidRPr="006F4DE1">
        <w:rPr>
          <w:szCs w:val="24"/>
          <w:b w:val="0"/>
          <w:i w:val="0"/>
          <w:sz w:val="24"/>
          <w:spacing w:val="0"/>
          <w:w w:val="100"/>
          <w:rFonts/>
          <w:caps w:val="0"/>
        </w:rPr>
        <w:t> </w:t>
      </w:r>
      <w:r w:rsidRPr="006F4DE1">
        <w:rPr>
          <w:szCs w:val="24"/>
          <w:b w:val="0"/>
          <w:i w:val="0"/>
          <w:sz w:val="24"/>
          <w:spacing w:val="0"/>
          <w:w w:val="100"/>
          <w:rFonts/>
          <w:caps w:val="0"/>
        </w:rPr>
        <w:t>quartzite</w:t>
      </w:r>
      <w:r w:rsidRPr="006F4DE1">
        <w:rPr>
          <w:szCs w:val="24"/>
          <w:b w:val="0"/>
          <w:i w:val="0"/>
          <w:sz w:val="24"/>
          <w:spacing w:val="0"/>
          <w:w w:val="100"/>
          <w:rFonts/>
          <w:caps w:val="0"/>
        </w:rPr>
        <w:t> </w:t>
      </w:r>
      <w:r w:rsidRPr="006F4DE1">
        <w:rPr>
          <w:szCs w:val="24"/>
          <w:b w:val="0"/>
          <w:i w:val="0"/>
          <w:sz w:val="24"/>
          <w:spacing w:val="0"/>
          <w:w w:val="100"/>
          <w:rFonts/>
          <w:caps w:val="0"/>
        </w:rPr>
        <w:t>to</w:t>
      </w:r>
      <w:r w:rsidRPr="006F4DE1">
        <w:rPr>
          <w:szCs w:val="24"/>
          <w:b w:val="0"/>
          <w:i w:val="0"/>
          <w:sz w:val="24"/>
          <w:spacing w:val="0"/>
          <w:w w:val="100"/>
          <w:rFonts/>
          <w:caps w:val="0"/>
        </w:rPr>
        <w:t> </w:t>
      </w:r>
      <w:r w:rsidRPr="006F4DE1">
        <w:rPr>
          <w:szCs w:val="24"/>
          <w:b w:val="0"/>
          <w:i w:val="0"/>
          <w:sz w:val="24"/>
          <w:spacing w:val="0"/>
          <w:w w:val="100"/>
          <w:rFonts/>
          <w:caps w:val="0"/>
        </w:rPr>
        <w:t>doloritic</w:t>
      </w:r>
      <w:r w:rsidRPr="006F4DE1">
        <w:rPr>
          <w:szCs w:val="24"/>
          <w:b w:val="0"/>
          <w:i w:val="0"/>
          <w:sz w:val="24"/>
          <w:spacing w:val="0"/>
          <w:w w:val="100"/>
          <w:rFonts/>
          <w:caps w:val="0"/>
        </w:rPr>
        <w:t> </w:t>
      </w:r>
      <w:r w:rsidRPr="006F4DE1">
        <w:rPr>
          <w:szCs w:val="24"/>
          <w:b w:val="0"/>
          <w:i w:val="0"/>
          <w:sz w:val="24"/>
          <w:spacing w:val="0"/>
          <w:w w:val="100"/>
          <w:rFonts/>
          <w:caps w:val="0"/>
        </w:rPr>
        <w:t>intrusive.</w:t>
      </w:r>
      <w:r w:rsidRPr="006F4DE1">
        <w:rPr>
          <w:szCs w:val="24"/>
          <w:b w:val="0"/>
          <w:i w:val="0"/>
          <w:sz w:val="24"/>
          <w:spacing w:val="0"/>
          <w:w w:val="100"/>
          <w:rFonts/>
          <w:caps w:val="0"/>
        </w:rPr>
        <w:t> </w:t>
      </w:r>
      <w:r w:rsidRPr="006F4DE1">
        <w:rPr>
          <w:szCs w:val="24"/>
          <w:b w:val="0"/>
          <w:i w:val="0"/>
          <w:sz w:val="24"/>
          <w:spacing w:val="0"/>
          <w:w w:val="100"/>
          <w:rFonts/>
          <w:caps w:val="0"/>
        </w:rPr>
        <w:t>(Rahman,</w:t>
      </w:r>
      <w:r w:rsidRPr="006F4DE1">
        <w:rPr>
          <w:szCs w:val="24"/>
          <w:b w:val="0"/>
          <w:i w:val="0"/>
          <w:sz w:val="24"/>
          <w:spacing w:val="0"/>
          <w:w w:val="100"/>
          <w:rFonts/>
          <w:caps w:val="0"/>
        </w:rPr>
        <w:t> </w:t>
      </w:r>
      <w:r w:rsidRPr="006F4DE1">
        <w:rPr>
          <w:szCs w:val="24"/>
          <w:b w:val="0"/>
          <w:i w:val="0"/>
          <w:sz w:val="24"/>
          <w:spacing w:val="0"/>
          <w:w w:val="100"/>
          <w:rFonts/>
          <w:caps w:val="0"/>
        </w:rPr>
        <w:t>1976).</w:t>
      </w:r>
    </w:p>
    <w:p w14:paraId="40CAADA1" w14:textId="77777777" w:rsidR="00570715" w:rsidRPr="006F4DE1" w:rsidRDefault="00570715" w:rsidP="006F4DE1">
      <w:pPr>
        <w:jc w:val="both"/>
        <w:spacing w:before="0" w:beforeAutospacing="0" w:after="0" w:afterAutospacing="0" w:lineRule="auto" w:line="360"/>
        <w:rPr>
          <w:szCs w:val="24"/>
          <w:b w:val="0"/>
          <w:i w:val="0"/>
          <w:sz w:val="24"/>
          <w:spacing w:val="0"/>
          <w:w w:val="100"/>
          <w:rFonts/>
          <w:caps w:val="0"/>
        </w:rPr>
        <w:snapToGrid w:val="0"/>
        <w:textAlignment w:val="baseline"/>
      </w:pPr>
      <w:r w:rsidRPr="006F4DE1">
        <w:rPr>
          <w:szCs w:val="24"/>
          <w:b w:val="0"/>
          <w:i w:val="0"/>
          <w:sz w:val="24"/>
          <w:spacing w:val="0"/>
          <w:w w:val="100"/>
          <w:rFonts/>
          <w:caps w:val="0"/>
        </w:rPr>
        <w:t>The</w:t>
      </w:r>
      <w:r w:rsidRPr="006F4DE1">
        <w:rPr>
          <w:szCs w:val="24"/>
          <w:b w:val="0"/>
          <w:i w:val="0"/>
          <w:sz w:val="24"/>
          <w:spacing w:val="0"/>
          <w:w w:val="100"/>
          <w:rFonts/>
          <w:caps w:val="0"/>
        </w:rPr>
        <w:t> </w:t>
      </w:r>
      <w:r w:rsidRPr="006F4DE1">
        <w:rPr>
          <w:szCs w:val="24"/>
          <w:b w:val="0"/>
          <w:i w:val="0"/>
          <w:sz w:val="24"/>
          <w:spacing w:val="0"/>
          <w:w w:val="100"/>
          <w:rFonts/>
          <w:caps w:val="0"/>
        </w:rPr>
        <w:t>basement</w:t>
      </w:r>
      <w:r w:rsidRPr="006F4DE1">
        <w:rPr>
          <w:szCs w:val="24"/>
          <w:b w:val="0"/>
          <w:i w:val="0"/>
          <w:sz w:val="24"/>
          <w:spacing w:val="0"/>
          <w:w w:val="100"/>
          <w:rFonts/>
          <w:caps w:val="0"/>
        </w:rPr>
        <w:t> </w:t>
      </w:r>
      <w:r w:rsidRPr="006F4DE1">
        <w:rPr>
          <w:szCs w:val="24"/>
          <w:b w:val="0"/>
          <w:i w:val="0"/>
          <w:sz w:val="24"/>
          <w:spacing w:val="0"/>
          <w:w w:val="100"/>
          <w:rFonts/>
          <w:caps w:val="0"/>
        </w:rPr>
        <w:t>rocks</w:t>
      </w:r>
      <w:r w:rsidRPr="006F4DE1">
        <w:rPr>
          <w:szCs w:val="24"/>
          <w:b w:val="0"/>
          <w:i w:val="0"/>
          <w:sz w:val="24"/>
          <w:spacing w:val="0"/>
          <w:w w:val="100"/>
          <w:rFonts/>
          <w:caps w:val="0"/>
        </w:rPr>
        <w:t> </w:t>
      </w:r>
      <w:r w:rsidRPr="006F4DE1">
        <w:rPr>
          <w:szCs w:val="24"/>
          <w:b w:val="0"/>
          <w:i w:val="0"/>
          <w:sz w:val="24"/>
          <w:spacing w:val="0"/>
          <w:w w:val="100"/>
          <w:rFonts/>
          <w:caps w:val="0"/>
        </w:rPr>
        <w:t>are</w:t>
      </w:r>
      <w:r w:rsidRPr="006F4DE1">
        <w:rPr>
          <w:szCs w:val="24"/>
          <w:b w:val="0"/>
          <w:i w:val="0"/>
          <w:sz w:val="24"/>
          <w:spacing w:val="0"/>
          <w:w w:val="100"/>
          <w:rFonts/>
          <w:caps w:val="0"/>
        </w:rPr>
        <w:t> </w:t>
      </w:r>
      <w:r w:rsidRPr="006F4DE1">
        <w:rPr>
          <w:szCs w:val="24"/>
          <w:b w:val="0"/>
          <w:i w:val="0"/>
          <w:sz w:val="24"/>
          <w:spacing w:val="0"/>
          <w:w w:val="100"/>
          <w:rFonts/>
          <w:caps w:val="0"/>
        </w:rPr>
        <w:t>believed</w:t>
      </w:r>
      <w:r w:rsidRPr="006F4DE1">
        <w:rPr>
          <w:szCs w:val="24"/>
          <w:b w:val="0"/>
          <w:i w:val="0"/>
          <w:sz w:val="24"/>
          <w:spacing w:val="0"/>
          <w:w w:val="100"/>
          <w:rFonts/>
          <w:caps w:val="0"/>
        </w:rPr>
        <w:t> </w:t>
      </w:r>
      <w:r w:rsidRPr="006F4DE1">
        <w:rPr>
          <w:szCs w:val="24"/>
          <w:b w:val="0"/>
          <w:i w:val="0"/>
          <w:sz w:val="24"/>
          <w:spacing w:val="0"/>
          <w:w w:val="100"/>
          <w:rFonts/>
          <w:caps w:val="0"/>
        </w:rPr>
        <w:t>to</w:t>
      </w:r>
      <w:r w:rsidRPr="006F4DE1">
        <w:rPr>
          <w:szCs w:val="24"/>
          <w:b w:val="0"/>
          <w:i w:val="0"/>
          <w:sz w:val="24"/>
          <w:spacing w:val="0"/>
          <w:w w:val="100"/>
          <w:rFonts/>
          <w:caps w:val="0"/>
        </w:rPr>
        <w:t> </w:t>
      </w:r>
      <w:r w:rsidRPr="006F4DE1">
        <w:rPr>
          <w:szCs w:val="24"/>
          <w:b w:val="0"/>
          <w:i w:val="0"/>
          <w:sz w:val="24"/>
          <w:spacing w:val="0"/>
          <w:w w:val="100"/>
          <w:rFonts/>
          <w:caps w:val="0"/>
        </w:rPr>
        <w:t>be</w:t>
      </w:r>
      <w:r w:rsidRPr="006F4DE1">
        <w:rPr>
          <w:szCs w:val="24"/>
          <w:b w:val="0"/>
          <w:i w:val="0"/>
          <w:sz w:val="24"/>
          <w:spacing w:val="0"/>
          <w:w w:val="100"/>
          <w:rFonts/>
          <w:caps w:val="0"/>
        </w:rPr>
        <w:t> </w:t>
      </w:r>
      <w:r w:rsidRPr="006F4DE1">
        <w:rPr>
          <w:szCs w:val="24"/>
          <w:b w:val="0"/>
          <w:i w:val="0"/>
          <w:sz w:val="24"/>
          <w:spacing w:val="0"/>
          <w:w w:val="100"/>
          <w:rFonts/>
          <w:caps w:val="0"/>
        </w:rPr>
        <w:t>the</w:t>
      </w:r>
      <w:r w:rsidRPr="006F4DE1">
        <w:rPr>
          <w:szCs w:val="24"/>
          <w:b w:val="0"/>
          <w:i w:val="0"/>
          <w:sz w:val="24"/>
          <w:spacing w:val="0"/>
          <w:w w:val="100"/>
          <w:rFonts/>
          <w:caps w:val="0"/>
        </w:rPr>
        <w:t> </w:t>
      </w:r>
      <w:r w:rsidRPr="006F4DE1">
        <w:rPr>
          <w:szCs w:val="24"/>
          <w:b w:val="0"/>
          <w:i w:val="0"/>
          <w:sz w:val="24"/>
          <w:spacing w:val="0"/>
          <w:w w:val="100"/>
          <w:rFonts/>
          <w:caps w:val="0"/>
        </w:rPr>
        <w:t>results</w:t>
      </w:r>
      <w:r w:rsidRPr="006F4DE1">
        <w:rPr>
          <w:szCs w:val="24"/>
          <w:b w:val="0"/>
          <w:i w:val="0"/>
          <w:sz w:val="24"/>
          <w:spacing w:val="0"/>
          <w:w w:val="100"/>
          <w:rFonts/>
          <w:caps w:val="0"/>
        </w:rPr>
        <w:t> </w:t>
      </w:r>
      <w:r w:rsidRPr="006F4DE1">
        <w:rPr>
          <w:szCs w:val="24"/>
          <w:b w:val="0"/>
          <w:i w:val="0"/>
          <w:sz w:val="24"/>
          <w:spacing w:val="0"/>
          <w:w w:val="100"/>
          <w:rFonts/>
          <w:caps w:val="0"/>
        </w:rPr>
        <w:t>of</w:t>
      </w:r>
      <w:r w:rsidRPr="006F4DE1">
        <w:rPr>
          <w:szCs w:val="24"/>
          <w:b w:val="0"/>
          <w:i w:val="0"/>
          <w:sz w:val="24"/>
          <w:spacing w:val="0"/>
          <w:w w:val="100"/>
          <w:rFonts/>
          <w:caps w:val="0"/>
        </w:rPr>
        <w:t> </w:t>
      </w:r>
      <w:r w:rsidRPr="006F4DE1">
        <w:rPr>
          <w:szCs w:val="24"/>
          <w:b w:val="0"/>
          <w:i w:val="0"/>
          <w:sz w:val="24"/>
          <w:spacing w:val="0"/>
          <w:w w:val="100"/>
          <w:rFonts/>
          <w:caps w:val="0"/>
        </w:rPr>
        <w:t>at</w:t>
      </w:r>
      <w:r w:rsidRPr="006F4DE1">
        <w:rPr>
          <w:szCs w:val="24"/>
          <w:b w:val="0"/>
          <w:i w:val="0"/>
          <w:sz w:val="24"/>
          <w:spacing w:val="0"/>
          <w:w w:val="100"/>
          <w:rFonts/>
          <w:caps w:val="0"/>
        </w:rPr>
        <w:t> </w:t>
      </w:r>
      <w:r w:rsidRPr="006F4DE1">
        <w:rPr>
          <w:szCs w:val="24"/>
          <w:b w:val="0"/>
          <w:i w:val="0"/>
          <w:sz w:val="24"/>
          <w:spacing w:val="0"/>
          <w:w w:val="100"/>
          <w:rFonts/>
          <w:caps w:val="0"/>
        </w:rPr>
        <w:t>least</w:t>
      </w:r>
      <w:r w:rsidRPr="006F4DE1">
        <w:rPr>
          <w:szCs w:val="24"/>
          <w:b w:val="0"/>
          <w:i w:val="0"/>
          <w:sz w:val="24"/>
          <w:spacing w:val="0"/>
          <w:w w:val="100"/>
          <w:rFonts/>
          <w:caps w:val="0"/>
        </w:rPr>
        <w:t> </w:t>
      </w:r>
      <w:r w:rsidRPr="006F4DE1">
        <w:rPr>
          <w:szCs w:val="24"/>
          <w:b w:val="0"/>
          <w:i w:val="0"/>
          <w:sz w:val="24"/>
          <w:spacing w:val="0"/>
          <w:w w:val="100"/>
          <w:rFonts/>
          <w:caps w:val="0"/>
        </w:rPr>
        <w:t>four</w:t>
      </w:r>
      <w:r w:rsidRPr="006F4DE1">
        <w:rPr>
          <w:szCs w:val="24"/>
          <w:b w:val="0"/>
          <w:i w:val="0"/>
          <w:sz w:val="24"/>
          <w:spacing w:val="0"/>
          <w:w w:val="100"/>
          <w:rFonts/>
          <w:caps w:val="0"/>
        </w:rPr>
        <w:t> </w:t>
      </w:r>
      <w:r w:rsidRPr="006F4DE1">
        <w:rPr>
          <w:szCs w:val="24"/>
          <w:b w:val="0"/>
          <w:i w:val="0"/>
          <w:sz w:val="24"/>
          <w:spacing w:val="0"/>
          <w:w w:val="100"/>
          <w:rFonts/>
          <w:caps w:val="0"/>
        </w:rPr>
        <w:t>major</w:t>
      </w:r>
      <w:r w:rsidRPr="006F4DE1">
        <w:rPr>
          <w:szCs w:val="24"/>
          <w:b w:val="0"/>
          <w:i w:val="0"/>
          <w:sz w:val="24"/>
          <w:spacing w:val="0"/>
          <w:w w:val="100"/>
          <w:rFonts/>
          <w:caps w:val="0"/>
        </w:rPr>
        <w:t> </w:t>
      </w:r>
      <w:r w:rsidRPr="006F4DE1">
        <w:rPr>
          <w:szCs w:val="24"/>
          <w:b w:val="0"/>
          <w:i w:val="0"/>
          <w:sz w:val="24"/>
          <w:spacing w:val="0"/>
          <w:w w:val="100"/>
          <w:rFonts/>
          <w:caps w:val="0"/>
        </w:rPr>
        <w:t>orogenic</w:t>
      </w:r>
      <w:r w:rsidRPr="006F4DE1">
        <w:rPr>
          <w:szCs w:val="24"/>
          <w:b w:val="0"/>
          <w:i w:val="0"/>
          <w:sz w:val="24"/>
          <w:spacing w:val="0"/>
          <w:w w:val="100"/>
          <w:rFonts/>
          <w:caps w:val="0"/>
        </w:rPr>
        <w:t> </w:t>
      </w:r>
      <w:r w:rsidRPr="006F4DE1">
        <w:rPr>
          <w:szCs w:val="24"/>
          <w:b w:val="0"/>
          <w:i w:val="0"/>
          <w:sz w:val="24"/>
          <w:spacing w:val="0"/>
          <w:w w:val="100"/>
          <w:rFonts/>
          <w:caps w:val="0"/>
        </w:rPr>
        <w:t>cycles</w:t>
      </w:r>
      <w:r w:rsidRPr="006F4DE1">
        <w:rPr>
          <w:szCs w:val="24"/>
          <w:b w:val="0"/>
          <w:i w:val="0"/>
          <w:sz w:val="24"/>
          <w:spacing w:val="0"/>
          <w:w w:val="100"/>
          <w:rFonts/>
          <w:caps w:val="0"/>
        </w:rPr>
        <w:t> </w:t>
      </w:r>
      <w:r w:rsidRPr="006F4DE1">
        <w:rPr>
          <w:szCs w:val="24"/>
          <w:b w:val="0"/>
          <w:i w:val="0"/>
          <w:sz w:val="24"/>
          <w:spacing w:val="0"/>
          <w:w w:val="100"/>
          <w:rFonts/>
          <w:caps w:val="0"/>
        </w:rPr>
        <w:t>of</w:t>
      </w:r>
      <w:r w:rsidRPr="006F4DE1">
        <w:rPr>
          <w:szCs w:val="24"/>
          <w:b w:val="0"/>
          <w:i w:val="0"/>
          <w:sz w:val="24"/>
          <w:spacing w:val="0"/>
          <w:w w:val="100"/>
          <w:rFonts/>
          <w:caps w:val="0"/>
        </w:rPr>
        <w:t> </w:t>
      </w:r>
      <w:r w:rsidRPr="006F4DE1">
        <w:rPr>
          <w:szCs w:val="24"/>
          <w:b w:val="0"/>
          <w:i w:val="0"/>
          <w:sz w:val="24"/>
          <w:spacing w:val="0"/>
          <w:w w:val="100"/>
          <w:rFonts/>
          <w:caps w:val="0"/>
        </w:rPr>
        <w:t>deformation,</w:t>
      </w:r>
      <w:r w:rsidRPr="006F4DE1">
        <w:rPr>
          <w:szCs w:val="24"/>
          <w:b w:val="0"/>
          <w:i w:val="0"/>
          <w:sz w:val="24"/>
          <w:spacing w:val="0"/>
          <w:w w:val="100"/>
          <w:rFonts/>
          <w:caps w:val="0"/>
        </w:rPr>
        <w:t> </w:t>
      </w:r>
      <w:r w:rsidRPr="006F4DE1">
        <w:rPr>
          <w:szCs w:val="24"/>
          <w:b w:val="0"/>
          <w:i w:val="0"/>
          <w:sz w:val="24"/>
          <w:spacing w:val="0"/>
          <w:w w:val="100"/>
          <w:rFonts/>
          <w:caps w:val="0"/>
        </w:rPr>
        <w:t>metamorphism</w:t>
      </w:r>
      <w:r w:rsidRPr="006F4DE1">
        <w:rPr>
          <w:szCs w:val="24"/>
          <w:b w:val="0"/>
          <w:i w:val="0"/>
          <w:sz w:val="24"/>
          <w:spacing w:val="0"/>
          <w:w w:val="100"/>
          <w:rFonts/>
          <w:caps w:val="0"/>
        </w:rPr>
        <w:t> </w:t>
      </w:r>
      <w:r w:rsidRPr="006F4DE1">
        <w:rPr>
          <w:szCs w:val="24"/>
          <w:b w:val="0"/>
          <w:i w:val="0"/>
          <w:sz w:val="24"/>
          <w:spacing w:val="0"/>
          <w:w w:val="100"/>
          <w:rFonts/>
          <w:caps w:val="0"/>
        </w:rPr>
        <w:t>and</w:t>
      </w:r>
      <w:r w:rsidRPr="006F4DE1">
        <w:rPr>
          <w:szCs w:val="24"/>
          <w:b w:val="0"/>
          <w:i w:val="0"/>
          <w:sz w:val="24"/>
          <w:spacing w:val="0"/>
          <w:w w:val="100"/>
          <w:rFonts/>
          <w:caps w:val="0"/>
        </w:rPr>
        <w:t> </w:t>
      </w:r>
      <w:r w:rsidRPr="006F4DE1">
        <w:rPr>
          <w:szCs w:val="24"/>
          <w:b w:val="0"/>
          <w:i w:val="0"/>
          <w:sz w:val="24"/>
          <w:spacing w:val="0"/>
          <w:w w:val="100"/>
          <w:rFonts/>
          <w:caps w:val="0"/>
        </w:rPr>
        <w:t>remobilization</w:t>
      </w:r>
      <w:r w:rsidRPr="006F4DE1">
        <w:rPr>
          <w:szCs w:val="24"/>
          <w:b w:val="0"/>
          <w:i w:val="0"/>
          <w:sz w:val="24"/>
          <w:spacing w:val="0"/>
          <w:w w:val="100"/>
          <w:rFonts/>
          <w:caps w:val="0"/>
        </w:rPr>
        <w:t> </w:t>
      </w:r>
      <w:r w:rsidRPr="006F4DE1">
        <w:rPr>
          <w:szCs w:val="24"/>
          <w:b w:val="0"/>
          <w:i w:val="0"/>
          <w:sz w:val="24"/>
          <w:spacing w:val="0"/>
          <w:w w:val="100"/>
          <w:rFonts/>
          <w:caps w:val="0"/>
        </w:rPr>
        <w:t>corresponding</w:t>
      </w:r>
      <w:r w:rsidRPr="006F4DE1">
        <w:rPr>
          <w:szCs w:val="24"/>
          <w:b w:val="0"/>
          <w:i w:val="0"/>
          <w:sz w:val="24"/>
          <w:spacing w:val="0"/>
          <w:w w:val="100"/>
          <w:rFonts/>
          <w:caps w:val="0"/>
        </w:rPr>
        <w:t> </w:t>
      </w:r>
      <w:r w:rsidRPr="006F4DE1">
        <w:rPr>
          <w:szCs w:val="24"/>
          <w:b w:val="0"/>
          <w:i w:val="0"/>
          <w:sz w:val="24"/>
          <w:spacing w:val="0"/>
          <w:w w:val="100"/>
          <w:rFonts/>
          <w:caps w:val="0"/>
        </w:rPr>
        <w:t>to</w:t>
      </w:r>
      <w:r w:rsidRPr="006F4DE1">
        <w:rPr>
          <w:szCs w:val="24"/>
          <w:b w:val="0"/>
          <w:i w:val="0"/>
          <w:sz w:val="24"/>
          <w:spacing w:val="0"/>
          <w:w w:val="100"/>
          <w:rFonts/>
          <w:caps w:val="0"/>
        </w:rPr>
        <w:t> </w:t>
      </w:r>
      <w:r w:rsidRPr="006F4DE1">
        <w:rPr>
          <w:szCs w:val="24"/>
          <w:b w:val="0"/>
          <w:i w:val="0"/>
          <w:sz w:val="24"/>
          <w:spacing w:val="0"/>
          <w:w w:val="100"/>
          <w:rFonts/>
          <w:caps w:val="0"/>
        </w:rPr>
        <w:t>the</w:t>
      </w:r>
      <w:r w:rsidRPr="006F4DE1">
        <w:rPr>
          <w:szCs w:val="24"/>
          <w:b w:val="0"/>
          <w:i w:val="0"/>
          <w:sz w:val="24"/>
          <w:spacing w:val="0"/>
          <w:w w:val="100"/>
          <w:rFonts/>
          <w:caps w:val="0"/>
        </w:rPr>
        <w:t> </w:t>
      </w:r>
      <w:r w:rsidRPr="006F4DE1">
        <w:rPr>
          <w:szCs w:val="24"/>
          <w:b w:val="0"/>
          <w:i w:val="0"/>
          <w:sz w:val="24"/>
          <w:spacing w:val="0"/>
          <w:w w:val="100"/>
          <w:rFonts/>
          <w:caps w:val="0"/>
        </w:rPr>
        <w:t>Liberian</w:t>
      </w:r>
      <w:r w:rsidRPr="006F4DE1">
        <w:rPr>
          <w:szCs w:val="24"/>
          <w:b w:val="0"/>
          <w:i w:val="0"/>
          <w:sz w:val="24"/>
          <w:spacing w:val="0"/>
          <w:w w:val="100"/>
          <w:rFonts/>
          <w:caps w:val="0"/>
        </w:rPr>
        <w:t> </w:t>
      </w:r>
      <w:r w:rsidRPr="006F4DE1">
        <w:rPr>
          <w:szCs w:val="24"/>
          <w:b w:val="0"/>
          <w:i w:val="0"/>
          <w:sz w:val="24"/>
          <w:spacing w:val="0"/>
          <w:w w:val="100"/>
          <w:rFonts/>
          <w:caps w:val="0"/>
        </w:rPr>
        <w:t>(2,700</w:t>
      </w:r>
      <w:r w:rsidRPr="006F4DE1">
        <w:rPr>
          <w:szCs w:val="24"/>
          <w:b w:val="0"/>
          <w:i w:val="0"/>
          <w:sz w:val="24"/>
          <w:spacing w:val="0"/>
          <w:w w:val="100"/>
          <w:rFonts/>
          <w:caps w:val="0"/>
        </w:rPr>
        <w:t> </w:t>
      </w:r>
      <w:r w:rsidRPr="006F4DE1">
        <w:rPr>
          <w:szCs w:val="24"/>
          <w:b w:val="0"/>
          <w:i w:val="0"/>
          <w:sz w:val="24"/>
          <w:spacing w:val="0"/>
          <w:w w:val="100"/>
          <w:rFonts/>
          <w:caps w:val="0"/>
        </w:rPr>
        <w:t>Ma),</w:t>
      </w:r>
      <w:r w:rsidRPr="006F4DE1">
        <w:rPr>
          <w:szCs w:val="24"/>
          <w:b w:val="0"/>
          <w:i w:val="0"/>
          <w:sz w:val="24"/>
          <w:spacing w:val="0"/>
          <w:w w:val="100"/>
          <w:rFonts/>
          <w:caps w:val="0"/>
        </w:rPr>
        <w:t> </w:t>
      </w:r>
      <w:r w:rsidRPr="006F4DE1">
        <w:rPr>
          <w:szCs w:val="24"/>
          <w:b w:val="0"/>
          <w:i w:val="0"/>
          <w:sz w:val="24"/>
          <w:spacing w:val="0"/>
          <w:w w:val="100"/>
          <w:rFonts/>
          <w:caps w:val="0"/>
        </w:rPr>
        <w:t>the</w:t>
      </w:r>
      <w:r w:rsidRPr="006F4DE1">
        <w:rPr>
          <w:szCs w:val="24"/>
          <w:b w:val="0"/>
          <w:i w:val="0"/>
          <w:sz w:val="24"/>
          <w:spacing w:val="0"/>
          <w:w w:val="100"/>
          <w:rFonts/>
          <w:caps w:val="0"/>
        </w:rPr>
        <w:t> </w:t>
      </w:r>
      <w:r w:rsidRPr="006F4DE1">
        <w:rPr>
          <w:szCs w:val="24"/>
          <w:b w:val="0"/>
          <w:i w:val="0"/>
          <w:sz w:val="24"/>
          <w:spacing w:val="0"/>
          <w:w w:val="100"/>
          <w:rFonts/>
          <w:caps w:val="0"/>
        </w:rPr>
        <w:t>Eburnean</w:t>
      </w:r>
      <w:r w:rsidRPr="006F4DE1">
        <w:rPr>
          <w:szCs w:val="24"/>
          <w:b w:val="0"/>
          <w:i w:val="0"/>
          <w:sz w:val="24"/>
          <w:spacing w:val="0"/>
          <w:w w:val="100"/>
          <w:rFonts/>
          <w:caps w:val="0"/>
        </w:rPr>
        <w:t> </w:t>
      </w:r>
      <w:r w:rsidRPr="006F4DE1">
        <w:rPr>
          <w:szCs w:val="24"/>
          <w:b w:val="0"/>
          <w:i w:val="0"/>
          <w:sz w:val="24"/>
          <w:spacing w:val="0"/>
          <w:w w:val="100"/>
          <w:rFonts/>
          <w:caps w:val="0"/>
        </w:rPr>
        <w:t>(2,000</w:t>
      </w:r>
      <w:r w:rsidRPr="006F4DE1">
        <w:rPr>
          <w:szCs w:val="24"/>
          <w:b w:val="0"/>
          <w:i w:val="0"/>
          <w:sz w:val="24"/>
          <w:spacing w:val="0"/>
          <w:w w:val="100"/>
          <w:rFonts/>
          <w:caps w:val="0"/>
        </w:rPr>
        <w:t> </w:t>
      </w:r>
      <w:r w:rsidRPr="006F4DE1">
        <w:rPr>
          <w:szCs w:val="24"/>
          <w:b w:val="0"/>
          <w:i w:val="0"/>
          <w:sz w:val="24"/>
          <w:spacing w:val="0"/>
          <w:w w:val="100"/>
          <w:rFonts/>
          <w:caps w:val="0"/>
        </w:rPr>
        <w:t>Ma),</w:t>
      </w:r>
      <w:r w:rsidRPr="006F4DE1">
        <w:rPr>
          <w:szCs w:val="24"/>
          <w:b w:val="0"/>
          <w:i w:val="0"/>
          <w:sz w:val="24"/>
          <w:spacing w:val="0"/>
          <w:w w:val="100"/>
          <w:rFonts/>
          <w:caps w:val="0"/>
        </w:rPr>
        <w:t> </w:t>
      </w:r>
      <w:r w:rsidRPr="006F4DE1">
        <w:rPr>
          <w:szCs w:val="24"/>
          <w:b w:val="0"/>
          <w:i w:val="0"/>
          <w:sz w:val="24"/>
          <w:spacing w:val="0"/>
          <w:w w:val="100"/>
          <w:rFonts/>
          <w:caps w:val="0"/>
        </w:rPr>
        <w:t>the</w:t>
      </w:r>
      <w:r w:rsidRPr="006F4DE1">
        <w:rPr>
          <w:szCs w:val="24"/>
          <w:b w:val="0"/>
          <w:i w:val="0"/>
          <w:sz w:val="24"/>
          <w:spacing w:val="0"/>
          <w:w w:val="100"/>
          <w:rFonts/>
          <w:caps w:val="0"/>
        </w:rPr>
        <w:t> </w:t>
      </w:r>
      <w:r w:rsidRPr="006F4DE1">
        <w:rPr>
          <w:szCs w:val="24"/>
          <w:b w:val="0"/>
          <w:i w:val="0"/>
          <w:sz w:val="24"/>
          <w:spacing w:val="0"/>
          <w:w w:val="100"/>
          <w:rFonts/>
          <w:caps w:val="0"/>
        </w:rPr>
        <w:t>Kibaran</w:t>
      </w:r>
      <w:r w:rsidRPr="006F4DE1">
        <w:rPr>
          <w:szCs w:val="24"/>
          <w:b w:val="0"/>
          <w:i w:val="0"/>
          <w:sz w:val="24"/>
          <w:spacing w:val="0"/>
          <w:w w:val="100"/>
          <w:rFonts/>
          <w:caps w:val="0"/>
        </w:rPr>
        <w:t> </w:t>
      </w:r>
      <w:r w:rsidRPr="006F4DE1">
        <w:rPr>
          <w:szCs w:val="24"/>
          <w:b w:val="0"/>
          <w:i w:val="0"/>
          <w:sz w:val="24"/>
          <w:spacing w:val="0"/>
          <w:w w:val="100"/>
          <w:rFonts/>
          <w:caps w:val="0"/>
        </w:rPr>
        <w:t>(1,100</w:t>
      </w:r>
      <w:r w:rsidRPr="006F4DE1">
        <w:rPr>
          <w:szCs w:val="24"/>
          <w:b w:val="0"/>
          <w:i w:val="0"/>
          <w:sz w:val="24"/>
          <w:spacing w:val="0"/>
          <w:w w:val="100"/>
          <w:rFonts/>
          <w:caps w:val="0"/>
        </w:rPr>
        <w:t> </w:t>
      </w:r>
      <w:r w:rsidRPr="006F4DE1">
        <w:rPr>
          <w:szCs w:val="24"/>
          <w:b w:val="0"/>
          <w:i w:val="0"/>
          <w:sz w:val="24"/>
          <w:spacing w:val="0"/>
          <w:w w:val="100"/>
          <w:rFonts/>
          <w:caps w:val="0"/>
        </w:rPr>
        <w:t>Ma),</w:t>
      </w:r>
      <w:r w:rsidRPr="006F4DE1">
        <w:rPr>
          <w:szCs w:val="24"/>
          <w:b w:val="0"/>
          <w:i w:val="0"/>
          <w:sz w:val="24"/>
          <w:spacing w:val="0"/>
          <w:w w:val="100"/>
          <w:rFonts/>
          <w:caps w:val="0"/>
        </w:rPr>
        <w:t> </w:t>
      </w:r>
      <w:r w:rsidRPr="006F4DE1">
        <w:rPr>
          <w:szCs w:val="24"/>
          <w:b w:val="0"/>
          <w:i w:val="0"/>
          <w:sz w:val="24"/>
          <w:spacing w:val="0"/>
          <w:w w:val="100"/>
          <w:rFonts/>
          <w:caps w:val="0"/>
        </w:rPr>
        <w:t>and</w:t>
      </w:r>
      <w:r w:rsidRPr="006F4DE1">
        <w:rPr>
          <w:szCs w:val="24"/>
          <w:b w:val="0"/>
          <w:i w:val="0"/>
          <w:sz w:val="24"/>
          <w:spacing w:val="0"/>
          <w:w w:val="100"/>
          <w:rFonts/>
          <w:caps w:val="0"/>
        </w:rPr>
        <w:t> </w:t>
      </w:r>
      <w:r w:rsidRPr="006F4DE1">
        <w:rPr>
          <w:szCs w:val="24"/>
          <w:b w:val="0"/>
          <w:i w:val="0"/>
          <w:sz w:val="24"/>
          <w:spacing w:val="0"/>
          <w:w w:val="100"/>
          <w:rFonts/>
          <w:caps w:val="0"/>
        </w:rPr>
        <w:t>the</w:t>
      </w:r>
      <w:r w:rsidRPr="006F4DE1">
        <w:rPr>
          <w:szCs w:val="24"/>
          <w:b w:val="0"/>
          <w:i w:val="0"/>
          <w:sz w:val="24"/>
          <w:spacing w:val="0"/>
          <w:w w:val="100"/>
          <w:rFonts/>
          <w:caps w:val="0"/>
        </w:rPr>
        <w:t> </w:t>
      </w:r>
      <w:r w:rsidRPr="006F4DE1">
        <w:rPr>
          <w:szCs w:val="24"/>
          <w:b w:val="0"/>
          <w:i w:val="0"/>
          <w:sz w:val="24"/>
          <w:spacing w:val="0"/>
          <w:w w:val="100"/>
          <w:rFonts/>
          <w:caps w:val="0"/>
        </w:rPr>
        <w:t>Pan-African</w:t>
      </w:r>
      <w:r w:rsidRPr="006F4DE1">
        <w:rPr>
          <w:szCs w:val="24"/>
          <w:b w:val="0"/>
          <w:i w:val="0"/>
          <w:sz w:val="24"/>
          <w:spacing w:val="0"/>
          <w:w w:val="100"/>
          <w:rFonts/>
          <w:caps w:val="0"/>
        </w:rPr>
        <w:t> </w:t>
      </w:r>
      <w:r w:rsidRPr="006F4DE1">
        <w:rPr>
          <w:szCs w:val="24"/>
          <w:b w:val="0"/>
          <w:i w:val="0"/>
          <w:sz w:val="24"/>
          <w:spacing w:val="0"/>
          <w:w w:val="100"/>
          <w:rFonts/>
          <w:caps w:val="0"/>
        </w:rPr>
        <w:t>cycles</w:t>
      </w:r>
      <w:r w:rsidRPr="006F4DE1">
        <w:rPr>
          <w:szCs w:val="24"/>
          <w:b w:val="0"/>
          <w:i w:val="0"/>
          <w:sz w:val="24"/>
          <w:spacing w:val="0"/>
          <w:w w:val="100"/>
          <w:rFonts/>
          <w:caps w:val="0"/>
        </w:rPr>
        <w:t> </w:t>
      </w:r>
      <w:r w:rsidRPr="006F4DE1">
        <w:rPr>
          <w:szCs w:val="24"/>
          <w:b w:val="0"/>
          <w:i w:val="0"/>
          <w:sz w:val="24"/>
          <w:spacing w:val="0"/>
          <w:w w:val="100"/>
          <w:rFonts/>
          <w:caps w:val="0"/>
        </w:rPr>
        <w:t>(600</w:t>
      </w:r>
      <w:r w:rsidRPr="006F4DE1">
        <w:rPr>
          <w:szCs w:val="24"/>
          <w:b w:val="0"/>
          <w:i w:val="0"/>
          <w:sz w:val="24"/>
          <w:spacing w:val="0"/>
          <w:w w:val="100"/>
          <w:rFonts/>
          <w:caps w:val="0"/>
        </w:rPr>
        <w:t> </w:t>
      </w:r>
      <w:r w:rsidRPr="006F4DE1">
        <w:rPr>
          <w:szCs w:val="24"/>
          <w:b w:val="0"/>
          <w:i w:val="0"/>
          <w:sz w:val="24"/>
          <w:spacing w:val="0"/>
          <w:w w:val="100"/>
          <w:rFonts/>
          <w:caps w:val="0"/>
        </w:rPr>
        <w:t>Ma).</w:t>
      </w:r>
    </w:p>
    <w:p w14:paraId="3A73DB3B" w14:textId="77777777" w:rsidR="00570715" w:rsidRPr="006F4DE1" w:rsidRDefault="00570715" w:rsidP="006F4DE1">
      <w:pPr>
        <w:jc w:val="both"/>
        <w:spacing w:before="0" w:beforeAutospacing="0" w:after="0" w:afterAutospacing="0" w:lineRule="auto" w:line="360"/>
        <w:rPr>
          <w:szCs w:val="24"/>
          <w:b w:val="0"/>
          <w:i w:val="0"/>
          <w:sz w:val="24"/>
          <w:spacing w:val="0"/>
          <w:w w:val="100"/>
          <w:rFonts/>
          <w:caps w:val="0"/>
        </w:rPr>
        <w:snapToGrid w:val="0"/>
        <w:textAlignment w:val="baseline"/>
      </w:pPr>
      <w:r w:rsidRPr="006F4DE1">
        <w:rPr>
          <w:szCs w:val="24"/>
          <w:b w:val="0"/>
          <w:i w:val="0"/>
          <w:sz w:val="24"/>
          <w:spacing w:val="0"/>
          <w:w w:val="100"/>
          <w:rFonts/>
          <w:caps w:val="0"/>
        </w:rPr>
        <w:t> </w:t>
      </w:r>
      <w:r w:rsidRPr="006F4DE1">
        <w:rPr>
          <w:szCs w:val="24"/>
          <w:b w:val="0"/>
          <w:i w:val="0"/>
          <w:sz w:val="24"/>
          <w:spacing w:val="0"/>
          <w:w w:val="100"/>
          <w:rFonts/>
          <w:caps w:val="0"/>
        </w:rPr>
        <w:t>The</w:t>
      </w:r>
      <w:r w:rsidRPr="006F4DE1">
        <w:rPr>
          <w:szCs w:val="24"/>
          <w:b w:val="0"/>
          <w:i w:val="0"/>
          <w:sz w:val="24"/>
          <w:spacing w:val="0"/>
          <w:w w:val="100"/>
          <w:rFonts/>
          <w:caps w:val="0"/>
        </w:rPr>
        <w:t> </w:t>
      </w:r>
      <w:r w:rsidRPr="006F4DE1">
        <w:rPr>
          <w:szCs w:val="24"/>
          <w:b w:val="0"/>
          <w:i w:val="0"/>
          <w:sz w:val="24"/>
          <w:spacing w:val="0"/>
          <w:w w:val="100"/>
          <w:rFonts/>
          <w:caps w:val="0"/>
        </w:rPr>
        <w:t>first</w:t>
      </w:r>
      <w:r w:rsidRPr="006F4DE1">
        <w:rPr>
          <w:szCs w:val="24"/>
          <w:b w:val="0"/>
          <w:i w:val="0"/>
          <w:sz w:val="24"/>
          <w:spacing w:val="0"/>
          <w:w w:val="100"/>
          <w:rFonts/>
          <w:caps w:val="0"/>
        </w:rPr>
        <w:t> </w:t>
      </w:r>
      <w:r w:rsidRPr="006F4DE1">
        <w:rPr>
          <w:szCs w:val="24"/>
          <w:b w:val="0"/>
          <w:i w:val="0"/>
          <w:sz w:val="24"/>
          <w:spacing w:val="0"/>
          <w:w w:val="100"/>
          <w:rFonts/>
          <w:caps w:val="0"/>
        </w:rPr>
        <w:t>three</w:t>
      </w:r>
      <w:r w:rsidRPr="006F4DE1">
        <w:rPr>
          <w:szCs w:val="24"/>
          <w:b w:val="0"/>
          <w:i w:val="0"/>
          <w:sz w:val="24"/>
          <w:spacing w:val="0"/>
          <w:w w:val="100"/>
          <w:rFonts/>
          <w:caps w:val="0"/>
        </w:rPr>
        <w:t> </w:t>
      </w:r>
      <w:r w:rsidRPr="006F4DE1">
        <w:rPr>
          <w:szCs w:val="24"/>
          <w:b w:val="0"/>
          <w:i w:val="0"/>
          <w:sz w:val="24"/>
          <w:spacing w:val="0"/>
          <w:w w:val="100"/>
          <w:rFonts/>
          <w:caps w:val="0"/>
        </w:rPr>
        <w:t>cycles</w:t>
      </w:r>
      <w:r w:rsidRPr="006F4DE1">
        <w:rPr>
          <w:szCs w:val="24"/>
          <w:b w:val="0"/>
          <w:i w:val="0"/>
          <w:sz w:val="24"/>
          <w:spacing w:val="0"/>
          <w:w w:val="100"/>
          <w:rFonts/>
          <w:caps w:val="0"/>
        </w:rPr>
        <w:t> </w:t>
      </w:r>
      <w:r w:rsidRPr="006F4DE1">
        <w:rPr>
          <w:szCs w:val="24"/>
          <w:b w:val="0"/>
          <w:i w:val="0"/>
          <w:sz w:val="24"/>
          <w:spacing w:val="0"/>
          <w:w w:val="100"/>
          <w:rFonts/>
          <w:caps w:val="0"/>
        </w:rPr>
        <w:t>were</w:t>
      </w:r>
      <w:r w:rsidRPr="006F4DE1">
        <w:rPr>
          <w:szCs w:val="24"/>
          <w:b w:val="0"/>
          <w:i w:val="0"/>
          <w:sz w:val="24"/>
          <w:spacing w:val="0"/>
          <w:w w:val="100"/>
          <w:rFonts/>
          <w:caps w:val="0"/>
        </w:rPr>
        <w:t> </w:t>
      </w:r>
      <w:r w:rsidRPr="006F4DE1">
        <w:rPr>
          <w:szCs w:val="24"/>
          <w:b w:val="0"/>
          <w:i w:val="0"/>
          <w:sz w:val="24"/>
          <w:spacing w:val="0"/>
          <w:w w:val="100"/>
          <w:rFonts/>
          <w:caps w:val="0"/>
        </w:rPr>
        <w:t>characterized</w:t>
      </w:r>
      <w:r w:rsidRPr="006F4DE1">
        <w:rPr>
          <w:szCs w:val="24"/>
          <w:b w:val="0"/>
          <w:i w:val="0"/>
          <w:sz w:val="24"/>
          <w:spacing w:val="0"/>
          <w:w w:val="100"/>
          <w:rFonts/>
          <w:caps w:val="0"/>
        </w:rPr>
        <w:t> </w:t>
      </w:r>
      <w:r w:rsidRPr="006F4DE1">
        <w:rPr>
          <w:szCs w:val="24"/>
          <w:b w:val="0"/>
          <w:i w:val="0"/>
          <w:sz w:val="24"/>
          <w:spacing w:val="0"/>
          <w:w w:val="100"/>
          <w:rFonts/>
          <w:caps w:val="0"/>
        </w:rPr>
        <w:t>by</w:t>
      </w:r>
      <w:r w:rsidRPr="006F4DE1">
        <w:rPr>
          <w:szCs w:val="24"/>
          <w:b w:val="0"/>
          <w:i w:val="0"/>
          <w:sz w:val="24"/>
          <w:spacing w:val="0"/>
          <w:w w:val="100"/>
          <w:rFonts/>
          <w:caps w:val="0"/>
        </w:rPr>
        <w:t> </w:t>
      </w:r>
      <w:r w:rsidRPr="006F4DE1">
        <w:rPr>
          <w:szCs w:val="24"/>
          <w:b w:val="0"/>
          <w:i w:val="0"/>
          <w:sz w:val="24"/>
          <w:spacing w:val="0"/>
          <w:w w:val="100"/>
          <w:rFonts/>
          <w:caps w:val="0"/>
        </w:rPr>
        <w:t>intense</w:t>
      </w:r>
      <w:r w:rsidRPr="006F4DE1">
        <w:rPr>
          <w:szCs w:val="24"/>
          <w:b w:val="0"/>
          <w:i w:val="0"/>
          <w:sz w:val="24"/>
          <w:spacing w:val="0"/>
          <w:w w:val="100"/>
          <w:rFonts/>
          <w:caps w:val="0"/>
        </w:rPr>
        <w:t> </w:t>
      </w:r>
      <w:r w:rsidRPr="006F4DE1">
        <w:rPr>
          <w:szCs w:val="24"/>
          <w:b w:val="0"/>
          <w:i w:val="0"/>
          <w:sz w:val="24"/>
          <w:spacing w:val="0"/>
          <w:w w:val="100"/>
          <w:rFonts/>
          <w:caps w:val="0"/>
        </w:rPr>
        <w:t>deformation</w:t>
      </w:r>
      <w:r w:rsidRPr="006F4DE1">
        <w:rPr>
          <w:szCs w:val="24"/>
          <w:b w:val="0"/>
          <w:i w:val="0"/>
          <w:sz w:val="24"/>
          <w:spacing w:val="0"/>
          <w:w w:val="100"/>
          <w:rFonts/>
          <w:caps w:val="0"/>
        </w:rPr>
        <w:t> </w:t>
      </w:r>
      <w:r w:rsidRPr="006F4DE1">
        <w:rPr>
          <w:szCs w:val="24"/>
          <w:b w:val="0"/>
          <w:i w:val="0"/>
          <w:sz w:val="24"/>
          <w:spacing w:val="0"/>
          <w:w w:val="100"/>
          <w:rFonts/>
          <w:caps w:val="0"/>
        </w:rPr>
        <w:t>and</w:t>
      </w:r>
      <w:r w:rsidRPr="006F4DE1">
        <w:rPr>
          <w:szCs w:val="24"/>
          <w:b w:val="0"/>
          <w:i w:val="0"/>
          <w:sz w:val="24"/>
          <w:spacing w:val="0"/>
          <w:w w:val="100"/>
          <w:rFonts/>
          <w:caps w:val="0"/>
        </w:rPr>
        <w:t> </w:t>
      </w:r>
      <w:r w:rsidRPr="006F4DE1">
        <w:rPr>
          <w:szCs w:val="24"/>
          <w:b w:val="0"/>
          <w:i w:val="0"/>
          <w:sz w:val="24"/>
          <w:spacing w:val="0"/>
          <w:w w:val="100"/>
          <w:rFonts/>
          <w:caps w:val="0"/>
        </w:rPr>
        <w:t>isoclinal</w:t>
      </w:r>
      <w:r w:rsidRPr="006F4DE1">
        <w:rPr>
          <w:szCs w:val="24"/>
          <w:b w:val="0"/>
          <w:i w:val="0"/>
          <w:sz w:val="24"/>
          <w:spacing w:val="0"/>
          <w:w w:val="100"/>
          <w:rFonts/>
          <w:caps w:val="0"/>
        </w:rPr>
        <w:t> </w:t>
      </w:r>
      <w:r w:rsidRPr="006F4DE1">
        <w:rPr>
          <w:szCs w:val="24"/>
          <w:b w:val="0"/>
          <w:i w:val="0"/>
          <w:sz w:val="24"/>
          <w:spacing w:val="0"/>
          <w:w w:val="100"/>
          <w:rFonts/>
          <w:caps w:val="0"/>
        </w:rPr>
        <w:t>folding</w:t>
      </w:r>
      <w:r w:rsidRPr="006F4DE1">
        <w:rPr>
          <w:szCs w:val="24"/>
          <w:b w:val="0"/>
          <w:i w:val="0"/>
          <w:sz w:val="24"/>
          <w:spacing w:val="0"/>
          <w:w w:val="100"/>
          <w:rFonts/>
          <w:caps w:val="0"/>
        </w:rPr>
        <w:t> </w:t>
      </w:r>
      <w:r w:rsidRPr="006F4DE1">
        <w:rPr>
          <w:szCs w:val="24"/>
          <w:b w:val="0"/>
          <w:i w:val="0"/>
          <w:sz w:val="24"/>
          <w:spacing w:val="0"/>
          <w:w w:val="100"/>
          <w:rFonts/>
          <w:caps w:val="0"/>
        </w:rPr>
        <w:t>accompanied</w:t>
      </w:r>
      <w:r w:rsidRPr="006F4DE1">
        <w:rPr>
          <w:szCs w:val="24"/>
          <w:b w:val="0"/>
          <w:i w:val="0"/>
          <w:sz w:val="24"/>
          <w:spacing w:val="0"/>
          <w:w w:val="100"/>
          <w:rFonts/>
          <w:caps w:val="0"/>
        </w:rPr>
        <w:t> </w:t>
      </w:r>
      <w:r w:rsidRPr="006F4DE1">
        <w:rPr>
          <w:szCs w:val="24"/>
          <w:b w:val="0"/>
          <w:i w:val="0"/>
          <w:sz w:val="24"/>
          <w:spacing w:val="0"/>
          <w:w w:val="100"/>
          <w:rFonts/>
          <w:caps w:val="0"/>
        </w:rPr>
        <w:t>by</w:t>
      </w:r>
      <w:r w:rsidRPr="006F4DE1">
        <w:rPr>
          <w:szCs w:val="24"/>
          <w:b w:val="0"/>
          <w:i w:val="0"/>
          <w:sz w:val="24"/>
          <w:spacing w:val="0"/>
          <w:w w:val="100"/>
          <w:rFonts/>
          <w:caps w:val="0"/>
        </w:rPr>
        <w:t> </w:t>
      </w:r>
      <w:r w:rsidRPr="006F4DE1">
        <w:rPr>
          <w:szCs w:val="24"/>
          <w:b w:val="0"/>
          <w:i w:val="0"/>
          <w:sz w:val="24"/>
          <w:spacing w:val="0"/>
          <w:w w:val="100"/>
          <w:rFonts/>
          <w:caps w:val="0"/>
        </w:rPr>
        <w:t>regional</w:t>
      </w:r>
      <w:r w:rsidRPr="006F4DE1">
        <w:rPr>
          <w:szCs w:val="24"/>
          <w:b w:val="0"/>
          <w:i w:val="0"/>
          <w:sz w:val="24"/>
          <w:spacing w:val="0"/>
          <w:w w:val="100"/>
          <w:rFonts/>
          <w:caps w:val="0"/>
        </w:rPr>
        <w:t> </w:t>
      </w:r>
      <w:r w:rsidRPr="006F4DE1">
        <w:rPr>
          <w:szCs w:val="24"/>
          <w:b w:val="0"/>
          <w:i w:val="0"/>
          <w:sz w:val="24"/>
          <w:spacing w:val="0"/>
          <w:w w:val="100"/>
          <w:rFonts/>
          <w:caps w:val="0"/>
        </w:rPr>
        <w:t>metamorphism,</w:t>
      </w:r>
      <w:r w:rsidRPr="006F4DE1">
        <w:rPr>
          <w:szCs w:val="24"/>
          <w:b w:val="0"/>
          <w:i w:val="0"/>
          <w:sz w:val="24"/>
          <w:spacing w:val="0"/>
          <w:w w:val="100"/>
          <w:rFonts/>
          <w:caps w:val="0"/>
        </w:rPr>
        <w:t> </w:t>
      </w:r>
      <w:r w:rsidRPr="006F4DE1">
        <w:rPr>
          <w:szCs w:val="24"/>
          <w:b w:val="0"/>
          <w:i w:val="0"/>
          <w:sz w:val="24"/>
          <w:spacing w:val="0"/>
          <w:w w:val="100"/>
          <w:rFonts/>
          <w:caps w:val="0"/>
        </w:rPr>
        <w:t>which</w:t>
      </w:r>
      <w:r w:rsidRPr="006F4DE1">
        <w:rPr>
          <w:szCs w:val="24"/>
          <w:b w:val="0"/>
          <w:i w:val="0"/>
          <w:sz w:val="24"/>
          <w:spacing w:val="0"/>
          <w:w w:val="100"/>
          <w:rFonts/>
          <w:caps w:val="0"/>
        </w:rPr>
        <w:t> </w:t>
      </w:r>
      <w:r w:rsidRPr="006F4DE1">
        <w:rPr>
          <w:szCs w:val="24"/>
          <w:b w:val="0"/>
          <w:i w:val="0"/>
          <w:sz w:val="24"/>
          <w:spacing w:val="0"/>
          <w:w w:val="100"/>
          <w:rFonts/>
          <w:caps w:val="0"/>
        </w:rPr>
        <w:t>was</w:t>
      </w:r>
      <w:r w:rsidRPr="006F4DE1">
        <w:rPr>
          <w:szCs w:val="24"/>
          <w:b w:val="0"/>
          <w:i w:val="0"/>
          <w:sz w:val="24"/>
          <w:spacing w:val="0"/>
          <w:w w:val="100"/>
          <w:rFonts/>
          <w:caps w:val="0"/>
        </w:rPr>
        <w:t> </w:t>
      </w:r>
      <w:r w:rsidRPr="006F4DE1">
        <w:rPr>
          <w:szCs w:val="24"/>
          <w:b w:val="0"/>
          <w:i w:val="0"/>
          <w:sz w:val="24"/>
          <w:spacing w:val="0"/>
          <w:w w:val="100"/>
          <w:rFonts/>
          <w:caps w:val="0"/>
        </w:rPr>
        <w:t>further</w:t>
      </w:r>
      <w:r w:rsidRPr="006F4DE1">
        <w:rPr>
          <w:szCs w:val="24"/>
          <w:b w:val="0"/>
          <w:i w:val="0"/>
          <w:sz w:val="24"/>
          <w:spacing w:val="0"/>
          <w:w w:val="100"/>
          <w:rFonts/>
          <w:caps w:val="0"/>
        </w:rPr>
        <w:t> </w:t>
      </w:r>
      <w:r w:rsidRPr="006F4DE1">
        <w:rPr>
          <w:szCs w:val="24"/>
          <w:b w:val="0"/>
          <w:i w:val="0"/>
          <w:sz w:val="24"/>
          <w:spacing w:val="0"/>
          <w:w w:val="100"/>
          <w:rFonts/>
          <w:caps w:val="0"/>
        </w:rPr>
        <w:t>followed</w:t>
      </w:r>
      <w:r w:rsidRPr="006F4DE1">
        <w:rPr>
          <w:szCs w:val="24"/>
          <w:b w:val="0"/>
          <w:i w:val="0"/>
          <w:sz w:val="24"/>
          <w:spacing w:val="0"/>
          <w:w w:val="100"/>
          <w:rFonts/>
          <w:caps w:val="0"/>
        </w:rPr>
        <w:t> </w:t>
      </w:r>
      <w:r w:rsidRPr="006F4DE1">
        <w:rPr>
          <w:szCs w:val="24"/>
          <w:b w:val="0"/>
          <w:i w:val="0"/>
          <w:sz w:val="24"/>
          <w:spacing w:val="0"/>
          <w:w w:val="100"/>
          <w:rFonts/>
          <w:caps w:val="0"/>
        </w:rPr>
        <w:t>by</w:t>
      </w:r>
      <w:r w:rsidRPr="006F4DE1">
        <w:rPr>
          <w:szCs w:val="24"/>
          <w:b w:val="0"/>
          <w:i w:val="0"/>
          <w:sz w:val="24"/>
          <w:spacing w:val="0"/>
          <w:w w:val="100"/>
          <w:rFonts/>
          <w:caps w:val="0"/>
        </w:rPr>
        <w:t> </w:t>
      </w:r>
      <w:r w:rsidRPr="006F4DE1">
        <w:rPr>
          <w:szCs w:val="24"/>
          <w:b w:val="0"/>
          <w:i w:val="0"/>
          <w:sz w:val="24"/>
          <w:spacing w:val="0"/>
          <w:w w:val="100"/>
          <w:rFonts/>
          <w:caps w:val="0"/>
        </w:rPr>
        <w:t>extensive</w:t>
      </w:r>
      <w:r w:rsidRPr="006F4DE1">
        <w:rPr>
          <w:szCs w:val="24"/>
          <w:b w:val="0"/>
          <w:i w:val="0"/>
          <w:sz w:val="24"/>
          <w:spacing w:val="0"/>
          <w:w w:val="100"/>
          <w:rFonts/>
          <w:caps w:val="0"/>
        </w:rPr>
        <w:t> </w:t>
      </w:r>
      <w:r w:rsidRPr="006F4DE1">
        <w:rPr>
          <w:szCs w:val="24"/>
          <w:b w:val="0"/>
          <w:i w:val="0"/>
          <w:sz w:val="24"/>
          <w:spacing w:val="0"/>
          <w:w w:val="100"/>
          <w:rFonts/>
          <w:caps w:val="0"/>
        </w:rPr>
        <w:t>migmatization.</w:t>
      </w:r>
      <w:r w:rsidRPr="006F4DE1">
        <w:rPr>
          <w:szCs w:val="24"/>
          <w:b w:val="0"/>
          <w:i w:val="0"/>
          <w:sz w:val="24"/>
          <w:spacing w:val="0"/>
          <w:w w:val="100"/>
          <w:rFonts/>
          <w:caps w:val="0"/>
        </w:rPr>
        <w:t> </w:t>
      </w:r>
      <w:r w:rsidRPr="006F4DE1">
        <w:rPr>
          <w:szCs w:val="24"/>
          <w:b w:val="0"/>
          <w:i w:val="0"/>
          <w:sz w:val="24"/>
          <w:spacing w:val="0"/>
          <w:w w:val="100"/>
          <w:rFonts/>
          <w:caps w:val="0"/>
        </w:rPr>
        <w:t>The</w:t>
      </w:r>
      <w:r w:rsidRPr="006F4DE1">
        <w:rPr>
          <w:szCs w:val="24"/>
          <w:b w:val="0"/>
          <w:i w:val="0"/>
          <w:sz w:val="24"/>
          <w:spacing w:val="0"/>
          <w:w w:val="100"/>
          <w:rFonts/>
          <w:caps w:val="0"/>
        </w:rPr>
        <w:t> </w:t>
      </w:r>
      <w:r w:rsidRPr="006F4DE1">
        <w:rPr>
          <w:szCs w:val="24"/>
          <w:b w:val="0"/>
          <w:i w:val="0"/>
          <w:sz w:val="24"/>
          <w:spacing w:val="0"/>
          <w:w w:val="100"/>
          <w:rFonts/>
          <w:caps w:val="0"/>
        </w:rPr>
        <w:t>Pan-African</w:t>
      </w:r>
      <w:r w:rsidRPr="006F4DE1">
        <w:rPr>
          <w:szCs w:val="24"/>
          <w:b w:val="0"/>
          <w:i w:val="0"/>
          <w:sz w:val="24"/>
          <w:spacing w:val="0"/>
          <w:w w:val="100"/>
          <w:rFonts/>
          <w:caps w:val="0"/>
        </w:rPr>
        <w:t> </w:t>
      </w:r>
      <w:r w:rsidRPr="006F4DE1">
        <w:rPr>
          <w:szCs w:val="24"/>
          <w:b w:val="0"/>
          <w:i w:val="0"/>
          <w:sz w:val="24"/>
          <w:spacing w:val="0"/>
          <w:w w:val="100"/>
          <w:rFonts/>
          <w:caps w:val="0"/>
        </w:rPr>
        <w:t>deformation</w:t>
      </w:r>
      <w:r w:rsidRPr="006F4DE1">
        <w:rPr>
          <w:szCs w:val="24"/>
          <w:b w:val="0"/>
          <w:i w:val="0"/>
          <w:sz w:val="24"/>
          <w:spacing w:val="0"/>
          <w:w w:val="100"/>
          <w:rFonts/>
          <w:caps w:val="0"/>
        </w:rPr>
        <w:t> </w:t>
      </w:r>
      <w:r w:rsidRPr="006F4DE1">
        <w:rPr>
          <w:szCs w:val="24"/>
          <w:b w:val="0"/>
          <w:i w:val="0"/>
          <w:sz w:val="24"/>
          <w:spacing w:val="0"/>
          <w:w w:val="100"/>
          <w:rFonts/>
          <w:caps w:val="0"/>
        </w:rPr>
        <w:t>was</w:t>
      </w:r>
      <w:r w:rsidRPr="006F4DE1">
        <w:rPr>
          <w:szCs w:val="24"/>
          <w:b w:val="0"/>
          <w:i w:val="0"/>
          <w:sz w:val="24"/>
          <w:spacing w:val="0"/>
          <w:w w:val="100"/>
          <w:rFonts/>
          <w:caps w:val="0"/>
        </w:rPr>
        <w:t> </w:t>
      </w:r>
      <w:r w:rsidRPr="006F4DE1">
        <w:rPr>
          <w:szCs w:val="24"/>
          <w:b w:val="0"/>
          <w:i w:val="0"/>
          <w:sz w:val="24"/>
          <w:spacing w:val="0"/>
          <w:w w:val="100"/>
          <w:rFonts/>
          <w:caps w:val="0"/>
        </w:rPr>
        <w:t>accompanied</w:t>
      </w:r>
      <w:r w:rsidRPr="006F4DE1">
        <w:rPr>
          <w:szCs w:val="24"/>
          <w:b w:val="0"/>
          <w:i w:val="0"/>
          <w:sz w:val="24"/>
          <w:spacing w:val="0"/>
          <w:w w:val="100"/>
          <w:rFonts/>
          <w:caps w:val="0"/>
        </w:rPr>
        <w:t> </w:t>
      </w:r>
      <w:r w:rsidRPr="006F4DE1">
        <w:rPr>
          <w:szCs w:val="24"/>
          <w:b w:val="0"/>
          <w:i w:val="0"/>
          <w:sz w:val="24"/>
          <w:spacing w:val="0"/>
          <w:w w:val="100"/>
          <w:rFonts/>
          <w:caps w:val="0"/>
        </w:rPr>
        <w:t>by</w:t>
      </w:r>
      <w:r w:rsidRPr="006F4DE1">
        <w:rPr>
          <w:szCs w:val="24"/>
          <w:b w:val="0"/>
          <w:i w:val="0"/>
          <w:sz w:val="24"/>
          <w:spacing w:val="0"/>
          <w:w w:val="100"/>
          <w:rFonts/>
          <w:caps w:val="0"/>
        </w:rPr>
        <w:t>  </w:t>
      </w:r>
      <w:r w:rsidRPr="006F4DE1">
        <w:rPr>
          <w:szCs w:val="24"/>
          <w:b w:val="0"/>
          <w:i w:val="0"/>
          <w:sz w:val="24"/>
          <w:spacing w:val="0"/>
          <w:w w:val="100"/>
          <w:rFonts/>
          <w:caps w:val="0"/>
        </w:rPr>
        <w:t>regional</w:t>
      </w:r>
      <w:r w:rsidRPr="006F4DE1">
        <w:rPr>
          <w:szCs w:val="24"/>
          <w:b w:val="0"/>
          <w:i w:val="0"/>
          <w:sz w:val="24"/>
          <w:spacing w:val="0"/>
          <w:w w:val="100"/>
          <w:rFonts/>
          <w:caps w:val="0"/>
        </w:rPr>
        <w:t> </w:t>
      </w:r>
      <w:r w:rsidRPr="006F4DE1">
        <w:rPr>
          <w:szCs w:val="24"/>
          <w:b w:val="0"/>
          <w:i w:val="0"/>
          <w:sz w:val="24"/>
          <w:spacing w:val="0"/>
          <w:w w:val="100"/>
          <w:rFonts/>
          <w:caps w:val="0"/>
        </w:rPr>
        <w:t>metamorphism,</w:t>
      </w:r>
      <w:r w:rsidRPr="006F4DE1">
        <w:rPr>
          <w:szCs w:val="24"/>
          <w:b w:val="0"/>
          <w:i w:val="0"/>
          <w:sz w:val="24"/>
          <w:spacing w:val="0"/>
          <w:w w:val="100"/>
          <w:rFonts/>
          <w:caps w:val="0"/>
        </w:rPr>
        <w:t> </w:t>
      </w:r>
      <w:r w:rsidRPr="006F4DE1">
        <w:rPr>
          <w:szCs w:val="24"/>
          <w:b w:val="0"/>
          <w:i w:val="0"/>
          <w:sz w:val="24"/>
          <w:spacing w:val="0"/>
          <w:w w:val="100"/>
          <w:rFonts/>
          <w:caps w:val="0"/>
        </w:rPr>
        <w:t>migmatization</w:t>
      </w:r>
      <w:r w:rsidRPr="006F4DE1">
        <w:rPr>
          <w:szCs w:val="24"/>
          <w:b w:val="0"/>
          <w:i w:val="0"/>
          <w:sz w:val="24"/>
          <w:spacing w:val="0"/>
          <w:w w:val="100"/>
          <w:rFonts/>
          <w:caps w:val="0"/>
        </w:rPr>
        <w:t> </w:t>
      </w:r>
      <w:r w:rsidRPr="006F4DE1">
        <w:rPr>
          <w:szCs w:val="24"/>
          <w:b w:val="0"/>
          <w:i w:val="0"/>
          <w:sz w:val="24"/>
          <w:spacing w:val="0"/>
          <w:w w:val="100"/>
          <w:rFonts/>
          <w:caps w:val="0"/>
        </w:rPr>
        <w:t>and</w:t>
      </w:r>
      <w:r w:rsidRPr="006F4DE1">
        <w:rPr>
          <w:szCs w:val="24"/>
          <w:b w:val="0"/>
          <w:i w:val="0"/>
          <w:sz w:val="24"/>
          <w:spacing w:val="0"/>
          <w:w w:val="100"/>
          <w:rFonts/>
          <w:caps w:val="0"/>
        </w:rPr>
        <w:t> </w:t>
      </w:r>
      <w:r w:rsidRPr="006F4DE1">
        <w:rPr>
          <w:szCs w:val="24"/>
          <w:b w:val="0"/>
          <w:i w:val="0"/>
          <w:sz w:val="24"/>
          <w:spacing w:val="0"/>
          <w:w w:val="100"/>
          <w:rFonts/>
          <w:caps w:val="0"/>
        </w:rPr>
        <w:t>extensive</w:t>
      </w:r>
      <w:r w:rsidRPr="006F4DE1">
        <w:rPr>
          <w:szCs w:val="24"/>
          <w:b w:val="0"/>
          <w:i w:val="0"/>
          <w:sz w:val="24"/>
          <w:spacing w:val="0"/>
          <w:w w:val="100"/>
          <w:rFonts/>
          <w:caps w:val="0"/>
        </w:rPr>
        <w:t> </w:t>
      </w:r>
      <w:r w:rsidRPr="006F4DE1">
        <w:rPr>
          <w:szCs w:val="24"/>
          <w:b w:val="0"/>
          <w:i w:val="0"/>
          <w:sz w:val="24"/>
          <w:spacing w:val="0"/>
          <w:w w:val="100"/>
          <w:rFonts/>
          <w:caps w:val="0"/>
        </w:rPr>
        <w:t>granitization</w:t>
      </w:r>
      <w:r w:rsidRPr="006F4DE1">
        <w:rPr>
          <w:szCs w:val="24"/>
          <w:b w:val="0"/>
          <w:i w:val="0"/>
          <w:sz w:val="24"/>
          <w:spacing w:val="0"/>
          <w:w w:val="100"/>
          <w:rFonts/>
          <w:caps w:val="0"/>
        </w:rPr>
        <w:t> </w:t>
      </w:r>
      <w:r w:rsidRPr="006F4DE1">
        <w:rPr>
          <w:szCs w:val="24"/>
          <w:b w:val="0"/>
          <w:i w:val="0"/>
          <w:sz w:val="24"/>
          <w:spacing w:val="0"/>
          <w:w w:val="100"/>
          <w:rFonts/>
          <w:caps w:val="0"/>
        </w:rPr>
        <w:t>and</w:t>
      </w:r>
      <w:r w:rsidRPr="006F4DE1">
        <w:rPr>
          <w:szCs w:val="24"/>
          <w:b w:val="0"/>
          <w:i w:val="0"/>
          <w:sz w:val="24"/>
          <w:spacing w:val="0"/>
          <w:w w:val="100"/>
          <w:rFonts/>
          <w:caps w:val="0"/>
        </w:rPr>
        <w:t> </w:t>
      </w:r>
      <w:r w:rsidRPr="006F4DE1">
        <w:rPr>
          <w:szCs w:val="24"/>
          <w:b w:val="0"/>
          <w:i w:val="0"/>
          <w:sz w:val="24"/>
          <w:spacing w:val="0"/>
          <w:w w:val="100"/>
          <w:rFonts/>
          <w:caps w:val="0"/>
        </w:rPr>
        <w:t>gneissification</w:t>
      </w:r>
      <w:r w:rsidRPr="006F4DE1">
        <w:rPr>
          <w:szCs w:val="24"/>
          <w:b w:val="0"/>
          <w:i w:val="0"/>
          <w:sz w:val="24"/>
          <w:spacing w:val="0"/>
          <w:w w:val="100"/>
          <w:rFonts/>
          <w:caps w:val="0"/>
        </w:rPr>
        <w:t> </w:t>
      </w:r>
      <w:r w:rsidRPr="006F4DE1">
        <w:rPr>
          <w:szCs w:val="24"/>
          <w:b w:val="0"/>
          <w:i w:val="0"/>
          <w:sz w:val="24"/>
          <w:spacing w:val="0"/>
          <w:w w:val="100"/>
          <w:rFonts/>
          <w:caps w:val="0"/>
        </w:rPr>
        <w:t>which</w:t>
      </w:r>
      <w:r w:rsidRPr="006F4DE1">
        <w:rPr>
          <w:szCs w:val="24"/>
          <w:b w:val="0"/>
          <w:i w:val="0"/>
          <w:sz w:val="24"/>
          <w:spacing w:val="0"/>
          <w:w w:val="100"/>
          <w:rFonts/>
          <w:caps w:val="0"/>
        </w:rPr>
        <w:t> </w:t>
      </w:r>
      <w:r w:rsidRPr="006F4DE1">
        <w:rPr>
          <w:szCs w:val="24"/>
          <w:b w:val="0"/>
          <w:i w:val="0"/>
          <w:sz w:val="24"/>
          <w:spacing w:val="0"/>
          <w:w w:val="100"/>
          <w:rFonts/>
          <w:caps w:val="0"/>
        </w:rPr>
        <w:t>produced</w:t>
      </w:r>
      <w:r w:rsidRPr="006F4DE1">
        <w:rPr>
          <w:szCs w:val="24"/>
          <w:b w:val="0"/>
          <w:i w:val="0"/>
          <w:sz w:val="24"/>
          <w:spacing w:val="0"/>
          <w:w w:val="100"/>
          <w:rFonts/>
          <w:caps w:val="0"/>
        </w:rPr>
        <w:t> </w:t>
      </w:r>
      <w:r w:rsidRPr="006F4DE1">
        <w:rPr>
          <w:szCs w:val="24"/>
          <w:b w:val="0"/>
          <w:i w:val="0"/>
          <w:sz w:val="24"/>
          <w:spacing w:val="0"/>
          <w:w w:val="100"/>
          <w:rFonts/>
          <w:caps w:val="0"/>
        </w:rPr>
        <w:t>syntectonic</w:t>
      </w:r>
      <w:r w:rsidRPr="006F4DE1">
        <w:rPr>
          <w:szCs w:val="24"/>
          <w:b w:val="0"/>
          <w:i w:val="0"/>
          <w:sz w:val="24"/>
          <w:spacing w:val="0"/>
          <w:w w:val="100"/>
          <w:rFonts/>
          <w:caps w:val="0"/>
        </w:rPr>
        <w:t> </w:t>
      </w:r>
      <w:r w:rsidRPr="006F4DE1">
        <w:rPr>
          <w:szCs w:val="24"/>
          <w:b w:val="0"/>
          <w:i w:val="0"/>
          <w:sz w:val="24"/>
          <w:spacing w:val="0"/>
          <w:w w:val="100"/>
          <w:rFonts/>
          <w:caps w:val="0"/>
        </w:rPr>
        <w:t>granites</w:t>
      </w:r>
      <w:r w:rsidRPr="006F4DE1">
        <w:rPr>
          <w:szCs w:val="24"/>
          <w:b w:val="0"/>
          <w:i w:val="0"/>
          <w:sz w:val="24"/>
          <w:spacing w:val="0"/>
          <w:w w:val="100"/>
          <w:rFonts/>
          <w:caps w:val="0"/>
        </w:rPr>
        <w:t> </w:t>
      </w:r>
      <w:r w:rsidRPr="006F4DE1">
        <w:rPr>
          <w:szCs w:val="24"/>
          <w:b w:val="0"/>
          <w:i w:val="0"/>
          <w:sz w:val="24"/>
          <w:spacing w:val="0"/>
          <w:w w:val="100"/>
          <w:rFonts/>
          <w:caps w:val="0"/>
        </w:rPr>
        <w:t>and</w:t>
      </w:r>
      <w:r w:rsidRPr="006F4DE1">
        <w:rPr>
          <w:szCs w:val="24"/>
          <w:b w:val="0"/>
          <w:i w:val="0"/>
          <w:sz w:val="24"/>
          <w:spacing w:val="0"/>
          <w:w w:val="100"/>
          <w:rFonts/>
          <w:caps w:val="0"/>
        </w:rPr>
        <w:t> </w:t>
      </w:r>
      <w:r w:rsidRPr="006F4DE1">
        <w:rPr>
          <w:szCs w:val="24"/>
          <w:b w:val="0"/>
          <w:i w:val="0"/>
          <w:sz w:val="24"/>
          <w:spacing w:val="0"/>
          <w:w w:val="100"/>
          <w:rFonts/>
          <w:caps w:val="0"/>
        </w:rPr>
        <w:t>homogeneous</w:t>
      </w:r>
      <w:r w:rsidRPr="006F4DE1">
        <w:rPr>
          <w:szCs w:val="24"/>
          <w:b w:val="0"/>
          <w:i w:val="0"/>
          <w:sz w:val="24"/>
          <w:spacing w:val="0"/>
          <w:w w:val="100"/>
          <w:rFonts/>
          <w:caps w:val="0"/>
        </w:rPr>
        <w:t> </w:t>
      </w:r>
      <w:r w:rsidRPr="006F4DE1">
        <w:rPr>
          <w:szCs w:val="24"/>
          <w:b w:val="0"/>
          <w:i w:val="0"/>
          <w:sz w:val="24"/>
          <w:spacing w:val="0"/>
          <w:w w:val="100"/>
          <w:rFonts/>
          <w:caps w:val="0"/>
        </w:rPr>
        <w:t>gneisses.</w:t>
      </w:r>
      <w:r w:rsidRPr="006F4DE1">
        <w:rPr>
          <w:szCs w:val="24"/>
          <w:b w:val="0"/>
          <w:i w:val="0"/>
          <w:sz w:val="24"/>
          <w:spacing w:val="0"/>
          <w:w w:val="100"/>
          <w:rFonts/>
          <w:caps w:val="0"/>
        </w:rPr>
        <w:t> </w:t>
      </w:r>
      <w:r w:rsidRPr="006F4DE1">
        <w:rPr>
          <w:szCs w:val="24"/>
          <w:b w:val="0"/>
          <w:i w:val="0"/>
          <w:sz w:val="24"/>
          <w:spacing w:val="0"/>
          <w:w w:val="100"/>
          <w:rFonts/>
          <w:caps w:val="0"/>
        </w:rPr>
        <w:t>(Obaje,</w:t>
      </w:r>
      <w:r w:rsidRPr="006F4DE1">
        <w:rPr>
          <w:szCs w:val="24"/>
          <w:b w:val="0"/>
          <w:i w:val="0"/>
          <w:sz w:val="24"/>
          <w:spacing w:val="0"/>
          <w:w w:val="100"/>
          <w:rFonts/>
          <w:caps w:val="0"/>
        </w:rPr>
        <w:t> </w:t>
      </w:r>
      <w:r w:rsidRPr="006F4DE1">
        <w:rPr>
          <w:szCs w:val="24"/>
          <w:b w:val="0"/>
          <w:i w:val="0"/>
          <w:sz w:val="24"/>
          <w:spacing w:val="0"/>
          <w:w w:val="100"/>
          <w:rFonts/>
          <w:caps w:val="0"/>
        </w:rPr>
        <w:t>2009).</w:t>
      </w:r>
    </w:p>
    <w:p w14:paraId="09AE3A95" w14:textId="77777777" w:rsidR="00570715" w:rsidRPr="006F4DE1" w:rsidRDefault="00570715" w:rsidP="006F4DE1">
      <w:pPr>
        <w:jc w:val="both"/>
        <w:spacing w:before="0" w:beforeAutospacing="0" w:after="0" w:afterAutospacing="0" w:lineRule="auto" w:line="360"/>
        <w:rPr>
          <w:szCs w:val="24"/>
          <w:b w:val="0"/>
          <w:i w:val="0"/>
          <w:sz w:val="24"/>
          <w:spacing w:val="0"/>
          <w:w w:val="100"/>
          <w:rFonts/>
          <w:caps w:val="0"/>
        </w:rPr>
        <w:snapToGrid w:val="0"/>
        <w:textAlignment w:val="baseline"/>
      </w:pPr>
      <w:r w:rsidRPr="006F4DE1">
        <w:rPr>
          <w:szCs w:val="24"/>
          <w:b w:val="0"/>
          <w:i w:val="0"/>
          <w:sz w:val="24"/>
          <w:spacing w:val="0"/>
          <w:w w:val="100"/>
          <w:rFonts/>
          <w:caps w:val="0"/>
        </w:rPr>
        <w:t>The</w:t>
      </w:r>
      <w:r w:rsidRPr="006F4DE1">
        <w:rPr>
          <w:szCs w:val="24"/>
          <w:b w:val="0"/>
          <w:i w:val="0"/>
          <w:sz w:val="24"/>
          <w:spacing w:val="0"/>
          <w:w w:val="100"/>
          <w:rFonts/>
          <w:caps w:val="0"/>
        </w:rPr>
        <w:t> </w:t>
      </w:r>
      <w:r w:rsidRPr="006F4DE1">
        <w:rPr>
          <w:szCs w:val="24"/>
          <w:b w:val="0"/>
          <w:i w:val="0"/>
          <w:sz w:val="24"/>
          <w:spacing w:val="0"/>
          <w:w w:val="100"/>
          <w:rFonts/>
          <w:caps w:val="0"/>
        </w:rPr>
        <w:t>rocks</w:t>
      </w:r>
      <w:r w:rsidRPr="006F4DE1">
        <w:rPr>
          <w:szCs w:val="24"/>
          <w:b w:val="0"/>
          <w:i w:val="0"/>
          <w:sz w:val="24"/>
          <w:spacing w:val="0"/>
          <w:w w:val="100"/>
          <w:rFonts/>
          <w:caps w:val="0"/>
        </w:rPr>
        <w:t> </w:t>
      </w:r>
      <w:r w:rsidRPr="006F4DE1">
        <w:rPr>
          <w:szCs w:val="24"/>
          <w:b w:val="0"/>
          <w:i w:val="0"/>
          <w:sz w:val="24"/>
          <w:spacing w:val="0"/>
          <w:w w:val="100"/>
          <w:rFonts/>
          <w:caps w:val="0"/>
        </w:rPr>
        <w:t>of</w:t>
      </w:r>
      <w:r w:rsidRPr="006F4DE1">
        <w:rPr>
          <w:szCs w:val="24"/>
          <w:b w:val="0"/>
          <w:i w:val="0"/>
          <w:sz w:val="24"/>
          <w:spacing w:val="0"/>
          <w:w w:val="100"/>
          <w:rFonts/>
          <w:caps w:val="0"/>
        </w:rPr>
        <w:t> </w:t>
      </w:r>
      <w:r w:rsidRPr="006F4DE1">
        <w:rPr>
          <w:szCs w:val="24"/>
          <w:b w:val="0"/>
          <w:i w:val="0"/>
          <w:sz w:val="24"/>
          <w:spacing w:val="0"/>
          <w:w w:val="100"/>
          <w:rFonts/>
          <w:caps w:val="0"/>
        </w:rPr>
        <w:t>the</w:t>
      </w:r>
      <w:r w:rsidRPr="006F4DE1">
        <w:rPr>
          <w:szCs w:val="24"/>
          <w:b w:val="0"/>
          <w:i w:val="0"/>
          <w:sz w:val="24"/>
          <w:spacing w:val="0"/>
          <w:w w:val="100"/>
          <w:rFonts/>
          <w:caps w:val="0"/>
        </w:rPr>
        <w:t> </w:t>
      </w:r>
      <w:r w:rsidRPr="006F4DE1">
        <w:rPr>
          <w:szCs w:val="24"/>
          <w:b w:val="0"/>
          <w:i w:val="0"/>
          <w:sz w:val="24"/>
          <w:spacing w:val="0"/>
          <w:w w:val="100"/>
          <w:rFonts/>
          <w:caps w:val="0"/>
        </w:rPr>
        <w:t>basement</w:t>
      </w:r>
      <w:r w:rsidRPr="006F4DE1">
        <w:rPr>
          <w:szCs w:val="24"/>
          <w:b w:val="0"/>
          <w:i w:val="0"/>
          <w:sz w:val="24"/>
          <w:spacing w:val="0"/>
          <w:w w:val="100"/>
          <w:rFonts/>
          <w:caps w:val="0"/>
        </w:rPr>
        <w:t> </w:t>
      </w:r>
      <w:r w:rsidRPr="006F4DE1">
        <w:rPr>
          <w:szCs w:val="24"/>
          <w:b w:val="0"/>
          <w:i w:val="0"/>
          <w:sz w:val="24"/>
          <w:spacing w:val="0"/>
          <w:w w:val="100"/>
          <w:rFonts/>
          <w:caps w:val="0"/>
        </w:rPr>
        <w:t>complex</w:t>
      </w:r>
      <w:r w:rsidRPr="006F4DE1">
        <w:rPr>
          <w:szCs w:val="24"/>
          <w:b w:val="0"/>
          <w:i w:val="0"/>
          <w:sz w:val="24"/>
          <w:spacing w:val="0"/>
          <w:w w:val="100"/>
          <w:rFonts/>
          <w:caps w:val="0"/>
        </w:rPr>
        <w:t> </w:t>
      </w:r>
      <w:r w:rsidRPr="006F4DE1">
        <w:rPr>
          <w:szCs w:val="24"/>
          <w:b w:val="0"/>
          <w:i w:val="0"/>
          <w:sz w:val="24"/>
          <w:spacing w:val="0"/>
          <w:w w:val="100"/>
          <w:rFonts/>
          <w:caps w:val="0"/>
        </w:rPr>
        <w:t>are</w:t>
      </w:r>
      <w:r w:rsidRPr="006F4DE1">
        <w:rPr>
          <w:szCs w:val="24"/>
          <w:b w:val="0"/>
          <w:i w:val="0"/>
          <w:sz w:val="24"/>
          <w:spacing w:val="0"/>
          <w:w w:val="100"/>
          <w:rFonts/>
          <w:caps w:val="0"/>
        </w:rPr>
        <w:t> </w:t>
      </w:r>
      <w:r w:rsidRPr="006F4DE1">
        <w:rPr>
          <w:szCs w:val="24"/>
          <w:b w:val="0"/>
          <w:i w:val="0"/>
          <w:sz w:val="24"/>
          <w:spacing w:val="0"/>
          <w:w w:val="100"/>
          <w:rFonts/>
          <w:caps w:val="0"/>
        </w:rPr>
        <w:t>generally</w:t>
      </w:r>
      <w:r w:rsidRPr="006F4DE1">
        <w:rPr>
          <w:szCs w:val="24"/>
          <w:b w:val="0"/>
          <w:i w:val="0"/>
          <w:sz w:val="24"/>
          <w:spacing w:val="0"/>
          <w:w w:val="100"/>
          <w:rFonts/>
          <w:caps w:val="0"/>
        </w:rPr>
        <w:t> </w:t>
      </w:r>
      <w:r w:rsidRPr="006F4DE1">
        <w:rPr>
          <w:szCs w:val="24"/>
          <w:b w:val="0"/>
          <w:i w:val="0"/>
          <w:sz w:val="24"/>
          <w:spacing w:val="0"/>
          <w:w w:val="100"/>
          <w:rFonts/>
          <w:caps w:val="0"/>
        </w:rPr>
        <w:t>divided</w:t>
      </w:r>
      <w:r w:rsidRPr="006F4DE1">
        <w:rPr>
          <w:szCs w:val="24"/>
          <w:b w:val="0"/>
          <w:i w:val="0"/>
          <w:sz w:val="24"/>
          <w:spacing w:val="0"/>
          <w:w w:val="100"/>
          <w:rFonts/>
          <w:caps w:val="0"/>
        </w:rPr>
        <w:t> </w:t>
      </w:r>
      <w:r w:rsidRPr="006F4DE1">
        <w:rPr>
          <w:szCs w:val="24"/>
          <w:b w:val="0"/>
          <w:i w:val="0"/>
          <w:sz w:val="24"/>
          <w:spacing w:val="0"/>
          <w:w w:val="100"/>
          <w:rFonts/>
          <w:caps w:val="0"/>
        </w:rPr>
        <w:t>into</w:t>
      </w:r>
      <w:r w:rsidRPr="006F4DE1">
        <w:rPr>
          <w:szCs w:val="24"/>
          <w:b w:val="0"/>
          <w:i w:val="0"/>
          <w:sz w:val="24"/>
          <w:spacing w:val="0"/>
          <w:w w:val="100"/>
          <w:rFonts/>
          <w:caps w:val="0"/>
        </w:rPr>
        <w:t> </w:t>
      </w:r>
      <w:r w:rsidRPr="006F4DE1">
        <w:rPr>
          <w:szCs w:val="24"/>
          <w:b w:val="0"/>
          <w:i w:val="0"/>
          <w:sz w:val="24"/>
          <w:spacing w:val="0"/>
          <w:w w:val="100"/>
          <w:rFonts/>
          <w:caps w:val="0"/>
        </w:rPr>
        <w:t>three</w:t>
      </w:r>
      <w:r w:rsidRPr="006F4DE1">
        <w:rPr>
          <w:szCs w:val="24"/>
          <w:b w:val="0"/>
          <w:i w:val="0"/>
          <w:sz w:val="24"/>
          <w:spacing w:val="0"/>
          <w:w w:val="100"/>
          <w:rFonts/>
          <w:caps w:val="0"/>
        </w:rPr>
        <w:t> </w:t>
      </w:r>
      <w:r w:rsidRPr="006F4DE1">
        <w:rPr>
          <w:szCs w:val="24"/>
          <w:b w:val="0"/>
          <w:i w:val="0"/>
          <w:sz w:val="24"/>
          <w:spacing w:val="0"/>
          <w:w w:val="100"/>
          <w:rFonts/>
          <w:caps w:val="0"/>
        </w:rPr>
        <w:t>units</w:t>
      </w:r>
      <w:r w:rsidRPr="006F4DE1">
        <w:rPr>
          <w:szCs w:val="24"/>
          <w:b w:val="0"/>
          <w:i w:val="0"/>
          <w:sz w:val="24"/>
          <w:spacing w:val="0"/>
          <w:w w:val="100"/>
          <w:rFonts/>
          <w:caps w:val="0"/>
        </w:rPr>
        <w:t> </w:t>
      </w:r>
      <w:r w:rsidRPr="006F4DE1">
        <w:rPr>
          <w:szCs w:val="24"/>
          <w:b w:val="0"/>
          <w:i w:val="0"/>
          <w:sz w:val="24"/>
          <w:spacing w:val="0"/>
          <w:w w:val="100"/>
          <w:rFonts/>
          <w:caps w:val="0"/>
        </w:rPr>
        <w:t>namely;</w:t>
      </w:r>
    </w:p>
    <w:p w14:paraId="7C0A18ED" w14:textId="77777777" w:rsidR="00570715" w:rsidRPr="006F4DE1" w:rsidRDefault="00570715" w:rsidP="006F4DE1">
      <w:pPr>
        <w:jc w:val="both"/>
        <w:numPr>
          <w:ilvl w:val="0"/>
          <w:numId w:val="14"/>
        </w:numPr>
        <w:spacing w:before="0" w:beforeAutospacing="0" w:after="0" w:afterAutospacing="0" w:lineRule="auto" w:line="360"/>
        <w:rPr>
          <w:szCs w:val="24"/>
          <w:b w:val="0"/>
          <w:i w:val="0"/>
          <w:sz w:val="24"/>
          <w:spacing w:val="0"/>
          <w:w w:val="100"/>
          <w:rFonts/>
          <w:caps w:val="0"/>
        </w:rPr>
        <w:snapToGrid w:val="0"/>
        <w:textAlignment w:val="baseline"/>
      </w:pPr>
      <w:r w:rsidRPr="006F4DE1">
        <w:rPr>
          <w:szCs w:val="24"/>
          <w:b w:val="0"/>
          <w:i w:val="0"/>
          <w:sz w:val="24"/>
          <w:spacing w:val="0"/>
          <w:w w:val="100"/>
          <w:rFonts/>
          <w:caps w:val="0"/>
        </w:rPr>
        <w:t>The</w:t>
      </w:r>
      <w:r w:rsidRPr="006F4DE1">
        <w:rPr>
          <w:szCs w:val="24"/>
          <w:b w:val="0"/>
          <w:i w:val="0"/>
          <w:sz w:val="24"/>
          <w:spacing w:val="0"/>
          <w:w w:val="100"/>
          <w:rFonts/>
          <w:caps w:val="0"/>
        </w:rPr>
        <w:t> </w:t>
      </w:r>
      <w:r w:rsidRPr="006F4DE1">
        <w:rPr>
          <w:szCs w:val="24"/>
          <w:b w:val="0"/>
          <w:i w:val="0"/>
          <w:sz w:val="24"/>
          <w:spacing w:val="0"/>
          <w:w w:val="100"/>
          <w:rFonts/>
          <w:caps w:val="0"/>
        </w:rPr>
        <w:t>Migmatite-Gneiss</w:t>
      </w:r>
      <w:r w:rsidRPr="006F4DE1">
        <w:rPr>
          <w:szCs w:val="24"/>
          <w:b w:val="0"/>
          <w:i w:val="0"/>
          <w:sz w:val="24"/>
          <w:spacing w:val="0"/>
          <w:w w:val="100"/>
          <w:rFonts/>
          <w:caps w:val="0"/>
        </w:rPr>
        <w:t> </w:t>
      </w:r>
      <w:r w:rsidRPr="006F4DE1">
        <w:rPr>
          <w:szCs w:val="24"/>
          <w:b w:val="0"/>
          <w:i w:val="0"/>
          <w:sz w:val="24"/>
          <w:spacing w:val="0"/>
          <w:w w:val="100"/>
          <w:rFonts/>
          <w:caps w:val="0"/>
        </w:rPr>
        <w:t>complex</w:t>
      </w:r>
    </w:p>
    <w:p w14:paraId="2A6B4225" w14:textId="77777777" w:rsidR="00570715" w:rsidRPr="006F4DE1" w:rsidRDefault="00570715" w:rsidP="006F4DE1">
      <w:pPr>
        <w:jc w:val="both"/>
        <w:numPr>
          <w:ilvl w:val="0"/>
          <w:numId w:val="14"/>
        </w:numPr>
        <w:spacing w:before="0" w:beforeAutospacing="0" w:after="0" w:afterAutospacing="0" w:lineRule="auto" w:line="360"/>
        <w:rPr>
          <w:szCs w:val="24"/>
          <w:b w:val="0"/>
          <w:i w:val="0"/>
          <w:sz w:val="24"/>
          <w:spacing w:val="0"/>
          <w:w w:val="100"/>
          <w:rFonts/>
          <w:caps w:val="0"/>
        </w:rPr>
        <w:snapToGrid w:val="0"/>
        <w:textAlignment w:val="baseline"/>
      </w:pPr>
      <w:r w:rsidRPr="006F4DE1">
        <w:rPr>
          <w:szCs w:val="24"/>
          <w:b w:val="0"/>
          <w:i w:val="0"/>
          <w:sz w:val="24"/>
          <w:spacing w:val="0"/>
          <w:w w:val="100"/>
          <w:rFonts/>
          <w:caps w:val="0"/>
        </w:rPr>
        <w:t>The</w:t>
      </w:r>
      <w:r w:rsidRPr="006F4DE1">
        <w:rPr>
          <w:szCs w:val="24"/>
          <w:b w:val="0"/>
          <w:i w:val="0"/>
          <w:sz w:val="24"/>
          <w:spacing w:val="0"/>
          <w:w w:val="100"/>
          <w:rFonts/>
          <w:caps w:val="0"/>
        </w:rPr>
        <w:t> </w:t>
      </w:r>
      <w:r w:rsidRPr="006F4DE1">
        <w:rPr>
          <w:szCs w:val="24"/>
          <w:b w:val="0"/>
          <w:i w:val="0"/>
          <w:sz w:val="24"/>
          <w:spacing w:val="0"/>
          <w:w w:val="100"/>
          <w:rFonts/>
          <w:caps w:val="0"/>
        </w:rPr>
        <w:t>Schist</w:t>
      </w:r>
      <w:r w:rsidRPr="006F4DE1">
        <w:rPr>
          <w:szCs w:val="24"/>
          <w:b w:val="0"/>
          <w:i w:val="0"/>
          <w:sz w:val="24"/>
          <w:spacing w:val="0"/>
          <w:w w:val="100"/>
          <w:rFonts/>
          <w:caps w:val="0"/>
        </w:rPr>
        <w:t> </w:t>
      </w:r>
      <w:r w:rsidRPr="006F4DE1">
        <w:rPr>
          <w:szCs w:val="24"/>
          <w:b w:val="0"/>
          <w:i w:val="0"/>
          <w:sz w:val="24"/>
          <w:spacing w:val="0"/>
          <w:w w:val="100"/>
          <w:rFonts/>
          <w:caps w:val="0"/>
        </w:rPr>
        <w:t>belts</w:t>
      </w:r>
      <w:r w:rsidRPr="006F4DE1">
        <w:rPr>
          <w:szCs w:val="24"/>
          <w:b w:val="0"/>
          <w:i w:val="0"/>
          <w:sz w:val="24"/>
          <w:spacing w:val="0"/>
          <w:w w:val="100"/>
          <w:rFonts/>
          <w:caps w:val="0"/>
        </w:rPr>
        <w:t> </w:t>
      </w:r>
      <w:r w:rsidRPr="006F4DE1">
        <w:rPr>
          <w:szCs w:val="24"/>
          <w:b w:val="0"/>
          <w:i w:val="0"/>
          <w:sz w:val="24"/>
          <w:spacing w:val="0"/>
          <w:w w:val="100"/>
          <w:rFonts/>
          <w:caps w:val="0"/>
        </w:rPr>
        <w:t>or</w:t>
      </w:r>
      <w:r w:rsidRPr="006F4DE1">
        <w:rPr>
          <w:szCs w:val="24"/>
          <w:b w:val="0"/>
          <w:i w:val="0"/>
          <w:sz w:val="24"/>
          <w:spacing w:val="0"/>
          <w:w w:val="100"/>
          <w:rFonts/>
          <w:caps w:val="0"/>
        </w:rPr>
        <w:t> </w:t>
      </w:r>
      <w:r w:rsidRPr="006F4DE1">
        <w:rPr>
          <w:szCs w:val="24"/>
          <w:b w:val="0"/>
          <w:i w:val="0"/>
          <w:sz w:val="24"/>
          <w:spacing w:val="0"/>
          <w:w w:val="100"/>
          <w:rFonts/>
          <w:caps w:val="0"/>
        </w:rPr>
        <w:t>Metasediments</w:t>
      </w:r>
    </w:p>
    <w:p w14:paraId="6FD55DA1" w14:textId="77777777" w:rsidR="00570715" w:rsidRPr="006F4DE1" w:rsidRDefault="00570715" w:rsidP="006F4DE1">
      <w:pPr>
        <w:jc w:val="both"/>
        <w:numPr>
          <w:ilvl w:val="0"/>
          <w:numId w:val="14"/>
        </w:numPr>
        <w:spacing w:before="0" w:beforeAutospacing="0" w:after="0" w:afterAutospacing="0" w:lineRule="auto" w:line="360"/>
        <w:rPr>
          <w:szCs w:val="24"/>
          <w:b w:val="0"/>
          <w:i w:val="0"/>
          <w:sz w:val="24"/>
          <w:spacing w:val="0"/>
          <w:w w:val="100"/>
          <w:rFonts/>
          <w:caps w:val="0"/>
        </w:rPr>
        <w:snapToGrid w:val="0"/>
        <w:textAlignment w:val="baseline"/>
      </w:pPr>
      <w:r w:rsidRPr="006F4DE1">
        <w:rPr>
          <w:szCs w:val="24"/>
          <w:b w:val="0"/>
          <w:i w:val="0"/>
          <w:sz w:val="24"/>
          <w:spacing w:val="0"/>
          <w:w w:val="100"/>
          <w:rFonts/>
          <w:caps w:val="0"/>
        </w:rPr>
        <w:t>The</w:t>
      </w:r>
      <w:r w:rsidRPr="006F4DE1">
        <w:rPr>
          <w:szCs w:val="24"/>
          <w:b w:val="0"/>
          <w:i w:val="0"/>
          <w:sz w:val="24"/>
          <w:spacing w:val="0"/>
          <w:w w:val="100"/>
          <w:rFonts/>
          <w:caps w:val="0"/>
        </w:rPr>
        <w:t> </w:t>
      </w:r>
      <w:r w:rsidRPr="006F4DE1">
        <w:rPr>
          <w:szCs w:val="24"/>
          <w:b w:val="0"/>
          <w:i w:val="0"/>
          <w:sz w:val="24"/>
          <w:spacing w:val="0"/>
          <w:w w:val="100"/>
          <w:rFonts/>
          <w:caps w:val="0"/>
        </w:rPr>
        <w:t>Older</w:t>
      </w:r>
      <w:r w:rsidRPr="006F4DE1">
        <w:rPr>
          <w:szCs w:val="24"/>
          <w:b w:val="0"/>
          <w:i w:val="0"/>
          <w:sz w:val="24"/>
          <w:spacing w:val="0"/>
          <w:w w:val="100"/>
          <w:rFonts/>
          <w:caps w:val="0"/>
        </w:rPr>
        <w:t> </w:t>
      </w:r>
      <w:r w:rsidRPr="006F4DE1">
        <w:rPr>
          <w:szCs w:val="24"/>
          <w:b w:val="0"/>
          <w:i w:val="0"/>
          <w:sz w:val="24"/>
          <w:spacing w:val="0"/>
          <w:w w:val="100"/>
          <w:rFonts/>
          <w:caps w:val="0"/>
        </w:rPr>
        <w:t>Granites</w:t>
      </w:r>
    </w:p>
    <w:p w14:paraId="6775E1AC" w14:textId="77777777" w:rsidR="00570715" w:rsidRPr="006F4DE1" w:rsidRDefault="00570715" w:rsidP="006F4DE1">
      <w:pPr>
        <w:jc w:val="both"/>
        <w:spacing w:before="0" w:beforeAutospacing="0" w:after="0" w:afterAutospacing="0" w:lineRule="auto" w:line="360"/>
        <w:rPr>
          <w:szCs w:val="24"/>
          <w:b w:val="0"/>
          <w:i w:val="0"/>
          <w:sz w:val="24"/>
          <w:spacing w:val="0"/>
          <w:w w:val="100"/>
          <w:rFonts/>
          <w:caps w:val="0"/>
        </w:rPr>
        <w:snapToGrid w:val="0"/>
        <w:ind w:left="1800"/>
        <w:textAlignment w:val="baseline"/>
      </w:pPr>
      <w:r>
        <w:rPr>
          <w:b w:val="0"/>
          <w:i w:val="0"/>
          <w:sz w:val="24"/>
          <w:spacing w:val="0"/>
          <w:w w:val="100"/>
          <w:rFonts/>
          <w:caps w:val="0"/>
        </w:rPr>
        <w:t/>
      </w:r>
    </w:p>
    <w:p w14:paraId="563C111C" w14:textId="77777777" w:rsidR="00CC72F9" w:rsidRDefault="00CC72F9" w:rsidP="006F4DE1">
      <w:pPr>
        <w:jc w:val="both"/>
        <w:spacing w:before="0" w:beforeAutospacing="0" w:after="0" w:afterAutospacing="0" w:lineRule="auto" w:line="360"/>
        <w:rPr>
          <w:szCs w:val="24"/>
          <w:b w:val="1"/>
          <w:i w:val="0"/>
          <w:sz w:val="24"/>
          <w:spacing w:val="0"/>
          <w:w w:val="100"/>
          <w:rFonts/>
          <w:caps w:val="0"/>
        </w:rPr>
        <w:snapToGrid w:val="0"/>
        <w:textAlignment w:val="baseline"/>
      </w:pPr>
      <w:r>
        <w:rPr>
          <w:b w:val="1"/>
          <w:i w:val="0"/>
          <w:sz w:val="24"/>
          <w:spacing w:val="0"/>
          <w:w w:val="100"/>
          <w:rFonts/>
          <w:caps w:val="0"/>
        </w:rPr>
        <w:t/>
      </w:r>
    </w:p>
    <w:p w14:paraId="305F6AD0" w14:textId="0A5ABE1D" w:rsidR="00570715" w:rsidRPr="006F4DE1" w:rsidRDefault="00570715" w:rsidP="006F4DE1">
      <w:pPr>
        <w:jc w:val="both"/>
        <w:spacing w:before="0" w:beforeAutospacing="0" w:after="0" w:afterAutospacing="0" w:lineRule="auto" w:line="360"/>
        <w:rPr>
          <w:szCs w:val="24"/>
          <w:b w:val="1"/>
          <w:i w:val="0"/>
          <w:sz w:val="24"/>
          <w:spacing w:val="0"/>
          <w:w w:val="100"/>
          <w:rFonts/>
          <w:caps w:val="0"/>
        </w:rPr>
        <w:snapToGrid w:val="0"/>
        <w:textAlignment w:val="baseline"/>
      </w:pPr>
      <w:r w:rsidRPr="006F4DE1">
        <w:rPr>
          <w:szCs w:val="24"/>
          <w:b w:val="1"/>
          <w:i w:val="0"/>
          <w:sz w:val="24"/>
          <w:spacing w:val="0"/>
          <w:w w:val="100"/>
          <w:rFonts/>
          <w:caps w:val="0"/>
        </w:rPr>
        <w:t>i.</w:t>
      </w:r>
      <w:r w:rsidRPr="006F4DE1">
        <w:rPr>
          <w:szCs w:val="24"/>
          <w:b w:val="1"/>
          <w:i w:val="0"/>
          <w:sz w:val="24"/>
          <w:spacing w:val="0"/>
          <w:w w:val="100"/>
          <w:rFonts/>
          <w:caps w:val="0"/>
        </w:rPr>
        <w:tab/>
      </w:r>
      <w:r w:rsidRPr="006F4DE1">
        <w:rPr>
          <w:szCs w:val="24"/>
          <w:b w:val="1"/>
          <w:i w:val="0"/>
          <w:sz w:val="24"/>
          <w:spacing w:val="0"/>
          <w:w w:val="100"/>
          <w:rFonts/>
          <w:caps w:val="0"/>
        </w:rPr>
        <w:t>The</w:t>
      </w:r>
      <w:r w:rsidRPr="006F4DE1">
        <w:rPr>
          <w:szCs w:val="24"/>
          <w:b w:val="1"/>
          <w:i w:val="0"/>
          <w:sz w:val="24"/>
          <w:spacing w:val="0"/>
          <w:w w:val="100"/>
          <w:rFonts/>
          <w:caps w:val="0"/>
        </w:rPr>
        <w:t> </w:t>
      </w:r>
      <w:r w:rsidRPr="006F4DE1">
        <w:rPr>
          <w:szCs w:val="24"/>
          <w:b w:val="1"/>
          <w:i w:val="0"/>
          <w:sz w:val="24"/>
          <w:spacing w:val="0"/>
          <w:w w:val="100"/>
          <w:rFonts/>
          <w:caps w:val="0"/>
        </w:rPr>
        <w:t>Migmatite-Gneiss</w:t>
      </w:r>
      <w:r w:rsidRPr="006F4DE1">
        <w:rPr>
          <w:szCs w:val="24"/>
          <w:b w:val="1"/>
          <w:i w:val="0"/>
          <w:sz w:val="24"/>
          <w:spacing w:val="0"/>
          <w:w w:val="100"/>
          <w:rFonts/>
          <w:caps w:val="0"/>
        </w:rPr>
        <w:t> </w:t>
      </w:r>
      <w:r w:rsidRPr="006F4DE1">
        <w:rPr>
          <w:szCs w:val="24"/>
          <w:b w:val="1"/>
          <w:i w:val="0"/>
          <w:sz w:val="24"/>
          <w:spacing w:val="0"/>
          <w:w w:val="100"/>
          <w:rFonts/>
          <w:caps w:val="0"/>
        </w:rPr>
        <w:t>Complex</w:t>
      </w:r>
    </w:p>
    <w:p w14:paraId="5791738B" w14:textId="77777777" w:rsidR="00570715" w:rsidRPr="006F4DE1" w:rsidRDefault="00570715" w:rsidP="006F4DE1">
      <w:pPr>
        <w:jc w:val="both"/>
        <w:spacing w:before="0" w:beforeAutospacing="0" w:after="0" w:afterAutospacing="0" w:lineRule="auto" w:line="360"/>
        <w:rPr>
          <w:szCs w:val="24"/>
          <w:b w:val="0"/>
          <w:i w:val="0"/>
          <w:sz w:val="24"/>
          <w:spacing w:val="0"/>
          <w:w w:val="100"/>
          <w:rFonts/>
          <w:caps w:val="0"/>
        </w:rPr>
        <w:snapToGrid w:val="0"/>
        <w:textAlignment w:val="baseline"/>
      </w:pPr>
      <w:r w:rsidRPr="006F4DE1">
        <w:rPr>
          <w:szCs w:val="24"/>
          <w:b w:val="0"/>
          <w:i w:val="0"/>
          <w:sz w:val="24"/>
          <w:spacing w:val="0"/>
          <w:w w:val="100"/>
          <w:rFonts/>
          <w:caps w:val="0"/>
        </w:rPr>
        <w:t>The</w:t>
      </w:r>
      <w:r w:rsidRPr="006F4DE1">
        <w:rPr>
          <w:szCs w:val="24"/>
          <w:b w:val="0"/>
          <w:i w:val="0"/>
          <w:sz w:val="24"/>
          <w:spacing w:val="0"/>
          <w:w w:val="100"/>
          <w:rFonts/>
          <w:caps w:val="0"/>
        </w:rPr>
        <w:t> </w:t>
      </w:r>
      <w:r w:rsidRPr="006F4DE1">
        <w:rPr>
          <w:szCs w:val="24"/>
          <w:b w:val="0"/>
          <w:i w:val="0"/>
          <w:sz w:val="24"/>
          <w:spacing w:val="0"/>
          <w:w w:val="100"/>
          <w:rFonts/>
          <w:caps w:val="0"/>
        </w:rPr>
        <w:t>Migmatite-Gneiss</w:t>
      </w:r>
      <w:r w:rsidRPr="006F4DE1">
        <w:rPr>
          <w:szCs w:val="24"/>
          <w:b w:val="0"/>
          <w:i w:val="0"/>
          <w:sz w:val="24"/>
          <w:spacing w:val="0"/>
          <w:w w:val="100"/>
          <w:rFonts/>
          <w:caps w:val="0"/>
        </w:rPr>
        <w:t> </w:t>
      </w:r>
      <w:r w:rsidRPr="006F4DE1">
        <w:rPr>
          <w:szCs w:val="24"/>
          <w:b w:val="0"/>
          <w:i w:val="0"/>
          <w:sz w:val="24"/>
          <w:spacing w:val="0"/>
          <w:w w:val="100"/>
          <w:rFonts/>
          <w:caps w:val="0"/>
        </w:rPr>
        <w:t>Complex</w:t>
      </w:r>
      <w:r w:rsidRPr="006F4DE1">
        <w:rPr>
          <w:szCs w:val="24"/>
          <w:b w:val="0"/>
          <w:i w:val="0"/>
          <w:sz w:val="24"/>
          <w:spacing w:val="0"/>
          <w:w w:val="100"/>
          <w:rFonts/>
          <w:caps w:val="0"/>
        </w:rPr>
        <w:t> </w:t>
      </w:r>
      <w:r w:rsidRPr="006F4DE1">
        <w:rPr>
          <w:szCs w:val="24"/>
          <w:b w:val="0"/>
          <w:i w:val="0"/>
          <w:sz w:val="24"/>
          <w:spacing w:val="0"/>
          <w:w w:val="100"/>
          <w:rFonts/>
          <w:caps w:val="0"/>
        </w:rPr>
        <w:t>is</w:t>
      </w:r>
      <w:r w:rsidRPr="006F4DE1">
        <w:rPr>
          <w:szCs w:val="24"/>
          <w:b w:val="0"/>
          <w:i w:val="0"/>
          <w:sz w:val="24"/>
          <w:spacing w:val="0"/>
          <w:w w:val="100"/>
          <w:rFonts/>
          <w:caps w:val="0"/>
        </w:rPr>
        <w:t> </w:t>
      </w:r>
      <w:r w:rsidRPr="006F4DE1">
        <w:rPr>
          <w:szCs w:val="24"/>
          <w:b w:val="0"/>
          <w:i w:val="0"/>
          <w:sz w:val="24"/>
          <w:spacing w:val="0"/>
          <w:w w:val="100"/>
          <w:rFonts/>
          <w:caps w:val="0"/>
        </w:rPr>
        <w:t>generally</w:t>
      </w:r>
      <w:r w:rsidRPr="006F4DE1">
        <w:rPr>
          <w:szCs w:val="24"/>
          <w:b w:val="0"/>
          <w:i w:val="0"/>
          <w:sz w:val="24"/>
          <w:spacing w:val="0"/>
          <w:w w:val="100"/>
          <w:rFonts/>
          <w:caps w:val="0"/>
        </w:rPr>
        <w:t> </w:t>
      </w:r>
      <w:r w:rsidRPr="006F4DE1">
        <w:rPr>
          <w:szCs w:val="24"/>
          <w:b w:val="0"/>
          <w:i w:val="0"/>
          <w:sz w:val="24"/>
          <w:spacing w:val="0"/>
          <w:w w:val="100"/>
          <w:rFonts/>
          <w:caps w:val="0"/>
        </w:rPr>
        <w:t>con</w:t>
      </w:r>
      <w:r w:rsidR="00D66DA7">
        <w:rPr>
          <w:szCs w:val="24"/>
          <w:b w:val="0"/>
          <w:i w:val="0"/>
          <w:sz w:val="24"/>
          <w:spacing w:val="0"/>
          <w:w w:val="100"/>
          <w:rFonts/>
          <w:caps w:val="0"/>
        </w:rPr>
        <w:t>sidered</w:t>
      </w:r>
      <w:r w:rsidR="00D66DA7">
        <w:rPr>
          <w:szCs w:val="24"/>
          <w:b w:val="0"/>
          <w:i w:val="0"/>
          <w:sz w:val="24"/>
          <w:spacing w:val="0"/>
          <w:w w:val="100"/>
          <w:rFonts/>
          <w:caps w:val="0"/>
        </w:rPr>
        <w:t> </w:t>
      </w:r>
      <w:r w:rsidR="00D66DA7">
        <w:rPr>
          <w:szCs w:val="24"/>
          <w:b w:val="0"/>
          <w:i w:val="0"/>
          <w:sz w:val="24"/>
          <w:spacing w:val="0"/>
          <w:w w:val="100"/>
          <w:rFonts/>
          <w:caps w:val="0"/>
        </w:rPr>
        <w:t>as</w:t>
      </w:r>
      <w:r w:rsidRPr="006F4DE1">
        <w:rPr>
          <w:szCs w:val="24"/>
          <w:b w:val="0"/>
          <w:i w:val="0"/>
          <w:sz w:val="24"/>
          <w:spacing w:val="0"/>
          <w:w w:val="100"/>
          <w:rFonts/>
          <w:caps w:val="0"/>
        </w:rPr>
        <w:t> </w:t>
      </w:r>
      <w:r w:rsidRPr="006F4DE1">
        <w:rPr>
          <w:szCs w:val="24"/>
          <w:b w:val="0"/>
          <w:i w:val="0"/>
          <w:sz w:val="24"/>
          <w:spacing w:val="0"/>
          <w:w w:val="100"/>
          <w:rFonts/>
          <w:caps w:val="0"/>
        </w:rPr>
        <w:t>the</w:t>
      </w:r>
      <w:r w:rsidRPr="006F4DE1">
        <w:rPr>
          <w:szCs w:val="24"/>
          <w:b w:val="0"/>
          <w:i w:val="0"/>
          <w:sz w:val="24"/>
          <w:spacing w:val="0"/>
          <w:w w:val="100"/>
          <w:rFonts/>
          <w:caps w:val="0"/>
        </w:rPr>
        <w:t> </w:t>
      </w:r>
      <w:r w:rsidRPr="006F4DE1">
        <w:rPr>
          <w:szCs w:val="24"/>
          <w:b w:val="0"/>
          <w:i w:val="0"/>
          <w:sz w:val="24"/>
          <w:spacing w:val="0"/>
          <w:w w:val="100"/>
          <w:rFonts/>
          <w:caps w:val="0"/>
        </w:rPr>
        <w:t>most</w:t>
      </w:r>
      <w:r w:rsidRPr="006F4DE1">
        <w:rPr>
          <w:szCs w:val="24"/>
          <w:b w:val="0"/>
          <w:i w:val="0"/>
          <w:sz w:val="24"/>
          <w:spacing w:val="0"/>
          <w:w w:val="100"/>
          <w:rFonts/>
          <w:caps w:val="0"/>
        </w:rPr>
        <w:t> </w:t>
      </w:r>
      <w:r w:rsidRPr="006F4DE1">
        <w:rPr>
          <w:szCs w:val="24"/>
          <w:b w:val="0"/>
          <w:i w:val="0"/>
          <w:sz w:val="24"/>
          <w:spacing w:val="0"/>
          <w:w w:val="100"/>
          <w:rFonts/>
          <w:caps w:val="0"/>
        </w:rPr>
        <w:t>widespread</w:t>
      </w:r>
      <w:r w:rsidRPr="006F4DE1">
        <w:rPr>
          <w:szCs w:val="24"/>
          <w:b w:val="0"/>
          <w:i w:val="0"/>
          <w:sz w:val="24"/>
          <w:spacing w:val="0"/>
          <w:w w:val="100"/>
          <w:rFonts/>
          <w:caps w:val="0"/>
        </w:rPr>
        <w:t> </w:t>
      </w:r>
      <w:r w:rsidRPr="006F4DE1">
        <w:rPr>
          <w:szCs w:val="24"/>
          <w:b w:val="0"/>
          <w:i w:val="0"/>
          <w:sz w:val="24"/>
          <w:spacing w:val="0"/>
          <w:w w:val="100"/>
          <w:rFonts/>
          <w:caps w:val="0"/>
        </w:rPr>
        <w:t>of</w:t>
      </w:r>
      <w:r w:rsidRPr="006F4DE1">
        <w:rPr>
          <w:szCs w:val="24"/>
          <w:b w:val="0"/>
          <w:i w:val="0"/>
          <w:sz w:val="24"/>
          <w:spacing w:val="0"/>
          <w:w w:val="100"/>
          <w:rFonts/>
          <w:caps w:val="0"/>
        </w:rPr>
        <w:t> </w:t>
      </w:r>
      <w:r w:rsidRPr="006F4DE1">
        <w:rPr>
          <w:szCs w:val="24"/>
          <w:b w:val="0"/>
          <w:i w:val="0"/>
          <w:sz w:val="24"/>
          <w:spacing w:val="0"/>
          <w:w w:val="100"/>
          <w:rFonts/>
          <w:caps w:val="0"/>
        </w:rPr>
        <w:t>the</w:t>
      </w:r>
      <w:r w:rsidRPr="006F4DE1">
        <w:rPr>
          <w:szCs w:val="24"/>
          <w:b w:val="0"/>
          <w:i w:val="0"/>
          <w:sz w:val="24"/>
          <w:spacing w:val="0"/>
          <w:w w:val="100"/>
          <w:rFonts/>
          <w:caps w:val="0"/>
        </w:rPr>
        <w:t> </w:t>
      </w:r>
      <w:r w:rsidRPr="006F4DE1">
        <w:rPr>
          <w:szCs w:val="24"/>
          <w:b w:val="0"/>
          <w:i w:val="0"/>
          <w:sz w:val="24"/>
          <w:spacing w:val="0"/>
          <w:w w:val="100"/>
          <w:rFonts/>
          <w:caps w:val="0"/>
        </w:rPr>
        <w:t>component</w:t>
      </w:r>
      <w:r w:rsidRPr="006F4DE1">
        <w:rPr>
          <w:szCs w:val="24"/>
          <w:b w:val="0"/>
          <w:i w:val="0"/>
          <w:sz w:val="24"/>
          <w:spacing w:val="0"/>
          <w:w w:val="100"/>
          <w:rFonts/>
          <w:caps w:val="0"/>
        </w:rPr>
        <w:t> </w:t>
      </w:r>
      <w:r w:rsidRPr="006F4DE1">
        <w:rPr>
          <w:szCs w:val="24"/>
          <w:b w:val="0"/>
          <w:i w:val="0"/>
          <w:sz w:val="24"/>
          <w:spacing w:val="0"/>
          <w:w w:val="100"/>
          <w:rFonts/>
          <w:caps w:val="0"/>
        </w:rPr>
        <w:t>units</w:t>
      </w:r>
      <w:r w:rsidRPr="006F4DE1">
        <w:rPr>
          <w:szCs w:val="24"/>
          <w:b w:val="0"/>
          <w:i w:val="0"/>
          <w:sz w:val="24"/>
          <w:spacing w:val="0"/>
          <w:w w:val="100"/>
          <w:rFonts/>
          <w:caps w:val="0"/>
        </w:rPr>
        <w:t> </w:t>
      </w:r>
      <w:r w:rsidRPr="006F4DE1">
        <w:rPr>
          <w:szCs w:val="24"/>
          <w:b w:val="0"/>
          <w:i w:val="0"/>
          <w:sz w:val="24"/>
          <w:spacing w:val="0"/>
          <w:w w:val="100"/>
          <w:rFonts/>
          <w:caps w:val="0"/>
        </w:rPr>
        <w:t>in</w:t>
      </w:r>
      <w:r w:rsidRPr="006F4DE1">
        <w:rPr>
          <w:szCs w:val="24"/>
          <w:b w:val="0"/>
          <w:i w:val="0"/>
          <w:sz w:val="24"/>
          <w:spacing w:val="0"/>
          <w:w w:val="100"/>
          <w:rFonts/>
          <w:caps w:val="0"/>
        </w:rPr>
        <w:t> </w:t>
      </w:r>
      <w:r w:rsidRPr="006F4DE1">
        <w:rPr>
          <w:szCs w:val="24"/>
          <w:b w:val="0"/>
          <w:i w:val="0"/>
          <w:sz w:val="24"/>
          <w:spacing w:val="0"/>
          <w:w w:val="100"/>
          <w:rFonts/>
          <w:caps w:val="0"/>
        </w:rPr>
        <w:t>the</w:t>
      </w:r>
      <w:r w:rsidRPr="006F4DE1">
        <w:rPr>
          <w:szCs w:val="24"/>
          <w:b w:val="0"/>
          <w:i w:val="0"/>
          <w:sz w:val="24"/>
          <w:spacing w:val="0"/>
          <w:w w:val="100"/>
          <w:rFonts/>
          <w:caps w:val="0"/>
        </w:rPr>
        <w:t> </w:t>
      </w:r>
      <w:r w:rsidRPr="006F4DE1">
        <w:rPr>
          <w:szCs w:val="24"/>
          <w:b w:val="0"/>
          <w:i w:val="0"/>
          <w:sz w:val="24"/>
          <w:spacing w:val="0"/>
          <w:w w:val="100"/>
          <w:rFonts/>
          <w:caps w:val="0"/>
        </w:rPr>
        <w:t>Nigerian</w:t>
      </w:r>
      <w:r w:rsidRPr="006F4DE1">
        <w:rPr>
          <w:szCs w:val="24"/>
          <w:b w:val="0"/>
          <w:i w:val="0"/>
          <w:sz w:val="24"/>
          <w:spacing w:val="0"/>
          <w:w w:val="100"/>
          <w:rFonts/>
          <w:caps w:val="0"/>
        </w:rPr>
        <w:t> </w:t>
      </w:r>
      <w:r w:rsidRPr="006F4DE1">
        <w:rPr>
          <w:szCs w:val="24"/>
          <w:b w:val="0"/>
          <w:i w:val="0"/>
          <w:sz w:val="24"/>
          <w:spacing w:val="0"/>
          <w:w w:val="100"/>
          <w:rFonts/>
          <w:caps w:val="0"/>
        </w:rPr>
        <w:t>Basement.</w:t>
      </w:r>
      <w:r w:rsidRPr="006F4DE1">
        <w:rPr>
          <w:szCs w:val="24"/>
          <w:b w:val="0"/>
          <w:i w:val="0"/>
          <w:sz w:val="24"/>
          <w:spacing w:val="0"/>
          <w:w w:val="100"/>
          <w:rFonts/>
          <w:caps w:val="0"/>
        </w:rPr>
        <w:t> </w:t>
      </w:r>
      <w:r w:rsidRPr="006F4DE1">
        <w:rPr>
          <w:szCs w:val="24"/>
          <w:b w:val="0"/>
          <w:i w:val="0"/>
          <w:sz w:val="24"/>
          <w:spacing w:val="0"/>
          <w:w w:val="100"/>
          <w:rFonts/>
          <w:caps w:val="0"/>
        </w:rPr>
        <w:t>It</w:t>
      </w:r>
      <w:r w:rsidRPr="006F4DE1">
        <w:rPr>
          <w:szCs w:val="24"/>
          <w:b w:val="0"/>
          <w:i w:val="0"/>
          <w:sz w:val="24"/>
          <w:spacing w:val="0"/>
          <w:w w:val="100"/>
          <w:rFonts/>
          <w:caps w:val="0"/>
        </w:rPr>
        <w:t> </w:t>
      </w:r>
      <w:r w:rsidRPr="006F4DE1">
        <w:rPr>
          <w:szCs w:val="24"/>
          <w:b w:val="0"/>
          <w:i w:val="0"/>
          <w:sz w:val="24"/>
          <w:spacing w:val="0"/>
          <w:w w:val="100"/>
          <w:rFonts/>
          <w:caps w:val="0"/>
        </w:rPr>
        <w:t>has</w:t>
      </w:r>
      <w:r w:rsidRPr="006F4DE1">
        <w:rPr>
          <w:szCs w:val="24"/>
          <w:b w:val="0"/>
          <w:i w:val="0"/>
          <w:sz w:val="24"/>
          <w:spacing w:val="0"/>
          <w:w w:val="100"/>
          <w:rFonts/>
          <w:caps w:val="0"/>
        </w:rPr>
        <w:t> </w:t>
      </w:r>
      <w:r w:rsidRPr="006F4DE1">
        <w:rPr>
          <w:szCs w:val="24"/>
          <w:b w:val="0"/>
          <w:i w:val="0"/>
          <w:sz w:val="24"/>
          <w:spacing w:val="0"/>
          <w:w w:val="100"/>
          <w:rFonts/>
          <w:caps w:val="0"/>
        </w:rPr>
        <w:t>a</w:t>
      </w:r>
      <w:r w:rsidRPr="006F4DE1">
        <w:rPr>
          <w:szCs w:val="24"/>
          <w:b w:val="0"/>
          <w:i w:val="0"/>
          <w:sz w:val="24"/>
          <w:spacing w:val="0"/>
          <w:w w:val="100"/>
          <w:rFonts/>
          <w:caps w:val="0"/>
        </w:rPr>
        <w:t> </w:t>
      </w:r>
      <w:r w:rsidRPr="006F4DE1">
        <w:rPr>
          <w:szCs w:val="24"/>
          <w:b w:val="0"/>
          <w:i w:val="0"/>
          <w:sz w:val="24"/>
          <w:spacing w:val="0"/>
          <w:w w:val="100"/>
          <w:rFonts/>
          <w:caps w:val="0"/>
        </w:rPr>
        <w:t>heterogeneous</w:t>
      </w:r>
      <w:r w:rsidRPr="006F4DE1">
        <w:rPr>
          <w:szCs w:val="24"/>
          <w:b w:val="0"/>
          <w:i w:val="0"/>
          <w:sz w:val="24"/>
          <w:spacing w:val="0"/>
          <w:w w:val="100"/>
          <w:rFonts/>
          <w:caps w:val="0"/>
        </w:rPr>
        <w:t> </w:t>
      </w:r>
      <w:r w:rsidRPr="006F4DE1">
        <w:rPr>
          <w:szCs w:val="24"/>
          <w:b w:val="0"/>
          <w:i w:val="0"/>
          <w:sz w:val="24"/>
          <w:spacing w:val="0"/>
          <w:w w:val="100"/>
          <w:rFonts/>
          <w:caps w:val="0"/>
        </w:rPr>
        <w:t>assemblage</w:t>
      </w:r>
      <w:r w:rsidRPr="006F4DE1">
        <w:rPr>
          <w:szCs w:val="24"/>
          <w:b w:val="0"/>
          <w:i w:val="0"/>
          <w:sz w:val="24"/>
          <w:spacing w:val="0"/>
          <w:w w:val="100"/>
          <w:rFonts/>
          <w:caps w:val="0"/>
        </w:rPr>
        <w:t> </w:t>
      </w:r>
      <w:r w:rsidRPr="006F4DE1">
        <w:rPr>
          <w:szCs w:val="24"/>
          <w:b w:val="0"/>
          <w:i w:val="0"/>
          <w:sz w:val="24"/>
          <w:spacing w:val="0"/>
          <w:w w:val="100"/>
          <w:rFonts/>
          <w:caps w:val="0"/>
        </w:rPr>
        <w:t>comprising</w:t>
      </w:r>
      <w:r w:rsidRPr="006F4DE1">
        <w:rPr>
          <w:szCs w:val="24"/>
          <w:b w:val="0"/>
          <w:i w:val="0"/>
          <w:sz w:val="24"/>
          <w:spacing w:val="0"/>
          <w:w w:val="100"/>
          <w:rFonts/>
          <w:caps w:val="0"/>
        </w:rPr>
        <w:t> </w:t>
      </w:r>
      <w:r w:rsidRPr="006F4DE1">
        <w:rPr>
          <w:szCs w:val="24"/>
          <w:b w:val="0"/>
          <w:i w:val="0"/>
          <w:sz w:val="24"/>
          <w:spacing w:val="0"/>
          <w:w w:val="100"/>
          <w:rFonts/>
          <w:caps w:val="0"/>
        </w:rPr>
        <w:t>migmatites,</w:t>
      </w:r>
      <w:r w:rsidRPr="006F4DE1">
        <w:rPr>
          <w:szCs w:val="24"/>
          <w:b w:val="0"/>
          <w:i w:val="0"/>
          <w:sz w:val="24"/>
          <w:spacing w:val="0"/>
          <w:w w:val="100"/>
          <w:rFonts/>
          <w:caps w:val="0"/>
        </w:rPr>
        <w:t> </w:t>
      </w:r>
      <w:r w:rsidRPr="006F4DE1">
        <w:rPr>
          <w:szCs w:val="24"/>
          <w:b w:val="0"/>
          <w:i w:val="0"/>
          <w:sz w:val="24"/>
          <w:spacing w:val="0"/>
          <w:w w:val="100"/>
          <w:rFonts/>
          <w:caps w:val="0"/>
        </w:rPr>
        <w:t>orthogneisses,</w:t>
      </w:r>
      <w:r w:rsidRPr="006F4DE1">
        <w:rPr>
          <w:szCs w:val="24"/>
          <w:b w:val="0"/>
          <w:i w:val="0"/>
          <w:sz w:val="24"/>
          <w:spacing w:val="0"/>
          <w:w w:val="100"/>
          <w:rFonts/>
          <w:caps w:val="0"/>
        </w:rPr>
        <w:t> </w:t>
      </w:r>
      <w:r w:rsidRPr="006F4DE1">
        <w:rPr>
          <w:szCs w:val="24"/>
          <w:b w:val="0"/>
          <w:i w:val="0"/>
          <w:sz w:val="24"/>
          <w:spacing w:val="0"/>
          <w:w w:val="100"/>
          <w:rFonts/>
          <w:caps w:val="0"/>
        </w:rPr>
        <w:t>paragneisses,</w:t>
      </w:r>
      <w:r w:rsidRPr="006F4DE1">
        <w:rPr>
          <w:szCs w:val="24"/>
          <w:b w:val="0"/>
          <w:i w:val="0"/>
          <w:sz w:val="24"/>
          <w:spacing w:val="0"/>
          <w:w w:val="100"/>
          <w:rFonts/>
          <w:caps w:val="0"/>
        </w:rPr>
        <w:t> </w:t>
      </w:r>
      <w:r w:rsidRPr="006F4DE1">
        <w:rPr>
          <w:szCs w:val="24"/>
          <w:b w:val="0"/>
          <w:i w:val="0"/>
          <w:sz w:val="24"/>
          <w:spacing w:val="0"/>
          <w:w w:val="100"/>
          <w:rFonts/>
          <w:caps w:val="0"/>
        </w:rPr>
        <w:t>and</w:t>
      </w:r>
      <w:r w:rsidRPr="006F4DE1">
        <w:rPr>
          <w:szCs w:val="24"/>
          <w:b w:val="0"/>
          <w:i w:val="0"/>
          <w:sz w:val="24"/>
          <w:spacing w:val="0"/>
          <w:w w:val="100"/>
          <w:rFonts/>
          <w:caps w:val="0"/>
        </w:rPr>
        <w:t> </w:t>
      </w:r>
      <w:r w:rsidRPr="006F4DE1">
        <w:rPr>
          <w:szCs w:val="24"/>
          <w:b w:val="0"/>
          <w:i w:val="0"/>
          <w:sz w:val="24"/>
          <w:spacing w:val="0"/>
          <w:w w:val="100"/>
          <w:rFonts/>
          <w:caps w:val="0"/>
        </w:rPr>
        <w:t>a</w:t>
      </w:r>
      <w:r w:rsidRPr="006F4DE1">
        <w:rPr>
          <w:szCs w:val="24"/>
          <w:b w:val="0"/>
          <w:i w:val="0"/>
          <w:sz w:val="24"/>
          <w:spacing w:val="0"/>
          <w:w w:val="100"/>
          <w:rFonts/>
          <w:caps w:val="0"/>
        </w:rPr>
        <w:t> </w:t>
      </w:r>
      <w:r w:rsidRPr="006F4DE1">
        <w:rPr>
          <w:szCs w:val="24"/>
          <w:b w:val="0"/>
          <w:i w:val="0"/>
          <w:sz w:val="24"/>
          <w:spacing w:val="0"/>
          <w:w w:val="100"/>
          <w:rFonts/>
          <w:caps w:val="0"/>
        </w:rPr>
        <w:t>series</w:t>
      </w:r>
      <w:r w:rsidRPr="006F4DE1">
        <w:rPr>
          <w:szCs w:val="24"/>
          <w:b w:val="0"/>
          <w:i w:val="0"/>
          <w:sz w:val="24"/>
          <w:spacing w:val="0"/>
          <w:w w:val="100"/>
          <w:rFonts/>
          <w:caps w:val="0"/>
        </w:rPr>
        <w:t> </w:t>
      </w:r>
      <w:r w:rsidRPr="006F4DE1">
        <w:rPr>
          <w:szCs w:val="24"/>
          <w:b w:val="0"/>
          <w:i w:val="0"/>
          <w:sz w:val="24"/>
          <w:spacing w:val="0"/>
          <w:w w:val="100"/>
          <w:rFonts/>
          <w:caps w:val="0"/>
        </w:rPr>
        <w:t>of</w:t>
      </w:r>
      <w:r w:rsidRPr="006F4DE1">
        <w:rPr>
          <w:szCs w:val="24"/>
          <w:b w:val="0"/>
          <w:i w:val="0"/>
          <w:sz w:val="24"/>
          <w:spacing w:val="0"/>
          <w:w w:val="100"/>
          <w:rFonts/>
          <w:caps w:val="0"/>
        </w:rPr>
        <w:t> </w:t>
      </w:r>
      <w:r w:rsidRPr="006F4DE1">
        <w:rPr>
          <w:szCs w:val="24"/>
          <w:b w:val="0"/>
          <w:i w:val="0"/>
          <w:sz w:val="24"/>
          <w:spacing w:val="0"/>
          <w:w w:val="100"/>
          <w:rFonts/>
          <w:caps w:val="0"/>
        </w:rPr>
        <w:t>basic</w:t>
      </w:r>
      <w:r w:rsidRPr="006F4DE1">
        <w:rPr>
          <w:szCs w:val="24"/>
          <w:b w:val="0"/>
          <w:i w:val="0"/>
          <w:sz w:val="24"/>
          <w:spacing w:val="0"/>
          <w:w w:val="100"/>
          <w:rFonts/>
          <w:caps w:val="0"/>
        </w:rPr>
        <w:t> </w:t>
      </w:r>
      <w:r w:rsidRPr="006F4DE1">
        <w:rPr>
          <w:szCs w:val="24"/>
          <w:b w:val="0"/>
          <w:i w:val="0"/>
          <w:sz w:val="24"/>
          <w:spacing w:val="0"/>
          <w:w w:val="100"/>
          <w:rFonts/>
          <w:caps w:val="0"/>
        </w:rPr>
        <w:t>and</w:t>
      </w:r>
      <w:r w:rsidRPr="006F4DE1">
        <w:rPr>
          <w:szCs w:val="24"/>
          <w:b w:val="0"/>
          <w:i w:val="0"/>
          <w:sz w:val="24"/>
          <w:spacing w:val="0"/>
          <w:w w:val="100"/>
          <w:rFonts/>
          <w:caps w:val="0"/>
        </w:rPr>
        <w:t> </w:t>
      </w:r>
      <w:r w:rsidRPr="006F4DE1">
        <w:rPr>
          <w:szCs w:val="24"/>
          <w:b w:val="0"/>
          <w:i w:val="0"/>
          <w:sz w:val="24"/>
          <w:spacing w:val="0"/>
          <w:w w:val="100"/>
          <w:rFonts/>
          <w:caps w:val="0"/>
        </w:rPr>
        <w:t>ultrabasic</w:t>
      </w:r>
      <w:r w:rsidRPr="006F4DE1">
        <w:rPr>
          <w:szCs w:val="24"/>
          <w:b w:val="0"/>
          <w:i w:val="0"/>
          <w:sz w:val="24"/>
          <w:spacing w:val="0"/>
          <w:w w:val="100"/>
          <w:rFonts/>
          <w:caps w:val="0"/>
        </w:rPr>
        <w:t> </w:t>
      </w:r>
      <w:r w:rsidRPr="006F4DE1">
        <w:rPr>
          <w:szCs w:val="24"/>
          <w:b w:val="0"/>
          <w:i w:val="0"/>
          <w:sz w:val="24"/>
          <w:spacing w:val="0"/>
          <w:w w:val="100"/>
          <w:rFonts/>
          <w:caps w:val="0"/>
        </w:rPr>
        <w:t>metamorphosed</w:t>
      </w:r>
      <w:r w:rsidRPr="006F4DE1">
        <w:rPr>
          <w:szCs w:val="24"/>
          <w:b w:val="0"/>
          <w:i w:val="0"/>
          <w:sz w:val="24"/>
          <w:spacing w:val="0"/>
          <w:w w:val="100"/>
          <w:rFonts/>
          <w:caps w:val="0"/>
        </w:rPr>
        <w:t> </w:t>
      </w:r>
      <w:r w:rsidRPr="006F4DE1">
        <w:rPr>
          <w:szCs w:val="24"/>
          <w:b w:val="0"/>
          <w:i w:val="0"/>
          <w:sz w:val="24"/>
          <w:spacing w:val="0"/>
          <w:w w:val="100"/>
          <w:rFonts/>
          <w:caps w:val="0"/>
        </w:rPr>
        <w:t>rocks.</w:t>
      </w:r>
      <w:r w:rsidRPr="006F4DE1">
        <w:rPr>
          <w:szCs w:val="24"/>
          <w:b w:val="0"/>
          <w:i w:val="0"/>
          <w:sz w:val="24"/>
          <w:spacing w:val="0"/>
          <w:w w:val="100"/>
          <w:rFonts/>
          <w:caps w:val="0"/>
        </w:rPr>
        <w:t> </w:t>
      </w:r>
      <w:r w:rsidRPr="006F4DE1">
        <w:rPr>
          <w:szCs w:val="24"/>
          <w:b w:val="0"/>
          <w:i w:val="0"/>
          <w:sz w:val="24"/>
          <w:spacing w:val="0"/>
          <w:w w:val="100"/>
          <w:rFonts/>
          <w:caps w:val="0"/>
        </w:rPr>
        <w:t>The</w:t>
      </w:r>
      <w:r w:rsidRPr="006F4DE1">
        <w:rPr>
          <w:szCs w:val="24"/>
          <w:b w:val="0"/>
          <w:i w:val="0"/>
          <w:sz w:val="24"/>
          <w:spacing w:val="0"/>
          <w:w w:val="100"/>
          <w:rFonts/>
          <w:caps w:val="0"/>
        </w:rPr>
        <w:t> </w:t>
      </w:r>
      <w:r w:rsidRPr="006F4DE1">
        <w:rPr>
          <w:szCs w:val="24"/>
          <w:b w:val="0"/>
          <w:i w:val="0"/>
          <w:sz w:val="24"/>
          <w:spacing w:val="0"/>
          <w:w w:val="100"/>
          <w:rFonts/>
          <w:caps w:val="0"/>
        </w:rPr>
        <w:t>Migmatite-Gneiss</w:t>
      </w:r>
      <w:r w:rsidRPr="006F4DE1">
        <w:rPr>
          <w:szCs w:val="24"/>
          <w:b w:val="0"/>
          <w:i w:val="0"/>
          <w:sz w:val="24"/>
          <w:spacing w:val="0"/>
          <w:w w:val="100"/>
          <w:rFonts/>
          <w:caps w:val="0"/>
        </w:rPr>
        <w:t> </w:t>
      </w:r>
      <w:r w:rsidRPr="006F4DE1">
        <w:rPr>
          <w:szCs w:val="24"/>
          <w:b w:val="0"/>
          <w:i w:val="0"/>
          <w:sz w:val="24"/>
          <w:spacing w:val="0"/>
          <w:w w:val="100"/>
          <w:rFonts/>
          <w:caps w:val="0"/>
        </w:rPr>
        <w:t>Complex</w:t>
      </w:r>
      <w:r w:rsidRPr="006F4DE1">
        <w:rPr>
          <w:szCs w:val="24"/>
          <w:b w:val="0"/>
          <w:i w:val="0"/>
          <w:sz w:val="24"/>
          <w:spacing w:val="0"/>
          <w:w w:val="100"/>
          <w:rFonts/>
          <w:caps w:val="0"/>
        </w:rPr>
        <w:t> </w:t>
      </w:r>
      <w:r w:rsidRPr="006F4DE1">
        <w:rPr>
          <w:szCs w:val="24"/>
          <w:b w:val="0"/>
          <w:i w:val="0"/>
          <w:sz w:val="24"/>
          <w:spacing w:val="0"/>
          <w:w w:val="100"/>
          <w:rFonts/>
          <w:caps w:val="0"/>
        </w:rPr>
        <w:t>has</w:t>
      </w:r>
      <w:r w:rsidRPr="006F4DE1">
        <w:rPr>
          <w:szCs w:val="24"/>
          <w:b w:val="0"/>
          <w:i w:val="0"/>
          <w:sz w:val="24"/>
          <w:spacing w:val="0"/>
          <w:w w:val="100"/>
          <w:rFonts/>
          <w:caps w:val="0"/>
        </w:rPr>
        <w:t> </w:t>
      </w:r>
      <w:r w:rsidRPr="006F4DE1">
        <w:rPr>
          <w:szCs w:val="24"/>
          <w:b w:val="0"/>
          <w:i w:val="0"/>
          <w:sz w:val="24"/>
          <w:spacing w:val="0"/>
          <w:w w:val="100"/>
          <w:rFonts/>
          <w:caps w:val="0"/>
        </w:rPr>
        <w:t>ages</w:t>
      </w:r>
      <w:r w:rsidRPr="006F4DE1">
        <w:rPr>
          <w:szCs w:val="24"/>
          <w:b w:val="0"/>
          <w:i w:val="0"/>
          <w:sz w:val="24"/>
          <w:spacing w:val="0"/>
          <w:w w:val="100"/>
          <w:rFonts/>
          <w:caps w:val="0"/>
        </w:rPr>
        <w:t> </w:t>
      </w:r>
      <w:r w:rsidRPr="006F4DE1">
        <w:rPr>
          <w:szCs w:val="24"/>
          <w:b w:val="0"/>
          <w:i w:val="0"/>
          <w:sz w:val="24"/>
          <w:spacing w:val="0"/>
          <w:w w:val="100"/>
          <w:rFonts/>
          <w:caps w:val="0"/>
        </w:rPr>
        <w:t>ranging</w:t>
      </w:r>
      <w:r w:rsidRPr="006F4DE1">
        <w:rPr>
          <w:szCs w:val="24"/>
          <w:b w:val="0"/>
          <w:i w:val="0"/>
          <w:sz w:val="24"/>
          <w:spacing w:val="0"/>
          <w:w w:val="100"/>
          <w:rFonts/>
          <w:caps w:val="0"/>
        </w:rPr>
        <w:t> </w:t>
      </w:r>
      <w:r w:rsidRPr="006F4DE1">
        <w:rPr>
          <w:szCs w:val="24"/>
          <w:b w:val="0"/>
          <w:i w:val="0"/>
          <w:sz w:val="24"/>
          <w:spacing w:val="0"/>
          <w:w w:val="100"/>
          <w:rFonts/>
          <w:caps w:val="0"/>
        </w:rPr>
        <w:t>from</w:t>
      </w:r>
      <w:r w:rsidRPr="006F4DE1">
        <w:rPr>
          <w:szCs w:val="24"/>
          <w:b w:val="0"/>
          <w:i w:val="0"/>
          <w:sz w:val="24"/>
          <w:spacing w:val="0"/>
          <w:w w:val="100"/>
          <w:rFonts/>
          <w:caps w:val="0"/>
        </w:rPr>
        <w:t> </w:t>
      </w:r>
      <w:r w:rsidRPr="006F4DE1">
        <w:rPr>
          <w:szCs w:val="24"/>
          <w:b w:val="0"/>
          <w:i w:val="0"/>
          <w:sz w:val="24"/>
          <w:spacing w:val="0"/>
          <w:w w:val="100"/>
          <w:rFonts/>
          <w:caps w:val="0"/>
        </w:rPr>
        <w:t>Pan-African</w:t>
      </w:r>
      <w:r w:rsidRPr="006F4DE1">
        <w:rPr>
          <w:szCs w:val="24"/>
          <w:b w:val="0"/>
          <w:i w:val="0"/>
          <w:sz w:val="24"/>
          <w:spacing w:val="0"/>
          <w:w w:val="100"/>
          <w:rFonts/>
          <w:caps w:val="0"/>
        </w:rPr>
        <w:t> </w:t>
      </w:r>
      <w:r w:rsidRPr="006F4DE1">
        <w:rPr>
          <w:szCs w:val="24"/>
          <w:b w:val="0"/>
          <w:i w:val="0"/>
          <w:sz w:val="24"/>
          <w:spacing w:val="0"/>
          <w:w w:val="100"/>
          <w:rFonts/>
          <w:caps w:val="0"/>
        </w:rPr>
        <w:t>to</w:t>
      </w:r>
      <w:r w:rsidRPr="006F4DE1">
        <w:rPr>
          <w:szCs w:val="24"/>
          <w:b w:val="0"/>
          <w:i w:val="0"/>
          <w:sz w:val="24"/>
          <w:spacing w:val="0"/>
          <w:w w:val="100"/>
          <w:rFonts/>
          <w:caps w:val="0"/>
        </w:rPr>
        <w:t> </w:t>
      </w:r>
      <w:r w:rsidRPr="006F4DE1">
        <w:rPr>
          <w:szCs w:val="24"/>
          <w:b w:val="0"/>
          <w:i w:val="0"/>
          <w:sz w:val="24"/>
          <w:spacing w:val="0"/>
          <w:w w:val="100"/>
          <w:rFonts/>
          <w:caps w:val="0"/>
        </w:rPr>
        <w:t>Eburnean.</w:t>
      </w:r>
      <w:r w:rsidRPr="006F4DE1">
        <w:rPr>
          <w:szCs w:val="24"/>
          <w:b w:val="0"/>
          <w:i w:val="0"/>
          <w:sz w:val="24"/>
          <w:spacing w:val="0"/>
          <w:w w:val="100"/>
          <w:rFonts/>
          <w:caps w:val="0"/>
        </w:rPr>
        <w:t> </w:t>
      </w:r>
      <w:r w:rsidRPr="006F4DE1">
        <w:rPr>
          <w:szCs w:val="24"/>
          <w:b w:val="0"/>
          <w:i w:val="0"/>
          <w:sz w:val="24"/>
          <w:spacing w:val="0"/>
          <w:w w:val="100"/>
          <w:rFonts/>
          <w:caps w:val="0"/>
        </w:rPr>
        <w:t>The</w:t>
      </w:r>
      <w:r w:rsidRPr="006F4DE1">
        <w:rPr>
          <w:szCs w:val="24"/>
          <w:b w:val="0"/>
          <w:i w:val="0"/>
          <w:sz w:val="24"/>
          <w:spacing w:val="0"/>
          <w:w w:val="100"/>
          <w:rFonts/>
          <w:caps w:val="0"/>
        </w:rPr>
        <w:t> </w:t>
      </w:r>
      <w:r w:rsidRPr="006F4DE1">
        <w:rPr>
          <w:szCs w:val="24"/>
          <w:b w:val="0"/>
          <w:i w:val="0"/>
          <w:sz w:val="24"/>
          <w:spacing w:val="0"/>
          <w:w w:val="100"/>
          <w:rFonts/>
          <w:caps w:val="0"/>
        </w:rPr>
        <w:t>Migmatite-Gneiss</w:t>
      </w:r>
      <w:r w:rsidRPr="006F4DE1">
        <w:rPr>
          <w:szCs w:val="24"/>
          <w:b w:val="0"/>
          <w:i w:val="0"/>
          <w:sz w:val="24"/>
          <w:spacing w:val="0"/>
          <w:w w:val="100"/>
          <w:rFonts/>
          <w:caps w:val="0"/>
        </w:rPr>
        <w:t> </w:t>
      </w:r>
      <w:r w:rsidRPr="006F4DE1">
        <w:rPr>
          <w:szCs w:val="24"/>
          <w:b w:val="0"/>
          <w:i w:val="0"/>
          <w:sz w:val="24"/>
          <w:spacing w:val="0"/>
          <w:w w:val="100"/>
          <w:rFonts/>
          <w:caps w:val="0"/>
        </w:rPr>
        <w:t>Complex</w:t>
      </w:r>
      <w:r w:rsidRPr="006F4DE1">
        <w:rPr>
          <w:szCs w:val="24"/>
          <w:b w:val="0"/>
          <w:i w:val="0"/>
          <w:sz w:val="24"/>
          <w:spacing w:val="0"/>
          <w:w w:val="100"/>
          <w:rFonts/>
          <w:caps w:val="0"/>
        </w:rPr>
        <w:t> </w:t>
      </w:r>
      <w:r w:rsidRPr="006F4DE1">
        <w:rPr>
          <w:szCs w:val="24"/>
          <w:b w:val="0"/>
          <w:i w:val="0"/>
          <w:sz w:val="24"/>
          <w:spacing w:val="0"/>
          <w:w w:val="100"/>
          <w:rFonts/>
          <w:caps w:val="0"/>
        </w:rPr>
        <w:t>also</w:t>
      </w:r>
      <w:r w:rsidRPr="006F4DE1">
        <w:rPr>
          <w:szCs w:val="24"/>
          <w:b w:val="0"/>
          <w:i w:val="0"/>
          <w:sz w:val="24"/>
          <w:spacing w:val="0"/>
          <w:w w:val="100"/>
          <w:rFonts/>
          <w:caps w:val="0"/>
        </w:rPr>
        <w:t> </w:t>
      </w:r>
      <w:r w:rsidRPr="006F4DE1">
        <w:rPr>
          <w:szCs w:val="24"/>
          <w:b w:val="0"/>
          <w:i w:val="0"/>
          <w:sz w:val="24"/>
          <w:spacing w:val="0"/>
          <w:w w:val="100"/>
          <w:rFonts/>
          <w:caps w:val="0"/>
        </w:rPr>
        <w:t>termed</w:t>
      </w:r>
      <w:r w:rsidRPr="006F4DE1">
        <w:rPr>
          <w:szCs w:val="24"/>
          <w:b w:val="0"/>
          <w:i w:val="0"/>
          <w:sz w:val="24"/>
          <w:spacing w:val="0"/>
          <w:w w:val="100"/>
          <w:rFonts/>
          <w:caps w:val="0"/>
        </w:rPr>
        <w:t> </w:t>
      </w:r>
      <w:r w:rsidRPr="006F4DE1">
        <w:rPr>
          <w:szCs w:val="24"/>
          <w:b w:val="0"/>
          <w:i w:val="0"/>
          <w:sz w:val="24"/>
          <w:spacing w:val="0"/>
          <w:w w:val="100"/>
          <w:rFonts/>
          <w:caps w:val="0"/>
        </w:rPr>
        <w:t>by</w:t>
      </w:r>
      <w:r w:rsidRPr="006F4DE1">
        <w:rPr>
          <w:szCs w:val="24"/>
          <w:b w:val="0"/>
          <w:i w:val="0"/>
          <w:sz w:val="24"/>
          <w:spacing w:val="0"/>
          <w:w w:val="100"/>
          <w:rFonts/>
          <w:caps w:val="0"/>
        </w:rPr>
        <w:t> </w:t>
      </w:r>
      <w:r w:rsidRPr="006F4DE1">
        <w:rPr>
          <w:szCs w:val="24"/>
          <w:b w:val="0"/>
          <w:i w:val="0"/>
          <w:sz w:val="24"/>
          <w:spacing w:val="0"/>
          <w:w w:val="100"/>
          <w:rFonts/>
          <w:caps w:val="0"/>
        </w:rPr>
        <w:t>some</w:t>
      </w:r>
      <w:r w:rsidRPr="006F4DE1">
        <w:rPr>
          <w:szCs w:val="24"/>
          <w:b w:val="0"/>
          <w:i w:val="0"/>
          <w:sz w:val="24"/>
          <w:spacing w:val="0"/>
          <w:w w:val="100"/>
          <w:rFonts/>
          <w:caps w:val="0"/>
        </w:rPr>
        <w:t> </w:t>
      </w:r>
      <w:r w:rsidRPr="006F4DE1">
        <w:rPr>
          <w:szCs w:val="24"/>
          <w:b w:val="0"/>
          <w:i w:val="0"/>
          <w:sz w:val="24"/>
          <w:spacing w:val="0"/>
          <w:w w:val="100"/>
          <w:rFonts/>
          <w:caps w:val="0"/>
        </w:rPr>
        <w:t>workers</w:t>
      </w:r>
      <w:r w:rsidRPr="006F4DE1">
        <w:rPr>
          <w:szCs w:val="24"/>
          <w:b w:val="0"/>
          <w:i w:val="0"/>
          <w:sz w:val="24"/>
          <w:spacing w:val="0"/>
          <w:w w:val="100"/>
          <w:rFonts/>
          <w:caps w:val="0"/>
        </w:rPr>
        <w:t> </w:t>
      </w:r>
      <w:r w:rsidRPr="006F4DE1">
        <w:rPr>
          <w:szCs w:val="24"/>
          <w:b w:val="0"/>
          <w:i w:val="0"/>
          <w:sz w:val="24"/>
          <w:spacing w:val="0"/>
          <w:w w:val="100"/>
          <w:rFonts/>
          <w:caps w:val="0"/>
        </w:rPr>
        <w:t>as</w:t>
      </w:r>
      <w:r w:rsidRPr="006F4DE1">
        <w:rPr>
          <w:szCs w:val="24"/>
          <w:b w:val="0"/>
          <w:i w:val="0"/>
          <w:sz w:val="24"/>
          <w:spacing w:val="0"/>
          <w:w w:val="100"/>
          <w:rFonts/>
          <w:caps w:val="0"/>
        </w:rPr>
        <w:t> </w:t>
      </w:r>
      <w:r w:rsidRPr="006F4DE1">
        <w:rPr>
          <w:szCs w:val="24"/>
          <w:b w:val="0"/>
          <w:i w:val="0"/>
          <w:sz w:val="24"/>
          <w:spacing w:val="0"/>
          <w:w w:val="100"/>
          <w:rFonts/>
          <w:caps w:val="0"/>
        </w:rPr>
        <w:t>the</w:t>
      </w:r>
      <w:r w:rsidRPr="006F4DE1">
        <w:rPr>
          <w:szCs w:val="24"/>
          <w:b w:val="0"/>
          <w:i w:val="0"/>
          <w:sz w:val="24"/>
          <w:spacing w:val="0"/>
          <w:w w:val="100"/>
          <w:rFonts/>
          <w:caps w:val="0"/>
        </w:rPr>
        <w:t> </w:t>
      </w:r>
      <w:r w:rsidRPr="006F4DE1">
        <w:rPr>
          <w:szCs w:val="24"/>
          <w:b w:val="0"/>
          <w:i w:val="0"/>
          <w:sz w:val="24"/>
          <w:spacing w:val="0"/>
          <w:w w:val="100"/>
          <w:rFonts/>
          <w:caps w:val="0"/>
        </w:rPr>
        <w:t>“migmatite-gneiss-quartzite</w:t>
      </w:r>
      <w:r w:rsidRPr="006F4DE1">
        <w:rPr>
          <w:szCs w:val="24"/>
          <w:b w:val="0"/>
          <w:i w:val="0"/>
          <w:sz w:val="24"/>
          <w:spacing w:val="0"/>
          <w:w w:val="100"/>
          <w:rFonts/>
          <w:caps w:val="0"/>
        </w:rPr>
        <w:t> </w:t>
      </w:r>
      <w:r w:rsidRPr="006F4DE1">
        <w:rPr>
          <w:szCs w:val="24"/>
          <w:b w:val="0"/>
          <w:i w:val="0"/>
          <w:sz w:val="24"/>
          <w:spacing w:val="0"/>
          <w:w w:val="100"/>
          <w:rFonts/>
          <w:caps w:val="0"/>
        </w:rPr>
        <w:t>complex”</w:t>
      </w:r>
      <w:r w:rsidRPr="006F4DE1">
        <w:rPr>
          <w:szCs w:val="24"/>
          <w:b w:val="0"/>
          <w:i w:val="0"/>
          <w:sz w:val="24"/>
          <w:spacing w:val="0"/>
          <w:w w:val="100"/>
          <w:rFonts/>
          <w:caps w:val="0"/>
        </w:rPr>
        <w:t> </w:t>
      </w:r>
      <w:r w:rsidRPr="006F4DE1">
        <w:rPr>
          <w:szCs w:val="24"/>
          <w:b w:val="0"/>
          <w:i w:val="0"/>
          <w:sz w:val="24"/>
          <w:spacing w:val="0"/>
          <w:w w:val="100"/>
          <w:rFonts/>
          <w:caps w:val="0"/>
        </w:rPr>
        <w:t>makes</w:t>
      </w:r>
      <w:r w:rsidRPr="006F4DE1">
        <w:rPr>
          <w:szCs w:val="24"/>
          <w:b w:val="0"/>
          <w:i w:val="0"/>
          <w:sz w:val="24"/>
          <w:spacing w:val="0"/>
          <w:w w:val="100"/>
          <w:rFonts/>
          <w:caps w:val="0"/>
        </w:rPr>
        <w:t> </w:t>
      </w:r>
      <w:r w:rsidRPr="006F4DE1">
        <w:rPr>
          <w:szCs w:val="24"/>
          <w:b w:val="0"/>
          <w:i w:val="0"/>
          <w:sz w:val="24"/>
          <w:spacing w:val="0"/>
          <w:w w:val="100"/>
          <w:rFonts/>
          <w:caps w:val="0"/>
        </w:rPr>
        <w:t>up</w:t>
      </w:r>
      <w:r w:rsidRPr="006F4DE1">
        <w:rPr>
          <w:szCs w:val="24"/>
          <w:b w:val="0"/>
          <w:i w:val="0"/>
          <w:sz w:val="24"/>
          <w:spacing w:val="0"/>
          <w:w w:val="100"/>
          <w:rFonts/>
          <w:caps w:val="0"/>
        </w:rPr>
        <w:t> </w:t>
      </w:r>
      <w:r w:rsidRPr="006F4DE1">
        <w:rPr>
          <w:szCs w:val="24"/>
          <w:b w:val="0"/>
          <w:i w:val="0"/>
          <w:sz w:val="24"/>
          <w:spacing w:val="0"/>
          <w:w w:val="100"/>
          <w:rFonts/>
          <w:caps w:val="0"/>
        </w:rPr>
        <w:t>about</w:t>
      </w:r>
      <w:r w:rsidRPr="006F4DE1">
        <w:rPr>
          <w:szCs w:val="24"/>
          <w:b w:val="0"/>
          <w:i w:val="0"/>
          <w:sz w:val="24"/>
          <w:spacing w:val="0"/>
          <w:w w:val="100"/>
          <w:rFonts/>
          <w:caps w:val="0"/>
        </w:rPr>
        <w:t> </w:t>
      </w:r>
      <w:r w:rsidRPr="006F4DE1">
        <w:rPr>
          <w:szCs w:val="24"/>
          <w:b w:val="0"/>
          <w:i w:val="0"/>
          <w:sz w:val="24"/>
          <w:spacing w:val="0"/>
          <w:w w:val="100"/>
          <w:rFonts/>
          <w:caps w:val="0"/>
        </w:rPr>
        <w:t>60%</w:t>
      </w:r>
      <w:r w:rsidRPr="006F4DE1">
        <w:rPr>
          <w:szCs w:val="24"/>
          <w:b w:val="0"/>
          <w:i w:val="0"/>
          <w:sz w:val="24"/>
          <w:spacing w:val="0"/>
          <w:w w:val="100"/>
          <w:rFonts/>
          <w:caps w:val="0"/>
        </w:rPr>
        <w:t> </w:t>
      </w:r>
      <w:r w:rsidRPr="006F4DE1">
        <w:rPr>
          <w:szCs w:val="24"/>
          <w:b w:val="0"/>
          <w:i w:val="0"/>
          <w:sz w:val="24"/>
          <w:spacing w:val="0"/>
          <w:w w:val="100"/>
          <w:rFonts/>
          <w:caps w:val="0"/>
        </w:rPr>
        <w:t>of</w:t>
      </w:r>
      <w:r w:rsidRPr="006F4DE1">
        <w:rPr>
          <w:szCs w:val="24"/>
          <w:b w:val="0"/>
          <w:i w:val="0"/>
          <w:sz w:val="24"/>
          <w:spacing w:val="0"/>
          <w:w w:val="100"/>
          <w:rFonts/>
          <w:caps w:val="0"/>
        </w:rPr>
        <w:t> </w:t>
      </w:r>
      <w:r w:rsidRPr="006F4DE1">
        <w:rPr>
          <w:szCs w:val="24"/>
          <w:b w:val="0"/>
          <w:i w:val="0"/>
          <w:sz w:val="24"/>
          <w:spacing w:val="0"/>
          <w:w w:val="100"/>
          <w:rFonts/>
          <w:caps w:val="0"/>
        </w:rPr>
        <w:t>the</w:t>
      </w:r>
      <w:r w:rsidRPr="006F4DE1">
        <w:rPr>
          <w:szCs w:val="24"/>
          <w:b w:val="0"/>
          <w:i w:val="0"/>
          <w:sz w:val="24"/>
          <w:spacing w:val="0"/>
          <w:w w:val="100"/>
          <w:rFonts/>
          <w:caps w:val="0"/>
        </w:rPr>
        <w:t> </w:t>
      </w:r>
      <w:r w:rsidRPr="006F4DE1">
        <w:rPr>
          <w:szCs w:val="24"/>
          <w:b w:val="0"/>
          <w:i w:val="0"/>
          <w:sz w:val="24"/>
          <w:spacing w:val="0"/>
          <w:w w:val="100"/>
          <w:rFonts/>
          <w:caps w:val="0"/>
        </w:rPr>
        <w:t>Nigerian</w:t>
      </w:r>
      <w:r w:rsidRPr="006F4DE1">
        <w:rPr>
          <w:szCs w:val="24"/>
          <w:b w:val="0"/>
          <w:i w:val="0"/>
          <w:sz w:val="24"/>
          <w:spacing w:val="0"/>
          <w:w w:val="100"/>
          <w:rFonts/>
          <w:caps w:val="0"/>
        </w:rPr>
        <w:t> </w:t>
      </w:r>
      <w:r w:rsidRPr="00284DBF">
        <w:rPr>
          <w:szCs w:val="24"/>
          <w:b w:val="0"/>
          <w:i w:val="0"/>
          <w:sz w:val="24"/>
          <w:spacing w:val="0"/>
          <w:w w:val="100"/>
          <w:rFonts/>
          <w:caps w:val="0"/>
        </w:rPr>
        <w:t>basement.</w:t>
      </w:r>
      <w:r w:rsidRPr="00284DBF">
        <w:rPr>
          <w:szCs w:val="24"/>
          <w:b w:val="0"/>
          <w:i w:val="0"/>
          <w:sz w:val="24"/>
          <w:spacing w:val="0"/>
          <w:w w:val="100"/>
          <w:rFonts/>
          <w:caps w:val="0"/>
        </w:rPr>
        <w:t> </w:t>
      </w:r>
      <w:r w:rsidRPr="00284DBF">
        <w:rPr>
          <w:szCs w:val="24"/>
          <w:b w:val="0"/>
          <w:i w:val="0"/>
          <w:sz w:val="24"/>
          <w:spacing w:val="0"/>
          <w:w w:val="100"/>
          <w:rFonts/>
          <w:caps w:val="0"/>
        </w:rPr>
        <w:t>(Rahman</w:t>
      </w:r>
      <w:r w:rsidRPr="00284DBF">
        <w:rPr>
          <w:szCs w:val="24"/>
          <w:b w:val="0"/>
          <w:i w:val="0"/>
          <w:sz w:val="24"/>
          <w:spacing w:val="0"/>
          <w:w w:val="100"/>
          <w:rFonts/>
          <w:caps w:val="0"/>
        </w:rPr>
        <w:t> </w:t>
      </w:r>
      <w:r w:rsidRPr="00284DBF">
        <w:rPr>
          <w:szCs w:val="24"/>
          <w:b w:val="0"/>
          <w:i w:val="0"/>
          <w:sz w:val="24"/>
          <w:spacing w:val="0"/>
          <w:w w:val="100"/>
          <w:rFonts/>
          <w:caps w:val="0"/>
        </w:rPr>
        <w:t>and</w:t>
      </w:r>
      <w:r w:rsidRPr="00284DBF">
        <w:rPr>
          <w:szCs w:val="24"/>
          <w:b w:val="0"/>
          <w:i w:val="0"/>
          <w:sz w:val="24"/>
          <w:spacing w:val="0"/>
          <w:w w:val="100"/>
          <w:rFonts/>
          <w:caps w:val="0"/>
        </w:rPr>
        <w:t> </w:t>
      </w:r>
      <w:r w:rsidRPr="00284DBF">
        <w:rPr>
          <w:szCs w:val="24"/>
          <w:b w:val="0"/>
          <w:i w:val="0"/>
          <w:sz w:val="24"/>
          <w:spacing w:val="0"/>
          <w:w w:val="100"/>
          <w:rFonts/>
          <w:caps w:val="0"/>
        </w:rPr>
        <w:t>Ocan,</w:t>
      </w:r>
      <w:r w:rsidRPr="00284DBF">
        <w:rPr>
          <w:szCs w:val="24"/>
          <w:b w:val="0"/>
          <w:i w:val="0"/>
          <w:sz w:val="24"/>
          <w:spacing w:val="0"/>
          <w:w w:val="100"/>
          <w:rFonts/>
          <w:caps w:val="0"/>
        </w:rPr>
        <w:t> </w:t>
      </w:r>
      <w:r w:rsidRPr="00284DBF">
        <w:rPr>
          <w:szCs w:val="24"/>
          <w:b w:val="0"/>
          <w:i w:val="0"/>
          <w:sz w:val="24"/>
          <w:spacing w:val="0"/>
          <w:w w:val="100"/>
          <w:rFonts/>
          <w:caps w:val="0"/>
        </w:rPr>
        <w:t>1978).</w:t>
      </w:r>
    </w:p>
    <w:p w14:paraId="020A8E5E" w14:textId="77777777" w:rsidR="00570715" w:rsidRPr="006F4DE1" w:rsidRDefault="00570715" w:rsidP="006F4DE1">
      <w:pPr>
        <w:jc w:val="both"/>
        <w:spacing w:before="0" w:beforeAutospacing="0" w:after="0" w:afterAutospacing="0" w:lineRule="auto" w:line="360"/>
        <w:rPr>
          <w:szCs w:val="24"/>
          <w:b w:val="1"/>
          <w:i w:val="0"/>
          <w:sz w:val="24"/>
          <w:spacing w:val="0"/>
          <w:w w:val="100"/>
          <w:rFonts/>
          <w:caps w:val="0"/>
        </w:rPr>
        <w:snapToGrid w:val="0"/>
        <w:textAlignment w:val="baseline"/>
      </w:pPr>
      <w:r w:rsidRPr="006F4DE1">
        <w:rPr>
          <w:szCs w:val="24"/>
          <w:b w:val="1"/>
          <w:i w:val="0"/>
          <w:sz w:val="24"/>
          <w:spacing w:val="0"/>
          <w:w w:val="100"/>
          <w:rFonts/>
          <w:caps w:val="0"/>
        </w:rPr>
        <w:t>ii.</w:t>
      </w:r>
      <w:r w:rsidRPr="006F4DE1">
        <w:rPr>
          <w:szCs w:val="24"/>
          <w:b w:val="1"/>
          <w:i w:val="0"/>
          <w:sz w:val="24"/>
          <w:spacing w:val="0"/>
          <w:w w:val="100"/>
          <w:rFonts/>
          <w:caps w:val="0"/>
        </w:rPr>
        <w:tab/>
      </w:r>
      <w:r w:rsidRPr="006F4DE1">
        <w:rPr>
          <w:szCs w:val="24"/>
          <w:b w:val="1"/>
          <w:i w:val="0"/>
          <w:sz w:val="24"/>
          <w:spacing w:val="0"/>
          <w:w w:val="100"/>
          <w:rFonts/>
          <w:caps w:val="0"/>
        </w:rPr>
        <w:t>The</w:t>
      </w:r>
      <w:r w:rsidRPr="006F4DE1">
        <w:rPr>
          <w:szCs w:val="24"/>
          <w:b w:val="1"/>
          <w:i w:val="0"/>
          <w:sz w:val="24"/>
          <w:spacing w:val="0"/>
          <w:w w:val="100"/>
          <w:rFonts/>
          <w:caps w:val="0"/>
        </w:rPr>
        <w:t> </w:t>
      </w:r>
      <w:r w:rsidRPr="006F4DE1">
        <w:rPr>
          <w:szCs w:val="24"/>
          <w:b w:val="1"/>
          <w:i w:val="0"/>
          <w:sz w:val="24"/>
          <w:spacing w:val="0"/>
          <w:w w:val="100"/>
          <w:rFonts/>
          <w:caps w:val="0"/>
        </w:rPr>
        <w:t>Schist</w:t>
      </w:r>
      <w:r w:rsidRPr="006F4DE1">
        <w:rPr>
          <w:szCs w:val="24"/>
          <w:b w:val="1"/>
          <w:i w:val="0"/>
          <w:sz w:val="24"/>
          <w:spacing w:val="0"/>
          <w:w w:val="100"/>
          <w:rFonts/>
          <w:caps w:val="0"/>
        </w:rPr>
        <w:t> </w:t>
      </w:r>
      <w:r w:rsidRPr="006F4DE1">
        <w:rPr>
          <w:szCs w:val="24"/>
          <w:b w:val="1"/>
          <w:i w:val="0"/>
          <w:sz w:val="24"/>
          <w:spacing w:val="0"/>
          <w:w w:val="100"/>
          <w:rFonts/>
          <w:caps w:val="0"/>
        </w:rPr>
        <w:t>Belt</w:t>
      </w:r>
    </w:p>
    <w:p w14:paraId="6A044AB8" w14:textId="77777777" w:rsidR="00570715" w:rsidRPr="006F4DE1" w:rsidRDefault="00570715" w:rsidP="006F4DE1">
      <w:pPr>
        <w:jc w:val="both"/>
        <w:spacing w:before="0" w:beforeAutospacing="0" w:after="0" w:afterAutospacing="0" w:lineRule="auto" w:line="360"/>
        <w:rPr>
          <w:szCs w:val="24"/>
          <w:b w:val="0"/>
          <w:i w:val="0"/>
          <w:sz w:val="24"/>
          <w:spacing w:val="0"/>
          <w:w w:val="100"/>
          <w:rFonts/>
          <w:caps w:val="0"/>
        </w:rPr>
        <w:snapToGrid w:val="0"/>
        <w:textAlignment w:val="baseline"/>
      </w:pPr>
      <w:r w:rsidRPr="006F4DE1">
        <w:rPr>
          <w:szCs w:val="24"/>
          <w:b w:val="0"/>
          <w:i w:val="0"/>
          <w:sz w:val="24"/>
          <w:spacing w:val="0"/>
          <w:w w:val="100"/>
          <w:rFonts/>
          <w:caps w:val="0"/>
        </w:rPr>
        <w:t>The</w:t>
      </w:r>
      <w:r w:rsidRPr="006F4DE1">
        <w:rPr>
          <w:szCs w:val="24"/>
          <w:b w:val="0"/>
          <w:i w:val="0"/>
          <w:sz w:val="24"/>
          <w:spacing w:val="0"/>
          <w:w w:val="100"/>
          <w:rFonts/>
          <w:caps w:val="0"/>
        </w:rPr>
        <w:t> </w:t>
      </w:r>
      <w:r w:rsidRPr="006F4DE1">
        <w:rPr>
          <w:szCs w:val="24"/>
          <w:b w:val="0"/>
          <w:i w:val="0"/>
          <w:sz w:val="24"/>
          <w:spacing w:val="0"/>
          <w:w w:val="100"/>
          <w:rFonts/>
          <w:caps w:val="0"/>
        </w:rPr>
        <w:t>schist</w:t>
      </w:r>
      <w:r w:rsidRPr="006F4DE1">
        <w:rPr>
          <w:szCs w:val="24"/>
          <w:b w:val="0"/>
          <w:i w:val="0"/>
          <w:sz w:val="24"/>
          <w:spacing w:val="0"/>
          <w:w w:val="100"/>
          <w:rFonts/>
          <w:caps w:val="0"/>
        </w:rPr>
        <w:t> </w:t>
      </w:r>
      <w:r w:rsidRPr="006F4DE1">
        <w:rPr>
          <w:szCs w:val="24"/>
          <w:b w:val="0"/>
          <w:i w:val="0"/>
          <w:sz w:val="24"/>
          <w:spacing w:val="0"/>
          <w:w w:val="100"/>
          <w:rFonts/>
          <w:caps w:val="0"/>
        </w:rPr>
        <w:t>belt</w:t>
      </w:r>
      <w:r w:rsidRPr="006F4DE1">
        <w:rPr>
          <w:szCs w:val="24"/>
          <w:b w:val="0"/>
          <w:i w:val="0"/>
          <w:sz w:val="24"/>
          <w:spacing w:val="0"/>
          <w:w w:val="100"/>
          <w:rFonts/>
          <w:caps w:val="0"/>
        </w:rPr>
        <w:t> </w:t>
      </w:r>
      <w:r w:rsidRPr="006F4DE1">
        <w:rPr>
          <w:szCs w:val="24"/>
          <w:b w:val="0"/>
          <w:i w:val="0"/>
          <w:sz w:val="24"/>
          <w:spacing w:val="0"/>
          <w:w w:val="100"/>
          <w:rFonts/>
          <w:caps w:val="0"/>
        </w:rPr>
        <w:t>comprises</w:t>
      </w:r>
      <w:r w:rsidRPr="006F4DE1">
        <w:rPr>
          <w:szCs w:val="24"/>
          <w:b w:val="0"/>
          <w:i w:val="0"/>
          <w:sz w:val="24"/>
          <w:spacing w:val="0"/>
          <w:w w:val="100"/>
          <w:rFonts/>
          <w:caps w:val="0"/>
        </w:rPr>
        <w:t> </w:t>
      </w:r>
      <w:r w:rsidRPr="006F4DE1">
        <w:rPr>
          <w:szCs w:val="24"/>
          <w:b w:val="0"/>
          <w:i w:val="0"/>
          <w:sz w:val="24"/>
          <w:spacing w:val="0"/>
          <w:w w:val="100"/>
          <w:rFonts/>
          <w:caps w:val="0"/>
        </w:rPr>
        <w:t>low-grade,</w:t>
      </w:r>
      <w:r w:rsidRPr="006F4DE1">
        <w:rPr>
          <w:szCs w:val="24"/>
          <w:b w:val="0"/>
          <w:i w:val="0"/>
          <w:sz w:val="24"/>
          <w:spacing w:val="0"/>
          <w:w w:val="100"/>
          <w:rFonts/>
          <w:caps w:val="0"/>
        </w:rPr>
        <w:t> </w:t>
      </w:r>
      <w:r w:rsidRPr="006F4DE1">
        <w:rPr>
          <w:szCs w:val="24"/>
          <w:b w:val="0"/>
          <w:i w:val="0"/>
          <w:sz w:val="24"/>
          <w:spacing w:val="0"/>
          <w:w w:val="100"/>
          <w:rFonts/>
          <w:caps w:val="0"/>
        </w:rPr>
        <w:t>metasediment-dominated</w:t>
      </w:r>
      <w:r w:rsidRPr="006F4DE1">
        <w:rPr>
          <w:szCs w:val="24"/>
          <w:b w:val="0"/>
          <w:i w:val="0"/>
          <w:sz w:val="24"/>
          <w:spacing w:val="0"/>
          <w:w w:val="100"/>
          <w:rFonts/>
          <w:caps w:val="0"/>
        </w:rPr>
        <w:t> </w:t>
      </w:r>
      <w:r w:rsidRPr="006F4DE1">
        <w:rPr>
          <w:szCs w:val="24"/>
          <w:b w:val="0"/>
          <w:i w:val="0"/>
          <w:sz w:val="24"/>
          <w:spacing w:val="0"/>
          <w:w w:val="100"/>
          <w:rFonts/>
          <w:caps w:val="0"/>
        </w:rPr>
        <w:t>belts</w:t>
      </w:r>
      <w:r w:rsidRPr="006F4DE1">
        <w:rPr>
          <w:szCs w:val="24"/>
          <w:b w:val="0"/>
          <w:i w:val="0"/>
          <w:sz w:val="24"/>
          <w:spacing w:val="0"/>
          <w:w w:val="100"/>
          <w:rFonts/>
          <w:caps w:val="0"/>
        </w:rPr>
        <w:t> </w:t>
      </w:r>
      <w:r w:rsidRPr="006F4DE1">
        <w:rPr>
          <w:szCs w:val="24"/>
          <w:b w:val="0"/>
          <w:i w:val="0"/>
          <w:sz w:val="24"/>
          <w:spacing w:val="0"/>
          <w:w w:val="100"/>
          <w:rFonts/>
          <w:caps w:val="0"/>
        </w:rPr>
        <w:t>trending</w:t>
      </w:r>
      <w:r w:rsidRPr="006F4DE1">
        <w:rPr>
          <w:szCs w:val="24"/>
          <w:b w:val="0"/>
          <w:i w:val="0"/>
          <w:sz w:val="24"/>
          <w:spacing w:val="0"/>
          <w:w w:val="100"/>
          <w:rFonts/>
          <w:caps w:val="0"/>
        </w:rPr>
        <w:t> </w:t>
      </w:r>
      <w:r w:rsidRPr="006F4DE1">
        <w:rPr>
          <w:szCs w:val="24"/>
          <w:b w:val="0"/>
          <w:i w:val="0"/>
          <w:sz w:val="24"/>
          <w:spacing w:val="0"/>
          <w:w w:val="100"/>
          <w:rFonts/>
          <w:caps w:val="0"/>
        </w:rPr>
        <w:t>N-S</w:t>
      </w:r>
      <w:r w:rsidRPr="006F4DE1">
        <w:rPr>
          <w:szCs w:val="24"/>
          <w:b w:val="0"/>
          <w:i w:val="0"/>
          <w:sz w:val="24"/>
          <w:spacing w:val="0"/>
          <w:w w:val="100"/>
          <w:rFonts/>
          <w:caps w:val="0"/>
        </w:rPr>
        <w:t> </w:t>
      </w:r>
      <w:r w:rsidRPr="006F4DE1">
        <w:rPr>
          <w:szCs w:val="24"/>
          <w:b w:val="0"/>
          <w:i w:val="0"/>
          <w:sz w:val="24"/>
          <w:spacing w:val="0"/>
          <w:w w:val="100"/>
          <w:rFonts/>
          <w:caps w:val="0"/>
        </w:rPr>
        <w:t>which</w:t>
      </w:r>
      <w:r w:rsidRPr="006F4DE1">
        <w:rPr>
          <w:szCs w:val="24"/>
          <w:b w:val="0"/>
          <w:i w:val="0"/>
          <w:sz w:val="24"/>
          <w:spacing w:val="0"/>
          <w:w w:val="100"/>
          <w:rFonts/>
          <w:caps w:val="0"/>
        </w:rPr>
        <w:t> </w:t>
      </w:r>
      <w:r w:rsidRPr="006F4DE1">
        <w:rPr>
          <w:szCs w:val="24"/>
          <w:b w:val="0"/>
          <w:i w:val="0"/>
          <w:sz w:val="24"/>
          <w:spacing w:val="0"/>
          <w:w w:val="100"/>
          <w:rFonts/>
          <w:caps w:val="0"/>
        </w:rPr>
        <w:t>are</w:t>
      </w:r>
      <w:r w:rsidRPr="006F4DE1">
        <w:rPr>
          <w:szCs w:val="24"/>
          <w:b w:val="0"/>
          <w:i w:val="0"/>
          <w:sz w:val="24"/>
          <w:spacing w:val="0"/>
          <w:w w:val="100"/>
          <w:rFonts/>
          <w:caps w:val="0"/>
        </w:rPr>
        <w:t> </w:t>
      </w:r>
      <w:r w:rsidRPr="006F4DE1">
        <w:rPr>
          <w:szCs w:val="24"/>
          <w:b w:val="0"/>
          <w:i w:val="0"/>
          <w:sz w:val="24"/>
          <w:spacing w:val="0"/>
          <w:w w:val="100"/>
          <w:rFonts/>
          <w:caps w:val="0"/>
        </w:rPr>
        <w:t>best</w:t>
      </w:r>
      <w:r w:rsidRPr="006F4DE1">
        <w:rPr>
          <w:szCs w:val="24"/>
          <w:b w:val="0"/>
          <w:i w:val="0"/>
          <w:sz w:val="24"/>
          <w:spacing w:val="0"/>
          <w:w w:val="100"/>
          <w:rFonts/>
          <w:caps w:val="0"/>
        </w:rPr>
        <w:t> </w:t>
      </w:r>
      <w:r w:rsidRPr="006F4DE1">
        <w:rPr>
          <w:szCs w:val="24"/>
          <w:b w:val="0"/>
          <w:i w:val="0"/>
          <w:sz w:val="24"/>
          <w:spacing w:val="0"/>
          <w:w w:val="100"/>
          <w:rFonts/>
          <w:caps w:val="0"/>
        </w:rPr>
        <w:t>developed</w:t>
      </w:r>
      <w:r w:rsidRPr="006F4DE1">
        <w:rPr>
          <w:szCs w:val="24"/>
          <w:b w:val="0"/>
          <w:i w:val="0"/>
          <w:sz w:val="24"/>
          <w:spacing w:val="0"/>
          <w:w w:val="100"/>
          <w:rFonts/>
          <w:caps w:val="0"/>
        </w:rPr>
        <w:t> </w:t>
      </w:r>
      <w:r w:rsidRPr="006F4DE1">
        <w:rPr>
          <w:szCs w:val="24"/>
          <w:b w:val="0"/>
          <w:i w:val="0"/>
          <w:sz w:val="24"/>
          <w:spacing w:val="0"/>
          <w:w w:val="100"/>
          <w:rFonts/>
          <w:caps w:val="0"/>
        </w:rPr>
        <w:t>in</w:t>
      </w:r>
      <w:r w:rsidRPr="006F4DE1">
        <w:rPr>
          <w:szCs w:val="24"/>
          <w:b w:val="0"/>
          <w:i w:val="0"/>
          <w:sz w:val="24"/>
          <w:spacing w:val="0"/>
          <w:w w:val="100"/>
          <w:rFonts/>
          <w:caps w:val="0"/>
        </w:rPr>
        <w:t> </w:t>
      </w:r>
      <w:r w:rsidRPr="006F4DE1">
        <w:rPr>
          <w:szCs w:val="24"/>
          <w:b w:val="0"/>
          <w:i w:val="0"/>
          <w:sz w:val="24"/>
          <w:spacing w:val="0"/>
          <w:w w:val="100"/>
          <w:rFonts/>
          <w:caps w:val="0"/>
        </w:rPr>
        <w:t>the</w:t>
      </w:r>
      <w:r w:rsidRPr="006F4DE1">
        <w:rPr>
          <w:szCs w:val="24"/>
          <w:b w:val="0"/>
          <w:i w:val="0"/>
          <w:sz w:val="24"/>
          <w:spacing w:val="0"/>
          <w:w w:val="100"/>
          <w:rFonts/>
          <w:caps w:val="0"/>
        </w:rPr>
        <w:t> </w:t>
      </w:r>
      <w:r w:rsidRPr="006F4DE1">
        <w:rPr>
          <w:szCs w:val="24"/>
          <w:b w:val="0"/>
          <w:i w:val="0"/>
          <w:sz w:val="24"/>
          <w:spacing w:val="0"/>
          <w:w w:val="100"/>
          <w:rFonts/>
          <w:caps w:val="0"/>
        </w:rPr>
        <w:t>western</w:t>
      </w:r>
      <w:r w:rsidRPr="006F4DE1">
        <w:rPr>
          <w:szCs w:val="24"/>
          <w:b w:val="0"/>
          <w:i w:val="0"/>
          <w:sz w:val="24"/>
          <w:spacing w:val="0"/>
          <w:w w:val="100"/>
          <w:rFonts/>
          <w:caps w:val="0"/>
        </w:rPr>
        <w:t> </w:t>
      </w:r>
      <w:r w:rsidRPr="006F4DE1">
        <w:rPr>
          <w:szCs w:val="24"/>
          <w:b w:val="0"/>
          <w:i w:val="0"/>
          <w:sz w:val="24"/>
          <w:spacing w:val="0"/>
          <w:w w:val="100"/>
          <w:rFonts/>
          <w:caps w:val="0"/>
        </w:rPr>
        <w:t>half</w:t>
      </w:r>
      <w:r w:rsidRPr="006F4DE1">
        <w:rPr>
          <w:szCs w:val="24"/>
          <w:b w:val="0"/>
          <w:i w:val="0"/>
          <w:sz w:val="24"/>
          <w:spacing w:val="0"/>
          <w:w w:val="100"/>
          <w:rFonts/>
          <w:caps w:val="0"/>
        </w:rPr>
        <w:t> </w:t>
      </w:r>
      <w:r w:rsidRPr="006F4DE1">
        <w:rPr>
          <w:szCs w:val="24"/>
          <w:b w:val="0"/>
          <w:i w:val="0"/>
          <w:sz w:val="24"/>
          <w:spacing w:val="0"/>
          <w:w w:val="100"/>
          <w:rFonts/>
          <w:caps w:val="0"/>
        </w:rPr>
        <w:t>of</w:t>
      </w:r>
      <w:r w:rsidRPr="006F4DE1">
        <w:rPr>
          <w:szCs w:val="24"/>
          <w:b w:val="0"/>
          <w:i w:val="0"/>
          <w:sz w:val="24"/>
          <w:spacing w:val="0"/>
          <w:w w:val="100"/>
          <w:rFonts/>
          <w:caps w:val="0"/>
        </w:rPr>
        <w:t> </w:t>
      </w:r>
      <w:r w:rsidRPr="006F4DE1">
        <w:rPr>
          <w:szCs w:val="24"/>
          <w:b w:val="0"/>
          <w:i w:val="0"/>
          <w:sz w:val="24"/>
          <w:spacing w:val="0"/>
          <w:w w:val="100"/>
          <w:rFonts/>
          <w:caps w:val="0"/>
        </w:rPr>
        <w:t>Nigeria.</w:t>
      </w:r>
      <w:r w:rsidRPr="006F4DE1">
        <w:rPr>
          <w:szCs w:val="24"/>
          <w:b w:val="0"/>
          <w:i w:val="0"/>
          <w:sz w:val="24"/>
          <w:spacing w:val="0"/>
          <w:w w:val="100"/>
          <w:rFonts/>
          <w:caps w:val="0"/>
        </w:rPr>
        <w:t> </w:t>
      </w:r>
      <w:r w:rsidRPr="006F4DE1">
        <w:rPr>
          <w:szCs w:val="24"/>
          <w:b w:val="0"/>
          <w:i w:val="0"/>
          <w:sz w:val="24"/>
          <w:spacing w:val="0"/>
          <w:w w:val="100"/>
          <w:rFonts/>
          <w:caps w:val="0"/>
        </w:rPr>
        <w:t>These</w:t>
      </w:r>
      <w:r w:rsidRPr="006F4DE1">
        <w:rPr>
          <w:szCs w:val="24"/>
          <w:b w:val="0"/>
          <w:i w:val="0"/>
          <w:sz w:val="24"/>
          <w:spacing w:val="0"/>
          <w:w w:val="100"/>
          <w:rFonts/>
          <w:caps w:val="0"/>
        </w:rPr>
        <w:t> </w:t>
      </w:r>
      <w:r w:rsidRPr="006F4DE1">
        <w:rPr>
          <w:szCs w:val="24"/>
          <w:b w:val="0"/>
          <w:i w:val="0"/>
          <w:sz w:val="24"/>
          <w:spacing w:val="0"/>
          <w:w w:val="100"/>
          <w:rFonts/>
          <w:caps w:val="0"/>
        </w:rPr>
        <w:t>belts</w:t>
      </w:r>
      <w:r w:rsidRPr="006F4DE1">
        <w:rPr>
          <w:szCs w:val="24"/>
          <w:b w:val="0"/>
          <w:i w:val="0"/>
          <w:sz w:val="24"/>
          <w:spacing w:val="0"/>
          <w:w w:val="100"/>
          <w:rFonts/>
          <w:caps w:val="0"/>
        </w:rPr>
        <w:t> </w:t>
      </w:r>
      <w:r w:rsidRPr="006F4DE1">
        <w:rPr>
          <w:szCs w:val="24"/>
          <w:b w:val="0"/>
          <w:i w:val="0"/>
          <w:sz w:val="24"/>
          <w:spacing w:val="0"/>
          <w:w w:val="100"/>
          <w:rFonts/>
          <w:caps w:val="0"/>
        </w:rPr>
        <w:t>are</w:t>
      </w:r>
      <w:r w:rsidRPr="006F4DE1">
        <w:rPr>
          <w:szCs w:val="24"/>
          <w:b w:val="0"/>
          <w:i w:val="0"/>
          <w:sz w:val="24"/>
          <w:spacing w:val="0"/>
          <w:w w:val="100"/>
          <w:rFonts/>
          <w:caps w:val="0"/>
        </w:rPr>
        <w:t> </w:t>
      </w:r>
      <w:r w:rsidRPr="006F4DE1">
        <w:rPr>
          <w:szCs w:val="24"/>
          <w:b w:val="0"/>
          <w:i w:val="0"/>
          <w:sz w:val="24"/>
          <w:spacing w:val="0"/>
          <w:w w:val="100"/>
          <w:rFonts/>
          <w:caps w:val="0"/>
        </w:rPr>
        <w:t>considered</w:t>
      </w:r>
      <w:r w:rsidRPr="006F4DE1">
        <w:rPr>
          <w:szCs w:val="24"/>
          <w:b w:val="0"/>
          <w:i w:val="0"/>
          <w:sz w:val="24"/>
          <w:spacing w:val="0"/>
          <w:w w:val="100"/>
          <w:rFonts/>
          <w:caps w:val="0"/>
        </w:rPr>
        <w:t> </w:t>
      </w:r>
      <w:r w:rsidRPr="006F4DE1">
        <w:rPr>
          <w:szCs w:val="24"/>
          <w:b w:val="0"/>
          <w:i w:val="0"/>
          <w:sz w:val="24"/>
          <w:spacing w:val="0"/>
          <w:w w:val="100"/>
          <w:rFonts/>
          <w:caps w:val="0"/>
        </w:rPr>
        <w:t>to</w:t>
      </w:r>
      <w:r w:rsidRPr="006F4DE1">
        <w:rPr>
          <w:szCs w:val="24"/>
          <w:b w:val="0"/>
          <w:i w:val="0"/>
          <w:sz w:val="24"/>
          <w:spacing w:val="0"/>
          <w:w w:val="100"/>
          <w:rFonts/>
          <w:caps w:val="0"/>
        </w:rPr>
        <w:t> </w:t>
      </w:r>
      <w:r w:rsidRPr="006F4DE1">
        <w:rPr>
          <w:szCs w:val="24"/>
          <w:b w:val="0"/>
          <w:i w:val="0"/>
          <w:sz w:val="24"/>
          <w:spacing w:val="0"/>
          <w:w w:val="100"/>
          <w:rFonts/>
          <w:caps w:val="0"/>
        </w:rPr>
        <w:t>be</w:t>
      </w:r>
      <w:r w:rsidRPr="006F4DE1">
        <w:rPr>
          <w:szCs w:val="24"/>
          <w:b w:val="0"/>
          <w:i w:val="0"/>
          <w:sz w:val="24"/>
          <w:spacing w:val="0"/>
          <w:w w:val="100"/>
          <w:rFonts/>
          <w:caps w:val="0"/>
        </w:rPr>
        <w:t> </w:t>
      </w:r>
      <w:r w:rsidRPr="006F4DE1">
        <w:rPr>
          <w:szCs w:val="24"/>
          <w:b w:val="0"/>
          <w:i w:val="0"/>
          <w:sz w:val="24"/>
          <w:spacing w:val="0"/>
          <w:w w:val="100"/>
          <w:rFonts/>
          <w:caps w:val="0"/>
        </w:rPr>
        <w:t>Upper</w:t>
      </w:r>
      <w:r w:rsidRPr="006F4DE1">
        <w:rPr>
          <w:szCs w:val="24"/>
          <w:b w:val="0"/>
          <w:i w:val="0"/>
          <w:sz w:val="24"/>
          <w:spacing w:val="0"/>
          <w:w w:val="100"/>
          <w:rFonts/>
          <w:caps w:val="0"/>
        </w:rPr>
        <w:t> </w:t>
      </w:r>
      <w:r w:rsidRPr="006F4DE1">
        <w:rPr>
          <w:szCs w:val="24"/>
          <w:b w:val="0"/>
          <w:i w:val="0"/>
          <w:sz w:val="24"/>
          <w:spacing w:val="0"/>
          <w:w w:val="100"/>
          <w:rFonts/>
          <w:caps w:val="0"/>
        </w:rPr>
        <w:t>Proterozoic</w:t>
      </w:r>
      <w:r w:rsidRPr="006F4DE1">
        <w:rPr>
          <w:szCs w:val="24"/>
          <w:b w:val="0"/>
          <w:i w:val="0"/>
          <w:sz w:val="24"/>
          <w:spacing w:val="0"/>
          <w:w w:val="100"/>
          <w:rFonts/>
          <w:caps w:val="0"/>
        </w:rPr>
        <w:t> </w:t>
      </w:r>
      <w:r w:rsidRPr="006F4DE1">
        <w:rPr>
          <w:szCs w:val="24"/>
          <w:b w:val="0"/>
          <w:i w:val="0"/>
          <w:sz w:val="24"/>
          <w:spacing w:val="0"/>
          <w:w w:val="100"/>
          <w:rFonts/>
          <w:caps w:val="0"/>
        </w:rPr>
        <w:t>supracrustal</w:t>
      </w:r>
      <w:r w:rsidRPr="006F4DE1">
        <w:rPr>
          <w:szCs w:val="24"/>
          <w:b w:val="0"/>
          <w:i w:val="0"/>
          <w:sz w:val="24"/>
          <w:spacing w:val="0"/>
          <w:w w:val="100"/>
          <w:rFonts/>
          <w:caps w:val="0"/>
        </w:rPr>
        <w:t> </w:t>
      </w:r>
      <w:r w:rsidRPr="006F4DE1">
        <w:rPr>
          <w:szCs w:val="24"/>
          <w:b w:val="0"/>
          <w:i w:val="0"/>
          <w:sz w:val="24"/>
          <w:spacing w:val="0"/>
          <w:w w:val="100"/>
          <w:rFonts/>
          <w:caps w:val="0"/>
        </w:rPr>
        <w:t>rocks</w:t>
      </w:r>
      <w:r w:rsidRPr="006F4DE1">
        <w:rPr>
          <w:szCs w:val="24"/>
          <w:b w:val="0"/>
          <w:i w:val="0"/>
          <w:sz w:val="24"/>
          <w:spacing w:val="0"/>
          <w:w w:val="100"/>
          <w:rFonts/>
          <w:caps w:val="0"/>
        </w:rPr>
        <w:t> </w:t>
      </w:r>
      <w:r w:rsidRPr="006F4DE1">
        <w:rPr>
          <w:szCs w:val="24"/>
          <w:b w:val="0"/>
          <w:i w:val="0"/>
          <w:sz w:val="24"/>
          <w:spacing w:val="0"/>
          <w:w w:val="100"/>
          <w:rFonts/>
          <w:caps w:val="0"/>
        </w:rPr>
        <w:t>that</w:t>
      </w:r>
      <w:r w:rsidRPr="006F4DE1">
        <w:rPr>
          <w:szCs w:val="24"/>
          <w:b w:val="0"/>
          <w:i w:val="0"/>
          <w:sz w:val="24"/>
          <w:spacing w:val="0"/>
          <w:w w:val="100"/>
          <w:rFonts/>
          <w:caps w:val="0"/>
        </w:rPr>
        <w:t> </w:t>
      </w:r>
      <w:r w:rsidRPr="006F4DE1">
        <w:rPr>
          <w:szCs w:val="24"/>
          <w:b w:val="0"/>
          <w:i w:val="0"/>
          <w:sz w:val="24"/>
          <w:spacing w:val="0"/>
          <w:w w:val="100"/>
          <w:rFonts/>
          <w:caps w:val="0"/>
        </w:rPr>
        <w:t>have</w:t>
      </w:r>
      <w:r w:rsidRPr="006F4DE1">
        <w:rPr>
          <w:szCs w:val="24"/>
          <w:b w:val="0"/>
          <w:i w:val="0"/>
          <w:sz w:val="24"/>
          <w:spacing w:val="0"/>
          <w:w w:val="100"/>
          <w:rFonts/>
          <w:caps w:val="0"/>
        </w:rPr>
        <w:t> </w:t>
      </w:r>
      <w:r w:rsidRPr="006F4DE1">
        <w:rPr>
          <w:szCs w:val="24"/>
          <w:b w:val="0"/>
          <w:i w:val="0"/>
          <w:sz w:val="24"/>
          <w:spacing w:val="0"/>
          <w:w w:val="100"/>
          <w:rFonts/>
          <w:caps w:val="0"/>
        </w:rPr>
        <w:t>been</w:t>
      </w:r>
      <w:r w:rsidRPr="006F4DE1">
        <w:rPr>
          <w:szCs w:val="24"/>
          <w:b w:val="0"/>
          <w:i w:val="0"/>
          <w:sz w:val="24"/>
          <w:spacing w:val="0"/>
          <w:w w:val="100"/>
          <w:rFonts/>
          <w:caps w:val="0"/>
        </w:rPr>
        <w:t> </w:t>
      </w:r>
      <w:r w:rsidRPr="006F4DE1">
        <w:rPr>
          <w:szCs w:val="24"/>
          <w:b w:val="0"/>
          <w:i w:val="0"/>
          <w:sz w:val="24"/>
          <w:spacing w:val="0"/>
          <w:w w:val="100"/>
          <w:rFonts/>
          <w:caps w:val="0"/>
        </w:rPr>
        <w:t>infolded</w:t>
      </w:r>
      <w:r w:rsidRPr="006F4DE1">
        <w:rPr>
          <w:szCs w:val="24"/>
          <w:b w:val="0"/>
          <w:i w:val="0"/>
          <w:sz w:val="24"/>
          <w:spacing w:val="0"/>
          <w:w w:val="100"/>
          <w:rFonts/>
          <w:caps w:val="0"/>
        </w:rPr>
        <w:t> </w:t>
      </w:r>
      <w:r w:rsidRPr="006F4DE1">
        <w:rPr>
          <w:szCs w:val="24"/>
          <w:b w:val="0"/>
          <w:i w:val="0"/>
          <w:sz w:val="24"/>
          <w:spacing w:val="0"/>
          <w:w w:val="100"/>
          <w:rFonts/>
          <w:caps w:val="0"/>
        </w:rPr>
        <w:t>into</w:t>
      </w:r>
      <w:r w:rsidRPr="006F4DE1">
        <w:rPr>
          <w:szCs w:val="24"/>
          <w:b w:val="0"/>
          <w:i w:val="0"/>
          <w:sz w:val="24"/>
          <w:spacing w:val="0"/>
          <w:w w:val="100"/>
          <w:rFonts/>
          <w:caps w:val="0"/>
        </w:rPr>
        <w:t> </w:t>
      </w:r>
      <w:r w:rsidRPr="006F4DE1">
        <w:rPr>
          <w:szCs w:val="24"/>
          <w:b w:val="0"/>
          <w:i w:val="0"/>
          <w:sz w:val="24"/>
          <w:spacing w:val="0"/>
          <w:w w:val="100"/>
          <w:rFonts/>
          <w:caps w:val="0"/>
        </w:rPr>
        <w:t>the</w:t>
      </w:r>
      <w:r w:rsidRPr="006F4DE1">
        <w:rPr>
          <w:szCs w:val="24"/>
          <w:b w:val="0"/>
          <w:i w:val="0"/>
          <w:sz w:val="24"/>
          <w:spacing w:val="0"/>
          <w:w w:val="100"/>
          <w:rFonts/>
          <w:caps w:val="0"/>
        </w:rPr>
        <w:t> </w:t>
      </w:r>
      <w:r w:rsidRPr="006F4DE1">
        <w:rPr>
          <w:szCs w:val="24"/>
          <w:b w:val="0"/>
          <w:i w:val="0"/>
          <w:sz w:val="24"/>
          <w:spacing w:val="0"/>
          <w:w w:val="100"/>
          <w:rFonts/>
          <w:caps w:val="0"/>
        </w:rPr>
        <w:t>migmatite-gneiss-quartzite</w:t>
      </w:r>
      <w:r w:rsidRPr="006F4DE1">
        <w:rPr>
          <w:szCs w:val="24"/>
          <w:b w:val="0"/>
          <w:i w:val="0"/>
          <w:sz w:val="24"/>
          <w:spacing w:val="0"/>
          <w:w w:val="100"/>
          <w:rFonts/>
          <w:caps w:val="0"/>
        </w:rPr>
        <w:t> </w:t>
      </w:r>
      <w:r w:rsidRPr="006F4DE1">
        <w:rPr>
          <w:szCs w:val="24"/>
          <w:b w:val="0"/>
          <w:i w:val="0"/>
          <w:sz w:val="24"/>
          <w:spacing w:val="0"/>
          <w:w w:val="100"/>
          <w:rFonts/>
          <w:caps w:val="0"/>
        </w:rPr>
        <w:t>complex.</w:t>
      </w:r>
      <w:r w:rsidRPr="006F4DE1">
        <w:rPr>
          <w:szCs w:val="24"/>
          <w:b w:val="0"/>
          <w:i w:val="0"/>
          <w:sz w:val="24"/>
          <w:spacing w:val="0"/>
          <w:w w:val="100"/>
          <w:rFonts/>
          <w:caps w:val="0"/>
        </w:rPr>
        <w:t> </w:t>
      </w:r>
      <w:r w:rsidRPr="006F4DE1">
        <w:rPr>
          <w:szCs w:val="24"/>
          <w:b w:val="0"/>
          <w:i w:val="0"/>
          <w:sz w:val="24"/>
          <w:spacing w:val="0"/>
          <w:w w:val="100"/>
          <w:rFonts/>
          <w:caps w:val="0"/>
        </w:rPr>
        <w:t>The</w:t>
      </w:r>
      <w:r w:rsidRPr="006F4DE1">
        <w:rPr>
          <w:szCs w:val="24"/>
          <w:b w:val="0"/>
          <w:i w:val="0"/>
          <w:sz w:val="24"/>
          <w:spacing w:val="0"/>
          <w:w w:val="100"/>
          <w:rFonts/>
          <w:caps w:val="0"/>
        </w:rPr>
        <w:t> </w:t>
      </w:r>
      <w:r w:rsidRPr="006F4DE1">
        <w:rPr>
          <w:szCs w:val="24"/>
          <w:b w:val="0"/>
          <w:i w:val="0"/>
          <w:sz w:val="24"/>
          <w:spacing w:val="0"/>
          <w:w w:val="100"/>
          <w:rFonts/>
          <w:caps w:val="0"/>
        </w:rPr>
        <w:t>lithological</w:t>
      </w:r>
      <w:r w:rsidRPr="006F4DE1">
        <w:rPr>
          <w:szCs w:val="24"/>
          <w:b w:val="0"/>
          <w:i w:val="0"/>
          <w:sz w:val="24"/>
          <w:spacing w:val="0"/>
          <w:w w:val="100"/>
          <w:rFonts/>
          <w:caps w:val="0"/>
        </w:rPr>
        <w:t> </w:t>
      </w:r>
      <w:r w:rsidRPr="006F4DE1">
        <w:rPr>
          <w:szCs w:val="24"/>
          <w:b w:val="0"/>
          <w:i w:val="0"/>
          <w:sz w:val="24"/>
          <w:spacing w:val="0"/>
          <w:w w:val="100"/>
          <w:rFonts/>
          <w:caps w:val="0"/>
        </w:rPr>
        <w:t>variations</w:t>
      </w:r>
      <w:r w:rsidRPr="006F4DE1">
        <w:rPr>
          <w:szCs w:val="24"/>
          <w:b w:val="0"/>
          <w:i w:val="0"/>
          <w:sz w:val="24"/>
          <w:spacing w:val="0"/>
          <w:w w:val="100"/>
          <w:rFonts/>
          <w:caps w:val="0"/>
        </w:rPr>
        <w:t> </w:t>
      </w:r>
      <w:r w:rsidRPr="006F4DE1">
        <w:rPr>
          <w:szCs w:val="24"/>
          <w:b w:val="0"/>
          <w:i w:val="0"/>
          <w:sz w:val="24"/>
          <w:spacing w:val="0"/>
          <w:w w:val="100"/>
          <w:rFonts/>
          <w:caps w:val="0"/>
        </w:rPr>
        <w:t>of</w:t>
      </w:r>
      <w:r w:rsidRPr="006F4DE1">
        <w:rPr>
          <w:szCs w:val="24"/>
          <w:b w:val="0"/>
          <w:i w:val="0"/>
          <w:sz w:val="24"/>
          <w:spacing w:val="0"/>
          <w:w w:val="100"/>
          <w:rFonts/>
          <w:caps w:val="0"/>
        </w:rPr>
        <w:t> </w:t>
      </w:r>
      <w:r w:rsidRPr="006F4DE1">
        <w:rPr>
          <w:szCs w:val="24"/>
          <w:b w:val="0"/>
          <w:i w:val="0"/>
          <w:sz w:val="24"/>
          <w:spacing w:val="0"/>
          <w:w w:val="100"/>
          <w:rFonts/>
          <w:caps w:val="0"/>
        </w:rPr>
        <w:t>the</w:t>
      </w:r>
      <w:r w:rsidRPr="006F4DE1">
        <w:rPr>
          <w:szCs w:val="24"/>
          <w:b w:val="0"/>
          <w:i w:val="0"/>
          <w:sz w:val="24"/>
          <w:spacing w:val="0"/>
          <w:w w:val="100"/>
          <w:rFonts/>
          <w:caps w:val="0"/>
        </w:rPr>
        <w:t> </w:t>
      </w:r>
      <w:r w:rsidRPr="006F4DE1">
        <w:rPr>
          <w:szCs w:val="24"/>
          <w:b w:val="0"/>
          <w:i w:val="0"/>
          <w:sz w:val="24"/>
          <w:spacing w:val="0"/>
          <w:w w:val="100"/>
          <w:rFonts/>
          <w:caps w:val="0"/>
        </w:rPr>
        <w:t>schist</w:t>
      </w:r>
      <w:r w:rsidRPr="006F4DE1">
        <w:rPr>
          <w:szCs w:val="24"/>
          <w:b w:val="0"/>
          <w:i w:val="0"/>
          <w:sz w:val="24"/>
          <w:spacing w:val="0"/>
          <w:w w:val="100"/>
          <w:rFonts/>
          <w:caps w:val="0"/>
        </w:rPr>
        <w:t> </w:t>
      </w:r>
      <w:r w:rsidRPr="006F4DE1">
        <w:rPr>
          <w:szCs w:val="24"/>
          <w:b w:val="0"/>
          <w:i w:val="0"/>
          <w:sz w:val="24"/>
          <w:spacing w:val="0"/>
          <w:w w:val="100"/>
          <w:rFonts/>
          <w:caps w:val="0"/>
        </w:rPr>
        <w:t>belts</w:t>
      </w:r>
      <w:r w:rsidRPr="006F4DE1">
        <w:rPr>
          <w:szCs w:val="24"/>
          <w:b w:val="0"/>
          <w:i w:val="0"/>
          <w:sz w:val="24"/>
          <w:spacing w:val="0"/>
          <w:w w:val="100"/>
          <w:rFonts/>
          <w:caps w:val="0"/>
        </w:rPr>
        <w:t> </w:t>
      </w:r>
      <w:r w:rsidRPr="006F4DE1">
        <w:rPr>
          <w:szCs w:val="24"/>
          <w:b w:val="0"/>
          <w:i w:val="0"/>
          <w:sz w:val="24"/>
          <w:spacing w:val="0"/>
          <w:w w:val="100"/>
          <w:rFonts/>
          <w:caps w:val="0"/>
        </w:rPr>
        <w:t>include</w:t>
      </w:r>
      <w:r w:rsidRPr="006F4DE1">
        <w:rPr>
          <w:szCs w:val="24"/>
          <w:b w:val="0"/>
          <w:i w:val="0"/>
          <w:sz w:val="24"/>
          <w:spacing w:val="0"/>
          <w:w w:val="100"/>
          <w:rFonts/>
          <w:caps w:val="0"/>
        </w:rPr>
        <w:t> </w:t>
      </w:r>
      <w:r w:rsidRPr="006F4DE1">
        <w:rPr>
          <w:szCs w:val="24"/>
          <w:b w:val="0"/>
          <w:i w:val="0"/>
          <w:sz w:val="24"/>
          <w:spacing w:val="0"/>
          <w:w w:val="100"/>
          <w:rFonts/>
          <w:caps w:val="0"/>
        </w:rPr>
        <w:t>coarse</w:t>
      </w:r>
      <w:r w:rsidRPr="006F4DE1">
        <w:rPr>
          <w:szCs w:val="24"/>
          <w:b w:val="0"/>
          <w:i w:val="0"/>
          <w:sz w:val="24"/>
          <w:spacing w:val="0"/>
          <w:w w:val="100"/>
          <w:rFonts/>
          <w:caps w:val="0"/>
        </w:rPr>
        <w:t> </w:t>
      </w:r>
      <w:r w:rsidRPr="006F4DE1">
        <w:rPr>
          <w:szCs w:val="24"/>
          <w:b w:val="0"/>
          <w:i w:val="0"/>
          <w:sz w:val="24"/>
          <w:spacing w:val="0"/>
          <w:w w:val="100"/>
          <w:rFonts/>
          <w:caps w:val="0"/>
        </w:rPr>
        <w:t>to</w:t>
      </w:r>
      <w:r w:rsidRPr="006F4DE1">
        <w:rPr>
          <w:szCs w:val="24"/>
          <w:b w:val="0"/>
          <w:i w:val="0"/>
          <w:sz w:val="24"/>
          <w:spacing w:val="0"/>
          <w:w w:val="100"/>
          <w:rFonts/>
          <w:caps w:val="0"/>
        </w:rPr>
        <w:t> </w:t>
      </w:r>
      <w:r w:rsidRPr="006F4DE1">
        <w:rPr>
          <w:szCs w:val="24"/>
          <w:b w:val="0"/>
          <w:i w:val="0"/>
          <w:sz w:val="24"/>
          <w:spacing w:val="0"/>
          <w:w w:val="100"/>
          <w:rFonts/>
          <w:caps w:val="0"/>
        </w:rPr>
        <w:t>fine-grained</w:t>
      </w:r>
      <w:r w:rsidRPr="006F4DE1">
        <w:rPr>
          <w:szCs w:val="24"/>
          <w:b w:val="0"/>
          <w:i w:val="0"/>
          <w:sz w:val="24"/>
          <w:spacing w:val="0"/>
          <w:w w:val="100"/>
          <w:rFonts/>
          <w:caps w:val="0"/>
        </w:rPr>
        <w:t> </w:t>
      </w:r>
      <w:r w:rsidRPr="006F4DE1">
        <w:rPr>
          <w:szCs w:val="24"/>
          <w:b w:val="0"/>
          <w:i w:val="0"/>
          <w:sz w:val="24"/>
          <w:spacing w:val="0"/>
          <w:w w:val="100"/>
          <w:rFonts/>
          <w:caps w:val="0"/>
        </w:rPr>
        <w:t>clastics,</w:t>
      </w:r>
      <w:r w:rsidRPr="006F4DE1">
        <w:rPr>
          <w:szCs w:val="24"/>
          <w:b w:val="0"/>
          <w:i w:val="0"/>
          <w:sz w:val="24"/>
          <w:spacing w:val="0"/>
          <w:w w:val="100"/>
          <w:rFonts/>
          <w:caps w:val="0"/>
        </w:rPr>
        <w:t> </w:t>
      </w:r>
      <w:r w:rsidRPr="006F4DE1">
        <w:rPr>
          <w:szCs w:val="24"/>
          <w:b w:val="0"/>
          <w:i w:val="0"/>
          <w:sz w:val="24"/>
          <w:spacing w:val="0"/>
          <w:w w:val="100"/>
          <w:rFonts/>
          <w:caps w:val="0"/>
        </w:rPr>
        <w:t>pelitic</w:t>
      </w:r>
      <w:r w:rsidRPr="006F4DE1">
        <w:rPr>
          <w:szCs w:val="24"/>
          <w:b w:val="0"/>
          <w:i w:val="0"/>
          <w:sz w:val="24"/>
          <w:spacing w:val="0"/>
          <w:w w:val="100"/>
          <w:rFonts/>
          <w:caps w:val="0"/>
        </w:rPr>
        <w:t> </w:t>
      </w:r>
      <w:r w:rsidRPr="006F4DE1">
        <w:rPr>
          <w:szCs w:val="24"/>
          <w:b w:val="0"/>
          <w:i w:val="0"/>
          <w:sz w:val="24"/>
          <w:spacing w:val="0"/>
          <w:w w:val="100"/>
          <w:rFonts/>
          <w:caps w:val="0"/>
        </w:rPr>
        <w:t>schists,</w:t>
      </w:r>
      <w:r w:rsidRPr="006F4DE1">
        <w:rPr>
          <w:szCs w:val="24"/>
          <w:b w:val="0"/>
          <w:i w:val="0"/>
          <w:sz w:val="24"/>
          <w:spacing w:val="0"/>
          <w:w w:val="100"/>
          <w:rFonts/>
          <w:caps w:val="0"/>
        </w:rPr>
        <w:t> </w:t>
      </w:r>
      <w:r w:rsidRPr="006F4DE1">
        <w:rPr>
          <w:szCs w:val="24"/>
          <w:b w:val="0"/>
          <w:i w:val="0"/>
          <w:sz w:val="24"/>
          <w:spacing w:val="0"/>
          <w:w w:val="100"/>
          <w:rFonts/>
          <w:caps w:val="0"/>
        </w:rPr>
        <w:t>phyllites,</w:t>
      </w:r>
      <w:r w:rsidRPr="006F4DE1">
        <w:rPr>
          <w:szCs w:val="24"/>
          <w:b w:val="0"/>
          <w:i w:val="0"/>
          <w:sz w:val="24"/>
          <w:spacing w:val="0"/>
          <w:w w:val="100"/>
          <w:rFonts/>
          <w:caps w:val="0"/>
        </w:rPr>
        <w:t> </w:t>
      </w:r>
      <w:r w:rsidRPr="006F4DE1">
        <w:rPr>
          <w:szCs w:val="24"/>
          <w:b w:val="0"/>
          <w:i w:val="0"/>
          <w:sz w:val="24"/>
          <w:spacing w:val="0"/>
          <w:w w:val="100"/>
          <w:rFonts/>
          <w:caps w:val="0"/>
        </w:rPr>
        <w:t>banded</w:t>
      </w:r>
      <w:r w:rsidRPr="006F4DE1">
        <w:rPr>
          <w:szCs w:val="24"/>
          <w:b w:val="0"/>
          <w:i w:val="0"/>
          <w:sz w:val="24"/>
          <w:spacing w:val="0"/>
          <w:w w:val="100"/>
          <w:rFonts/>
          <w:caps w:val="0"/>
        </w:rPr>
        <w:t> </w:t>
      </w:r>
      <w:r w:rsidRPr="006F4DE1">
        <w:rPr>
          <w:szCs w:val="24"/>
          <w:b w:val="0"/>
          <w:i w:val="0"/>
          <w:sz w:val="24"/>
          <w:spacing w:val="0"/>
          <w:w w:val="100"/>
          <w:rFonts/>
          <w:caps w:val="0"/>
        </w:rPr>
        <w:t>iron</w:t>
      </w:r>
      <w:r w:rsidRPr="006F4DE1">
        <w:rPr>
          <w:szCs w:val="24"/>
          <w:b w:val="0"/>
          <w:i w:val="0"/>
          <w:sz w:val="24"/>
          <w:spacing w:val="0"/>
          <w:w w:val="100"/>
          <w:rFonts/>
          <w:caps w:val="0"/>
        </w:rPr>
        <w:t> </w:t>
      </w:r>
      <w:r w:rsidRPr="006F4DE1">
        <w:rPr>
          <w:szCs w:val="24"/>
          <w:b w:val="0"/>
          <w:i w:val="0"/>
          <w:sz w:val="24"/>
          <w:spacing w:val="0"/>
          <w:w w:val="100"/>
          <w:rFonts/>
          <w:caps w:val="0"/>
        </w:rPr>
        <w:t>formation,</w:t>
      </w:r>
      <w:r w:rsidRPr="006F4DE1">
        <w:rPr>
          <w:szCs w:val="24"/>
          <w:b w:val="0"/>
          <w:i w:val="0"/>
          <w:sz w:val="24"/>
          <w:spacing w:val="0"/>
          <w:w w:val="100"/>
          <w:rFonts/>
          <w:caps w:val="0"/>
        </w:rPr>
        <w:t> </w:t>
      </w:r>
      <w:r w:rsidRPr="006F4DE1">
        <w:rPr>
          <w:szCs w:val="24"/>
          <w:b w:val="0"/>
          <w:i w:val="0"/>
          <w:sz w:val="24"/>
          <w:spacing w:val="0"/>
          <w:w w:val="100"/>
          <w:rFonts/>
          <w:caps w:val="0"/>
        </w:rPr>
        <w:t>carbonate</w:t>
      </w:r>
      <w:r w:rsidRPr="006F4DE1">
        <w:rPr>
          <w:szCs w:val="24"/>
          <w:b w:val="0"/>
          <w:i w:val="0"/>
          <w:sz w:val="24"/>
          <w:spacing w:val="0"/>
          <w:w w:val="100"/>
          <w:rFonts/>
          <w:caps w:val="0"/>
        </w:rPr>
        <w:t> </w:t>
      </w:r>
      <w:r w:rsidRPr="006F4DE1">
        <w:rPr>
          <w:szCs w:val="24"/>
          <w:b w:val="0"/>
          <w:i w:val="0"/>
          <w:sz w:val="24"/>
          <w:spacing w:val="0"/>
          <w:w w:val="100"/>
          <w:rFonts/>
          <w:caps w:val="0"/>
        </w:rPr>
        <w:t>rocks</w:t>
      </w:r>
      <w:r w:rsidRPr="006F4DE1">
        <w:rPr>
          <w:szCs w:val="24"/>
          <w:b w:val="0"/>
          <w:i w:val="0"/>
          <w:sz w:val="24"/>
          <w:spacing w:val="0"/>
          <w:w w:val="100"/>
          <w:rFonts/>
          <w:caps w:val="0"/>
        </w:rPr>
        <w:t> </w:t>
      </w:r>
      <w:r w:rsidRPr="006F4DE1">
        <w:rPr>
          <w:szCs w:val="24"/>
          <w:b w:val="0"/>
          <w:i w:val="0"/>
          <w:sz w:val="24"/>
          <w:spacing w:val="0"/>
          <w:w w:val="100"/>
          <w:rFonts/>
          <w:caps w:val="0"/>
        </w:rPr>
        <w:t>(marbles/dolomitic</w:t>
      </w:r>
      <w:r w:rsidRPr="006F4DE1">
        <w:rPr>
          <w:szCs w:val="24"/>
          <w:b w:val="0"/>
          <w:i w:val="0"/>
          <w:sz w:val="24"/>
          <w:spacing w:val="0"/>
          <w:w w:val="100"/>
          <w:rFonts/>
          <w:caps w:val="0"/>
        </w:rPr>
        <w:t> </w:t>
      </w:r>
      <w:r w:rsidRPr="006F4DE1">
        <w:rPr>
          <w:szCs w:val="24"/>
          <w:b w:val="0"/>
          <w:i w:val="0"/>
          <w:sz w:val="24"/>
          <w:spacing w:val="0"/>
          <w:w w:val="100"/>
          <w:rFonts/>
          <w:caps w:val="0"/>
        </w:rPr>
        <w:t>marbles),</w:t>
      </w:r>
      <w:r w:rsidRPr="006F4DE1">
        <w:rPr>
          <w:szCs w:val="24"/>
          <w:b w:val="0"/>
          <w:i w:val="0"/>
          <w:sz w:val="24"/>
          <w:spacing w:val="0"/>
          <w:w w:val="100"/>
          <w:rFonts/>
          <w:caps w:val="0"/>
        </w:rPr>
        <w:t> </w:t>
      </w:r>
      <w:r w:rsidRPr="006F4DE1">
        <w:rPr>
          <w:szCs w:val="24"/>
          <w:b w:val="0"/>
          <w:i w:val="0"/>
          <w:sz w:val="24"/>
          <w:spacing w:val="0"/>
          <w:w w:val="100"/>
          <w:rFonts/>
          <w:caps w:val="0"/>
        </w:rPr>
        <w:t>and</w:t>
      </w:r>
      <w:r w:rsidRPr="006F4DE1">
        <w:rPr>
          <w:szCs w:val="24"/>
          <w:b w:val="0"/>
          <w:i w:val="0"/>
          <w:sz w:val="24"/>
          <w:spacing w:val="0"/>
          <w:w w:val="100"/>
          <w:rFonts/>
          <w:caps w:val="0"/>
        </w:rPr>
        <w:t> </w:t>
      </w:r>
      <w:r w:rsidRPr="006F4DE1">
        <w:rPr>
          <w:szCs w:val="24"/>
          <w:b w:val="0"/>
          <w:i w:val="0"/>
          <w:sz w:val="24"/>
          <w:spacing w:val="0"/>
          <w:w w:val="100"/>
          <w:rFonts/>
          <w:caps w:val="0"/>
        </w:rPr>
        <w:t>mafic</w:t>
      </w:r>
      <w:r w:rsidRPr="006F4DE1">
        <w:rPr>
          <w:szCs w:val="24"/>
          <w:b w:val="0"/>
          <w:i w:val="0"/>
          <w:sz w:val="24"/>
          <w:spacing w:val="0"/>
          <w:w w:val="100"/>
          <w:rFonts/>
          <w:caps w:val="0"/>
        </w:rPr>
        <w:t> </w:t>
      </w:r>
      <w:r w:rsidRPr="006F4DE1">
        <w:rPr>
          <w:szCs w:val="24"/>
          <w:b w:val="0"/>
          <w:i w:val="0"/>
          <w:sz w:val="24"/>
          <w:spacing w:val="0"/>
          <w:w w:val="100"/>
          <w:rFonts/>
          <w:caps w:val="0"/>
        </w:rPr>
        <w:t>metavolcanics</w:t>
      </w:r>
      <w:r w:rsidRPr="006F4DE1">
        <w:rPr>
          <w:szCs w:val="24"/>
          <w:b w:val="0"/>
          <w:i w:val="0"/>
          <w:sz w:val="24"/>
          <w:spacing w:val="0"/>
          <w:w w:val="100"/>
          <w:rFonts/>
          <w:caps w:val="0"/>
        </w:rPr>
        <w:t> </w:t>
      </w:r>
      <w:r w:rsidRPr="006F4DE1">
        <w:rPr>
          <w:szCs w:val="24"/>
          <w:b w:val="0"/>
          <w:i w:val="0"/>
          <w:sz w:val="24"/>
          <w:spacing w:val="0"/>
          <w:w w:val="100"/>
          <w:rFonts/>
          <w:caps w:val="0"/>
        </w:rPr>
        <w:t>(amphibolites).</w:t>
      </w:r>
      <w:r w:rsidRPr="006F4DE1">
        <w:rPr>
          <w:szCs w:val="24"/>
          <w:b w:val="0"/>
          <w:i w:val="0"/>
          <w:sz w:val="24"/>
          <w:spacing w:val="0"/>
          <w:w w:val="100"/>
          <w:rFonts/>
          <w:caps w:val="0"/>
        </w:rPr>
        <w:t> </w:t>
      </w:r>
      <w:r w:rsidRPr="006F4DE1">
        <w:rPr>
          <w:szCs w:val="24"/>
          <w:b w:val="0"/>
          <w:i w:val="0"/>
          <w:sz w:val="24"/>
          <w:spacing w:val="0"/>
          <w:w w:val="100"/>
          <w:rFonts/>
          <w:caps w:val="0"/>
        </w:rPr>
        <w:t>Some</w:t>
      </w:r>
      <w:r w:rsidRPr="006F4DE1">
        <w:rPr>
          <w:szCs w:val="24"/>
          <w:b w:val="0"/>
          <w:i w:val="0"/>
          <w:sz w:val="24"/>
          <w:spacing w:val="0"/>
          <w:w w:val="100"/>
          <w:rFonts/>
          <w:caps w:val="0"/>
        </w:rPr>
        <w:t> </w:t>
      </w:r>
      <w:r w:rsidRPr="006F4DE1">
        <w:rPr>
          <w:szCs w:val="24"/>
          <w:b w:val="0"/>
          <w:i w:val="0"/>
          <w:sz w:val="24"/>
          <w:spacing w:val="0"/>
          <w:w w:val="100"/>
          <w:rFonts/>
          <w:caps w:val="0"/>
        </w:rPr>
        <w:t>may</w:t>
      </w:r>
      <w:r w:rsidRPr="006F4DE1">
        <w:rPr>
          <w:szCs w:val="24"/>
          <w:b w:val="0"/>
          <w:i w:val="0"/>
          <w:sz w:val="24"/>
          <w:spacing w:val="0"/>
          <w:w w:val="100"/>
          <w:rFonts/>
          <w:caps w:val="0"/>
        </w:rPr>
        <w:t> </w:t>
      </w:r>
      <w:r w:rsidRPr="006F4DE1">
        <w:rPr>
          <w:szCs w:val="24"/>
          <w:b w:val="0"/>
          <w:i w:val="0"/>
          <w:sz w:val="24"/>
          <w:spacing w:val="0"/>
          <w:w w:val="100"/>
          <w:rFonts/>
          <w:caps w:val="0"/>
        </w:rPr>
        <w:t>include</w:t>
      </w:r>
      <w:r w:rsidRPr="006F4DE1">
        <w:rPr>
          <w:szCs w:val="24"/>
          <w:b w:val="0"/>
          <w:i w:val="0"/>
          <w:sz w:val="24"/>
          <w:spacing w:val="0"/>
          <w:w w:val="100"/>
          <w:rFonts/>
          <w:caps w:val="0"/>
        </w:rPr>
        <w:t> </w:t>
      </w:r>
      <w:r w:rsidRPr="006F4DE1">
        <w:rPr>
          <w:szCs w:val="24"/>
          <w:b w:val="0"/>
          <w:i w:val="0"/>
          <w:sz w:val="24"/>
          <w:spacing w:val="0"/>
          <w:w w:val="100"/>
          <w:rFonts/>
          <w:caps w:val="0"/>
        </w:rPr>
        <w:t>fragments</w:t>
      </w:r>
      <w:r w:rsidRPr="006F4DE1">
        <w:rPr>
          <w:szCs w:val="24"/>
          <w:b w:val="0"/>
          <w:i w:val="0"/>
          <w:sz w:val="24"/>
          <w:spacing w:val="0"/>
          <w:w w:val="100"/>
          <w:rFonts/>
          <w:caps w:val="0"/>
        </w:rPr>
        <w:t> </w:t>
      </w:r>
      <w:r w:rsidRPr="006F4DE1">
        <w:rPr>
          <w:szCs w:val="24"/>
          <w:b w:val="0"/>
          <w:i w:val="0"/>
          <w:sz w:val="24"/>
          <w:spacing w:val="0"/>
          <w:w w:val="100"/>
          <w:rFonts/>
          <w:caps w:val="0"/>
        </w:rPr>
        <w:t>of</w:t>
      </w:r>
      <w:r w:rsidRPr="006F4DE1">
        <w:rPr>
          <w:szCs w:val="24"/>
          <w:b w:val="0"/>
          <w:i w:val="0"/>
          <w:sz w:val="24"/>
          <w:spacing w:val="0"/>
          <w:w w:val="100"/>
          <w:rFonts/>
          <w:caps w:val="0"/>
        </w:rPr>
        <w:t> </w:t>
      </w:r>
      <w:r w:rsidRPr="006F4DE1">
        <w:rPr>
          <w:szCs w:val="24"/>
          <w:b w:val="0"/>
          <w:i w:val="0"/>
          <w:sz w:val="24"/>
          <w:spacing w:val="0"/>
          <w:w w:val="100"/>
          <w:rFonts/>
          <w:caps w:val="0"/>
        </w:rPr>
        <w:t>ocean</w:t>
      </w:r>
      <w:r w:rsidRPr="006F4DE1">
        <w:rPr>
          <w:szCs w:val="24"/>
          <w:b w:val="0"/>
          <w:i w:val="0"/>
          <w:sz w:val="24"/>
          <w:spacing w:val="0"/>
          <w:w w:val="100"/>
          <w:rFonts/>
          <w:caps w:val="0"/>
        </w:rPr>
        <w:t> </w:t>
      </w:r>
      <w:r w:rsidRPr="006F4DE1">
        <w:rPr>
          <w:szCs w:val="24"/>
          <w:b w:val="0"/>
          <w:i w:val="0"/>
          <w:sz w:val="24"/>
          <w:spacing w:val="0"/>
          <w:w w:val="100"/>
          <w:rFonts/>
          <w:caps w:val="0"/>
        </w:rPr>
        <w:t>floor</w:t>
      </w:r>
      <w:r w:rsidRPr="006F4DE1">
        <w:rPr>
          <w:szCs w:val="24"/>
          <w:b w:val="0"/>
          <w:i w:val="0"/>
          <w:sz w:val="24"/>
          <w:spacing w:val="0"/>
          <w:w w:val="100"/>
          <w:rFonts/>
          <w:caps w:val="0"/>
        </w:rPr>
        <w:t> </w:t>
      </w:r>
      <w:r w:rsidRPr="006F4DE1">
        <w:rPr>
          <w:szCs w:val="24"/>
          <w:b w:val="0"/>
          <w:i w:val="0"/>
          <w:sz w:val="24"/>
          <w:spacing w:val="0"/>
          <w:w w:val="100"/>
          <w:rFonts/>
          <w:caps w:val="0"/>
        </w:rPr>
        <w:t>material</w:t>
      </w:r>
      <w:r w:rsidRPr="006F4DE1">
        <w:rPr>
          <w:szCs w:val="24"/>
          <w:b w:val="0"/>
          <w:i w:val="0"/>
          <w:sz w:val="24"/>
          <w:spacing w:val="0"/>
          <w:w w:val="100"/>
          <w:rFonts/>
          <w:caps w:val="0"/>
        </w:rPr>
        <w:t> </w:t>
      </w:r>
      <w:r w:rsidRPr="006F4DE1">
        <w:rPr>
          <w:szCs w:val="24"/>
          <w:b w:val="0"/>
          <w:i w:val="0"/>
          <w:sz w:val="24"/>
          <w:spacing w:val="0"/>
          <w:w w:val="100"/>
          <w:rFonts/>
          <w:caps w:val="0"/>
        </w:rPr>
        <w:t>from</w:t>
      </w:r>
      <w:r w:rsidRPr="006F4DE1">
        <w:rPr>
          <w:szCs w:val="24"/>
          <w:b w:val="0"/>
          <w:i w:val="0"/>
          <w:sz w:val="24"/>
          <w:spacing w:val="0"/>
          <w:w w:val="100"/>
          <w:rFonts/>
          <w:caps w:val="0"/>
        </w:rPr>
        <w:t> </w:t>
      </w:r>
      <w:r w:rsidRPr="006F4DE1">
        <w:rPr>
          <w:szCs w:val="24"/>
          <w:b w:val="0"/>
          <w:i w:val="0"/>
          <w:sz w:val="24"/>
          <w:spacing w:val="0"/>
          <w:w w:val="100"/>
          <w:rFonts/>
          <w:caps w:val="0"/>
        </w:rPr>
        <w:t>small</w:t>
      </w:r>
      <w:r w:rsidRPr="006F4DE1">
        <w:rPr>
          <w:szCs w:val="24"/>
          <w:b w:val="0"/>
          <w:i w:val="0"/>
          <w:sz w:val="24"/>
          <w:spacing w:val="0"/>
          <w:w w:val="100"/>
          <w:rFonts/>
          <w:caps w:val="0"/>
        </w:rPr>
        <w:t> </w:t>
      </w:r>
      <w:r w:rsidRPr="006F4DE1">
        <w:rPr>
          <w:szCs w:val="24"/>
          <w:b w:val="0"/>
          <w:i w:val="0"/>
          <w:sz w:val="24"/>
          <w:spacing w:val="0"/>
          <w:w w:val="100"/>
          <w:rFonts/>
          <w:caps w:val="0"/>
        </w:rPr>
        <w:t>back-arc</w:t>
      </w:r>
      <w:r w:rsidRPr="006F4DE1">
        <w:rPr>
          <w:szCs w:val="24"/>
          <w:b w:val="0"/>
          <w:i w:val="0"/>
          <w:sz w:val="24"/>
          <w:spacing w:val="0"/>
          <w:w w:val="100"/>
          <w:rFonts/>
          <w:caps w:val="0"/>
        </w:rPr>
        <w:t> </w:t>
      </w:r>
      <w:r w:rsidRPr="006F4DE1">
        <w:rPr>
          <w:szCs w:val="24"/>
          <w:b w:val="0"/>
          <w:i w:val="0"/>
          <w:sz w:val="24"/>
          <w:spacing w:val="0"/>
          <w:w w:val="100"/>
          <w:rFonts/>
          <w:caps w:val="0"/>
        </w:rPr>
        <w:t>basins.</w:t>
      </w:r>
    </w:p>
    <w:p w14:paraId="41B352E2" w14:textId="77777777" w:rsidR="00570715" w:rsidRPr="006F4DE1" w:rsidRDefault="00570715" w:rsidP="006F4DE1">
      <w:pPr>
        <w:jc w:val="both"/>
        <w:spacing w:before="0" w:beforeAutospacing="0" w:after="0" w:afterAutospacing="0" w:lineRule="auto" w:line="360"/>
        <w:rPr>
          <w:szCs w:val="24"/>
          <w:b w:val="1"/>
          <w:i w:val="0"/>
          <w:sz w:val="24"/>
          <w:spacing w:val="0"/>
          <w:w w:val="100"/>
          <w:rFonts/>
          <w:caps w:val="0"/>
        </w:rPr>
        <w:snapToGrid w:val="0"/>
        <w:textAlignment w:val="baseline"/>
      </w:pPr>
      <w:r w:rsidRPr="006F4DE1">
        <w:rPr>
          <w:szCs w:val="24"/>
          <w:b w:val="1"/>
          <w:i w:val="0"/>
          <w:sz w:val="24"/>
          <w:spacing w:val="0"/>
          <w:w w:val="100"/>
          <w:rFonts/>
          <w:caps w:val="0"/>
        </w:rPr>
        <w:t>iii.</w:t>
      </w:r>
      <w:r w:rsidRPr="006F4DE1">
        <w:rPr>
          <w:szCs w:val="24"/>
          <w:b w:val="1"/>
          <w:i w:val="0"/>
          <w:sz w:val="24"/>
          <w:spacing w:val="0"/>
          <w:w w:val="100"/>
          <w:rFonts/>
          <w:caps w:val="0"/>
        </w:rPr>
        <w:tab/>
      </w:r>
      <w:r w:rsidRPr="006F4DE1">
        <w:rPr>
          <w:szCs w:val="24"/>
          <w:b w:val="1"/>
          <w:i w:val="0"/>
          <w:sz w:val="24"/>
          <w:spacing w:val="0"/>
          <w:w w:val="100"/>
          <w:rFonts/>
          <w:caps w:val="0"/>
        </w:rPr>
        <w:t>The</w:t>
      </w:r>
      <w:r w:rsidRPr="006F4DE1">
        <w:rPr>
          <w:szCs w:val="24"/>
          <w:b w:val="1"/>
          <w:i w:val="0"/>
          <w:sz w:val="24"/>
          <w:spacing w:val="0"/>
          <w:w w:val="100"/>
          <w:rFonts/>
          <w:caps w:val="0"/>
        </w:rPr>
        <w:t> </w:t>
      </w:r>
      <w:r w:rsidRPr="006F4DE1">
        <w:rPr>
          <w:szCs w:val="24"/>
          <w:b w:val="1"/>
          <w:i w:val="0"/>
          <w:sz w:val="24"/>
          <w:spacing w:val="0"/>
          <w:w w:val="100"/>
          <w:rFonts/>
          <w:caps w:val="0"/>
        </w:rPr>
        <w:t>Older</w:t>
      </w:r>
      <w:r w:rsidRPr="006F4DE1">
        <w:rPr>
          <w:szCs w:val="24"/>
          <w:b w:val="1"/>
          <w:i w:val="0"/>
          <w:sz w:val="24"/>
          <w:spacing w:val="0"/>
          <w:w w:val="100"/>
          <w:rFonts/>
          <w:caps w:val="0"/>
        </w:rPr>
        <w:t> </w:t>
      </w:r>
      <w:r w:rsidRPr="006F4DE1">
        <w:rPr>
          <w:szCs w:val="24"/>
          <w:b w:val="1"/>
          <w:i w:val="0"/>
          <w:sz w:val="24"/>
          <w:spacing w:val="0"/>
          <w:w w:val="100"/>
          <w:rFonts/>
          <w:caps w:val="0"/>
        </w:rPr>
        <w:t>Granites</w:t>
      </w:r>
    </w:p>
    <w:p w14:paraId="177F7102" w14:textId="77777777" w:rsidR="00570715" w:rsidRPr="006F4DE1" w:rsidRDefault="00570715" w:rsidP="006F4DE1">
      <w:pPr>
        <w:jc w:val="both"/>
        <w:spacing w:before="0" w:beforeAutospacing="0" w:after="0" w:afterAutospacing="0" w:lineRule="auto" w:line="360"/>
        <w:rPr>
          <w:szCs w:val="24"/>
          <w:b w:val="0"/>
          <w:i w:val="0"/>
          <w:sz w:val="24"/>
          <w:spacing w:val="0"/>
          <w:w w:val="100"/>
          <w:rFonts/>
          <w:caps w:val="0"/>
        </w:rPr>
        <w:snapToGrid w:val="0"/>
        <w:textAlignment w:val="baseline"/>
      </w:pPr>
      <w:r w:rsidRPr="006F4DE1">
        <w:rPr>
          <w:szCs w:val="24"/>
          <w:b w:val="0"/>
          <w:i w:val="0"/>
          <w:sz w:val="24"/>
          <w:spacing w:val="0"/>
          <w:w w:val="100"/>
          <w:rFonts/>
          <w:caps w:val="0"/>
        </w:rPr>
        <w:t>The</w:t>
      </w:r>
      <w:r w:rsidRPr="006F4DE1">
        <w:rPr>
          <w:szCs w:val="24"/>
          <w:b w:val="0"/>
          <w:i w:val="0"/>
          <w:sz w:val="24"/>
          <w:spacing w:val="0"/>
          <w:w w:val="100"/>
          <w:rFonts/>
          <w:caps w:val="0"/>
        </w:rPr>
        <w:t> </w:t>
      </w:r>
      <w:r w:rsidRPr="006F4DE1">
        <w:rPr>
          <w:szCs w:val="24"/>
          <w:b w:val="0"/>
          <w:i w:val="0"/>
          <w:sz w:val="24"/>
          <w:spacing w:val="0"/>
          <w:w w:val="100"/>
          <w:rFonts/>
          <w:caps w:val="0"/>
        </w:rPr>
        <w:t>term</w:t>
      </w:r>
      <w:r w:rsidRPr="006F4DE1">
        <w:rPr>
          <w:szCs w:val="24"/>
          <w:b w:val="0"/>
          <w:i w:val="0"/>
          <w:sz w:val="24"/>
          <w:spacing w:val="0"/>
          <w:w w:val="100"/>
          <w:rFonts/>
          <w:caps w:val="0"/>
        </w:rPr>
        <w:t> </w:t>
      </w:r>
      <w:r w:rsidRPr="006F4DE1">
        <w:rPr>
          <w:szCs w:val="24"/>
          <w:b w:val="0"/>
          <w:i w:val="0"/>
          <w:sz w:val="24"/>
          <w:spacing w:val="0"/>
          <w:w w:val="100"/>
          <w:rFonts/>
          <w:caps w:val="0"/>
        </w:rPr>
        <w:t>“Older</w:t>
      </w:r>
      <w:r w:rsidRPr="006F4DE1">
        <w:rPr>
          <w:szCs w:val="24"/>
          <w:b w:val="0"/>
          <w:i w:val="0"/>
          <w:sz w:val="24"/>
          <w:spacing w:val="0"/>
          <w:w w:val="100"/>
          <w:rFonts/>
          <w:caps w:val="0"/>
        </w:rPr>
        <w:t> </w:t>
      </w:r>
      <w:r w:rsidRPr="006F4DE1">
        <w:rPr>
          <w:szCs w:val="24"/>
          <w:b w:val="0"/>
          <w:i w:val="0"/>
          <w:sz w:val="24"/>
          <w:spacing w:val="0"/>
          <w:w w:val="100"/>
          <w:rFonts/>
          <w:caps w:val="0"/>
        </w:rPr>
        <w:t>Granite”</w:t>
      </w:r>
      <w:r w:rsidRPr="006F4DE1">
        <w:rPr>
          <w:szCs w:val="24"/>
          <w:b w:val="0"/>
          <w:i w:val="0"/>
          <w:sz w:val="24"/>
          <w:spacing w:val="0"/>
          <w:w w:val="100"/>
          <w:rFonts/>
          <w:caps w:val="0"/>
        </w:rPr>
        <w:t> </w:t>
      </w:r>
      <w:r w:rsidRPr="006F4DE1">
        <w:rPr>
          <w:szCs w:val="24"/>
          <w:b w:val="0"/>
          <w:i w:val="0"/>
          <w:sz w:val="24"/>
          <w:spacing w:val="0"/>
          <w:w w:val="100"/>
          <w:rFonts/>
          <w:caps w:val="0"/>
        </w:rPr>
        <w:t>was</w:t>
      </w:r>
      <w:r w:rsidRPr="006F4DE1">
        <w:rPr>
          <w:szCs w:val="24"/>
          <w:b w:val="0"/>
          <w:i w:val="0"/>
          <w:sz w:val="24"/>
          <w:spacing w:val="0"/>
          <w:w w:val="100"/>
          <w:rFonts/>
          <w:caps w:val="0"/>
        </w:rPr>
        <w:t> </w:t>
      </w:r>
      <w:r w:rsidRPr="006F4DE1">
        <w:rPr>
          <w:szCs w:val="24"/>
          <w:b w:val="0"/>
          <w:i w:val="0"/>
          <w:sz w:val="24"/>
          <w:spacing w:val="0"/>
          <w:w w:val="100"/>
          <w:rFonts/>
          <w:caps w:val="0"/>
        </w:rPr>
        <w:t>introduced</w:t>
      </w:r>
      <w:r w:rsidRPr="006F4DE1">
        <w:rPr>
          <w:szCs w:val="24"/>
          <w:b w:val="0"/>
          <w:i w:val="0"/>
          <w:sz w:val="24"/>
          <w:spacing w:val="0"/>
          <w:w w:val="100"/>
          <w:rFonts/>
          <w:caps w:val="0"/>
        </w:rPr>
        <w:t> </w:t>
      </w:r>
      <w:r w:rsidRPr="006F4DE1">
        <w:rPr>
          <w:szCs w:val="24"/>
          <w:b w:val="0"/>
          <w:i w:val="0"/>
          <w:sz w:val="24"/>
          <w:spacing w:val="0"/>
          <w:w w:val="100"/>
          <w:rFonts/>
          <w:caps w:val="0"/>
        </w:rPr>
        <w:t>by</w:t>
      </w:r>
      <w:r w:rsidRPr="006F4DE1">
        <w:rPr>
          <w:szCs w:val="24"/>
          <w:b w:val="0"/>
          <w:i w:val="0"/>
          <w:sz w:val="24"/>
          <w:spacing w:val="0"/>
          <w:w w:val="100"/>
          <w:rFonts/>
          <w:caps w:val="0"/>
        </w:rPr>
        <w:t> </w:t>
      </w:r>
      <w:r w:rsidRPr="006F4DE1">
        <w:rPr>
          <w:szCs w:val="24"/>
          <w:b w:val="0"/>
          <w:i w:val="0"/>
          <w:sz w:val="24"/>
          <w:spacing w:val="0"/>
          <w:w w:val="100"/>
          <w:rFonts/>
          <w:caps w:val="0"/>
        </w:rPr>
        <w:t>Falconer,</w:t>
      </w:r>
      <w:r w:rsidRPr="006F4DE1">
        <w:rPr>
          <w:szCs w:val="24"/>
          <w:b w:val="0"/>
          <w:i w:val="0"/>
          <w:sz w:val="24"/>
          <w:spacing w:val="0"/>
          <w:w w:val="100"/>
          <w:rFonts/>
          <w:caps w:val="0"/>
        </w:rPr>
        <w:t> </w:t>
      </w:r>
      <w:r w:rsidRPr="006F4DE1">
        <w:rPr>
          <w:szCs w:val="24"/>
          <w:b w:val="0"/>
          <w:i w:val="0"/>
          <w:sz w:val="24"/>
          <w:spacing w:val="0"/>
          <w:w w:val="100"/>
          <w:rFonts/>
          <w:caps w:val="0"/>
        </w:rPr>
        <w:t>1911,</w:t>
      </w:r>
      <w:r w:rsidRPr="006F4DE1">
        <w:rPr>
          <w:szCs w:val="24"/>
          <w:b w:val="0"/>
          <w:i w:val="0"/>
          <w:sz w:val="24"/>
          <w:spacing w:val="0"/>
          <w:w w:val="100"/>
          <w:rFonts/>
          <w:caps w:val="0"/>
        </w:rPr>
        <w:t> </w:t>
      </w:r>
      <w:r w:rsidRPr="006F4DE1">
        <w:rPr>
          <w:szCs w:val="24"/>
          <w:b w:val="0"/>
          <w:i w:val="0"/>
          <w:sz w:val="24"/>
          <w:spacing w:val="0"/>
          <w:w w:val="100"/>
          <w:rFonts/>
          <w:caps w:val="0"/>
        </w:rPr>
        <w:t>to</w:t>
      </w:r>
      <w:r w:rsidRPr="006F4DE1">
        <w:rPr>
          <w:szCs w:val="24"/>
          <w:b w:val="0"/>
          <w:i w:val="0"/>
          <w:sz w:val="24"/>
          <w:spacing w:val="0"/>
          <w:w w:val="100"/>
          <w:rFonts/>
          <w:caps w:val="0"/>
        </w:rPr>
        <w:t> </w:t>
      </w:r>
      <w:r w:rsidRPr="006F4DE1">
        <w:rPr>
          <w:szCs w:val="24"/>
          <w:b w:val="0"/>
          <w:i w:val="0"/>
          <w:sz w:val="24"/>
          <w:spacing w:val="0"/>
          <w:w w:val="100"/>
          <w:rFonts/>
          <w:caps w:val="0"/>
        </w:rPr>
        <w:t>distinguish</w:t>
      </w:r>
      <w:r w:rsidRPr="006F4DE1">
        <w:rPr>
          <w:szCs w:val="24"/>
          <w:b w:val="0"/>
          <w:i w:val="0"/>
          <w:sz w:val="24"/>
          <w:spacing w:val="0"/>
          <w:w w:val="100"/>
          <w:rFonts/>
          <w:caps w:val="0"/>
        </w:rPr>
        <w:t> </w:t>
      </w:r>
      <w:r w:rsidRPr="006F4DE1">
        <w:rPr>
          <w:szCs w:val="24"/>
          <w:b w:val="0"/>
          <w:i w:val="0"/>
          <w:sz w:val="24"/>
          <w:spacing w:val="0"/>
          <w:w w:val="100"/>
          <w:rFonts/>
          <w:caps w:val="0"/>
        </w:rPr>
        <w:t>the</w:t>
      </w:r>
      <w:r w:rsidRPr="006F4DE1">
        <w:rPr>
          <w:szCs w:val="24"/>
          <w:b w:val="0"/>
          <w:i w:val="0"/>
          <w:sz w:val="24"/>
          <w:spacing w:val="0"/>
          <w:w w:val="100"/>
          <w:rFonts/>
          <w:caps w:val="0"/>
        </w:rPr>
        <w:t> </w:t>
      </w:r>
      <w:r w:rsidRPr="006F4DE1">
        <w:rPr>
          <w:szCs w:val="24"/>
          <w:b w:val="0"/>
          <w:i w:val="0"/>
          <w:sz w:val="24"/>
          <w:spacing w:val="0"/>
          <w:w w:val="100"/>
          <w:rFonts/>
          <w:caps w:val="0"/>
        </w:rPr>
        <w:t>deep-seated,</w:t>
      </w:r>
      <w:r w:rsidRPr="006F4DE1">
        <w:rPr>
          <w:szCs w:val="24"/>
          <w:b w:val="0"/>
          <w:i w:val="0"/>
          <w:sz w:val="24"/>
          <w:spacing w:val="0"/>
          <w:w w:val="100"/>
          <w:rFonts/>
          <w:caps w:val="0"/>
        </w:rPr>
        <w:t> </w:t>
      </w:r>
      <w:r w:rsidRPr="006F4DE1">
        <w:rPr>
          <w:szCs w:val="24"/>
          <w:b w:val="0"/>
          <w:i w:val="0"/>
          <w:sz w:val="24"/>
          <w:spacing w:val="0"/>
          <w:w w:val="100"/>
          <w:rFonts/>
          <w:caps w:val="0"/>
        </w:rPr>
        <w:t>often</w:t>
      </w:r>
      <w:r w:rsidRPr="006F4DE1">
        <w:rPr>
          <w:szCs w:val="24"/>
          <w:b w:val="0"/>
          <w:i w:val="0"/>
          <w:sz w:val="24"/>
          <w:spacing w:val="0"/>
          <w:w w:val="100"/>
          <w:rFonts/>
          <w:caps w:val="0"/>
        </w:rPr>
        <w:t> </w:t>
      </w:r>
      <w:r w:rsidRPr="006F4DE1">
        <w:rPr>
          <w:szCs w:val="24"/>
          <w:b w:val="0"/>
          <w:i w:val="0"/>
          <w:sz w:val="24"/>
          <w:spacing w:val="0"/>
          <w:w w:val="100"/>
          <w:rFonts/>
          <w:caps w:val="0"/>
        </w:rPr>
        <w:t>concordant</w:t>
      </w:r>
      <w:r w:rsidRPr="006F4DE1">
        <w:rPr>
          <w:szCs w:val="24"/>
          <w:b w:val="0"/>
          <w:i w:val="0"/>
          <w:sz w:val="24"/>
          <w:spacing w:val="0"/>
          <w:w w:val="100"/>
          <w:rFonts/>
          <w:caps w:val="0"/>
        </w:rPr>
        <w:t> </w:t>
      </w:r>
      <w:r w:rsidRPr="006F4DE1">
        <w:rPr>
          <w:szCs w:val="24"/>
          <w:b w:val="0"/>
          <w:i w:val="0"/>
          <w:sz w:val="24"/>
          <w:spacing w:val="0"/>
          <w:w w:val="100"/>
          <w:rFonts/>
          <w:caps w:val="0"/>
        </w:rPr>
        <w:t>or</w:t>
      </w:r>
      <w:r w:rsidRPr="006F4DE1">
        <w:rPr>
          <w:szCs w:val="24"/>
          <w:b w:val="0"/>
          <w:i w:val="0"/>
          <w:sz w:val="24"/>
          <w:spacing w:val="0"/>
          <w:w w:val="100"/>
          <w:rFonts/>
          <w:caps w:val="0"/>
        </w:rPr>
        <w:t> </w:t>
      </w:r>
      <w:r w:rsidRPr="006F4DE1">
        <w:rPr>
          <w:szCs w:val="24"/>
          <w:b w:val="0"/>
          <w:i w:val="0"/>
          <w:sz w:val="24"/>
          <w:spacing w:val="0"/>
          <w:w w:val="100"/>
          <w:rFonts/>
          <w:caps w:val="0"/>
        </w:rPr>
        <w:t>semi-concordant</w:t>
      </w:r>
      <w:r w:rsidRPr="006F4DE1">
        <w:rPr>
          <w:szCs w:val="24"/>
          <w:b w:val="0"/>
          <w:i w:val="0"/>
          <w:sz w:val="24"/>
          <w:spacing w:val="0"/>
          <w:w w:val="100"/>
          <w:rFonts/>
          <w:caps w:val="0"/>
        </w:rPr>
        <w:t> </w:t>
      </w:r>
      <w:r w:rsidRPr="006F4DE1">
        <w:rPr>
          <w:szCs w:val="24"/>
          <w:b w:val="0"/>
          <w:i w:val="0"/>
          <w:sz w:val="24"/>
          <w:spacing w:val="0"/>
          <w:w w:val="100"/>
          <w:rFonts/>
          <w:caps w:val="0"/>
        </w:rPr>
        <w:t>granites</w:t>
      </w:r>
      <w:r w:rsidRPr="006F4DE1">
        <w:rPr>
          <w:szCs w:val="24"/>
          <w:b w:val="0"/>
          <w:i w:val="0"/>
          <w:sz w:val="24"/>
          <w:spacing w:val="0"/>
          <w:w w:val="100"/>
          <w:rFonts/>
          <w:caps w:val="0"/>
        </w:rPr>
        <w:t> </w:t>
      </w:r>
      <w:r w:rsidRPr="006F4DE1">
        <w:rPr>
          <w:szCs w:val="24"/>
          <w:b w:val="0"/>
          <w:i w:val="0"/>
          <w:sz w:val="24"/>
          <w:spacing w:val="0"/>
          <w:w w:val="100"/>
          <w:rFonts/>
          <w:caps w:val="0"/>
        </w:rPr>
        <w:t>of</w:t>
      </w:r>
      <w:r w:rsidRPr="006F4DE1">
        <w:rPr>
          <w:szCs w:val="24"/>
          <w:b w:val="0"/>
          <w:i w:val="0"/>
          <w:sz w:val="24"/>
          <w:spacing w:val="0"/>
          <w:w w:val="100"/>
          <w:rFonts/>
          <w:caps w:val="0"/>
        </w:rPr>
        <w:t> </w:t>
      </w:r>
      <w:r w:rsidRPr="006F4DE1">
        <w:rPr>
          <w:szCs w:val="24"/>
          <w:b w:val="0"/>
          <w:i w:val="0"/>
          <w:sz w:val="24"/>
          <w:spacing w:val="0"/>
          <w:w w:val="100"/>
          <w:rFonts/>
          <w:caps w:val="0"/>
        </w:rPr>
        <w:t>the</w:t>
      </w:r>
      <w:r w:rsidRPr="006F4DE1">
        <w:rPr>
          <w:szCs w:val="24"/>
          <w:b w:val="0"/>
          <w:i w:val="0"/>
          <w:sz w:val="24"/>
          <w:spacing w:val="0"/>
          <w:w w:val="100"/>
          <w:rFonts/>
          <w:caps w:val="0"/>
        </w:rPr>
        <w:t> </w:t>
      </w:r>
      <w:r w:rsidRPr="006F4DE1">
        <w:rPr>
          <w:szCs w:val="24"/>
          <w:b w:val="0"/>
          <w:i w:val="0"/>
          <w:sz w:val="24"/>
          <w:spacing w:val="0"/>
          <w:w w:val="100"/>
          <w:rFonts/>
          <w:caps w:val="0"/>
        </w:rPr>
        <w:t>Basement</w:t>
      </w:r>
      <w:r w:rsidRPr="006F4DE1">
        <w:rPr>
          <w:szCs w:val="24"/>
          <w:b w:val="0"/>
          <w:i w:val="0"/>
          <w:sz w:val="24"/>
          <w:spacing w:val="0"/>
          <w:w w:val="100"/>
          <w:rFonts/>
          <w:caps w:val="0"/>
        </w:rPr>
        <w:t> </w:t>
      </w:r>
      <w:r w:rsidRPr="006F4DE1">
        <w:rPr>
          <w:szCs w:val="24"/>
          <w:b w:val="0"/>
          <w:i w:val="0"/>
          <w:sz w:val="24"/>
          <w:spacing w:val="0"/>
          <w:w w:val="100"/>
          <w:rFonts/>
          <w:caps w:val="0"/>
        </w:rPr>
        <w:t>Complex</w:t>
      </w:r>
      <w:r w:rsidRPr="006F4DE1">
        <w:rPr>
          <w:szCs w:val="24"/>
          <w:b w:val="0"/>
          <w:i w:val="0"/>
          <w:sz w:val="24"/>
          <w:spacing w:val="0"/>
          <w:w w:val="100"/>
          <w:rFonts/>
          <w:caps w:val="0"/>
        </w:rPr>
        <w:t> </w:t>
      </w:r>
      <w:r w:rsidRPr="006F4DE1">
        <w:rPr>
          <w:szCs w:val="24"/>
          <w:b w:val="0"/>
          <w:i w:val="0"/>
          <w:sz w:val="24"/>
          <w:spacing w:val="0"/>
          <w:w w:val="100"/>
          <w:rFonts/>
          <w:caps w:val="0"/>
        </w:rPr>
        <w:t>from</w:t>
      </w:r>
      <w:r w:rsidRPr="006F4DE1">
        <w:rPr>
          <w:szCs w:val="24"/>
          <w:b w:val="0"/>
          <w:i w:val="0"/>
          <w:sz w:val="24"/>
          <w:spacing w:val="0"/>
          <w:w w:val="100"/>
          <w:rFonts/>
          <w:caps w:val="0"/>
        </w:rPr>
        <w:t> </w:t>
      </w:r>
      <w:r w:rsidRPr="006F4DE1">
        <w:rPr>
          <w:szCs w:val="24"/>
          <w:b w:val="0"/>
          <w:i w:val="0"/>
          <w:sz w:val="24"/>
          <w:spacing w:val="0"/>
          <w:w w:val="100"/>
          <w:rFonts/>
          <w:caps w:val="0"/>
        </w:rPr>
        <w:t>the</w:t>
      </w:r>
      <w:r w:rsidRPr="006F4DE1">
        <w:rPr>
          <w:szCs w:val="24"/>
          <w:b w:val="0"/>
          <w:i w:val="0"/>
          <w:sz w:val="24"/>
          <w:spacing w:val="0"/>
          <w:w w:val="100"/>
          <w:rFonts/>
          <w:caps w:val="0"/>
        </w:rPr>
        <w:t> </w:t>
      </w:r>
      <w:r w:rsidRPr="006F4DE1">
        <w:rPr>
          <w:szCs w:val="24"/>
          <w:b w:val="0"/>
          <w:i w:val="0"/>
          <w:sz w:val="24"/>
          <w:spacing w:val="0"/>
          <w:w w:val="100"/>
          <w:rFonts/>
          <w:caps w:val="0"/>
        </w:rPr>
        <w:t>high</w:t>
      </w:r>
      <w:r w:rsidRPr="006F4DE1">
        <w:rPr>
          <w:szCs w:val="24"/>
          <w:b w:val="0"/>
          <w:i w:val="0"/>
          <w:sz w:val="24"/>
          <w:spacing w:val="0"/>
          <w:w w:val="100"/>
          <w:rFonts/>
          <w:caps w:val="0"/>
        </w:rPr>
        <w:t> </w:t>
      </w:r>
      <w:r w:rsidRPr="006F4DE1">
        <w:rPr>
          <w:szCs w:val="24"/>
          <w:b w:val="0"/>
          <w:i w:val="0"/>
          <w:sz w:val="24"/>
          <w:spacing w:val="0"/>
          <w:w w:val="100"/>
          <w:rFonts/>
          <w:caps w:val="0"/>
        </w:rPr>
        <w:t>level,</w:t>
      </w:r>
      <w:r w:rsidRPr="006F4DE1">
        <w:rPr>
          <w:szCs w:val="24"/>
          <w:b w:val="0"/>
          <w:i w:val="0"/>
          <w:sz w:val="24"/>
          <w:spacing w:val="0"/>
          <w:w w:val="100"/>
          <w:rFonts/>
          <w:caps w:val="0"/>
        </w:rPr>
        <w:t> </w:t>
      </w:r>
      <w:r w:rsidRPr="006F4DE1">
        <w:rPr>
          <w:szCs w:val="24"/>
          <w:b w:val="0"/>
          <w:i w:val="0"/>
          <w:sz w:val="24"/>
          <w:spacing w:val="0"/>
          <w:w w:val="100"/>
          <w:rFonts/>
          <w:caps w:val="0"/>
        </w:rPr>
        <w:t>highly</w:t>
      </w:r>
      <w:r w:rsidRPr="006F4DE1">
        <w:rPr>
          <w:szCs w:val="24"/>
          <w:b w:val="0"/>
          <w:i w:val="0"/>
          <w:sz w:val="24"/>
          <w:spacing w:val="0"/>
          <w:w w:val="100"/>
          <w:rFonts/>
          <w:caps w:val="0"/>
        </w:rPr>
        <w:t> </w:t>
      </w:r>
      <w:r w:rsidRPr="006F4DE1">
        <w:rPr>
          <w:szCs w:val="24"/>
          <w:b w:val="0"/>
          <w:i w:val="0"/>
          <w:sz w:val="24"/>
          <w:spacing w:val="0"/>
          <w:w w:val="100"/>
          <w:rFonts/>
          <w:caps w:val="0"/>
        </w:rPr>
        <w:t>discordant</w:t>
      </w:r>
      <w:r w:rsidRPr="006F4DE1">
        <w:rPr>
          <w:szCs w:val="24"/>
          <w:b w:val="0"/>
          <w:i w:val="0"/>
          <w:sz w:val="24"/>
          <w:spacing w:val="0"/>
          <w:w w:val="100"/>
          <w:rFonts/>
          <w:caps w:val="0"/>
        </w:rPr>
        <w:t> </w:t>
      </w:r>
      <w:r w:rsidRPr="006F4DE1">
        <w:rPr>
          <w:szCs w:val="24"/>
          <w:b w:val="0"/>
          <w:i w:val="0"/>
          <w:sz w:val="24"/>
          <w:spacing w:val="0"/>
          <w:w w:val="100"/>
          <w:rFonts/>
          <w:caps w:val="0"/>
        </w:rPr>
        <w:t>tin-bearing</w:t>
      </w:r>
      <w:r w:rsidRPr="006F4DE1">
        <w:rPr>
          <w:szCs w:val="24"/>
          <w:b w:val="0"/>
          <w:i w:val="0"/>
          <w:sz w:val="24"/>
          <w:spacing w:val="0"/>
          <w:w w:val="100"/>
          <w:rFonts/>
          <w:caps w:val="0"/>
        </w:rPr>
        <w:t> </w:t>
      </w:r>
      <w:r w:rsidRPr="006F4DE1">
        <w:rPr>
          <w:szCs w:val="24"/>
          <w:b w:val="0"/>
          <w:i w:val="0"/>
          <w:sz w:val="24"/>
          <w:spacing w:val="0"/>
          <w:w w:val="100"/>
          <w:rFonts/>
          <w:caps w:val="0"/>
        </w:rPr>
        <w:t>granites</w:t>
      </w:r>
      <w:r w:rsidRPr="006F4DE1">
        <w:rPr>
          <w:szCs w:val="24"/>
          <w:b w:val="0"/>
          <w:i w:val="0"/>
          <w:sz w:val="24"/>
          <w:spacing w:val="0"/>
          <w:w w:val="100"/>
          <w:rFonts/>
          <w:caps w:val="0"/>
        </w:rPr>
        <w:t> </w:t>
      </w:r>
      <w:r w:rsidRPr="006F4DE1">
        <w:rPr>
          <w:szCs w:val="24"/>
          <w:b w:val="0"/>
          <w:i w:val="0"/>
          <w:sz w:val="24"/>
          <w:spacing w:val="0"/>
          <w:w w:val="100"/>
          <w:rFonts/>
          <w:caps w:val="0"/>
        </w:rPr>
        <w:t>of</w:t>
      </w:r>
      <w:r w:rsidRPr="006F4DE1">
        <w:rPr>
          <w:szCs w:val="24"/>
          <w:b w:val="0"/>
          <w:i w:val="0"/>
          <w:sz w:val="24"/>
          <w:spacing w:val="0"/>
          <w:w w:val="100"/>
          <w:rFonts/>
          <w:caps w:val="0"/>
        </w:rPr>
        <w:t> </w:t>
      </w:r>
      <w:r w:rsidRPr="006F4DE1">
        <w:rPr>
          <w:szCs w:val="24"/>
          <w:b w:val="0"/>
          <w:i w:val="0"/>
          <w:sz w:val="24"/>
          <w:spacing w:val="0"/>
          <w:w w:val="100"/>
          <w:rFonts/>
          <w:caps w:val="0"/>
        </w:rPr>
        <w:t>Northern</w:t>
      </w:r>
      <w:r w:rsidRPr="006F4DE1">
        <w:rPr>
          <w:szCs w:val="24"/>
          <w:b w:val="0"/>
          <w:i w:val="0"/>
          <w:sz w:val="24"/>
          <w:spacing w:val="0"/>
          <w:w w:val="100"/>
          <w:rFonts/>
          <w:caps w:val="0"/>
        </w:rPr>
        <w:t> </w:t>
      </w:r>
      <w:r w:rsidRPr="006F4DE1">
        <w:rPr>
          <w:szCs w:val="24"/>
          <w:b w:val="0"/>
          <w:i w:val="0"/>
          <w:sz w:val="24"/>
          <w:spacing w:val="0"/>
          <w:w w:val="100"/>
          <w:rFonts/>
          <w:caps w:val="0"/>
        </w:rPr>
        <w:t>Nigeria.</w:t>
      </w:r>
      <w:r w:rsidRPr="006F4DE1">
        <w:rPr>
          <w:szCs w:val="24"/>
          <w:b w:val="0"/>
          <w:i w:val="0"/>
          <w:sz w:val="24"/>
          <w:spacing w:val="0"/>
          <w:w w:val="100"/>
          <w:rFonts/>
          <w:caps w:val="0"/>
        </w:rPr>
        <w:t> </w:t>
      </w:r>
      <w:r w:rsidRPr="006F4DE1">
        <w:rPr>
          <w:szCs w:val="24"/>
          <w:b w:val="0"/>
          <w:i w:val="0"/>
          <w:sz w:val="24"/>
          <w:spacing w:val="0"/>
          <w:w w:val="100"/>
          <w:rFonts/>
          <w:caps w:val="0"/>
        </w:rPr>
        <w:t>The</w:t>
      </w:r>
      <w:r w:rsidRPr="006F4DE1">
        <w:rPr>
          <w:szCs w:val="24"/>
          <w:b w:val="0"/>
          <w:i w:val="0"/>
          <w:sz w:val="24"/>
          <w:spacing w:val="0"/>
          <w:w w:val="100"/>
          <w:rFonts/>
          <w:caps w:val="0"/>
        </w:rPr>
        <w:t> </w:t>
      </w:r>
      <w:r w:rsidRPr="006F4DE1">
        <w:rPr>
          <w:szCs w:val="24"/>
          <w:b w:val="0"/>
          <w:i w:val="0"/>
          <w:sz w:val="24"/>
          <w:spacing w:val="0"/>
          <w:w w:val="100"/>
          <w:rFonts/>
          <w:caps w:val="0"/>
        </w:rPr>
        <w:t>Older</w:t>
      </w:r>
      <w:r w:rsidRPr="006F4DE1">
        <w:rPr>
          <w:szCs w:val="24"/>
          <w:b w:val="0"/>
          <w:i w:val="0"/>
          <w:sz w:val="24"/>
          <w:spacing w:val="0"/>
          <w:w w:val="100"/>
          <w:rFonts/>
          <w:caps w:val="0"/>
        </w:rPr>
        <w:t> </w:t>
      </w:r>
      <w:r w:rsidRPr="006F4DE1">
        <w:rPr>
          <w:szCs w:val="24"/>
          <w:b w:val="0"/>
          <w:i w:val="0"/>
          <w:sz w:val="24"/>
          <w:spacing w:val="0"/>
          <w:w w:val="100"/>
          <w:rFonts/>
          <w:caps w:val="0"/>
        </w:rPr>
        <w:t>Granites</w:t>
      </w:r>
      <w:r w:rsidRPr="006F4DE1">
        <w:rPr>
          <w:szCs w:val="24"/>
          <w:b w:val="0"/>
          <w:i w:val="0"/>
          <w:sz w:val="24"/>
          <w:spacing w:val="0"/>
          <w:w w:val="100"/>
          <w:rFonts/>
          <w:caps w:val="0"/>
        </w:rPr>
        <w:t> </w:t>
      </w:r>
      <w:r w:rsidRPr="006F4DE1">
        <w:rPr>
          <w:szCs w:val="24"/>
          <w:b w:val="0"/>
          <w:i w:val="0"/>
          <w:sz w:val="24"/>
          <w:spacing w:val="0"/>
          <w:w w:val="100"/>
          <w:rFonts/>
          <w:caps w:val="0"/>
        </w:rPr>
        <w:t>are</w:t>
      </w:r>
      <w:r w:rsidRPr="006F4DE1">
        <w:rPr>
          <w:szCs w:val="24"/>
          <w:b w:val="0"/>
          <w:i w:val="0"/>
          <w:sz w:val="24"/>
          <w:spacing w:val="0"/>
          <w:w w:val="100"/>
          <w:rFonts/>
          <w:caps w:val="0"/>
        </w:rPr>
        <w:t> </w:t>
      </w:r>
      <w:r w:rsidRPr="006F4DE1">
        <w:rPr>
          <w:szCs w:val="24"/>
          <w:b w:val="0"/>
          <w:i w:val="0"/>
          <w:sz w:val="24"/>
          <w:spacing w:val="0"/>
          <w:w w:val="100"/>
          <w:rFonts/>
          <w:caps w:val="0"/>
        </w:rPr>
        <w:t>believed</w:t>
      </w:r>
      <w:r w:rsidRPr="006F4DE1">
        <w:rPr>
          <w:szCs w:val="24"/>
          <w:b w:val="0"/>
          <w:i w:val="0"/>
          <w:sz w:val="24"/>
          <w:spacing w:val="0"/>
          <w:w w:val="100"/>
          <w:rFonts/>
          <w:caps w:val="0"/>
        </w:rPr>
        <w:t> </w:t>
      </w:r>
      <w:r w:rsidRPr="006F4DE1">
        <w:rPr>
          <w:szCs w:val="24"/>
          <w:b w:val="0"/>
          <w:i w:val="0"/>
          <w:sz w:val="24"/>
          <w:spacing w:val="0"/>
          <w:w w:val="100"/>
          <w:rFonts/>
          <w:caps w:val="0"/>
        </w:rPr>
        <w:t>to</w:t>
      </w:r>
      <w:r w:rsidRPr="006F4DE1">
        <w:rPr>
          <w:szCs w:val="24"/>
          <w:b w:val="0"/>
          <w:i w:val="0"/>
          <w:sz w:val="24"/>
          <w:spacing w:val="0"/>
          <w:w w:val="100"/>
          <w:rFonts/>
          <w:caps w:val="0"/>
        </w:rPr>
        <w:t> </w:t>
      </w:r>
      <w:r w:rsidRPr="006F4DE1">
        <w:rPr>
          <w:szCs w:val="24"/>
          <w:b w:val="0"/>
          <w:i w:val="0"/>
          <w:sz w:val="24"/>
          <w:spacing w:val="0"/>
          <w:w w:val="100"/>
          <w:rFonts/>
          <w:caps w:val="0"/>
        </w:rPr>
        <w:t>be</w:t>
      </w:r>
      <w:r w:rsidRPr="006F4DE1">
        <w:rPr>
          <w:szCs w:val="24"/>
          <w:b w:val="0"/>
          <w:i w:val="0"/>
          <w:sz w:val="24"/>
          <w:spacing w:val="0"/>
          <w:w w:val="100"/>
          <w:rFonts/>
          <w:caps w:val="0"/>
        </w:rPr>
        <w:t> </w:t>
      </w:r>
      <w:r w:rsidRPr="006F4DE1">
        <w:rPr>
          <w:szCs w:val="24"/>
          <w:b w:val="0"/>
          <w:i w:val="0"/>
          <w:sz w:val="24"/>
          <w:spacing w:val="0"/>
          <w:w w:val="100"/>
          <w:rFonts/>
          <w:caps w:val="0"/>
        </w:rPr>
        <w:t>pre-,</w:t>
      </w:r>
      <w:r w:rsidRPr="006F4DE1">
        <w:rPr>
          <w:szCs w:val="24"/>
          <w:b w:val="0"/>
          <w:i w:val="0"/>
          <w:sz w:val="24"/>
          <w:spacing w:val="0"/>
          <w:w w:val="100"/>
          <w:rFonts/>
          <w:caps w:val="0"/>
        </w:rPr>
        <w:t> </w:t>
      </w:r>
      <w:r w:rsidRPr="006F4DE1">
        <w:rPr>
          <w:szCs w:val="24"/>
          <w:b w:val="0"/>
          <w:i w:val="0"/>
          <w:sz w:val="24"/>
          <w:spacing w:val="0"/>
          <w:w w:val="100"/>
          <w:rFonts/>
          <w:caps w:val="0"/>
        </w:rPr>
        <w:t>syn-</w:t>
      </w:r>
      <w:r w:rsidRPr="006F4DE1">
        <w:rPr>
          <w:szCs w:val="24"/>
          <w:b w:val="0"/>
          <w:i w:val="0"/>
          <w:sz w:val="24"/>
          <w:spacing w:val="0"/>
          <w:w w:val="100"/>
          <w:rFonts/>
          <w:caps w:val="0"/>
        </w:rPr>
        <w:t> </w:t>
      </w:r>
      <w:r w:rsidRPr="006F4DE1">
        <w:rPr>
          <w:szCs w:val="24"/>
          <w:b w:val="0"/>
          <w:i w:val="0"/>
          <w:sz w:val="24"/>
          <w:spacing w:val="0"/>
          <w:w w:val="100"/>
          <w:rFonts/>
          <w:caps w:val="0"/>
        </w:rPr>
        <w:t>and</w:t>
      </w:r>
      <w:r w:rsidRPr="006F4DE1">
        <w:rPr>
          <w:szCs w:val="24"/>
          <w:b w:val="0"/>
          <w:i w:val="0"/>
          <w:sz w:val="24"/>
          <w:spacing w:val="0"/>
          <w:w w:val="100"/>
          <w:rFonts/>
          <w:caps w:val="0"/>
        </w:rPr>
        <w:t> </w:t>
      </w:r>
      <w:r w:rsidRPr="006F4DE1">
        <w:rPr>
          <w:szCs w:val="24"/>
          <w:b w:val="0"/>
          <w:i w:val="0"/>
          <w:sz w:val="24"/>
          <w:spacing w:val="0"/>
          <w:w w:val="100"/>
          <w:rFonts/>
          <w:caps w:val="0"/>
        </w:rPr>
        <w:t>post-tectonic</w:t>
      </w:r>
      <w:r w:rsidRPr="006F4DE1">
        <w:rPr>
          <w:szCs w:val="24"/>
          <w:b w:val="0"/>
          <w:i w:val="0"/>
          <w:sz w:val="24"/>
          <w:spacing w:val="0"/>
          <w:w w:val="100"/>
          <w:rFonts/>
          <w:caps w:val="0"/>
        </w:rPr>
        <w:t> </w:t>
      </w:r>
      <w:r w:rsidRPr="006F4DE1">
        <w:rPr>
          <w:szCs w:val="24"/>
          <w:b w:val="0"/>
          <w:i w:val="0"/>
          <w:sz w:val="24"/>
          <w:spacing w:val="0"/>
          <w:w w:val="100"/>
          <w:rFonts/>
          <w:caps w:val="0"/>
        </w:rPr>
        <w:t>rocks</w:t>
      </w:r>
      <w:r w:rsidRPr="006F4DE1">
        <w:rPr>
          <w:szCs w:val="24"/>
          <w:b w:val="0"/>
          <w:i w:val="0"/>
          <w:sz w:val="24"/>
          <w:spacing w:val="0"/>
          <w:w w:val="100"/>
          <w:rFonts/>
          <w:caps w:val="0"/>
        </w:rPr>
        <w:t> </w:t>
      </w:r>
      <w:r w:rsidRPr="006F4DE1">
        <w:rPr>
          <w:szCs w:val="24"/>
          <w:b w:val="0"/>
          <w:i w:val="0"/>
          <w:sz w:val="24"/>
          <w:spacing w:val="0"/>
          <w:w w:val="100"/>
          <w:rFonts/>
          <w:caps w:val="0"/>
        </w:rPr>
        <w:t>that</w:t>
      </w:r>
      <w:r w:rsidRPr="006F4DE1">
        <w:rPr>
          <w:szCs w:val="24"/>
          <w:b w:val="0"/>
          <w:i w:val="0"/>
          <w:sz w:val="24"/>
          <w:spacing w:val="0"/>
          <w:w w:val="100"/>
          <w:rFonts/>
          <w:caps w:val="0"/>
        </w:rPr>
        <w:t> </w:t>
      </w:r>
      <w:r w:rsidRPr="006F4DE1">
        <w:rPr>
          <w:szCs w:val="24"/>
          <w:b w:val="0"/>
          <w:i w:val="0"/>
          <w:sz w:val="24"/>
          <w:spacing w:val="0"/>
          <w:w w:val="100"/>
          <w:rFonts/>
          <w:caps w:val="0"/>
        </w:rPr>
        <w:t>cut</w:t>
      </w:r>
      <w:r w:rsidRPr="006F4DE1">
        <w:rPr>
          <w:szCs w:val="24"/>
          <w:b w:val="0"/>
          <w:i w:val="0"/>
          <w:sz w:val="24"/>
          <w:spacing w:val="0"/>
          <w:w w:val="100"/>
          <w:rFonts/>
          <w:caps w:val="0"/>
        </w:rPr>
        <w:t> </w:t>
      </w:r>
      <w:r w:rsidRPr="006F4DE1">
        <w:rPr>
          <w:szCs w:val="24"/>
          <w:b w:val="0"/>
          <w:i w:val="0"/>
          <w:sz w:val="24"/>
          <w:spacing w:val="0"/>
          <w:w w:val="100"/>
          <w:rFonts/>
          <w:caps w:val="0"/>
        </w:rPr>
        <w:t>both</w:t>
      </w:r>
      <w:r w:rsidRPr="006F4DE1">
        <w:rPr>
          <w:szCs w:val="24"/>
          <w:b w:val="0"/>
          <w:i w:val="0"/>
          <w:sz w:val="24"/>
          <w:spacing w:val="0"/>
          <w:w w:val="100"/>
          <w:rFonts/>
          <w:caps w:val="0"/>
        </w:rPr>
        <w:t> </w:t>
      </w:r>
      <w:r w:rsidRPr="006F4DE1">
        <w:rPr>
          <w:szCs w:val="24"/>
          <w:b w:val="0"/>
          <w:i w:val="0"/>
          <w:sz w:val="24"/>
          <w:spacing w:val="0"/>
          <w:w w:val="100"/>
          <w:rFonts/>
          <w:caps w:val="0"/>
        </w:rPr>
        <w:t>the</w:t>
      </w:r>
      <w:r w:rsidRPr="006F4DE1">
        <w:rPr>
          <w:szCs w:val="24"/>
          <w:b w:val="0"/>
          <w:i w:val="0"/>
          <w:sz w:val="24"/>
          <w:spacing w:val="0"/>
          <w:w w:val="100"/>
          <w:rFonts/>
          <w:caps w:val="0"/>
        </w:rPr>
        <w:t> </w:t>
      </w:r>
      <w:r w:rsidRPr="006F4DE1">
        <w:rPr>
          <w:szCs w:val="24"/>
          <w:b w:val="0"/>
          <w:i w:val="0"/>
          <w:sz w:val="24"/>
          <w:spacing w:val="0"/>
          <w:w w:val="100"/>
          <w:rFonts/>
          <w:caps w:val="0"/>
        </w:rPr>
        <w:t>migmatite-gneiss-quartzite</w:t>
      </w:r>
      <w:r w:rsidRPr="006F4DE1">
        <w:rPr>
          <w:szCs w:val="24"/>
          <w:b w:val="0"/>
          <w:i w:val="0"/>
          <w:sz w:val="24"/>
          <w:spacing w:val="0"/>
          <w:w w:val="100"/>
          <w:rFonts/>
          <w:caps w:val="0"/>
        </w:rPr>
        <w:t> </w:t>
      </w:r>
      <w:r w:rsidRPr="006F4DE1">
        <w:rPr>
          <w:szCs w:val="24"/>
          <w:b w:val="0"/>
          <w:i w:val="0"/>
          <w:sz w:val="24"/>
          <w:spacing w:val="0"/>
          <w:w w:val="100"/>
          <w:rFonts/>
          <w:caps w:val="0"/>
        </w:rPr>
        <w:t>complex</w:t>
      </w:r>
      <w:r w:rsidRPr="006F4DE1">
        <w:rPr>
          <w:szCs w:val="24"/>
          <w:b w:val="0"/>
          <w:i w:val="0"/>
          <w:sz w:val="24"/>
          <w:spacing w:val="0"/>
          <w:w w:val="100"/>
          <w:rFonts/>
          <w:caps w:val="0"/>
        </w:rPr>
        <w:t> </w:t>
      </w:r>
      <w:r w:rsidRPr="006F4DE1">
        <w:rPr>
          <w:szCs w:val="24"/>
          <w:b w:val="0"/>
          <w:i w:val="0"/>
          <w:sz w:val="24"/>
          <w:spacing w:val="0"/>
          <w:w w:val="100"/>
          <w:rFonts/>
          <w:caps w:val="0"/>
        </w:rPr>
        <w:t>and</w:t>
      </w:r>
      <w:r w:rsidRPr="006F4DE1">
        <w:rPr>
          <w:szCs w:val="24"/>
          <w:b w:val="0"/>
          <w:i w:val="0"/>
          <w:sz w:val="24"/>
          <w:spacing w:val="0"/>
          <w:w w:val="100"/>
          <w:rFonts/>
          <w:caps w:val="0"/>
        </w:rPr>
        <w:t> </w:t>
      </w:r>
      <w:r w:rsidRPr="006F4DE1">
        <w:rPr>
          <w:szCs w:val="24"/>
          <w:b w:val="0"/>
          <w:i w:val="0"/>
          <w:sz w:val="24"/>
          <w:spacing w:val="0"/>
          <w:w w:val="100"/>
          <w:rFonts/>
          <w:caps w:val="0"/>
        </w:rPr>
        <w:t>the</w:t>
      </w:r>
      <w:r w:rsidRPr="006F4DE1">
        <w:rPr>
          <w:szCs w:val="24"/>
          <w:b w:val="0"/>
          <w:i w:val="0"/>
          <w:sz w:val="24"/>
          <w:spacing w:val="0"/>
          <w:w w:val="100"/>
          <w:rFonts/>
          <w:caps w:val="0"/>
        </w:rPr>
        <w:t> </w:t>
      </w:r>
      <w:r w:rsidRPr="006F4DE1">
        <w:rPr>
          <w:szCs w:val="24"/>
          <w:b w:val="0"/>
          <w:i w:val="0"/>
          <w:sz w:val="24"/>
          <w:spacing w:val="0"/>
          <w:w w:val="100"/>
          <w:rFonts/>
          <w:caps w:val="0"/>
        </w:rPr>
        <w:t>schist</w:t>
      </w:r>
      <w:r w:rsidRPr="006F4DE1">
        <w:rPr>
          <w:szCs w:val="24"/>
          <w:b w:val="0"/>
          <w:i w:val="0"/>
          <w:sz w:val="24"/>
          <w:spacing w:val="0"/>
          <w:w w:val="100"/>
          <w:rFonts/>
          <w:caps w:val="0"/>
        </w:rPr>
        <w:t> </w:t>
      </w:r>
      <w:r w:rsidRPr="006F4DE1">
        <w:rPr>
          <w:szCs w:val="24"/>
          <w:b w:val="0"/>
          <w:i w:val="0"/>
          <w:sz w:val="24"/>
          <w:spacing w:val="0"/>
          <w:w w:val="100"/>
          <w:rFonts/>
          <w:caps w:val="0"/>
        </w:rPr>
        <w:t>belts</w:t>
      </w:r>
      <w:r w:rsidRPr="006F4DE1">
        <w:rPr>
          <w:szCs w:val="24"/>
          <w:b w:val="0"/>
          <w:i w:val="0"/>
          <w:sz w:val="24"/>
          <w:spacing w:val="0"/>
          <w:w w:val="100"/>
          <w:rFonts/>
          <w:caps w:val="0"/>
        </w:rPr>
        <w:t> </w:t>
      </w:r>
      <w:r w:rsidRPr="006F4DE1">
        <w:rPr>
          <w:szCs w:val="24"/>
          <w:b w:val="0"/>
          <w:i w:val="0"/>
          <w:sz w:val="24"/>
          <w:spacing w:val="0"/>
          <w:w w:val="100"/>
          <w:rFonts/>
          <w:caps w:val="0"/>
        </w:rPr>
        <w:t>(Obaje,</w:t>
      </w:r>
      <w:r w:rsidRPr="006F4DE1">
        <w:rPr>
          <w:szCs w:val="24"/>
          <w:b w:val="0"/>
          <w:i w:val="0"/>
          <w:sz w:val="24"/>
          <w:spacing w:val="0"/>
          <w:w w:val="100"/>
          <w:rFonts/>
          <w:caps w:val="0"/>
        </w:rPr>
        <w:t> </w:t>
      </w:r>
      <w:r w:rsidRPr="006F4DE1">
        <w:rPr>
          <w:szCs w:val="24"/>
          <w:b w:val="0"/>
          <w:i w:val="0"/>
          <w:sz w:val="24"/>
          <w:spacing w:val="0"/>
          <w:w w:val="100"/>
          <w:rFonts/>
          <w:caps w:val="0"/>
        </w:rPr>
        <w:t>2009).</w:t>
      </w:r>
      <w:r w:rsidRPr="006F4DE1">
        <w:rPr>
          <w:szCs w:val="24"/>
          <w:b w:val="0"/>
          <w:i w:val="0"/>
          <w:sz w:val="24"/>
          <w:spacing w:val="0"/>
          <w:w w:val="100"/>
          <w:rFonts/>
          <w:caps w:val="0"/>
        </w:rPr>
        <w:t> </w:t>
      </w:r>
      <w:r w:rsidRPr="006F4DE1">
        <w:rPr>
          <w:szCs w:val="24"/>
          <w:b w:val="0"/>
          <w:i w:val="0"/>
          <w:sz w:val="24"/>
          <w:spacing w:val="0"/>
          <w:w w:val="100"/>
          <w:rFonts/>
          <w:caps w:val="0"/>
        </w:rPr>
        <w:t>They</w:t>
      </w:r>
      <w:r w:rsidRPr="006F4DE1">
        <w:rPr>
          <w:szCs w:val="24"/>
          <w:b w:val="0"/>
          <w:i w:val="0"/>
          <w:sz w:val="24"/>
          <w:spacing w:val="0"/>
          <w:w w:val="100"/>
          <w:rFonts/>
          <w:caps w:val="0"/>
        </w:rPr>
        <w:t> </w:t>
      </w:r>
      <w:r w:rsidRPr="006F4DE1">
        <w:rPr>
          <w:szCs w:val="24"/>
          <w:b w:val="0"/>
          <w:i w:val="0"/>
          <w:sz w:val="24"/>
          <w:spacing w:val="0"/>
          <w:w w:val="100"/>
          <w:rFonts/>
          <w:caps w:val="0"/>
        </w:rPr>
        <w:t>range</w:t>
      </w:r>
      <w:r w:rsidRPr="006F4DE1">
        <w:rPr>
          <w:szCs w:val="24"/>
          <w:b w:val="0"/>
          <w:i w:val="0"/>
          <w:sz w:val="24"/>
          <w:spacing w:val="0"/>
          <w:w w:val="100"/>
          <w:rFonts/>
          <w:caps w:val="0"/>
        </w:rPr>
        <w:t> </w:t>
      </w:r>
      <w:r w:rsidRPr="006F4DE1">
        <w:rPr>
          <w:szCs w:val="24"/>
          <w:b w:val="0"/>
          <w:i w:val="0"/>
          <w:sz w:val="24"/>
          <w:spacing w:val="0"/>
          <w:w w:val="100"/>
          <w:rFonts/>
          <w:caps w:val="0"/>
        </w:rPr>
        <w:t>widely</w:t>
      </w:r>
      <w:r w:rsidRPr="006F4DE1">
        <w:rPr>
          <w:szCs w:val="24"/>
          <w:b w:val="0"/>
          <w:i w:val="0"/>
          <w:sz w:val="24"/>
          <w:spacing w:val="0"/>
          <w:w w:val="100"/>
          <w:rFonts/>
          <w:caps w:val="0"/>
        </w:rPr>
        <w:t> </w:t>
      </w:r>
      <w:r w:rsidRPr="006F4DE1">
        <w:rPr>
          <w:szCs w:val="24"/>
          <w:b w:val="0"/>
          <w:i w:val="0"/>
          <w:sz w:val="24"/>
          <w:spacing w:val="0"/>
          <w:w w:val="100"/>
          <w:rFonts/>
          <w:caps w:val="0"/>
        </w:rPr>
        <w:t>in</w:t>
      </w:r>
      <w:r w:rsidRPr="006F4DE1">
        <w:rPr>
          <w:szCs w:val="24"/>
          <w:b w:val="0"/>
          <w:i w:val="0"/>
          <w:sz w:val="24"/>
          <w:spacing w:val="0"/>
          <w:w w:val="100"/>
          <w:rFonts/>
          <w:caps w:val="0"/>
        </w:rPr>
        <w:t> </w:t>
      </w:r>
      <w:r w:rsidRPr="006F4DE1">
        <w:rPr>
          <w:szCs w:val="24"/>
          <w:b w:val="0"/>
          <w:i w:val="0"/>
          <w:sz w:val="24"/>
          <w:spacing w:val="0"/>
          <w:w w:val="100"/>
          <w:rFonts/>
          <w:caps w:val="0"/>
        </w:rPr>
        <w:t>age</w:t>
      </w:r>
      <w:r w:rsidRPr="006F4DE1">
        <w:rPr>
          <w:szCs w:val="24"/>
          <w:b w:val="0"/>
          <w:i w:val="0"/>
          <w:sz w:val="24"/>
          <w:spacing w:val="0"/>
          <w:w w:val="100"/>
          <w:rFonts/>
          <w:caps w:val="0"/>
        </w:rPr>
        <w:t> </w:t>
      </w:r>
      <w:r w:rsidRPr="006F4DE1">
        <w:rPr>
          <w:szCs w:val="24"/>
          <w:b w:val="0"/>
          <w:i w:val="0"/>
          <w:sz w:val="24"/>
          <w:spacing w:val="0"/>
          <w:w w:val="100"/>
          <w:rFonts/>
          <w:caps w:val="0"/>
        </w:rPr>
        <w:t>(750-450Ma)</w:t>
      </w:r>
      <w:r w:rsidRPr="006F4DE1">
        <w:rPr>
          <w:szCs w:val="24"/>
          <w:b w:val="0"/>
          <w:i w:val="0"/>
          <w:sz w:val="24"/>
          <w:spacing w:val="0"/>
          <w:w w:val="100"/>
          <w:rFonts/>
          <w:caps w:val="0"/>
        </w:rPr>
        <w:t> </w:t>
      </w:r>
      <w:r w:rsidRPr="006F4DE1">
        <w:rPr>
          <w:szCs w:val="24"/>
          <w:b w:val="0"/>
          <w:i w:val="0"/>
          <w:sz w:val="24"/>
          <w:spacing w:val="0"/>
          <w:w w:val="100"/>
          <w:rFonts/>
          <w:caps w:val="0"/>
        </w:rPr>
        <w:t>and</w:t>
      </w:r>
      <w:r w:rsidRPr="006F4DE1">
        <w:rPr>
          <w:szCs w:val="24"/>
          <w:b w:val="0"/>
          <w:i w:val="0"/>
          <w:sz w:val="24"/>
          <w:spacing w:val="0"/>
          <w:w w:val="100"/>
          <w:rFonts/>
          <w:caps w:val="0"/>
        </w:rPr>
        <w:t> </w:t>
      </w:r>
      <w:r w:rsidRPr="006F4DE1">
        <w:rPr>
          <w:szCs w:val="24"/>
          <w:b w:val="0"/>
          <w:i w:val="0"/>
          <w:sz w:val="24"/>
          <w:spacing w:val="0"/>
          <w:w w:val="100"/>
          <w:rFonts/>
          <w:caps w:val="0"/>
        </w:rPr>
        <w:t>composition.</w:t>
      </w:r>
      <w:r w:rsidRPr="006F4DE1">
        <w:rPr>
          <w:szCs w:val="24"/>
          <w:b w:val="0"/>
          <w:i w:val="0"/>
          <w:sz w:val="24"/>
          <w:spacing w:val="0"/>
          <w:w w:val="100"/>
          <w:rFonts/>
          <w:caps w:val="0"/>
        </w:rPr>
        <w:t> </w:t>
      </w:r>
      <w:r w:rsidRPr="006F4DE1">
        <w:rPr>
          <w:szCs w:val="24"/>
          <w:b w:val="0"/>
          <w:i w:val="0"/>
          <w:sz w:val="24"/>
          <w:spacing w:val="0"/>
          <w:w w:val="100"/>
          <w:rFonts/>
          <w:caps w:val="0"/>
        </w:rPr>
        <w:t>They</w:t>
      </w:r>
      <w:r w:rsidRPr="006F4DE1">
        <w:rPr>
          <w:szCs w:val="24"/>
          <w:b w:val="0"/>
          <w:i w:val="0"/>
          <w:sz w:val="24"/>
          <w:spacing w:val="0"/>
          <w:w w:val="100"/>
          <w:rFonts/>
          <w:caps w:val="0"/>
        </w:rPr>
        <w:t> </w:t>
      </w:r>
      <w:r w:rsidRPr="006F4DE1">
        <w:rPr>
          <w:szCs w:val="24"/>
          <w:b w:val="0"/>
          <w:i w:val="0"/>
          <w:sz w:val="24"/>
          <w:spacing w:val="0"/>
          <w:w w:val="100"/>
          <w:rFonts/>
          <w:caps w:val="0"/>
        </w:rPr>
        <w:t>represent</w:t>
      </w:r>
      <w:r w:rsidRPr="006F4DE1">
        <w:rPr>
          <w:szCs w:val="24"/>
          <w:b w:val="0"/>
          <w:i w:val="0"/>
          <w:sz w:val="24"/>
          <w:spacing w:val="0"/>
          <w:w w:val="100"/>
          <w:rFonts/>
          <w:caps w:val="0"/>
        </w:rPr>
        <w:t> </w:t>
      </w:r>
      <w:r w:rsidRPr="006F4DE1">
        <w:rPr>
          <w:szCs w:val="24"/>
          <w:b w:val="0"/>
          <w:i w:val="0"/>
          <w:sz w:val="24"/>
          <w:spacing w:val="0"/>
          <w:w w:val="100"/>
          <w:rFonts/>
          <w:caps w:val="0"/>
        </w:rPr>
        <w:t>a</w:t>
      </w:r>
      <w:r w:rsidRPr="006F4DE1">
        <w:rPr>
          <w:szCs w:val="24"/>
          <w:b w:val="0"/>
          <w:i w:val="0"/>
          <w:sz w:val="24"/>
          <w:spacing w:val="0"/>
          <w:w w:val="100"/>
          <w:rFonts/>
          <w:caps w:val="0"/>
        </w:rPr>
        <w:t> </w:t>
      </w:r>
      <w:r w:rsidRPr="006F4DE1">
        <w:rPr>
          <w:szCs w:val="24"/>
          <w:b w:val="0"/>
          <w:i w:val="0"/>
          <w:sz w:val="24"/>
          <w:spacing w:val="0"/>
          <w:w w:val="100"/>
          <w:rFonts/>
          <w:caps w:val="0"/>
        </w:rPr>
        <w:t>varied</w:t>
      </w:r>
      <w:r w:rsidRPr="006F4DE1">
        <w:rPr>
          <w:szCs w:val="24"/>
          <w:b w:val="0"/>
          <w:i w:val="0"/>
          <w:sz w:val="24"/>
          <w:spacing w:val="0"/>
          <w:w w:val="100"/>
          <w:rFonts/>
          <w:caps w:val="0"/>
        </w:rPr>
        <w:t> </w:t>
      </w:r>
      <w:r w:rsidRPr="006F4DE1">
        <w:rPr>
          <w:szCs w:val="24"/>
          <w:b w:val="0"/>
          <w:i w:val="0"/>
          <w:sz w:val="24"/>
          <w:spacing w:val="0"/>
          <w:w w:val="100"/>
          <w:rFonts/>
          <w:caps w:val="0"/>
        </w:rPr>
        <w:t>and</w:t>
      </w:r>
      <w:r w:rsidRPr="006F4DE1">
        <w:rPr>
          <w:szCs w:val="24"/>
          <w:b w:val="0"/>
          <w:i w:val="0"/>
          <w:sz w:val="24"/>
          <w:spacing w:val="0"/>
          <w:w w:val="100"/>
          <w:rFonts/>
          <w:caps w:val="0"/>
        </w:rPr>
        <w:t> </w:t>
      </w:r>
      <w:r w:rsidRPr="006F4DE1">
        <w:rPr>
          <w:szCs w:val="24"/>
          <w:b w:val="0"/>
          <w:i w:val="0"/>
          <w:sz w:val="24"/>
          <w:spacing w:val="0"/>
          <w:w w:val="100"/>
          <w:rFonts/>
          <w:caps w:val="0"/>
        </w:rPr>
        <w:t>long-lasting</w:t>
      </w:r>
      <w:r w:rsidRPr="006F4DE1">
        <w:rPr>
          <w:szCs w:val="24"/>
          <w:b w:val="0"/>
          <w:i w:val="0"/>
          <w:sz w:val="24"/>
          <w:spacing w:val="0"/>
          <w:w w:val="100"/>
          <w:rFonts/>
          <w:caps w:val="0"/>
        </w:rPr>
        <w:t> </w:t>
      </w:r>
      <w:r w:rsidRPr="006F4DE1">
        <w:rPr>
          <w:szCs w:val="24"/>
          <w:b w:val="0"/>
          <w:i w:val="0"/>
          <w:sz w:val="24"/>
          <w:spacing w:val="0"/>
          <w:w w:val="100"/>
          <w:rFonts/>
          <w:caps w:val="0"/>
        </w:rPr>
        <w:t>(750-450Ma)</w:t>
      </w:r>
      <w:r w:rsidRPr="006F4DE1">
        <w:rPr>
          <w:szCs w:val="24"/>
          <w:b w:val="0"/>
          <w:i w:val="0"/>
          <w:sz w:val="24"/>
          <w:spacing w:val="0"/>
          <w:w w:val="100"/>
          <w:rFonts/>
          <w:caps w:val="0"/>
        </w:rPr>
        <w:t> </w:t>
      </w:r>
      <w:r w:rsidRPr="006F4DE1">
        <w:rPr>
          <w:szCs w:val="24"/>
          <w:b w:val="0"/>
          <w:i w:val="0"/>
          <w:sz w:val="24"/>
          <w:spacing w:val="0"/>
          <w:w w:val="100"/>
          <w:rFonts/>
          <w:caps w:val="0"/>
        </w:rPr>
        <w:t>magmatic</w:t>
      </w:r>
      <w:r w:rsidRPr="006F4DE1">
        <w:rPr>
          <w:szCs w:val="24"/>
          <w:b w:val="0"/>
          <w:i w:val="0"/>
          <w:sz w:val="24"/>
          <w:spacing w:val="0"/>
          <w:w w:val="100"/>
          <w:rFonts/>
          <w:caps w:val="0"/>
        </w:rPr>
        <w:t> </w:t>
      </w:r>
      <w:r w:rsidRPr="006F4DE1">
        <w:rPr>
          <w:szCs w:val="24"/>
          <w:b w:val="0"/>
          <w:i w:val="0"/>
          <w:sz w:val="24"/>
          <w:spacing w:val="0"/>
          <w:w w:val="100"/>
          <w:rFonts/>
          <w:caps w:val="0"/>
        </w:rPr>
        <w:t>cycle</w:t>
      </w:r>
      <w:r w:rsidRPr="006F4DE1">
        <w:rPr>
          <w:szCs w:val="24"/>
          <w:b w:val="0"/>
          <w:i w:val="0"/>
          <w:sz w:val="24"/>
          <w:spacing w:val="0"/>
          <w:w w:val="100"/>
          <w:rFonts/>
          <w:caps w:val="0"/>
        </w:rPr>
        <w:t> </w:t>
      </w:r>
      <w:r w:rsidRPr="006F4DE1">
        <w:rPr>
          <w:szCs w:val="24"/>
          <w:b w:val="0"/>
          <w:i w:val="0"/>
          <w:sz w:val="24"/>
          <w:spacing w:val="0"/>
          <w:w w:val="100"/>
          <w:rFonts/>
          <w:caps w:val="0"/>
        </w:rPr>
        <w:t>associated</w:t>
      </w:r>
      <w:r w:rsidRPr="006F4DE1">
        <w:rPr>
          <w:szCs w:val="24"/>
          <w:b w:val="0"/>
          <w:i w:val="0"/>
          <w:sz w:val="24"/>
          <w:spacing w:val="0"/>
          <w:w w:val="100"/>
          <w:rFonts/>
          <w:caps w:val="0"/>
        </w:rPr>
        <w:t> </w:t>
      </w:r>
      <w:r w:rsidRPr="006F4DE1">
        <w:rPr>
          <w:szCs w:val="24"/>
          <w:b w:val="0"/>
          <w:i w:val="0"/>
          <w:sz w:val="24"/>
          <w:spacing w:val="0"/>
          <w:w w:val="100"/>
          <w:rFonts/>
          <w:caps w:val="0"/>
        </w:rPr>
        <w:t>with</w:t>
      </w:r>
      <w:r w:rsidRPr="006F4DE1">
        <w:rPr>
          <w:szCs w:val="24"/>
          <w:b w:val="0"/>
          <w:i w:val="0"/>
          <w:sz w:val="24"/>
          <w:spacing w:val="0"/>
          <w:w w:val="100"/>
          <w:rFonts/>
          <w:caps w:val="0"/>
        </w:rPr>
        <w:t> </w:t>
      </w:r>
      <w:r w:rsidRPr="006F4DE1">
        <w:rPr>
          <w:szCs w:val="24"/>
          <w:b w:val="0"/>
          <w:i w:val="0"/>
          <w:sz w:val="24"/>
          <w:spacing w:val="0"/>
          <w:w w:val="100"/>
          <w:rFonts/>
          <w:caps w:val="0"/>
        </w:rPr>
        <w:t>the</w:t>
      </w:r>
      <w:r w:rsidRPr="006F4DE1">
        <w:rPr>
          <w:szCs w:val="24"/>
          <w:b w:val="0"/>
          <w:i w:val="0"/>
          <w:sz w:val="24"/>
          <w:spacing w:val="0"/>
          <w:w w:val="100"/>
          <w:rFonts/>
          <w:caps w:val="0"/>
        </w:rPr>
        <w:t> </w:t>
      </w:r>
      <w:r w:rsidRPr="006F4DE1">
        <w:rPr>
          <w:szCs w:val="24"/>
          <w:b w:val="0"/>
          <w:i w:val="0"/>
          <w:sz w:val="24"/>
          <w:spacing w:val="0"/>
          <w:w w:val="100"/>
          <w:rFonts/>
          <w:caps w:val="0"/>
        </w:rPr>
        <w:t>Pan-African</w:t>
      </w:r>
      <w:r w:rsidRPr="006F4DE1">
        <w:rPr>
          <w:szCs w:val="24"/>
          <w:b w:val="0"/>
          <w:i w:val="0"/>
          <w:sz w:val="24"/>
          <w:spacing w:val="0"/>
          <w:w w:val="100"/>
          <w:rFonts/>
          <w:caps w:val="0"/>
        </w:rPr>
        <w:t> </w:t>
      </w:r>
      <w:r w:rsidRPr="006F4DE1">
        <w:rPr>
          <w:szCs w:val="24"/>
          <w:b w:val="0"/>
          <w:i w:val="0"/>
          <w:sz w:val="24"/>
          <w:spacing w:val="0"/>
          <w:w w:val="100"/>
          <w:rFonts/>
          <w:caps w:val="0"/>
        </w:rPr>
        <w:t>orogeny.</w:t>
      </w:r>
      <w:r w:rsidRPr="006F4DE1">
        <w:rPr>
          <w:szCs w:val="24"/>
          <w:b w:val="0"/>
          <w:i w:val="0"/>
          <w:sz w:val="24"/>
          <w:spacing w:val="0"/>
          <w:w w:val="100"/>
          <w:rFonts/>
          <w:caps w:val="0"/>
        </w:rPr>
        <w:t> </w:t>
      </w:r>
      <w:r w:rsidRPr="006F4DE1">
        <w:rPr>
          <w:szCs w:val="24"/>
          <w:b w:val="0"/>
          <w:i w:val="0"/>
          <w:sz w:val="24"/>
          <w:spacing w:val="0"/>
          <w:w w:val="100"/>
          <w:rFonts/>
          <w:caps w:val="0"/>
        </w:rPr>
        <w:t>The</w:t>
      </w:r>
      <w:r w:rsidRPr="006F4DE1">
        <w:rPr>
          <w:szCs w:val="24"/>
          <w:b w:val="0"/>
          <w:i w:val="0"/>
          <w:sz w:val="24"/>
          <w:spacing w:val="0"/>
          <w:w w:val="100"/>
          <w:rFonts/>
          <w:caps w:val="0"/>
        </w:rPr>
        <w:t> </w:t>
      </w:r>
      <w:r w:rsidRPr="006F4DE1">
        <w:rPr>
          <w:szCs w:val="24"/>
          <w:b w:val="0"/>
          <w:i w:val="0"/>
          <w:sz w:val="24"/>
          <w:spacing w:val="0"/>
          <w:w w:val="100"/>
          <w:rFonts/>
          <w:caps w:val="0"/>
        </w:rPr>
        <w:t>rocks</w:t>
      </w:r>
      <w:r w:rsidRPr="006F4DE1">
        <w:rPr>
          <w:szCs w:val="24"/>
          <w:b w:val="0"/>
          <w:i w:val="0"/>
          <w:sz w:val="24"/>
          <w:spacing w:val="0"/>
          <w:w w:val="100"/>
          <w:rFonts/>
          <w:caps w:val="0"/>
        </w:rPr>
        <w:t> </w:t>
      </w:r>
      <w:r w:rsidRPr="006F4DE1">
        <w:rPr>
          <w:szCs w:val="24"/>
          <w:b w:val="0"/>
          <w:i w:val="0"/>
          <w:sz w:val="24"/>
          <w:spacing w:val="0"/>
          <w:w w:val="100"/>
          <w:rFonts/>
          <w:caps w:val="0"/>
        </w:rPr>
        <w:t>of</w:t>
      </w:r>
      <w:r w:rsidRPr="006F4DE1">
        <w:rPr>
          <w:szCs w:val="24"/>
          <w:b w:val="0"/>
          <w:i w:val="0"/>
          <w:sz w:val="24"/>
          <w:spacing w:val="0"/>
          <w:w w:val="100"/>
          <w:rFonts/>
          <w:caps w:val="0"/>
        </w:rPr>
        <w:t> </w:t>
      </w:r>
      <w:r w:rsidRPr="006F4DE1">
        <w:rPr>
          <w:szCs w:val="24"/>
          <w:b w:val="0"/>
          <w:i w:val="0"/>
          <w:sz w:val="24"/>
          <w:spacing w:val="0"/>
          <w:w w:val="100"/>
          <w:rFonts/>
          <w:caps w:val="0"/>
        </w:rPr>
        <w:t>this</w:t>
      </w:r>
      <w:r w:rsidRPr="006F4DE1">
        <w:rPr>
          <w:szCs w:val="24"/>
          <w:b w:val="0"/>
          <w:i w:val="0"/>
          <w:sz w:val="24"/>
          <w:spacing w:val="0"/>
          <w:w w:val="100"/>
          <w:rFonts/>
          <w:caps w:val="0"/>
        </w:rPr>
        <w:t> </w:t>
      </w:r>
      <w:r w:rsidRPr="006F4DE1">
        <w:rPr>
          <w:szCs w:val="24"/>
          <w:b w:val="0"/>
          <w:i w:val="0"/>
          <w:sz w:val="24"/>
          <w:spacing w:val="0"/>
          <w:w w:val="100"/>
          <w:rFonts/>
          <w:caps w:val="0"/>
        </w:rPr>
        <w:t>suite</w:t>
      </w:r>
      <w:r w:rsidRPr="006F4DE1">
        <w:rPr>
          <w:szCs w:val="24"/>
          <w:b w:val="0"/>
          <w:i w:val="0"/>
          <w:sz w:val="24"/>
          <w:spacing w:val="0"/>
          <w:w w:val="100"/>
          <w:rFonts/>
          <w:caps w:val="0"/>
        </w:rPr>
        <w:t> </w:t>
      </w:r>
      <w:r w:rsidRPr="006F4DE1">
        <w:rPr>
          <w:szCs w:val="24"/>
          <w:b w:val="0"/>
          <w:i w:val="0"/>
          <w:sz w:val="24"/>
          <w:spacing w:val="0"/>
          <w:w w:val="100"/>
          <w:rFonts/>
          <w:caps w:val="0"/>
        </w:rPr>
        <w:t>range</w:t>
      </w:r>
      <w:r w:rsidRPr="006F4DE1">
        <w:rPr>
          <w:szCs w:val="24"/>
          <w:b w:val="0"/>
          <w:i w:val="0"/>
          <w:sz w:val="24"/>
          <w:spacing w:val="0"/>
          <w:w w:val="100"/>
          <w:rFonts/>
          <w:caps w:val="0"/>
        </w:rPr>
        <w:t> </w:t>
      </w:r>
      <w:r w:rsidRPr="006F4DE1">
        <w:rPr>
          <w:szCs w:val="24"/>
          <w:b w:val="0"/>
          <w:i w:val="0"/>
          <w:sz w:val="24"/>
          <w:spacing w:val="0"/>
          <w:w w:val="100"/>
          <w:rFonts/>
          <w:caps w:val="0"/>
        </w:rPr>
        <w:t>in</w:t>
      </w:r>
      <w:r w:rsidRPr="006F4DE1">
        <w:rPr>
          <w:szCs w:val="24"/>
          <w:b w:val="0"/>
          <w:i w:val="0"/>
          <w:sz w:val="24"/>
          <w:spacing w:val="0"/>
          <w:w w:val="100"/>
          <w:rFonts/>
          <w:caps w:val="0"/>
        </w:rPr>
        <w:t> </w:t>
      </w:r>
      <w:r w:rsidRPr="006F4DE1">
        <w:rPr>
          <w:szCs w:val="24"/>
          <w:b w:val="0"/>
          <w:i w:val="0"/>
          <w:sz w:val="24"/>
          <w:spacing w:val="0"/>
          <w:w w:val="100"/>
          <w:rFonts/>
          <w:caps w:val="0"/>
        </w:rPr>
        <w:t>composition</w:t>
      </w:r>
      <w:r w:rsidRPr="006F4DE1">
        <w:rPr>
          <w:szCs w:val="24"/>
          <w:b w:val="0"/>
          <w:i w:val="0"/>
          <w:sz w:val="24"/>
          <w:spacing w:val="0"/>
          <w:w w:val="100"/>
          <w:rFonts/>
          <w:caps w:val="0"/>
        </w:rPr>
        <w:t> </w:t>
      </w:r>
      <w:r w:rsidRPr="006F4DE1">
        <w:rPr>
          <w:szCs w:val="24"/>
          <w:b w:val="0"/>
          <w:i w:val="0"/>
          <w:sz w:val="24"/>
          <w:spacing w:val="0"/>
          <w:w w:val="100"/>
          <w:rFonts/>
          <w:caps w:val="0"/>
        </w:rPr>
        <w:t>from</w:t>
      </w:r>
      <w:r w:rsidRPr="006F4DE1">
        <w:rPr>
          <w:szCs w:val="24"/>
          <w:b w:val="0"/>
          <w:i w:val="0"/>
          <w:sz w:val="24"/>
          <w:spacing w:val="0"/>
          <w:w w:val="100"/>
          <w:rFonts/>
          <w:caps w:val="0"/>
        </w:rPr>
        <w:t> </w:t>
      </w:r>
      <w:r w:rsidRPr="006F4DE1">
        <w:rPr>
          <w:szCs w:val="24"/>
          <w:b w:val="0"/>
          <w:i w:val="0"/>
          <w:sz w:val="24"/>
          <w:spacing w:val="0"/>
          <w:w w:val="100"/>
          <w:rFonts/>
          <w:caps w:val="0"/>
        </w:rPr>
        <w:t>tonalities</w:t>
      </w:r>
      <w:r w:rsidRPr="006F4DE1">
        <w:rPr>
          <w:szCs w:val="24"/>
          <w:b w:val="0"/>
          <w:i w:val="0"/>
          <w:sz w:val="24"/>
          <w:spacing w:val="0"/>
          <w:w w:val="100"/>
          <w:rFonts/>
          <w:caps w:val="0"/>
        </w:rPr>
        <w:t> </w:t>
      </w:r>
      <w:r w:rsidRPr="006F4DE1">
        <w:rPr>
          <w:szCs w:val="24"/>
          <w:b w:val="0"/>
          <w:i w:val="0"/>
          <w:sz w:val="24"/>
          <w:spacing w:val="0"/>
          <w:w w:val="100"/>
          <w:rFonts/>
          <w:caps w:val="0"/>
        </w:rPr>
        <w:t>and</w:t>
      </w:r>
      <w:r w:rsidRPr="006F4DE1">
        <w:rPr>
          <w:szCs w:val="24"/>
          <w:b w:val="0"/>
          <w:i w:val="0"/>
          <w:sz w:val="24"/>
          <w:spacing w:val="0"/>
          <w:w w:val="100"/>
          <w:rFonts/>
          <w:caps w:val="0"/>
        </w:rPr>
        <w:t> </w:t>
      </w:r>
      <w:r w:rsidRPr="006F4DE1">
        <w:rPr>
          <w:szCs w:val="24"/>
          <w:b w:val="0"/>
          <w:i w:val="0"/>
          <w:sz w:val="24"/>
          <w:spacing w:val="0"/>
          <w:w w:val="100"/>
          <w:rFonts/>
          <w:caps w:val="0"/>
        </w:rPr>
        <w:t>diorites</w:t>
      </w:r>
      <w:r w:rsidRPr="006F4DE1">
        <w:rPr>
          <w:szCs w:val="24"/>
          <w:b w:val="0"/>
          <w:i w:val="0"/>
          <w:sz w:val="24"/>
          <w:spacing w:val="0"/>
          <w:w w:val="100"/>
          <w:rFonts/>
          <w:caps w:val="0"/>
        </w:rPr>
        <w:t> </w:t>
      </w:r>
      <w:r w:rsidRPr="006F4DE1">
        <w:rPr>
          <w:szCs w:val="24"/>
          <w:b w:val="0"/>
          <w:i w:val="0"/>
          <w:sz w:val="24"/>
          <w:spacing w:val="0"/>
          <w:w w:val="100"/>
          <w:rFonts/>
          <w:caps w:val="0"/>
        </w:rPr>
        <w:t>through</w:t>
      </w:r>
      <w:r w:rsidRPr="006F4DE1">
        <w:rPr>
          <w:szCs w:val="24"/>
          <w:b w:val="0"/>
          <w:i w:val="0"/>
          <w:sz w:val="24"/>
          <w:spacing w:val="0"/>
          <w:w w:val="100"/>
          <w:rFonts/>
          <w:caps w:val="0"/>
        </w:rPr>
        <w:t> </w:t>
      </w:r>
      <w:r w:rsidRPr="006F4DE1">
        <w:rPr>
          <w:szCs w:val="24"/>
          <w:b w:val="0"/>
          <w:i w:val="0"/>
          <w:sz w:val="24"/>
          <w:spacing w:val="0"/>
          <w:w w:val="100"/>
          <w:rFonts/>
          <w:caps w:val="0"/>
        </w:rPr>
        <w:t>granodiorites</w:t>
      </w:r>
      <w:r w:rsidRPr="006F4DE1">
        <w:rPr>
          <w:szCs w:val="24"/>
          <w:b w:val="0"/>
          <w:i w:val="0"/>
          <w:sz w:val="24"/>
          <w:spacing w:val="0"/>
          <w:w w:val="100"/>
          <w:rFonts/>
          <w:caps w:val="0"/>
        </w:rPr>
        <w:t> </w:t>
      </w:r>
      <w:r w:rsidRPr="006F4DE1">
        <w:rPr>
          <w:szCs w:val="24"/>
          <w:b w:val="0"/>
          <w:i w:val="0"/>
          <w:sz w:val="24"/>
          <w:spacing w:val="0"/>
          <w:w w:val="100"/>
          <w:rFonts/>
          <w:caps w:val="0"/>
        </w:rPr>
        <w:t>to</w:t>
      </w:r>
      <w:r w:rsidRPr="006F4DE1">
        <w:rPr>
          <w:szCs w:val="24"/>
          <w:b w:val="0"/>
          <w:i w:val="0"/>
          <w:sz w:val="24"/>
          <w:spacing w:val="0"/>
          <w:w w:val="100"/>
          <w:rFonts/>
          <w:caps w:val="0"/>
        </w:rPr>
        <w:t> </w:t>
      </w:r>
      <w:r w:rsidRPr="006F4DE1">
        <w:rPr>
          <w:szCs w:val="24"/>
          <w:b w:val="0"/>
          <w:i w:val="0"/>
          <w:sz w:val="24"/>
          <w:spacing w:val="0"/>
          <w:w w:val="100"/>
          <w:rFonts/>
          <w:caps w:val="0"/>
        </w:rPr>
        <w:t>true</w:t>
      </w:r>
      <w:r w:rsidRPr="006F4DE1">
        <w:rPr>
          <w:szCs w:val="24"/>
          <w:b w:val="0"/>
          <w:i w:val="0"/>
          <w:sz w:val="24"/>
          <w:spacing w:val="0"/>
          <w:w w:val="100"/>
          <w:rFonts/>
          <w:caps w:val="0"/>
        </w:rPr>
        <w:t> </w:t>
      </w:r>
      <w:r w:rsidRPr="006F4DE1">
        <w:rPr>
          <w:szCs w:val="24"/>
          <w:b w:val="0"/>
          <w:i w:val="0"/>
          <w:sz w:val="24"/>
          <w:spacing w:val="0"/>
          <w:w w:val="100"/>
          <w:rFonts/>
          <w:caps w:val="0"/>
        </w:rPr>
        <w:t>granites</w:t>
      </w:r>
      <w:r w:rsidRPr="006F4DE1">
        <w:rPr>
          <w:szCs w:val="24"/>
          <w:b w:val="0"/>
          <w:i w:val="0"/>
          <w:sz w:val="24"/>
          <w:spacing w:val="0"/>
          <w:w w:val="100"/>
          <w:rFonts/>
          <w:caps w:val="0"/>
        </w:rPr>
        <w:t> </w:t>
      </w:r>
      <w:r w:rsidRPr="006F4DE1">
        <w:rPr>
          <w:szCs w:val="24"/>
          <w:b w:val="0"/>
          <w:i w:val="0"/>
          <w:sz w:val="24"/>
          <w:spacing w:val="0"/>
          <w:w w:val="100"/>
          <w:rFonts/>
          <w:caps w:val="0"/>
        </w:rPr>
        <w:t>and</w:t>
      </w:r>
      <w:r w:rsidRPr="006F4DE1">
        <w:rPr>
          <w:szCs w:val="24"/>
          <w:b w:val="0"/>
          <w:i w:val="0"/>
          <w:sz w:val="24"/>
          <w:spacing w:val="0"/>
          <w:w w:val="100"/>
          <w:rFonts/>
          <w:caps w:val="0"/>
        </w:rPr>
        <w:t> </w:t>
      </w:r>
      <w:r w:rsidRPr="006F4DE1">
        <w:rPr>
          <w:szCs w:val="24"/>
          <w:b w:val="0"/>
          <w:i w:val="0"/>
          <w:sz w:val="24"/>
          <w:spacing w:val="0"/>
          <w:w w:val="100"/>
          <w:rFonts/>
          <w:caps w:val="0"/>
        </w:rPr>
        <w:t>syenites.</w:t>
      </w:r>
      <w:r w:rsidRPr="006F4DE1">
        <w:rPr>
          <w:szCs w:val="24"/>
          <w:b w:val="0"/>
          <w:i w:val="0"/>
          <w:sz w:val="24"/>
          <w:spacing w:val="0"/>
          <w:w w:val="100"/>
          <w:rFonts/>
          <w:caps w:val="0"/>
        </w:rPr>
        <w:t> </w:t>
      </w:r>
      <w:r w:rsidRPr="006F4DE1">
        <w:rPr>
          <w:szCs w:val="24"/>
          <w:b w:val="0"/>
          <w:i w:val="0"/>
          <w:sz w:val="24"/>
          <w:spacing w:val="0"/>
          <w:w w:val="100"/>
          <w:rFonts/>
          <w:caps w:val="0"/>
        </w:rPr>
        <w:t>Charnockites</w:t>
      </w:r>
      <w:r w:rsidRPr="006F4DE1">
        <w:rPr>
          <w:szCs w:val="24"/>
          <w:b w:val="0"/>
          <w:i w:val="0"/>
          <w:sz w:val="24"/>
          <w:spacing w:val="0"/>
          <w:w w:val="100"/>
          <w:rFonts/>
          <w:caps w:val="0"/>
        </w:rPr>
        <w:t> </w:t>
      </w:r>
      <w:r w:rsidRPr="006F4DE1">
        <w:rPr>
          <w:szCs w:val="24"/>
          <w:b w:val="0"/>
          <w:i w:val="0"/>
          <w:sz w:val="24"/>
          <w:spacing w:val="0"/>
          <w:w w:val="100"/>
          <w:rFonts/>
          <w:caps w:val="0"/>
        </w:rPr>
        <w:t>form</w:t>
      </w:r>
      <w:r w:rsidRPr="006F4DE1">
        <w:rPr>
          <w:szCs w:val="24"/>
          <w:b w:val="0"/>
          <w:i w:val="0"/>
          <w:sz w:val="24"/>
          <w:spacing w:val="0"/>
          <w:w w:val="100"/>
          <w:rFonts/>
          <w:caps w:val="0"/>
        </w:rPr>
        <w:t> </w:t>
      </w:r>
      <w:r w:rsidRPr="006F4DE1">
        <w:rPr>
          <w:szCs w:val="24"/>
          <w:b w:val="0"/>
          <w:i w:val="0"/>
          <w:sz w:val="24"/>
          <w:spacing w:val="0"/>
          <w:w w:val="100"/>
          <w:rFonts/>
          <w:caps w:val="0"/>
        </w:rPr>
        <w:t>an</w:t>
      </w:r>
      <w:r w:rsidRPr="006F4DE1">
        <w:rPr>
          <w:szCs w:val="24"/>
          <w:b w:val="0"/>
          <w:i w:val="0"/>
          <w:sz w:val="24"/>
          <w:spacing w:val="0"/>
          <w:w w:val="100"/>
          <w:rFonts/>
          <w:caps w:val="0"/>
        </w:rPr>
        <w:t> </w:t>
      </w:r>
      <w:r w:rsidRPr="006F4DE1">
        <w:rPr>
          <w:szCs w:val="24"/>
          <w:b w:val="0"/>
          <w:i w:val="0"/>
          <w:sz w:val="24"/>
          <w:spacing w:val="0"/>
          <w:w w:val="100"/>
          <w:rFonts/>
          <w:caps w:val="0"/>
        </w:rPr>
        <w:t>important</w:t>
      </w:r>
      <w:r w:rsidRPr="006F4DE1">
        <w:rPr>
          <w:szCs w:val="24"/>
          <w:b w:val="0"/>
          <w:i w:val="0"/>
          <w:sz w:val="24"/>
          <w:spacing w:val="0"/>
          <w:w w:val="100"/>
          <w:rFonts/>
          <w:caps w:val="0"/>
        </w:rPr>
        <w:t> </w:t>
      </w:r>
      <w:r w:rsidRPr="006F4DE1">
        <w:rPr>
          <w:szCs w:val="24"/>
          <w:b w:val="0"/>
          <w:i w:val="0"/>
          <w:sz w:val="24"/>
          <w:spacing w:val="0"/>
          <w:w w:val="100"/>
          <w:rFonts/>
          <w:caps w:val="0"/>
        </w:rPr>
        <w:t>rock</w:t>
      </w:r>
      <w:r w:rsidRPr="006F4DE1">
        <w:rPr>
          <w:szCs w:val="24"/>
          <w:b w:val="0"/>
          <w:i w:val="0"/>
          <w:sz w:val="24"/>
          <w:spacing w:val="0"/>
          <w:w w:val="100"/>
          <w:rFonts/>
          <w:caps w:val="0"/>
        </w:rPr>
        <w:t> </w:t>
      </w:r>
      <w:r w:rsidRPr="006F4DE1">
        <w:rPr>
          <w:szCs w:val="24"/>
          <w:b w:val="0"/>
          <w:i w:val="0"/>
          <w:sz w:val="24"/>
          <w:spacing w:val="0"/>
          <w:w w:val="100"/>
          <w:rFonts/>
          <w:caps w:val="0"/>
        </w:rPr>
        <w:t>group</w:t>
      </w:r>
      <w:r w:rsidRPr="006F4DE1">
        <w:rPr>
          <w:szCs w:val="24"/>
          <w:b w:val="0"/>
          <w:i w:val="0"/>
          <w:sz w:val="24"/>
          <w:spacing w:val="0"/>
          <w:w w:val="100"/>
          <w:rFonts/>
          <w:caps w:val="0"/>
        </w:rPr>
        <w:t> </w:t>
      </w:r>
      <w:r w:rsidRPr="006F4DE1">
        <w:rPr>
          <w:szCs w:val="24"/>
          <w:b w:val="0"/>
          <w:i w:val="0"/>
          <w:sz w:val="24"/>
          <w:spacing w:val="0"/>
          <w:w w:val="100"/>
          <w:rFonts/>
          <w:caps w:val="0"/>
        </w:rPr>
        <w:t>emplaced</w:t>
      </w:r>
      <w:r w:rsidRPr="006F4DE1">
        <w:rPr>
          <w:szCs w:val="24"/>
          <w:b w:val="0"/>
          <w:i w:val="0"/>
          <w:sz w:val="24"/>
          <w:spacing w:val="0"/>
          <w:w w:val="100"/>
          <w:rFonts/>
          <w:caps w:val="0"/>
        </w:rPr>
        <w:t> </w:t>
      </w:r>
      <w:r w:rsidRPr="006F4DE1">
        <w:rPr>
          <w:szCs w:val="24"/>
          <w:b w:val="0"/>
          <w:i w:val="0"/>
          <w:sz w:val="24"/>
          <w:spacing w:val="0"/>
          <w:w w:val="100"/>
          <w:rFonts/>
          <w:caps w:val="0"/>
        </w:rPr>
        <w:t>during</w:t>
      </w:r>
      <w:r w:rsidRPr="006F4DE1">
        <w:rPr>
          <w:szCs w:val="24"/>
          <w:b w:val="0"/>
          <w:i w:val="0"/>
          <w:sz w:val="24"/>
          <w:spacing w:val="0"/>
          <w:w w:val="100"/>
          <w:rFonts/>
          <w:caps w:val="0"/>
        </w:rPr>
        <w:t> </w:t>
      </w:r>
      <w:r w:rsidRPr="006F4DE1">
        <w:rPr>
          <w:szCs w:val="24"/>
          <w:b w:val="0"/>
          <w:i w:val="0"/>
          <w:sz w:val="24"/>
          <w:spacing w:val="0"/>
          <w:w w:val="100"/>
          <w:rFonts/>
          <w:caps w:val="0"/>
        </w:rPr>
        <w:t>this</w:t>
      </w:r>
      <w:r w:rsidRPr="006F4DE1">
        <w:rPr>
          <w:szCs w:val="24"/>
          <w:b w:val="0"/>
          <w:i w:val="0"/>
          <w:sz w:val="24"/>
          <w:spacing w:val="0"/>
          <w:w w:val="100"/>
          <w:rFonts/>
          <w:caps w:val="0"/>
        </w:rPr>
        <w:t> </w:t>
      </w:r>
      <w:r w:rsidRPr="006F4DE1">
        <w:rPr>
          <w:szCs w:val="24"/>
          <w:b w:val="0"/>
          <w:i w:val="0"/>
          <w:sz w:val="24"/>
          <w:spacing w:val="0"/>
          <w:w w:val="100"/>
          <w:rFonts/>
          <w:caps w:val="0"/>
        </w:rPr>
        <w:t>period.</w:t>
      </w:r>
      <w:r w:rsidRPr="006F4DE1">
        <w:rPr>
          <w:szCs w:val="24"/>
          <w:b w:val="0"/>
          <w:i w:val="0"/>
          <w:sz w:val="24"/>
          <w:spacing w:val="0"/>
          <w:w w:val="100"/>
          <w:rFonts/>
          <w:caps w:val="0"/>
        </w:rPr>
        <w:t> </w:t>
      </w:r>
      <w:r w:rsidRPr="006F4DE1">
        <w:rPr>
          <w:szCs w:val="24"/>
          <w:b w:val="0"/>
          <w:i w:val="0"/>
          <w:sz w:val="24"/>
          <w:spacing w:val="0"/>
          <w:w w:val="100"/>
          <w:rFonts/>
          <w:caps w:val="0"/>
        </w:rPr>
        <w:t>They</w:t>
      </w:r>
      <w:r w:rsidRPr="006F4DE1">
        <w:rPr>
          <w:szCs w:val="24"/>
          <w:b w:val="0"/>
          <w:i w:val="0"/>
          <w:sz w:val="24"/>
          <w:spacing w:val="0"/>
          <w:w w:val="100"/>
          <w:rFonts/>
          <w:caps w:val="0"/>
        </w:rPr>
        <w:t> </w:t>
      </w:r>
      <w:r w:rsidRPr="006F4DE1">
        <w:rPr>
          <w:szCs w:val="24"/>
          <w:b w:val="0"/>
          <w:i w:val="0"/>
          <w:sz w:val="24"/>
          <w:spacing w:val="0"/>
          <w:w w:val="100"/>
          <w:rFonts/>
          <w:caps w:val="0"/>
        </w:rPr>
        <w:t>are</w:t>
      </w:r>
      <w:r w:rsidRPr="006F4DE1">
        <w:rPr>
          <w:szCs w:val="24"/>
          <w:b w:val="0"/>
          <w:i w:val="0"/>
          <w:sz w:val="24"/>
          <w:spacing w:val="0"/>
          <w:w w:val="100"/>
          <w:rFonts/>
          <w:caps w:val="0"/>
        </w:rPr>
        <w:t> </w:t>
      </w:r>
      <w:r w:rsidRPr="006F4DE1">
        <w:rPr>
          <w:szCs w:val="24"/>
          <w:b w:val="0"/>
          <w:i w:val="0"/>
          <w:sz w:val="24"/>
          <w:spacing w:val="0"/>
          <w:w w:val="100"/>
          <w:rFonts/>
          <w:caps w:val="0"/>
        </w:rPr>
        <w:t>generally</w:t>
      </w:r>
      <w:r w:rsidRPr="006F4DE1">
        <w:rPr>
          <w:szCs w:val="24"/>
          <w:b w:val="0"/>
          <w:i w:val="0"/>
          <w:sz w:val="24"/>
          <w:spacing w:val="0"/>
          <w:w w:val="100"/>
          <w:rFonts/>
          <w:caps w:val="0"/>
        </w:rPr>
        <w:t> </w:t>
      </w:r>
      <w:r w:rsidRPr="006F4DE1">
        <w:rPr>
          <w:szCs w:val="24"/>
          <w:b w:val="0"/>
          <w:i w:val="0"/>
          <w:sz w:val="24"/>
          <w:spacing w:val="0"/>
          <w:w w:val="100"/>
          <w:rFonts/>
          <w:caps w:val="0"/>
        </w:rPr>
        <w:t>high-level</w:t>
      </w:r>
      <w:r w:rsidRPr="006F4DE1">
        <w:rPr>
          <w:szCs w:val="24"/>
          <w:b w:val="0"/>
          <w:i w:val="0"/>
          <w:sz w:val="24"/>
          <w:spacing w:val="0"/>
          <w:w w:val="100"/>
          <w:rFonts/>
          <w:caps w:val="0"/>
        </w:rPr>
        <w:t> </w:t>
      </w:r>
      <w:r w:rsidRPr="006F4DE1">
        <w:rPr>
          <w:szCs w:val="24"/>
          <w:b w:val="0"/>
          <w:i w:val="0"/>
          <w:sz w:val="24"/>
          <w:spacing w:val="0"/>
          <w:w w:val="100"/>
          <w:rFonts/>
          <w:caps w:val="0"/>
        </w:rPr>
        <w:t>intrusions</w:t>
      </w:r>
      <w:r w:rsidRPr="006F4DE1">
        <w:rPr>
          <w:szCs w:val="24"/>
          <w:b w:val="0"/>
          <w:i w:val="0"/>
          <w:sz w:val="24"/>
          <w:spacing w:val="0"/>
          <w:w w:val="100"/>
          <w:rFonts/>
          <w:caps w:val="0"/>
        </w:rPr>
        <w:t> </w:t>
      </w:r>
      <w:r w:rsidRPr="006F4DE1">
        <w:rPr>
          <w:szCs w:val="24"/>
          <w:b w:val="0"/>
          <w:i w:val="0"/>
          <w:sz w:val="24"/>
          <w:spacing w:val="0"/>
          <w:w w:val="100"/>
          <w:rFonts/>
          <w:caps w:val="0"/>
        </w:rPr>
        <w:t>and</w:t>
      </w:r>
      <w:r w:rsidRPr="006F4DE1">
        <w:rPr>
          <w:szCs w:val="24"/>
          <w:b w:val="0"/>
          <w:i w:val="0"/>
          <w:sz w:val="24"/>
          <w:spacing w:val="0"/>
          <w:w w:val="100"/>
          <w:rFonts/>
          <w:caps w:val="0"/>
        </w:rPr>
        <w:t> </w:t>
      </w:r>
      <w:r w:rsidRPr="006F4DE1">
        <w:rPr>
          <w:szCs w:val="24"/>
          <w:b w:val="0"/>
          <w:i w:val="0"/>
          <w:sz w:val="24"/>
          <w:spacing w:val="0"/>
          <w:w w:val="100"/>
          <w:rFonts/>
          <w:caps w:val="0"/>
        </w:rPr>
        <w:t>anataxis</w:t>
      </w:r>
      <w:r w:rsidRPr="006F4DE1">
        <w:rPr>
          <w:szCs w:val="24"/>
          <w:b w:val="0"/>
          <w:i w:val="0"/>
          <w:sz w:val="24"/>
          <w:spacing w:val="0"/>
          <w:w w:val="100"/>
          <w:rFonts/>
          <w:caps w:val="0"/>
        </w:rPr>
        <w:t> </w:t>
      </w:r>
      <w:r w:rsidRPr="006F4DE1">
        <w:rPr>
          <w:szCs w:val="24"/>
          <w:b w:val="0"/>
          <w:i w:val="0"/>
          <w:sz w:val="24"/>
          <w:spacing w:val="0"/>
          <w:w w:val="100"/>
          <w:rFonts/>
          <w:caps w:val="0"/>
        </w:rPr>
        <w:t>has</w:t>
      </w:r>
      <w:r w:rsidRPr="006F4DE1">
        <w:rPr>
          <w:szCs w:val="24"/>
          <w:b w:val="0"/>
          <w:i w:val="0"/>
          <w:sz w:val="24"/>
          <w:spacing w:val="0"/>
          <w:w w:val="100"/>
          <w:rFonts/>
          <w:caps w:val="0"/>
        </w:rPr>
        <w:t> </w:t>
      </w:r>
      <w:r w:rsidRPr="006F4DE1">
        <w:rPr>
          <w:szCs w:val="24"/>
          <w:b w:val="0"/>
          <w:i w:val="0"/>
          <w:sz w:val="24"/>
          <w:spacing w:val="0"/>
          <w:w w:val="100"/>
          <w:rFonts/>
          <w:caps w:val="0"/>
        </w:rPr>
        <w:t>pl</w:t>
      </w:r>
      <w:r w:rsidR="00105790">
        <w:rPr>
          <w:szCs w:val="24"/>
          <w:b w:val="0"/>
          <w:i w:val="0"/>
          <w:sz w:val="24"/>
          <w:spacing w:val="0"/>
          <w:w w:val="100"/>
          <w:rFonts/>
          <w:caps w:val="0"/>
        </w:rPr>
        <w:t>ayed</w:t>
      </w:r>
      <w:r w:rsidR="00105790">
        <w:rPr>
          <w:szCs w:val="24"/>
          <w:b w:val="0"/>
          <w:i w:val="0"/>
          <w:sz w:val="24"/>
          <w:spacing w:val="0"/>
          <w:w w:val="100"/>
          <w:rFonts/>
          <w:caps w:val="0"/>
        </w:rPr>
        <w:t> </w:t>
      </w:r>
      <w:r w:rsidR="00105790">
        <w:rPr>
          <w:szCs w:val="24"/>
          <w:b w:val="0"/>
          <w:i w:val="0"/>
          <w:sz w:val="24"/>
          <w:spacing w:val="0"/>
          <w:w w:val="100"/>
          <w:rFonts/>
          <w:caps w:val="0"/>
        </w:rPr>
        <w:t>an</w:t>
      </w:r>
      <w:r w:rsidR="00105790">
        <w:rPr>
          <w:szCs w:val="24"/>
          <w:b w:val="0"/>
          <w:i w:val="0"/>
          <w:sz w:val="24"/>
          <w:spacing w:val="0"/>
          <w:w w:val="100"/>
          <w:rFonts/>
          <w:caps w:val="0"/>
        </w:rPr>
        <w:t> </w:t>
      </w:r>
      <w:r w:rsidR="00105790">
        <w:rPr>
          <w:szCs w:val="24"/>
          <w:b w:val="0"/>
          <w:i w:val="0"/>
          <w:sz w:val="24"/>
          <w:spacing w:val="0"/>
          <w:w w:val="100"/>
          <w:rFonts/>
          <w:caps w:val="0"/>
        </w:rPr>
        <w:t>important</w:t>
      </w:r>
      <w:r w:rsidR="00105790">
        <w:rPr>
          <w:szCs w:val="24"/>
          <w:b w:val="0"/>
          <w:i w:val="0"/>
          <w:sz w:val="24"/>
          <w:spacing w:val="0"/>
          <w:w w:val="100"/>
          <w:rFonts/>
          <w:caps w:val="0"/>
        </w:rPr>
        <w:t> </w:t>
      </w:r>
      <w:r w:rsidR="00105790">
        <w:rPr>
          <w:szCs w:val="24"/>
          <w:b w:val="0"/>
          <w:i w:val="0"/>
          <w:sz w:val="24"/>
          <w:spacing w:val="0"/>
          <w:w w:val="100"/>
          <w:rFonts/>
          <w:caps w:val="0"/>
        </w:rPr>
        <w:t>role.</w:t>
      </w:r>
      <w:r w:rsidR="00105790">
        <w:rPr>
          <w:szCs w:val="24"/>
          <w:b w:val="0"/>
          <w:i w:val="0"/>
          <w:sz w:val="24"/>
          <w:spacing w:val="0"/>
          <w:w w:val="100"/>
          <w:rFonts/>
          <w:caps w:val="0"/>
        </w:rPr>
        <w:t> </w:t>
      </w:r>
      <w:r w:rsidR="00105790">
        <w:rPr>
          <w:szCs w:val="24"/>
          <w:b w:val="0"/>
          <w:i w:val="0"/>
          <w:sz w:val="24"/>
          <w:spacing w:val="0"/>
          <w:w w:val="100"/>
          <w:rFonts/>
          <w:caps w:val="0"/>
        </w:rPr>
        <w:t>(Rahman</w:t>
      </w:r>
      <w:r w:rsidR="00105790">
        <w:rPr>
          <w:szCs w:val="24"/>
          <w:b w:val="0"/>
          <w:i w:val="0"/>
          <w:sz w:val="24"/>
          <w:spacing w:val="0"/>
          <w:w w:val="100"/>
          <w:rFonts/>
          <w:caps w:val="0"/>
        </w:rPr>
        <w:t> </w:t>
      </w:r>
      <w:r w:rsidR="00105790">
        <w:rPr>
          <w:szCs w:val="24"/>
          <w:b w:val="0"/>
          <w:i w:val="0"/>
          <w:sz w:val="24"/>
          <w:spacing w:val="0"/>
          <w:w w:val="100"/>
          <w:rFonts/>
          <w:caps w:val="0"/>
        </w:rPr>
        <w:t>et</w:t>
      </w:r>
      <w:r w:rsidR="00105790">
        <w:rPr>
          <w:szCs w:val="24"/>
          <w:b w:val="0"/>
          <w:i w:val="0"/>
          <w:sz w:val="24"/>
          <w:spacing w:val="0"/>
          <w:w w:val="100"/>
          <w:rFonts/>
          <w:caps w:val="0"/>
        </w:rPr>
        <w:t> </w:t>
      </w:r>
      <w:r w:rsidR="00105790">
        <w:rPr>
          <w:szCs w:val="24"/>
          <w:b w:val="0"/>
          <w:i w:val="0"/>
          <w:sz w:val="24"/>
          <w:spacing w:val="0"/>
          <w:w w:val="100"/>
          <w:rFonts/>
          <w:caps w:val="0"/>
        </w:rPr>
        <w:t>al.,</w:t>
      </w:r>
      <w:r w:rsidRPr="006F4DE1">
        <w:rPr>
          <w:szCs w:val="24"/>
          <w:b w:val="0"/>
          <w:i w:val="0"/>
          <w:sz w:val="24"/>
          <w:spacing w:val="0"/>
          <w:w w:val="100"/>
          <w:rFonts/>
          <w:caps w:val="0"/>
        </w:rPr>
        <w:t> </w:t>
      </w:r>
      <w:r w:rsidRPr="006F4DE1">
        <w:rPr>
          <w:szCs w:val="24"/>
          <w:b w:val="0"/>
          <w:i w:val="0"/>
          <w:sz w:val="24"/>
          <w:spacing w:val="0"/>
          <w:w w:val="100"/>
          <w:rFonts/>
          <w:caps w:val="0"/>
        </w:rPr>
        <w:t>1988).</w:t>
      </w:r>
    </w:p>
    <w:p w14:paraId="0F1F2974" w14:textId="77777777" w:rsidR="00570715" w:rsidRPr="006F4DE1" w:rsidRDefault="00570715" w:rsidP="006F4DE1">
      <w:pPr>
        <w:jc w:val="both"/>
        <w:spacing w:before="0" w:beforeAutospacing="0" w:after="160" w:afterAutospacing="0" w:lineRule="auto" w:line="360"/>
        <w:rPr>
          <w:szCs w:val="24"/>
          <w:b w:val="0"/>
          <w:i w:val="0"/>
          <w:sz w:val="24"/>
          <w:spacing w:val="0"/>
          <w:w w:val="100"/>
          <w:rFonts/>
          <w:caps w:val="0"/>
        </w:rPr>
        <w:snapToGrid w:val="0"/>
        <w:textAlignment w:val="baseline"/>
      </w:pPr>
      <w:r>
        <w:rPr>
          <w:b w:val="0"/>
          <w:i w:val="0"/>
          <w:sz w:val="24"/>
          <w:spacing w:val="0"/>
          <w:w w:val="100"/>
          <w:rFonts/>
          <w:caps w:val="0"/>
        </w:rPr>
        <w:t/>
      </w:r>
    </w:p>
    <w:p w14:paraId="398604CF" w14:textId="77777777" w:rsidR="006F4DE1" w:rsidRPr="006F4DE1" w:rsidRDefault="006F4DE1" w:rsidP="006F4DE1">
      <w:pPr>
        <w:spacing w:before="0" w:beforeAutospacing="0" w:after="160" w:afterAutospacing="0" w:lineRule="auto" w:line="360"/>
        <w:rPr>
          <w:szCs w:val="24"/>
          <w:b w:val="0"/>
          <w:i w:val="0"/>
          <w:sz w:val="24"/>
          <w:spacing w:val="0"/>
          <w:w w:val="100"/>
          <w:rFonts/>
          <w:caps w:val="0"/>
        </w:rPr>
        <w:snapToGrid w:val="0"/>
        <w:textAlignment w:val="baseline"/>
      </w:pPr>
      <w:r>
        <w:rPr>
          <w:b w:val="0"/>
          <w:i w:val="0"/>
          <w:sz w:val="24"/>
          <w:spacing w:val="0"/>
          <w:w w:val="100"/>
          <w:rFonts/>
          <w:caps w:val="0"/>
        </w:rPr>
        <w:t/>
      </w:r>
    </w:p>
    <w:p w14:paraId="65733F7B" w14:textId="77777777" w:rsidR="006F4DE1" w:rsidRPr="006F4DE1" w:rsidRDefault="006F4DE1" w:rsidP="006F4DE1">
      <w:pPr>
        <w:spacing w:before="0" w:beforeAutospacing="0" w:after="160" w:afterAutospacing="0" w:lineRule="auto" w:line="360"/>
        <w:rPr>
          <w:szCs w:val="24"/>
          <w:b w:val="0"/>
          <w:i w:val="0"/>
          <w:sz w:val="24"/>
          <w:spacing w:val="0"/>
          <w:w w:val="100"/>
          <w:rFonts/>
          <w:caps w:val="0"/>
        </w:rPr>
        <w:snapToGrid w:val="0"/>
        <w:textAlignment w:val="baseline"/>
      </w:pPr>
      <w:r>
        <w:rPr>
          <w:b w:val="0"/>
          <w:i w:val="0"/>
          <w:sz w:val="24"/>
          <w:spacing w:val="0"/>
          <w:w w:val="100"/>
          <w:rFonts/>
          <w:caps w:val="0"/>
        </w:rPr>
        <w:t/>
      </w:r>
    </w:p>
    <w:p w14:paraId="11573A10" w14:textId="77777777" w:rsidR="006F4DE1" w:rsidRPr="006F4DE1" w:rsidRDefault="006F4DE1" w:rsidP="006F4DE1">
      <w:pPr>
        <w:spacing w:before="0" w:beforeAutospacing="0" w:after="160" w:afterAutospacing="0" w:lineRule="auto" w:line="360"/>
        <w:rPr>
          <w:szCs w:val="24"/>
          <w:b w:val="0"/>
          <w:i w:val="0"/>
          <w:sz w:val="24"/>
          <w:spacing w:val="0"/>
          <w:w w:val="100"/>
          <w:rFonts/>
          <w:caps w:val="0"/>
        </w:rPr>
        <w:snapToGrid w:val="0"/>
        <w:textAlignment w:val="baseline"/>
      </w:pPr>
      <w:r>
        <w:rPr>
          <w:b w:val="0"/>
          <w:i w:val="0"/>
          <w:sz w:val="24"/>
          <w:spacing w:val="0"/>
          <w:w w:val="100"/>
          <w:rFonts/>
          <w:caps w:val="0"/>
        </w:rPr>
        <w:t/>
      </w:r>
    </w:p>
    <w:p w14:paraId="5A5B2C43" w14:textId="77777777" w:rsidR="006F4DE1" w:rsidRPr="006F4DE1" w:rsidRDefault="006F4DE1" w:rsidP="006F4DE1">
      <w:pPr>
        <w:spacing w:before="0" w:beforeAutospacing="0" w:after="160" w:afterAutospacing="0" w:lineRule="auto" w:line="360"/>
        <w:rPr>
          <w:szCs w:val="24"/>
          <w:b w:val="0"/>
          <w:i w:val="0"/>
          <w:sz w:val="24"/>
          <w:spacing w:val="0"/>
          <w:w w:val="100"/>
          <w:rFonts/>
          <w:caps w:val="0"/>
        </w:rPr>
        <w:snapToGrid w:val="0"/>
        <w:textAlignment w:val="baseline"/>
      </w:pPr>
      <w:r>
        <w:rPr>
          <w:b w:val="0"/>
          <w:i w:val="0"/>
          <w:sz w:val="24"/>
          <w:spacing w:val="0"/>
          <w:w w:val="100"/>
          <w:rFonts/>
          <w:caps w:val="0"/>
        </w:rPr>
        <w:t/>
      </w:r>
    </w:p>
    <w:p w14:paraId="76BDE5DF" w14:textId="77777777" w:rsidR="006F4DE1" w:rsidRPr="006F4DE1" w:rsidRDefault="006F4DE1" w:rsidP="006F4DE1">
      <w:pPr>
        <w:spacing w:before="0" w:beforeAutospacing="0" w:after="160" w:afterAutospacing="0" w:lineRule="auto" w:line="360"/>
        <w:rPr>
          <w:szCs w:val="24"/>
          <w:b w:val="0"/>
          <w:i w:val="0"/>
          <w:sz w:val="24"/>
          <w:spacing w:val="0"/>
          <w:w w:val="100"/>
          <w:rFonts/>
          <w:caps w:val="0"/>
        </w:rPr>
        <w:snapToGrid w:val="0"/>
        <w:textAlignment w:val="baseline"/>
      </w:pPr>
      <w:r w:rsidRPr="006F4DE1">
        <w:drawing>
          <wp:inline distT="0" distB="0" distL="0" distR="0" wp14:anchorId="52595E89" wp14:editId="498CA069">
            <wp:extent cx="5731510" cy="4233114"/>
            <wp:effectExtent l="19050" t="0" r="9111" b="0"/>
            <wp:docPr id="1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cstate="print"/>
                    <a:stretch>
                      <a:fillRect/>
                    </a:stretch>
                  </pic:blipFill>
                  <pic:spPr>
                    <a:xfrm rot="0">
                      <a:off x="0" y="0"/>
                      <a:ext cx="5731510" cy="4233114"/>
                    </a:xfrm>
                    <a:prstGeom prst="rect">
                      <a:avLst/>
                    </a:prstGeom>
                  </pic:spPr>
                </pic:pic>
              </a:graphicData>
            </a:graphic>
          </wp:inline>
        </w:drawing>
        <w:rPr>
          <w:szCs w:val="24"/>
          <w:lang w:val="en-GB" w:eastAsia="en-GB"/>
          <w:noProof/>
          <w:b w:val="0"/>
          <w:i w:val="0"/>
          <w:sz w:val="24"/>
          <w:spacing w:val="0"/>
          <w:w w:val="100"/>
          <w:rFonts/>
          <w:caps w:val="0"/>
        </w:rPr>
      </w:r>
    </w:p>
    <w:p w14:paraId="6E288C8D" w14:textId="77777777" w:rsidR="006F4DE1" w:rsidRPr="006F4DE1" w:rsidRDefault="006F4DE1" w:rsidP="006F4DE1">
      <w:pPr>
        <w:spacing w:before="0" w:beforeAutospacing="0" w:after="160" w:afterAutospacing="0" w:lineRule="auto" w:line="360"/>
        <w:rPr>
          <w:szCs w:val="24"/>
          <w:b w:val="0"/>
          <w:i w:val="0"/>
          <w:sz w:val="24"/>
          <w:spacing w:val="0"/>
          <w:w w:val="100"/>
          <w:rFonts/>
          <w:caps w:val="0"/>
        </w:rPr>
        <w:snapToGrid w:val="0"/>
        <w:textAlignment w:val="baseline"/>
      </w:pPr>
      <w:r>
        <w:rPr>
          <w:b w:val="0"/>
          <w:i w:val="0"/>
          <w:sz w:val="24"/>
          <w:spacing w:val="0"/>
          <w:w w:val="100"/>
          <w:rFonts/>
          <w:caps w:val="0"/>
        </w:rPr>
        <w:t/>
      </w:r>
    </w:p>
    <w:p w14:paraId="24A4F6D5" w14:textId="77777777" w:rsidR="006F4DE1" w:rsidRPr="006F4DE1" w:rsidRDefault="007E20E2" w:rsidP="006F4DE1">
      <w:pPr>
        <w:spacing w:before="0" w:beforeAutospacing="0" w:after="160" w:afterAutospacing="0" w:lineRule="auto" w:line="360"/>
        <w:rPr>
          <w:szCs w:val="24"/>
          <w:bCs/>
          <w:b w:val="1"/>
          <w:i w:val="0"/>
          <w:sz w:val="24"/>
          <w:spacing w:val="0"/>
          <w:w w:val="100"/>
          <w:rFonts/>
          <w:caps w:val="0"/>
        </w:rPr>
        <w:snapToGrid w:val="0"/>
        <w:textAlignment w:val="baseline"/>
      </w:pPr>
      <w:r w:rsidRPr="00DB7CFC">
        <w:rPr>
          <w:szCs w:val="24"/>
          <w:b w:val="0"/>
          <w:i w:val="0"/>
          <w:sz w:val="24"/>
          <w:spacing w:val="0"/>
          <w:w w:val="100"/>
          <w:rFonts/>
          <w:caps w:val="0"/>
        </w:rPr>
        <w:t>Figure</w:t>
      </w:r>
      <w:r w:rsidRPr="00DB7CFC">
        <w:rPr>
          <w:szCs w:val="24"/>
          <w:b w:val="0"/>
          <w:i w:val="0"/>
          <w:sz w:val="24"/>
          <w:spacing w:val="0"/>
          <w:w w:val="100"/>
          <w:rFonts/>
          <w:caps w:val="0"/>
        </w:rPr>
        <w:t> </w:t>
      </w:r>
      <w:r w:rsidRPr="00DB7CFC">
        <w:rPr>
          <w:szCs w:val="24"/>
          <w:b w:val="0"/>
          <w:i w:val="0"/>
          <w:sz w:val="24"/>
          <w:spacing w:val="0"/>
          <w:w w:val="100"/>
          <w:rFonts/>
          <w:caps w:val="0"/>
        </w:rPr>
        <w:t>2.1</w:t>
      </w:r>
      <w:r w:rsidRPr="00DB7CFC">
        <w:rPr>
          <w:szCs w:val="24"/>
          <w:b w:val="0"/>
          <w:i w:val="0"/>
          <w:sz w:val="24"/>
          <w:spacing w:val="0"/>
          <w:w w:val="100"/>
          <w:rFonts/>
          <w:caps w:val="0"/>
        </w:rPr>
        <w:t> </w:t>
      </w:r>
      <w:r w:rsidR="006F4DE1" w:rsidRPr="00DB7CFC">
        <w:rPr>
          <w:szCs w:val="24"/>
          <w:b w:val="0"/>
          <w:i w:val="0"/>
          <w:sz w:val="24"/>
          <w:spacing w:val="0"/>
          <w:w w:val="100"/>
          <w:rFonts/>
          <w:caps w:val="0"/>
        </w:rPr>
        <w:t>.</w:t>
      </w:r>
      <w:r w:rsidR="006F4DE1" w:rsidRPr="00DB7CFC">
        <w:rPr>
          <w:szCs w:val="24"/>
          <w:b w:val="0"/>
          <w:i w:val="0"/>
          <w:sz w:val="24"/>
          <w:spacing w:val="0"/>
          <w:w w:val="100"/>
          <w:rFonts/>
          <w:caps w:val="0"/>
        </w:rPr>
        <w:t> </w:t>
      </w:r>
      <w:r w:rsidR="006F4DE1" w:rsidRPr="00DB7CFC">
        <w:rPr>
          <w:szCs w:val="24"/>
          <w:b w:val="0"/>
          <w:i w:val="0"/>
          <w:sz w:val="24"/>
          <w:spacing w:val="0"/>
          <w:w w:val="100"/>
          <w:rFonts/>
          <w:caps w:val="0"/>
        </w:rPr>
        <w:t>Geological</w:t>
      </w:r>
      <w:r w:rsidR="006F4DE1" w:rsidRPr="00DB7CFC">
        <w:rPr>
          <w:szCs w:val="24"/>
          <w:b w:val="0"/>
          <w:i w:val="0"/>
          <w:sz w:val="24"/>
          <w:spacing w:val="0"/>
          <w:w w:val="100"/>
          <w:rFonts/>
          <w:caps w:val="0"/>
        </w:rPr>
        <w:t> </w:t>
      </w:r>
      <w:r w:rsidR="006F4DE1" w:rsidRPr="00DB7CFC">
        <w:rPr>
          <w:szCs w:val="24"/>
          <w:b w:val="0"/>
          <w:i w:val="0"/>
          <w:sz w:val="24"/>
          <w:spacing w:val="0"/>
          <w:w w:val="100"/>
          <w:rFonts/>
          <w:caps w:val="0"/>
        </w:rPr>
        <w:t>Map</w:t>
      </w:r>
      <w:r w:rsidR="006F4DE1" w:rsidRPr="00DB7CFC">
        <w:rPr>
          <w:szCs w:val="24"/>
          <w:b w:val="0"/>
          <w:i w:val="0"/>
          <w:sz w:val="24"/>
          <w:spacing w:val="0"/>
          <w:w w:val="100"/>
          <w:rFonts/>
          <w:caps w:val="0"/>
        </w:rPr>
        <w:t> </w:t>
      </w:r>
      <w:r w:rsidR="006F4DE1" w:rsidRPr="00DB7CFC">
        <w:rPr>
          <w:szCs w:val="24"/>
          <w:b w:val="0"/>
          <w:i w:val="0"/>
          <w:sz w:val="24"/>
          <w:spacing w:val="0"/>
          <w:w w:val="100"/>
          <w:rFonts/>
          <w:caps w:val="0"/>
        </w:rPr>
        <w:t>of</w:t>
      </w:r>
      <w:r w:rsidR="006F4DE1" w:rsidRPr="00DB7CFC">
        <w:rPr>
          <w:szCs w:val="24"/>
          <w:b w:val="0"/>
          <w:i w:val="0"/>
          <w:sz w:val="24"/>
          <w:spacing w:val="0"/>
          <w:w w:val="100"/>
          <w:rFonts/>
          <w:caps w:val="0"/>
        </w:rPr>
        <w:t> </w:t>
      </w:r>
      <w:r w:rsidR="006F4DE1" w:rsidRPr="00DB7CFC">
        <w:rPr>
          <w:szCs w:val="24"/>
          <w:b w:val="0"/>
          <w:i w:val="0"/>
          <w:sz w:val="24"/>
          <w:spacing w:val="0"/>
          <w:w w:val="100"/>
          <w:rFonts/>
          <w:caps w:val="0"/>
        </w:rPr>
        <w:t>Nigeria</w:t>
      </w:r>
      <w:r w:rsidR="006F4DE1" w:rsidRPr="00DB7CFC">
        <w:rPr>
          <w:szCs w:val="24"/>
          <w:b w:val="0"/>
          <w:i w:val="0"/>
          <w:sz w:val="24"/>
          <w:spacing w:val="0"/>
          <w:w w:val="100"/>
          <w:rFonts/>
          <w:caps w:val="0"/>
        </w:rPr>
        <w:t> </w:t>
      </w:r>
      <w:r w:rsidR="006F4DE1" w:rsidRPr="00DB7CFC">
        <w:rPr>
          <w:szCs w:val="24"/>
          <w:b w:val="0"/>
          <w:i w:val="0"/>
          <w:sz w:val="24"/>
          <w:spacing w:val="0"/>
          <w:w w:val="100"/>
          <w:rFonts/>
          <w:caps w:val="0"/>
        </w:rPr>
        <w:t>showing</w:t>
      </w:r>
      <w:r w:rsidR="006F4DE1" w:rsidRPr="00DB7CFC">
        <w:rPr>
          <w:szCs w:val="24"/>
          <w:b w:val="0"/>
          <w:i w:val="0"/>
          <w:sz w:val="24"/>
          <w:spacing w:val="0"/>
          <w:w w:val="100"/>
          <w:rFonts/>
          <w:caps w:val="0"/>
        </w:rPr>
        <w:t> </w:t>
      </w:r>
      <w:r w:rsidR="006F4DE1" w:rsidRPr="00DB7CFC">
        <w:rPr>
          <w:szCs w:val="24"/>
          <w:b w:val="0"/>
          <w:i w:val="0"/>
          <w:sz w:val="24"/>
          <w:spacing w:val="0"/>
          <w:w w:val="100"/>
          <w:rFonts/>
          <w:caps w:val="0"/>
        </w:rPr>
        <w:t>the</w:t>
      </w:r>
      <w:r w:rsidR="006F4DE1" w:rsidRPr="00DB7CFC">
        <w:rPr>
          <w:szCs w:val="24"/>
          <w:b w:val="0"/>
          <w:i w:val="0"/>
          <w:sz w:val="24"/>
          <w:spacing w:val="0"/>
          <w:w w:val="100"/>
          <w:rFonts/>
          <w:caps w:val="0"/>
        </w:rPr>
        <w:t> </w:t>
      </w:r>
      <w:r w:rsidR="006F4DE1" w:rsidRPr="00DB7CFC">
        <w:rPr>
          <w:szCs w:val="24"/>
          <w:b w:val="0"/>
          <w:i w:val="0"/>
          <w:sz w:val="24"/>
          <w:spacing w:val="0"/>
          <w:w w:val="100"/>
          <w:rFonts/>
          <w:caps w:val="0"/>
        </w:rPr>
        <w:t>rock</w:t>
      </w:r>
      <w:r w:rsidR="006F4DE1" w:rsidRPr="00DB7CFC">
        <w:rPr>
          <w:szCs w:val="24"/>
          <w:b w:val="0"/>
          <w:i w:val="0"/>
          <w:sz w:val="24"/>
          <w:spacing w:val="0"/>
          <w:w w:val="100"/>
          <w:rFonts/>
          <w:caps w:val="0"/>
        </w:rPr>
        <w:t> </w:t>
      </w:r>
      <w:r w:rsidR="006F4DE1" w:rsidRPr="00DB7CFC">
        <w:rPr>
          <w:szCs w:val="24"/>
          <w:b w:val="0"/>
          <w:i w:val="0"/>
          <w:sz w:val="24"/>
          <w:spacing w:val="0"/>
          <w:w w:val="100"/>
          <w:rFonts/>
          <w:caps w:val="0"/>
        </w:rPr>
        <w:t>type</w:t>
      </w:r>
      <w:r w:rsidR="006F4DE1" w:rsidRPr="00DB7CFC">
        <w:rPr>
          <w:szCs w:val="24"/>
          <w:b w:val="0"/>
          <w:i w:val="0"/>
          <w:sz w:val="24"/>
          <w:spacing w:val="0"/>
          <w:w w:val="100"/>
          <w:rFonts/>
          <w:caps w:val="0"/>
        </w:rPr>
        <w:t> </w:t>
      </w:r>
      <w:r w:rsidR="006F4DE1" w:rsidRPr="00DB7CFC">
        <w:rPr>
          <w:szCs w:val="24"/>
          <w:b w:val="0"/>
          <w:i w:val="0"/>
          <w:sz w:val="24"/>
          <w:spacing w:val="0"/>
          <w:w w:val="100"/>
          <w:rFonts/>
          <w:caps w:val="0"/>
        </w:rPr>
        <w:t>covering</w:t>
      </w:r>
      <w:r w:rsidR="006F4DE1" w:rsidRPr="00DB7CFC">
        <w:rPr>
          <w:szCs w:val="24"/>
          <w:b w:val="0"/>
          <w:i w:val="0"/>
          <w:sz w:val="24"/>
          <w:spacing w:val="0"/>
          <w:w w:val="100"/>
          <w:rFonts/>
          <w:caps w:val="0"/>
        </w:rPr>
        <w:t> </w:t>
      </w:r>
      <w:r w:rsidR="006F4DE1" w:rsidRPr="00DB7CFC">
        <w:rPr>
          <w:szCs w:val="24"/>
          <w:b w:val="0"/>
          <w:i w:val="0"/>
          <w:sz w:val="24"/>
          <w:spacing w:val="0"/>
          <w:w w:val="100"/>
          <w:rFonts/>
          <w:caps w:val="0"/>
        </w:rPr>
        <w:t>the</w:t>
      </w:r>
      <w:r w:rsidR="006F4DE1" w:rsidRPr="00DB7CFC">
        <w:rPr>
          <w:szCs w:val="24"/>
          <w:b w:val="0"/>
          <w:i w:val="0"/>
          <w:sz w:val="24"/>
          <w:spacing w:val="0"/>
          <w:w w:val="100"/>
          <w:rFonts/>
          <w:caps w:val="0"/>
        </w:rPr>
        <w:t> </w:t>
      </w:r>
      <w:r w:rsidR="006F4DE1" w:rsidRPr="00DB7CFC">
        <w:rPr>
          <w:szCs w:val="24"/>
          <w:b w:val="0"/>
          <w:i w:val="0"/>
          <w:sz w:val="24"/>
          <w:spacing w:val="0"/>
          <w:w w:val="100"/>
          <w:rFonts/>
          <w:caps w:val="0"/>
        </w:rPr>
        <w:t>sou</w:t>
      </w:r>
      <w:r w:rsidR="00105790" w:rsidRPr="00DB7CFC">
        <w:rPr>
          <w:szCs w:val="24"/>
          <w:b w:val="0"/>
          <w:i w:val="0"/>
          <w:sz w:val="24"/>
          <w:spacing w:val="0"/>
          <w:w w:val="100"/>
          <w:rFonts/>
          <w:caps w:val="0"/>
        </w:rPr>
        <w:t>thwestern</w:t>
      </w:r>
      <w:r w:rsidR="00105790" w:rsidRPr="00DB7CFC">
        <w:rPr>
          <w:szCs w:val="24"/>
          <w:b w:val="0"/>
          <w:i w:val="0"/>
          <w:sz w:val="24"/>
          <w:spacing w:val="0"/>
          <w:w w:val="100"/>
          <w:rFonts/>
          <w:caps w:val="0"/>
        </w:rPr>
        <w:t> </w:t>
      </w:r>
      <w:r w:rsidR="00105790" w:rsidRPr="00DB7CFC">
        <w:rPr>
          <w:szCs w:val="24"/>
          <w:b w:val="0"/>
          <w:i w:val="0"/>
          <w:sz w:val="24"/>
          <w:spacing w:val="0"/>
          <w:w w:val="100"/>
          <w:rFonts/>
          <w:caps w:val="0"/>
        </w:rPr>
        <w:t>Nigeria</w:t>
      </w:r>
      <w:r w:rsidR="00105790" w:rsidRPr="00DB7CFC">
        <w:rPr>
          <w:szCs w:val="24"/>
          <w:b w:val="0"/>
          <w:i w:val="0"/>
          <w:sz w:val="24"/>
          <w:spacing w:val="0"/>
          <w:w w:val="100"/>
          <w:rFonts/>
          <w:caps w:val="0"/>
        </w:rPr>
        <w:t> </w:t>
      </w:r>
      <w:r w:rsidR="00105790" w:rsidRPr="00DB7CFC">
        <w:rPr>
          <w:szCs w:val="24"/>
          <w:b w:val="0"/>
          <w:i w:val="0"/>
          <w:sz w:val="24"/>
          <w:spacing w:val="0"/>
          <w:w w:val="100"/>
          <w:rFonts/>
          <w:caps w:val="0"/>
        </w:rPr>
        <w:t>(modified</w:t>
      </w:r>
      <w:r w:rsidR="00105790" w:rsidRPr="00DB7CFC">
        <w:rPr>
          <w:szCs w:val="24"/>
          <w:b w:val="0"/>
          <w:i w:val="0"/>
          <w:sz w:val="24"/>
          <w:spacing w:val="0"/>
          <w:w w:val="100"/>
          <w:rFonts/>
          <w:caps w:val="0"/>
        </w:rPr>
        <w:t> </w:t>
      </w:r>
      <w:r w:rsidR="00105790" w:rsidRPr="00DB7CFC">
        <w:rPr>
          <w:szCs w:val="24"/>
          <w:b w:val="0"/>
          <w:i w:val="0"/>
          <w:sz w:val="24"/>
          <w:spacing w:val="0"/>
          <w:w w:val="100"/>
          <w:rFonts/>
          <w:caps w:val="0"/>
        </w:rPr>
        <w:t>after</w:t>
      </w:r>
      <w:r w:rsidR="006F4DE1" w:rsidRPr="00DB7CFC">
        <w:rPr>
          <w:szCs w:val="24"/>
          <w:b w:val="0"/>
          <w:i w:val="0"/>
          <w:sz w:val="24"/>
          <w:spacing w:val="0"/>
          <w:w w:val="100"/>
          <w:rFonts/>
          <w:caps w:val="0"/>
        </w:rPr>
        <w:t> </w:t>
      </w:r>
      <w:r w:rsidR="006F4DE1" w:rsidRPr="00DB7CFC">
        <w:rPr>
          <w:szCs w:val="24"/>
          <w:b w:val="0"/>
          <w:i w:val="0"/>
          <w:sz w:val="24"/>
          <w:spacing w:val="0"/>
          <w:w w:val="100"/>
          <w:rFonts/>
          <w:caps w:val="0"/>
        </w:rPr>
        <w:t>Elueze,</w:t>
      </w:r>
      <w:r w:rsidR="006F4DE1" w:rsidRPr="00DB7CFC">
        <w:rPr>
          <w:szCs w:val="24"/>
          <w:b w:val="0"/>
          <w:i w:val="0"/>
          <w:sz w:val="24"/>
          <w:spacing w:val="0"/>
          <w:w w:val="100"/>
          <w:rFonts/>
          <w:caps w:val="0"/>
        </w:rPr>
        <w:t> </w:t>
      </w:r>
      <w:r w:rsidR="006F4DE1" w:rsidRPr="00DB7CFC">
        <w:rPr>
          <w:szCs w:val="24"/>
          <w:b w:val="0"/>
          <w:i w:val="0"/>
          <w:sz w:val="24"/>
          <w:spacing w:val="0"/>
          <w:w w:val="100"/>
          <w:rFonts/>
          <w:caps w:val="0"/>
        </w:rPr>
        <w:t>1982)</w:t>
      </w:r>
    </w:p>
    <w:p w14:paraId="679E1BB9" w14:textId="77777777" w:rsidR="006F4DE1" w:rsidRPr="006F4DE1" w:rsidRDefault="006F4DE1" w:rsidP="006F4DE1">
      <w:pPr>
        <w:spacing w:before="0" w:beforeAutospacing="0" w:after="160" w:afterAutospacing="0" w:lineRule="auto" w:line="360"/>
        <w:rPr>
          <w:szCs w:val="24"/>
          <w:bCs/>
          <w:b w:val="1"/>
          <w:i w:val="0"/>
          <w:sz w:val="24"/>
          <w:spacing w:val="0"/>
          <w:w w:val="100"/>
          <w:rFonts/>
          <w:caps w:val="0"/>
        </w:rPr>
        <w:snapToGrid w:val="0"/>
        <w:textAlignment w:val="baseline"/>
      </w:pPr>
      <w:r>
        <w:rPr>
          <w:b w:val="1"/>
          <w:i w:val="0"/>
          <w:sz w:val="24"/>
          <w:spacing w:val="0"/>
          <w:w w:val="100"/>
          <w:rFonts/>
          <w:caps w:val="0"/>
        </w:rPr>
        <w:t/>
      </w:r>
    </w:p>
    <w:p w14:paraId="379A79F3" w14:textId="77777777" w:rsidR="006F4DE1" w:rsidRPr="006F4DE1" w:rsidRDefault="006F4DE1" w:rsidP="006F4DE1">
      <w:pPr>
        <w:spacing w:before="0" w:beforeAutospacing="0" w:after="160" w:afterAutospacing="0" w:lineRule="auto" w:line="360"/>
        <w:rPr>
          <w:szCs w:val="24"/>
          <w:b w:val="0"/>
          <w:i w:val="0"/>
          <w:sz w:val="24"/>
          <w:spacing w:val="0"/>
          <w:w w:val="100"/>
          <w:rFonts/>
          <w:caps w:val="0"/>
        </w:rPr>
        <w:snapToGrid w:val="0"/>
        <w:textAlignment w:val="baseline"/>
      </w:pPr>
      <w:r>
        <w:rPr>
          <w:b w:val="0"/>
          <w:i w:val="0"/>
          <w:sz w:val="24"/>
          <w:spacing w:val="0"/>
          <w:w w:val="100"/>
          <w:rFonts/>
          <w:caps w:val="0"/>
        </w:rPr>
        <w:t/>
      </w:r>
    </w:p>
    <w:p w14:paraId="3C452EC7" w14:textId="77777777" w:rsidR="006F4DE1" w:rsidRPr="006F4DE1" w:rsidRDefault="006F4DE1" w:rsidP="006F4DE1">
      <w:pPr>
        <w:spacing w:before="0" w:beforeAutospacing="0" w:after="160" w:afterAutospacing="0" w:lineRule="auto" w:line="360"/>
        <w:rPr>
          <w:szCs w:val="24"/>
          <w:b w:val="0"/>
          <w:i w:val="0"/>
          <w:sz w:val="24"/>
          <w:spacing w:val="0"/>
          <w:w w:val="100"/>
          <w:rFonts/>
          <w:caps w:val="0"/>
        </w:rPr>
        <w:snapToGrid w:val="0"/>
        <w:textAlignment w:val="baseline"/>
      </w:pPr>
      <w:r>
        <w:rPr>
          <w:b w:val="0"/>
          <w:i w:val="0"/>
          <w:sz w:val="24"/>
          <w:spacing w:val="0"/>
          <w:w w:val="100"/>
          <w:rFonts/>
          <w:caps w:val="0"/>
        </w:rPr>
        <w:t/>
      </w:r>
    </w:p>
    <w:p w14:paraId="4520576B" w14:textId="77777777" w:rsidR="006F4DE1" w:rsidRPr="006F4DE1" w:rsidRDefault="006F4DE1" w:rsidP="006F4DE1">
      <w:pPr>
        <w:spacing w:before="0" w:beforeAutospacing="0" w:after="160" w:afterAutospacing="0" w:lineRule="auto" w:line="360"/>
        <w:rPr>
          <w:szCs w:val="24"/>
          <w:b w:val="0"/>
          <w:i w:val="0"/>
          <w:sz w:val="24"/>
          <w:spacing w:val="0"/>
          <w:w w:val="100"/>
          <w:rFonts/>
          <w:caps w:val="0"/>
        </w:rPr>
        <w:snapToGrid w:val="0"/>
        <w:textAlignment w:val="baseline"/>
      </w:pPr>
      <w:r>
        <w:rPr>
          <w:b w:val="0"/>
          <w:i w:val="0"/>
          <w:sz w:val="24"/>
          <w:spacing w:val="0"/>
          <w:w w:val="100"/>
          <w:rFonts/>
          <w:caps w:val="0"/>
        </w:rPr>
        <w:t/>
      </w:r>
    </w:p>
    <w:p w14:paraId="04C67685" w14:textId="77777777" w:rsidR="006F4DE1" w:rsidRPr="006F4DE1" w:rsidRDefault="006F4DE1" w:rsidP="006F4DE1">
      <w:pPr>
        <w:spacing w:before="0" w:beforeAutospacing="0" w:after="160" w:afterAutospacing="0" w:lineRule="auto" w:line="360"/>
        <w:rPr>
          <w:szCs w:val="24"/>
          <w:b w:val="0"/>
          <w:i w:val="0"/>
          <w:sz w:val="24"/>
          <w:spacing w:val="0"/>
          <w:w w:val="100"/>
          <w:rFonts/>
          <w:caps w:val="0"/>
        </w:rPr>
        <w:snapToGrid w:val="0"/>
        <w:textAlignment w:val="baseline"/>
      </w:pPr>
      <w:r>
        <w:rPr>
          <w:b w:val="0"/>
          <w:i w:val="0"/>
          <w:sz w:val="24"/>
          <w:spacing w:val="0"/>
          <w:w w:val="100"/>
          <w:rFonts/>
          <w:caps w:val="0"/>
        </w:rPr>
        <w:t/>
      </w:r>
    </w:p>
    <w:p w14:paraId="4CBD8D34" w14:textId="77777777" w:rsidR="006F4DE1" w:rsidRPr="006F4DE1" w:rsidRDefault="006F4DE1" w:rsidP="006F4DE1">
      <w:pPr>
        <w:spacing w:before="0" w:beforeAutospacing="0" w:after="160" w:afterAutospacing="0" w:lineRule="auto" w:line="360"/>
        <w:rPr>
          <w:szCs w:val="24"/>
          <w:b w:val="0"/>
          <w:i w:val="0"/>
          <w:sz w:val="24"/>
          <w:spacing w:val="0"/>
          <w:w w:val="100"/>
          <w:rFonts/>
          <w:caps w:val="0"/>
        </w:rPr>
        <w:snapToGrid w:val="0"/>
        <w:textAlignment w:val="baseline"/>
      </w:pPr>
      <w:r>
        <w:rPr>
          <w:b w:val="0"/>
          <w:i w:val="0"/>
          <w:sz w:val="24"/>
          <w:spacing w:val="0"/>
          <w:w w:val="100"/>
          <w:rFonts/>
          <w:caps w:val="0"/>
        </w:rPr>
        <w:t/>
      </w:r>
    </w:p>
    <w:p w14:paraId="1EDEE945" w14:textId="77777777" w:rsidR="006F4DE1" w:rsidRPr="006F4DE1" w:rsidRDefault="006F4DE1" w:rsidP="006F4DE1">
      <w:pPr>
        <w:spacing w:before="0" w:beforeAutospacing="0" w:after="160" w:afterAutospacing="0" w:lineRule="auto" w:line="360"/>
        <w:rPr>
          <w:szCs w:val="24"/>
          <w:b w:val="0"/>
          <w:i w:val="0"/>
          <w:sz w:val="24"/>
          <w:spacing w:val="0"/>
          <w:w w:val="100"/>
          <w:rFonts/>
          <w:caps w:val="0"/>
        </w:rPr>
        <w:snapToGrid w:val="0"/>
        <w:textAlignment w:val="baseline"/>
      </w:pPr>
      <w:r>
        <w:rPr>
          <w:b w:val="0"/>
          <w:i w:val="0"/>
          <w:sz w:val="24"/>
          <w:spacing w:val="0"/>
          <w:w w:val="100"/>
          <w:rFonts/>
          <w:caps w:val="0"/>
        </w:rPr>
        <w:t/>
      </w:r>
    </w:p>
    <w:p w14:paraId="68A7CCB0" w14:textId="77777777" w:rsidR="006F4DE1" w:rsidRPr="006F4DE1" w:rsidRDefault="006F4DE1" w:rsidP="006F4DE1">
      <w:pPr>
        <w:spacing w:before="0" w:beforeAutospacing="0" w:after="160" w:afterAutospacing="0" w:lineRule="auto" w:line="360"/>
        <w:rPr>
          <w:szCs w:val="24"/>
          <w:b w:val="0"/>
          <w:i w:val="0"/>
          <w:sz w:val="24"/>
          <w:spacing w:val="0"/>
          <w:w w:val="100"/>
          <w:rFonts/>
          <w:caps w:val="0"/>
        </w:rPr>
        <w:snapToGrid w:val="0"/>
        <w:textAlignment w:val="baseline"/>
      </w:pPr>
      <w:r>
        <w:rPr>
          <w:b w:val="0"/>
          <w:i w:val="0"/>
          <w:sz w:val="24"/>
          <w:spacing w:val="0"/>
          <w:w w:val="100"/>
          <w:rFonts/>
          <w:caps w:val="0"/>
        </w:rPr>
        <w:t/>
      </w:r>
    </w:p>
    <w:p w14:paraId="086466DD" w14:textId="77777777" w:rsidR="006F4DE1" w:rsidRPr="006F4DE1" w:rsidRDefault="006F4DE1" w:rsidP="006F4DE1">
      <w:pPr>
        <w:spacing w:before="0" w:beforeAutospacing="0" w:after="160" w:afterAutospacing="0" w:lineRule="auto" w:line="360"/>
        <w:rPr>
          <w:szCs w:val="24"/>
          <w:b w:val="0"/>
          <w:i w:val="0"/>
          <w:sz w:val="24"/>
          <w:spacing w:val="0"/>
          <w:w w:val="100"/>
          <w:rFonts/>
          <w:caps w:val="0"/>
        </w:rPr>
        <w:snapToGrid w:val="0"/>
        <w:textAlignment w:val="baseline"/>
      </w:pPr>
      <w:r>
        <w:rPr>
          <w:b w:val="0"/>
          <w:i w:val="0"/>
          <w:sz w:val="24"/>
          <w:spacing w:val="0"/>
          <w:w w:val="100"/>
          <w:rFonts/>
          <w:caps w:val="0"/>
        </w:rPr>
        <w:t/>
      </w:r>
    </w:p>
    <w:p w14:paraId="0ECAE77B" w14:textId="77777777" w:rsidR="00570715" w:rsidRPr="006F4DE1" w:rsidRDefault="00570715" w:rsidP="006F4DE1">
      <w:pPr>
        <w:jc w:val="both"/>
        <w:spacing w:before="0" w:beforeAutospacing="0" w:after="160" w:afterAutospacing="0" w:lineRule="auto" w:line="360"/>
        <w:rPr>
          <w:szCs w:val="24"/>
          <w:bCs/>
          <w:b w:val="0"/>
          <w:i w:val="0"/>
          <w:sz w:val="24"/>
          <w:spacing w:val="0"/>
          <w:w w:val="100"/>
          <w:rFonts/>
          <w:caps w:val="0"/>
        </w:rPr>
        <w:snapToGrid w:val="0"/>
        <w:textAlignment w:val="baseline"/>
      </w:pPr>
      <w:r>
        <w:rPr>
          <w:b w:val="0"/>
          <w:i w:val="0"/>
          <w:sz w:val="24"/>
          <w:spacing w:val="0"/>
          <w:w w:val="100"/>
          <w:rFonts/>
          <w:caps w:val="0"/>
        </w:rPr>
        <w:t/>
      </w:r>
    </w:p>
    <w:p w14:paraId="191F2032" w14:textId="6C763F8A" w:rsidR="00570715" w:rsidRPr="006F4DE1" w:rsidRDefault="00570715" w:rsidP="006F4DE1">
      <w:pPr>
        <w:pStyle w:val="Heading3"/>
        <w:numPr>
          <w:ilvl w:val="2"/>
          <w:numId w:val="11"/>
        </w:numPr>
        <w:spacing w:before="0" w:beforeAutospacing="0" w:after="0" w:afterAutospacing="0" w:lineRule="auto" w:line="360"/>
        <w:rPr>
          <w:szCs w:val="24"/>
          <w:bCs w:val="0"/>
          <w:b w:val="0"/>
          <w:i w:val="0"/>
          <w:color w:val="000000"/>
          <w:sz w:val="24"/>
          <w:spacing w:val="0"/>
          <w:w w:val="100"/>
          <w:rFonts/>
          <w:caps w:val="0"/>
        </w:rPr>
        <w:snapToGrid w:val="0"/>
        <w:textAlignment w:val="baseline"/>
      </w:pPr>
      <w:r w:rsidRPr="006F4DE1">
        <w:rPr>
          <w:szCs w:val="24"/>
          <w:b w:val="1"/>
          <w:i w:val="0"/>
          <w:color w:val="000000"/>
          <w:sz w:val="24"/>
          <w:spacing w:val="0"/>
          <w:w w:val="100"/>
          <w:rFonts/>
          <w:caps w:val="0"/>
        </w:rPr>
        <w:t>2.1.2</w:t>
      </w:r>
      <w:r w:rsidRPr="006F4DE1">
        <w:rPr>
          <w:szCs w:val="24"/>
          <w:b w:val="1"/>
          <w:i w:val="0"/>
          <w:color w:val="000000"/>
          <w:sz w:val="24"/>
          <w:spacing w:val="0"/>
          <w:w w:val="100"/>
          <w:rFonts/>
          <w:caps w:val="0"/>
        </w:rPr>
        <w:t> </w:t>
      </w:r>
      <w:r w:rsidR="000B0490" w:rsidRPr="006F4DE1">
        <w:rPr>
          <w:szCs w:val="24"/>
          <w:b w:val="1"/>
          <w:i w:val="0"/>
          <w:color w:val="000000"/>
          <w:sz w:val="24"/>
          <w:spacing w:val="0"/>
          <w:w w:val="100"/>
          <w:rFonts/>
          <w:caps w:val="0"/>
        </w:rPr>
        <w:t>The</w:t>
      </w:r>
      <w:r w:rsidR="000B0490" w:rsidRPr="006F4DE1">
        <w:rPr>
          <w:szCs w:val="24"/>
          <w:b w:val="1"/>
          <w:i w:val="0"/>
          <w:color w:val="000000"/>
          <w:sz w:val="24"/>
          <w:spacing w:val="0"/>
          <w:w w:val="100"/>
          <w:rFonts/>
          <w:caps w:val="0"/>
        </w:rPr>
        <w:t> </w:t>
      </w:r>
      <w:r w:rsidR="000B0490" w:rsidRPr="006F4DE1">
        <w:rPr>
          <w:szCs w:val="24"/>
          <w:b w:val="1"/>
          <w:i w:val="0"/>
          <w:color w:val="000000"/>
          <w:sz w:val="24"/>
          <w:spacing w:val="0"/>
          <w:w w:val="100"/>
          <w:rFonts/>
          <w:caps w:val="0"/>
        </w:rPr>
        <w:t>Younger</w:t>
      </w:r>
      <w:r w:rsidR="000B0490" w:rsidRPr="006F4DE1">
        <w:rPr>
          <w:szCs w:val="24"/>
          <w:b w:val="1"/>
          <w:i w:val="0"/>
          <w:color w:val="000000"/>
          <w:sz w:val="24"/>
          <w:spacing w:val="0"/>
          <w:w w:val="100"/>
          <w:rFonts/>
          <w:caps w:val="0"/>
        </w:rPr>
        <w:t> </w:t>
      </w:r>
      <w:r w:rsidR="000B0490" w:rsidRPr="006F4DE1">
        <w:rPr>
          <w:szCs w:val="24"/>
          <w:b w:val="1"/>
          <w:i w:val="0"/>
          <w:color w:val="000000"/>
          <w:sz w:val="24"/>
          <w:spacing w:val="0"/>
          <w:w w:val="100"/>
          <w:rFonts/>
          <w:caps w:val="0"/>
        </w:rPr>
        <w:t>Granites</w:t>
      </w:r>
      <w:bookmarkStart w:id="2" w:name="_Toc94530141"/>
      <w:bookmarkEnd w:id="2"/>
    </w:p>
    <w:p w14:paraId="5A22CEB7" w14:textId="77777777" w:rsidR="00570715" w:rsidRPr="006F4DE1" w:rsidRDefault="00570715" w:rsidP="006F4DE1">
      <w:pPr>
        <w:jc w:val="both"/>
        <w:spacing w:before="0" w:beforeAutospacing="0" w:after="0" w:afterAutospacing="0" w:lineRule="auto" w:line="360"/>
        <w:rPr>
          <w:szCs w:val="24"/>
          <w:b w:val="0"/>
          <w:i w:val="0"/>
          <w:sz w:val="24"/>
          <w:spacing w:val="0"/>
          <w:w w:val="100"/>
          <w:rFonts/>
          <w:caps w:val="0"/>
        </w:rPr>
        <w:snapToGrid w:val="0"/>
        <w:textAlignment w:val="baseline"/>
      </w:pPr>
      <w:r w:rsidRPr="006F4DE1">
        <w:rPr>
          <w:szCs w:val="24"/>
          <w:b w:val="0"/>
          <w:i w:val="0"/>
          <w:sz w:val="24"/>
          <w:spacing w:val="0"/>
          <w:w w:val="100"/>
          <w:rFonts/>
          <w:caps w:val="0"/>
        </w:rPr>
        <w:t>The</w:t>
      </w:r>
      <w:r w:rsidRPr="006F4DE1">
        <w:rPr>
          <w:szCs w:val="24"/>
          <w:b w:val="0"/>
          <w:i w:val="0"/>
          <w:sz w:val="24"/>
          <w:spacing w:val="0"/>
          <w:w w:val="100"/>
          <w:rFonts/>
          <w:caps w:val="0"/>
        </w:rPr>
        <w:t> </w:t>
      </w:r>
      <w:r w:rsidRPr="006F4DE1">
        <w:rPr>
          <w:szCs w:val="24"/>
          <w:b w:val="0"/>
          <w:i w:val="0"/>
          <w:sz w:val="24"/>
          <w:spacing w:val="0"/>
          <w:w w:val="100"/>
          <w:rFonts/>
          <w:caps w:val="0"/>
        </w:rPr>
        <w:t>Younger</w:t>
      </w:r>
      <w:r w:rsidRPr="006F4DE1">
        <w:rPr>
          <w:szCs w:val="24"/>
          <w:b w:val="0"/>
          <w:i w:val="0"/>
          <w:sz w:val="24"/>
          <w:spacing w:val="0"/>
          <w:w w:val="100"/>
          <w:rFonts/>
          <w:caps w:val="0"/>
        </w:rPr>
        <w:t> </w:t>
      </w:r>
      <w:r w:rsidRPr="006F4DE1">
        <w:rPr>
          <w:szCs w:val="24"/>
          <w:b w:val="0"/>
          <w:i w:val="0"/>
          <w:sz w:val="24"/>
          <w:spacing w:val="0"/>
          <w:w w:val="100"/>
          <w:rFonts/>
          <w:caps w:val="0"/>
        </w:rPr>
        <w:t>Granites</w:t>
      </w:r>
      <w:r w:rsidRPr="006F4DE1">
        <w:rPr>
          <w:szCs w:val="24"/>
          <w:b w:val="0"/>
          <w:i w:val="0"/>
          <w:sz w:val="24"/>
          <w:spacing w:val="0"/>
          <w:w w:val="100"/>
          <w:rFonts/>
          <w:caps w:val="0"/>
        </w:rPr>
        <w:t> </w:t>
      </w:r>
      <w:r w:rsidRPr="006F4DE1">
        <w:rPr>
          <w:szCs w:val="24"/>
          <w:b w:val="0"/>
          <w:i w:val="0"/>
          <w:sz w:val="24"/>
          <w:spacing w:val="0"/>
          <w:w w:val="100"/>
          <w:rFonts/>
          <w:caps w:val="0"/>
        </w:rPr>
        <w:t>is</w:t>
      </w:r>
      <w:r w:rsidRPr="006F4DE1">
        <w:rPr>
          <w:szCs w:val="24"/>
          <w:b w:val="0"/>
          <w:i w:val="0"/>
          <w:sz w:val="24"/>
          <w:spacing w:val="0"/>
          <w:w w:val="100"/>
          <w:rFonts/>
          <w:caps w:val="0"/>
        </w:rPr>
        <w:t> </w:t>
      </w:r>
      <w:r w:rsidRPr="006F4DE1">
        <w:rPr>
          <w:szCs w:val="24"/>
          <w:b w:val="0"/>
          <w:i w:val="0"/>
          <w:sz w:val="24"/>
          <w:spacing w:val="0"/>
          <w:w w:val="100"/>
          <w:rFonts/>
          <w:caps w:val="0"/>
        </w:rPr>
        <w:t>a</w:t>
      </w:r>
      <w:r w:rsidRPr="006F4DE1">
        <w:rPr>
          <w:szCs w:val="24"/>
          <w:b w:val="0"/>
          <w:i w:val="0"/>
          <w:sz w:val="24"/>
          <w:spacing w:val="0"/>
          <w:w w:val="100"/>
          <w:rFonts/>
          <w:caps w:val="0"/>
        </w:rPr>
        <w:t> </w:t>
      </w:r>
      <w:r w:rsidRPr="006F4DE1">
        <w:rPr>
          <w:szCs w:val="24"/>
          <w:b w:val="0"/>
          <w:i w:val="0"/>
          <w:sz w:val="24"/>
          <w:spacing w:val="0"/>
          <w:w w:val="100"/>
          <w:rFonts/>
          <w:caps w:val="0"/>
        </w:rPr>
        <w:t>Jurrasic</w:t>
      </w:r>
      <w:r w:rsidRPr="006F4DE1">
        <w:rPr>
          <w:szCs w:val="24"/>
          <w:b w:val="0"/>
          <w:i w:val="0"/>
          <w:sz w:val="24"/>
          <w:spacing w:val="0"/>
          <w:w w:val="100"/>
          <w:rFonts/>
          <w:caps w:val="0"/>
        </w:rPr>
        <w:t> </w:t>
      </w:r>
      <w:r w:rsidRPr="006F4DE1">
        <w:rPr>
          <w:szCs w:val="24"/>
          <w:b w:val="0"/>
          <w:i w:val="0"/>
          <w:sz w:val="24"/>
          <w:spacing w:val="0"/>
          <w:w w:val="100"/>
          <w:rFonts/>
          <w:caps w:val="0"/>
        </w:rPr>
        <w:t>ring</w:t>
      </w:r>
      <w:r w:rsidRPr="006F4DE1">
        <w:rPr>
          <w:szCs w:val="24"/>
          <w:b w:val="0"/>
          <w:i w:val="0"/>
          <w:sz w:val="24"/>
          <w:spacing w:val="0"/>
          <w:w w:val="100"/>
          <w:rFonts/>
          <w:caps w:val="0"/>
        </w:rPr>
        <w:t> </w:t>
      </w:r>
      <w:r w:rsidRPr="006F4DE1">
        <w:rPr>
          <w:szCs w:val="24"/>
          <w:b w:val="0"/>
          <w:i w:val="0"/>
          <w:sz w:val="24"/>
          <w:spacing w:val="0"/>
          <w:w w:val="100"/>
          <w:rFonts/>
          <w:caps w:val="0"/>
        </w:rPr>
        <w:t>of</w:t>
      </w:r>
      <w:r w:rsidRPr="006F4DE1">
        <w:rPr>
          <w:szCs w:val="24"/>
          <w:b w:val="0"/>
          <w:i w:val="0"/>
          <w:sz w:val="24"/>
          <w:spacing w:val="0"/>
          <w:w w:val="100"/>
          <w:rFonts/>
          <w:caps w:val="0"/>
        </w:rPr>
        <w:t> </w:t>
      </w:r>
      <w:r w:rsidRPr="006F4DE1">
        <w:rPr>
          <w:szCs w:val="24"/>
          <w:b w:val="0"/>
          <w:i w:val="0"/>
          <w:sz w:val="24"/>
          <w:spacing w:val="0"/>
          <w:w w:val="100"/>
          <w:rFonts/>
          <w:caps w:val="0"/>
        </w:rPr>
        <w:t>complexes</w:t>
      </w:r>
      <w:r w:rsidRPr="006F4DE1">
        <w:rPr>
          <w:szCs w:val="24"/>
          <w:b w:val="0"/>
          <w:i w:val="0"/>
          <w:sz w:val="24"/>
          <w:spacing w:val="0"/>
          <w:w w:val="100"/>
          <w:rFonts/>
          <w:caps w:val="0"/>
        </w:rPr>
        <w:t> </w:t>
      </w:r>
      <w:r w:rsidRPr="006F4DE1">
        <w:rPr>
          <w:szCs w:val="24"/>
          <w:b w:val="0"/>
          <w:i w:val="0"/>
          <w:sz w:val="24"/>
          <w:spacing w:val="0"/>
          <w:w w:val="100"/>
          <w:rFonts/>
          <w:caps w:val="0"/>
        </w:rPr>
        <w:t>of</w:t>
      </w:r>
      <w:r w:rsidRPr="006F4DE1">
        <w:rPr>
          <w:szCs w:val="24"/>
          <w:b w:val="0"/>
          <w:i w:val="0"/>
          <w:sz w:val="24"/>
          <w:spacing w:val="0"/>
          <w:w w:val="100"/>
          <w:rFonts/>
          <w:caps w:val="0"/>
        </w:rPr>
        <w:t> </w:t>
      </w:r>
      <w:r w:rsidRPr="006F4DE1">
        <w:rPr>
          <w:szCs w:val="24"/>
          <w:b w:val="0"/>
          <w:i w:val="0"/>
          <w:sz w:val="24"/>
          <w:spacing w:val="0"/>
          <w:w w:val="100"/>
          <w:rFonts/>
          <w:caps w:val="0"/>
        </w:rPr>
        <w:t>Nigeria</w:t>
      </w:r>
      <w:r w:rsidRPr="006F4DE1">
        <w:rPr>
          <w:szCs w:val="24"/>
          <w:b w:val="0"/>
          <w:i w:val="0"/>
          <w:sz w:val="24"/>
          <w:spacing w:val="0"/>
          <w:w w:val="100"/>
          <w:rFonts/>
          <w:caps w:val="0"/>
        </w:rPr>
        <w:t> </w:t>
      </w:r>
      <w:r w:rsidRPr="006F4DE1">
        <w:rPr>
          <w:szCs w:val="24"/>
          <w:b w:val="0"/>
          <w:i w:val="0"/>
          <w:sz w:val="24"/>
          <w:spacing w:val="0"/>
          <w:w w:val="100"/>
          <w:rFonts/>
          <w:caps w:val="0"/>
        </w:rPr>
        <w:t>which</w:t>
      </w:r>
      <w:r w:rsidRPr="006F4DE1">
        <w:rPr>
          <w:szCs w:val="24"/>
          <w:b w:val="0"/>
          <w:i w:val="0"/>
          <w:sz w:val="24"/>
          <w:spacing w:val="0"/>
          <w:w w:val="100"/>
          <w:rFonts/>
          <w:caps w:val="0"/>
        </w:rPr>
        <w:t> </w:t>
      </w:r>
      <w:r w:rsidRPr="006F4DE1">
        <w:rPr>
          <w:szCs w:val="24"/>
          <w:b w:val="0"/>
          <w:i w:val="0"/>
          <w:sz w:val="24"/>
          <w:spacing w:val="0"/>
          <w:w w:val="100"/>
          <w:rFonts/>
          <w:caps w:val="0"/>
        </w:rPr>
        <w:t>formed</w:t>
      </w:r>
      <w:r w:rsidRPr="006F4DE1">
        <w:rPr>
          <w:szCs w:val="24"/>
          <w:b w:val="0"/>
          <w:i w:val="0"/>
          <w:sz w:val="24"/>
          <w:spacing w:val="0"/>
          <w:w w:val="100"/>
          <w:rFonts/>
          <w:caps w:val="0"/>
        </w:rPr>
        <w:t> </w:t>
      </w:r>
      <w:r w:rsidRPr="006F4DE1">
        <w:rPr>
          <w:szCs w:val="24"/>
          <w:b w:val="0"/>
          <w:i w:val="0"/>
          <w:sz w:val="24"/>
          <w:spacing w:val="0"/>
          <w:w w:val="100"/>
          <w:rFonts/>
          <w:caps w:val="0"/>
        </w:rPr>
        <w:t>part</w:t>
      </w:r>
      <w:r w:rsidRPr="006F4DE1">
        <w:rPr>
          <w:szCs w:val="24"/>
          <w:b w:val="0"/>
          <w:i w:val="0"/>
          <w:sz w:val="24"/>
          <w:spacing w:val="0"/>
          <w:w w:val="100"/>
          <w:rFonts/>
          <w:caps w:val="0"/>
        </w:rPr>
        <w:t> </w:t>
      </w:r>
      <w:r w:rsidRPr="006F4DE1">
        <w:rPr>
          <w:szCs w:val="24"/>
          <w:b w:val="0"/>
          <w:i w:val="0"/>
          <w:sz w:val="24"/>
          <w:spacing w:val="0"/>
          <w:w w:val="100"/>
          <w:rFonts/>
          <w:caps w:val="0"/>
        </w:rPr>
        <w:t>of</w:t>
      </w:r>
      <w:r w:rsidRPr="006F4DE1">
        <w:rPr>
          <w:szCs w:val="24"/>
          <w:b w:val="0"/>
          <w:i w:val="0"/>
          <w:sz w:val="24"/>
          <w:spacing w:val="0"/>
          <w:w w:val="100"/>
          <w:rFonts/>
          <w:caps w:val="0"/>
        </w:rPr>
        <w:t> </w:t>
      </w:r>
      <w:r w:rsidRPr="006F4DE1">
        <w:rPr>
          <w:szCs w:val="24"/>
          <w:b w:val="0"/>
          <w:i w:val="0"/>
          <w:sz w:val="24"/>
          <w:spacing w:val="0"/>
          <w:w w:val="100"/>
          <w:rFonts/>
          <w:caps w:val="0"/>
        </w:rPr>
        <w:t>a</w:t>
      </w:r>
      <w:r w:rsidRPr="006F4DE1">
        <w:rPr>
          <w:szCs w:val="24"/>
          <w:b w:val="0"/>
          <w:i w:val="0"/>
          <w:sz w:val="24"/>
          <w:spacing w:val="0"/>
          <w:w w:val="100"/>
          <w:rFonts/>
          <w:caps w:val="0"/>
        </w:rPr>
        <w:t> </w:t>
      </w:r>
      <w:r w:rsidRPr="006F4DE1">
        <w:rPr>
          <w:szCs w:val="24"/>
          <w:b w:val="0"/>
          <w:i w:val="0"/>
          <w:sz w:val="24"/>
          <w:spacing w:val="0"/>
          <w:w w:val="100"/>
          <w:rFonts/>
          <w:caps w:val="0"/>
        </w:rPr>
        <w:t>wider</w:t>
      </w:r>
      <w:r w:rsidRPr="006F4DE1">
        <w:rPr>
          <w:szCs w:val="24"/>
          <w:b w:val="0"/>
          <w:i w:val="0"/>
          <w:sz w:val="24"/>
          <w:spacing w:val="0"/>
          <w:w w:val="100"/>
          <w:rFonts/>
          <w:caps w:val="0"/>
        </w:rPr>
        <w:t> </w:t>
      </w:r>
      <w:r w:rsidRPr="006F4DE1">
        <w:rPr>
          <w:szCs w:val="24"/>
          <w:b w:val="0"/>
          <w:i w:val="0"/>
          <w:sz w:val="24"/>
          <w:spacing w:val="0"/>
          <w:w w:val="100"/>
          <w:rFonts/>
          <w:caps w:val="0"/>
        </w:rPr>
        <w:t>province</w:t>
      </w:r>
      <w:r w:rsidRPr="006F4DE1">
        <w:rPr>
          <w:szCs w:val="24"/>
          <w:b w:val="0"/>
          <w:i w:val="0"/>
          <w:sz w:val="24"/>
          <w:spacing w:val="0"/>
          <w:w w:val="100"/>
          <w:rFonts/>
          <w:caps w:val="0"/>
        </w:rPr>
        <w:t> </w:t>
      </w:r>
      <w:r w:rsidRPr="006F4DE1">
        <w:rPr>
          <w:szCs w:val="24"/>
          <w:b w:val="0"/>
          <w:i w:val="0"/>
          <w:sz w:val="24"/>
          <w:spacing w:val="0"/>
          <w:w w:val="100"/>
          <w:rFonts/>
          <w:caps w:val="0"/>
        </w:rPr>
        <w:t>of</w:t>
      </w:r>
      <w:r w:rsidRPr="006F4DE1">
        <w:rPr>
          <w:szCs w:val="24"/>
          <w:b w:val="0"/>
          <w:i w:val="0"/>
          <w:sz w:val="24"/>
          <w:spacing w:val="0"/>
          <w:w w:val="100"/>
          <w:rFonts/>
          <w:caps w:val="0"/>
        </w:rPr>
        <w:t> </w:t>
      </w:r>
      <w:r w:rsidRPr="006F4DE1">
        <w:rPr>
          <w:szCs w:val="24"/>
          <w:b w:val="0"/>
          <w:i w:val="0"/>
          <w:sz w:val="24"/>
          <w:spacing w:val="0"/>
          <w:w w:val="100"/>
          <w:rFonts/>
          <w:caps w:val="0"/>
        </w:rPr>
        <w:t>alkaline</w:t>
      </w:r>
      <w:r w:rsidRPr="006F4DE1">
        <w:rPr>
          <w:szCs w:val="24"/>
          <w:b w:val="0"/>
          <w:i w:val="0"/>
          <w:sz w:val="24"/>
          <w:spacing w:val="0"/>
          <w:w w:val="100"/>
          <w:rFonts/>
          <w:caps w:val="0"/>
        </w:rPr>
        <w:t> </w:t>
      </w:r>
      <w:r w:rsidRPr="006F4DE1">
        <w:rPr>
          <w:szCs w:val="24"/>
          <w:b w:val="0"/>
          <w:i w:val="0"/>
          <w:sz w:val="24"/>
          <w:spacing w:val="0"/>
          <w:w w:val="100"/>
          <w:rFonts/>
          <w:caps w:val="0"/>
        </w:rPr>
        <w:t>anorogenic</w:t>
      </w:r>
      <w:r w:rsidRPr="006F4DE1">
        <w:rPr>
          <w:szCs w:val="24"/>
          <w:b w:val="0"/>
          <w:i w:val="0"/>
          <w:sz w:val="24"/>
          <w:spacing w:val="0"/>
          <w:w w:val="100"/>
          <w:rFonts/>
          <w:caps w:val="0"/>
        </w:rPr>
        <w:t> </w:t>
      </w:r>
      <w:r w:rsidRPr="006F4DE1">
        <w:rPr>
          <w:szCs w:val="24"/>
          <w:b w:val="0"/>
          <w:i w:val="0"/>
          <w:sz w:val="24"/>
          <w:spacing w:val="0"/>
          <w:w w:val="100"/>
          <w:rFonts/>
          <w:caps w:val="0"/>
        </w:rPr>
        <w:t>magmatism.</w:t>
      </w:r>
      <w:r w:rsidRPr="006F4DE1">
        <w:rPr>
          <w:szCs w:val="24"/>
          <w:b w:val="0"/>
          <w:i w:val="0"/>
          <w:sz w:val="24"/>
          <w:spacing w:val="0"/>
          <w:w w:val="100"/>
          <w:rFonts/>
          <w:caps w:val="0"/>
        </w:rPr>
        <w:t> </w:t>
      </w:r>
      <w:r w:rsidRPr="006F4DE1">
        <w:rPr>
          <w:szCs w:val="24"/>
          <w:b w:val="0"/>
          <w:i w:val="0"/>
          <w:sz w:val="24"/>
          <w:spacing w:val="0"/>
          <w:w w:val="100"/>
          <w:rFonts/>
          <w:caps w:val="0"/>
        </w:rPr>
        <w:t>They</w:t>
      </w:r>
      <w:r w:rsidRPr="006F4DE1">
        <w:rPr>
          <w:szCs w:val="24"/>
          <w:b w:val="0"/>
          <w:i w:val="0"/>
          <w:sz w:val="24"/>
          <w:spacing w:val="0"/>
          <w:w w:val="100"/>
          <w:rFonts/>
          <w:caps w:val="0"/>
        </w:rPr>
        <w:t> </w:t>
      </w:r>
      <w:r w:rsidRPr="006F4DE1">
        <w:rPr>
          <w:szCs w:val="24"/>
          <w:b w:val="0"/>
          <w:i w:val="0"/>
          <w:sz w:val="24"/>
          <w:spacing w:val="0"/>
          <w:w w:val="100"/>
          <w:rFonts/>
          <w:caps w:val="0"/>
        </w:rPr>
        <w:t>occur</w:t>
      </w:r>
      <w:r w:rsidRPr="006F4DE1">
        <w:rPr>
          <w:szCs w:val="24"/>
          <w:b w:val="0"/>
          <w:i w:val="0"/>
          <w:sz w:val="24"/>
          <w:spacing w:val="0"/>
          <w:w w:val="100"/>
          <w:rFonts/>
          <w:caps w:val="0"/>
        </w:rPr>
        <w:t> </w:t>
      </w:r>
      <w:r w:rsidRPr="006F4DE1">
        <w:rPr>
          <w:szCs w:val="24"/>
          <w:b w:val="0"/>
          <w:i w:val="0"/>
          <w:sz w:val="24"/>
          <w:spacing w:val="0"/>
          <w:w w:val="100"/>
          <w:rFonts/>
          <w:caps w:val="0"/>
        </w:rPr>
        <w:t>in</w:t>
      </w:r>
      <w:r w:rsidRPr="006F4DE1">
        <w:rPr>
          <w:szCs w:val="24"/>
          <w:b w:val="0"/>
          <w:i w:val="0"/>
          <w:sz w:val="24"/>
          <w:spacing w:val="0"/>
          <w:w w:val="100"/>
          <w:rFonts/>
          <w:caps w:val="0"/>
        </w:rPr>
        <w:t> </w:t>
      </w:r>
      <w:r w:rsidRPr="006F4DE1">
        <w:rPr>
          <w:szCs w:val="24"/>
          <w:b w:val="0"/>
          <w:i w:val="0"/>
          <w:sz w:val="24"/>
          <w:spacing w:val="0"/>
          <w:w w:val="100"/>
          <w:rFonts/>
          <w:caps w:val="0"/>
        </w:rPr>
        <w:t>a</w:t>
      </w:r>
      <w:r w:rsidRPr="006F4DE1">
        <w:rPr>
          <w:szCs w:val="24"/>
          <w:b w:val="0"/>
          <w:i w:val="0"/>
          <w:sz w:val="24"/>
          <w:spacing w:val="0"/>
          <w:w w:val="100"/>
          <w:rFonts/>
          <w:caps w:val="0"/>
        </w:rPr>
        <w:t> </w:t>
      </w:r>
      <w:r w:rsidRPr="006F4DE1">
        <w:rPr>
          <w:szCs w:val="24"/>
          <w:b w:val="0"/>
          <w:i w:val="0"/>
          <w:sz w:val="24"/>
          <w:spacing w:val="0"/>
          <w:w w:val="100"/>
          <w:rFonts/>
          <w:caps w:val="0"/>
        </w:rPr>
        <w:t>zone</w:t>
      </w:r>
      <w:r w:rsidRPr="006F4DE1">
        <w:rPr>
          <w:szCs w:val="24"/>
          <w:b w:val="0"/>
          <w:i w:val="0"/>
          <w:sz w:val="24"/>
          <w:spacing w:val="0"/>
          <w:w w:val="100"/>
          <w:rFonts/>
          <w:caps w:val="0"/>
        </w:rPr>
        <w:t> </w:t>
      </w:r>
      <w:r w:rsidRPr="006F4DE1">
        <w:rPr>
          <w:szCs w:val="24"/>
          <w:b w:val="0"/>
          <w:i w:val="0"/>
          <w:sz w:val="24"/>
          <w:spacing w:val="0"/>
          <w:w w:val="100"/>
          <w:rFonts/>
          <w:caps w:val="0"/>
        </w:rPr>
        <w:t>200</w:t>
      </w:r>
      <w:r w:rsidRPr="006F4DE1">
        <w:rPr>
          <w:szCs w:val="24"/>
          <w:b w:val="0"/>
          <w:i w:val="0"/>
          <w:sz w:val="24"/>
          <w:spacing w:val="0"/>
          <w:w w:val="100"/>
          <w:rFonts/>
          <w:caps w:val="0"/>
        </w:rPr>
        <w:t> </w:t>
      </w:r>
      <w:r w:rsidRPr="006F4DE1">
        <w:rPr>
          <w:szCs w:val="24"/>
          <w:b w:val="0"/>
          <w:i w:val="0"/>
          <w:sz w:val="24"/>
          <w:spacing w:val="0"/>
          <w:w w:val="100"/>
          <w:rFonts/>
          <w:caps w:val="0"/>
        </w:rPr>
        <w:t>km</w:t>
      </w:r>
      <w:r w:rsidRPr="006F4DE1">
        <w:rPr>
          <w:szCs w:val="24"/>
          <w:b w:val="0"/>
          <w:i w:val="0"/>
          <w:sz w:val="24"/>
          <w:spacing w:val="0"/>
          <w:w w:val="100"/>
          <w:rFonts/>
          <w:caps w:val="0"/>
        </w:rPr>
        <w:t> </w:t>
      </w:r>
      <w:r w:rsidRPr="006F4DE1">
        <w:rPr>
          <w:szCs w:val="24"/>
          <w:b w:val="0"/>
          <w:i w:val="0"/>
          <w:sz w:val="24"/>
          <w:spacing w:val="0"/>
          <w:w w:val="100"/>
          <w:rFonts/>
          <w:caps w:val="0"/>
        </w:rPr>
        <w:t>wide</w:t>
      </w:r>
      <w:r w:rsidRPr="006F4DE1">
        <w:rPr>
          <w:szCs w:val="24"/>
          <w:b w:val="0"/>
          <w:i w:val="0"/>
          <w:sz w:val="24"/>
          <w:spacing w:val="0"/>
          <w:w w:val="100"/>
          <w:rFonts/>
          <w:caps w:val="0"/>
        </w:rPr>
        <w:t> </w:t>
      </w:r>
      <w:r w:rsidRPr="006F4DE1">
        <w:rPr>
          <w:szCs w:val="24"/>
          <w:b w:val="0"/>
          <w:i w:val="0"/>
          <w:sz w:val="24"/>
          <w:spacing w:val="0"/>
          <w:w w:val="100"/>
          <w:rFonts/>
          <w:caps w:val="0"/>
        </w:rPr>
        <w:t>and</w:t>
      </w:r>
      <w:r w:rsidRPr="006F4DE1">
        <w:rPr>
          <w:szCs w:val="24"/>
          <w:b w:val="0"/>
          <w:i w:val="0"/>
          <w:sz w:val="24"/>
          <w:spacing w:val="0"/>
          <w:w w:val="100"/>
          <w:rFonts/>
          <w:caps w:val="0"/>
        </w:rPr>
        <w:t> </w:t>
      </w:r>
      <w:r w:rsidRPr="006F4DE1">
        <w:rPr>
          <w:szCs w:val="24"/>
          <w:b w:val="0"/>
          <w:i w:val="0"/>
          <w:sz w:val="24"/>
          <w:spacing w:val="0"/>
          <w:w w:val="100"/>
          <w:rFonts/>
          <w:caps w:val="0"/>
        </w:rPr>
        <w:t>1,600</w:t>
      </w:r>
      <w:r w:rsidRPr="006F4DE1">
        <w:rPr>
          <w:szCs w:val="24"/>
          <w:b w:val="0"/>
          <w:i w:val="0"/>
          <w:sz w:val="24"/>
          <w:spacing w:val="0"/>
          <w:w w:val="100"/>
          <w:rFonts/>
          <w:caps w:val="0"/>
        </w:rPr>
        <w:t> </w:t>
      </w:r>
      <w:r w:rsidRPr="006F4DE1">
        <w:rPr>
          <w:szCs w:val="24"/>
          <w:b w:val="0"/>
          <w:i w:val="0"/>
          <w:sz w:val="24"/>
          <w:spacing w:val="0"/>
          <w:w w:val="100"/>
          <w:rFonts/>
          <w:caps w:val="0"/>
        </w:rPr>
        <w:t>km</w:t>
      </w:r>
      <w:r w:rsidRPr="006F4DE1">
        <w:rPr>
          <w:szCs w:val="24"/>
          <w:b w:val="0"/>
          <w:i w:val="0"/>
          <w:sz w:val="24"/>
          <w:spacing w:val="0"/>
          <w:w w:val="100"/>
          <w:rFonts/>
          <w:caps w:val="0"/>
        </w:rPr>
        <w:t> </w:t>
      </w:r>
      <w:r w:rsidRPr="006F4DE1">
        <w:rPr>
          <w:szCs w:val="24"/>
          <w:b w:val="0"/>
          <w:i w:val="0"/>
          <w:sz w:val="24"/>
          <w:spacing w:val="0"/>
          <w:w w:val="100"/>
          <w:rFonts/>
          <w:caps w:val="0"/>
        </w:rPr>
        <w:t>long</w:t>
      </w:r>
      <w:r w:rsidRPr="006F4DE1">
        <w:rPr>
          <w:szCs w:val="24"/>
          <w:b w:val="0"/>
          <w:i w:val="0"/>
          <w:sz w:val="24"/>
          <w:spacing w:val="0"/>
          <w:w w:val="100"/>
          <w:rFonts/>
          <w:caps w:val="0"/>
        </w:rPr>
        <w:t> </w:t>
      </w:r>
      <w:r w:rsidRPr="006F4DE1">
        <w:rPr>
          <w:szCs w:val="24"/>
          <w:b w:val="0"/>
          <w:i w:val="0"/>
          <w:sz w:val="24"/>
          <w:spacing w:val="0"/>
          <w:w w:val="100"/>
          <w:rFonts/>
          <w:caps w:val="0"/>
        </w:rPr>
        <w:t>extending</w:t>
      </w:r>
      <w:r w:rsidRPr="006F4DE1">
        <w:rPr>
          <w:szCs w:val="24"/>
          <w:b w:val="0"/>
          <w:i w:val="0"/>
          <w:sz w:val="24"/>
          <w:spacing w:val="0"/>
          <w:w w:val="100"/>
          <w:rFonts/>
          <w:caps w:val="0"/>
        </w:rPr>
        <w:t> </w:t>
      </w:r>
      <w:r w:rsidRPr="006F4DE1">
        <w:rPr>
          <w:szCs w:val="24"/>
          <w:b w:val="0"/>
          <w:i w:val="0"/>
          <w:sz w:val="24"/>
          <w:spacing w:val="0"/>
          <w:w w:val="100"/>
          <w:rFonts/>
          <w:caps w:val="0"/>
        </w:rPr>
        <w:t>from</w:t>
      </w:r>
      <w:r w:rsidRPr="006F4DE1">
        <w:rPr>
          <w:szCs w:val="24"/>
          <w:b w:val="0"/>
          <w:i w:val="0"/>
          <w:sz w:val="24"/>
          <w:spacing w:val="0"/>
          <w:w w:val="100"/>
          <w:rFonts/>
          <w:caps w:val="0"/>
        </w:rPr>
        <w:t> </w:t>
      </w:r>
      <w:r w:rsidRPr="006F4DE1">
        <w:rPr>
          <w:szCs w:val="24"/>
          <w:b w:val="0"/>
          <w:i w:val="0"/>
          <w:sz w:val="24"/>
          <w:spacing w:val="0"/>
          <w:w w:val="100"/>
          <w:rFonts/>
          <w:caps w:val="0"/>
        </w:rPr>
        <w:t>northern</w:t>
      </w:r>
      <w:r w:rsidRPr="006F4DE1">
        <w:rPr>
          <w:szCs w:val="24"/>
          <w:b w:val="0"/>
          <w:i w:val="0"/>
          <w:sz w:val="24"/>
          <w:spacing w:val="0"/>
          <w:w w:val="100"/>
          <w:rFonts/>
          <w:caps w:val="0"/>
        </w:rPr>
        <w:t> </w:t>
      </w:r>
      <w:r w:rsidRPr="006F4DE1">
        <w:rPr>
          <w:szCs w:val="24"/>
          <w:b w:val="0"/>
          <w:i w:val="0"/>
          <w:sz w:val="24"/>
          <w:spacing w:val="0"/>
          <w:w w:val="100"/>
          <w:rFonts/>
          <w:caps w:val="0"/>
        </w:rPr>
        <w:t>Niger</w:t>
      </w:r>
      <w:r w:rsidRPr="006F4DE1">
        <w:rPr>
          <w:szCs w:val="24"/>
          <w:b w:val="0"/>
          <w:i w:val="0"/>
          <w:sz w:val="24"/>
          <w:spacing w:val="0"/>
          <w:w w:val="100"/>
          <w:rFonts/>
          <w:caps w:val="0"/>
        </w:rPr>
        <w:t> </w:t>
      </w:r>
      <w:r w:rsidRPr="006F4DE1">
        <w:rPr>
          <w:szCs w:val="24"/>
          <w:b w:val="0"/>
          <w:i w:val="0"/>
          <w:sz w:val="24"/>
          <w:spacing w:val="0"/>
          <w:w w:val="100"/>
          <w:rFonts/>
          <w:caps w:val="0"/>
        </w:rPr>
        <w:t>to</w:t>
      </w:r>
      <w:r w:rsidRPr="006F4DE1">
        <w:rPr>
          <w:szCs w:val="24"/>
          <w:b w:val="0"/>
          <w:i w:val="0"/>
          <w:sz w:val="24"/>
          <w:spacing w:val="0"/>
          <w:w w:val="100"/>
          <w:rFonts/>
          <w:caps w:val="0"/>
        </w:rPr>
        <w:t> </w:t>
      </w:r>
      <w:r w:rsidRPr="006F4DE1">
        <w:rPr>
          <w:szCs w:val="24"/>
          <w:b w:val="0"/>
          <w:i w:val="0"/>
          <w:sz w:val="24"/>
          <w:spacing w:val="0"/>
          <w:w w:val="100"/>
          <w:rFonts/>
          <w:caps w:val="0"/>
        </w:rPr>
        <w:t>south-central</w:t>
      </w:r>
      <w:r w:rsidRPr="006F4DE1">
        <w:rPr>
          <w:szCs w:val="24"/>
          <w:b w:val="0"/>
          <w:i w:val="0"/>
          <w:sz w:val="24"/>
          <w:spacing w:val="0"/>
          <w:w w:val="100"/>
          <w:rFonts/>
          <w:caps w:val="0"/>
        </w:rPr>
        <w:t> </w:t>
      </w:r>
      <w:r w:rsidRPr="006F4DE1">
        <w:rPr>
          <w:szCs w:val="24"/>
          <w:b w:val="0"/>
          <w:i w:val="0"/>
          <w:sz w:val="24"/>
          <w:spacing w:val="0"/>
          <w:w w:val="100"/>
          <w:rFonts/>
          <w:caps w:val="0"/>
        </w:rPr>
        <w:t>Nigeria.</w:t>
      </w:r>
      <w:r w:rsidRPr="006F4DE1">
        <w:rPr>
          <w:szCs w:val="24"/>
          <w:b w:val="0"/>
          <w:i w:val="0"/>
          <w:sz w:val="24"/>
          <w:spacing w:val="0"/>
          <w:w w:val="100"/>
          <w:rFonts/>
          <w:caps w:val="0"/>
        </w:rPr>
        <w:t> </w:t>
      </w:r>
      <w:r w:rsidRPr="006F4DE1">
        <w:rPr>
          <w:szCs w:val="24"/>
          <w:b w:val="0"/>
          <w:i w:val="0"/>
          <w:sz w:val="24"/>
          <w:spacing w:val="0"/>
          <w:w w:val="100"/>
          <w:rFonts/>
          <w:caps w:val="0"/>
        </w:rPr>
        <w:t>(Obaje,</w:t>
      </w:r>
      <w:r w:rsidRPr="006F4DE1">
        <w:rPr>
          <w:szCs w:val="24"/>
          <w:b w:val="0"/>
          <w:i w:val="0"/>
          <w:sz w:val="24"/>
          <w:spacing w:val="0"/>
          <w:w w:val="100"/>
          <w:rFonts/>
          <w:caps w:val="0"/>
        </w:rPr>
        <w:t> </w:t>
      </w:r>
      <w:r w:rsidRPr="006F4DE1">
        <w:rPr>
          <w:szCs w:val="24"/>
          <w:b w:val="0"/>
          <w:i w:val="0"/>
          <w:sz w:val="24"/>
          <w:spacing w:val="0"/>
          <w:w w:val="100"/>
          <w:rFonts/>
          <w:caps w:val="0"/>
        </w:rPr>
        <w:t>2009)</w:t>
      </w:r>
    </w:p>
    <w:p w14:paraId="0461374C" w14:textId="77777777" w:rsidR="00570715" w:rsidRPr="006F4DE1" w:rsidRDefault="00570715" w:rsidP="006F4DE1">
      <w:pPr>
        <w:jc w:val="both"/>
        <w:spacing w:before="0" w:beforeAutospacing="0" w:after="0" w:afterAutospacing="0" w:lineRule="auto" w:line="360"/>
        <w:rPr>
          <w:szCs w:val="24"/>
          <w:b w:val="0"/>
          <w:i w:val="0"/>
          <w:sz w:val="24"/>
          <w:spacing w:val="0"/>
          <w:w w:val="100"/>
          <w:rFonts/>
          <w:caps w:val="0"/>
        </w:rPr>
        <w:snapToGrid w:val="0"/>
        <w:textAlignment w:val="baseline"/>
      </w:pPr>
      <w:r w:rsidRPr="006F4DE1">
        <w:rPr>
          <w:szCs w:val="24"/>
          <w:b w:val="0"/>
          <w:i w:val="0"/>
          <w:sz w:val="24"/>
          <w:spacing w:val="0"/>
          <w:w w:val="100"/>
          <w:rFonts/>
          <w:caps w:val="0"/>
        </w:rPr>
        <w:t>The</w:t>
      </w:r>
      <w:r w:rsidRPr="006F4DE1">
        <w:rPr>
          <w:szCs w:val="24"/>
          <w:b w:val="0"/>
          <w:i w:val="0"/>
          <w:sz w:val="24"/>
          <w:spacing w:val="0"/>
          <w:w w:val="100"/>
          <w:rFonts/>
          <w:caps w:val="0"/>
        </w:rPr>
        <w:t> </w:t>
      </w:r>
      <w:r w:rsidRPr="006F4DE1">
        <w:rPr>
          <w:szCs w:val="24"/>
          <w:b w:val="0"/>
          <w:i w:val="0"/>
          <w:sz w:val="24"/>
          <w:spacing w:val="0"/>
          <w:w w:val="100"/>
          <w:rFonts/>
          <w:caps w:val="0"/>
        </w:rPr>
        <w:t>granites</w:t>
      </w:r>
      <w:r w:rsidRPr="006F4DE1">
        <w:rPr>
          <w:szCs w:val="24"/>
          <w:b w:val="0"/>
          <w:i w:val="0"/>
          <w:sz w:val="24"/>
          <w:spacing w:val="0"/>
          <w:w w:val="100"/>
          <w:rFonts/>
          <w:caps w:val="0"/>
        </w:rPr>
        <w:t> </w:t>
      </w:r>
      <w:r w:rsidRPr="006F4DE1">
        <w:rPr>
          <w:szCs w:val="24"/>
          <w:b w:val="0"/>
          <w:i w:val="0"/>
          <w:sz w:val="24"/>
          <w:spacing w:val="0"/>
          <w:w w:val="100"/>
          <w:rFonts/>
          <w:caps w:val="0"/>
        </w:rPr>
        <w:t>of</w:t>
      </w:r>
      <w:r w:rsidRPr="006F4DE1">
        <w:rPr>
          <w:szCs w:val="24"/>
          <w:b w:val="0"/>
          <w:i w:val="0"/>
          <w:sz w:val="24"/>
          <w:spacing w:val="0"/>
          <w:w w:val="100"/>
          <w:rFonts/>
          <w:caps w:val="0"/>
        </w:rPr>
        <w:t> </w:t>
      </w:r>
      <w:r w:rsidRPr="006F4DE1">
        <w:rPr>
          <w:szCs w:val="24"/>
          <w:b w:val="0"/>
          <w:i w:val="0"/>
          <w:sz w:val="24"/>
          <w:spacing w:val="0"/>
          <w:w w:val="100"/>
          <w:rFonts/>
          <w:caps w:val="0"/>
        </w:rPr>
        <w:t>the</w:t>
      </w:r>
      <w:r w:rsidRPr="006F4DE1">
        <w:rPr>
          <w:szCs w:val="24"/>
          <w:b w:val="0"/>
          <w:i w:val="0"/>
          <w:sz w:val="24"/>
          <w:spacing w:val="0"/>
          <w:w w:val="100"/>
          <w:rFonts/>
          <w:caps w:val="0"/>
        </w:rPr>
        <w:t> </w:t>
      </w:r>
      <w:r w:rsidRPr="006F4DE1">
        <w:rPr>
          <w:szCs w:val="24"/>
          <w:b w:val="0"/>
          <w:i w:val="0"/>
          <w:sz w:val="24"/>
          <w:spacing w:val="0"/>
          <w:w w:val="100"/>
          <w:rFonts/>
          <w:caps w:val="0"/>
        </w:rPr>
        <w:t>Younger</w:t>
      </w:r>
      <w:r w:rsidRPr="006F4DE1">
        <w:rPr>
          <w:szCs w:val="24"/>
          <w:b w:val="0"/>
          <w:i w:val="0"/>
          <w:sz w:val="24"/>
          <w:spacing w:val="0"/>
          <w:w w:val="100"/>
          <w:rFonts/>
          <w:caps w:val="0"/>
        </w:rPr>
        <w:t> </w:t>
      </w:r>
      <w:r w:rsidRPr="006F4DE1">
        <w:rPr>
          <w:szCs w:val="24"/>
          <w:b w:val="0"/>
          <w:i w:val="0"/>
          <w:sz w:val="24"/>
          <w:spacing w:val="0"/>
          <w:w w:val="100"/>
          <w:rFonts/>
          <w:caps w:val="0"/>
        </w:rPr>
        <w:t>Granites</w:t>
      </w:r>
      <w:r w:rsidRPr="006F4DE1">
        <w:rPr>
          <w:szCs w:val="24"/>
          <w:b w:val="0"/>
          <w:i w:val="0"/>
          <w:sz w:val="24"/>
          <w:spacing w:val="0"/>
          <w:w w:val="100"/>
          <w:rFonts/>
          <w:caps w:val="0"/>
        </w:rPr>
        <w:t> </w:t>
      </w:r>
      <w:r w:rsidRPr="006F4DE1">
        <w:rPr>
          <w:szCs w:val="24"/>
          <w:b w:val="0"/>
          <w:i w:val="0"/>
          <w:sz w:val="24"/>
          <w:spacing w:val="0"/>
          <w:w w:val="100"/>
          <w:rFonts/>
          <w:caps w:val="0"/>
        </w:rPr>
        <w:t>series</w:t>
      </w:r>
      <w:r w:rsidRPr="006F4DE1">
        <w:rPr>
          <w:szCs w:val="24"/>
          <w:b w:val="0"/>
          <w:i w:val="0"/>
          <w:sz w:val="24"/>
          <w:spacing w:val="0"/>
          <w:w w:val="100"/>
          <w:rFonts/>
          <w:caps w:val="0"/>
        </w:rPr>
        <w:t> </w:t>
      </w:r>
      <w:r w:rsidRPr="006F4DE1">
        <w:rPr>
          <w:szCs w:val="24"/>
          <w:b w:val="0"/>
          <w:i w:val="0"/>
          <w:sz w:val="24"/>
          <w:spacing w:val="0"/>
          <w:w w:val="100"/>
          <w:rFonts/>
          <w:caps w:val="0"/>
        </w:rPr>
        <w:t>are</w:t>
      </w:r>
      <w:r w:rsidRPr="006F4DE1">
        <w:rPr>
          <w:szCs w:val="24"/>
          <w:b w:val="0"/>
          <w:i w:val="0"/>
          <w:sz w:val="24"/>
          <w:spacing w:val="0"/>
          <w:w w:val="100"/>
          <w:rFonts/>
          <w:caps w:val="0"/>
        </w:rPr>
        <w:t> </w:t>
      </w:r>
      <w:r w:rsidRPr="006F4DE1">
        <w:rPr>
          <w:szCs w:val="24"/>
          <w:b w:val="0"/>
          <w:i w:val="0"/>
          <w:sz w:val="24"/>
          <w:spacing w:val="0"/>
          <w:w w:val="100"/>
          <w:rFonts/>
          <w:caps w:val="0"/>
        </w:rPr>
        <w:t>mainly</w:t>
      </w:r>
      <w:r w:rsidRPr="006F4DE1">
        <w:rPr>
          <w:szCs w:val="24"/>
          <w:b w:val="0"/>
          <w:i w:val="0"/>
          <w:sz w:val="24"/>
          <w:spacing w:val="0"/>
          <w:w w:val="100"/>
          <w:rFonts/>
          <w:caps w:val="0"/>
        </w:rPr>
        <w:t> </w:t>
      </w:r>
      <w:r w:rsidRPr="006F4DE1">
        <w:rPr>
          <w:szCs w:val="24"/>
          <w:b w:val="0"/>
          <w:i w:val="0"/>
          <w:sz w:val="24"/>
          <w:spacing w:val="0"/>
          <w:w w:val="100"/>
          <w:rFonts/>
          <w:caps w:val="0"/>
        </w:rPr>
        <w:t>in</w:t>
      </w:r>
      <w:r w:rsidRPr="006F4DE1">
        <w:rPr>
          <w:szCs w:val="24"/>
          <w:b w:val="0"/>
          <w:i w:val="0"/>
          <w:sz w:val="24"/>
          <w:spacing w:val="0"/>
          <w:w w:val="100"/>
          <w:rFonts/>
          <w:caps w:val="0"/>
        </w:rPr>
        <w:t> </w:t>
      </w:r>
      <w:r w:rsidRPr="006F4DE1">
        <w:rPr>
          <w:szCs w:val="24"/>
          <w:b w:val="0"/>
          <w:i w:val="0"/>
          <w:sz w:val="24"/>
          <w:spacing w:val="0"/>
          <w:w w:val="100"/>
          <w:rFonts/>
          <w:caps w:val="0"/>
        </w:rPr>
        <w:t>the</w:t>
      </w:r>
      <w:r w:rsidRPr="006F4DE1">
        <w:rPr>
          <w:szCs w:val="24"/>
          <w:b w:val="0"/>
          <w:i w:val="0"/>
          <w:sz w:val="24"/>
          <w:spacing w:val="0"/>
          <w:w w:val="100"/>
          <w:rFonts/>
          <w:caps w:val="0"/>
        </w:rPr>
        <w:t> </w:t>
      </w:r>
      <w:r w:rsidRPr="006F4DE1">
        <w:rPr>
          <w:szCs w:val="24"/>
          <w:b w:val="0"/>
          <w:i w:val="0"/>
          <w:sz w:val="24"/>
          <w:spacing w:val="0"/>
          <w:w w:val="100"/>
          <w:rFonts/>
          <w:caps w:val="0"/>
        </w:rPr>
        <w:t>form</w:t>
      </w:r>
      <w:r w:rsidRPr="006F4DE1">
        <w:rPr>
          <w:szCs w:val="24"/>
          <w:b w:val="0"/>
          <w:i w:val="0"/>
          <w:sz w:val="24"/>
          <w:spacing w:val="0"/>
          <w:w w:val="100"/>
          <w:rFonts/>
          <w:caps w:val="0"/>
        </w:rPr>
        <w:t> </w:t>
      </w:r>
      <w:r w:rsidRPr="006F4DE1">
        <w:rPr>
          <w:szCs w:val="24"/>
          <w:b w:val="0"/>
          <w:i w:val="0"/>
          <w:sz w:val="24"/>
          <w:spacing w:val="0"/>
          <w:w w:val="100"/>
          <w:rFonts/>
          <w:caps w:val="0"/>
        </w:rPr>
        <w:t>of</w:t>
      </w:r>
      <w:r w:rsidRPr="006F4DE1">
        <w:rPr>
          <w:szCs w:val="24"/>
          <w:b w:val="0"/>
          <w:i w:val="0"/>
          <w:sz w:val="24"/>
          <w:spacing w:val="0"/>
          <w:w w:val="100"/>
          <w:rFonts/>
          <w:caps w:val="0"/>
        </w:rPr>
        <w:t> </w:t>
      </w:r>
      <w:r w:rsidRPr="006F4DE1">
        <w:rPr>
          <w:szCs w:val="24"/>
          <w:b w:val="0"/>
          <w:i w:val="0"/>
          <w:sz w:val="24"/>
          <w:spacing w:val="0"/>
          <w:w w:val="100"/>
          <w:rFonts/>
          <w:caps w:val="0"/>
        </w:rPr>
        <w:t>ring</w:t>
      </w:r>
      <w:r w:rsidRPr="006F4DE1">
        <w:rPr>
          <w:szCs w:val="24"/>
          <w:b w:val="0"/>
          <w:i w:val="0"/>
          <w:sz w:val="24"/>
          <w:spacing w:val="0"/>
          <w:w w:val="100"/>
          <w:rFonts/>
          <w:caps w:val="0"/>
        </w:rPr>
        <w:t> </w:t>
      </w:r>
      <w:r w:rsidRPr="006F4DE1">
        <w:rPr>
          <w:szCs w:val="24"/>
          <w:b w:val="0"/>
          <w:i w:val="0"/>
          <w:sz w:val="24"/>
          <w:spacing w:val="0"/>
          <w:w w:val="100"/>
          <w:rFonts/>
          <w:caps w:val="0"/>
        </w:rPr>
        <w:t>complexes</w:t>
      </w:r>
      <w:r w:rsidRPr="006F4DE1">
        <w:rPr>
          <w:szCs w:val="24"/>
          <w:b w:val="0"/>
          <w:i w:val="0"/>
          <w:sz w:val="24"/>
          <w:spacing w:val="0"/>
          <w:w w:val="100"/>
          <w:rFonts/>
          <w:caps w:val="0"/>
        </w:rPr>
        <w:t> </w:t>
      </w:r>
      <w:r w:rsidRPr="006F4DE1">
        <w:rPr>
          <w:szCs w:val="24"/>
          <w:b w:val="0"/>
          <w:i w:val="0"/>
          <w:sz w:val="24"/>
          <w:spacing w:val="0"/>
          <w:w w:val="100"/>
          <w:rFonts/>
          <w:caps w:val="0"/>
        </w:rPr>
        <w:t>which</w:t>
      </w:r>
      <w:r w:rsidRPr="006F4DE1">
        <w:rPr>
          <w:szCs w:val="24"/>
          <w:b w:val="0"/>
          <w:i w:val="0"/>
          <w:sz w:val="24"/>
          <w:spacing w:val="0"/>
          <w:w w:val="100"/>
          <w:rFonts/>
          <w:caps w:val="0"/>
        </w:rPr>
        <w:t> </w:t>
      </w:r>
      <w:r w:rsidRPr="006F4DE1">
        <w:rPr>
          <w:szCs w:val="24"/>
          <w:b w:val="0"/>
          <w:i w:val="0"/>
          <w:sz w:val="24"/>
          <w:spacing w:val="0"/>
          <w:w w:val="100"/>
          <w:rFonts/>
          <w:caps w:val="0"/>
        </w:rPr>
        <w:t>are</w:t>
      </w:r>
      <w:r w:rsidRPr="006F4DE1">
        <w:rPr>
          <w:szCs w:val="24"/>
          <w:b w:val="0"/>
          <w:i w:val="0"/>
          <w:sz w:val="24"/>
          <w:spacing w:val="0"/>
          <w:w w:val="100"/>
          <w:rFonts/>
          <w:caps w:val="0"/>
        </w:rPr>
        <w:t> </w:t>
      </w:r>
      <w:r w:rsidRPr="006F4DE1">
        <w:rPr>
          <w:szCs w:val="24"/>
          <w:b w:val="0"/>
          <w:i w:val="0"/>
          <w:sz w:val="24"/>
          <w:spacing w:val="0"/>
          <w:w w:val="100"/>
          <w:rFonts/>
          <w:caps w:val="0"/>
        </w:rPr>
        <w:t>made</w:t>
      </w:r>
      <w:r w:rsidRPr="006F4DE1">
        <w:rPr>
          <w:szCs w:val="24"/>
          <w:b w:val="0"/>
          <w:i w:val="0"/>
          <w:sz w:val="24"/>
          <w:spacing w:val="0"/>
          <w:w w:val="100"/>
          <w:rFonts/>
          <w:caps w:val="0"/>
        </w:rPr>
        <w:t> </w:t>
      </w:r>
      <w:r w:rsidRPr="006F4DE1">
        <w:rPr>
          <w:szCs w:val="24"/>
          <w:b w:val="0"/>
          <w:i w:val="0"/>
          <w:sz w:val="24"/>
          <w:spacing w:val="0"/>
          <w:w w:val="100"/>
          <w:rFonts/>
          <w:caps w:val="0"/>
        </w:rPr>
        <w:t>of</w:t>
      </w:r>
      <w:r w:rsidRPr="006F4DE1">
        <w:rPr>
          <w:szCs w:val="24"/>
          <w:b w:val="0"/>
          <w:i w:val="0"/>
          <w:sz w:val="24"/>
          <w:spacing w:val="0"/>
          <w:w w:val="100"/>
          <w:rFonts/>
          <w:caps w:val="0"/>
        </w:rPr>
        <w:t> </w:t>
      </w:r>
      <w:r w:rsidRPr="006F4DE1">
        <w:rPr>
          <w:szCs w:val="24"/>
          <w:b w:val="0"/>
          <w:i w:val="0"/>
          <w:sz w:val="24"/>
          <w:spacing w:val="0"/>
          <w:w w:val="100"/>
          <w:rFonts/>
          <w:caps w:val="0"/>
        </w:rPr>
        <w:t>soda</w:t>
      </w:r>
      <w:r w:rsidRPr="006F4DE1">
        <w:rPr>
          <w:szCs w:val="24"/>
          <w:b w:val="0"/>
          <w:i w:val="0"/>
          <w:sz w:val="24"/>
          <w:spacing w:val="0"/>
          <w:w w:val="100"/>
          <w:rFonts/>
          <w:caps w:val="0"/>
        </w:rPr>
        <w:t> </w:t>
      </w:r>
      <w:r w:rsidRPr="006F4DE1">
        <w:rPr>
          <w:szCs w:val="24"/>
          <w:b w:val="0"/>
          <w:i w:val="0"/>
          <w:sz w:val="24"/>
          <w:spacing w:val="0"/>
          <w:w w:val="100"/>
          <w:rFonts/>
          <w:caps w:val="0"/>
        </w:rPr>
        <w:t>pyroxenes</w:t>
      </w:r>
      <w:r w:rsidRPr="006F4DE1">
        <w:rPr>
          <w:szCs w:val="24"/>
          <w:b w:val="0"/>
          <w:i w:val="0"/>
          <w:sz w:val="24"/>
          <w:spacing w:val="0"/>
          <w:w w:val="100"/>
          <w:rFonts/>
          <w:caps w:val="0"/>
        </w:rPr>
        <w:t> </w:t>
      </w:r>
      <w:r w:rsidRPr="006F4DE1">
        <w:rPr>
          <w:szCs w:val="24"/>
          <w:b w:val="0"/>
          <w:i w:val="0"/>
          <w:sz w:val="24"/>
          <w:spacing w:val="0"/>
          <w:w w:val="100"/>
          <w:rFonts/>
          <w:caps w:val="0"/>
        </w:rPr>
        <w:t>and</w:t>
      </w:r>
      <w:r w:rsidRPr="006F4DE1">
        <w:rPr>
          <w:szCs w:val="24"/>
          <w:b w:val="0"/>
          <w:i w:val="0"/>
          <w:sz w:val="24"/>
          <w:spacing w:val="0"/>
          <w:w w:val="100"/>
          <w:rFonts/>
          <w:caps w:val="0"/>
        </w:rPr>
        <w:t> </w:t>
      </w:r>
      <w:r w:rsidRPr="006F4DE1">
        <w:rPr>
          <w:szCs w:val="24"/>
          <w:b w:val="0"/>
          <w:i w:val="0"/>
          <w:sz w:val="24"/>
          <w:spacing w:val="0"/>
          <w:w w:val="100"/>
          <w:rFonts/>
          <w:caps w:val="0"/>
        </w:rPr>
        <w:t>amphiboles,</w:t>
      </w:r>
      <w:r w:rsidRPr="006F4DE1">
        <w:rPr>
          <w:szCs w:val="24"/>
          <w:b w:val="0"/>
          <w:i w:val="0"/>
          <w:sz w:val="24"/>
          <w:spacing w:val="0"/>
          <w:w w:val="100"/>
          <w:rFonts/>
          <w:caps w:val="0"/>
        </w:rPr>
        <w:t> </w:t>
      </w:r>
      <w:r w:rsidRPr="006F4DE1">
        <w:rPr>
          <w:szCs w:val="24"/>
          <w:b w:val="0"/>
          <w:i w:val="0"/>
          <w:sz w:val="24"/>
          <w:spacing w:val="0"/>
          <w:w w:val="100"/>
          <w:rFonts/>
          <w:caps w:val="0"/>
        </w:rPr>
        <w:t>biotite,</w:t>
      </w:r>
      <w:r w:rsidRPr="006F4DE1">
        <w:rPr>
          <w:szCs w:val="24"/>
          <w:b w:val="0"/>
          <w:i w:val="0"/>
          <w:sz w:val="24"/>
          <w:spacing w:val="0"/>
          <w:w w:val="100"/>
          <w:rFonts/>
          <w:caps w:val="0"/>
        </w:rPr>
        <w:t> </w:t>
      </w:r>
      <w:r w:rsidRPr="006F4DE1">
        <w:rPr>
          <w:szCs w:val="24"/>
          <w:b w:val="0"/>
          <w:i w:val="0"/>
          <w:sz w:val="24"/>
          <w:spacing w:val="0"/>
          <w:w w:val="100"/>
          <w:rFonts/>
          <w:caps w:val="0"/>
        </w:rPr>
        <w:t>and</w:t>
      </w:r>
      <w:r w:rsidRPr="006F4DE1">
        <w:rPr>
          <w:szCs w:val="24"/>
          <w:b w:val="0"/>
          <w:i w:val="0"/>
          <w:sz w:val="24"/>
          <w:spacing w:val="0"/>
          <w:w w:val="100"/>
          <w:rFonts/>
          <w:caps w:val="0"/>
        </w:rPr>
        <w:t> </w:t>
      </w:r>
      <w:r w:rsidRPr="006F4DE1">
        <w:rPr>
          <w:szCs w:val="24"/>
          <w:b w:val="0"/>
          <w:i w:val="0"/>
          <w:sz w:val="24"/>
          <w:spacing w:val="0"/>
          <w:w w:val="100"/>
          <w:rFonts/>
          <w:caps w:val="0"/>
        </w:rPr>
        <w:t>fayalite</w:t>
      </w:r>
      <w:r w:rsidRPr="006F4DE1">
        <w:rPr>
          <w:szCs w:val="24"/>
          <w:b w:val="0"/>
          <w:i w:val="0"/>
          <w:sz w:val="24"/>
          <w:spacing w:val="0"/>
          <w:w w:val="100"/>
          <w:rFonts/>
          <w:caps w:val="0"/>
        </w:rPr>
        <w:t> </w:t>
      </w:r>
      <w:r w:rsidRPr="006F4DE1">
        <w:rPr>
          <w:szCs w:val="24"/>
          <w:b w:val="0"/>
          <w:i w:val="0"/>
          <w:sz w:val="24"/>
          <w:spacing w:val="0"/>
          <w:w w:val="100"/>
          <w:rFonts/>
          <w:caps w:val="0"/>
        </w:rPr>
        <w:t>granites,</w:t>
      </w:r>
      <w:r w:rsidRPr="006F4DE1">
        <w:rPr>
          <w:szCs w:val="24"/>
          <w:b w:val="0"/>
          <w:i w:val="0"/>
          <w:sz w:val="24"/>
          <w:spacing w:val="0"/>
          <w:w w:val="100"/>
          <w:rFonts/>
          <w:caps w:val="0"/>
        </w:rPr>
        <w:t> </w:t>
      </w:r>
      <w:r w:rsidRPr="006F4DE1">
        <w:rPr>
          <w:szCs w:val="24"/>
          <w:b w:val="0"/>
          <w:i w:val="0"/>
          <w:sz w:val="24"/>
          <w:spacing w:val="0"/>
          <w:w w:val="100"/>
          <w:rFonts/>
          <w:caps w:val="0"/>
        </w:rPr>
        <w:t>syenites</w:t>
      </w:r>
      <w:r w:rsidRPr="006F4DE1">
        <w:rPr>
          <w:szCs w:val="24"/>
          <w:b w:val="0"/>
          <w:i w:val="0"/>
          <w:sz w:val="24"/>
          <w:spacing w:val="0"/>
          <w:w w:val="100"/>
          <w:rFonts/>
          <w:caps w:val="0"/>
        </w:rPr>
        <w:t> </w:t>
      </w:r>
      <w:r w:rsidRPr="006F4DE1">
        <w:rPr>
          <w:szCs w:val="24"/>
          <w:b w:val="0"/>
          <w:i w:val="0"/>
          <w:sz w:val="24"/>
          <w:spacing w:val="0"/>
          <w:w w:val="100"/>
          <w:rFonts/>
          <w:caps w:val="0"/>
        </w:rPr>
        <w:t>and</w:t>
      </w:r>
      <w:r w:rsidRPr="006F4DE1">
        <w:rPr>
          <w:szCs w:val="24"/>
          <w:b w:val="0"/>
          <w:i w:val="0"/>
          <w:sz w:val="24"/>
          <w:spacing w:val="0"/>
          <w:w w:val="100"/>
          <w:rFonts/>
          <w:caps w:val="0"/>
        </w:rPr>
        <w:t> </w:t>
      </w:r>
      <w:r w:rsidRPr="006F4DE1">
        <w:rPr>
          <w:szCs w:val="24"/>
          <w:b w:val="0"/>
          <w:i w:val="0"/>
          <w:sz w:val="24"/>
          <w:spacing w:val="0"/>
          <w:w w:val="100"/>
          <w:rFonts/>
          <w:caps w:val="0"/>
        </w:rPr>
        <w:t>trachytes</w:t>
      </w:r>
      <w:r w:rsidRPr="006F4DE1">
        <w:rPr>
          <w:szCs w:val="24"/>
          <w:b w:val="0"/>
          <w:i w:val="0"/>
          <w:sz w:val="24"/>
          <w:spacing w:val="0"/>
          <w:w w:val="100"/>
          <w:rFonts/>
          <w:caps w:val="0"/>
        </w:rPr>
        <w:t> </w:t>
      </w:r>
      <w:r w:rsidRPr="006F4DE1">
        <w:rPr>
          <w:szCs w:val="24"/>
          <w:b w:val="0"/>
          <w:i w:val="0"/>
          <w:sz w:val="24"/>
          <w:spacing w:val="0"/>
          <w:w w:val="100"/>
          <w:rFonts/>
          <w:caps w:val="0"/>
        </w:rPr>
        <w:t>with</w:t>
      </w:r>
      <w:r w:rsidRPr="006F4DE1">
        <w:rPr>
          <w:szCs w:val="24"/>
          <w:b w:val="0"/>
          <w:i w:val="0"/>
          <w:sz w:val="24"/>
          <w:spacing w:val="0"/>
          <w:w w:val="100"/>
          <w:rFonts/>
          <w:caps w:val="0"/>
        </w:rPr>
        <w:t> </w:t>
      </w:r>
      <w:r w:rsidRPr="006F4DE1">
        <w:rPr>
          <w:szCs w:val="24"/>
          <w:b w:val="0"/>
          <w:i w:val="0"/>
          <w:sz w:val="24"/>
          <w:spacing w:val="0"/>
          <w:w w:val="100"/>
          <w:rFonts/>
          <w:caps w:val="0"/>
        </w:rPr>
        <w:t>minor</w:t>
      </w:r>
      <w:r w:rsidRPr="006F4DE1">
        <w:rPr>
          <w:szCs w:val="24"/>
          <w:b w:val="0"/>
          <w:i w:val="0"/>
          <w:sz w:val="24"/>
          <w:spacing w:val="0"/>
          <w:w w:val="100"/>
          <w:rFonts/>
          <w:caps w:val="0"/>
        </w:rPr>
        <w:t> </w:t>
      </w:r>
      <w:r w:rsidRPr="006F4DE1">
        <w:rPr>
          <w:szCs w:val="24"/>
          <w:b w:val="0"/>
          <w:i w:val="0"/>
          <w:sz w:val="24"/>
          <w:spacing w:val="0"/>
          <w:w w:val="100"/>
          <w:rFonts/>
          <w:caps w:val="0"/>
        </w:rPr>
        <w:t>gabbros</w:t>
      </w:r>
      <w:r w:rsidRPr="006F4DE1">
        <w:rPr>
          <w:szCs w:val="24"/>
          <w:b w:val="0"/>
          <w:i w:val="0"/>
          <w:sz w:val="24"/>
          <w:spacing w:val="0"/>
          <w:w w:val="100"/>
          <w:rFonts/>
          <w:caps w:val="0"/>
        </w:rPr>
        <w:t> </w:t>
      </w:r>
      <w:r w:rsidRPr="006F4DE1">
        <w:rPr>
          <w:szCs w:val="24"/>
          <w:b w:val="0"/>
          <w:i w:val="0"/>
          <w:sz w:val="24"/>
          <w:spacing w:val="0"/>
          <w:w w:val="100"/>
          <w:rFonts/>
          <w:caps w:val="0"/>
        </w:rPr>
        <w:t>and</w:t>
      </w:r>
      <w:r w:rsidRPr="006F4DE1">
        <w:rPr>
          <w:szCs w:val="24"/>
          <w:b w:val="0"/>
          <w:i w:val="0"/>
          <w:sz w:val="24"/>
          <w:spacing w:val="0"/>
          <w:w w:val="100"/>
          <w:rFonts/>
          <w:caps w:val="0"/>
        </w:rPr>
        <w:t> </w:t>
      </w:r>
      <w:r w:rsidRPr="006F4DE1">
        <w:rPr>
          <w:szCs w:val="24"/>
          <w:b w:val="0"/>
          <w:i w:val="0"/>
          <w:sz w:val="24"/>
          <w:spacing w:val="0"/>
          <w:w w:val="100"/>
          <w:rFonts/>
          <w:caps w:val="0"/>
        </w:rPr>
        <w:t>dolerites.</w:t>
      </w:r>
      <w:r w:rsidRPr="006F4DE1">
        <w:rPr>
          <w:szCs w:val="24"/>
          <w:b w:val="0"/>
          <w:i w:val="0"/>
          <w:sz w:val="24"/>
          <w:spacing w:val="0"/>
          <w:w w:val="100"/>
          <w:rFonts/>
          <w:caps w:val="0"/>
        </w:rPr>
        <w:t> </w:t>
      </w:r>
      <w:r w:rsidRPr="006F4DE1">
        <w:rPr>
          <w:szCs w:val="24"/>
          <w:b w:val="0"/>
          <w:i w:val="0"/>
          <w:sz w:val="24"/>
          <w:spacing w:val="0"/>
          <w:w w:val="100"/>
          <w:rFonts/>
          <w:caps w:val="0"/>
        </w:rPr>
        <w:t>Rhyolites,</w:t>
      </w:r>
      <w:r w:rsidRPr="006F4DE1">
        <w:rPr>
          <w:szCs w:val="24"/>
          <w:b w:val="0"/>
          <w:i w:val="0"/>
          <w:sz w:val="24"/>
          <w:spacing w:val="0"/>
          <w:w w:val="100"/>
          <w:rFonts/>
          <w:caps w:val="0"/>
        </w:rPr>
        <w:t> </w:t>
      </w:r>
      <w:r w:rsidRPr="006F4DE1">
        <w:rPr>
          <w:szCs w:val="24"/>
          <w:b w:val="0"/>
          <w:i w:val="0"/>
          <w:sz w:val="24"/>
          <w:spacing w:val="0"/>
          <w:w w:val="100"/>
          <w:rFonts/>
          <w:caps w:val="0"/>
        </w:rPr>
        <w:t>tufts,</w:t>
      </w:r>
      <w:r w:rsidRPr="006F4DE1">
        <w:rPr>
          <w:szCs w:val="24"/>
          <w:b w:val="0"/>
          <w:i w:val="0"/>
          <w:sz w:val="24"/>
          <w:spacing w:val="0"/>
          <w:w w:val="100"/>
          <w:rFonts/>
          <w:caps w:val="0"/>
        </w:rPr>
        <w:t> </w:t>
      </w:r>
      <w:r w:rsidRPr="006F4DE1">
        <w:rPr>
          <w:szCs w:val="24"/>
          <w:b w:val="0"/>
          <w:i w:val="0"/>
          <w:sz w:val="24"/>
          <w:spacing w:val="0"/>
          <w:w w:val="100"/>
          <w:rFonts/>
          <w:caps w:val="0"/>
        </w:rPr>
        <w:t>and</w:t>
      </w:r>
      <w:r w:rsidRPr="006F4DE1">
        <w:rPr>
          <w:szCs w:val="24"/>
          <w:b w:val="0"/>
          <w:i w:val="0"/>
          <w:sz w:val="24"/>
          <w:spacing w:val="0"/>
          <w:w w:val="100"/>
          <w:rFonts/>
          <w:caps w:val="0"/>
        </w:rPr>
        <w:t> </w:t>
      </w:r>
      <w:r w:rsidRPr="006F4DE1">
        <w:rPr>
          <w:szCs w:val="24"/>
          <w:b w:val="0"/>
          <w:i w:val="0"/>
          <w:sz w:val="24"/>
          <w:spacing w:val="0"/>
          <w:w w:val="100"/>
          <w:rFonts/>
          <w:caps w:val="0"/>
        </w:rPr>
        <w:t>ignimbrites</w:t>
      </w:r>
      <w:r w:rsidRPr="006F4DE1">
        <w:rPr>
          <w:szCs w:val="24"/>
          <w:b w:val="0"/>
          <w:i w:val="0"/>
          <w:sz w:val="24"/>
          <w:spacing w:val="0"/>
          <w:w w:val="100"/>
          <w:rFonts/>
          <w:caps w:val="0"/>
        </w:rPr>
        <w:t> </w:t>
      </w:r>
      <w:r w:rsidRPr="006F4DE1">
        <w:rPr>
          <w:szCs w:val="24"/>
          <w:b w:val="0"/>
          <w:i w:val="0"/>
          <w:sz w:val="24"/>
          <w:spacing w:val="0"/>
          <w:w w:val="100"/>
          <w:rFonts/>
          <w:caps w:val="0"/>
        </w:rPr>
        <w:t>are</w:t>
      </w:r>
      <w:r w:rsidRPr="006F4DE1">
        <w:rPr>
          <w:szCs w:val="24"/>
          <w:b w:val="0"/>
          <w:i w:val="0"/>
          <w:sz w:val="24"/>
          <w:spacing w:val="0"/>
          <w:w w:val="100"/>
          <w:rFonts/>
          <w:caps w:val="0"/>
        </w:rPr>
        <w:t> </w:t>
      </w:r>
      <w:r w:rsidRPr="006F4DE1">
        <w:rPr>
          <w:szCs w:val="24"/>
          <w:b w:val="0"/>
          <w:i w:val="0"/>
          <w:sz w:val="24"/>
          <w:spacing w:val="0"/>
          <w:w w:val="100"/>
          <w:rFonts/>
          <w:caps w:val="0"/>
        </w:rPr>
        <w:t>rarely</w:t>
      </w:r>
      <w:r w:rsidRPr="006F4DE1">
        <w:rPr>
          <w:szCs w:val="24"/>
          <w:b w:val="0"/>
          <w:i w:val="0"/>
          <w:sz w:val="24"/>
          <w:spacing w:val="0"/>
          <w:w w:val="100"/>
          <w:rFonts/>
          <w:caps w:val="0"/>
        </w:rPr>
        <w:t> </w:t>
      </w:r>
      <w:r w:rsidRPr="006F4DE1">
        <w:rPr>
          <w:szCs w:val="24"/>
          <w:b w:val="0"/>
          <w:i w:val="0"/>
          <w:sz w:val="24"/>
          <w:spacing w:val="0"/>
          <w:w w:val="100"/>
          <w:rFonts/>
          <w:caps w:val="0"/>
        </w:rPr>
        <w:t>preserved.</w:t>
      </w:r>
      <w:r w:rsidRPr="006F4DE1">
        <w:rPr>
          <w:szCs w:val="24"/>
          <w:b w:val="0"/>
          <w:i w:val="0"/>
          <w:sz w:val="24"/>
          <w:spacing w:val="0"/>
          <w:w w:val="100"/>
          <w:rFonts/>
          <w:caps w:val="0"/>
        </w:rPr>
        <w:t> </w:t>
      </w:r>
      <w:r w:rsidRPr="006F4DE1">
        <w:rPr>
          <w:szCs w:val="24"/>
          <w:b w:val="0"/>
          <w:i w:val="0"/>
          <w:sz w:val="24"/>
          <w:spacing w:val="0"/>
          <w:w w:val="100"/>
          <w:rFonts/>
          <w:caps w:val="0"/>
        </w:rPr>
        <w:t>(Obaje,</w:t>
      </w:r>
      <w:r w:rsidRPr="006F4DE1">
        <w:rPr>
          <w:szCs w:val="24"/>
          <w:b w:val="0"/>
          <w:i w:val="0"/>
          <w:sz w:val="24"/>
          <w:spacing w:val="0"/>
          <w:w w:val="100"/>
          <w:rFonts/>
          <w:caps w:val="0"/>
        </w:rPr>
        <w:t> </w:t>
      </w:r>
      <w:r w:rsidRPr="006F4DE1">
        <w:rPr>
          <w:szCs w:val="24"/>
          <w:b w:val="0"/>
          <w:i w:val="0"/>
          <w:sz w:val="24"/>
          <w:spacing w:val="0"/>
          <w:w w:val="100"/>
          <w:rFonts/>
          <w:caps w:val="0"/>
        </w:rPr>
        <w:t>2009)</w:t>
      </w:r>
    </w:p>
    <w:p w14:paraId="209318E8" w14:textId="3C299287" w:rsidR="001A00D3" w:rsidRPr="00AC3F2C" w:rsidRDefault="00E07BB5" w:rsidP="006F4DE1">
      <w:pPr>
        <w:jc w:val="both"/>
        <w:spacing w:before="0" w:beforeAutospacing="0" w:after="0" w:afterAutospacing="0" w:lineRule="auto" w:line="360"/>
        <w:rPr>
          <w:szCs w:val="24"/>
          <w:bCs/>
          <w:b w:val="1"/>
          <w:i w:val="0"/>
          <w:sz w:val="24"/>
          <w:spacing w:val="0"/>
          <w:w w:val="100"/>
          <w:rFonts/>
          <w:caps w:val="0"/>
        </w:rPr>
        <w:snapToGrid w:val="0"/>
        <w:textAlignment w:val="baseline"/>
      </w:pPr>
      <w:r>
        <w:rPr>
          <w:szCs w:val="24"/>
          <w:bCs/>
          <w:b w:val="1"/>
          <w:i w:val="0"/>
          <w:sz w:val="24"/>
          <w:spacing w:val="0"/>
          <w:w w:val="100"/>
          <w:rFonts/>
          <w:caps w:val="0"/>
        </w:rPr>
        <w:t>2.1.3</w:t>
      </w:r>
      <w:r w:rsidR="001A00D3" w:rsidRPr="00AC3F2C">
        <w:rPr>
          <w:szCs w:val="24"/>
          <w:bCs/>
          <w:b w:val="1"/>
          <w:i w:val="0"/>
          <w:sz w:val="24"/>
          <w:spacing w:val="0"/>
          <w:w w:val="100"/>
          <w:rFonts/>
          <w:caps w:val="0"/>
        </w:rPr>
        <w:t> </w:t>
      </w:r>
      <w:r w:rsidR="000B0490" w:rsidRPr="00AC3F2C">
        <w:rPr>
          <w:szCs w:val="24"/>
          <w:bCs/>
          <w:b w:val="1"/>
          <w:i w:val="0"/>
          <w:sz w:val="24"/>
          <w:spacing w:val="0"/>
          <w:w w:val="100"/>
          <w:rFonts/>
          <w:caps w:val="0"/>
        </w:rPr>
        <w:t>Geology</w:t>
      </w:r>
      <w:r w:rsidR="000B0490" w:rsidRPr="00AC3F2C">
        <w:rPr>
          <w:szCs w:val="24"/>
          <w:bCs/>
          <w:b w:val="1"/>
          <w:i w:val="0"/>
          <w:sz w:val="24"/>
          <w:spacing w:val="0"/>
          <w:w w:val="100"/>
          <w:rFonts/>
          <w:caps w:val="0"/>
        </w:rPr>
        <w:t> </w:t>
      </w:r>
      <w:r w:rsidR="000B0490" w:rsidRPr="00AC3F2C">
        <w:rPr>
          <w:szCs w:val="24"/>
          <w:bCs/>
          <w:b w:val="1"/>
          <w:i w:val="0"/>
          <w:sz w:val="24"/>
          <w:spacing w:val="0"/>
          <w:w w:val="100"/>
          <w:rFonts/>
          <w:caps w:val="0"/>
        </w:rPr>
        <w:t>Of</w:t>
      </w:r>
      <w:r w:rsidR="000B0490" w:rsidRPr="00AC3F2C">
        <w:rPr>
          <w:szCs w:val="24"/>
          <w:bCs/>
          <w:b w:val="1"/>
          <w:i w:val="0"/>
          <w:sz w:val="24"/>
          <w:spacing w:val="0"/>
          <w:w w:val="100"/>
          <w:rFonts/>
          <w:caps w:val="0"/>
        </w:rPr>
        <w:t> </w:t>
      </w:r>
      <w:r w:rsidR="000B0490" w:rsidRPr="00AC3F2C">
        <w:rPr>
          <w:szCs w:val="24"/>
          <w:bCs/>
          <w:b w:val="1"/>
          <w:i w:val="0"/>
          <w:sz w:val="24"/>
          <w:spacing w:val="0"/>
          <w:w w:val="100"/>
          <w:rFonts/>
          <w:caps w:val="0"/>
        </w:rPr>
        <w:t>The</w:t>
      </w:r>
      <w:r w:rsidR="000B0490" w:rsidRPr="00AC3F2C">
        <w:rPr>
          <w:szCs w:val="24"/>
          <w:bCs/>
          <w:b w:val="1"/>
          <w:i w:val="0"/>
          <w:sz w:val="24"/>
          <w:spacing w:val="0"/>
          <w:w w:val="100"/>
          <w:rFonts/>
          <w:caps w:val="0"/>
        </w:rPr>
        <w:t> </w:t>
      </w:r>
      <w:r w:rsidR="000B0490" w:rsidRPr="00AC3F2C">
        <w:rPr>
          <w:szCs w:val="24"/>
          <w:bCs/>
          <w:b w:val="1"/>
          <w:i w:val="0"/>
          <w:sz w:val="24"/>
          <w:spacing w:val="0"/>
          <w:w w:val="100"/>
          <w:rFonts/>
          <w:caps w:val="0"/>
        </w:rPr>
        <w:t>Study</w:t>
      </w:r>
      <w:r w:rsidR="000B0490" w:rsidRPr="00AC3F2C">
        <w:rPr>
          <w:szCs w:val="24"/>
          <w:bCs/>
          <w:b w:val="1"/>
          <w:i w:val="0"/>
          <w:sz w:val="24"/>
          <w:spacing w:val="0"/>
          <w:w w:val="100"/>
          <w:rFonts/>
          <w:caps w:val="0"/>
        </w:rPr>
        <w:t> </w:t>
      </w:r>
      <w:r w:rsidR="000B0490" w:rsidRPr="00AC3F2C">
        <w:rPr>
          <w:szCs w:val="24"/>
          <w:bCs/>
          <w:b w:val="1"/>
          <w:i w:val="0"/>
          <w:sz w:val="24"/>
          <w:spacing w:val="0"/>
          <w:w w:val="100"/>
          <w:rFonts/>
          <w:caps w:val="0"/>
        </w:rPr>
        <w:t>Area</w:t>
      </w:r>
    </w:p>
    <w:p w14:paraId="462F3BE5" w14:textId="77777777" w:rsidR="001A00D3" w:rsidRPr="006F4DE1" w:rsidRDefault="001A00D3" w:rsidP="006F4DE1">
      <w:pPr>
        <w:jc w:val="both"/>
        <w:spacing w:before="0" w:beforeAutospacing="0" w:after="0" w:afterAutospacing="0" w:lineRule="auto" w:line="360"/>
        <w:rPr>
          <w:szCs w:val="24"/>
          <w:b w:val="0"/>
          <w:i w:val="0"/>
          <w:sz w:val="24"/>
          <w:spacing w:val="0"/>
          <w:w w:val="100"/>
          <w:rFonts/>
          <w:caps w:val="0"/>
        </w:rPr>
        <w:snapToGrid w:val="0"/>
        <w:textAlignment w:val="baseline"/>
      </w:pPr>
      <w:r w:rsidRPr="00AC3F2C">
        <w:rPr>
          <w:szCs w:val="24"/>
          <w:b w:val="0"/>
          <w:i w:val="0"/>
          <w:sz w:val="24"/>
          <w:spacing w:val="0"/>
          <w:w w:val="100"/>
          <w:rFonts/>
          <w:caps w:val="0"/>
        </w:rPr>
        <w:t>The</w:t>
      </w:r>
      <w:r w:rsidRPr="00AC3F2C">
        <w:rPr>
          <w:szCs w:val="24"/>
          <w:b w:val="0"/>
          <w:i w:val="0"/>
          <w:sz w:val="24"/>
          <w:spacing w:val="0"/>
          <w:w w:val="100"/>
          <w:rFonts/>
          <w:caps w:val="0"/>
        </w:rPr>
        <w:t> </w:t>
      </w:r>
      <w:r w:rsidRPr="00AC3F2C">
        <w:rPr>
          <w:szCs w:val="24"/>
          <w:b w:val="0"/>
          <w:i w:val="0"/>
          <w:sz w:val="24"/>
          <w:spacing w:val="0"/>
          <w:w w:val="100"/>
          <w:rFonts/>
          <w:caps w:val="0"/>
        </w:rPr>
        <w:t>area</w:t>
      </w:r>
      <w:r w:rsidRPr="00AC3F2C">
        <w:rPr>
          <w:szCs w:val="24"/>
          <w:b w:val="0"/>
          <w:i w:val="0"/>
          <w:sz w:val="24"/>
          <w:spacing w:val="0"/>
          <w:w w:val="100"/>
          <w:rFonts/>
          <w:caps w:val="0"/>
        </w:rPr>
        <w:t> </w:t>
      </w:r>
      <w:r w:rsidRPr="00AC3F2C">
        <w:rPr>
          <w:szCs w:val="24"/>
          <w:b w:val="0"/>
          <w:i w:val="0"/>
          <w:sz w:val="24"/>
          <w:spacing w:val="0"/>
          <w:w w:val="100"/>
          <w:rFonts/>
          <w:caps w:val="0"/>
        </w:rPr>
        <w:t>covered</w:t>
      </w:r>
      <w:r w:rsidRPr="00AC3F2C">
        <w:rPr>
          <w:szCs w:val="24"/>
          <w:b w:val="0"/>
          <w:i w:val="0"/>
          <w:sz w:val="24"/>
          <w:spacing w:val="0"/>
          <w:w w:val="100"/>
          <w:rFonts/>
          <w:caps w:val="0"/>
        </w:rPr>
        <w:t> </w:t>
      </w:r>
      <w:r w:rsidRPr="00AC3F2C">
        <w:rPr>
          <w:szCs w:val="24"/>
          <w:b w:val="0"/>
          <w:i w:val="0"/>
          <w:sz w:val="24"/>
          <w:spacing w:val="0"/>
          <w:w w:val="100"/>
          <w:rFonts/>
          <w:caps w:val="0"/>
        </w:rPr>
        <w:t>by</w:t>
      </w:r>
      <w:r w:rsidRPr="00AC3F2C">
        <w:rPr>
          <w:szCs w:val="24"/>
          <w:b w:val="0"/>
          <w:i w:val="0"/>
          <w:sz w:val="24"/>
          <w:spacing w:val="0"/>
          <w:w w:val="100"/>
          <w:rFonts/>
          <w:caps w:val="0"/>
        </w:rPr>
        <w:t> </w:t>
      </w:r>
      <w:r w:rsidRPr="00AC3F2C">
        <w:rPr>
          <w:szCs w:val="24"/>
          <w:b w:val="0"/>
          <w:i w:val="0"/>
          <w:sz w:val="24"/>
          <w:spacing w:val="0"/>
          <w:w w:val="100"/>
          <w:rFonts/>
          <w:caps w:val="0"/>
        </w:rPr>
        <w:t>the</w:t>
      </w:r>
      <w:r w:rsidRPr="00AC3F2C">
        <w:rPr>
          <w:szCs w:val="24"/>
          <w:b w:val="0"/>
          <w:i w:val="0"/>
          <w:sz w:val="24"/>
          <w:spacing w:val="0"/>
          <w:w w:val="100"/>
          <w:rFonts/>
          <w:caps w:val="0"/>
        </w:rPr>
        <w:t> </w:t>
      </w:r>
      <w:r w:rsidRPr="00AC3F2C">
        <w:rPr>
          <w:szCs w:val="24"/>
          <w:b w:val="0"/>
          <w:i w:val="0"/>
          <w:sz w:val="24"/>
          <w:spacing w:val="0"/>
          <w:w w:val="100"/>
          <w:rFonts/>
          <w:caps w:val="0"/>
        </w:rPr>
        <w:t>southwestern</w:t>
      </w:r>
      <w:r w:rsidRPr="00AC3F2C">
        <w:rPr>
          <w:szCs w:val="24"/>
          <w:b w:val="0"/>
          <w:i w:val="0"/>
          <w:sz w:val="24"/>
          <w:spacing w:val="0"/>
          <w:w w:val="100"/>
          <w:rFonts/>
          <w:caps w:val="0"/>
        </w:rPr>
        <w:t> </w:t>
      </w:r>
      <w:r w:rsidRPr="00AC3F2C">
        <w:rPr>
          <w:szCs w:val="24"/>
          <w:b w:val="0"/>
          <w:i w:val="0"/>
          <w:sz w:val="24"/>
          <w:spacing w:val="0"/>
          <w:w w:val="100"/>
          <w:rFonts/>
          <w:caps w:val="0"/>
        </w:rPr>
        <w:t>Nigeria</w:t>
      </w:r>
      <w:r w:rsidRPr="00AC3F2C">
        <w:rPr>
          <w:szCs w:val="24"/>
          <w:b w:val="0"/>
          <w:i w:val="0"/>
          <w:sz w:val="24"/>
          <w:spacing w:val="0"/>
          <w:w w:val="100"/>
          <w:rFonts/>
          <w:caps w:val="0"/>
        </w:rPr>
        <w:t> </w:t>
      </w:r>
      <w:r w:rsidRPr="00AC3F2C">
        <w:rPr>
          <w:szCs w:val="24"/>
          <w:b w:val="0"/>
          <w:i w:val="0"/>
          <w:sz w:val="24"/>
          <w:spacing w:val="0"/>
          <w:w w:val="100"/>
          <w:rFonts/>
          <w:caps w:val="0"/>
        </w:rPr>
        <w:t>basement</w:t>
      </w:r>
      <w:r w:rsidRPr="00AC3F2C">
        <w:rPr>
          <w:szCs w:val="24"/>
          <w:b w:val="0"/>
          <w:i w:val="0"/>
          <w:sz w:val="24"/>
          <w:spacing w:val="0"/>
          <w:w w:val="100"/>
          <w:rFonts/>
          <w:caps w:val="0"/>
        </w:rPr>
        <w:t> </w:t>
      </w:r>
      <w:r w:rsidRPr="00AC3F2C">
        <w:rPr>
          <w:szCs w:val="24"/>
          <w:b w:val="0"/>
          <w:i w:val="0"/>
          <w:sz w:val="24"/>
          <w:spacing w:val="0"/>
          <w:w w:val="100"/>
          <w:rFonts/>
          <w:caps w:val="0"/>
        </w:rPr>
        <w:t>complex</w:t>
      </w:r>
      <w:r w:rsidRPr="00AC3F2C">
        <w:rPr>
          <w:szCs w:val="24"/>
          <w:b w:val="0"/>
          <w:i w:val="0"/>
          <w:sz w:val="24"/>
          <w:spacing w:val="0"/>
          <w:w w:val="100"/>
          <w:rFonts/>
          <w:caps w:val="0"/>
        </w:rPr>
        <w:t> </w:t>
      </w:r>
      <w:r w:rsidRPr="00AC3F2C">
        <w:rPr>
          <w:szCs w:val="24"/>
          <w:b w:val="0"/>
          <w:i w:val="0"/>
          <w:sz w:val="24"/>
          <w:spacing w:val="0"/>
          <w:w w:val="100"/>
          <w:rFonts/>
          <w:caps w:val="0"/>
        </w:rPr>
        <w:t>lies</w:t>
      </w:r>
      <w:r w:rsidRPr="00AC3F2C">
        <w:rPr>
          <w:szCs w:val="24"/>
          <w:b w:val="0"/>
          <w:i w:val="0"/>
          <w:sz w:val="24"/>
          <w:spacing w:val="0"/>
          <w:w w:val="100"/>
          <w:rFonts/>
          <w:caps w:val="0"/>
        </w:rPr>
        <w:t> </w:t>
      </w:r>
      <w:r w:rsidRPr="00AC3F2C">
        <w:rPr>
          <w:szCs w:val="24"/>
          <w:b w:val="0"/>
          <w:i w:val="0"/>
          <w:sz w:val="24"/>
          <w:spacing w:val="0"/>
          <w:w w:val="100"/>
          <w:rFonts/>
          <w:caps w:val="0"/>
        </w:rPr>
        <w:t>between</w:t>
      </w:r>
      <w:r w:rsidRPr="00AC3F2C">
        <w:rPr>
          <w:szCs w:val="24"/>
          <w:b w:val="0"/>
          <w:i w:val="0"/>
          <w:sz w:val="24"/>
          <w:spacing w:val="0"/>
          <w:w w:val="100"/>
          <w:rFonts/>
          <w:caps w:val="0"/>
        </w:rPr>
        <w:t> </w:t>
      </w:r>
      <w:r w:rsidRPr="00AC3F2C">
        <w:rPr>
          <w:szCs w:val="24"/>
          <w:b w:val="0"/>
          <w:i w:val="0"/>
          <w:sz w:val="24"/>
          <w:spacing w:val="0"/>
          <w:w w:val="100"/>
          <w:rFonts/>
          <w:caps w:val="0"/>
        </w:rPr>
        <w:t>latitudes</w:t>
      </w:r>
      <w:r w:rsidRPr="00AC3F2C">
        <w:rPr>
          <w:szCs w:val="24"/>
          <w:b w:val="0"/>
          <w:i w:val="0"/>
          <w:sz w:val="24"/>
          <w:spacing w:val="0"/>
          <w:w w:val="100"/>
          <w:rFonts/>
          <w:caps w:val="0"/>
        </w:rPr>
        <w:t> </w:t>
      </w:r>
      <w:r w:rsidRPr="00AC3F2C">
        <w:rPr>
          <w:szCs w:val="24"/>
          <w:b w:val="0"/>
          <w:i w:val="0"/>
          <w:sz w:val="24"/>
          <w:spacing w:val="0"/>
          <w:w w:val="100"/>
          <w:rFonts/>
          <w:caps w:val="0"/>
        </w:rPr>
        <w:t>7</w:t>
      </w:r>
      <w:r w:rsidRPr="00AC3F2C">
        <w:rPr>
          <w:szCs w:val="24"/>
          <w:b w:val="0"/>
          <w:i w:val="0"/>
          <w:sz w:val="24"/>
          <w:spacing w:val="0"/>
          <w:w w:val="100"/>
          <w:vertAlign w:val="superscript"/>
          <w:rFonts/>
          <w:caps w:val="0"/>
        </w:rPr>
        <w:t>o</w:t>
      </w:r>
      <w:r w:rsidRPr="00AC3F2C">
        <w:rPr>
          <w:szCs w:val="24"/>
          <w:b w:val="0"/>
          <w:i w:val="0"/>
          <w:sz w:val="24"/>
          <w:spacing w:val="0"/>
          <w:w w:val="100"/>
          <w:rFonts/>
          <w:caps w:val="0"/>
        </w:rPr>
        <w:t>N</w:t>
      </w:r>
      <w:r w:rsidRPr="00AC3F2C">
        <w:rPr>
          <w:szCs w:val="24"/>
          <w:b w:val="0"/>
          <w:i w:val="0"/>
          <w:sz w:val="24"/>
          <w:spacing w:val="0"/>
          <w:w w:val="100"/>
          <w:rFonts/>
          <w:caps w:val="0"/>
        </w:rPr>
        <w:t> </w:t>
      </w:r>
      <w:r w:rsidRPr="00AC3F2C">
        <w:rPr>
          <w:szCs w:val="24"/>
          <w:b w:val="0"/>
          <w:i w:val="0"/>
          <w:sz w:val="24"/>
          <w:spacing w:val="0"/>
          <w:w w:val="100"/>
          <w:rFonts/>
          <w:caps w:val="0"/>
        </w:rPr>
        <w:t>and</w:t>
      </w:r>
      <w:r w:rsidRPr="00AC3F2C">
        <w:rPr>
          <w:szCs w:val="24"/>
          <w:b w:val="0"/>
          <w:i w:val="0"/>
          <w:sz w:val="24"/>
          <w:spacing w:val="0"/>
          <w:w w:val="100"/>
          <w:rFonts/>
          <w:caps w:val="0"/>
        </w:rPr>
        <w:t> </w:t>
      </w:r>
      <w:r w:rsidRPr="00AC3F2C">
        <w:rPr>
          <w:szCs w:val="24"/>
          <w:b w:val="0"/>
          <w:i w:val="0"/>
          <w:sz w:val="24"/>
          <w:spacing w:val="0"/>
          <w:w w:val="100"/>
          <w:rFonts/>
          <w:caps w:val="0"/>
        </w:rPr>
        <w:t>10</w:t>
      </w:r>
      <w:r w:rsidRPr="00AC3F2C">
        <w:rPr>
          <w:szCs w:val="24"/>
          <w:b w:val="0"/>
          <w:i w:val="0"/>
          <w:sz w:val="24"/>
          <w:spacing w:val="0"/>
          <w:w w:val="100"/>
          <w:vertAlign w:val="superscript"/>
          <w:rFonts/>
          <w:caps w:val="0"/>
        </w:rPr>
        <w:t>o</w:t>
      </w:r>
      <w:r w:rsidRPr="00AC3F2C">
        <w:rPr>
          <w:szCs w:val="24"/>
          <w:b w:val="0"/>
          <w:i w:val="0"/>
          <w:sz w:val="24"/>
          <w:spacing w:val="0"/>
          <w:w w:val="100"/>
          <w:rFonts/>
          <w:caps w:val="0"/>
        </w:rPr>
        <w:t>N</w:t>
      </w:r>
      <w:r w:rsidRPr="00AC3F2C">
        <w:rPr>
          <w:szCs w:val="24"/>
          <w:b w:val="0"/>
          <w:i w:val="0"/>
          <w:sz w:val="24"/>
          <w:spacing w:val="0"/>
          <w:w w:val="100"/>
          <w:rFonts/>
          <w:caps w:val="0"/>
        </w:rPr>
        <w:t> </w:t>
      </w:r>
      <w:r w:rsidRPr="00AC3F2C">
        <w:rPr>
          <w:szCs w:val="24"/>
          <w:b w:val="0"/>
          <w:i w:val="0"/>
          <w:sz w:val="24"/>
          <w:spacing w:val="0"/>
          <w:w w:val="100"/>
          <w:rFonts/>
          <w:caps w:val="0"/>
        </w:rPr>
        <w:t>and</w:t>
      </w:r>
      <w:r w:rsidRPr="00AC3F2C">
        <w:rPr>
          <w:szCs w:val="24"/>
          <w:b w:val="0"/>
          <w:i w:val="0"/>
          <w:sz w:val="24"/>
          <w:spacing w:val="0"/>
          <w:w w:val="100"/>
          <w:rFonts/>
          <w:caps w:val="0"/>
        </w:rPr>
        <w:t> </w:t>
      </w:r>
      <w:r w:rsidRPr="00AC3F2C">
        <w:rPr>
          <w:szCs w:val="24"/>
          <w:b w:val="0"/>
          <w:i w:val="0"/>
          <w:sz w:val="24"/>
          <w:spacing w:val="0"/>
          <w:w w:val="100"/>
          <w:rFonts/>
          <w:caps w:val="0"/>
        </w:rPr>
        <w:t>longtitudes</w:t>
      </w:r>
      <w:r w:rsidRPr="00AC3F2C">
        <w:rPr>
          <w:szCs w:val="24"/>
          <w:b w:val="0"/>
          <w:i w:val="0"/>
          <w:sz w:val="24"/>
          <w:spacing w:val="0"/>
          <w:w w:val="100"/>
          <w:rFonts/>
          <w:caps w:val="0"/>
        </w:rPr>
        <w:t> </w:t>
      </w:r>
      <w:r w:rsidRPr="00AC3F2C">
        <w:rPr>
          <w:szCs w:val="24"/>
          <w:b w:val="0"/>
          <w:i w:val="0"/>
          <w:sz w:val="24"/>
          <w:spacing w:val="0"/>
          <w:w w:val="100"/>
          <w:rFonts/>
          <w:caps w:val="0"/>
        </w:rPr>
        <w:t>3</w:t>
      </w:r>
      <w:r w:rsidRPr="00AC3F2C">
        <w:rPr>
          <w:szCs w:val="24"/>
          <w:b w:val="0"/>
          <w:i w:val="0"/>
          <w:sz w:val="24"/>
          <w:spacing w:val="0"/>
          <w:w w:val="100"/>
          <w:vertAlign w:val="superscript"/>
          <w:rFonts/>
          <w:caps w:val="0"/>
        </w:rPr>
        <w:t>o</w:t>
      </w:r>
      <w:r w:rsidRPr="00AC3F2C">
        <w:rPr>
          <w:szCs w:val="24"/>
          <w:b w:val="0"/>
          <w:i w:val="0"/>
          <w:sz w:val="24"/>
          <w:spacing w:val="0"/>
          <w:w w:val="100"/>
          <w:rFonts/>
          <w:caps w:val="0"/>
        </w:rPr>
        <w:t>E</w:t>
      </w:r>
      <w:r w:rsidRPr="00AC3F2C">
        <w:rPr>
          <w:szCs w:val="24"/>
          <w:b w:val="0"/>
          <w:i w:val="0"/>
          <w:sz w:val="24"/>
          <w:spacing w:val="0"/>
          <w:w w:val="100"/>
          <w:rFonts/>
          <w:caps w:val="0"/>
        </w:rPr>
        <w:t> </w:t>
      </w:r>
      <w:r w:rsidRPr="00AC3F2C">
        <w:rPr>
          <w:szCs w:val="24"/>
          <w:b w:val="0"/>
          <w:i w:val="0"/>
          <w:sz w:val="24"/>
          <w:spacing w:val="0"/>
          <w:w w:val="100"/>
          <w:rFonts/>
          <w:caps w:val="0"/>
        </w:rPr>
        <w:t>and</w:t>
      </w:r>
      <w:r w:rsidRPr="00AC3F2C">
        <w:rPr>
          <w:szCs w:val="24"/>
          <w:b w:val="0"/>
          <w:i w:val="0"/>
          <w:sz w:val="24"/>
          <w:spacing w:val="0"/>
          <w:w w:val="100"/>
          <w:rFonts/>
          <w:caps w:val="0"/>
        </w:rPr>
        <w:t> </w:t>
      </w:r>
      <w:r w:rsidRPr="00AC3F2C">
        <w:rPr>
          <w:szCs w:val="24"/>
          <w:b w:val="0"/>
          <w:i w:val="0"/>
          <w:sz w:val="24"/>
          <w:spacing w:val="0"/>
          <w:w w:val="100"/>
          <w:rFonts/>
          <w:caps w:val="0"/>
        </w:rPr>
        <w:t>6</w:t>
      </w:r>
      <w:r w:rsidRPr="00AC3F2C">
        <w:rPr>
          <w:szCs w:val="24"/>
          <w:b w:val="0"/>
          <w:i w:val="0"/>
          <w:sz w:val="24"/>
          <w:spacing w:val="0"/>
          <w:w w:val="100"/>
          <w:vertAlign w:val="superscript"/>
          <w:rFonts/>
          <w:caps w:val="0"/>
        </w:rPr>
        <w:t>o</w:t>
      </w:r>
      <w:r w:rsidRPr="00AC3F2C">
        <w:rPr>
          <w:szCs w:val="24"/>
          <w:b w:val="0"/>
          <w:i w:val="0"/>
          <w:sz w:val="24"/>
          <w:spacing w:val="0"/>
          <w:w w:val="100"/>
          <w:rFonts/>
          <w:caps w:val="0"/>
        </w:rPr>
        <w:t>E</w:t>
      </w:r>
      <w:r w:rsidRPr="00AC3F2C">
        <w:rPr>
          <w:szCs w:val="24"/>
          <w:b w:val="0"/>
          <w:i w:val="0"/>
          <w:sz w:val="24"/>
          <w:spacing w:val="0"/>
          <w:w w:val="100"/>
          <w:rFonts/>
          <w:caps w:val="0"/>
        </w:rPr>
        <w:t> </w:t>
      </w:r>
      <w:r w:rsidRPr="00AC3F2C">
        <w:rPr>
          <w:szCs w:val="24"/>
          <w:b w:val="0"/>
          <w:i w:val="0"/>
          <w:sz w:val="24"/>
          <w:spacing w:val="0"/>
          <w:w w:val="100"/>
          <w:rFonts/>
          <w:caps w:val="0"/>
        </w:rPr>
        <w:t>right</w:t>
      </w:r>
      <w:r w:rsidRPr="00AC3F2C">
        <w:rPr>
          <w:szCs w:val="24"/>
          <w:b w:val="0"/>
          <w:i w:val="0"/>
          <w:sz w:val="24"/>
          <w:spacing w:val="0"/>
          <w:w w:val="100"/>
          <w:rFonts/>
          <w:caps w:val="0"/>
        </w:rPr>
        <w:t> </w:t>
      </w:r>
      <w:r w:rsidRPr="00AC3F2C">
        <w:rPr>
          <w:szCs w:val="24"/>
          <w:b w:val="0"/>
          <w:i w:val="0"/>
          <w:sz w:val="24"/>
          <w:spacing w:val="0"/>
          <w:w w:val="100"/>
          <w:rFonts/>
          <w:caps w:val="0"/>
        </w:rPr>
        <w:t>in</w:t>
      </w:r>
      <w:r w:rsidRPr="00AC3F2C">
        <w:rPr>
          <w:szCs w:val="24"/>
          <w:b w:val="0"/>
          <w:i w:val="0"/>
          <w:sz w:val="24"/>
          <w:spacing w:val="0"/>
          <w:w w:val="100"/>
          <w:rFonts/>
          <w:caps w:val="0"/>
        </w:rPr>
        <w:t> </w:t>
      </w:r>
      <w:r w:rsidRPr="00AC3F2C">
        <w:rPr>
          <w:szCs w:val="24"/>
          <w:b w:val="0"/>
          <w:i w:val="0"/>
          <w:sz w:val="24"/>
          <w:spacing w:val="0"/>
          <w:w w:val="100"/>
          <w:rFonts/>
          <w:caps w:val="0"/>
        </w:rPr>
        <w:t>the</w:t>
      </w:r>
      <w:r w:rsidRPr="00AC3F2C">
        <w:rPr>
          <w:szCs w:val="24"/>
          <w:b w:val="0"/>
          <w:i w:val="0"/>
          <w:sz w:val="24"/>
          <w:spacing w:val="0"/>
          <w:w w:val="100"/>
          <w:rFonts/>
          <w:caps w:val="0"/>
        </w:rPr>
        <w:t> </w:t>
      </w:r>
      <w:r w:rsidRPr="00AC3F2C">
        <w:rPr>
          <w:szCs w:val="24"/>
          <w:b w:val="0"/>
          <w:i w:val="0"/>
          <w:sz w:val="24"/>
          <w:spacing w:val="0"/>
          <w:w w:val="100"/>
          <w:rFonts/>
          <w:caps w:val="0"/>
        </w:rPr>
        <w:t>equatorial</w:t>
      </w:r>
      <w:r w:rsidRPr="00AC3F2C">
        <w:rPr>
          <w:szCs w:val="24"/>
          <w:b w:val="0"/>
          <w:i w:val="0"/>
          <w:sz w:val="24"/>
          <w:spacing w:val="0"/>
          <w:w w:val="100"/>
          <w:rFonts/>
          <w:caps w:val="0"/>
        </w:rPr>
        <w:t> </w:t>
      </w:r>
      <w:r w:rsidRPr="00AC3F2C">
        <w:rPr>
          <w:szCs w:val="24"/>
          <w:b w:val="0"/>
          <w:i w:val="0"/>
          <w:sz w:val="24"/>
          <w:spacing w:val="0"/>
          <w:w w:val="100"/>
          <w:rFonts/>
          <w:caps w:val="0"/>
        </w:rPr>
        <w:t>rain</w:t>
      </w:r>
      <w:r w:rsidRPr="00AC3F2C">
        <w:rPr>
          <w:szCs w:val="24"/>
          <w:b w:val="0"/>
          <w:i w:val="0"/>
          <w:sz w:val="24"/>
          <w:spacing w:val="0"/>
          <w:w w:val="100"/>
          <w:rFonts/>
          <w:caps w:val="0"/>
        </w:rPr>
        <w:t> </w:t>
      </w:r>
      <w:r w:rsidRPr="00AC3F2C">
        <w:rPr>
          <w:szCs w:val="24"/>
          <w:b w:val="0"/>
          <w:i w:val="0"/>
          <w:sz w:val="24"/>
          <w:spacing w:val="0"/>
          <w:w w:val="100"/>
          <w:rFonts/>
          <w:caps w:val="0"/>
        </w:rPr>
        <w:t>for</w:t>
      </w:r>
      <w:r w:rsidR="00AC10EF" w:rsidRPr="00AC3F2C">
        <w:rPr>
          <w:szCs w:val="24"/>
          <w:b w:val="0"/>
          <w:i w:val="0"/>
          <w:sz w:val="24"/>
          <w:spacing w:val="0"/>
          <w:w w:val="100"/>
          <w:rFonts/>
          <w:caps w:val="0"/>
        </w:rPr>
        <w:t>est</w:t>
      </w:r>
      <w:r w:rsidR="00AC10EF" w:rsidRPr="00AC3F2C">
        <w:rPr>
          <w:szCs w:val="24"/>
          <w:b w:val="0"/>
          <w:i w:val="0"/>
          <w:sz w:val="24"/>
          <w:spacing w:val="0"/>
          <w:w w:val="100"/>
          <w:rFonts/>
          <w:caps w:val="0"/>
        </w:rPr>
        <w:t> </w:t>
      </w:r>
      <w:r w:rsidR="00AC10EF" w:rsidRPr="00AC3F2C">
        <w:rPr>
          <w:szCs w:val="24"/>
          <w:b w:val="0"/>
          <w:i w:val="0"/>
          <w:sz w:val="24"/>
          <w:spacing w:val="0"/>
          <w:w w:val="100"/>
          <w:rFonts/>
          <w:caps w:val="0"/>
        </w:rPr>
        <w:t>region</w:t>
      </w:r>
      <w:r w:rsidR="00AC10EF" w:rsidRPr="00AC3F2C">
        <w:rPr>
          <w:szCs w:val="24"/>
          <w:b w:val="0"/>
          <w:i w:val="0"/>
          <w:sz w:val="24"/>
          <w:spacing w:val="0"/>
          <w:w w:val="100"/>
          <w:rFonts/>
          <w:caps w:val="0"/>
        </w:rPr>
        <w:t> </w:t>
      </w:r>
      <w:r w:rsidR="00AC10EF" w:rsidRPr="00AC3F2C">
        <w:rPr>
          <w:szCs w:val="24"/>
          <w:b w:val="0"/>
          <w:i w:val="0"/>
          <w:sz w:val="24"/>
          <w:spacing w:val="0"/>
          <w:w w:val="100"/>
          <w:rFonts/>
          <w:caps w:val="0"/>
        </w:rPr>
        <w:t>of</w:t>
      </w:r>
      <w:r w:rsidR="00AC10EF" w:rsidRPr="00AC3F2C">
        <w:rPr>
          <w:szCs w:val="24"/>
          <w:b w:val="0"/>
          <w:i w:val="0"/>
          <w:sz w:val="24"/>
          <w:spacing w:val="0"/>
          <w:w w:val="100"/>
          <w:rFonts/>
          <w:caps w:val="0"/>
        </w:rPr>
        <w:t> </w:t>
      </w:r>
      <w:r w:rsidR="00AC10EF" w:rsidRPr="00AC3F2C">
        <w:rPr>
          <w:szCs w:val="24"/>
          <w:b w:val="0"/>
          <w:i w:val="0"/>
          <w:sz w:val="24"/>
          <w:spacing w:val="0"/>
          <w:w w:val="100"/>
          <w:rFonts/>
          <w:caps w:val="0"/>
        </w:rPr>
        <w:t>Africa</w:t>
      </w:r>
      <w:r w:rsidR="00AC10EF" w:rsidRPr="00AC3F2C">
        <w:rPr>
          <w:szCs w:val="24"/>
          <w:b w:val="0"/>
          <w:i w:val="0"/>
          <w:sz w:val="24"/>
          <w:spacing w:val="0"/>
          <w:w w:val="100"/>
          <w:rFonts/>
          <w:caps w:val="0"/>
        </w:rPr>
        <w:t> </w:t>
      </w:r>
      <w:r w:rsidR="00AC10EF" w:rsidRPr="00AC3F2C">
        <w:rPr>
          <w:szCs w:val="24"/>
          <w:b w:val="0"/>
          <w:i w:val="0"/>
          <w:sz w:val="24"/>
          <w:spacing w:val="0"/>
          <w:w w:val="100"/>
          <w:rFonts/>
          <w:caps w:val="0"/>
        </w:rPr>
        <w:t>(Figure</w:t>
      </w:r>
      <w:r w:rsidR="00AC10EF" w:rsidRPr="00AC3F2C">
        <w:rPr>
          <w:szCs w:val="24"/>
          <w:b w:val="0"/>
          <w:i w:val="0"/>
          <w:sz w:val="24"/>
          <w:spacing w:val="0"/>
          <w:w w:val="100"/>
          <w:rFonts/>
          <w:caps w:val="0"/>
        </w:rPr>
        <w:t> </w:t>
      </w:r>
      <w:r w:rsidR="00AC10EF" w:rsidRPr="00AC3F2C">
        <w:rPr>
          <w:szCs w:val="24"/>
          <w:b w:val="0"/>
          <w:i w:val="0"/>
          <w:sz w:val="24"/>
          <w:spacing w:val="0"/>
          <w:w w:val="100"/>
          <w:rFonts/>
          <w:caps w:val="0"/>
        </w:rPr>
        <w:t>2.2</w:t>
      </w:r>
      <w:r w:rsidRPr="00AC3F2C">
        <w:rPr>
          <w:szCs w:val="24"/>
          <w:b w:val="0"/>
          <w:i w:val="0"/>
          <w:sz w:val="24"/>
          <w:spacing w:val="0"/>
          <w:w w:val="100"/>
          <w:rFonts/>
          <w:caps w:val="0"/>
        </w:rPr>
        <w:t>).</w:t>
      </w:r>
      <w:r w:rsidRPr="00AC3F2C">
        <w:rPr>
          <w:szCs w:val="24"/>
          <w:b w:val="0"/>
          <w:i w:val="0"/>
          <w:sz w:val="24"/>
          <w:spacing w:val="0"/>
          <w:w w:val="100"/>
          <w:rFonts/>
          <w:caps w:val="0"/>
        </w:rPr>
        <w:t> </w:t>
      </w:r>
      <w:r w:rsidRPr="00AC3F2C">
        <w:rPr>
          <w:szCs w:val="24"/>
          <w:b w:val="0"/>
          <w:i w:val="0"/>
          <w:sz w:val="24"/>
          <w:spacing w:val="0"/>
          <w:w w:val="100"/>
          <w:rFonts/>
          <w:caps w:val="0"/>
        </w:rPr>
        <w:t>The</w:t>
      </w:r>
      <w:r w:rsidRPr="00AC3F2C">
        <w:rPr>
          <w:szCs w:val="24"/>
          <w:b w:val="0"/>
          <w:i w:val="0"/>
          <w:sz w:val="24"/>
          <w:spacing w:val="0"/>
          <w:w w:val="100"/>
          <w:rFonts/>
          <w:caps w:val="0"/>
        </w:rPr>
        <w:t> </w:t>
      </w:r>
      <w:r w:rsidRPr="00AC3F2C">
        <w:rPr>
          <w:szCs w:val="24"/>
          <w:b w:val="0"/>
          <w:i w:val="0"/>
          <w:sz w:val="24"/>
          <w:spacing w:val="0"/>
          <w:w w:val="100"/>
          <w:rFonts/>
          <w:caps w:val="0"/>
        </w:rPr>
        <w:t>main</w:t>
      </w:r>
      <w:r w:rsidRPr="00AC3F2C">
        <w:rPr>
          <w:szCs w:val="24"/>
          <w:b w:val="0"/>
          <w:i w:val="0"/>
          <w:sz w:val="24"/>
          <w:spacing w:val="0"/>
          <w:w w:val="100"/>
          <w:rFonts/>
          <w:caps w:val="0"/>
        </w:rPr>
        <w:t> </w:t>
      </w:r>
      <w:r w:rsidRPr="00AC3F2C">
        <w:rPr>
          <w:szCs w:val="24"/>
          <w:b w:val="0"/>
          <w:i w:val="0"/>
          <w:sz w:val="24"/>
          <w:spacing w:val="0"/>
          <w:w w:val="100"/>
          <w:rFonts/>
          <w:caps w:val="0"/>
        </w:rPr>
        <w:t>lithologies</w:t>
      </w:r>
      <w:r w:rsidRPr="00AC3F2C">
        <w:rPr>
          <w:szCs w:val="24"/>
          <w:b w:val="0"/>
          <w:i w:val="0"/>
          <w:sz w:val="24"/>
          <w:spacing w:val="0"/>
          <w:w w:val="100"/>
          <w:rFonts/>
          <w:caps w:val="0"/>
        </w:rPr>
        <w:t> </w:t>
      </w:r>
      <w:r w:rsidRPr="00AC3F2C">
        <w:rPr>
          <w:szCs w:val="24"/>
          <w:b w:val="0"/>
          <w:i w:val="0"/>
          <w:sz w:val="24"/>
          <w:spacing w:val="0"/>
          <w:w w:val="100"/>
          <w:rFonts/>
          <w:caps w:val="0"/>
        </w:rPr>
        <w:t>include</w:t>
      </w:r>
      <w:r w:rsidRPr="00AC3F2C">
        <w:rPr>
          <w:szCs w:val="24"/>
          <w:b w:val="0"/>
          <w:i w:val="0"/>
          <w:sz w:val="24"/>
          <w:spacing w:val="0"/>
          <w:w w:val="100"/>
          <w:rFonts/>
          <w:caps w:val="0"/>
        </w:rPr>
        <w:t> </w:t>
      </w:r>
      <w:r w:rsidRPr="00AC3F2C">
        <w:rPr>
          <w:szCs w:val="24"/>
          <w:b w:val="0"/>
          <w:i w:val="0"/>
          <w:sz w:val="24"/>
          <w:spacing w:val="0"/>
          <w:w w:val="100"/>
          <w:rFonts/>
          <w:caps w:val="0"/>
        </w:rPr>
        <w:t>the</w:t>
      </w:r>
      <w:r w:rsidRPr="00AC3F2C">
        <w:rPr>
          <w:szCs w:val="24"/>
          <w:b w:val="0"/>
          <w:i w:val="0"/>
          <w:sz w:val="24"/>
          <w:spacing w:val="0"/>
          <w:w w:val="100"/>
          <w:rFonts/>
          <w:caps w:val="0"/>
        </w:rPr>
        <w:t> </w:t>
      </w:r>
      <w:r w:rsidRPr="00AC3F2C">
        <w:rPr>
          <w:szCs w:val="24"/>
          <w:b w:val="0"/>
          <w:i w:val="0"/>
          <w:sz w:val="24"/>
          <w:spacing w:val="0"/>
          <w:w w:val="100"/>
          <w:rFonts/>
          <w:caps w:val="0"/>
        </w:rPr>
        <w:t>amphibolites,</w:t>
      </w:r>
      <w:r w:rsidRPr="00AC3F2C">
        <w:rPr>
          <w:szCs w:val="24"/>
          <w:b w:val="0"/>
          <w:i w:val="0"/>
          <w:sz w:val="24"/>
          <w:spacing w:val="0"/>
          <w:w w:val="100"/>
          <w:rFonts/>
          <w:caps w:val="0"/>
        </w:rPr>
        <w:t> </w:t>
      </w:r>
      <w:r w:rsidRPr="00AC3F2C">
        <w:rPr>
          <w:szCs w:val="24"/>
          <w:b w:val="0"/>
          <w:i w:val="0"/>
          <w:sz w:val="24"/>
          <w:spacing w:val="0"/>
          <w:w w:val="100"/>
          <w:rFonts/>
          <w:caps w:val="0"/>
        </w:rPr>
        <w:t>migmatite</w:t>
      </w:r>
      <w:r w:rsidRPr="00AC3F2C">
        <w:rPr>
          <w:szCs w:val="24"/>
          <w:b w:val="0"/>
          <w:i w:val="0"/>
          <w:sz w:val="24"/>
          <w:spacing w:val="0"/>
          <w:w w:val="100"/>
          <w:rFonts/>
          <w:caps w:val="0"/>
        </w:rPr>
        <w:t> </w:t>
      </w:r>
      <w:r w:rsidRPr="00AC3F2C">
        <w:rPr>
          <w:szCs w:val="24"/>
          <w:b w:val="0"/>
          <w:i w:val="0"/>
          <w:sz w:val="24"/>
          <w:spacing w:val="0"/>
          <w:w w:val="100"/>
          <w:rFonts/>
          <w:caps w:val="0"/>
        </w:rPr>
        <w:t>gneisses,</w:t>
      </w:r>
      <w:r w:rsidRPr="00AC3F2C">
        <w:rPr>
          <w:szCs w:val="24"/>
          <w:b w:val="0"/>
          <w:i w:val="0"/>
          <w:sz w:val="24"/>
          <w:spacing w:val="0"/>
          <w:w w:val="100"/>
          <w:rFonts/>
          <w:caps w:val="0"/>
        </w:rPr>
        <w:t> </w:t>
      </w:r>
      <w:r w:rsidRPr="00AC3F2C">
        <w:rPr>
          <w:szCs w:val="24"/>
          <w:b w:val="0"/>
          <w:i w:val="0"/>
          <w:sz w:val="24"/>
          <w:spacing w:val="0"/>
          <w:w w:val="100"/>
          <w:rFonts/>
          <w:caps w:val="0"/>
        </w:rPr>
        <w:t>granites</w:t>
      </w:r>
      <w:r w:rsidRPr="00AC3F2C">
        <w:rPr>
          <w:szCs w:val="24"/>
          <w:b w:val="0"/>
          <w:i w:val="0"/>
          <w:sz w:val="24"/>
          <w:spacing w:val="0"/>
          <w:w w:val="100"/>
          <w:rFonts/>
          <w:caps w:val="0"/>
        </w:rPr>
        <w:t> </w:t>
      </w:r>
      <w:r w:rsidRPr="00AC3F2C">
        <w:rPr>
          <w:szCs w:val="24"/>
          <w:b w:val="0"/>
          <w:i w:val="0"/>
          <w:sz w:val="24"/>
          <w:spacing w:val="0"/>
          <w:w w:val="100"/>
          <w:rFonts/>
          <w:caps w:val="0"/>
        </w:rPr>
        <w:t>and</w:t>
      </w:r>
      <w:r w:rsidRPr="00AC3F2C">
        <w:rPr>
          <w:szCs w:val="24"/>
          <w:b w:val="0"/>
          <w:i w:val="0"/>
          <w:sz w:val="24"/>
          <w:spacing w:val="0"/>
          <w:w w:val="100"/>
          <w:rFonts/>
          <w:caps w:val="0"/>
        </w:rPr>
        <w:t> </w:t>
      </w:r>
      <w:r w:rsidRPr="00AC3F2C">
        <w:rPr>
          <w:szCs w:val="24"/>
          <w:b w:val="0"/>
          <w:i w:val="0"/>
          <w:sz w:val="24"/>
          <w:spacing w:val="0"/>
          <w:w w:val="100"/>
          <w:rFonts/>
          <w:caps w:val="0"/>
        </w:rPr>
        <w:t>pegmatites.</w:t>
      </w:r>
      <w:r w:rsidRPr="00AC3F2C">
        <w:rPr>
          <w:szCs w:val="24"/>
          <w:b w:val="0"/>
          <w:i w:val="0"/>
          <w:sz w:val="24"/>
          <w:spacing w:val="0"/>
          <w:w w:val="100"/>
          <w:rFonts/>
          <w:caps w:val="0"/>
        </w:rPr>
        <w:t> </w:t>
      </w:r>
      <w:r w:rsidRPr="00AC3F2C">
        <w:rPr>
          <w:szCs w:val="24"/>
          <w:b w:val="0"/>
          <w:i w:val="0"/>
          <w:sz w:val="24"/>
          <w:spacing w:val="0"/>
          <w:w w:val="100"/>
          <w:rFonts/>
          <w:caps w:val="0"/>
        </w:rPr>
        <w:t>Other</w:t>
      </w:r>
      <w:r w:rsidRPr="00AC3F2C">
        <w:rPr>
          <w:szCs w:val="24"/>
          <w:b w:val="0"/>
          <w:i w:val="0"/>
          <w:sz w:val="24"/>
          <w:spacing w:val="0"/>
          <w:w w:val="100"/>
          <w:rFonts/>
          <w:caps w:val="0"/>
        </w:rPr>
        <w:t> </w:t>
      </w:r>
      <w:r w:rsidRPr="00AC3F2C">
        <w:rPr>
          <w:szCs w:val="24"/>
          <w:b w:val="0"/>
          <w:i w:val="0"/>
          <w:sz w:val="24"/>
          <w:spacing w:val="0"/>
          <w:w w:val="100"/>
          <w:rFonts/>
          <w:caps w:val="0"/>
        </w:rPr>
        <w:t>important</w:t>
      </w:r>
      <w:r w:rsidRPr="00AC3F2C">
        <w:rPr>
          <w:szCs w:val="24"/>
          <w:b w:val="0"/>
          <w:i w:val="0"/>
          <w:sz w:val="24"/>
          <w:spacing w:val="0"/>
          <w:w w:val="100"/>
          <w:rFonts/>
          <w:caps w:val="0"/>
        </w:rPr>
        <w:t> </w:t>
      </w:r>
      <w:r w:rsidRPr="00AC3F2C">
        <w:rPr>
          <w:szCs w:val="24"/>
          <w:b w:val="0"/>
          <w:i w:val="0"/>
          <w:sz w:val="24"/>
          <w:spacing w:val="0"/>
          <w:w w:val="100"/>
          <w:rFonts/>
          <w:caps w:val="0"/>
        </w:rPr>
        <w:t>rock</w:t>
      </w:r>
      <w:r w:rsidRPr="00AC3F2C">
        <w:rPr>
          <w:szCs w:val="24"/>
          <w:b w:val="0"/>
          <w:i w:val="0"/>
          <w:sz w:val="24"/>
          <w:spacing w:val="0"/>
          <w:w w:val="100"/>
          <w:rFonts/>
          <w:caps w:val="0"/>
        </w:rPr>
        <w:t> </w:t>
      </w:r>
      <w:r w:rsidRPr="00AC3F2C">
        <w:rPr>
          <w:szCs w:val="24"/>
          <w:b w:val="0"/>
          <w:i w:val="0"/>
          <w:sz w:val="24"/>
          <w:spacing w:val="0"/>
          <w:w w:val="100"/>
          <w:rFonts/>
          <w:caps w:val="0"/>
        </w:rPr>
        <w:t>units</w:t>
      </w:r>
      <w:r w:rsidRPr="00AC3F2C">
        <w:rPr>
          <w:szCs w:val="24"/>
          <w:b w:val="0"/>
          <w:i w:val="0"/>
          <w:sz w:val="24"/>
          <w:spacing w:val="0"/>
          <w:w w:val="100"/>
          <w:rFonts/>
          <w:caps w:val="0"/>
        </w:rPr>
        <w:t> </w:t>
      </w:r>
      <w:r w:rsidRPr="00AC3F2C">
        <w:rPr>
          <w:szCs w:val="24"/>
          <w:b w:val="0"/>
          <w:i w:val="0"/>
          <w:sz w:val="24"/>
          <w:spacing w:val="0"/>
          <w:w w:val="100"/>
          <w:rFonts/>
          <w:caps w:val="0"/>
        </w:rPr>
        <w:t>are</w:t>
      </w:r>
      <w:r w:rsidRPr="00AC3F2C">
        <w:rPr>
          <w:szCs w:val="24"/>
          <w:b w:val="0"/>
          <w:i w:val="0"/>
          <w:sz w:val="24"/>
          <w:spacing w:val="0"/>
          <w:w w:val="100"/>
          <w:rFonts/>
          <w:caps w:val="0"/>
        </w:rPr>
        <w:t> </w:t>
      </w:r>
      <w:r w:rsidRPr="00AC3F2C">
        <w:rPr>
          <w:szCs w:val="24"/>
          <w:b w:val="0"/>
          <w:i w:val="0"/>
          <w:sz w:val="24"/>
          <w:spacing w:val="0"/>
          <w:w w:val="100"/>
          <w:rFonts/>
          <w:caps w:val="0"/>
        </w:rPr>
        <w:t>the</w:t>
      </w:r>
      <w:r w:rsidRPr="00AC3F2C">
        <w:rPr>
          <w:szCs w:val="24"/>
          <w:b w:val="0"/>
          <w:i w:val="0"/>
          <w:sz w:val="24"/>
          <w:spacing w:val="0"/>
          <w:w w:val="100"/>
          <w:rFonts/>
          <w:caps w:val="0"/>
        </w:rPr>
        <w:t> </w:t>
      </w:r>
      <w:r w:rsidRPr="00AC3F2C">
        <w:rPr>
          <w:szCs w:val="24"/>
          <w:b w:val="0"/>
          <w:i w:val="0"/>
          <w:sz w:val="24"/>
          <w:spacing w:val="0"/>
          <w:w w:val="100"/>
          <w:rFonts/>
          <w:caps w:val="0"/>
        </w:rPr>
        <w:t>schists,</w:t>
      </w:r>
      <w:r w:rsidRPr="00AC3F2C">
        <w:rPr>
          <w:szCs w:val="24"/>
          <w:b w:val="0"/>
          <w:i w:val="0"/>
          <w:sz w:val="24"/>
          <w:spacing w:val="0"/>
          <w:w w:val="100"/>
          <w:rFonts/>
          <w:caps w:val="0"/>
        </w:rPr>
        <w:t> </w:t>
      </w:r>
      <w:r w:rsidRPr="00AC3F2C">
        <w:rPr>
          <w:szCs w:val="24"/>
          <w:b w:val="0"/>
          <w:i w:val="0"/>
          <w:sz w:val="24"/>
          <w:spacing w:val="0"/>
          <w:w w:val="100"/>
          <w:rFonts/>
          <w:caps w:val="0"/>
        </w:rPr>
        <w:t>made</w:t>
      </w:r>
      <w:r w:rsidRPr="00AC3F2C">
        <w:rPr>
          <w:szCs w:val="24"/>
          <w:b w:val="0"/>
          <w:i w:val="0"/>
          <w:sz w:val="24"/>
          <w:spacing w:val="0"/>
          <w:w w:val="100"/>
          <w:rFonts/>
          <w:caps w:val="0"/>
        </w:rPr>
        <w:t> </w:t>
      </w:r>
      <w:r w:rsidRPr="00AC3F2C">
        <w:rPr>
          <w:szCs w:val="24"/>
          <w:b w:val="0"/>
          <w:i w:val="0"/>
          <w:sz w:val="24"/>
          <w:spacing w:val="0"/>
          <w:w w:val="100"/>
          <w:rFonts/>
          <w:caps w:val="0"/>
        </w:rPr>
        <w:t>up</w:t>
      </w:r>
      <w:r w:rsidRPr="00AC3F2C">
        <w:rPr>
          <w:szCs w:val="24"/>
          <w:b w:val="0"/>
          <w:i w:val="0"/>
          <w:sz w:val="24"/>
          <w:spacing w:val="0"/>
          <w:w w:val="100"/>
          <w:rFonts/>
          <w:caps w:val="0"/>
        </w:rPr>
        <w:t> </w:t>
      </w:r>
      <w:r w:rsidRPr="00AC3F2C">
        <w:rPr>
          <w:szCs w:val="24"/>
          <w:b w:val="0"/>
          <w:i w:val="0"/>
          <w:sz w:val="24"/>
          <w:spacing w:val="0"/>
          <w:w w:val="100"/>
          <w:rFonts/>
          <w:caps w:val="0"/>
        </w:rPr>
        <w:t>of</w:t>
      </w:r>
      <w:r w:rsidRPr="00AC3F2C">
        <w:rPr>
          <w:szCs w:val="24"/>
          <w:b w:val="0"/>
          <w:i w:val="0"/>
          <w:sz w:val="24"/>
          <w:spacing w:val="0"/>
          <w:w w:val="100"/>
          <w:rFonts/>
          <w:caps w:val="0"/>
        </w:rPr>
        <w:t> </w:t>
      </w:r>
      <w:r w:rsidRPr="00AC3F2C">
        <w:rPr>
          <w:szCs w:val="24"/>
          <w:b w:val="0"/>
          <w:i w:val="0"/>
          <w:sz w:val="24"/>
          <w:spacing w:val="0"/>
          <w:w w:val="100"/>
          <w:rFonts/>
          <w:caps w:val="0"/>
        </w:rPr>
        <w:t>biotite</w:t>
      </w:r>
      <w:r w:rsidRPr="00AC3F2C">
        <w:rPr>
          <w:szCs w:val="24"/>
          <w:b w:val="0"/>
          <w:i w:val="0"/>
          <w:sz w:val="24"/>
          <w:spacing w:val="0"/>
          <w:w w:val="100"/>
          <w:rFonts/>
          <w:caps w:val="0"/>
        </w:rPr>
        <w:t> </w:t>
      </w:r>
      <w:r w:rsidRPr="00AC3F2C">
        <w:rPr>
          <w:szCs w:val="24"/>
          <w:b w:val="0"/>
          <w:i w:val="0"/>
          <w:sz w:val="24"/>
          <w:spacing w:val="0"/>
          <w:w w:val="100"/>
          <w:rFonts/>
          <w:caps w:val="0"/>
        </w:rPr>
        <w:t>schist,</w:t>
      </w:r>
      <w:r w:rsidRPr="00AC3F2C">
        <w:rPr>
          <w:szCs w:val="24"/>
          <w:b w:val="0"/>
          <w:i w:val="0"/>
          <w:sz w:val="24"/>
          <w:spacing w:val="0"/>
          <w:w w:val="100"/>
          <w:rFonts/>
          <w:caps w:val="0"/>
        </w:rPr>
        <w:t> </w:t>
      </w:r>
      <w:r w:rsidRPr="00AC3F2C">
        <w:rPr>
          <w:szCs w:val="24"/>
          <w:b w:val="0"/>
          <w:i w:val="0"/>
          <w:sz w:val="24"/>
          <w:spacing w:val="0"/>
          <w:w w:val="100"/>
          <w:rFonts/>
          <w:caps w:val="0"/>
        </w:rPr>
        <w:t>quartzite</w:t>
      </w:r>
      <w:r w:rsidRPr="00AC3F2C">
        <w:rPr>
          <w:szCs w:val="24"/>
          <w:b w:val="0"/>
          <w:i w:val="0"/>
          <w:sz w:val="24"/>
          <w:spacing w:val="0"/>
          <w:w w:val="100"/>
          <w:rFonts/>
          <w:caps w:val="0"/>
        </w:rPr>
        <w:t> </w:t>
      </w:r>
      <w:r w:rsidRPr="00AC3F2C">
        <w:rPr>
          <w:szCs w:val="24"/>
          <w:b w:val="0"/>
          <w:i w:val="0"/>
          <w:sz w:val="24"/>
          <w:spacing w:val="0"/>
          <w:w w:val="100"/>
          <w:rFonts/>
          <w:caps w:val="0"/>
        </w:rPr>
        <w:t>schist</w:t>
      </w:r>
      <w:r w:rsidRPr="00AC3F2C">
        <w:rPr>
          <w:szCs w:val="24"/>
          <w:b w:val="0"/>
          <w:i w:val="0"/>
          <w:sz w:val="24"/>
          <w:spacing w:val="0"/>
          <w:w w:val="100"/>
          <w:rFonts/>
          <w:caps w:val="0"/>
        </w:rPr>
        <w:t> </w:t>
      </w:r>
      <w:r w:rsidRPr="00AC3F2C">
        <w:rPr>
          <w:szCs w:val="24"/>
          <w:b w:val="0"/>
          <w:i w:val="0"/>
          <w:sz w:val="24"/>
          <w:spacing w:val="0"/>
          <w:w w:val="100"/>
          <w:rFonts/>
          <w:caps w:val="0"/>
        </w:rPr>
        <w:t>talk-tremolite</w:t>
      </w:r>
      <w:r w:rsidRPr="00AC3F2C">
        <w:rPr>
          <w:szCs w:val="24"/>
          <w:b w:val="0"/>
          <w:i w:val="0"/>
          <w:sz w:val="24"/>
          <w:spacing w:val="0"/>
          <w:w w:val="100"/>
          <w:rFonts/>
          <w:caps w:val="0"/>
        </w:rPr>
        <w:t> </w:t>
      </w:r>
      <w:r w:rsidRPr="00AC3F2C">
        <w:rPr>
          <w:szCs w:val="24"/>
          <w:b w:val="0"/>
          <w:i w:val="0"/>
          <w:sz w:val="24"/>
          <w:spacing w:val="0"/>
          <w:w w:val="100"/>
          <w:rFonts/>
          <w:caps w:val="0"/>
        </w:rPr>
        <w:t>schist,</w:t>
      </w:r>
      <w:r w:rsidRPr="00AC3F2C">
        <w:rPr>
          <w:szCs w:val="24"/>
          <w:b w:val="0"/>
          <w:i w:val="0"/>
          <w:sz w:val="24"/>
          <w:spacing w:val="0"/>
          <w:w w:val="100"/>
          <w:rFonts/>
          <w:caps w:val="0"/>
        </w:rPr>
        <w:t> </w:t>
      </w:r>
      <w:r w:rsidRPr="00AC3F2C">
        <w:rPr>
          <w:szCs w:val="24"/>
          <w:b w:val="0"/>
          <w:i w:val="0"/>
          <w:sz w:val="24"/>
          <w:spacing w:val="0"/>
          <w:w w:val="100"/>
          <w:rFonts/>
          <w:caps w:val="0"/>
        </w:rPr>
        <w:t>and</w:t>
      </w:r>
      <w:r w:rsidRPr="00AC3F2C">
        <w:rPr>
          <w:szCs w:val="24"/>
          <w:b w:val="0"/>
          <w:i w:val="0"/>
          <w:sz w:val="24"/>
          <w:spacing w:val="0"/>
          <w:w w:val="100"/>
          <w:rFonts/>
          <w:caps w:val="0"/>
        </w:rPr>
        <w:t> </w:t>
      </w:r>
      <w:r w:rsidRPr="00AC3F2C">
        <w:rPr>
          <w:szCs w:val="24"/>
          <w:b w:val="0"/>
          <w:i w:val="0"/>
          <w:sz w:val="24"/>
          <w:spacing w:val="0"/>
          <w:w w:val="100"/>
          <w:rFonts/>
          <w:caps w:val="0"/>
        </w:rPr>
        <w:t>the</w:t>
      </w:r>
      <w:r w:rsidRPr="00AC3F2C">
        <w:rPr>
          <w:szCs w:val="24"/>
          <w:b w:val="0"/>
          <w:i w:val="0"/>
          <w:sz w:val="24"/>
          <w:spacing w:val="0"/>
          <w:w w:val="100"/>
          <w:rFonts/>
          <w:caps w:val="0"/>
        </w:rPr>
        <w:t> </w:t>
      </w:r>
      <w:r w:rsidRPr="00AC3F2C">
        <w:rPr>
          <w:szCs w:val="24"/>
          <w:b w:val="0"/>
          <w:i w:val="0"/>
          <w:sz w:val="24"/>
          <w:spacing w:val="0"/>
          <w:w w:val="100"/>
          <w:rFonts/>
          <w:caps w:val="0"/>
        </w:rPr>
        <w:t>muscovite</w:t>
      </w:r>
      <w:r w:rsidRPr="00AC3F2C">
        <w:rPr>
          <w:szCs w:val="24"/>
          <w:b w:val="0"/>
          <w:i w:val="0"/>
          <w:sz w:val="24"/>
          <w:spacing w:val="0"/>
          <w:w w:val="100"/>
          <w:rFonts/>
          <w:caps w:val="0"/>
        </w:rPr>
        <w:t> </w:t>
      </w:r>
      <w:r w:rsidRPr="00AC3F2C">
        <w:rPr>
          <w:szCs w:val="24"/>
          <w:b w:val="0"/>
          <w:i w:val="0"/>
          <w:sz w:val="24"/>
          <w:spacing w:val="0"/>
          <w:w w:val="100"/>
          <w:rFonts/>
          <w:caps w:val="0"/>
        </w:rPr>
        <w:t>schists.</w:t>
      </w:r>
      <w:r w:rsidRPr="00AC3F2C">
        <w:rPr>
          <w:szCs w:val="24"/>
          <w:b w:val="0"/>
          <w:i w:val="0"/>
          <w:sz w:val="24"/>
          <w:spacing w:val="0"/>
          <w:w w:val="100"/>
          <w:rFonts/>
          <w:caps w:val="0"/>
        </w:rPr>
        <w:t> </w:t>
      </w:r>
      <w:r w:rsidRPr="00AC3F2C">
        <w:rPr>
          <w:szCs w:val="24"/>
          <w:b w:val="0"/>
          <w:i w:val="0"/>
          <w:sz w:val="24"/>
          <w:spacing w:val="0"/>
          <w:w w:val="100"/>
          <w:rFonts/>
          <w:caps w:val="0"/>
        </w:rPr>
        <w:t>The</w:t>
      </w:r>
      <w:r w:rsidRPr="00AC3F2C">
        <w:rPr>
          <w:szCs w:val="24"/>
          <w:b w:val="0"/>
          <w:i w:val="0"/>
          <w:sz w:val="24"/>
          <w:spacing w:val="0"/>
          <w:w w:val="100"/>
          <w:rFonts/>
          <w:caps w:val="0"/>
        </w:rPr>
        <w:t> </w:t>
      </w:r>
      <w:r w:rsidRPr="00AC3F2C">
        <w:rPr>
          <w:szCs w:val="24"/>
          <w:b w:val="0"/>
          <w:i w:val="0"/>
          <w:sz w:val="24"/>
          <w:spacing w:val="0"/>
          <w:w w:val="100"/>
          <w:rFonts/>
          <w:caps w:val="0"/>
        </w:rPr>
        <w:t>crystalline</w:t>
      </w:r>
      <w:r w:rsidRPr="00AC3F2C">
        <w:rPr>
          <w:szCs w:val="24"/>
          <w:b w:val="0"/>
          <w:i w:val="0"/>
          <w:sz w:val="24"/>
          <w:spacing w:val="0"/>
          <w:w w:val="100"/>
          <w:rFonts/>
          <w:caps w:val="0"/>
        </w:rPr>
        <w:t> </w:t>
      </w:r>
      <w:r w:rsidRPr="00AC3F2C">
        <w:rPr>
          <w:szCs w:val="24"/>
          <w:b w:val="0"/>
          <w:i w:val="0"/>
          <w:sz w:val="24"/>
          <w:spacing w:val="0"/>
          <w:w w:val="100"/>
          <w:rFonts/>
          <w:caps w:val="0"/>
        </w:rPr>
        <w:t>rocks</w:t>
      </w:r>
      <w:r w:rsidRPr="00AC3F2C">
        <w:rPr>
          <w:szCs w:val="24"/>
          <w:b w:val="0"/>
          <w:i w:val="0"/>
          <w:sz w:val="24"/>
          <w:spacing w:val="0"/>
          <w:w w:val="100"/>
          <w:rFonts/>
          <w:caps w:val="0"/>
        </w:rPr>
        <w:t> </w:t>
      </w:r>
      <w:r w:rsidRPr="00AC3F2C">
        <w:rPr>
          <w:szCs w:val="24"/>
          <w:b w:val="0"/>
          <w:i w:val="0"/>
          <w:sz w:val="24"/>
          <w:spacing w:val="0"/>
          <w:w w:val="100"/>
          <w:rFonts/>
          <w:caps w:val="0"/>
        </w:rPr>
        <w:t>intruded</w:t>
      </w:r>
      <w:r w:rsidRPr="00AC3F2C">
        <w:rPr>
          <w:szCs w:val="24"/>
          <w:b w:val="0"/>
          <w:i w:val="0"/>
          <w:sz w:val="24"/>
          <w:spacing w:val="0"/>
          <w:w w:val="100"/>
          <w:rFonts/>
          <w:caps w:val="0"/>
        </w:rPr>
        <w:t> </w:t>
      </w:r>
      <w:r w:rsidRPr="00AC3F2C">
        <w:rPr>
          <w:szCs w:val="24"/>
          <w:b w:val="0"/>
          <w:i w:val="0"/>
          <w:sz w:val="24"/>
          <w:spacing w:val="0"/>
          <w:w w:val="100"/>
          <w:rFonts/>
          <w:caps w:val="0"/>
        </w:rPr>
        <w:t>into</w:t>
      </w:r>
      <w:r w:rsidRPr="00AC3F2C">
        <w:rPr>
          <w:szCs w:val="24"/>
          <w:b w:val="0"/>
          <w:i w:val="0"/>
          <w:sz w:val="24"/>
          <w:spacing w:val="0"/>
          <w:w w:val="100"/>
          <w:rFonts/>
          <w:caps w:val="0"/>
        </w:rPr>
        <w:t> </w:t>
      </w:r>
      <w:r w:rsidRPr="00AC3F2C">
        <w:rPr>
          <w:szCs w:val="24"/>
          <w:b w:val="0"/>
          <w:i w:val="0"/>
          <w:sz w:val="24"/>
          <w:spacing w:val="0"/>
          <w:w w:val="100"/>
          <w:rFonts/>
          <w:caps w:val="0"/>
        </w:rPr>
        <w:t>these</w:t>
      </w:r>
      <w:r w:rsidRPr="00AC3F2C">
        <w:rPr>
          <w:szCs w:val="24"/>
          <w:b w:val="0"/>
          <w:i w:val="0"/>
          <w:sz w:val="24"/>
          <w:spacing w:val="0"/>
          <w:w w:val="100"/>
          <w:rFonts/>
          <w:caps w:val="0"/>
        </w:rPr>
        <w:t> </w:t>
      </w:r>
      <w:r w:rsidRPr="00AC3F2C">
        <w:rPr>
          <w:szCs w:val="24"/>
          <w:b w:val="0"/>
          <w:i w:val="0"/>
          <w:sz w:val="24"/>
          <w:spacing w:val="0"/>
          <w:w w:val="100"/>
          <w:rFonts/>
          <w:caps w:val="0"/>
        </w:rPr>
        <w:t>schistose</w:t>
      </w:r>
      <w:r w:rsidRPr="00AC3F2C">
        <w:rPr>
          <w:szCs w:val="24"/>
          <w:b w:val="0"/>
          <w:i w:val="0"/>
          <w:sz w:val="24"/>
          <w:spacing w:val="0"/>
          <w:w w:val="100"/>
          <w:rFonts/>
          <w:caps w:val="0"/>
        </w:rPr>
        <w:t> </w:t>
      </w:r>
      <w:r w:rsidRPr="00AC3F2C">
        <w:rPr>
          <w:szCs w:val="24"/>
          <w:b w:val="0"/>
          <w:i w:val="0"/>
          <w:sz w:val="24"/>
          <w:spacing w:val="0"/>
          <w:w w:val="100"/>
          <w:rFonts/>
          <w:caps w:val="0"/>
        </w:rPr>
        <w:t>rocks.</w:t>
      </w:r>
      <w:r w:rsidRPr="00AC3F2C">
        <w:rPr>
          <w:szCs w:val="24"/>
          <w:b w:val="0"/>
          <w:i w:val="0"/>
          <w:sz w:val="24"/>
          <w:spacing w:val="0"/>
          <w:w w:val="100"/>
          <w:rFonts/>
          <w:caps w:val="0"/>
        </w:rPr>
        <w:t> </w:t>
      </w:r>
      <w:r w:rsidRPr="00AC3F2C">
        <w:rPr>
          <w:szCs w:val="24"/>
          <w:b w:val="0"/>
          <w:i w:val="0"/>
          <w:sz w:val="24"/>
          <w:spacing w:val="0"/>
          <w:w w:val="100"/>
          <w:rFonts/>
          <w:caps w:val="0"/>
        </w:rPr>
        <w:t>For</w:t>
      </w:r>
      <w:r w:rsidRPr="00AC3F2C">
        <w:rPr>
          <w:szCs w:val="24"/>
          <w:b w:val="0"/>
          <w:i w:val="0"/>
          <w:sz w:val="24"/>
          <w:spacing w:val="0"/>
          <w:w w:val="100"/>
          <w:rFonts/>
          <w:caps w:val="0"/>
        </w:rPr>
        <w:t> </w:t>
      </w:r>
      <w:r w:rsidRPr="00AC3F2C">
        <w:rPr>
          <w:szCs w:val="24"/>
          <w:b w:val="0"/>
          <w:i w:val="0"/>
          <w:sz w:val="24"/>
          <w:spacing w:val="0"/>
          <w:w w:val="100"/>
          <w:rFonts/>
          <w:caps w:val="0"/>
        </w:rPr>
        <w:t>the</w:t>
      </w:r>
      <w:r w:rsidRPr="00AC3F2C">
        <w:rPr>
          <w:szCs w:val="24"/>
          <w:b w:val="0"/>
          <w:i w:val="0"/>
          <w:sz w:val="24"/>
          <w:spacing w:val="0"/>
          <w:w w:val="100"/>
          <w:rFonts/>
          <w:caps w:val="0"/>
        </w:rPr>
        <w:t> </w:t>
      </w:r>
      <w:r w:rsidRPr="00AC3F2C">
        <w:rPr>
          <w:szCs w:val="24"/>
          <w:b w:val="0"/>
          <w:i w:val="0"/>
          <w:sz w:val="24"/>
          <w:spacing w:val="0"/>
          <w:w w:val="100"/>
          <w:rFonts/>
          <w:caps w:val="0"/>
        </w:rPr>
        <w:t>purpose</w:t>
      </w:r>
      <w:r w:rsidRPr="00AC3F2C">
        <w:rPr>
          <w:szCs w:val="24"/>
          <w:b w:val="0"/>
          <w:i w:val="0"/>
          <w:sz w:val="24"/>
          <w:spacing w:val="0"/>
          <w:w w:val="100"/>
          <w:rFonts/>
          <w:caps w:val="0"/>
        </w:rPr>
        <w:t> </w:t>
      </w:r>
      <w:r w:rsidRPr="00AC3F2C">
        <w:rPr>
          <w:szCs w:val="24"/>
          <w:b w:val="0"/>
          <w:i w:val="0"/>
          <w:sz w:val="24"/>
          <w:spacing w:val="0"/>
          <w:w w:val="100"/>
          <w:rFonts/>
          <w:caps w:val="0"/>
        </w:rPr>
        <w:t>of</w:t>
      </w:r>
      <w:r w:rsidRPr="00AC3F2C">
        <w:rPr>
          <w:szCs w:val="24"/>
          <w:b w:val="0"/>
          <w:i w:val="0"/>
          <w:sz w:val="24"/>
          <w:spacing w:val="0"/>
          <w:w w:val="100"/>
          <w:rFonts/>
          <w:caps w:val="0"/>
        </w:rPr>
        <w:t> </w:t>
      </w:r>
      <w:r w:rsidRPr="00AC3F2C">
        <w:rPr>
          <w:szCs w:val="24"/>
          <w:b w:val="0"/>
          <w:i w:val="0"/>
          <w:sz w:val="24"/>
          <w:spacing w:val="0"/>
          <w:w w:val="100"/>
          <w:rFonts/>
          <w:caps w:val="0"/>
        </w:rPr>
        <w:t>this</w:t>
      </w:r>
      <w:r w:rsidRPr="00AC3F2C">
        <w:rPr>
          <w:szCs w:val="24"/>
          <w:b w:val="0"/>
          <w:i w:val="0"/>
          <w:sz w:val="24"/>
          <w:spacing w:val="0"/>
          <w:w w:val="100"/>
          <w:rFonts/>
          <w:caps w:val="0"/>
        </w:rPr>
        <w:t> </w:t>
      </w:r>
      <w:r w:rsidRPr="00AC3F2C">
        <w:rPr>
          <w:szCs w:val="24"/>
          <w:b w:val="0"/>
          <w:i w:val="0"/>
          <w:sz w:val="24"/>
          <w:spacing w:val="0"/>
          <w:w w:val="100"/>
          <w:rFonts/>
          <w:caps w:val="0"/>
        </w:rPr>
        <w:t>chapter,</w:t>
      </w:r>
      <w:r w:rsidRPr="00AC3F2C">
        <w:rPr>
          <w:szCs w:val="24"/>
          <w:b w:val="0"/>
          <w:i w:val="0"/>
          <w:sz w:val="24"/>
          <w:spacing w:val="0"/>
          <w:w w:val="100"/>
          <w:rFonts/>
          <w:caps w:val="0"/>
        </w:rPr>
        <w:t> </w:t>
      </w:r>
      <w:r w:rsidRPr="00AC3F2C">
        <w:rPr>
          <w:szCs w:val="24"/>
          <w:b w:val="0"/>
          <w:i w:val="0"/>
          <w:sz w:val="24"/>
          <w:spacing w:val="0"/>
          <w:w w:val="100"/>
          <w:rFonts/>
          <w:caps w:val="0"/>
        </w:rPr>
        <w:t>discussion</w:t>
      </w:r>
      <w:r w:rsidRPr="00AC3F2C">
        <w:rPr>
          <w:szCs w:val="24"/>
          <w:b w:val="0"/>
          <w:i w:val="0"/>
          <w:sz w:val="24"/>
          <w:spacing w:val="0"/>
          <w:w w:val="100"/>
          <w:rFonts/>
          <w:caps w:val="0"/>
        </w:rPr>
        <w:t> </w:t>
      </w:r>
      <w:r w:rsidRPr="00AC3F2C">
        <w:rPr>
          <w:szCs w:val="24"/>
          <w:b w:val="0"/>
          <w:i w:val="0"/>
          <w:sz w:val="24"/>
          <w:spacing w:val="0"/>
          <w:w w:val="100"/>
          <w:rFonts/>
          <w:caps w:val="0"/>
        </w:rPr>
        <w:t>is</w:t>
      </w:r>
      <w:r w:rsidRPr="00AC3F2C">
        <w:rPr>
          <w:szCs w:val="24"/>
          <w:b w:val="0"/>
          <w:i w:val="0"/>
          <w:sz w:val="24"/>
          <w:spacing w:val="0"/>
          <w:w w:val="100"/>
          <w:rFonts/>
          <w:caps w:val="0"/>
        </w:rPr>
        <w:t> </w:t>
      </w:r>
      <w:r w:rsidRPr="00AC3F2C">
        <w:rPr>
          <w:szCs w:val="24"/>
          <w:b w:val="0"/>
          <w:i w:val="0"/>
          <w:sz w:val="24"/>
          <w:spacing w:val="0"/>
          <w:w w:val="100"/>
          <w:rFonts/>
          <w:caps w:val="0"/>
        </w:rPr>
        <w:t>limited</w:t>
      </w:r>
      <w:r w:rsidRPr="00AC3F2C">
        <w:rPr>
          <w:szCs w:val="24"/>
          <w:b w:val="0"/>
          <w:i w:val="0"/>
          <w:sz w:val="24"/>
          <w:spacing w:val="0"/>
          <w:w w:val="100"/>
          <w:rFonts/>
          <w:caps w:val="0"/>
        </w:rPr>
        <w:t> </w:t>
      </w:r>
      <w:r w:rsidRPr="00AC3F2C">
        <w:rPr>
          <w:szCs w:val="24"/>
          <w:b w:val="0"/>
          <w:i w:val="0"/>
          <w:sz w:val="24"/>
          <w:spacing w:val="0"/>
          <w:w w:val="100"/>
          <w:rFonts/>
          <w:caps w:val="0"/>
        </w:rPr>
        <w:t>to</w:t>
      </w:r>
      <w:r w:rsidRPr="00AC3F2C">
        <w:rPr>
          <w:szCs w:val="24"/>
          <w:b w:val="0"/>
          <w:i w:val="0"/>
          <w:sz w:val="24"/>
          <w:spacing w:val="0"/>
          <w:w w:val="100"/>
          <w:rFonts/>
          <w:caps w:val="0"/>
        </w:rPr>
        <w:t> </w:t>
      </w:r>
      <w:r w:rsidRPr="00AC3F2C">
        <w:rPr>
          <w:szCs w:val="24"/>
          <w:b w:val="0"/>
          <w:i w:val="0"/>
          <w:sz w:val="24"/>
          <w:spacing w:val="0"/>
          <w:w w:val="100"/>
          <w:rFonts/>
          <w:caps w:val="0"/>
        </w:rPr>
        <w:t>the</w:t>
      </w:r>
      <w:r w:rsidRPr="00AC3F2C">
        <w:rPr>
          <w:szCs w:val="24"/>
          <w:b w:val="0"/>
          <w:i w:val="0"/>
          <w:sz w:val="24"/>
          <w:spacing w:val="0"/>
          <w:w w:val="100"/>
          <w:rFonts/>
          <w:caps w:val="0"/>
        </w:rPr>
        <w:t> </w:t>
      </w:r>
      <w:r w:rsidRPr="00AC3F2C">
        <w:rPr>
          <w:szCs w:val="24"/>
          <w:b w:val="0"/>
          <w:i w:val="0"/>
          <w:sz w:val="24"/>
          <w:spacing w:val="0"/>
          <w:w w:val="100"/>
          <w:rFonts/>
          <w:caps w:val="0"/>
        </w:rPr>
        <w:t>crystalline</w:t>
      </w:r>
      <w:r w:rsidRPr="00AC3F2C">
        <w:rPr>
          <w:szCs w:val="24"/>
          <w:b w:val="0"/>
          <w:i w:val="0"/>
          <w:sz w:val="24"/>
          <w:spacing w:val="0"/>
          <w:w w:val="100"/>
          <w:rFonts/>
          <w:caps w:val="0"/>
        </w:rPr>
        <w:t> </w:t>
      </w:r>
      <w:r w:rsidRPr="00AC3F2C">
        <w:rPr>
          <w:szCs w:val="24"/>
          <w:b w:val="0"/>
          <w:i w:val="0"/>
          <w:sz w:val="24"/>
          <w:spacing w:val="0"/>
          <w:w w:val="100"/>
          <w:rFonts/>
          <w:caps w:val="0"/>
        </w:rPr>
        <w:t>basement</w:t>
      </w:r>
      <w:r w:rsidRPr="00AC3F2C">
        <w:rPr>
          <w:szCs w:val="24"/>
          <w:b w:val="0"/>
          <w:i w:val="0"/>
          <w:sz w:val="24"/>
          <w:spacing w:val="0"/>
          <w:w w:val="100"/>
          <w:rFonts/>
          <w:caps w:val="0"/>
        </w:rPr>
        <w:t> </w:t>
      </w:r>
      <w:r w:rsidRPr="00AC3F2C">
        <w:rPr>
          <w:szCs w:val="24"/>
          <w:b w:val="0"/>
          <w:i w:val="0"/>
          <w:sz w:val="24"/>
          <w:spacing w:val="0"/>
          <w:w w:val="100"/>
          <w:rFonts/>
          <w:caps w:val="0"/>
        </w:rPr>
        <w:t>rocks</w:t>
      </w:r>
      <w:r w:rsidRPr="00AC3F2C">
        <w:rPr>
          <w:szCs w:val="24"/>
          <w:b w:val="0"/>
          <w:i w:val="0"/>
          <w:sz w:val="24"/>
          <w:spacing w:val="0"/>
          <w:w w:val="100"/>
          <w:rFonts/>
          <w:caps w:val="0"/>
        </w:rPr>
        <w:t> </w:t>
      </w:r>
      <w:r w:rsidRPr="00AC3F2C">
        <w:rPr>
          <w:szCs w:val="24"/>
          <w:b w:val="0"/>
          <w:i w:val="0"/>
          <w:sz w:val="24"/>
          <w:spacing w:val="0"/>
          <w:w w:val="100"/>
          <w:rFonts/>
          <w:caps w:val="0"/>
        </w:rPr>
        <w:t>of</w:t>
      </w:r>
      <w:r w:rsidRPr="00AC3F2C">
        <w:rPr>
          <w:szCs w:val="24"/>
          <w:b w:val="0"/>
          <w:i w:val="0"/>
          <w:sz w:val="24"/>
          <w:spacing w:val="0"/>
          <w:w w:val="100"/>
          <w:rFonts/>
          <w:caps w:val="0"/>
        </w:rPr>
        <w:t> </w:t>
      </w:r>
      <w:r w:rsidRPr="00AC3F2C">
        <w:rPr>
          <w:szCs w:val="24"/>
          <w:b w:val="0"/>
          <w:i w:val="0"/>
          <w:sz w:val="24"/>
          <w:spacing w:val="0"/>
          <w:w w:val="100"/>
          <w:rFonts/>
          <w:caps w:val="0"/>
        </w:rPr>
        <w:t>southwestern</w:t>
      </w:r>
      <w:r w:rsidRPr="00AC3F2C">
        <w:rPr>
          <w:szCs w:val="24"/>
          <w:b w:val="0"/>
          <w:i w:val="0"/>
          <w:sz w:val="24"/>
          <w:spacing w:val="0"/>
          <w:w w:val="100"/>
          <w:rFonts/>
          <w:caps w:val="0"/>
        </w:rPr>
        <w:t> </w:t>
      </w:r>
      <w:r w:rsidRPr="00AC3F2C">
        <w:rPr>
          <w:szCs w:val="24"/>
          <w:b w:val="0"/>
          <w:i w:val="0"/>
          <w:sz w:val="24"/>
          <w:spacing w:val="0"/>
          <w:w w:val="100"/>
          <w:rFonts/>
          <w:caps w:val="0"/>
        </w:rPr>
        <w:t>Nigeria.</w:t>
      </w:r>
      <w:r w:rsidR="00E97F71" w:rsidRPr="00AC3F2C">
        <w:rPr>
          <w:szCs w:val="24"/>
          <w:b w:val="0"/>
          <w:i w:val="0"/>
          <w:sz w:val="24"/>
          <w:spacing w:val="0"/>
          <w:w w:val="100"/>
          <w:rFonts/>
          <w:caps w:val="0"/>
        </w:rPr>
        <w:t>(Olurin</w:t>
      </w:r>
      <w:r w:rsidR="00E97F71">
        <w:rPr>
          <w:szCs w:val="24"/>
          <w:b w:val="0"/>
          <w:i w:val="0"/>
          <w:sz w:val="24"/>
          <w:spacing w:val="0"/>
          <w:w w:val="100"/>
          <w:rFonts/>
          <w:caps w:val="0"/>
        </w:rPr>
        <w:t> </w:t>
      </w:r>
      <w:r w:rsidR="00E97F71">
        <w:rPr>
          <w:szCs w:val="24"/>
          <w:b w:val="0"/>
          <w:i w:val="0"/>
          <w:sz w:val="24"/>
          <w:spacing w:val="0"/>
          <w:w w:val="100"/>
          <w:rFonts/>
          <w:caps w:val="0"/>
        </w:rPr>
        <w:t>et</w:t>
      </w:r>
      <w:r w:rsidR="00E97F71">
        <w:rPr>
          <w:szCs w:val="24"/>
          <w:b w:val="0"/>
          <w:i w:val="0"/>
          <w:sz w:val="24"/>
          <w:spacing w:val="0"/>
          <w:w w:val="100"/>
          <w:rFonts/>
          <w:caps w:val="0"/>
        </w:rPr>
        <w:t> </w:t>
      </w:r>
      <w:r w:rsidR="00E97F71">
        <w:rPr>
          <w:szCs w:val="24"/>
          <w:b w:val="0"/>
          <w:i w:val="0"/>
          <w:sz w:val="24"/>
          <w:spacing w:val="0"/>
          <w:w w:val="100"/>
          <w:rFonts/>
          <w:caps w:val="0"/>
        </w:rPr>
        <w:t>al.,</w:t>
      </w:r>
      <w:r w:rsidR="00E97F71">
        <w:rPr>
          <w:szCs w:val="24"/>
          <w:b w:val="0"/>
          <w:i w:val="0"/>
          <w:sz w:val="24"/>
          <w:spacing w:val="0"/>
          <w:w w:val="100"/>
          <w:rFonts/>
          <w:caps w:val="0"/>
        </w:rPr>
        <w:t> </w:t>
      </w:r>
      <w:r w:rsidR="00E97F71">
        <w:rPr>
          <w:szCs w:val="24"/>
          <w:b w:val="0"/>
          <w:i w:val="0"/>
          <w:sz w:val="24"/>
          <w:spacing w:val="0"/>
          <w:w w:val="100"/>
          <w:rFonts/>
          <w:caps w:val="0"/>
        </w:rPr>
        <w:t>2016)</w:t>
      </w:r>
    </w:p>
    <w:p w14:paraId="1D19A233" w14:textId="77777777" w:rsidR="001A00D3" w:rsidRPr="006F4DE1" w:rsidRDefault="001A00D3" w:rsidP="006F4DE1">
      <w:pPr>
        <w:jc w:val="both"/>
        <w:spacing w:before="0" w:beforeAutospacing="0" w:after="0" w:afterAutospacing="0" w:lineRule="auto" w:line="360"/>
        <w:rPr>
          <w:szCs w:val="24"/>
          <w:bCs/>
          <w:b w:val="1"/>
          <w:i w:val="0"/>
          <w:sz w:val="24"/>
          <w:spacing w:val="0"/>
          <w:w w:val="100"/>
          <w:rFonts/>
          <w:caps w:val="0"/>
        </w:rPr>
        <w:snapToGrid w:val="0"/>
        <w:textAlignment w:val="baseline"/>
      </w:pPr>
      <w:r>
        <w:rPr>
          <w:b w:val="1"/>
          <w:i w:val="0"/>
          <w:sz w:val="24"/>
          <w:spacing w:val="0"/>
          <w:w w:val="100"/>
          <w:rFonts/>
          <w:caps w:val="0"/>
        </w:rPr>
        <w:t/>
      </w:r>
    </w:p>
    <w:p w14:paraId="7B70487A" w14:textId="77777777" w:rsidR="001A00D3" w:rsidRDefault="00F6133B" w:rsidP="006F4DE1">
      <w:pPr>
        <w:jc w:val="both"/>
        <w:spacing w:before="0" w:beforeAutospacing="0" w:after="0" w:afterAutospacing="0" w:lineRule="auto" w:line="360"/>
        <w:rPr>
          <w:szCs w:val="24"/>
          <w:bCs/>
          <w:b w:val="1"/>
          <w:i w:val="0"/>
          <w:sz w:val="24"/>
          <w:spacing w:val="0"/>
          <w:w w:val="100"/>
          <w:rFonts/>
          <w:caps w:val="0"/>
        </w:rPr>
        <w:snapToGrid w:val="0"/>
        <w:textAlignment w:val="baseline"/>
      </w:pPr>
      <w:r>
        <w:drawing>
          <wp:inline distT="0" distB="0" distL="0" distR="0" wp14:anchorId="32F2B28A" wp14:editId="23B81C2B">
            <wp:extent cx="5731510" cy="3593663"/>
            <wp:effectExtent l="19050" t="0" r="2540" b="0"/>
            <wp:docPr id="17"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7" cstate="print"/>
                    <a:srcRect/>
                    <a:stretch>
                      <a:fillRect/>
                    </a:stretch>
                  </pic:blipFill>
                  <pic:spPr bwMode="auto">
                    <a:xfrm rot="0">
                      <a:off x="0" y="0"/>
                      <a:ext cx="5731510" cy="3593663"/>
                    </a:xfrm>
                    <a:prstGeom prst="rect">
                      <a:avLst/>
                    </a:prstGeom>
                    <a:noFill/>
                    <a:ln w="9525">
                      <a:noFill/>
                      <a:miter lim="800000"/>
                      <a:headEnd/>
                      <a:tailEnd/>
                    </a:ln>
                  </pic:spPr>
                </pic:pic>
              </a:graphicData>
            </a:graphic>
          </wp:inline>
        </w:drawing>
        <w:rPr>
          <w:szCs w:val="24"/>
          <w:bCs/>
          <w:lang w:val="en-GB" w:eastAsia="en-GB"/>
          <w:noProof/>
          <w:b w:val="1"/>
          <w:i w:val="0"/>
          <w:sz w:val="24"/>
          <w:spacing w:val="0"/>
          <w:w w:val="100"/>
          <w:rFonts/>
          <w:caps w:val="0"/>
        </w:rPr>
      </w:r>
    </w:p>
    <w:p w14:paraId="1D997B3D" w14:textId="77777777" w:rsidR="00F6133B" w:rsidRPr="00A43F07" w:rsidRDefault="007E20E2" w:rsidP="006F4DE1">
      <w:pPr>
        <w:jc w:val="both"/>
        <w:spacing w:before="0" w:beforeAutospacing="0" w:after="0" w:afterAutospacing="0" w:lineRule="auto" w:line="360"/>
        <w:rPr>
          <w:szCs w:val="24"/>
          <w:b w:val="0"/>
          <w:i w:val="0"/>
          <w:sz w:val="24"/>
          <w:spacing w:val="0"/>
          <w:w w:val="100"/>
          <w:rFonts/>
          <w:caps w:val="0"/>
        </w:rPr>
        <w:snapToGrid w:val="0"/>
        <w:textAlignment w:val="baseline"/>
      </w:pPr>
      <w:r w:rsidRPr="00A43F07">
        <w:rPr>
          <w:szCs w:val="24"/>
          <w:b w:val="0"/>
          <w:i w:val="0"/>
          <w:sz w:val="24"/>
          <w:spacing w:val="0"/>
          <w:w w:val="100"/>
          <w:rFonts/>
          <w:caps w:val="0"/>
        </w:rPr>
        <w:t>Fig.</w:t>
      </w:r>
      <w:r w:rsidRPr="00A43F07">
        <w:rPr>
          <w:szCs w:val="24"/>
          <w:b w:val="0"/>
          <w:i w:val="0"/>
          <w:sz w:val="24"/>
          <w:spacing w:val="0"/>
          <w:w w:val="100"/>
          <w:rFonts/>
          <w:caps w:val="0"/>
        </w:rPr>
        <w:t> </w:t>
      </w:r>
      <w:r w:rsidRPr="00A43F07">
        <w:rPr>
          <w:szCs w:val="24"/>
          <w:b w:val="0"/>
          <w:i w:val="0"/>
          <w:sz w:val="24"/>
          <w:spacing w:val="0"/>
          <w:w w:val="100"/>
          <w:rFonts/>
          <w:caps w:val="0"/>
        </w:rPr>
        <w:t>2.2</w:t>
      </w:r>
      <w:r w:rsidRPr="00A43F07">
        <w:rPr>
          <w:szCs w:val="24"/>
          <w:b w:val="0"/>
          <w:i w:val="0"/>
          <w:sz w:val="24"/>
          <w:spacing w:val="0"/>
          <w:w w:val="100"/>
          <w:rFonts/>
          <w:caps w:val="0"/>
        </w:rPr>
        <w:t> </w:t>
      </w:r>
      <w:r w:rsidR="00F6133B" w:rsidRPr="00A43F07">
        <w:rPr>
          <w:szCs w:val="24"/>
          <w:b w:val="0"/>
          <w:i w:val="0"/>
          <w:sz w:val="24"/>
          <w:spacing w:val="0"/>
          <w:w w:val="100"/>
          <w:rFonts/>
          <w:caps w:val="0"/>
        </w:rPr>
        <w:t>Geological</w:t>
      </w:r>
      <w:r w:rsidR="00F6133B" w:rsidRPr="00A43F07">
        <w:rPr>
          <w:szCs w:val="24"/>
          <w:b w:val="0"/>
          <w:i w:val="0"/>
          <w:sz w:val="24"/>
          <w:spacing w:val="0"/>
          <w:w w:val="100"/>
          <w:rFonts/>
          <w:caps w:val="0"/>
        </w:rPr>
        <w:t> </w:t>
      </w:r>
      <w:r w:rsidR="00F6133B" w:rsidRPr="00A43F07">
        <w:rPr>
          <w:szCs w:val="24"/>
          <w:b w:val="0"/>
          <w:i w:val="0"/>
          <w:sz w:val="24"/>
          <w:spacing w:val="0"/>
          <w:w w:val="100"/>
          <w:rFonts/>
          <w:caps w:val="0"/>
        </w:rPr>
        <w:t>map</w:t>
      </w:r>
      <w:r w:rsidR="00F6133B" w:rsidRPr="00A43F07">
        <w:rPr>
          <w:szCs w:val="24"/>
          <w:b w:val="0"/>
          <w:i w:val="0"/>
          <w:sz w:val="24"/>
          <w:spacing w:val="0"/>
          <w:w w:val="100"/>
          <w:rFonts/>
          <w:caps w:val="0"/>
        </w:rPr>
        <w:t> </w:t>
      </w:r>
      <w:r w:rsidR="00F6133B" w:rsidRPr="00A43F07">
        <w:rPr>
          <w:szCs w:val="24"/>
          <w:b w:val="0"/>
          <w:i w:val="0"/>
          <w:sz w:val="24"/>
          <w:spacing w:val="0"/>
          <w:w w:val="100"/>
          <w:rFonts/>
          <w:caps w:val="0"/>
        </w:rPr>
        <w:t>of</w:t>
      </w:r>
      <w:r w:rsidR="00F6133B" w:rsidRPr="00A43F07">
        <w:rPr>
          <w:szCs w:val="24"/>
          <w:b w:val="0"/>
          <w:i w:val="0"/>
          <w:sz w:val="24"/>
          <w:spacing w:val="0"/>
          <w:w w:val="100"/>
          <w:rFonts/>
          <w:caps w:val="0"/>
        </w:rPr>
        <w:t> </w:t>
      </w:r>
      <w:r w:rsidR="00F6133B" w:rsidRPr="00E07BB5">
        <w:rPr>
          <w:szCs w:val="24"/>
          <w:b w:val="0"/>
          <w:i w:val="0"/>
          <w:sz w:val="24"/>
          <w:spacing w:val="0"/>
          <w:w w:val="100"/>
          <w:rFonts/>
          <w:caps w:val="0"/>
        </w:rPr>
        <w:t>Abeokuta</w:t>
      </w:r>
      <w:r w:rsidR="002C0BA0" w:rsidRPr="00E07BB5">
        <w:rPr>
          <w:szCs w:val="24"/>
          <w:b w:val="0"/>
          <w:i w:val="0"/>
          <w:sz w:val="24"/>
          <w:spacing w:val="0"/>
          <w:w w:val="100"/>
          <w:rFonts/>
          <w:caps w:val="0"/>
        </w:rPr>
        <w:t>(After</w:t>
      </w:r>
      <w:r w:rsidR="00DB7CFC" w:rsidRPr="00E07BB5">
        <w:rPr>
          <w:szCs w:val="24"/>
          <w:b w:val="0"/>
          <w:i w:val="0"/>
          <w:sz w:val="24"/>
          <w:spacing w:val="0"/>
          <w:w w:val="100"/>
          <w:rFonts/>
          <w:caps w:val="0"/>
        </w:rPr>
        <w:t> </w:t>
      </w:r>
      <w:r w:rsidR="00DB7CFC" w:rsidRPr="00E07BB5">
        <w:rPr>
          <w:szCs w:val="24"/>
          <w:b w:val="0"/>
          <w:i w:val="0"/>
          <w:sz w:val="24"/>
          <w:spacing w:val="0"/>
          <w:w w:val="100"/>
          <w:rFonts/>
          <w:caps w:val="0"/>
        </w:rPr>
        <w:t>Olurin</w:t>
      </w:r>
      <w:r w:rsidR="00C45971">
        <w:rPr>
          <w:szCs w:val="24"/>
          <w:b w:val="0"/>
          <w:i w:val="0"/>
          <w:sz w:val="24"/>
          <w:spacing w:val="0"/>
          <w:w w:val="100"/>
          <w:rFonts/>
          <w:caps w:val="0"/>
        </w:rPr>
        <w:t> </w:t>
      </w:r>
      <w:r w:rsidR="00C45971">
        <w:rPr>
          <w:szCs w:val="24"/>
          <w:b w:val="0"/>
          <w:i w:val="0"/>
          <w:sz w:val="24"/>
          <w:spacing w:val="0"/>
          <w:w w:val="100"/>
          <w:rFonts/>
          <w:caps w:val="0"/>
        </w:rPr>
        <w:t>et</w:t>
      </w:r>
      <w:r w:rsidR="00C45971">
        <w:rPr>
          <w:szCs w:val="24"/>
          <w:b w:val="0"/>
          <w:i w:val="0"/>
          <w:sz w:val="24"/>
          <w:spacing w:val="0"/>
          <w:w w:val="100"/>
          <w:rFonts/>
          <w:caps w:val="0"/>
        </w:rPr>
        <w:t> </w:t>
      </w:r>
      <w:r w:rsidR="00C45971">
        <w:rPr>
          <w:szCs w:val="24"/>
          <w:b w:val="0"/>
          <w:i w:val="0"/>
          <w:sz w:val="24"/>
          <w:spacing w:val="0"/>
          <w:w w:val="100"/>
          <w:rFonts/>
          <w:caps w:val="0"/>
        </w:rPr>
        <w:t>al</w:t>
      </w:r>
      <w:r w:rsidR="00DB7CFC">
        <w:rPr>
          <w:szCs w:val="24"/>
          <w:b w:val="0"/>
          <w:i w:val="0"/>
          <w:sz w:val="24"/>
          <w:spacing w:val="0"/>
          <w:w w:val="100"/>
          <w:rFonts/>
          <w:caps w:val="0"/>
        </w:rPr>
        <w:t>,</w:t>
      </w:r>
      <w:r w:rsidR="00DB7CFC">
        <w:rPr>
          <w:szCs w:val="24"/>
          <w:b w:val="0"/>
          <w:i w:val="0"/>
          <w:sz w:val="24"/>
          <w:spacing w:val="0"/>
          <w:w w:val="100"/>
          <w:rFonts/>
          <w:caps w:val="0"/>
        </w:rPr>
        <w:t> </w:t>
      </w:r>
      <w:r w:rsidR="00DB7CFC">
        <w:rPr>
          <w:szCs w:val="24"/>
          <w:b w:val="0"/>
          <w:i w:val="0"/>
          <w:sz w:val="24"/>
          <w:spacing w:val="0"/>
          <w:w w:val="100"/>
          <w:rFonts/>
          <w:caps w:val="0"/>
        </w:rPr>
        <w:t>2016)</w:t>
      </w:r>
    </w:p>
    <w:p w14:paraId="2419A403" w14:textId="77777777" w:rsidR="001A00D3" w:rsidRPr="00A43F07" w:rsidRDefault="001A00D3" w:rsidP="006F4DE1">
      <w:pPr>
        <w:jc w:val="both"/>
        <w:spacing w:before="0" w:beforeAutospacing="0" w:after="0" w:afterAutospacing="0" w:lineRule="auto" w:line="360"/>
        <w:rPr>
          <w:szCs w:val="24"/>
          <w:b w:val="0"/>
          <w:i w:val="0"/>
          <w:sz w:val="24"/>
          <w:spacing w:val="0"/>
          <w:w w:val="100"/>
          <w:rFonts/>
          <w:caps w:val="0"/>
        </w:rPr>
        <w:snapToGrid w:val="0"/>
        <w:textAlignment w:val="baseline"/>
      </w:pPr>
      <w:r>
        <w:rPr>
          <w:b w:val="0"/>
          <w:i w:val="0"/>
          <w:sz w:val="24"/>
          <w:spacing w:val="0"/>
          <w:w w:val="100"/>
          <w:rFonts/>
          <w:caps w:val="0"/>
        </w:rPr>
        <w:t/>
      </w:r>
    </w:p>
    <w:p w14:paraId="59B9B9CF" w14:textId="383AF18B" w:rsidR="00705F36" w:rsidRPr="00CC72F9" w:rsidRDefault="00705F36" w:rsidP="00CC72F9">
      <w:pPr>
        <w:spacing w:before="0" w:beforeAutospacing="0" w:after="160" w:afterAutospacing="0" w:lineRule="auto" w:line="360"/>
        <w:rPr>
          <w:szCs w:val="24"/>
          <w:b w:val="0"/>
          <w:i w:val="0"/>
          <w:color w:val="000000"/>
          <w:sz w:val="24"/>
          <w:spacing w:val="0"/>
          <w:w w:val="100"/>
          <w:rFonts/>
          <w:caps w:val="0"/>
        </w:rPr>
        <w:snapToGrid w:val="0"/>
        <w:textAlignment w:val="baseline"/>
        <w:tabs>
          <w:tab w:val="left" w:pos="4042"/>
        </w:tabs>
      </w:pPr>
      <w:r>
        <w:rPr>
          <w:b w:val="0"/>
          <w:i w:val="0"/>
          <w:color w:val="000000"/>
          <w:sz w:val="24"/>
          <w:spacing w:val="0"/>
          <w:w w:val="100"/>
          <w:rFonts/>
          <w:caps w:val="0"/>
        </w:rPr>
        <w:t/>
      </w:r>
    </w:p>
    <w:p w14:paraId="66EC22C6" w14:textId="77777777" w:rsidR="007444A8" w:rsidRDefault="007444A8" w:rsidP="00CC72F9">
      <w:pPr>
        <w:spacing w:before="0" w:beforeAutospacing="0" w:after="160" w:afterAutospacing="0" w:lineRule="auto" w:line="360"/>
        <w:rPr>
          <w:szCs w:val="24"/>
          <w:bCs/>
          <w:b w:val="1"/>
          <w:i w:val="0"/>
          <w:sz w:val="24"/>
          <w:spacing w:val="0"/>
          <w:w w:val="100"/>
          <w:rFonts/>
          <w:caps w:val="0"/>
        </w:rPr>
        <w:snapToGrid w:val="0"/>
        <w:textAlignment w:val="baseline"/>
      </w:pPr>
      <w:r>
        <w:rPr>
          <w:b w:val="1"/>
          <w:i w:val="0"/>
          <w:sz w:val="24"/>
          <w:spacing w:val="0"/>
          <w:w w:val="100"/>
          <w:rFonts/>
          <w:caps w:val="0"/>
        </w:rPr>
        <w:t/>
      </w:r>
    </w:p>
    <w:p w14:paraId="5F86AEC4" w14:textId="77777777" w:rsidR="00C15158" w:rsidRPr="006F4DE1" w:rsidRDefault="00705F36" w:rsidP="006F4DE1">
      <w:pPr>
        <w:spacing w:before="0" w:beforeAutospacing="0" w:after="160" w:afterAutospacing="0" w:lineRule="auto" w:line="360"/>
        <w:rPr>
          <w:szCs w:val="24"/>
          <w:bCs/>
          <w:b w:val="1"/>
          <w:i w:val="0"/>
          <w:sz w:val="24"/>
          <w:spacing w:val="0"/>
          <w:w w:val="100"/>
          <w:rFonts/>
          <w:caps w:val="0"/>
        </w:rPr>
        <w:snapToGrid w:val="0"/>
        <w:textAlignment w:val="baseline"/>
      </w:pPr>
      <w:r w:rsidRPr="006F4DE1">
        <w:rPr>
          <w:szCs w:val="24"/>
          <w:bCs/>
          <w:b w:val="1"/>
          <w:i w:val="0"/>
          <w:sz w:val="24"/>
          <w:spacing w:val="0"/>
          <w:w w:val="100"/>
          <w:rFonts/>
          <w:caps w:val="0"/>
        </w:rPr>
        <w:t>3</w:t>
      </w:r>
      <w:r w:rsidR="00C15158" w:rsidRPr="006F4DE1">
        <w:rPr>
          <w:szCs w:val="24"/>
          <w:bCs/>
          <w:b w:val="1"/>
          <w:i w:val="0"/>
          <w:sz w:val="24"/>
          <w:spacing w:val="0"/>
          <w:w w:val="100"/>
          <w:rFonts/>
          <w:caps w:val="0"/>
        </w:rPr>
        <w:t>.0</w:t>
      </w:r>
      <w:r w:rsidR="00C15158" w:rsidRPr="006F4DE1">
        <w:rPr>
          <w:szCs w:val="24"/>
          <w:bCs/>
          <w:b w:val="1"/>
          <w:i w:val="0"/>
          <w:sz w:val="24"/>
          <w:spacing w:val="0"/>
          <w:w w:val="100"/>
          <w:rFonts/>
          <w:caps w:val="0"/>
        </w:rPr>
        <w:t> </w:t>
      </w:r>
      <w:r w:rsidR="00C15158" w:rsidRPr="006F4DE1">
        <w:rPr>
          <w:szCs w:val="24"/>
          <w:bCs/>
          <w:b w:val="1"/>
          <w:i w:val="0"/>
          <w:sz w:val="24"/>
          <w:spacing w:val="0"/>
          <w:w w:val="100"/>
          <w:rFonts/>
          <w:caps w:val="0"/>
        </w:rPr>
        <w:t>MATERIALS</w:t>
      </w:r>
      <w:r w:rsidR="00C15158" w:rsidRPr="006F4DE1">
        <w:rPr>
          <w:szCs w:val="24"/>
          <w:bCs/>
          <w:b w:val="1"/>
          <w:i w:val="0"/>
          <w:sz w:val="24"/>
          <w:spacing w:val="0"/>
          <w:w w:val="100"/>
          <w:rFonts/>
          <w:caps w:val="0"/>
        </w:rPr>
        <w:t> </w:t>
      </w:r>
      <w:r w:rsidR="00C15158" w:rsidRPr="006F4DE1">
        <w:rPr>
          <w:szCs w:val="24"/>
          <w:bCs/>
          <w:b w:val="1"/>
          <w:i w:val="0"/>
          <w:sz w:val="24"/>
          <w:spacing w:val="0"/>
          <w:w w:val="100"/>
          <w:rFonts/>
          <w:caps w:val="0"/>
        </w:rPr>
        <w:t>AND</w:t>
      </w:r>
      <w:r w:rsidR="00C15158" w:rsidRPr="006F4DE1">
        <w:rPr>
          <w:szCs w:val="24"/>
          <w:bCs/>
          <w:b w:val="1"/>
          <w:i w:val="0"/>
          <w:sz w:val="24"/>
          <w:spacing w:val="0"/>
          <w:w w:val="100"/>
          <w:rFonts/>
          <w:caps w:val="0"/>
        </w:rPr>
        <w:t> </w:t>
      </w:r>
      <w:r w:rsidR="00C15158" w:rsidRPr="006F4DE1">
        <w:rPr>
          <w:szCs w:val="24"/>
          <w:bCs/>
          <w:b w:val="1"/>
          <w:i w:val="0"/>
          <w:sz w:val="24"/>
          <w:spacing w:val="0"/>
          <w:w w:val="100"/>
          <w:rFonts/>
          <w:caps w:val="0"/>
        </w:rPr>
        <w:t>METHODS</w:t>
      </w:r>
    </w:p>
    <w:p w14:paraId="4CEB8D50" w14:textId="361E044C" w:rsidR="00C15158" w:rsidRPr="006F4DE1" w:rsidRDefault="00705F36" w:rsidP="006F4DE1">
      <w:pPr>
        <w:spacing w:before="0" w:beforeAutospacing="0" w:after="160" w:afterAutospacing="0" w:lineRule="auto" w:line="360"/>
        <w:rPr>
          <w:szCs w:val="24"/>
          <w:bCs/>
          <w:b w:val="1"/>
          <w:i w:val="0"/>
          <w:sz w:val="24"/>
          <w:spacing w:val="0"/>
          <w:w w:val="100"/>
          <w:rFonts/>
          <w:caps w:val="0"/>
        </w:rPr>
        <w:snapToGrid w:val="0"/>
        <w:textAlignment w:val="baseline"/>
      </w:pPr>
      <w:r w:rsidRPr="006F4DE1">
        <w:rPr>
          <w:szCs w:val="24"/>
          <w:bCs/>
          <w:b w:val="1"/>
          <w:i w:val="0"/>
          <w:sz w:val="24"/>
          <w:spacing w:val="0"/>
          <w:w w:val="100"/>
          <w:rFonts/>
          <w:caps w:val="0"/>
        </w:rPr>
        <w:t>3</w:t>
      </w:r>
      <w:r w:rsidR="00C15158" w:rsidRPr="006F4DE1">
        <w:rPr>
          <w:szCs w:val="24"/>
          <w:bCs/>
          <w:b w:val="1"/>
          <w:i w:val="0"/>
          <w:sz w:val="24"/>
          <w:spacing w:val="0"/>
          <w:w w:val="100"/>
          <w:rFonts/>
          <w:caps w:val="0"/>
        </w:rPr>
        <w:t>.1</w:t>
      </w:r>
      <w:r w:rsidR="00C15158" w:rsidRPr="006F4DE1">
        <w:rPr>
          <w:szCs w:val="24"/>
          <w:bCs/>
          <w:b w:val="1"/>
          <w:i w:val="0"/>
          <w:sz w:val="24"/>
          <w:spacing w:val="0"/>
          <w:w w:val="100"/>
          <w:rFonts/>
          <w:caps w:val="0"/>
        </w:rPr>
        <w:t> </w:t>
      </w:r>
      <w:r w:rsidR="000B0490" w:rsidRPr="006F4DE1">
        <w:rPr>
          <w:szCs w:val="24"/>
          <w:bCs/>
          <w:b w:val="1"/>
          <w:i w:val="0"/>
          <w:sz w:val="24"/>
          <w:spacing w:val="0"/>
          <w:w w:val="100"/>
          <w:rFonts/>
          <w:caps w:val="0"/>
        </w:rPr>
        <w:t>Materials</w:t>
      </w:r>
    </w:p>
    <w:p w14:paraId="0399166D" w14:textId="77777777" w:rsidR="00C15158" w:rsidRPr="006F4DE1" w:rsidRDefault="00C15158" w:rsidP="006F4DE1">
      <w:pPr>
        <w:spacing w:before="0" w:beforeAutospacing="0" w:after="160" w:afterAutospacing="0" w:lineRule="auto" w:line="360"/>
        <w:rPr>
          <w:szCs w:val="24"/>
          <w:b w:val="0"/>
          <w:i w:val="0"/>
          <w:sz w:val="24"/>
          <w:spacing w:val="0"/>
          <w:w w:val="100"/>
          <w:rFonts/>
          <w:caps w:val="0"/>
        </w:rPr>
        <w:snapToGrid w:val="0"/>
        <w:ind w:firstLine="360"/>
        <w:textAlignment w:val="baseline"/>
      </w:pPr>
      <w:r w:rsidRPr="006F4DE1">
        <w:rPr>
          <w:szCs w:val="24"/>
          <w:b w:val="0"/>
          <w:i w:val="0"/>
          <w:sz w:val="24"/>
          <w:spacing w:val="0"/>
          <w:w w:val="100"/>
          <w:rFonts/>
          <w:caps w:val="0"/>
        </w:rPr>
        <w:t>The</w:t>
      </w:r>
      <w:r w:rsidRPr="006F4DE1">
        <w:rPr>
          <w:szCs w:val="24"/>
          <w:b w:val="0"/>
          <w:i w:val="0"/>
          <w:sz w:val="24"/>
          <w:spacing w:val="0"/>
          <w:w w:val="100"/>
          <w:rFonts/>
          <w:caps w:val="0"/>
        </w:rPr>
        <w:t> </w:t>
      </w:r>
      <w:r w:rsidRPr="006F4DE1">
        <w:rPr>
          <w:szCs w:val="24"/>
          <w:b w:val="0"/>
          <w:i w:val="0"/>
          <w:sz w:val="24"/>
          <w:spacing w:val="0"/>
          <w:w w:val="100"/>
          <w:rFonts/>
          <w:caps w:val="0"/>
        </w:rPr>
        <w:t>following</w:t>
      </w:r>
      <w:r w:rsidRPr="006F4DE1">
        <w:rPr>
          <w:szCs w:val="24"/>
          <w:b w:val="0"/>
          <w:i w:val="0"/>
          <w:sz w:val="24"/>
          <w:spacing w:val="0"/>
          <w:w w:val="100"/>
          <w:rFonts/>
          <w:caps w:val="0"/>
        </w:rPr>
        <w:t> </w:t>
      </w:r>
      <w:r w:rsidRPr="006F4DE1">
        <w:rPr>
          <w:szCs w:val="24"/>
          <w:b w:val="0"/>
          <w:i w:val="0"/>
          <w:sz w:val="24"/>
          <w:spacing w:val="0"/>
          <w:w w:val="100"/>
          <w:rFonts/>
          <w:caps w:val="0"/>
        </w:rPr>
        <w:t>materials</w:t>
      </w:r>
      <w:r w:rsidRPr="006F4DE1">
        <w:rPr>
          <w:szCs w:val="24"/>
          <w:b w:val="0"/>
          <w:i w:val="0"/>
          <w:sz w:val="24"/>
          <w:spacing w:val="0"/>
          <w:w w:val="100"/>
          <w:rFonts/>
          <w:caps w:val="0"/>
        </w:rPr>
        <w:t> </w:t>
      </w:r>
      <w:r w:rsidRPr="006F4DE1">
        <w:rPr>
          <w:szCs w:val="24"/>
          <w:b w:val="0"/>
          <w:i w:val="0"/>
          <w:sz w:val="24"/>
          <w:spacing w:val="0"/>
          <w:w w:val="100"/>
          <w:rFonts/>
          <w:caps w:val="0"/>
        </w:rPr>
        <w:t>were</w:t>
      </w:r>
      <w:r w:rsidRPr="006F4DE1">
        <w:rPr>
          <w:szCs w:val="24"/>
          <w:b w:val="0"/>
          <w:i w:val="0"/>
          <w:sz w:val="24"/>
          <w:spacing w:val="0"/>
          <w:w w:val="100"/>
          <w:rFonts/>
          <w:caps w:val="0"/>
        </w:rPr>
        <w:t> </w:t>
      </w:r>
      <w:r w:rsidRPr="006F4DE1">
        <w:rPr>
          <w:szCs w:val="24"/>
          <w:b w:val="0"/>
          <w:i w:val="0"/>
          <w:sz w:val="24"/>
          <w:spacing w:val="0"/>
          <w:w w:val="100"/>
          <w:rFonts/>
          <w:caps w:val="0"/>
        </w:rPr>
        <w:t>used</w:t>
      </w:r>
      <w:r w:rsidRPr="006F4DE1">
        <w:rPr>
          <w:szCs w:val="24"/>
          <w:b w:val="0"/>
          <w:i w:val="0"/>
          <w:sz w:val="24"/>
          <w:spacing w:val="0"/>
          <w:w w:val="100"/>
          <w:rFonts/>
          <w:caps w:val="0"/>
        </w:rPr>
        <w:t> </w:t>
      </w:r>
      <w:r w:rsidRPr="006F4DE1">
        <w:rPr>
          <w:szCs w:val="24"/>
          <w:b w:val="0"/>
          <w:i w:val="0"/>
          <w:sz w:val="24"/>
          <w:spacing w:val="0"/>
          <w:w w:val="100"/>
          <w:rFonts/>
          <w:caps w:val="0"/>
        </w:rPr>
        <w:t>for</w:t>
      </w:r>
      <w:r w:rsidRPr="006F4DE1">
        <w:rPr>
          <w:szCs w:val="24"/>
          <w:b w:val="0"/>
          <w:i w:val="0"/>
          <w:sz w:val="24"/>
          <w:spacing w:val="0"/>
          <w:w w:val="100"/>
          <w:rFonts/>
          <w:caps w:val="0"/>
        </w:rPr>
        <w:t> </w:t>
      </w:r>
      <w:r w:rsidRPr="006F4DE1">
        <w:rPr>
          <w:szCs w:val="24"/>
          <w:b w:val="0"/>
          <w:i w:val="0"/>
          <w:sz w:val="24"/>
          <w:spacing w:val="0"/>
          <w:w w:val="100"/>
          <w:rFonts/>
          <w:caps w:val="0"/>
        </w:rPr>
        <w:t>the</w:t>
      </w:r>
      <w:r w:rsidRPr="006F4DE1">
        <w:rPr>
          <w:szCs w:val="24"/>
          <w:b w:val="0"/>
          <w:i w:val="0"/>
          <w:sz w:val="24"/>
          <w:spacing w:val="0"/>
          <w:w w:val="100"/>
          <w:rFonts/>
          <w:caps w:val="0"/>
        </w:rPr>
        <w:t> </w:t>
      </w:r>
      <w:r w:rsidRPr="006F4DE1">
        <w:rPr>
          <w:szCs w:val="24"/>
          <w:b w:val="0"/>
          <w:i w:val="0"/>
          <w:sz w:val="24"/>
          <w:spacing w:val="0"/>
          <w:w w:val="100"/>
          <w:rFonts/>
          <w:caps w:val="0"/>
        </w:rPr>
        <w:t>mapping</w:t>
      </w:r>
      <w:r w:rsidRPr="006F4DE1">
        <w:rPr>
          <w:szCs w:val="24"/>
          <w:b w:val="0"/>
          <w:i w:val="0"/>
          <w:sz w:val="24"/>
          <w:spacing w:val="0"/>
          <w:w w:val="100"/>
          <w:rFonts/>
          <w:caps w:val="0"/>
        </w:rPr>
        <w:t> </w:t>
      </w:r>
      <w:r w:rsidRPr="006F4DE1">
        <w:rPr>
          <w:szCs w:val="24"/>
          <w:b w:val="0"/>
          <w:i w:val="0"/>
          <w:sz w:val="24"/>
          <w:spacing w:val="0"/>
          <w:w w:val="100"/>
          <w:rFonts/>
          <w:caps w:val="0"/>
        </w:rPr>
        <w:t>exercise:</w:t>
      </w:r>
    </w:p>
    <w:p w14:paraId="22FDF757" w14:textId="77777777" w:rsidR="00C15158" w:rsidRPr="006F4DE1" w:rsidRDefault="00C15158" w:rsidP="006F4DE1">
      <w:pPr>
        <w:pStyle w:val="ListParagraph"/>
        <w:numPr>
          <w:ilvl w:val="0"/>
          <w:numId w:val="2"/>
        </w:numPr>
        <w:spacing w:before="0" w:beforeAutospacing="0" w:after="160" w:afterAutospacing="0" w:lineRule="auto" w:line="360"/>
        <w:rPr>
          <w:szCs w:val="24"/>
          <w:b w:val="0"/>
          <w:i w:val="0"/>
          <w:sz w:val="24"/>
          <w:spacing w:val="0"/>
          <w:w w:val="100"/>
          <w:rFonts/>
          <w:caps w:val="0"/>
        </w:rPr>
        <w:snapToGrid w:val="0"/>
        <w:ind w:left="720"/>
        <w:textAlignment w:val="baseline"/>
      </w:pPr>
      <w:r w:rsidRPr="006F4DE1">
        <w:rPr>
          <w:szCs w:val="24"/>
          <w:b w:val="0"/>
          <w:i w:val="0"/>
          <w:sz w:val="24"/>
          <w:spacing w:val="0"/>
          <w:w w:val="100"/>
          <w:rFonts/>
          <w:caps w:val="0"/>
        </w:rPr>
        <w:t>Compass</w:t>
      </w:r>
      <w:r w:rsidRPr="006F4DE1">
        <w:rPr>
          <w:szCs w:val="24"/>
          <w:b w:val="0"/>
          <w:i w:val="0"/>
          <w:sz w:val="24"/>
          <w:spacing w:val="0"/>
          <w:w w:val="100"/>
          <w:rFonts/>
          <w:caps w:val="0"/>
        </w:rPr>
        <w:t> </w:t>
      </w:r>
      <w:r w:rsidRPr="006F4DE1">
        <w:rPr>
          <w:szCs w:val="24"/>
          <w:b w:val="0"/>
          <w:i w:val="0"/>
          <w:sz w:val="24"/>
          <w:spacing w:val="0"/>
          <w:w w:val="100"/>
          <w:rFonts/>
          <w:caps w:val="0"/>
        </w:rPr>
        <w:t>Clinometer;</w:t>
      </w:r>
      <w:r w:rsidRPr="006F4DE1">
        <w:rPr>
          <w:szCs w:val="24"/>
          <w:b w:val="0"/>
          <w:i w:val="0"/>
          <w:sz w:val="24"/>
          <w:spacing w:val="0"/>
          <w:w w:val="100"/>
          <w:rFonts/>
          <w:caps w:val="0"/>
        </w:rPr>
        <w:t> </w:t>
      </w:r>
      <w:r w:rsidRPr="006F4DE1">
        <w:rPr>
          <w:szCs w:val="24"/>
          <w:b w:val="0"/>
          <w:i w:val="0"/>
          <w:sz w:val="24"/>
          <w:spacing w:val="0"/>
          <w:w w:val="100"/>
          <w:rFonts/>
          <w:caps w:val="0"/>
        </w:rPr>
        <w:t>this</w:t>
      </w:r>
      <w:r w:rsidRPr="006F4DE1">
        <w:rPr>
          <w:szCs w:val="24"/>
          <w:b w:val="0"/>
          <w:i w:val="0"/>
          <w:sz w:val="24"/>
          <w:spacing w:val="0"/>
          <w:w w:val="100"/>
          <w:rFonts/>
          <w:caps w:val="0"/>
        </w:rPr>
        <w:t> </w:t>
      </w:r>
      <w:r w:rsidRPr="006F4DE1">
        <w:rPr>
          <w:szCs w:val="24"/>
          <w:b w:val="0"/>
          <w:i w:val="0"/>
          <w:sz w:val="24"/>
          <w:spacing w:val="0"/>
          <w:w w:val="100"/>
          <w:rFonts/>
          <w:caps w:val="0"/>
        </w:rPr>
        <w:t>was</w:t>
      </w:r>
      <w:r w:rsidRPr="006F4DE1">
        <w:rPr>
          <w:szCs w:val="24"/>
          <w:b w:val="0"/>
          <w:i w:val="0"/>
          <w:sz w:val="24"/>
          <w:spacing w:val="0"/>
          <w:w w:val="100"/>
          <w:rFonts/>
          <w:caps w:val="0"/>
        </w:rPr>
        <w:t> </w:t>
      </w:r>
      <w:r w:rsidRPr="006F4DE1">
        <w:rPr>
          <w:szCs w:val="24"/>
          <w:b w:val="0"/>
          <w:i w:val="0"/>
          <w:sz w:val="24"/>
          <w:spacing w:val="0"/>
          <w:w w:val="100"/>
          <w:rFonts/>
          <w:caps w:val="0"/>
        </w:rPr>
        <w:t>used</w:t>
      </w:r>
      <w:r w:rsidRPr="006F4DE1">
        <w:rPr>
          <w:szCs w:val="24"/>
          <w:b w:val="0"/>
          <w:i w:val="0"/>
          <w:sz w:val="24"/>
          <w:spacing w:val="0"/>
          <w:w w:val="100"/>
          <w:rFonts/>
          <w:caps w:val="0"/>
        </w:rPr>
        <w:t> </w:t>
      </w:r>
      <w:r w:rsidRPr="006F4DE1">
        <w:rPr>
          <w:szCs w:val="24"/>
          <w:b w:val="0"/>
          <w:i w:val="0"/>
          <w:sz w:val="24"/>
          <w:spacing w:val="0"/>
          <w:w w:val="100"/>
          <w:rFonts/>
          <w:caps w:val="0"/>
        </w:rPr>
        <w:t>to</w:t>
      </w:r>
      <w:r w:rsidRPr="006F4DE1">
        <w:rPr>
          <w:szCs w:val="24"/>
          <w:b w:val="0"/>
          <w:i w:val="0"/>
          <w:sz w:val="24"/>
          <w:spacing w:val="0"/>
          <w:w w:val="100"/>
          <w:rFonts/>
          <w:caps w:val="0"/>
        </w:rPr>
        <w:t> </w:t>
      </w:r>
      <w:r w:rsidRPr="006F4DE1">
        <w:rPr>
          <w:szCs w:val="24"/>
          <w:b w:val="0"/>
          <w:i w:val="0"/>
          <w:sz w:val="24"/>
          <w:spacing w:val="0"/>
          <w:w w:val="100"/>
          <w:rFonts/>
          <w:caps w:val="0"/>
        </w:rPr>
        <w:t>know</w:t>
      </w:r>
      <w:r w:rsidRPr="006F4DE1">
        <w:rPr>
          <w:szCs w:val="24"/>
          <w:b w:val="0"/>
          <w:i w:val="0"/>
          <w:sz w:val="24"/>
          <w:spacing w:val="0"/>
          <w:w w:val="100"/>
          <w:rFonts/>
          <w:caps w:val="0"/>
        </w:rPr>
        <w:t> </w:t>
      </w:r>
      <w:r w:rsidRPr="006F4DE1">
        <w:rPr>
          <w:szCs w:val="24"/>
          <w:b w:val="0"/>
          <w:i w:val="0"/>
          <w:sz w:val="24"/>
          <w:spacing w:val="0"/>
          <w:w w:val="100"/>
          <w:rFonts/>
          <w:caps w:val="0"/>
        </w:rPr>
        <w:t>direction</w:t>
      </w:r>
      <w:r w:rsidRPr="006F4DE1">
        <w:rPr>
          <w:szCs w:val="24"/>
          <w:b w:val="0"/>
          <w:i w:val="0"/>
          <w:sz w:val="24"/>
          <w:spacing w:val="0"/>
          <w:w w:val="100"/>
          <w:rFonts/>
          <w:caps w:val="0"/>
        </w:rPr>
        <w:t> </w:t>
      </w:r>
      <w:r w:rsidRPr="006F4DE1">
        <w:rPr>
          <w:szCs w:val="24"/>
          <w:b w:val="0"/>
          <w:i w:val="0"/>
          <w:sz w:val="24"/>
          <w:spacing w:val="0"/>
          <w:w w:val="100"/>
          <w:rFonts/>
          <w:caps w:val="0"/>
        </w:rPr>
        <w:t>of</w:t>
      </w:r>
      <w:r w:rsidRPr="006F4DE1">
        <w:rPr>
          <w:szCs w:val="24"/>
          <w:b w:val="0"/>
          <w:i w:val="0"/>
          <w:sz w:val="24"/>
          <w:spacing w:val="0"/>
          <w:w w:val="100"/>
          <w:rFonts/>
          <w:caps w:val="0"/>
        </w:rPr>
        <w:t> </w:t>
      </w:r>
      <w:r w:rsidRPr="006F4DE1">
        <w:rPr>
          <w:szCs w:val="24"/>
          <w:b w:val="0"/>
          <w:i w:val="0"/>
          <w:sz w:val="24"/>
          <w:spacing w:val="0"/>
          <w:w w:val="100"/>
          <w:rFonts/>
          <w:caps w:val="0"/>
        </w:rPr>
        <w:t>geographic</w:t>
      </w:r>
      <w:r w:rsidRPr="006F4DE1">
        <w:rPr>
          <w:szCs w:val="24"/>
          <w:b w:val="0"/>
          <w:i w:val="0"/>
          <w:sz w:val="24"/>
          <w:spacing w:val="0"/>
          <w:w w:val="100"/>
          <w:rFonts/>
          <w:caps w:val="0"/>
        </w:rPr>
        <w:t> </w:t>
      </w:r>
      <w:r w:rsidRPr="006F4DE1">
        <w:rPr>
          <w:szCs w:val="24"/>
          <w:b w:val="0"/>
          <w:i w:val="0"/>
          <w:sz w:val="24"/>
          <w:spacing w:val="0"/>
          <w:w w:val="100"/>
          <w:rFonts/>
          <w:caps w:val="0"/>
        </w:rPr>
        <w:t>north</w:t>
      </w:r>
      <w:r w:rsidRPr="006F4DE1">
        <w:rPr>
          <w:szCs w:val="24"/>
          <w:b w:val="0"/>
          <w:i w:val="0"/>
          <w:sz w:val="24"/>
          <w:spacing w:val="0"/>
          <w:w w:val="100"/>
          <w:rFonts/>
          <w:caps w:val="0"/>
        </w:rPr>
        <w:t> </w:t>
      </w:r>
      <w:r w:rsidRPr="006F4DE1">
        <w:rPr>
          <w:szCs w:val="24"/>
          <w:b w:val="0"/>
          <w:i w:val="0"/>
          <w:sz w:val="24"/>
          <w:spacing w:val="0"/>
          <w:w w:val="100"/>
          <w:rFonts/>
          <w:caps w:val="0"/>
        </w:rPr>
        <w:t>as</w:t>
      </w:r>
      <w:r w:rsidRPr="006F4DE1">
        <w:rPr>
          <w:szCs w:val="24"/>
          <w:b w:val="0"/>
          <w:i w:val="0"/>
          <w:sz w:val="24"/>
          <w:spacing w:val="0"/>
          <w:w w:val="100"/>
          <w:rFonts/>
          <w:caps w:val="0"/>
        </w:rPr>
        <w:t> </w:t>
      </w:r>
      <w:r w:rsidRPr="006F4DE1">
        <w:rPr>
          <w:szCs w:val="24"/>
          <w:b w:val="0"/>
          <w:i w:val="0"/>
          <w:sz w:val="24"/>
          <w:spacing w:val="0"/>
          <w:w w:val="100"/>
          <w:rFonts/>
          <w:caps w:val="0"/>
        </w:rPr>
        <w:t>well</w:t>
      </w:r>
      <w:r w:rsidRPr="006F4DE1">
        <w:rPr>
          <w:szCs w:val="24"/>
          <w:b w:val="0"/>
          <w:i w:val="0"/>
          <w:sz w:val="24"/>
          <w:spacing w:val="0"/>
          <w:w w:val="100"/>
          <w:rFonts/>
          <w:caps w:val="0"/>
        </w:rPr>
        <w:t> </w:t>
      </w:r>
      <w:r w:rsidRPr="006F4DE1">
        <w:rPr>
          <w:szCs w:val="24"/>
          <w:b w:val="0"/>
          <w:i w:val="0"/>
          <w:sz w:val="24"/>
          <w:spacing w:val="0"/>
          <w:w w:val="100"/>
          <w:rFonts/>
          <w:caps w:val="0"/>
        </w:rPr>
        <w:t>as</w:t>
      </w:r>
      <w:r w:rsidRPr="006F4DE1">
        <w:rPr>
          <w:szCs w:val="24"/>
          <w:b w:val="0"/>
          <w:i w:val="0"/>
          <w:sz w:val="24"/>
          <w:spacing w:val="0"/>
          <w:w w:val="100"/>
          <w:rFonts/>
          <w:caps w:val="0"/>
        </w:rPr>
        <w:t> </w:t>
      </w:r>
      <w:r w:rsidRPr="006F4DE1">
        <w:rPr>
          <w:szCs w:val="24"/>
          <w:b w:val="0"/>
          <w:i w:val="0"/>
          <w:sz w:val="24"/>
          <w:spacing w:val="0"/>
          <w:w w:val="100"/>
          <w:rFonts/>
          <w:caps w:val="0"/>
        </w:rPr>
        <w:t>taking</w:t>
      </w:r>
      <w:r w:rsidRPr="006F4DE1">
        <w:rPr>
          <w:szCs w:val="24"/>
          <w:b w:val="0"/>
          <w:i w:val="0"/>
          <w:sz w:val="24"/>
          <w:spacing w:val="0"/>
          <w:w w:val="100"/>
          <w:rFonts/>
          <w:caps w:val="0"/>
        </w:rPr>
        <w:t>  </w:t>
      </w:r>
      <w:r w:rsidRPr="006F4DE1">
        <w:rPr>
          <w:szCs w:val="24"/>
          <w:b w:val="0"/>
          <w:i w:val="0"/>
          <w:sz w:val="24"/>
          <w:spacing w:val="0"/>
          <w:w w:val="100"/>
          <w:rFonts/>
          <w:caps w:val="0"/>
        </w:rPr>
        <w:t>strike</w:t>
      </w:r>
      <w:r w:rsidRPr="006F4DE1">
        <w:rPr>
          <w:szCs w:val="24"/>
          <w:b w:val="0"/>
          <w:i w:val="0"/>
          <w:sz w:val="24"/>
          <w:spacing w:val="0"/>
          <w:w w:val="100"/>
          <w:rFonts/>
          <w:caps w:val="0"/>
        </w:rPr>
        <w:t> </w:t>
      </w:r>
      <w:r w:rsidRPr="006F4DE1">
        <w:rPr>
          <w:szCs w:val="24"/>
          <w:b w:val="0"/>
          <w:i w:val="0"/>
          <w:sz w:val="24"/>
          <w:spacing w:val="0"/>
          <w:w w:val="100"/>
          <w:rFonts/>
          <w:caps w:val="0"/>
        </w:rPr>
        <w:t>and</w:t>
      </w:r>
      <w:r w:rsidRPr="006F4DE1">
        <w:rPr>
          <w:szCs w:val="24"/>
          <w:b w:val="0"/>
          <w:i w:val="0"/>
          <w:sz w:val="24"/>
          <w:spacing w:val="0"/>
          <w:w w:val="100"/>
          <w:rFonts/>
          <w:caps w:val="0"/>
        </w:rPr>
        <w:t> </w:t>
      </w:r>
      <w:r w:rsidRPr="006F4DE1">
        <w:rPr>
          <w:szCs w:val="24"/>
          <w:b w:val="0"/>
          <w:i w:val="0"/>
          <w:sz w:val="24"/>
          <w:spacing w:val="0"/>
          <w:w w:val="100"/>
          <w:rFonts/>
          <w:caps w:val="0"/>
        </w:rPr>
        <w:t>dip</w:t>
      </w:r>
      <w:r w:rsidRPr="006F4DE1">
        <w:rPr>
          <w:szCs w:val="24"/>
          <w:b w:val="0"/>
          <w:i w:val="0"/>
          <w:sz w:val="24"/>
          <w:spacing w:val="0"/>
          <w:w w:val="100"/>
          <w:rFonts/>
          <w:caps w:val="0"/>
        </w:rPr>
        <w:t> </w:t>
      </w:r>
      <w:r w:rsidRPr="006F4DE1">
        <w:rPr>
          <w:szCs w:val="24"/>
          <w:b w:val="0"/>
          <w:i w:val="0"/>
          <w:sz w:val="24"/>
          <w:spacing w:val="0"/>
          <w:w w:val="100"/>
          <w:rFonts/>
          <w:caps w:val="0"/>
        </w:rPr>
        <w:t>of</w:t>
      </w:r>
      <w:r w:rsidRPr="006F4DE1">
        <w:rPr>
          <w:szCs w:val="24"/>
          <w:b w:val="0"/>
          <w:i w:val="0"/>
          <w:sz w:val="24"/>
          <w:spacing w:val="0"/>
          <w:w w:val="100"/>
          <w:rFonts/>
          <w:caps w:val="0"/>
        </w:rPr>
        <w:t> </w:t>
      </w:r>
      <w:r w:rsidRPr="006F4DE1">
        <w:rPr>
          <w:szCs w:val="24"/>
          <w:b w:val="0"/>
          <w:i w:val="0"/>
          <w:sz w:val="24"/>
          <w:spacing w:val="0"/>
          <w:w w:val="100"/>
          <w:rFonts/>
          <w:caps w:val="0"/>
        </w:rPr>
        <w:t>structural</w:t>
      </w:r>
      <w:r w:rsidRPr="006F4DE1">
        <w:rPr>
          <w:szCs w:val="24"/>
          <w:b w:val="0"/>
          <w:i w:val="0"/>
          <w:sz w:val="24"/>
          <w:spacing w:val="0"/>
          <w:w w:val="100"/>
          <w:rFonts/>
          <w:caps w:val="0"/>
        </w:rPr>
        <w:t> </w:t>
      </w:r>
      <w:r w:rsidRPr="006F4DE1">
        <w:rPr>
          <w:szCs w:val="24"/>
          <w:b w:val="0"/>
          <w:i w:val="0"/>
          <w:sz w:val="24"/>
          <w:spacing w:val="0"/>
          <w:w w:val="100"/>
          <w:rFonts/>
          <w:caps w:val="0"/>
        </w:rPr>
        <w:t>features</w:t>
      </w:r>
      <w:r w:rsidRPr="006F4DE1">
        <w:rPr>
          <w:szCs w:val="24"/>
          <w:b w:val="0"/>
          <w:i w:val="0"/>
          <w:sz w:val="24"/>
          <w:spacing w:val="0"/>
          <w:w w:val="100"/>
          <w:rFonts/>
          <w:caps w:val="0"/>
        </w:rPr>
        <w:t> </w:t>
      </w:r>
      <w:r w:rsidRPr="006F4DE1">
        <w:rPr>
          <w:szCs w:val="24"/>
          <w:b w:val="0"/>
          <w:i w:val="0"/>
          <w:sz w:val="24"/>
          <w:spacing w:val="0"/>
          <w:w w:val="100"/>
          <w:rFonts/>
          <w:caps w:val="0"/>
        </w:rPr>
        <w:t>seen</w:t>
      </w:r>
      <w:r w:rsidRPr="006F4DE1">
        <w:rPr>
          <w:szCs w:val="24"/>
          <w:b w:val="0"/>
          <w:i w:val="0"/>
          <w:sz w:val="24"/>
          <w:spacing w:val="0"/>
          <w:w w:val="100"/>
          <w:rFonts/>
          <w:caps w:val="0"/>
        </w:rPr>
        <w:t> </w:t>
      </w:r>
      <w:r w:rsidRPr="006F4DE1">
        <w:rPr>
          <w:szCs w:val="24"/>
          <w:b w:val="0"/>
          <w:i w:val="0"/>
          <w:sz w:val="24"/>
          <w:spacing w:val="0"/>
          <w:w w:val="100"/>
          <w:rFonts/>
          <w:caps w:val="0"/>
        </w:rPr>
        <w:t>on</w:t>
      </w:r>
      <w:r w:rsidRPr="006F4DE1">
        <w:rPr>
          <w:szCs w:val="24"/>
          <w:b w:val="0"/>
          <w:i w:val="0"/>
          <w:sz w:val="24"/>
          <w:spacing w:val="0"/>
          <w:w w:val="100"/>
          <w:rFonts/>
          <w:caps w:val="0"/>
        </w:rPr>
        <w:t> </w:t>
      </w:r>
      <w:r w:rsidRPr="006F4DE1">
        <w:rPr>
          <w:szCs w:val="24"/>
          <w:b w:val="0"/>
          <w:i w:val="0"/>
          <w:sz w:val="24"/>
          <w:spacing w:val="0"/>
          <w:w w:val="100"/>
          <w:rFonts/>
          <w:caps w:val="0"/>
        </w:rPr>
        <w:t>the</w:t>
      </w:r>
      <w:r w:rsidRPr="006F4DE1">
        <w:rPr>
          <w:szCs w:val="24"/>
          <w:b w:val="0"/>
          <w:i w:val="0"/>
          <w:sz w:val="24"/>
          <w:spacing w:val="0"/>
          <w:w w:val="100"/>
          <w:rFonts/>
          <w:caps w:val="0"/>
        </w:rPr>
        <w:t> </w:t>
      </w:r>
      <w:r w:rsidRPr="006F4DE1">
        <w:rPr>
          <w:szCs w:val="24"/>
          <w:b w:val="0"/>
          <w:i w:val="0"/>
          <w:sz w:val="24"/>
          <w:spacing w:val="0"/>
          <w:w w:val="100"/>
          <w:rFonts/>
          <w:caps w:val="0"/>
        </w:rPr>
        <w:t>rocks</w:t>
      </w:r>
      <w:r w:rsidRPr="006F4DE1">
        <w:rPr>
          <w:szCs w:val="24"/>
          <w:b w:val="0"/>
          <w:i w:val="0"/>
          <w:sz w:val="24"/>
          <w:spacing w:val="0"/>
          <w:w w:val="100"/>
          <w:rFonts/>
          <w:caps w:val="0"/>
        </w:rPr>
        <w:t> </w:t>
      </w:r>
      <w:r w:rsidRPr="006F4DE1">
        <w:rPr>
          <w:szCs w:val="24"/>
          <w:b w:val="0"/>
          <w:i w:val="0"/>
          <w:sz w:val="24"/>
          <w:spacing w:val="0"/>
          <w:w w:val="100"/>
          <w:rFonts/>
          <w:caps w:val="0"/>
        </w:rPr>
        <w:t>e.g.</w:t>
      </w:r>
      <w:r w:rsidRPr="006F4DE1">
        <w:rPr>
          <w:szCs w:val="24"/>
          <w:b w:val="0"/>
          <w:i w:val="0"/>
          <w:sz w:val="24"/>
          <w:spacing w:val="0"/>
          <w:w w:val="100"/>
          <w:rFonts/>
          <w:caps w:val="0"/>
        </w:rPr>
        <w:t> </w:t>
      </w:r>
      <w:r w:rsidRPr="006F4DE1">
        <w:rPr>
          <w:szCs w:val="24"/>
          <w:b w:val="0"/>
          <w:i w:val="0"/>
          <w:sz w:val="24"/>
          <w:spacing w:val="0"/>
          <w:w w:val="100"/>
          <w:rFonts/>
          <w:caps w:val="0"/>
        </w:rPr>
        <w:t>foliation</w:t>
      </w:r>
      <w:r w:rsidRPr="006F4DE1">
        <w:rPr>
          <w:szCs w:val="24"/>
          <w:b w:val="0"/>
          <w:i w:val="0"/>
          <w:sz w:val="24"/>
          <w:spacing w:val="0"/>
          <w:w w:val="100"/>
          <w:rFonts/>
          <w:caps w:val="0"/>
        </w:rPr>
        <w:t> </w:t>
      </w:r>
      <w:r w:rsidRPr="006F4DE1">
        <w:rPr>
          <w:szCs w:val="24"/>
          <w:b w:val="0"/>
          <w:i w:val="0"/>
          <w:sz w:val="24"/>
          <w:spacing w:val="0"/>
          <w:w w:val="100"/>
          <w:rFonts/>
          <w:caps w:val="0"/>
        </w:rPr>
        <w:t>planes,</w:t>
      </w:r>
      <w:r w:rsidRPr="006F4DE1">
        <w:rPr>
          <w:szCs w:val="24"/>
          <w:b w:val="0"/>
          <w:i w:val="0"/>
          <w:sz w:val="24"/>
          <w:spacing w:val="0"/>
          <w:w w:val="100"/>
          <w:rFonts/>
          <w:caps w:val="0"/>
        </w:rPr>
        <w:t> </w:t>
      </w:r>
      <w:r w:rsidRPr="006F4DE1">
        <w:rPr>
          <w:szCs w:val="24"/>
          <w:b w:val="0"/>
          <w:i w:val="0"/>
          <w:sz w:val="24"/>
          <w:spacing w:val="0"/>
          <w:w w:val="100"/>
          <w:rFonts/>
          <w:caps w:val="0"/>
        </w:rPr>
        <w:t>fault</w:t>
      </w:r>
      <w:r w:rsidRPr="006F4DE1">
        <w:rPr>
          <w:szCs w:val="24"/>
          <w:b w:val="0"/>
          <w:i w:val="0"/>
          <w:sz w:val="24"/>
          <w:spacing w:val="0"/>
          <w:w w:val="100"/>
          <w:rFonts/>
          <w:caps w:val="0"/>
        </w:rPr>
        <w:t> </w:t>
      </w:r>
      <w:r w:rsidRPr="006F4DE1">
        <w:rPr>
          <w:szCs w:val="24"/>
          <w:b w:val="0"/>
          <w:i w:val="0"/>
          <w:sz w:val="24"/>
          <w:spacing w:val="0"/>
          <w:w w:val="100"/>
          <w:rFonts/>
          <w:caps w:val="0"/>
        </w:rPr>
        <w:t>planes,</w:t>
      </w:r>
      <w:r w:rsidRPr="006F4DE1">
        <w:rPr>
          <w:szCs w:val="24"/>
          <w:b w:val="0"/>
          <w:i w:val="0"/>
          <w:sz w:val="24"/>
          <w:spacing w:val="0"/>
          <w:w w:val="100"/>
          <w:rFonts/>
          <w:caps w:val="0"/>
        </w:rPr>
        <w:t> </w:t>
      </w:r>
      <w:r w:rsidRPr="006F4DE1">
        <w:rPr>
          <w:szCs w:val="24"/>
          <w:b w:val="0"/>
          <w:i w:val="0"/>
          <w:sz w:val="24"/>
          <w:spacing w:val="0"/>
          <w:w w:val="100"/>
          <w:rFonts/>
          <w:caps w:val="0"/>
        </w:rPr>
        <w:t>etc.</w:t>
      </w:r>
    </w:p>
    <w:p w14:paraId="040690BD" w14:textId="77777777" w:rsidR="00C15158" w:rsidRPr="006F4DE1" w:rsidRDefault="00C15158" w:rsidP="006F4DE1">
      <w:pPr>
        <w:pStyle w:val="ListParagraph"/>
        <w:spacing w:before="0" w:beforeAutospacing="0" w:after="160" w:afterAutospacing="0" w:lineRule="auto" w:line="360"/>
        <w:rPr>
          <w:szCs w:val="24"/>
          <w:b w:val="0"/>
          <w:i w:val="0"/>
          <w:sz w:val="24"/>
          <w:spacing w:val="0"/>
          <w:w w:val="100"/>
          <w:rFonts/>
          <w:caps w:val="0"/>
        </w:rPr>
        <w:snapToGrid w:val="0"/>
        <w:ind w:left="720"/>
        <w:textAlignment w:val="baseline"/>
      </w:pPr>
      <w:r w:rsidRPr="006F4DE1">
        <w:rPr>
          <w:szCs w:val="24"/>
          <w:b w:val="0"/>
          <w:i w:val="0"/>
          <w:sz w:val="24"/>
          <w:spacing w:val="0"/>
          <w:w w:val="100"/>
          <w:rFonts/>
          <w:caps w:val="0"/>
        </w:rPr>
        <w:t>Knowing</w:t>
      </w:r>
      <w:r w:rsidRPr="006F4DE1">
        <w:rPr>
          <w:szCs w:val="24"/>
          <w:b w:val="0"/>
          <w:i w:val="0"/>
          <w:sz w:val="24"/>
          <w:spacing w:val="0"/>
          <w:w w:val="100"/>
          <w:rFonts/>
          <w:caps w:val="0"/>
        </w:rPr>
        <w:t> </w:t>
      </w:r>
      <w:r w:rsidRPr="006F4DE1">
        <w:rPr>
          <w:szCs w:val="24"/>
          <w:b w:val="0"/>
          <w:i w:val="0"/>
          <w:sz w:val="24"/>
          <w:spacing w:val="0"/>
          <w:w w:val="100"/>
          <w:rFonts/>
          <w:caps w:val="0"/>
        </w:rPr>
        <w:t>the</w:t>
      </w:r>
      <w:r w:rsidRPr="006F4DE1">
        <w:rPr>
          <w:szCs w:val="24"/>
          <w:b w:val="0"/>
          <w:i w:val="0"/>
          <w:sz w:val="24"/>
          <w:spacing w:val="0"/>
          <w:w w:val="100"/>
          <w:rFonts/>
          <w:caps w:val="0"/>
        </w:rPr>
        <w:t> </w:t>
      </w:r>
      <w:r w:rsidRPr="006F4DE1">
        <w:rPr>
          <w:szCs w:val="24"/>
          <w:b w:val="0"/>
          <w:i w:val="0"/>
          <w:sz w:val="24"/>
          <w:spacing w:val="0"/>
          <w:w w:val="100"/>
          <w:rFonts/>
          <w:caps w:val="0"/>
        </w:rPr>
        <w:t>directions</w:t>
      </w:r>
      <w:r w:rsidRPr="006F4DE1">
        <w:rPr>
          <w:szCs w:val="24"/>
          <w:b w:val="0"/>
          <w:i w:val="0"/>
          <w:sz w:val="24"/>
          <w:spacing w:val="0"/>
          <w:w w:val="100"/>
          <w:rFonts/>
          <w:caps w:val="0"/>
        </w:rPr>
        <w:t> </w:t>
      </w:r>
      <w:r w:rsidRPr="006F4DE1">
        <w:rPr>
          <w:szCs w:val="24"/>
          <w:b w:val="0"/>
          <w:i w:val="0"/>
          <w:sz w:val="24"/>
          <w:spacing w:val="0"/>
          <w:w w:val="100"/>
          <w:rFonts/>
          <w:caps w:val="0"/>
        </w:rPr>
        <w:t>of</w:t>
      </w:r>
      <w:r w:rsidRPr="006F4DE1">
        <w:rPr>
          <w:szCs w:val="24"/>
          <w:b w:val="0"/>
          <w:i w:val="0"/>
          <w:sz w:val="24"/>
          <w:spacing w:val="0"/>
          <w:w w:val="100"/>
          <w:rFonts/>
          <w:caps w:val="0"/>
        </w:rPr>
        <w:t> </w:t>
      </w:r>
      <w:r w:rsidRPr="006F4DE1">
        <w:rPr>
          <w:szCs w:val="24"/>
          <w:b w:val="0"/>
          <w:i w:val="0"/>
          <w:sz w:val="24"/>
          <w:spacing w:val="0"/>
          <w:w w:val="100"/>
          <w:rFonts/>
          <w:caps w:val="0"/>
        </w:rPr>
        <w:t>true</w:t>
      </w:r>
      <w:r w:rsidRPr="006F4DE1">
        <w:rPr>
          <w:szCs w:val="24"/>
          <w:b w:val="0"/>
          <w:i w:val="0"/>
          <w:sz w:val="24"/>
          <w:spacing w:val="0"/>
          <w:w w:val="100"/>
          <w:rFonts/>
          <w:caps w:val="0"/>
        </w:rPr>
        <w:t> </w:t>
      </w:r>
      <w:r w:rsidRPr="006F4DE1">
        <w:rPr>
          <w:szCs w:val="24"/>
          <w:b w:val="0"/>
          <w:i w:val="0"/>
          <w:sz w:val="24"/>
          <w:spacing w:val="0"/>
          <w:w w:val="100"/>
          <w:rFonts/>
          <w:caps w:val="0"/>
        </w:rPr>
        <w:t>north</w:t>
      </w:r>
      <w:r w:rsidRPr="006F4DE1">
        <w:rPr>
          <w:szCs w:val="24"/>
          <w:b w:val="0"/>
          <w:i w:val="0"/>
          <w:sz w:val="24"/>
          <w:spacing w:val="0"/>
          <w:w w:val="100"/>
          <w:rFonts/>
          <w:caps w:val="0"/>
        </w:rPr>
        <w:t> </w:t>
      </w:r>
      <w:r w:rsidRPr="006F4DE1">
        <w:rPr>
          <w:szCs w:val="24"/>
          <w:b w:val="0"/>
          <w:i w:val="0"/>
          <w:sz w:val="24"/>
          <w:spacing w:val="0"/>
          <w:w w:val="100"/>
          <w:rFonts/>
          <w:caps w:val="0"/>
        </w:rPr>
        <w:t>helped</w:t>
      </w:r>
      <w:r w:rsidRPr="006F4DE1">
        <w:rPr>
          <w:szCs w:val="24"/>
          <w:b w:val="0"/>
          <w:i w:val="0"/>
          <w:sz w:val="24"/>
          <w:spacing w:val="0"/>
          <w:w w:val="100"/>
          <w:rFonts/>
          <w:caps w:val="0"/>
        </w:rPr>
        <w:t> </w:t>
      </w:r>
      <w:r w:rsidRPr="006F4DE1">
        <w:rPr>
          <w:szCs w:val="24"/>
          <w:b w:val="0"/>
          <w:i w:val="0"/>
          <w:sz w:val="24"/>
          <w:spacing w:val="0"/>
          <w:w w:val="100"/>
          <w:rFonts/>
          <w:caps w:val="0"/>
        </w:rPr>
        <w:t>in</w:t>
      </w:r>
      <w:r w:rsidRPr="006F4DE1">
        <w:rPr>
          <w:szCs w:val="24"/>
          <w:b w:val="0"/>
          <w:i w:val="0"/>
          <w:sz w:val="24"/>
          <w:spacing w:val="0"/>
          <w:w w:val="100"/>
          <w:rFonts/>
          <w:caps w:val="0"/>
        </w:rPr>
        <w:t> </w:t>
      </w:r>
      <w:r w:rsidRPr="006F4DE1">
        <w:rPr>
          <w:szCs w:val="24"/>
          <w:b w:val="0"/>
          <w:i w:val="0"/>
          <w:sz w:val="24"/>
          <w:spacing w:val="0"/>
          <w:w w:val="100"/>
          <w:rFonts/>
          <w:caps w:val="0"/>
        </w:rPr>
        <w:t>locating</w:t>
      </w:r>
      <w:r w:rsidRPr="006F4DE1">
        <w:rPr>
          <w:szCs w:val="24"/>
          <w:b w:val="0"/>
          <w:i w:val="0"/>
          <w:sz w:val="24"/>
          <w:spacing w:val="0"/>
          <w:w w:val="100"/>
          <w:rFonts/>
          <w:caps w:val="0"/>
        </w:rPr>
        <w:t> </w:t>
      </w:r>
      <w:r w:rsidRPr="006F4DE1">
        <w:rPr>
          <w:szCs w:val="24"/>
          <w:b w:val="0"/>
          <w:i w:val="0"/>
          <w:sz w:val="24"/>
          <w:spacing w:val="0"/>
          <w:w w:val="100"/>
          <w:rFonts/>
          <w:caps w:val="0"/>
        </w:rPr>
        <w:t>ourselves</w:t>
      </w:r>
      <w:r w:rsidRPr="006F4DE1">
        <w:rPr>
          <w:szCs w:val="24"/>
          <w:b w:val="0"/>
          <w:i w:val="0"/>
          <w:sz w:val="24"/>
          <w:spacing w:val="0"/>
          <w:w w:val="100"/>
          <w:rFonts/>
          <w:caps w:val="0"/>
        </w:rPr>
        <w:t> </w:t>
      </w:r>
      <w:r w:rsidRPr="006F4DE1">
        <w:rPr>
          <w:szCs w:val="24"/>
          <w:b w:val="0"/>
          <w:i w:val="0"/>
          <w:sz w:val="24"/>
          <w:spacing w:val="0"/>
          <w:w w:val="100"/>
          <w:rFonts/>
          <w:caps w:val="0"/>
        </w:rPr>
        <w:t>on</w:t>
      </w:r>
      <w:r w:rsidRPr="006F4DE1">
        <w:rPr>
          <w:szCs w:val="24"/>
          <w:b w:val="0"/>
          <w:i w:val="0"/>
          <w:sz w:val="24"/>
          <w:spacing w:val="0"/>
          <w:w w:val="100"/>
          <w:rFonts/>
          <w:caps w:val="0"/>
        </w:rPr>
        <w:t> </w:t>
      </w:r>
      <w:r w:rsidRPr="006F4DE1">
        <w:rPr>
          <w:szCs w:val="24"/>
          <w:b w:val="0"/>
          <w:i w:val="0"/>
          <w:sz w:val="24"/>
          <w:spacing w:val="0"/>
          <w:w w:val="100"/>
          <w:rFonts/>
          <w:caps w:val="0"/>
        </w:rPr>
        <w:t>the</w:t>
      </w:r>
      <w:r w:rsidRPr="006F4DE1">
        <w:rPr>
          <w:szCs w:val="24"/>
          <w:b w:val="0"/>
          <w:i w:val="0"/>
          <w:sz w:val="24"/>
          <w:spacing w:val="0"/>
          <w:w w:val="100"/>
          <w:rFonts/>
          <w:caps w:val="0"/>
        </w:rPr>
        <w:t> </w:t>
      </w:r>
      <w:r w:rsidRPr="006F4DE1">
        <w:rPr>
          <w:szCs w:val="24"/>
          <w:b w:val="0"/>
          <w:i w:val="0"/>
          <w:sz w:val="24"/>
          <w:spacing w:val="0"/>
          <w:w w:val="100"/>
          <w:rFonts/>
          <w:caps w:val="0"/>
        </w:rPr>
        <w:t>map;</w:t>
      </w:r>
      <w:r w:rsidRPr="006F4DE1">
        <w:rPr>
          <w:szCs w:val="24"/>
          <w:b w:val="0"/>
          <w:i w:val="0"/>
          <w:sz w:val="24"/>
          <w:spacing w:val="0"/>
          <w:w w:val="100"/>
          <w:rFonts/>
          <w:caps w:val="0"/>
        </w:rPr>
        <w:t> </w:t>
      </w:r>
      <w:r w:rsidRPr="006F4DE1">
        <w:rPr>
          <w:szCs w:val="24"/>
          <w:b w:val="0"/>
          <w:i w:val="0"/>
          <w:sz w:val="24"/>
          <w:spacing w:val="0"/>
          <w:w w:val="100"/>
          <w:rFonts/>
          <w:caps w:val="0"/>
        </w:rPr>
        <w:t>using</w:t>
      </w:r>
      <w:r w:rsidRPr="006F4DE1">
        <w:rPr>
          <w:szCs w:val="24"/>
          <w:b w:val="0"/>
          <w:i w:val="0"/>
          <w:sz w:val="24"/>
          <w:spacing w:val="0"/>
          <w:w w:val="100"/>
          <w:rFonts/>
          <w:caps w:val="0"/>
        </w:rPr>
        <w:t> </w:t>
      </w:r>
      <w:r w:rsidR="00AD23BA" w:rsidRPr="006F4DE1">
        <w:rPr>
          <w:szCs w:val="24"/>
          <w:b w:val="0"/>
          <w:i w:val="0"/>
          <w:sz w:val="24"/>
          <w:spacing w:val="0"/>
          <w:w w:val="100"/>
          <w:rFonts/>
          <w:caps w:val="0"/>
        </w:rPr>
        <w:t>major</w:t>
      </w:r>
      <w:r w:rsidR="00AD23BA" w:rsidRPr="006F4DE1">
        <w:rPr>
          <w:szCs w:val="24"/>
          <w:b w:val="0"/>
          <w:i w:val="0"/>
          <w:sz w:val="24"/>
          <w:spacing w:val="0"/>
          <w:w w:val="100"/>
          <w:rFonts/>
          <w:caps w:val="0"/>
        </w:rPr>
        <w:t> </w:t>
      </w:r>
      <w:r w:rsidR="00AD23BA" w:rsidRPr="006F4DE1">
        <w:rPr>
          <w:szCs w:val="24"/>
          <w:b w:val="0"/>
          <w:i w:val="0"/>
          <w:sz w:val="24"/>
          <w:spacing w:val="0"/>
          <w:w w:val="100"/>
          <w:rFonts/>
          <w:caps w:val="0"/>
        </w:rPr>
        <w:t>landmarks</w:t>
      </w:r>
      <w:r w:rsidR="00AD23BA" w:rsidRPr="006F4DE1">
        <w:rPr>
          <w:szCs w:val="24"/>
          <w:b w:val="0"/>
          <w:i w:val="0"/>
          <w:sz w:val="24"/>
          <w:spacing w:val="0"/>
          <w:w w:val="100"/>
          <w:rFonts/>
          <w:caps w:val="0"/>
        </w:rPr>
        <w:t> </w:t>
      </w:r>
      <w:r w:rsidR="00AD23BA" w:rsidRPr="006F4DE1">
        <w:rPr>
          <w:szCs w:val="24"/>
          <w:b w:val="0"/>
          <w:i w:val="0"/>
          <w:sz w:val="24"/>
          <w:spacing w:val="0"/>
          <w:w w:val="100"/>
          <w:rFonts/>
          <w:caps w:val="0"/>
        </w:rPr>
        <w:t>on</w:t>
      </w:r>
      <w:r w:rsidR="00AD23BA" w:rsidRPr="006F4DE1">
        <w:rPr>
          <w:szCs w:val="24"/>
          <w:b w:val="0"/>
          <w:i w:val="0"/>
          <w:sz w:val="24"/>
          <w:spacing w:val="0"/>
          <w:w w:val="100"/>
          <w:rFonts/>
          <w:caps w:val="0"/>
        </w:rPr>
        <w:t> </w:t>
      </w:r>
      <w:r w:rsidR="00AD23BA" w:rsidRPr="006F4DE1">
        <w:rPr>
          <w:szCs w:val="24"/>
          <w:b w:val="0"/>
          <w:i w:val="0"/>
          <w:sz w:val="24"/>
          <w:spacing w:val="0"/>
          <w:w w:val="100"/>
          <w:rFonts/>
          <w:caps w:val="0"/>
        </w:rPr>
        <w:t>the</w:t>
      </w:r>
      <w:r w:rsidR="00AD23BA" w:rsidRPr="006F4DE1">
        <w:rPr>
          <w:szCs w:val="24"/>
          <w:b w:val="0"/>
          <w:i w:val="0"/>
          <w:sz w:val="24"/>
          <w:spacing w:val="0"/>
          <w:w w:val="100"/>
          <w:rFonts/>
          <w:caps w:val="0"/>
        </w:rPr>
        <w:t> </w:t>
      </w:r>
      <w:r w:rsidR="00BA5B19" w:rsidRPr="006F4DE1">
        <w:rPr>
          <w:szCs w:val="24"/>
          <w:b w:val="0"/>
          <w:i w:val="0"/>
          <w:sz w:val="24"/>
          <w:spacing w:val="0"/>
          <w:w w:val="100"/>
          <w:rFonts/>
          <w:caps w:val="0"/>
        </w:rPr>
        <w:t>topographic</w:t>
      </w:r>
      <w:r w:rsidR="00BA5B19" w:rsidRPr="006F4DE1">
        <w:rPr>
          <w:szCs w:val="24"/>
          <w:b w:val="0"/>
          <w:i w:val="0"/>
          <w:sz w:val="24"/>
          <w:spacing w:val="0"/>
          <w:w w:val="100"/>
          <w:rFonts/>
          <w:caps w:val="0"/>
        </w:rPr>
        <w:t> </w:t>
      </w:r>
      <w:r w:rsidR="00AD23BA" w:rsidRPr="006F4DE1">
        <w:rPr>
          <w:szCs w:val="24"/>
          <w:b w:val="0"/>
          <w:i w:val="0"/>
          <w:sz w:val="24"/>
          <w:spacing w:val="0"/>
          <w:w w:val="100"/>
          <w:rFonts/>
          <w:caps w:val="0"/>
        </w:rPr>
        <w:t>map</w:t>
      </w:r>
    </w:p>
    <w:p w14:paraId="0AEB44C2" w14:textId="77777777" w:rsidR="00C15158" w:rsidRPr="006F4DE1" w:rsidRDefault="00C15158" w:rsidP="006F4DE1">
      <w:pPr>
        <w:pStyle w:val="ListParagraph"/>
        <w:numPr>
          <w:ilvl w:val="0"/>
          <w:numId w:val="2"/>
        </w:numPr>
        <w:spacing w:before="0" w:beforeAutospacing="0" w:after="160" w:afterAutospacing="0" w:lineRule="auto" w:line="360"/>
        <w:rPr>
          <w:szCs w:val="24"/>
          <w:b w:val="0"/>
          <w:i w:val="0"/>
          <w:sz w:val="24"/>
          <w:spacing w:val="0"/>
          <w:w w:val="100"/>
          <w:rFonts/>
          <w:caps w:val="0"/>
        </w:rPr>
        <w:snapToGrid w:val="0"/>
        <w:ind w:left="720"/>
        <w:textAlignment w:val="baseline"/>
      </w:pPr>
      <w:r w:rsidRPr="006F4DE1">
        <w:rPr>
          <w:szCs w:val="24"/>
          <w:b w:val="0"/>
          <w:i w:val="0"/>
          <w:sz w:val="24"/>
          <w:spacing w:val="0"/>
          <w:w w:val="100"/>
          <w:rFonts/>
          <w:caps w:val="0"/>
        </w:rPr>
        <w:t>Topographical</w:t>
      </w:r>
      <w:r w:rsidRPr="006F4DE1">
        <w:rPr>
          <w:szCs w:val="24"/>
          <w:b w:val="0"/>
          <w:i w:val="0"/>
          <w:sz w:val="24"/>
          <w:spacing w:val="0"/>
          <w:w w:val="100"/>
          <w:rFonts/>
          <w:caps w:val="0"/>
        </w:rPr>
        <w:t> </w:t>
      </w:r>
      <w:r w:rsidRPr="006F4DE1">
        <w:rPr>
          <w:szCs w:val="24"/>
          <w:b w:val="0"/>
          <w:i w:val="0"/>
          <w:sz w:val="24"/>
          <w:spacing w:val="0"/>
          <w:w w:val="100"/>
          <w:rFonts/>
          <w:caps w:val="0"/>
        </w:rPr>
        <w:t>Map;</w:t>
      </w:r>
      <w:r w:rsidRPr="006F4DE1">
        <w:rPr>
          <w:szCs w:val="24"/>
          <w:b w:val="0"/>
          <w:i w:val="0"/>
          <w:sz w:val="24"/>
          <w:spacing w:val="0"/>
          <w:w w:val="100"/>
          <w:rFonts/>
          <w:caps w:val="0"/>
        </w:rPr>
        <w:t> </w:t>
      </w:r>
      <w:r w:rsidRPr="006F4DE1">
        <w:rPr>
          <w:szCs w:val="24"/>
          <w:b w:val="0"/>
          <w:i w:val="0"/>
          <w:sz w:val="24"/>
          <w:spacing w:val="0"/>
          <w:w w:val="100"/>
          <w:rFonts/>
          <w:caps w:val="0"/>
        </w:rPr>
        <w:t>this</w:t>
      </w:r>
      <w:r w:rsidRPr="006F4DE1">
        <w:rPr>
          <w:szCs w:val="24"/>
          <w:b w:val="0"/>
          <w:i w:val="0"/>
          <w:sz w:val="24"/>
          <w:spacing w:val="0"/>
          <w:w w:val="100"/>
          <w:rFonts/>
          <w:caps w:val="0"/>
        </w:rPr>
        <w:t> </w:t>
      </w:r>
      <w:r w:rsidRPr="006F4DE1">
        <w:rPr>
          <w:szCs w:val="24"/>
          <w:b w:val="0"/>
          <w:i w:val="0"/>
          <w:sz w:val="24"/>
          <w:spacing w:val="0"/>
          <w:w w:val="100"/>
          <w:rFonts/>
          <w:caps w:val="0"/>
        </w:rPr>
        <w:t>was</w:t>
      </w:r>
      <w:r w:rsidRPr="006F4DE1">
        <w:rPr>
          <w:szCs w:val="24"/>
          <w:b w:val="0"/>
          <w:i w:val="0"/>
          <w:sz w:val="24"/>
          <w:spacing w:val="0"/>
          <w:w w:val="100"/>
          <w:rFonts/>
          <w:caps w:val="0"/>
        </w:rPr>
        <w:t> </w:t>
      </w:r>
      <w:r w:rsidRPr="006F4DE1">
        <w:rPr>
          <w:szCs w:val="24"/>
          <w:b w:val="0"/>
          <w:i w:val="0"/>
          <w:sz w:val="24"/>
          <w:spacing w:val="0"/>
          <w:w w:val="100"/>
          <w:rFonts/>
          <w:caps w:val="0"/>
        </w:rPr>
        <w:t>used</w:t>
      </w:r>
      <w:r w:rsidRPr="006F4DE1">
        <w:rPr>
          <w:szCs w:val="24"/>
          <w:b w:val="0"/>
          <w:i w:val="0"/>
          <w:sz w:val="24"/>
          <w:spacing w:val="0"/>
          <w:w w:val="100"/>
          <w:rFonts/>
          <w:caps w:val="0"/>
        </w:rPr>
        <w:t> </w:t>
      </w:r>
      <w:r w:rsidRPr="006F4DE1">
        <w:rPr>
          <w:szCs w:val="24"/>
          <w:b w:val="0"/>
          <w:i w:val="0"/>
          <w:sz w:val="24"/>
          <w:spacing w:val="0"/>
          <w:w w:val="100"/>
          <w:rFonts/>
          <w:caps w:val="0"/>
        </w:rPr>
        <w:t>to</w:t>
      </w:r>
      <w:r w:rsidRPr="006F4DE1">
        <w:rPr>
          <w:szCs w:val="24"/>
          <w:b w:val="0"/>
          <w:i w:val="0"/>
          <w:sz w:val="24"/>
          <w:spacing w:val="0"/>
          <w:w w:val="100"/>
          <w:rFonts/>
          <w:caps w:val="0"/>
        </w:rPr>
        <w:t> </w:t>
      </w:r>
      <w:r w:rsidRPr="006F4DE1">
        <w:rPr>
          <w:szCs w:val="24"/>
          <w:b w:val="0"/>
          <w:i w:val="0"/>
          <w:sz w:val="24"/>
          <w:spacing w:val="0"/>
          <w:w w:val="100"/>
          <w:rFonts/>
          <w:caps w:val="0"/>
        </w:rPr>
        <w:t>determine</w:t>
      </w:r>
      <w:r w:rsidRPr="006F4DE1">
        <w:rPr>
          <w:szCs w:val="24"/>
          <w:b w:val="0"/>
          <w:i w:val="0"/>
          <w:sz w:val="24"/>
          <w:spacing w:val="0"/>
          <w:w w:val="100"/>
          <w:rFonts/>
          <w:caps w:val="0"/>
        </w:rPr>
        <w:t> </w:t>
      </w:r>
      <w:r w:rsidRPr="006F4DE1">
        <w:rPr>
          <w:szCs w:val="24"/>
          <w:b w:val="0"/>
          <w:i w:val="0"/>
          <w:sz w:val="24"/>
          <w:spacing w:val="0"/>
          <w:w w:val="100"/>
          <w:rFonts/>
          <w:caps w:val="0"/>
        </w:rPr>
        <w:t>the</w:t>
      </w:r>
      <w:r w:rsidRPr="006F4DE1">
        <w:rPr>
          <w:szCs w:val="24"/>
          <w:b w:val="0"/>
          <w:i w:val="0"/>
          <w:sz w:val="24"/>
          <w:spacing w:val="0"/>
          <w:w w:val="100"/>
          <w:rFonts/>
          <w:caps w:val="0"/>
        </w:rPr>
        <w:t> </w:t>
      </w:r>
      <w:r w:rsidRPr="006F4DE1">
        <w:rPr>
          <w:szCs w:val="24"/>
          <w:b w:val="0"/>
          <w:i w:val="0"/>
          <w:sz w:val="24"/>
          <w:spacing w:val="0"/>
          <w:w w:val="100"/>
          <w:rFonts/>
          <w:caps w:val="0"/>
        </w:rPr>
        <w:t>areal</w:t>
      </w:r>
      <w:r w:rsidRPr="006F4DE1">
        <w:rPr>
          <w:szCs w:val="24"/>
          <w:b w:val="0"/>
          <w:i w:val="0"/>
          <w:sz w:val="24"/>
          <w:spacing w:val="0"/>
          <w:w w:val="100"/>
          <w:rFonts/>
          <w:caps w:val="0"/>
        </w:rPr>
        <w:t> </w:t>
      </w:r>
      <w:r w:rsidRPr="006F4DE1">
        <w:rPr>
          <w:szCs w:val="24"/>
          <w:b w:val="0"/>
          <w:i w:val="0"/>
          <w:sz w:val="24"/>
          <w:spacing w:val="0"/>
          <w:w w:val="100"/>
          <w:rFonts/>
          <w:caps w:val="0"/>
        </w:rPr>
        <w:t>extent</w:t>
      </w:r>
      <w:r w:rsidRPr="006F4DE1">
        <w:rPr>
          <w:szCs w:val="24"/>
          <w:b w:val="0"/>
          <w:i w:val="0"/>
          <w:sz w:val="24"/>
          <w:spacing w:val="0"/>
          <w:w w:val="100"/>
          <w:rFonts/>
          <w:caps w:val="0"/>
        </w:rPr>
        <w:t> </w:t>
      </w:r>
      <w:r w:rsidRPr="006F4DE1">
        <w:rPr>
          <w:szCs w:val="24"/>
          <w:b w:val="0"/>
          <w:i w:val="0"/>
          <w:sz w:val="24"/>
          <w:spacing w:val="0"/>
          <w:w w:val="100"/>
          <w:rFonts/>
          <w:caps w:val="0"/>
        </w:rPr>
        <w:t>of</w:t>
      </w:r>
      <w:r w:rsidRPr="006F4DE1">
        <w:rPr>
          <w:szCs w:val="24"/>
          <w:b w:val="0"/>
          <w:i w:val="0"/>
          <w:sz w:val="24"/>
          <w:spacing w:val="0"/>
          <w:w w:val="100"/>
          <w:rFonts/>
          <w:caps w:val="0"/>
        </w:rPr>
        <w:t> </w:t>
      </w:r>
      <w:r w:rsidRPr="006F4DE1">
        <w:rPr>
          <w:szCs w:val="24"/>
          <w:b w:val="0"/>
          <w:i w:val="0"/>
          <w:sz w:val="24"/>
          <w:spacing w:val="0"/>
          <w:w w:val="100"/>
          <w:rFonts/>
          <w:caps w:val="0"/>
        </w:rPr>
        <w:t>where</w:t>
      </w:r>
      <w:r w:rsidRPr="006F4DE1">
        <w:rPr>
          <w:szCs w:val="24"/>
          <w:b w:val="0"/>
          <w:i w:val="0"/>
          <w:sz w:val="24"/>
          <w:spacing w:val="0"/>
          <w:w w:val="100"/>
          <w:rFonts/>
          <w:caps w:val="0"/>
        </w:rPr>
        <w:t> </w:t>
      </w:r>
      <w:r w:rsidRPr="006F4DE1">
        <w:rPr>
          <w:szCs w:val="24"/>
          <w:b w:val="0"/>
          <w:i w:val="0"/>
          <w:sz w:val="24"/>
          <w:spacing w:val="0"/>
          <w:w w:val="100"/>
          <w:rFonts/>
          <w:caps w:val="0"/>
        </w:rPr>
        <w:t>to</w:t>
      </w:r>
      <w:r w:rsidRPr="006F4DE1">
        <w:rPr>
          <w:szCs w:val="24"/>
          <w:b w:val="0"/>
          <w:i w:val="0"/>
          <w:sz w:val="24"/>
          <w:spacing w:val="0"/>
          <w:w w:val="100"/>
          <w:rFonts/>
          <w:caps w:val="0"/>
        </w:rPr>
        <w:t> </w:t>
      </w:r>
      <w:r w:rsidRPr="006F4DE1">
        <w:rPr>
          <w:szCs w:val="24"/>
          <w:b w:val="0"/>
          <w:i w:val="0"/>
          <w:sz w:val="24"/>
          <w:spacing w:val="0"/>
          <w:w w:val="100"/>
          <w:rFonts/>
          <w:caps w:val="0"/>
        </w:rPr>
        <w:t>map</w:t>
      </w:r>
      <w:r w:rsidRPr="006F4DE1">
        <w:rPr>
          <w:szCs w:val="24"/>
          <w:b w:val="0"/>
          <w:i w:val="0"/>
          <w:sz w:val="24"/>
          <w:spacing w:val="0"/>
          <w:w w:val="100"/>
          <w:rFonts/>
          <w:caps w:val="0"/>
        </w:rPr>
        <w:t> </w:t>
      </w:r>
      <w:r w:rsidRPr="006F4DE1">
        <w:rPr>
          <w:szCs w:val="24"/>
          <w:b w:val="0"/>
          <w:i w:val="0"/>
          <w:sz w:val="24"/>
          <w:spacing w:val="0"/>
          <w:w w:val="100"/>
          <w:rFonts/>
          <w:caps w:val="0"/>
        </w:rPr>
        <w:t>and</w:t>
      </w:r>
      <w:r w:rsidRPr="006F4DE1">
        <w:rPr>
          <w:szCs w:val="24"/>
          <w:b w:val="0"/>
          <w:i w:val="0"/>
          <w:sz w:val="24"/>
          <w:spacing w:val="0"/>
          <w:w w:val="100"/>
          <w:rFonts/>
          <w:caps w:val="0"/>
        </w:rPr>
        <w:t> </w:t>
      </w:r>
      <w:r w:rsidRPr="006F4DE1">
        <w:rPr>
          <w:szCs w:val="24"/>
          <w:b w:val="0"/>
          <w:i w:val="0"/>
          <w:sz w:val="24"/>
          <w:spacing w:val="0"/>
          <w:w w:val="100"/>
          <w:rFonts/>
          <w:caps w:val="0"/>
        </w:rPr>
        <w:t>also</w:t>
      </w:r>
      <w:r w:rsidRPr="006F4DE1">
        <w:rPr>
          <w:szCs w:val="24"/>
          <w:b w:val="0"/>
          <w:i w:val="0"/>
          <w:sz w:val="24"/>
          <w:spacing w:val="0"/>
          <w:w w:val="100"/>
          <w:rFonts/>
          <w:caps w:val="0"/>
        </w:rPr>
        <w:t> </w:t>
      </w:r>
      <w:r w:rsidRPr="006F4DE1">
        <w:rPr>
          <w:szCs w:val="24"/>
          <w:b w:val="0"/>
          <w:i w:val="0"/>
          <w:sz w:val="24"/>
          <w:spacing w:val="0"/>
          <w:w w:val="100"/>
          <w:rFonts/>
          <w:caps w:val="0"/>
        </w:rPr>
        <w:t>shows</w:t>
      </w:r>
      <w:r w:rsidRPr="006F4DE1">
        <w:rPr>
          <w:szCs w:val="24"/>
          <w:b w:val="0"/>
          <w:i w:val="0"/>
          <w:sz w:val="24"/>
          <w:spacing w:val="0"/>
          <w:w w:val="100"/>
          <w:rFonts/>
          <w:caps w:val="0"/>
        </w:rPr>
        <w:t> </w:t>
      </w:r>
      <w:r w:rsidRPr="006F4DE1">
        <w:rPr>
          <w:szCs w:val="24"/>
          <w:b w:val="0"/>
          <w:i w:val="0"/>
          <w:sz w:val="24"/>
          <w:spacing w:val="0"/>
          <w:w w:val="100"/>
          <w:rFonts/>
          <w:caps w:val="0"/>
        </w:rPr>
        <w:t>elevations</w:t>
      </w:r>
      <w:r w:rsidRPr="006F4DE1">
        <w:rPr>
          <w:szCs w:val="24"/>
          <w:b w:val="0"/>
          <w:i w:val="0"/>
          <w:sz w:val="24"/>
          <w:spacing w:val="0"/>
          <w:w w:val="100"/>
          <w:rFonts/>
          <w:caps w:val="0"/>
        </w:rPr>
        <w:t> </w:t>
      </w:r>
      <w:r w:rsidRPr="006F4DE1">
        <w:rPr>
          <w:szCs w:val="24"/>
          <w:b w:val="0"/>
          <w:i w:val="0"/>
          <w:sz w:val="24"/>
          <w:spacing w:val="0"/>
          <w:w w:val="100"/>
          <w:rFonts/>
          <w:caps w:val="0"/>
        </w:rPr>
        <w:t>and</w:t>
      </w:r>
      <w:r w:rsidRPr="006F4DE1">
        <w:rPr>
          <w:szCs w:val="24"/>
          <w:b w:val="0"/>
          <w:i w:val="0"/>
          <w:sz w:val="24"/>
          <w:spacing w:val="0"/>
          <w:w w:val="100"/>
          <w:rFonts/>
          <w:caps w:val="0"/>
        </w:rPr>
        <w:t> </w:t>
      </w:r>
      <w:r w:rsidRPr="006F4DE1">
        <w:rPr>
          <w:szCs w:val="24"/>
          <w:b w:val="0"/>
          <w:i w:val="0"/>
          <w:sz w:val="24"/>
          <w:spacing w:val="0"/>
          <w:w w:val="100"/>
          <w:rFonts/>
          <w:caps w:val="0"/>
        </w:rPr>
        <w:t>landmarks</w:t>
      </w:r>
      <w:r w:rsidRPr="006F4DE1">
        <w:rPr>
          <w:szCs w:val="24"/>
          <w:b w:val="0"/>
          <w:i w:val="0"/>
          <w:sz w:val="24"/>
          <w:spacing w:val="0"/>
          <w:w w:val="100"/>
          <w:rFonts/>
          <w:caps w:val="0"/>
        </w:rPr>
        <w:t> </w:t>
      </w:r>
      <w:r w:rsidRPr="006F4DE1">
        <w:rPr>
          <w:szCs w:val="24"/>
          <w:b w:val="0"/>
          <w:i w:val="0"/>
          <w:sz w:val="24"/>
          <w:spacing w:val="0"/>
          <w:w w:val="100"/>
          <w:rFonts/>
          <w:caps w:val="0"/>
        </w:rPr>
        <w:t>that</w:t>
      </w:r>
      <w:r w:rsidRPr="006F4DE1">
        <w:rPr>
          <w:szCs w:val="24"/>
          <w:b w:val="0"/>
          <w:i w:val="0"/>
          <w:sz w:val="24"/>
          <w:spacing w:val="0"/>
          <w:w w:val="100"/>
          <w:rFonts/>
          <w:caps w:val="0"/>
        </w:rPr>
        <w:t> </w:t>
      </w:r>
      <w:r w:rsidRPr="006F4DE1">
        <w:rPr>
          <w:szCs w:val="24"/>
          <w:b w:val="0"/>
          <w:i w:val="0"/>
          <w:sz w:val="24"/>
          <w:spacing w:val="0"/>
          <w:w w:val="100"/>
          <w:rFonts/>
          <w:caps w:val="0"/>
        </w:rPr>
        <w:t>guided</w:t>
      </w:r>
      <w:r w:rsidRPr="006F4DE1">
        <w:rPr>
          <w:szCs w:val="24"/>
          <w:b w:val="0"/>
          <w:i w:val="0"/>
          <w:sz w:val="24"/>
          <w:spacing w:val="0"/>
          <w:w w:val="100"/>
          <w:rFonts/>
          <w:caps w:val="0"/>
        </w:rPr>
        <w:t> </w:t>
      </w:r>
      <w:r w:rsidRPr="006F4DE1">
        <w:rPr>
          <w:szCs w:val="24"/>
          <w:b w:val="0"/>
          <w:i w:val="0"/>
          <w:sz w:val="24"/>
          <w:spacing w:val="0"/>
          <w:w w:val="100"/>
          <w:rFonts/>
          <w:caps w:val="0"/>
        </w:rPr>
        <w:t>the</w:t>
      </w:r>
      <w:r w:rsidRPr="006F4DE1">
        <w:rPr>
          <w:szCs w:val="24"/>
          <w:b w:val="0"/>
          <w:i w:val="0"/>
          <w:sz w:val="24"/>
          <w:spacing w:val="0"/>
          <w:w w:val="100"/>
          <w:rFonts/>
          <w:caps w:val="0"/>
        </w:rPr>
        <w:t> </w:t>
      </w:r>
      <w:r w:rsidRPr="006F4DE1">
        <w:rPr>
          <w:szCs w:val="24"/>
          <w:b w:val="0"/>
          <w:i w:val="0"/>
          <w:sz w:val="24"/>
          <w:spacing w:val="0"/>
          <w:w w:val="100"/>
          <w:rFonts/>
          <w:caps w:val="0"/>
        </w:rPr>
        <w:t>search</w:t>
      </w:r>
      <w:r w:rsidRPr="006F4DE1">
        <w:rPr>
          <w:szCs w:val="24"/>
          <w:b w:val="0"/>
          <w:i w:val="0"/>
          <w:sz w:val="24"/>
          <w:spacing w:val="0"/>
          <w:w w:val="100"/>
          <w:rFonts/>
          <w:caps w:val="0"/>
        </w:rPr>
        <w:t> </w:t>
      </w:r>
      <w:r w:rsidRPr="006F4DE1">
        <w:rPr>
          <w:szCs w:val="24"/>
          <w:b w:val="0"/>
          <w:i w:val="0"/>
          <w:sz w:val="24"/>
          <w:spacing w:val="0"/>
          <w:w w:val="100"/>
          <w:rFonts/>
          <w:caps w:val="0"/>
        </w:rPr>
        <w:t>for</w:t>
      </w:r>
      <w:r w:rsidRPr="006F4DE1">
        <w:rPr>
          <w:szCs w:val="24"/>
          <w:b w:val="0"/>
          <w:i w:val="0"/>
          <w:sz w:val="24"/>
          <w:spacing w:val="0"/>
          <w:w w:val="100"/>
          <w:rFonts/>
          <w:caps w:val="0"/>
        </w:rPr>
        <w:t> </w:t>
      </w:r>
      <w:r w:rsidRPr="006F4DE1">
        <w:rPr>
          <w:szCs w:val="24"/>
          <w:b w:val="0"/>
          <w:i w:val="0"/>
          <w:sz w:val="24"/>
          <w:spacing w:val="0"/>
          <w:w w:val="100"/>
          <w:rFonts/>
          <w:caps w:val="0"/>
        </w:rPr>
        <w:t>rock</w:t>
      </w:r>
      <w:r w:rsidRPr="006F4DE1">
        <w:rPr>
          <w:szCs w:val="24"/>
          <w:b w:val="0"/>
          <w:i w:val="0"/>
          <w:sz w:val="24"/>
          <w:spacing w:val="0"/>
          <w:w w:val="100"/>
          <w:rFonts/>
          <w:caps w:val="0"/>
        </w:rPr>
        <w:t> </w:t>
      </w:r>
      <w:r w:rsidRPr="006F4DE1">
        <w:rPr>
          <w:szCs w:val="24"/>
          <w:b w:val="0"/>
          <w:i w:val="0"/>
          <w:sz w:val="24"/>
          <w:spacing w:val="0"/>
          <w:w w:val="100"/>
          <w:rFonts/>
          <w:caps w:val="0"/>
        </w:rPr>
        <w:t>exposures</w:t>
      </w:r>
      <w:r w:rsidRPr="006F4DE1">
        <w:rPr>
          <w:szCs w:val="24"/>
          <w:b w:val="0"/>
          <w:i w:val="0"/>
          <w:sz w:val="24"/>
          <w:spacing w:val="0"/>
          <w:w w:val="100"/>
          <w:rFonts/>
          <w:caps w:val="0"/>
        </w:rPr>
        <w:t> </w:t>
      </w:r>
      <w:r w:rsidRPr="006F4DE1">
        <w:rPr>
          <w:szCs w:val="24"/>
          <w:b w:val="0"/>
          <w:i w:val="0"/>
          <w:sz w:val="24"/>
          <w:spacing w:val="0"/>
          <w:w w:val="100"/>
          <w:rFonts/>
          <w:caps w:val="0"/>
        </w:rPr>
        <w:t>or</w:t>
      </w:r>
      <w:r w:rsidRPr="006F4DE1">
        <w:rPr>
          <w:szCs w:val="24"/>
          <w:b w:val="0"/>
          <w:i w:val="0"/>
          <w:sz w:val="24"/>
          <w:spacing w:val="0"/>
          <w:w w:val="100"/>
          <w:rFonts/>
          <w:caps w:val="0"/>
        </w:rPr>
        <w:t> </w:t>
      </w:r>
      <w:r w:rsidRPr="006F4DE1">
        <w:rPr>
          <w:szCs w:val="24"/>
          <w:b w:val="0"/>
          <w:i w:val="0"/>
          <w:sz w:val="24"/>
          <w:spacing w:val="0"/>
          <w:w w:val="100"/>
          <w:rFonts/>
          <w:caps w:val="0"/>
        </w:rPr>
        <w:t>outcrops</w:t>
      </w:r>
      <w:r w:rsidRPr="006F4DE1">
        <w:rPr>
          <w:szCs w:val="24"/>
          <w:b w:val="0"/>
          <w:i w:val="0"/>
          <w:sz w:val="24"/>
          <w:spacing w:val="0"/>
          <w:w w:val="100"/>
          <w:rFonts/>
          <w:caps w:val="0"/>
        </w:rPr>
        <w:t>  </w:t>
      </w:r>
    </w:p>
    <w:p w14:paraId="7EB96C63" w14:textId="77777777" w:rsidR="00C15158" w:rsidRPr="006F4DE1" w:rsidRDefault="00C15158" w:rsidP="006F4DE1">
      <w:pPr>
        <w:pStyle w:val="ListParagraph"/>
        <w:numPr>
          <w:ilvl w:val="0"/>
          <w:numId w:val="2"/>
        </w:numPr>
        <w:spacing w:before="0" w:beforeAutospacing="0" w:after="160" w:afterAutospacing="0" w:lineRule="auto" w:line="360"/>
        <w:rPr>
          <w:szCs w:val="24"/>
          <w:b w:val="0"/>
          <w:i w:val="0"/>
          <w:sz w:val="24"/>
          <w:spacing w:val="0"/>
          <w:w w:val="100"/>
          <w:rFonts/>
          <w:caps w:val="0"/>
        </w:rPr>
        <w:snapToGrid w:val="0"/>
        <w:ind w:left="720"/>
        <w:textAlignment w:val="baseline"/>
      </w:pPr>
      <w:r w:rsidRPr="006F4DE1">
        <w:rPr>
          <w:szCs w:val="24"/>
          <w:b w:val="0"/>
          <w:i w:val="0"/>
          <w:sz w:val="24"/>
          <w:spacing w:val="0"/>
          <w:w w:val="100"/>
          <w:rFonts/>
          <w:caps w:val="0"/>
        </w:rPr>
        <w:t>GPS;</w:t>
      </w:r>
      <w:r w:rsidRPr="006F4DE1">
        <w:rPr>
          <w:szCs w:val="24"/>
          <w:b w:val="0"/>
          <w:i w:val="0"/>
          <w:sz w:val="24"/>
          <w:spacing w:val="0"/>
          <w:w w:val="100"/>
          <w:rFonts/>
          <w:caps w:val="0"/>
        </w:rPr>
        <w:t> </w:t>
      </w:r>
      <w:r w:rsidRPr="006F4DE1">
        <w:rPr>
          <w:szCs w:val="24"/>
          <w:b w:val="0"/>
          <w:i w:val="0"/>
          <w:sz w:val="24"/>
          <w:spacing w:val="0"/>
          <w:w w:val="100"/>
          <w:rFonts/>
          <w:caps w:val="0"/>
        </w:rPr>
        <w:t>a</w:t>
      </w:r>
      <w:r w:rsidRPr="006F4DE1">
        <w:rPr>
          <w:szCs w:val="24"/>
          <w:b w:val="0"/>
          <w:i w:val="0"/>
          <w:sz w:val="24"/>
          <w:spacing w:val="0"/>
          <w:w w:val="100"/>
          <w:rFonts/>
          <w:caps w:val="0"/>
        </w:rPr>
        <w:t> </w:t>
      </w:r>
      <w:r w:rsidRPr="006F4DE1">
        <w:rPr>
          <w:szCs w:val="24"/>
          <w:b w:val="0"/>
          <w:i w:val="0"/>
          <w:sz w:val="24"/>
          <w:spacing w:val="0"/>
          <w:w w:val="100"/>
          <w:rFonts/>
          <w:caps w:val="0"/>
        </w:rPr>
        <w:t>mobile</w:t>
      </w:r>
      <w:r w:rsidRPr="006F4DE1">
        <w:rPr>
          <w:szCs w:val="24"/>
          <w:b w:val="0"/>
          <w:i w:val="0"/>
          <w:sz w:val="24"/>
          <w:spacing w:val="0"/>
          <w:w w:val="100"/>
          <w:rFonts/>
          <w:caps w:val="0"/>
        </w:rPr>
        <w:t> </w:t>
      </w:r>
      <w:r w:rsidRPr="006F4DE1">
        <w:rPr>
          <w:szCs w:val="24"/>
          <w:b w:val="0"/>
          <w:i w:val="0"/>
          <w:sz w:val="24"/>
          <w:spacing w:val="0"/>
          <w:w w:val="100"/>
          <w:rFonts/>
          <w:caps w:val="0"/>
        </w:rPr>
        <w:t>phone</w:t>
      </w:r>
      <w:r w:rsidRPr="006F4DE1">
        <w:rPr>
          <w:szCs w:val="24"/>
          <w:b w:val="0"/>
          <w:i w:val="0"/>
          <w:sz w:val="24"/>
          <w:spacing w:val="0"/>
          <w:w w:val="100"/>
          <w:rFonts/>
          <w:caps w:val="0"/>
        </w:rPr>
        <w:t> </w:t>
      </w:r>
      <w:r w:rsidRPr="006F4DE1">
        <w:rPr>
          <w:szCs w:val="24"/>
          <w:b w:val="0"/>
          <w:i w:val="0"/>
          <w:sz w:val="24"/>
          <w:spacing w:val="0"/>
          <w:w w:val="100"/>
          <w:rFonts/>
          <w:caps w:val="0"/>
        </w:rPr>
        <w:t>enabled</w:t>
      </w:r>
      <w:r w:rsidRPr="006F4DE1">
        <w:rPr>
          <w:szCs w:val="24"/>
          <w:b w:val="0"/>
          <w:i w:val="0"/>
          <w:sz w:val="24"/>
          <w:spacing w:val="0"/>
          <w:w w:val="100"/>
          <w:rFonts/>
          <w:caps w:val="0"/>
        </w:rPr>
        <w:t> </w:t>
      </w:r>
      <w:r w:rsidRPr="006F4DE1">
        <w:rPr>
          <w:szCs w:val="24"/>
          <w:b w:val="0"/>
          <w:i w:val="0"/>
          <w:sz w:val="24"/>
          <w:spacing w:val="0"/>
          <w:w w:val="100"/>
          <w:rFonts/>
          <w:caps w:val="0"/>
        </w:rPr>
        <w:t>handy</w:t>
      </w:r>
      <w:r w:rsidRPr="006F4DE1">
        <w:rPr>
          <w:szCs w:val="24"/>
          <w:b w:val="0"/>
          <w:i w:val="0"/>
          <w:sz w:val="24"/>
          <w:spacing w:val="0"/>
          <w:w w:val="100"/>
          <w:rFonts/>
          <w:caps w:val="0"/>
        </w:rPr>
        <w:t> </w:t>
      </w:r>
      <w:r w:rsidRPr="006F4DE1">
        <w:rPr>
          <w:szCs w:val="24"/>
          <w:b w:val="0"/>
          <w:i w:val="0"/>
          <w:sz w:val="24"/>
          <w:spacing w:val="0"/>
          <w:w w:val="100"/>
          <w:rFonts/>
          <w:caps w:val="0"/>
        </w:rPr>
        <w:t>GPS</w:t>
      </w:r>
      <w:r w:rsidRPr="006F4DE1">
        <w:rPr>
          <w:szCs w:val="24"/>
          <w:b w:val="0"/>
          <w:i w:val="0"/>
          <w:sz w:val="24"/>
          <w:spacing w:val="0"/>
          <w:w w:val="100"/>
          <w:rFonts/>
          <w:caps w:val="0"/>
        </w:rPr>
        <w:t> </w:t>
      </w:r>
      <w:r w:rsidRPr="006F4DE1">
        <w:rPr>
          <w:szCs w:val="24"/>
          <w:b w:val="0"/>
          <w:i w:val="0"/>
          <w:sz w:val="24"/>
          <w:spacing w:val="0"/>
          <w:w w:val="100"/>
          <w:rFonts/>
          <w:caps w:val="0"/>
        </w:rPr>
        <w:t>application</w:t>
      </w:r>
      <w:r w:rsidRPr="006F4DE1">
        <w:rPr>
          <w:szCs w:val="24"/>
          <w:b w:val="0"/>
          <w:i w:val="0"/>
          <w:sz w:val="24"/>
          <w:spacing w:val="0"/>
          <w:w w:val="100"/>
          <w:rFonts/>
          <w:caps w:val="0"/>
        </w:rPr>
        <w:t> </w:t>
      </w:r>
      <w:r w:rsidRPr="006F4DE1">
        <w:rPr>
          <w:szCs w:val="24"/>
          <w:b w:val="0"/>
          <w:i w:val="0"/>
          <w:sz w:val="24"/>
          <w:spacing w:val="0"/>
          <w:w w:val="100"/>
          <w:rFonts/>
          <w:caps w:val="0"/>
        </w:rPr>
        <w:t>was</w:t>
      </w:r>
      <w:r w:rsidRPr="006F4DE1">
        <w:rPr>
          <w:szCs w:val="24"/>
          <w:b w:val="0"/>
          <w:i w:val="0"/>
          <w:sz w:val="24"/>
          <w:spacing w:val="0"/>
          <w:w w:val="100"/>
          <w:rFonts/>
          <w:caps w:val="0"/>
        </w:rPr>
        <w:t> </w:t>
      </w:r>
      <w:r w:rsidRPr="006F4DE1">
        <w:rPr>
          <w:szCs w:val="24"/>
          <w:b w:val="0"/>
          <w:i w:val="0"/>
          <w:sz w:val="24"/>
          <w:spacing w:val="0"/>
          <w:w w:val="100"/>
          <w:rFonts/>
          <w:caps w:val="0"/>
        </w:rPr>
        <w:t>used</w:t>
      </w:r>
      <w:r w:rsidRPr="006F4DE1">
        <w:rPr>
          <w:szCs w:val="24"/>
          <w:b w:val="0"/>
          <w:i w:val="0"/>
          <w:sz w:val="24"/>
          <w:spacing w:val="0"/>
          <w:w w:val="100"/>
          <w:rFonts/>
          <w:caps w:val="0"/>
        </w:rPr>
        <w:t> </w:t>
      </w:r>
      <w:r w:rsidRPr="006F4DE1">
        <w:rPr>
          <w:szCs w:val="24"/>
          <w:b w:val="0"/>
          <w:i w:val="0"/>
          <w:sz w:val="24"/>
          <w:spacing w:val="0"/>
          <w:w w:val="100"/>
          <w:rFonts/>
          <w:caps w:val="0"/>
        </w:rPr>
        <w:t>to</w:t>
      </w:r>
      <w:r w:rsidRPr="006F4DE1">
        <w:rPr>
          <w:szCs w:val="24"/>
          <w:b w:val="0"/>
          <w:i w:val="0"/>
          <w:sz w:val="24"/>
          <w:spacing w:val="0"/>
          <w:w w:val="100"/>
          <w:rFonts/>
          <w:caps w:val="0"/>
        </w:rPr>
        <w:t> </w:t>
      </w:r>
      <w:r w:rsidRPr="006F4DE1">
        <w:rPr>
          <w:szCs w:val="24"/>
          <w:b w:val="0"/>
          <w:i w:val="0"/>
          <w:sz w:val="24"/>
          <w:spacing w:val="0"/>
          <w:w w:val="100"/>
          <w:rFonts/>
          <w:caps w:val="0"/>
        </w:rPr>
        <w:t>determine</w:t>
      </w:r>
      <w:r w:rsidRPr="006F4DE1">
        <w:rPr>
          <w:szCs w:val="24"/>
          <w:b w:val="0"/>
          <w:i w:val="0"/>
          <w:sz w:val="24"/>
          <w:spacing w:val="0"/>
          <w:w w:val="100"/>
          <w:rFonts/>
          <w:caps w:val="0"/>
        </w:rPr>
        <w:t> </w:t>
      </w:r>
      <w:r w:rsidRPr="006F4DE1">
        <w:rPr>
          <w:szCs w:val="24"/>
          <w:b w:val="0"/>
          <w:i w:val="0"/>
          <w:sz w:val="24"/>
          <w:spacing w:val="0"/>
          <w:w w:val="100"/>
          <w:rFonts/>
          <w:caps w:val="0"/>
        </w:rPr>
        <w:t>geographical</w:t>
      </w:r>
      <w:r w:rsidRPr="006F4DE1">
        <w:rPr>
          <w:szCs w:val="24"/>
          <w:b w:val="0"/>
          <w:i w:val="0"/>
          <w:sz w:val="24"/>
          <w:spacing w:val="0"/>
          <w:w w:val="100"/>
          <w:rFonts/>
          <w:caps w:val="0"/>
        </w:rPr>
        <w:t> </w:t>
      </w:r>
      <w:r w:rsidRPr="006F4DE1">
        <w:rPr>
          <w:szCs w:val="24"/>
          <w:b w:val="0"/>
          <w:i w:val="0"/>
          <w:sz w:val="24"/>
          <w:spacing w:val="0"/>
          <w:w w:val="100"/>
          <w:rFonts/>
          <w:caps w:val="0"/>
        </w:rPr>
        <w:t>coordinates</w:t>
      </w:r>
      <w:r w:rsidRPr="006F4DE1">
        <w:rPr>
          <w:szCs w:val="24"/>
          <w:b w:val="0"/>
          <w:i w:val="0"/>
          <w:sz w:val="24"/>
          <w:spacing w:val="0"/>
          <w:w w:val="100"/>
          <w:rFonts/>
          <w:caps w:val="0"/>
        </w:rPr>
        <w:t> </w:t>
      </w:r>
      <w:r w:rsidRPr="006F4DE1">
        <w:rPr>
          <w:szCs w:val="24"/>
          <w:b w:val="0"/>
          <w:i w:val="0"/>
          <w:sz w:val="24"/>
          <w:spacing w:val="0"/>
          <w:w w:val="100"/>
          <w:rFonts/>
          <w:caps w:val="0"/>
        </w:rPr>
        <w:t>of</w:t>
      </w:r>
      <w:r w:rsidRPr="006F4DE1">
        <w:rPr>
          <w:szCs w:val="24"/>
          <w:b w:val="0"/>
          <w:i w:val="0"/>
          <w:sz w:val="24"/>
          <w:spacing w:val="0"/>
          <w:w w:val="100"/>
          <w:rFonts/>
          <w:caps w:val="0"/>
        </w:rPr>
        <w:t> </w:t>
      </w:r>
      <w:r w:rsidRPr="006F4DE1">
        <w:rPr>
          <w:szCs w:val="24"/>
          <w:b w:val="0"/>
          <w:i w:val="0"/>
          <w:sz w:val="24"/>
          <w:spacing w:val="0"/>
          <w:w w:val="100"/>
          <w:rFonts/>
          <w:caps w:val="0"/>
        </w:rPr>
        <w:t>outcrops</w:t>
      </w:r>
      <w:r w:rsidRPr="006F4DE1">
        <w:rPr>
          <w:szCs w:val="24"/>
          <w:b w:val="0"/>
          <w:i w:val="0"/>
          <w:sz w:val="24"/>
          <w:spacing w:val="0"/>
          <w:w w:val="100"/>
          <w:rFonts/>
          <w:caps w:val="0"/>
        </w:rPr>
        <w:t> </w:t>
      </w:r>
      <w:r w:rsidRPr="006F4DE1">
        <w:rPr>
          <w:szCs w:val="24"/>
          <w:b w:val="0"/>
          <w:i w:val="0"/>
          <w:sz w:val="24"/>
          <w:spacing w:val="0"/>
          <w:w w:val="100"/>
          <w:rFonts/>
          <w:caps w:val="0"/>
        </w:rPr>
        <w:t>before</w:t>
      </w:r>
      <w:r w:rsidRPr="006F4DE1">
        <w:rPr>
          <w:szCs w:val="24"/>
          <w:b w:val="0"/>
          <w:i w:val="0"/>
          <w:sz w:val="24"/>
          <w:spacing w:val="0"/>
          <w:w w:val="100"/>
          <w:rFonts/>
          <w:caps w:val="0"/>
        </w:rPr>
        <w:t> </w:t>
      </w:r>
      <w:r w:rsidRPr="006F4DE1">
        <w:rPr>
          <w:szCs w:val="24"/>
          <w:b w:val="0"/>
          <w:i w:val="0"/>
          <w:sz w:val="24"/>
          <w:spacing w:val="0"/>
          <w:w w:val="100"/>
          <w:rFonts/>
          <w:caps w:val="0"/>
        </w:rPr>
        <w:t>locating</w:t>
      </w:r>
      <w:r w:rsidRPr="006F4DE1">
        <w:rPr>
          <w:szCs w:val="24"/>
          <w:b w:val="0"/>
          <w:i w:val="0"/>
          <w:sz w:val="24"/>
          <w:spacing w:val="0"/>
          <w:w w:val="100"/>
          <w:rFonts/>
          <w:caps w:val="0"/>
        </w:rPr>
        <w:t> </w:t>
      </w:r>
      <w:r w:rsidRPr="006F4DE1">
        <w:rPr>
          <w:szCs w:val="24"/>
          <w:b w:val="0"/>
          <w:i w:val="0"/>
          <w:sz w:val="24"/>
          <w:spacing w:val="0"/>
          <w:w w:val="100"/>
          <w:rFonts/>
          <w:caps w:val="0"/>
        </w:rPr>
        <w:t>on</w:t>
      </w:r>
      <w:r w:rsidRPr="006F4DE1">
        <w:rPr>
          <w:szCs w:val="24"/>
          <w:b w:val="0"/>
          <w:i w:val="0"/>
          <w:sz w:val="24"/>
          <w:spacing w:val="0"/>
          <w:w w:val="100"/>
          <w:rFonts/>
          <w:caps w:val="0"/>
        </w:rPr>
        <w:t> </w:t>
      </w:r>
      <w:r w:rsidRPr="006F4DE1">
        <w:rPr>
          <w:szCs w:val="24"/>
          <w:b w:val="0"/>
          <w:i w:val="0"/>
          <w:sz w:val="24"/>
          <w:spacing w:val="0"/>
          <w:w w:val="100"/>
          <w:rFonts/>
          <w:caps w:val="0"/>
        </w:rPr>
        <w:t>map</w:t>
      </w:r>
      <w:r w:rsidR="00BA5B19" w:rsidRPr="006F4DE1">
        <w:rPr>
          <w:szCs w:val="24"/>
          <w:b w:val="0"/>
          <w:i w:val="0"/>
          <w:sz w:val="24"/>
          <w:spacing w:val="0"/>
          <w:w w:val="100"/>
          <w:rFonts/>
          <w:caps w:val="0"/>
        </w:rPr>
        <w:t>.</w:t>
      </w:r>
      <w:r w:rsidR="00BA5B19" w:rsidRPr="006F4DE1">
        <w:rPr>
          <w:szCs w:val="24"/>
          <w:b w:val="0"/>
          <w:i w:val="0"/>
          <w:sz w:val="24"/>
          <w:spacing w:val="0"/>
          <w:w w:val="100"/>
          <w:rFonts/>
          <w:caps w:val="0"/>
        </w:rPr>
        <w:t> </w:t>
      </w:r>
      <w:r w:rsidR="00BA5B19" w:rsidRPr="006F4DE1">
        <w:rPr>
          <w:szCs w:val="24"/>
          <w:b w:val="0"/>
          <w:i w:val="0"/>
          <w:sz w:val="24"/>
          <w:spacing w:val="0"/>
          <w:w w:val="100"/>
          <w:rFonts/>
          <w:caps w:val="0"/>
        </w:rPr>
        <w:t>It</w:t>
      </w:r>
      <w:r w:rsidR="00BA5B19" w:rsidRPr="006F4DE1">
        <w:rPr>
          <w:szCs w:val="24"/>
          <w:b w:val="0"/>
          <w:i w:val="0"/>
          <w:sz w:val="24"/>
          <w:spacing w:val="0"/>
          <w:w w:val="100"/>
          <w:rFonts/>
          <w:caps w:val="0"/>
        </w:rPr>
        <w:t> </w:t>
      </w:r>
      <w:r w:rsidR="00BA5B19" w:rsidRPr="006F4DE1">
        <w:rPr>
          <w:szCs w:val="24"/>
          <w:b w:val="0"/>
          <w:i w:val="0"/>
          <w:sz w:val="24"/>
          <w:spacing w:val="0"/>
          <w:w w:val="100"/>
          <w:rFonts/>
          <w:caps w:val="0"/>
        </w:rPr>
        <w:t>was</w:t>
      </w:r>
      <w:r w:rsidR="00BA5B19" w:rsidRPr="006F4DE1">
        <w:rPr>
          <w:szCs w:val="24"/>
          <w:b w:val="0"/>
          <w:i w:val="0"/>
          <w:sz w:val="24"/>
          <w:spacing w:val="0"/>
          <w:w w:val="100"/>
          <w:rFonts/>
          <w:caps w:val="0"/>
        </w:rPr>
        <w:t> </w:t>
      </w:r>
      <w:r w:rsidR="00BA5B19" w:rsidRPr="006F4DE1">
        <w:rPr>
          <w:szCs w:val="24"/>
          <w:b w:val="0"/>
          <w:i w:val="0"/>
          <w:sz w:val="24"/>
          <w:spacing w:val="0"/>
          <w:w w:val="100"/>
          <w:rFonts/>
          <w:caps w:val="0"/>
        </w:rPr>
        <w:t>also</w:t>
      </w:r>
      <w:r w:rsidR="00BA5B19" w:rsidRPr="006F4DE1">
        <w:rPr>
          <w:szCs w:val="24"/>
          <w:b w:val="0"/>
          <w:i w:val="0"/>
          <w:sz w:val="24"/>
          <w:spacing w:val="0"/>
          <w:w w:val="100"/>
          <w:rFonts/>
          <w:caps w:val="0"/>
        </w:rPr>
        <w:t> </w:t>
      </w:r>
      <w:r w:rsidR="00BA5B19" w:rsidRPr="006F4DE1">
        <w:rPr>
          <w:szCs w:val="24"/>
          <w:b w:val="0"/>
          <w:i w:val="0"/>
          <w:sz w:val="24"/>
          <w:spacing w:val="0"/>
          <w:w w:val="100"/>
          <w:rFonts/>
          <w:caps w:val="0"/>
        </w:rPr>
        <w:t>helpful</w:t>
      </w:r>
      <w:r w:rsidR="00BA5B19" w:rsidRPr="006F4DE1">
        <w:rPr>
          <w:szCs w:val="24"/>
          <w:b w:val="0"/>
          <w:i w:val="0"/>
          <w:sz w:val="24"/>
          <w:spacing w:val="0"/>
          <w:w w:val="100"/>
          <w:rFonts/>
          <w:caps w:val="0"/>
        </w:rPr>
        <w:t> </w:t>
      </w:r>
      <w:r w:rsidR="00BA5B19" w:rsidRPr="006F4DE1">
        <w:rPr>
          <w:szCs w:val="24"/>
          <w:b w:val="0"/>
          <w:i w:val="0"/>
          <w:sz w:val="24"/>
          <w:spacing w:val="0"/>
          <w:w w:val="100"/>
          <w:rFonts/>
          <w:caps w:val="0"/>
        </w:rPr>
        <w:t>to</w:t>
      </w:r>
      <w:r w:rsidR="00BA5B19" w:rsidRPr="006F4DE1">
        <w:rPr>
          <w:szCs w:val="24"/>
          <w:b w:val="0"/>
          <w:i w:val="0"/>
          <w:sz w:val="24"/>
          <w:spacing w:val="0"/>
          <w:w w:val="100"/>
          <w:rFonts/>
          <w:caps w:val="0"/>
        </w:rPr>
        <w:t> </w:t>
      </w:r>
      <w:r w:rsidR="00BA5B19" w:rsidRPr="006F4DE1">
        <w:rPr>
          <w:szCs w:val="24"/>
          <w:b w:val="0"/>
          <w:i w:val="0"/>
          <w:sz w:val="24"/>
          <w:spacing w:val="0"/>
          <w:w w:val="100"/>
          <w:rFonts/>
          <w:caps w:val="0"/>
        </w:rPr>
        <w:t>locate</w:t>
      </w:r>
      <w:r w:rsidR="00BA5B19" w:rsidRPr="006F4DE1">
        <w:rPr>
          <w:szCs w:val="24"/>
          <w:b w:val="0"/>
          <w:i w:val="0"/>
          <w:sz w:val="24"/>
          <w:spacing w:val="0"/>
          <w:w w:val="100"/>
          <w:rFonts/>
          <w:caps w:val="0"/>
        </w:rPr>
        <w:t> </w:t>
      </w:r>
      <w:r w:rsidR="00BA5B19" w:rsidRPr="006F4DE1">
        <w:rPr>
          <w:szCs w:val="24"/>
          <w:b w:val="0"/>
          <w:i w:val="0"/>
          <w:sz w:val="24"/>
          <w:spacing w:val="0"/>
          <w:w w:val="100"/>
          <w:rFonts/>
          <w:caps w:val="0"/>
        </w:rPr>
        <w:t>ourselves</w:t>
      </w:r>
      <w:r w:rsidR="00BA5B19" w:rsidRPr="006F4DE1">
        <w:rPr>
          <w:szCs w:val="24"/>
          <w:b w:val="0"/>
          <w:i w:val="0"/>
          <w:sz w:val="24"/>
          <w:spacing w:val="0"/>
          <w:w w:val="100"/>
          <w:rFonts/>
          <w:caps w:val="0"/>
        </w:rPr>
        <w:t> </w:t>
      </w:r>
      <w:r w:rsidR="00BA5B19" w:rsidRPr="006F4DE1">
        <w:rPr>
          <w:szCs w:val="24"/>
          <w:b w:val="0"/>
          <w:i w:val="0"/>
          <w:sz w:val="24"/>
          <w:spacing w:val="0"/>
          <w:w w:val="100"/>
          <w:rFonts/>
          <w:caps w:val="0"/>
        </w:rPr>
        <w:t>easily</w:t>
      </w:r>
      <w:r w:rsidR="00BA5B19" w:rsidRPr="006F4DE1">
        <w:rPr>
          <w:szCs w:val="24"/>
          <w:b w:val="0"/>
          <w:i w:val="0"/>
          <w:sz w:val="24"/>
          <w:spacing w:val="0"/>
          <w:w w:val="100"/>
          <w:rFonts/>
          <w:caps w:val="0"/>
        </w:rPr>
        <w:t> </w:t>
      </w:r>
      <w:r w:rsidR="00BA5B19" w:rsidRPr="006F4DE1">
        <w:rPr>
          <w:szCs w:val="24"/>
          <w:b w:val="0"/>
          <w:i w:val="0"/>
          <w:sz w:val="24"/>
          <w:spacing w:val="0"/>
          <w:w w:val="100"/>
          <w:rFonts/>
          <w:caps w:val="0"/>
        </w:rPr>
        <w:t>on</w:t>
      </w:r>
      <w:r w:rsidR="00BA5B19" w:rsidRPr="006F4DE1">
        <w:rPr>
          <w:szCs w:val="24"/>
          <w:b w:val="0"/>
          <w:i w:val="0"/>
          <w:sz w:val="24"/>
          <w:spacing w:val="0"/>
          <w:w w:val="100"/>
          <w:rFonts/>
          <w:caps w:val="0"/>
        </w:rPr>
        <w:t> </w:t>
      </w:r>
      <w:r w:rsidR="00BA5B19" w:rsidRPr="006F4DE1">
        <w:rPr>
          <w:szCs w:val="24"/>
          <w:b w:val="0"/>
          <w:i w:val="0"/>
          <w:sz w:val="24"/>
          <w:spacing w:val="0"/>
          <w:w w:val="100"/>
          <w:rFonts/>
          <w:caps w:val="0"/>
        </w:rPr>
        <w:t>the</w:t>
      </w:r>
      <w:r w:rsidR="00BA5B19" w:rsidRPr="006F4DE1">
        <w:rPr>
          <w:szCs w:val="24"/>
          <w:b w:val="0"/>
          <w:i w:val="0"/>
          <w:sz w:val="24"/>
          <w:spacing w:val="0"/>
          <w:w w:val="100"/>
          <w:rFonts/>
          <w:caps w:val="0"/>
        </w:rPr>
        <w:t> </w:t>
      </w:r>
      <w:r w:rsidR="00BA5B19" w:rsidRPr="006F4DE1">
        <w:rPr>
          <w:szCs w:val="24"/>
          <w:b w:val="0"/>
          <w:i w:val="0"/>
          <w:sz w:val="24"/>
          <w:spacing w:val="0"/>
          <w:w w:val="100"/>
          <w:rFonts/>
          <w:caps w:val="0"/>
        </w:rPr>
        <w:t>topographic</w:t>
      </w:r>
      <w:r w:rsidR="00BA5B19" w:rsidRPr="006F4DE1">
        <w:rPr>
          <w:szCs w:val="24"/>
          <w:b w:val="0"/>
          <w:i w:val="0"/>
          <w:sz w:val="24"/>
          <w:spacing w:val="0"/>
          <w:w w:val="100"/>
          <w:rFonts/>
          <w:caps w:val="0"/>
        </w:rPr>
        <w:t> </w:t>
      </w:r>
      <w:r w:rsidR="00BA5B19" w:rsidRPr="006F4DE1">
        <w:rPr>
          <w:szCs w:val="24"/>
          <w:b w:val="0"/>
          <w:i w:val="0"/>
          <w:sz w:val="24"/>
          <w:spacing w:val="0"/>
          <w:w w:val="100"/>
          <w:rFonts/>
          <w:caps w:val="0"/>
        </w:rPr>
        <w:t>map.</w:t>
      </w:r>
    </w:p>
    <w:p w14:paraId="2A800EB9" w14:textId="77777777" w:rsidR="00C15158" w:rsidRPr="006F4DE1" w:rsidRDefault="00C15158" w:rsidP="006F4DE1">
      <w:pPr>
        <w:pStyle w:val="ListParagraph"/>
        <w:numPr>
          <w:ilvl w:val="0"/>
          <w:numId w:val="2"/>
        </w:numPr>
        <w:spacing w:before="0" w:beforeAutospacing="0" w:after="160" w:afterAutospacing="0" w:lineRule="auto" w:line="360"/>
        <w:rPr>
          <w:szCs w:val="24"/>
          <w:b w:val="0"/>
          <w:i w:val="0"/>
          <w:sz w:val="24"/>
          <w:spacing w:val="0"/>
          <w:w w:val="100"/>
          <w:rFonts/>
          <w:caps w:val="0"/>
        </w:rPr>
        <w:snapToGrid w:val="0"/>
        <w:ind w:left="720"/>
        <w:textAlignment w:val="baseline"/>
      </w:pPr>
      <w:r w:rsidRPr="006F4DE1">
        <w:rPr>
          <w:szCs w:val="24"/>
          <w:b w:val="0"/>
          <w:i w:val="0"/>
          <w:sz w:val="24"/>
          <w:spacing w:val="0"/>
          <w:w w:val="100"/>
          <w:rFonts/>
          <w:caps w:val="0"/>
        </w:rPr>
        <w:t>Field</w:t>
      </w:r>
      <w:r w:rsidRPr="006F4DE1">
        <w:rPr>
          <w:szCs w:val="24"/>
          <w:b w:val="0"/>
          <w:i w:val="0"/>
          <w:sz w:val="24"/>
          <w:spacing w:val="0"/>
          <w:w w:val="100"/>
          <w:rFonts/>
          <w:caps w:val="0"/>
        </w:rPr>
        <w:t> </w:t>
      </w:r>
      <w:r w:rsidRPr="006F4DE1">
        <w:rPr>
          <w:szCs w:val="24"/>
          <w:b w:val="0"/>
          <w:i w:val="0"/>
          <w:sz w:val="24"/>
          <w:spacing w:val="0"/>
          <w:w w:val="100"/>
          <w:rFonts/>
          <w:caps w:val="0"/>
        </w:rPr>
        <w:t>note;</w:t>
      </w:r>
      <w:r w:rsidRPr="006F4DE1">
        <w:rPr>
          <w:szCs w:val="24"/>
          <w:b w:val="0"/>
          <w:i w:val="0"/>
          <w:sz w:val="24"/>
          <w:spacing w:val="0"/>
          <w:w w:val="100"/>
          <w:rFonts/>
          <w:caps w:val="0"/>
        </w:rPr>
        <w:t> </w:t>
      </w:r>
      <w:r w:rsidRPr="006F4DE1">
        <w:rPr>
          <w:szCs w:val="24"/>
          <w:b w:val="0"/>
          <w:i w:val="0"/>
          <w:sz w:val="24"/>
          <w:spacing w:val="0"/>
          <w:w w:val="100"/>
          <w:rFonts/>
          <w:caps w:val="0"/>
        </w:rPr>
        <w:t>t</w:t>
      </w:r>
      <w:r w:rsidR="00BA5B19" w:rsidRPr="006F4DE1">
        <w:rPr>
          <w:szCs w:val="24"/>
          <w:b w:val="0"/>
          <w:i w:val="0"/>
          <w:sz w:val="24"/>
          <w:spacing w:val="0"/>
          <w:w w:val="100"/>
          <w:rFonts/>
          <w:caps w:val="0"/>
        </w:rPr>
        <w:t>his</w:t>
      </w:r>
      <w:r w:rsidR="00BA5B19" w:rsidRPr="006F4DE1">
        <w:rPr>
          <w:szCs w:val="24"/>
          <w:b w:val="0"/>
          <w:i w:val="0"/>
          <w:sz w:val="24"/>
          <w:spacing w:val="0"/>
          <w:w w:val="100"/>
          <w:rFonts/>
          <w:caps w:val="0"/>
        </w:rPr>
        <w:t> </w:t>
      </w:r>
      <w:r w:rsidR="00BA5B19" w:rsidRPr="006F4DE1">
        <w:rPr>
          <w:szCs w:val="24"/>
          <w:b w:val="0"/>
          <w:i w:val="0"/>
          <w:sz w:val="24"/>
          <w:spacing w:val="0"/>
          <w:w w:val="100"/>
          <w:rFonts/>
          <w:caps w:val="0"/>
        </w:rPr>
        <w:t>was</w:t>
      </w:r>
      <w:r w:rsidR="00BA5B19" w:rsidRPr="006F4DE1">
        <w:rPr>
          <w:szCs w:val="24"/>
          <w:b w:val="0"/>
          <w:i w:val="0"/>
          <w:sz w:val="24"/>
          <w:spacing w:val="0"/>
          <w:w w:val="100"/>
          <w:rFonts/>
          <w:caps w:val="0"/>
        </w:rPr>
        <w:t> </w:t>
      </w:r>
      <w:r w:rsidR="00BA5B19" w:rsidRPr="006F4DE1">
        <w:rPr>
          <w:szCs w:val="24"/>
          <w:b w:val="0"/>
          <w:i w:val="0"/>
          <w:sz w:val="24"/>
          <w:spacing w:val="0"/>
          <w:w w:val="100"/>
          <w:rFonts/>
          <w:caps w:val="0"/>
        </w:rPr>
        <w:t>used</w:t>
      </w:r>
      <w:r w:rsidR="00BA5B19" w:rsidRPr="006F4DE1">
        <w:rPr>
          <w:szCs w:val="24"/>
          <w:b w:val="0"/>
          <w:i w:val="0"/>
          <w:sz w:val="24"/>
          <w:spacing w:val="0"/>
          <w:w w:val="100"/>
          <w:rFonts/>
          <w:caps w:val="0"/>
        </w:rPr>
        <w:t> </w:t>
      </w:r>
      <w:r w:rsidR="00BA5B19" w:rsidRPr="006F4DE1">
        <w:rPr>
          <w:szCs w:val="24"/>
          <w:b w:val="0"/>
          <w:i w:val="0"/>
          <w:sz w:val="24"/>
          <w:spacing w:val="0"/>
          <w:w w:val="100"/>
          <w:rFonts/>
          <w:caps w:val="0"/>
        </w:rPr>
        <w:t>to</w:t>
      </w:r>
      <w:r w:rsidR="00BA5B19" w:rsidRPr="006F4DE1">
        <w:rPr>
          <w:szCs w:val="24"/>
          <w:b w:val="0"/>
          <w:i w:val="0"/>
          <w:sz w:val="24"/>
          <w:spacing w:val="0"/>
          <w:w w:val="100"/>
          <w:rFonts/>
          <w:caps w:val="0"/>
        </w:rPr>
        <w:t> </w:t>
      </w:r>
      <w:r w:rsidR="00BA5B19" w:rsidRPr="006F4DE1">
        <w:rPr>
          <w:szCs w:val="24"/>
          <w:b w:val="0"/>
          <w:i w:val="0"/>
          <w:sz w:val="24"/>
          <w:spacing w:val="0"/>
          <w:w w:val="100"/>
          <w:rFonts/>
          <w:caps w:val="0"/>
        </w:rPr>
        <w:t>document</w:t>
      </w:r>
      <w:r w:rsidR="00BA5B19" w:rsidRPr="006F4DE1">
        <w:rPr>
          <w:szCs w:val="24"/>
          <w:b w:val="0"/>
          <w:i w:val="0"/>
          <w:sz w:val="24"/>
          <w:spacing w:val="0"/>
          <w:w w:val="100"/>
          <w:rFonts/>
          <w:caps w:val="0"/>
        </w:rPr>
        <w:t> </w:t>
      </w:r>
      <w:r w:rsidRPr="006F4DE1">
        <w:rPr>
          <w:szCs w:val="24"/>
          <w:b w:val="0"/>
          <w:i w:val="0"/>
          <w:sz w:val="24"/>
          <w:spacing w:val="0"/>
          <w:w w:val="100"/>
          <w:rFonts/>
          <w:caps w:val="0"/>
        </w:rPr>
        <w:t> </w:t>
      </w:r>
      <w:r w:rsidRPr="006F4DE1">
        <w:rPr>
          <w:szCs w:val="24"/>
          <w:b w:val="0"/>
          <w:i w:val="0"/>
          <w:sz w:val="24"/>
          <w:spacing w:val="0"/>
          <w:w w:val="100"/>
          <w:rFonts/>
          <w:caps w:val="0"/>
        </w:rPr>
        <w:t>observations</w:t>
      </w:r>
      <w:r w:rsidR="00BA5B19" w:rsidRPr="006F4DE1">
        <w:rPr>
          <w:szCs w:val="24"/>
          <w:b w:val="0"/>
          <w:i w:val="0"/>
          <w:sz w:val="24"/>
          <w:spacing w:val="0"/>
          <w:w w:val="100"/>
          <w:rFonts/>
          <w:caps w:val="0"/>
        </w:rPr>
        <w:t> </w:t>
      </w:r>
      <w:r w:rsidR="00BA5B19" w:rsidRPr="006F4DE1">
        <w:rPr>
          <w:szCs w:val="24"/>
          <w:b w:val="0"/>
          <w:i w:val="0"/>
          <w:sz w:val="24"/>
          <w:spacing w:val="0"/>
          <w:w w:val="100"/>
          <w:rFonts/>
          <w:caps w:val="0"/>
        </w:rPr>
        <w:t>of</w:t>
      </w:r>
      <w:r w:rsidR="00BA5B19" w:rsidRPr="006F4DE1">
        <w:rPr>
          <w:szCs w:val="24"/>
          <w:b w:val="0"/>
          <w:i w:val="0"/>
          <w:sz w:val="24"/>
          <w:spacing w:val="0"/>
          <w:w w:val="100"/>
          <w:rFonts/>
          <w:caps w:val="0"/>
        </w:rPr>
        <w:t> </w:t>
      </w:r>
      <w:r w:rsidR="00BA5B19" w:rsidRPr="006F4DE1">
        <w:rPr>
          <w:szCs w:val="24"/>
          <w:b w:val="0"/>
          <w:i w:val="0"/>
          <w:sz w:val="24"/>
          <w:spacing w:val="0"/>
          <w:w w:val="100"/>
          <w:rFonts/>
          <w:caps w:val="0"/>
        </w:rPr>
        <w:t>structural</w:t>
      </w:r>
      <w:r w:rsidR="00BA5B19" w:rsidRPr="006F4DE1">
        <w:rPr>
          <w:szCs w:val="24"/>
          <w:b w:val="0"/>
          <w:i w:val="0"/>
          <w:sz w:val="24"/>
          <w:spacing w:val="0"/>
          <w:w w:val="100"/>
          <w:rFonts/>
          <w:caps w:val="0"/>
        </w:rPr>
        <w:t> </w:t>
      </w:r>
      <w:r w:rsidR="00BA5B19" w:rsidRPr="006F4DE1">
        <w:rPr>
          <w:szCs w:val="24"/>
          <w:b w:val="0"/>
          <w:i w:val="0"/>
          <w:sz w:val="24"/>
          <w:spacing w:val="0"/>
          <w:w w:val="100"/>
          <w:rFonts/>
          <w:caps w:val="0"/>
        </w:rPr>
        <w:t>features</w:t>
      </w:r>
      <w:r w:rsidRPr="006F4DE1">
        <w:rPr>
          <w:szCs w:val="24"/>
          <w:b w:val="0"/>
          <w:i w:val="0"/>
          <w:sz w:val="24"/>
          <w:spacing w:val="0"/>
          <w:w w:val="100"/>
          <w:rFonts/>
          <w:caps w:val="0"/>
        </w:rPr>
        <w:t> </w:t>
      </w:r>
      <w:r w:rsidRPr="006F4DE1">
        <w:rPr>
          <w:szCs w:val="24"/>
          <w:b w:val="0"/>
          <w:i w:val="0"/>
          <w:sz w:val="24"/>
          <w:spacing w:val="0"/>
          <w:w w:val="100"/>
          <w:rFonts/>
          <w:caps w:val="0"/>
        </w:rPr>
        <w:t>and</w:t>
      </w:r>
      <w:r w:rsidRPr="006F4DE1">
        <w:rPr>
          <w:szCs w:val="24"/>
          <w:b w:val="0"/>
          <w:i w:val="0"/>
          <w:sz w:val="24"/>
          <w:spacing w:val="0"/>
          <w:w w:val="100"/>
          <w:rFonts/>
          <w:caps w:val="0"/>
        </w:rPr>
        <w:t> </w:t>
      </w:r>
      <w:r w:rsidRPr="006F4DE1">
        <w:rPr>
          <w:szCs w:val="24"/>
          <w:b w:val="0"/>
          <w:i w:val="0"/>
          <w:sz w:val="24"/>
          <w:spacing w:val="0"/>
          <w:w w:val="100"/>
          <w:rFonts/>
          <w:caps w:val="0"/>
        </w:rPr>
        <w:t>relevant</w:t>
      </w:r>
      <w:r w:rsidRPr="006F4DE1">
        <w:rPr>
          <w:szCs w:val="24"/>
          <w:b w:val="0"/>
          <w:i w:val="0"/>
          <w:sz w:val="24"/>
          <w:spacing w:val="0"/>
          <w:w w:val="100"/>
          <w:rFonts/>
          <w:caps w:val="0"/>
        </w:rPr>
        <w:t> </w:t>
      </w:r>
      <w:r w:rsidRPr="006F4DE1">
        <w:rPr>
          <w:szCs w:val="24"/>
          <w:b w:val="0"/>
          <w:i w:val="0"/>
          <w:sz w:val="24"/>
          <w:spacing w:val="0"/>
          <w:w w:val="100"/>
          <w:rFonts/>
          <w:caps w:val="0"/>
        </w:rPr>
        <w:t>measurements</w:t>
      </w:r>
      <w:r w:rsidRPr="006F4DE1">
        <w:rPr>
          <w:szCs w:val="24"/>
          <w:b w:val="0"/>
          <w:i w:val="0"/>
          <w:sz w:val="24"/>
          <w:spacing w:val="0"/>
          <w:w w:val="100"/>
          <w:rFonts/>
          <w:caps w:val="0"/>
        </w:rPr>
        <w:t> </w:t>
      </w:r>
      <w:r w:rsidRPr="006F4DE1">
        <w:rPr>
          <w:szCs w:val="24"/>
          <w:b w:val="0"/>
          <w:i w:val="0"/>
          <w:sz w:val="24"/>
          <w:spacing w:val="0"/>
          <w:w w:val="100"/>
          <w:rFonts/>
          <w:caps w:val="0"/>
        </w:rPr>
        <w:t>made</w:t>
      </w:r>
      <w:r w:rsidRPr="006F4DE1">
        <w:rPr>
          <w:szCs w:val="24"/>
          <w:b w:val="0"/>
          <w:i w:val="0"/>
          <w:sz w:val="24"/>
          <w:spacing w:val="0"/>
          <w:w w:val="100"/>
          <w:rFonts/>
          <w:caps w:val="0"/>
        </w:rPr>
        <w:t> </w:t>
      </w:r>
      <w:r w:rsidRPr="006F4DE1">
        <w:rPr>
          <w:szCs w:val="24"/>
          <w:b w:val="0"/>
          <w:i w:val="0"/>
          <w:sz w:val="24"/>
          <w:spacing w:val="0"/>
          <w:w w:val="100"/>
          <w:rFonts/>
          <w:caps w:val="0"/>
        </w:rPr>
        <w:t>on</w:t>
      </w:r>
      <w:r w:rsidRPr="006F4DE1">
        <w:rPr>
          <w:szCs w:val="24"/>
          <w:b w:val="0"/>
          <w:i w:val="0"/>
          <w:sz w:val="24"/>
          <w:spacing w:val="0"/>
          <w:w w:val="100"/>
          <w:rFonts/>
          <w:caps w:val="0"/>
        </w:rPr>
        <w:t> </w:t>
      </w:r>
      <w:r w:rsidRPr="006F4DE1">
        <w:rPr>
          <w:szCs w:val="24"/>
          <w:b w:val="0"/>
          <w:i w:val="0"/>
          <w:sz w:val="24"/>
          <w:spacing w:val="0"/>
          <w:w w:val="100"/>
          <w:rFonts/>
          <w:caps w:val="0"/>
        </w:rPr>
        <w:t>each</w:t>
      </w:r>
      <w:r w:rsidRPr="006F4DE1">
        <w:rPr>
          <w:szCs w:val="24"/>
          <w:b w:val="0"/>
          <w:i w:val="0"/>
          <w:sz w:val="24"/>
          <w:spacing w:val="0"/>
          <w:w w:val="100"/>
          <w:rFonts/>
          <w:caps w:val="0"/>
        </w:rPr>
        <w:t> </w:t>
      </w:r>
      <w:r w:rsidRPr="006F4DE1">
        <w:rPr>
          <w:szCs w:val="24"/>
          <w:b w:val="0"/>
          <w:i w:val="0"/>
          <w:sz w:val="24"/>
          <w:spacing w:val="0"/>
          <w:w w:val="100"/>
          <w:rFonts/>
          <w:caps w:val="0"/>
        </w:rPr>
        <w:t>outcrop</w:t>
      </w:r>
      <w:r w:rsidRPr="006F4DE1">
        <w:rPr>
          <w:szCs w:val="24"/>
          <w:b w:val="0"/>
          <w:i w:val="0"/>
          <w:sz w:val="24"/>
          <w:spacing w:val="0"/>
          <w:w w:val="100"/>
          <w:rFonts/>
          <w:caps w:val="0"/>
        </w:rPr>
        <w:t> </w:t>
      </w:r>
    </w:p>
    <w:p w14:paraId="0DC19352" w14:textId="77777777" w:rsidR="00C15158" w:rsidRPr="006F4DE1" w:rsidRDefault="00C15158" w:rsidP="006F4DE1">
      <w:pPr>
        <w:pStyle w:val="ListParagraph"/>
        <w:numPr>
          <w:ilvl w:val="0"/>
          <w:numId w:val="2"/>
        </w:numPr>
        <w:spacing w:before="0" w:beforeAutospacing="0" w:after="160" w:afterAutospacing="0" w:lineRule="auto" w:line="360"/>
        <w:rPr>
          <w:szCs w:val="24"/>
          <w:b w:val="0"/>
          <w:i w:val="0"/>
          <w:sz w:val="24"/>
          <w:spacing w:val="0"/>
          <w:w w:val="100"/>
          <w:rFonts/>
          <w:caps w:val="0"/>
        </w:rPr>
        <w:snapToGrid w:val="0"/>
        <w:ind w:left="720"/>
        <w:textAlignment w:val="baseline"/>
      </w:pPr>
      <w:r w:rsidRPr="006F4DE1">
        <w:rPr>
          <w:szCs w:val="24"/>
          <w:b w:val="0"/>
          <w:i w:val="0"/>
          <w:sz w:val="24"/>
          <w:spacing w:val="0"/>
          <w:w w:val="100"/>
          <w:rFonts/>
          <w:caps w:val="0"/>
        </w:rPr>
        <w:t>Geological</w:t>
      </w:r>
      <w:r w:rsidRPr="006F4DE1">
        <w:rPr>
          <w:szCs w:val="24"/>
          <w:b w:val="0"/>
          <w:i w:val="0"/>
          <w:sz w:val="24"/>
          <w:spacing w:val="0"/>
          <w:w w:val="100"/>
          <w:rFonts/>
          <w:caps w:val="0"/>
        </w:rPr>
        <w:t> </w:t>
      </w:r>
      <w:r w:rsidRPr="006F4DE1">
        <w:rPr>
          <w:szCs w:val="24"/>
          <w:b w:val="0"/>
          <w:i w:val="0"/>
          <w:sz w:val="24"/>
          <w:spacing w:val="0"/>
          <w:w w:val="100"/>
          <w:rFonts/>
          <w:caps w:val="0"/>
        </w:rPr>
        <w:t>hammer</w:t>
      </w:r>
      <w:r w:rsidR="00BA5B19" w:rsidRPr="006F4DE1">
        <w:rPr>
          <w:szCs w:val="24"/>
          <w:b w:val="0"/>
          <w:i w:val="0"/>
          <w:sz w:val="24"/>
          <w:spacing w:val="0"/>
          <w:w w:val="100"/>
          <w:rFonts/>
          <w:caps w:val="0"/>
        </w:rPr>
        <w:t>:</w:t>
      </w:r>
      <w:r w:rsidR="00BA5B19" w:rsidRPr="006F4DE1">
        <w:rPr>
          <w:szCs w:val="24"/>
          <w:b w:val="0"/>
          <w:i w:val="0"/>
          <w:sz w:val="24"/>
          <w:spacing w:val="0"/>
          <w:w w:val="100"/>
          <w:rFonts/>
          <w:caps w:val="0"/>
        </w:rPr>
        <w:t> </w:t>
      </w:r>
      <w:r w:rsidR="00BA5B19" w:rsidRPr="006F4DE1">
        <w:rPr>
          <w:szCs w:val="24"/>
          <w:b w:val="0"/>
          <w:i w:val="0"/>
          <w:sz w:val="24"/>
          <w:spacing w:val="0"/>
          <w:w w:val="100"/>
          <w:rFonts/>
          <w:caps w:val="0"/>
        </w:rPr>
        <w:t>This</w:t>
      </w:r>
      <w:r w:rsidR="00BA5B19" w:rsidRPr="006F4DE1">
        <w:rPr>
          <w:szCs w:val="24"/>
          <w:b w:val="0"/>
          <w:i w:val="0"/>
          <w:sz w:val="24"/>
          <w:spacing w:val="0"/>
          <w:w w:val="100"/>
          <w:rFonts/>
          <w:caps w:val="0"/>
        </w:rPr>
        <w:t> </w:t>
      </w:r>
      <w:r w:rsidR="00BA5B19" w:rsidRPr="006F4DE1">
        <w:rPr>
          <w:szCs w:val="24"/>
          <w:b w:val="0"/>
          <w:i w:val="0"/>
          <w:sz w:val="24"/>
          <w:spacing w:val="0"/>
          <w:w w:val="100"/>
          <w:rFonts/>
          <w:caps w:val="0"/>
        </w:rPr>
        <w:t>was</w:t>
      </w:r>
      <w:r w:rsidR="00BA5B19" w:rsidRPr="006F4DE1">
        <w:rPr>
          <w:szCs w:val="24"/>
          <w:b w:val="0"/>
          <w:i w:val="0"/>
          <w:sz w:val="24"/>
          <w:spacing w:val="0"/>
          <w:w w:val="100"/>
          <w:rFonts/>
          <w:caps w:val="0"/>
        </w:rPr>
        <w:t> </w:t>
      </w:r>
      <w:r w:rsidR="00BA5B19" w:rsidRPr="006F4DE1">
        <w:rPr>
          <w:szCs w:val="24"/>
          <w:b w:val="0"/>
          <w:i w:val="0"/>
          <w:sz w:val="24"/>
          <w:spacing w:val="0"/>
          <w:w w:val="100"/>
          <w:rFonts/>
          <w:caps w:val="0"/>
        </w:rPr>
        <w:t>used</w:t>
      </w:r>
      <w:r w:rsidR="00BA5B19" w:rsidRPr="006F4DE1">
        <w:rPr>
          <w:szCs w:val="24"/>
          <w:b w:val="0"/>
          <w:i w:val="0"/>
          <w:sz w:val="24"/>
          <w:spacing w:val="0"/>
          <w:w w:val="100"/>
          <w:rFonts/>
          <w:caps w:val="0"/>
        </w:rPr>
        <w:t> </w:t>
      </w:r>
      <w:r w:rsidR="00BA5B19" w:rsidRPr="006F4DE1">
        <w:rPr>
          <w:szCs w:val="24"/>
          <w:b w:val="0"/>
          <w:i w:val="0"/>
          <w:sz w:val="24"/>
          <w:spacing w:val="0"/>
          <w:w w:val="100"/>
          <w:rFonts/>
          <w:caps w:val="0"/>
        </w:rPr>
        <w:t>to</w:t>
      </w:r>
      <w:r w:rsidR="00BA5B19" w:rsidRPr="006F4DE1">
        <w:rPr>
          <w:szCs w:val="24"/>
          <w:b w:val="0"/>
          <w:i w:val="0"/>
          <w:sz w:val="24"/>
          <w:spacing w:val="0"/>
          <w:w w:val="100"/>
          <w:rFonts/>
          <w:caps w:val="0"/>
        </w:rPr>
        <w:t> </w:t>
      </w:r>
      <w:r w:rsidR="00BA5B19" w:rsidRPr="006F4DE1">
        <w:rPr>
          <w:szCs w:val="24"/>
          <w:b w:val="0"/>
          <w:i w:val="0"/>
          <w:sz w:val="24"/>
          <w:spacing w:val="0"/>
          <w:w w:val="100"/>
          <w:rFonts/>
          <w:caps w:val="0"/>
        </w:rPr>
        <w:t>take</w:t>
      </w:r>
      <w:r w:rsidR="00BA5B19" w:rsidRPr="006F4DE1">
        <w:rPr>
          <w:szCs w:val="24"/>
          <w:b w:val="0"/>
          <w:i w:val="0"/>
          <w:sz w:val="24"/>
          <w:spacing w:val="0"/>
          <w:w w:val="100"/>
          <w:rFonts/>
          <w:caps w:val="0"/>
        </w:rPr>
        <w:t> </w:t>
      </w:r>
      <w:r w:rsidR="00BA5B19" w:rsidRPr="006F4DE1">
        <w:rPr>
          <w:szCs w:val="24"/>
          <w:b w:val="0"/>
          <w:i w:val="0"/>
          <w:sz w:val="24"/>
          <w:spacing w:val="0"/>
          <w:w w:val="100"/>
          <w:rFonts/>
          <w:caps w:val="0"/>
        </w:rPr>
        <w:t>fresh</w:t>
      </w:r>
      <w:r w:rsidR="00BA5B19" w:rsidRPr="006F4DE1">
        <w:rPr>
          <w:szCs w:val="24"/>
          <w:b w:val="0"/>
          <w:i w:val="0"/>
          <w:sz w:val="24"/>
          <w:spacing w:val="0"/>
          <w:w w:val="100"/>
          <w:rFonts/>
          <w:caps w:val="0"/>
        </w:rPr>
        <w:t> </w:t>
      </w:r>
      <w:r w:rsidR="00BA5B19" w:rsidRPr="006F4DE1">
        <w:rPr>
          <w:szCs w:val="24"/>
          <w:b w:val="0"/>
          <w:i w:val="0"/>
          <w:sz w:val="24"/>
          <w:spacing w:val="0"/>
          <w:w w:val="100"/>
          <w:rFonts/>
          <w:caps w:val="0"/>
        </w:rPr>
        <w:t>samples</w:t>
      </w:r>
      <w:r w:rsidR="00BA5B19" w:rsidRPr="006F4DE1">
        <w:rPr>
          <w:szCs w:val="24"/>
          <w:b w:val="0"/>
          <w:i w:val="0"/>
          <w:sz w:val="24"/>
          <w:spacing w:val="0"/>
          <w:w w:val="100"/>
          <w:rFonts/>
          <w:caps w:val="0"/>
        </w:rPr>
        <w:t> </w:t>
      </w:r>
      <w:r w:rsidR="00BA5B19" w:rsidRPr="006F4DE1">
        <w:rPr>
          <w:szCs w:val="24"/>
          <w:b w:val="0"/>
          <w:i w:val="0"/>
          <w:sz w:val="24"/>
          <w:spacing w:val="0"/>
          <w:w w:val="100"/>
          <w:rFonts/>
          <w:caps w:val="0"/>
        </w:rPr>
        <w:t>of</w:t>
      </w:r>
      <w:r w:rsidR="00BA5B19" w:rsidRPr="006F4DE1">
        <w:rPr>
          <w:szCs w:val="24"/>
          <w:b w:val="0"/>
          <w:i w:val="0"/>
          <w:sz w:val="24"/>
          <w:spacing w:val="0"/>
          <w:w w:val="100"/>
          <w:rFonts/>
          <w:caps w:val="0"/>
        </w:rPr>
        <w:t> </w:t>
      </w:r>
      <w:r w:rsidR="00BA5B19" w:rsidRPr="006F4DE1">
        <w:rPr>
          <w:szCs w:val="24"/>
          <w:b w:val="0"/>
          <w:i w:val="0"/>
          <w:sz w:val="24"/>
          <w:spacing w:val="0"/>
          <w:w w:val="100"/>
          <w:rFonts/>
          <w:caps w:val="0"/>
        </w:rPr>
        <w:t>outcrops</w:t>
      </w:r>
      <w:r w:rsidR="00BA5B19" w:rsidRPr="006F4DE1">
        <w:rPr>
          <w:szCs w:val="24"/>
          <w:b w:val="0"/>
          <w:i w:val="0"/>
          <w:sz w:val="24"/>
          <w:spacing w:val="0"/>
          <w:w w:val="100"/>
          <w:rFonts/>
          <w:caps w:val="0"/>
        </w:rPr>
        <w:t> </w:t>
      </w:r>
      <w:r w:rsidR="00BA5B19" w:rsidRPr="006F4DE1">
        <w:rPr>
          <w:szCs w:val="24"/>
          <w:b w:val="0"/>
          <w:i w:val="0"/>
          <w:sz w:val="24"/>
          <w:spacing w:val="0"/>
          <w:w w:val="100"/>
          <w:rFonts/>
          <w:caps w:val="0"/>
        </w:rPr>
        <w:t>for</w:t>
      </w:r>
      <w:r w:rsidR="00BA5B19" w:rsidRPr="006F4DE1">
        <w:rPr>
          <w:szCs w:val="24"/>
          <w:b w:val="0"/>
          <w:i w:val="0"/>
          <w:sz w:val="24"/>
          <w:spacing w:val="0"/>
          <w:w w:val="100"/>
          <w:rFonts/>
          <w:caps w:val="0"/>
        </w:rPr>
        <w:t> </w:t>
      </w:r>
      <w:r w:rsidR="00BA5B19" w:rsidRPr="006F4DE1">
        <w:rPr>
          <w:szCs w:val="24"/>
          <w:b w:val="0"/>
          <w:i w:val="0"/>
          <w:sz w:val="24"/>
          <w:spacing w:val="0"/>
          <w:w w:val="100"/>
          <w:rFonts/>
          <w:caps w:val="0"/>
        </w:rPr>
        <w:t>further</w:t>
      </w:r>
      <w:r w:rsidR="00BA5B19" w:rsidRPr="006F4DE1">
        <w:rPr>
          <w:szCs w:val="24"/>
          <w:b w:val="0"/>
          <w:i w:val="0"/>
          <w:sz w:val="24"/>
          <w:spacing w:val="0"/>
          <w:w w:val="100"/>
          <w:rFonts/>
          <w:caps w:val="0"/>
        </w:rPr>
        <w:t> </w:t>
      </w:r>
      <w:r w:rsidR="004F13C0" w:rsidRPr="006F4DE1">
        <w:rPr>
          <w:szCs w:val="24"/>
          <w:b w:val="0"/>
          <w:i w:val="0"/>
          <w:sz w:val="24"/>
          <w:spacing w:val="0"/>
          <w:w w:val="100"/>
          <w:rFonts/>
          <w:caps w:val="0"/>
        </w:rPr>
        <w:t>observations</w:t>
      </w:r>
      <w:r w:rsidR="004F13C0" w:rsidRPr="006F4DE1">
        <w:rPr>
          <w:szCs w:val="24"/>
          <w:b w:val="0"/>
          <w:i w:val="0"/>
          <w:sz w:val="24"/>
          <w:spacing w:val="0"/>
          <w:w w:val="100"/>
          <w:rFonts/>
          <w:caps w:val="0"/>
        </w:rPr>
        <w:t> </w:t>
      </w:r>
      <w:r w:rsidR="004F13C0" w:rsidRPr="006F4DE1">
        <w:rPr>
          <w:szCs w:val="24"/>
          <w:b w:val="0"/>
          <w:i w:val="0"/>
          <w:sz w:val="24"/>
          <w:spacing w:val="0"/>
          <w:w w:val="100"/>
          <w:rFonts/>
          <w:caps w:val="0"/>
        </w:rPr>
        <w:t>and</w:t>
      </w:r>
      <w:r w:rsidR="004F13C0" w:rsidRPr="006F4DE1">
        <w:rPr>
          <w:szCs w:val="24"/>
          <w:b w:val="0"/>
          <w:i w:val="0"/>
          <w:sz w:val="24"/>
          <w:spacing w:val="0"/>
          <w:w w:val="100"/>
          <w:rFonts/>
          <w:caps w:val="0"/>
        </w:rPr>
        <w:t> </w:t>
      </w:r>
      <w:r w:rsidR="004F13C0" w:rsidRPr="006F4DE1">
        <w:rPr>
          <w:szCs w:val="24"/>
          <w:b w:val="0"/>
          <w:i w:val="0"/>
          <w:sz w:val="24"/>
          <w:spacing w:val="0"/>
          <w:w w:val="100"/>
          <w:rFonts/>
          <w:caps w:val="0"/>
        </w:rPr>
        <w:t>probably</w:t>
      </w:r>
      <w:r w:rsidR="004F13C0" w:rsidRPr="006F4DE1">
        <w:rPr>
          <w:szCs w:val="24"/>
          <w:b w:val="0"/>
          <w:i w:val="0"/>
          <w:sz w:val="24"/>
          <w:spacing w:val="0"/>
          <w:w w:val="100"/>
          <w:rFonts/>
          <w:caps w:val="0"/>
        </w:rPr>
        <w:t> </w:t>
      </w:r>
      <w:r w:rsidR="004F13C0" w:rsidRPr="006F4DE1">
        <w:rPr>
          <w:szCs w:val="24"/>
          <w:b w:val="0"/>
          <w:i w:val="0"/>
          <w:sz w:val="24"/>
          <w:spacing w:val="0"/>
          <w:w w:val="100"/>
          <w:rFonts/>
          <w:caps w:val="0"/>
        </w:rPr>
        <w:t>petrographic</w:t>
      </w:r>
      <w:r w:rsidR="004F13C0" w:rsidRPr="006F4DE1">
        <w:rPr>
          <w:szCs w:val="24"/>
          <w:b w:val="0"/>
          <w:i w:val="0"/>
          <w:sz w:val="24"/>
          <w:spacing w:val="0"/>
          <w:w w:val="100"/>
          <w:rFonts/>
          <w:caps w:val="0"/>
        </w:rPr>
        <w:t> </w:t>
      </w:r>
      <w:r w:rsidR="004F13C0" w:rsidRPr="006F4DE1">
        <w:rPr>
          <w:szCs w:val="24"/>
          <w:b w:val="0"/>
          <w:i w:val="0"/>
          <w:sz w:val="24"/>
          <w:spacing w:val="0"/>
          <w:w w:val="100"/>
          <w:rFonts/>
          <w:caps w:val="0"/>
        </w:rPr>
        <w:t>studies</w:t>
      </w:r>
    </w:p>
    <w:p w14:paraId="563D6889" w14:textId="77777777" w:rsidR="008462B1" w:rsidRPr="006F4DE1" w:rsidRDefault="008462B1" w:rsidP="006F4DE1">
      <w:pPr>
        <w:pStyle w:val="ListParagraph"/>
        <w:numPr>
          <w:ilvl w:val="0"/>
          <w:numId w:val="2"/>
        </w:numPr>
        <w:spacing w:before="0" w:beforeAutospacing="0" w:after="160" w:afterAutospacing="0" w:lineRule="auto" w:line="360"/>
        <w:rPr>
          <w:szCs w:val="24"/>
          <w:b w:val="0"/>
          <w:i w:val="0"/>
          <w:sz w:val="24"/>
          <w:spacing w:val="0"/>
          <w:w w:val="100"/>
          <w:rFonts/>
          <w:caps w:val="0"/>
        </w:rPr>
        <w:snapToGrid w:val="0"/>
        <w:ind w:left="720"/>
        <w:textAlignment w:val="baseline"/>
      </w:pPr>
      <w:r w:rsidRPr="006F4DE1">
        <w:rPr>
          <w:szCs w:val="24"/>
          <w:b w:val="0"/>
          <w:i w:val="0"/>
          <w:sz w:val="24"/>
          <w:spacing w:val="0"/>
          <w:w w:val="100"/>
          <w:rFonts/>
          <w:caps w:val="0"/>
        </w:rPr>
        <w:t>Digital</w:t>
      </w:r>
      <w:r w:rsidRPr="006F4DE1">
        <w:rPr>
          <w:szCs w:val="24"/>
          <w:b w:val="0"/>
          <w:i w:val="0"/>
          <w:sz w:val="24"/>
          <w:spacing w:val="0"/>
          <w:w w:val="100"/>
          <w:rFonts/>
          <w:caps w:val="0"/>
        </w:rPr>
        <w:t> </w:t>
      </w:r>
      <w:r w:rsidRPr="006F4DE1">
        <w:rPr>
          <w:szCs w:val="24"/>
          <w:b w:val="0"/>
          <w:i w:val="0"/>
          <w:sz w:val="24"/>
          <w:spacing w:val="0"/>
          <w:w w:val="100"/>
          <w:rFonts/>
          <w:caps w:val="0"/>
        </w:rPr>
        <w:t>camera</w:t>
      </w:r>
      <w:r w:rsidR="004F13C0" w:rsidRPr="006F4DE1">
        <w:rPr>
          <w:szCs w:val="24"/>
          <w:b w:val="0"/>
          <w:i w:val="0"/>
          <w:sz w:val="24"/>
          <w:spacing w:val="0"/>
          <w:w w:val="100"/>
          <w:rFonts/>
          <w:caps w:val="0"/>
        </w:rPr>
        <w:t>:</w:t>
      </w:r>
      <w:r w:rsidR="004F13C0" w:rsidRPr="006F4DE1">
        <w:rPr>
          <w:szCs w:val="24"/>
          <w:b w:val="0"/>
          <w:i w:val="0"/>
          <w:sz w:val="24"/>
          <w:spacing w:val="0"/>
          <w:w w:val="100"/>
          <w:rFonts/>
          <w:caps w:val="0"/>
        </w:rPr>
        <w:t> </w:t>
      </w:r>
      <w:r w:rsidR="0035190E" w:rsidRPr="006F4DE1">
        <w:rPr>
          <w:szCs w:val="24"/>
          <w:b w:val="0"/>
          <w:i w:val="0"/>
          <w:sz w:val="24"/>
          <w:spacing w:val="0"/>
          <w:w w:val="100"/>
          <w:rFonts/>
          <w:caps w:val="0"/>
        </w:rPr>
        <w:t>This</w:t>
      </w:r>
      <w:r w:rsidR="0035190E" w:rsidRPr="006F4DE1">
        <w:rPr>
          <w:szCs w:val="24"/>
          <w:b w:val="0"/>
          <w:i w:val="0"/>
          <w:sz w:val="24"/>
          <w:spacing w:val="0"/>
          <w:w w:val="100"/>
          <w:rFonts/>
          <w:caps w:val="0"/>
        </w:rPr>
        <w:t> </w:t>
      </w:r>
      <w:r w:rsidR="0035190E" w:rsidRPr="006F4DE1">
        <w:rPr>
          <w:szCs w:val="24"/>
          <w:b w:val="0"/>
          <w:i w:val="0"/>
          <w:sz w:val="24"/>
          <w:spacing w:val="0"/>
          <w:w w:val="100"/>
          <w:rFonts/>
          <w:caps w:val="0"/>
        </w:rPr>
        <w:t>was</w:t>
      </w:r>
      <w:r w:rsidR="0035190E" w:rsidRPr="006F4DE1">
        <w:rPr>
          <w:szCs w:val="24"/>
          <w:b w:val="0"/>
          <w:i w:val="0"/>
          <w:sz w:val="24"/>
          <w:spacing w:val="0"/>
          <w:w w:val="100"/>
          <w:rFonts/>
          <w:caps w:val="0"/>
        </w:rPr>
        <w:t> </w:t>
      </w:r>
      <w:r w:rsidR="0035190E" w:rsidRPr="006F4DE1">
        <w:rPr>
          <w:szCs w:val="24"/>
          <w:b w:val="0"/>
          <w:i w:val="0"/>
          <w:sz w:val="24"/>
          <w:spacing w:val="0"/>
          <w:w w:val="100"/>
          <w:rFonts/>
          <w:caps w:val="0"/>
        </w:rPr>
        <w:t>used</w:t>
      </w:r>
      <w:r w:rsidR="0035190E" w:rsidRPr="006F4DE1">
        <w:rPr>
          <w:szCs w:val="24"/>
          <w:b w:val="0"/>
          <w:i w:val="0"/>
          <w:sz w:val="24"/>
          <w:spacing w:val="0"/>
          <w:w w:val="100"/>
          <w:rFonts/>
          <w:caps w:val="0"/>
        </w:rPr>
        <w:t> </w:t>
      </w:r>
      <w:r w:rsidR="0035190E" w:rsidRPr="006F4DE1">
        <w:rPr>
          <w:szCs w:val="24"/>
          <w:b w:val="0"/>
          <w:i w:val="0"/>
          <w:sz w:val="24"/>
          <w:spacing w:val="0"/>
          <w:w w:val="100"/>
          <w:rFonts/>
          <w:caps w:val="0"/>
        </w:rPr>
        <w:t>to</w:t>
      </w:r>
      <w:r w:rsidR="0035190E" w:rsidRPr="006F4DE1">
        <w:rPr>
          <w:szCs w:val="24"/>
          <w:b w:val="0"/>
          <w:i w:val="0"/>
          <w:sz w:val="24"/>
          <w:spacing w:val="0"/>
          <w:w w:val="100"/>
          <w:rFonts/>
          <w:caps w:val="0"/>
        </w:rPr>
        <w:t> </w:t>
      </w:r>
      <w:r w:rsidR="0035190E" w:rsidRPr="006F4DE1">
        <w:rPr>
          <w:szCs w:val="24"/>
          <w:b w:val="0"/>
          <w:i w:val="0"/>
          <w:sz w:val="24"/>
          <w:spacing w:val="0"/>
          <w:w w:val="100"/>
          <w:rFonts/>
          <w:caps w:val="0"/>
        </w:rPr>
        <w:t>take</w:t>
      </w:r>
      <w:r w:rsidR="0035190E" w:rsidRPr="006F4DE1">
        <w:rPr>
          <w:szCs w:val="24"/>
          <w:b w:val="0"/>
          <w:i w:val="0"/>
          <w:sz w:val="24"/>
          <w:spacing w:val="0"/>
          <w:w w:val="100"/>
          <w:rFonts/>
          <w:caps w:val="0"/>
        </w:rPr>
        <w:t> </w:t>
      </w:r>
      <w:r w:rsidR="0035190E" w:rsidRPr="006F4DE1">
        <w:rPr>
          <w:szCs w:val="24"/>
          <w:b w:val="0"/>
          <w:i w:val="0"/>
          <w:sz w:val="24"/>
          <w:spacing w:val="0"/>
          <w:w w:val="100"/>
          <w:rFonts/>
          <w:caps w:val="0"/>
        </w:rPr>
        <w:t>pictures</w:t>
      </w:r>
      <w:r w:rsidR="0035190E" w:rsidRPr="006F4DE1">
        <w:rPr>
          <w:szCs w:val="24"/>
          <w:b w:val="0"/>
          <w:i w:val="0"/>
          <w:sz w:val="24"/>
          <w:spacing w:val="0"/>
          <w:w w:val="100"/>
          <w:rFonts/>
          <w:caps w:val="0"/>
        </w:rPr>
        <w:t> </w:t>
      </w:r>
      <w:r w:rsidR="0035190E" w:rsidRPr="006F4DE1">
        <w:rPr>
          <w:szCs w:val="24"/>
          <w:b w:val="0"/>
          <w:i w:val="0"/>
          <w:sz w:val="24"/>
          <w:spacing w:val="0"/>
          <w:w w:val="100"/>
          <w:rFonts/>
          <w:caps w:val="0"/>
        </w:rPr>
        <w:t>of</w:t>
      </w:r>
      <w:r w:rsidR="0035190E" w:rsidRPr="006F4DE1">
        <w:rPr>
          <w:szCs w:val="24"/>
          <w:b w:val="0"/>
          <w:i w:val="0"/>
          <w:sz w:val="24"/>
          <w:spacing w:val="0"/>
          <w:w w:val="100"/>
          <w:rFonts/>
          <w:caps w:val="0"/>
        </w:rPr>
        <w:t>  </w:t>
      </w:r>
      <w:r w:rsidR="0035190E" w:rsidRPr="006F4DE1">
        <w:rPr>
          <w:szCs w:val="24"/>
          <w:b w:val="0"/>
          <w:i w:val="0"/>
          <w:sz w:val="24"/>
          <w:spacing w:val="0"/>
          <w:w w:val="100"/>
          <w:rFonts/>
          <w:caps w:val="0"/>
        </w:rPr>
        <w:t>notable</w:t>
      </w:r>
      <w:r w:rsidR="0035190E" w:rsidRPr="006F4DE1">
        <w:rPr>
          <w:szCs w:val="24"/>
          <w:b w:val="0"/>
          <w:i w:val="0"/>
          <w:sz w:val="24"/>
          <w:spacing w:val="0"/>
          <w:w w:val="100"/>
          <w:rFonts/>
          <w:caps w:val="0"/>
        </w:rPr>
        <w:t> </w:t>
      </w:r>
      <w:r w:rsidR="0035190E" w:rsidRPr="006F4DE1">
        <w:rPr>
          <w:szCs w:val="24"/>
          <w:b w:val="0"/>
          <w:i w:val="0"/>
          <w:sz w:val="24"/>
          <w:spacing w:val="0"/>
          <w:w w:val="100"/>
          <w:rFonts/>
          <w:caps w:val="0"/>
        </w:rPr>
        <w:t>structural</w:t>
      </w:r>
      <w:r w:rsidR="0035190E" w:rsidRPr="006F4DE1">
        <w:rPr>
          <w:szCs w:val="24"/>
          <w:b w:val="0"/>
          <w:i w:val="0"/>
          <w:sz w:val="24"/>
          <w:spacing w:val="0"/>
          <w:w w:val="100"/>
          <w:rFonts/>
          <w:caps w:val="0"/>
        </w:rPr>
        <w:t> </w:t>
      </w:r>
      <w:r w:rsidR="0035190E" w:rsidRPr="006F4DE1">
        <w:rPr>
          <w:szCs w:val="24"/>
          <w:b w:val="0"/>
          <w:i w:val="0"/>
          <w:sz w:val="24"/>
          <w:spacing w:val="0"/>
          <w:w w:val="100"/>
          <w:rFonts/>
          <w:caps w:val="0"/>
        </w:rPr>
        <w:t>features</w:t>
      </w:r>
      <w:r w:rsidR="0035190E" w:rsidRPr="006F4DE1">
        <w:rPr>
          <w:szCs w:val="24"/>
          <w:b w:val="0"/>
          <w:i w:val="0"/>
          <w:sz w:val="24"/>
          <w:spacing w:val="0"/>
          <w:w w:val="100"/>
          <w:rFonts/>
          <w:caps w:val="0"/>
        </w:rPr>
        <w:t> </w:t>
      </w:r>
      <w:r w:rsidR="0035190E" w:rsidRPr="006F4DE1">
        <w:rPr>
          <w:szCs w:val="24"/>
          <w:b w:val="0"/>
          <w:i w:val="0"/>
          <w:sz w:val="24"/>
          <w:spacing w:val="0"/>
          <w:w w:val="100"/>
          <w:rFonts/>
          <w:caps w:val="0"/>
        </w:rPr>
        <w:t>on</w:t>
      </w:r>
      <w:r w:rsidR="0035190E" w:rsidRPr="006F4DE1">
        <w:rPr>
          <w:szCs w:val="24"/>
          <w:b w:val="0"/>
          <w:i w:val="0"/>
          <w:sz w:val="24"/>
          <w:spacing w:val="0"/>
          <w:w w:val="100"/>
          <w:rFonts/>
          <w:caps w:val="0"/>
        </w:rPr>
        <w:t> </w:t>
      </w:r>
      <w:r w:rsidR="0035190E" w:rsidRPr="006F4DE1">
        <w:rPr>
          <w:szCs w:val="24"/>
          <w:b w:val="0"/>
          <w:i w:val="0"/>
          <w:sz w:val="24"/>
          <w:spacing w:val="0"/>
          <w:w w:val="100"/>
          <w:rFonts/>
          <w:caps w:val="0"/>
        </w:rPr>
        <w:t>outcrops</w:t>
      </w:r>
      <w:r w:rsidR="0035190E" w:rsidRPr="006F4DE1">
        <w:rPr>
          <w:szCs w:val="24"/>
          <w:b w:val="0"/>
          <w:i w:val="0"/>
          <w:sz w:val="24"/>
          <w:spacing w:val="0"/>
          <w:w w:val="100"/>
          <w:rFonts/>
          <w:caps w:val="0"/>
        </w:rPr>
        <w:t> </w:t>
      </w:r>
      <w:r w:rsidR="0035190E" w:rsidRPr="006F4DE1">
        <w:rPr>
          <w:szCs w:val="24"/>
          <w:b w:val="0"/>
          <w:i w:val="0"/>
          <w:sz w:val="24"/>
          <w:spacing w:val="0"/>
          <w:w w:val="100"/>
          <w:rFonts/>
          <w:caps w:val="0"/>
        </w:rPr>
        <w:t>and</w:t>
      </w:r>
      <w:r w:rsidR="0035190E" w:rsidRPr="006F4DE1">
        <w:rPr>
          <w:szCs w:val="24"/>
          <w:b w:val="0"/>
          <w:i w:val="0"/>
          <w:sz w:val="24"/>
          <w:spacing w:val="0"/>
          <w:w w:val="100"/>
          <w:rFonts/>
          <w:caps w:val="0"/>
        </w:rPr>
        <w:t> </w:t>
      </w:r>
      <w:r w:rsidR="0035190E" w:rsidRPr="006F4DE1">
        <w:rPr>
          <w:szCs w:val="24"/>
          <w:b w:val="0"/>
          <w:i w:val="0"/>
          <w:sz w:val="24"/>
          <w:spacing w:val="0"/>
          <w:w w:val="100"/>
          <w:rFonts/>
          <w:caps w:val="0"/>
        </w:rPr>
        <w:t>other</w:t>
      </w:r>
      <w:r w:rsidR="0035190E" w:rsidRPr="006F4DE1">
        <w:rPr>
          <w:szCs w:val="24"/>
          <w:b w:val="0"/>
          <w:i w:val="0"/>
          <w:sz w:val="24"/>
          <w:spacing w:val="0"/>
          <w:w w:val="100"/>
          <w:rFonts/>
          <w:caps w:val="0"/>
        </w:rPr>
        <w:t> </w:t>
      </w:r>
      <w:r w:rsidR="0035190E" w:rsidRPr="006F4DE1">
        <w:rPr>
          <w:szCs w:val="24"/>
          <w:b w:val="0"/>
          <w:i w:val="0"/>
          <w:sz w:val="24"/>
          <w:spacing w:val="0"/>
          <w:w w:val="100"/>
          <w:rFonts/>
          <w:caps w:val="0"/>
        </w:rPr>
        <w:t>necessary</w:t>
      </w:r>
      <w:r w:rsidR="0035190E" w:rsidRPr="006F4DE1">
        <w:rPr>
          <w:szCs w:val="24"/>
          <w:b w:val="0"/>
          <w:i w:val="0"/>
          <w:sz w:val="24"/>
          <w:spacing w:val="0"/>
          <w:w w:val="100"/>
          <w:rFonts/>
          <w:caps w:val="0"/>
        </w:rPr>
        <w:t> </w:t>
      </w:r>
      <w:r w:rsidR="0035190E" w:rsidRPr="006F4DE1">
        <w:rPr>
          <w:szCs w:val="24"/>
          <w:b w:val="0"/>
          <w:i w:val="0"/>
          <w:sz w:val="24"/>
          <w:spacing w:val="0"/>
          <w:w w:val="100"/>
          <w:rFonts/>
          <w:caps w:val="0"/>
        </w:rPr>
        <w:t>structures</w:t>
      </w:r>
    </w:p>
    <w:p w14:paraId="0CE02F02" w14:textId="6448ED84" w:rsidR="00C15158" w:rsidRPr="006F4DE1" w:rsidRDefault="00705F36" w:rsidP="006F4DE1">
      <w:pPr>
        <w:spacing w:before="0" w:beforeAutospacing="0" w:after="160" w:afterAutospacing="0" w:lineRule="auto" w:line="360"/>
        <w:rPr>
          <w:szCs w:val="24"/>
          <w:bCs/>
          <w:b w:val="1"/>
          <w:i w:val="0"/>
          <w:sz w:val="24"/>
          <w:spacing w:val="0"/>
          <w:w w:val="100"/>
          <w:rFonts/>
          <w:caps w:val="0"/>
        </w:rPr>
        <w:snapToGrid w:val="0"/>
        <w:textAlignment w:val="baseline"/>
      </w:pPr>
      <w:r w:rsidRPr="006F4DE1">
        <w:rPr>
          <w:szCs w:val="24"/>
          <w:bCs/>
          <w:b w:val="1"/>
          <w:i w:val="0"/>
          <w:sz w:val="24"/>
          <w:spacing w:val="0"/>
          <w:w w:val="100"/>
          <w:rFonts/>
          <w:caps w:val="0"/>
        </w:rPr>
        <w:t>3</w:t>
      </w:r>
      <w:r w:rsidR="00C15158" w:rsidRPr="006F4DE1">
        <w:rPr>
          <w:szCs w:val="24"/>
          <w:bCs/>
          <w:b w:val="1"/>
          <w:i w:val="0"/>
          <w:sz w:val="24"/>
          <w:spacing w:val="0"/>
          <w:w w:val="100"/>
          <w:rFonts/>
          <w:caps w:val="0"/>
        </w:rPr>
        <w:t>.2</w:t>
      </w:r>
      <w:r w:rsidR="00C15158" w:rsidRPr="006F4DE1">
        <w:rPr>
          <w:szCs w:val="24"/>
          <w:bCs/>
          <w:b w:val="1"/>
          <w:i w:val="0"/>
          <w:sz w:val="24"/>
          <w:spacing w:val="0"/>
          <w:w w:val="100"/>
          <w:rFonts/>
          <w:caps w:val="0"/>
        </w:rPr>
        <w:t> </w:t>
      </w:r>
      <w:r w:rsidR="000B0490" w:rsidRPr="006F4DE1">
        <w:rPr>
          <w:szCs w:val="24"/>
          <w:bCs/>
          <w:b w:val="1"/>
          <w:i w:val="0"/>
          <w:sz w:val="24"/>
          <w:spacing w:val="0"/>
          <w:w w:val="100"/>
          <w:rFonts/>
          <w:caps w:val="0"/>
        </w:rPr>
        <w:t>Methods</w:t>
      </w:r>
      <w:r w:rsidR="000B0490" w:rsidRPr="006F4DE1">
        <w:rPr>
          <w:szCs w:val="24"/>
          <w:bCs/>
          <w:b w:val="1"/>
          <w:i w:val="0"/>
          <w:sz w:val="24"/>
          <w:spacing w:val="0"/>
          <w:w w:val="100"/>
          <w:rFonts/>
          <w:caps w:val="0"/>
        </w:rPr>
        <w:t> </w:t>
      </w:r>
    </w:p>
    <w:p w14:paraId="0F780E09" w14:textId="77777777" w:rsidR="00933DDA" w:rsidRPr="006F4DE1" w:rsidRDefault="00EE3ABE" w:rsidP="000B0490">
      <w:pPr>
        <w:jc w:val="both"/>
        <w:spacing w:before="0" w:beforeAutospacing="0" w:after="160" w:afterAutospacing="0" w:lineRule="auto" w:line="360"/>
        <w:rPr>
          <w:szCs w:val="24"/>
          <w:b w:val="0"/>
          <w:i w:val="0"/>
          <w:sz w:val="24"/>
          <w:spacing w:val="0"/>
          <w:w w:val="100"/>
          <w:rFonts/>
          <w:caps w:val="0"/>
        </w:rPr>
        <w:snapToGrid w:val="0"/>
        <w:textAlignment w:val="baseline"/>
      </w:pPr>
      <w:r w:rsidRPr="006F4DE1">
        <w:rPr>
          <w:szCs w:val="24"/>
          <w:b w:val="0"/>
          <w:i w:val="0"/>
          <w:sz w:val="24"/>
          <w:spacing w:val="0"/>
          <w:w w:val="100"/>
          <w:rFonts/>
          <w:caps w:val="0"/>
        </w:rPr>
        <w:t>The</w:t>
      </w:r>
      <w:r w:rsidRPr="006F4DE1">
        <w:rPr>
          <w:szCs w:val="24"/>
          <w:b w:val="0"/>
          <w:i w:val="0"/>
          <w:sz w:val="24"/>
          <w:spacing w:val="0"/>
          <w:w w:val="100"/>
          <w:rFonts/>
          <w:caps w:val="0"/>
        </w:rPr>
        <w:t> </w:t>
      </w:r>
      <w:r w:rsidRPr="006F4DE1">
        <w:rPr>
          <w:szCs w:val="24"/>
          <w:b w:val="0"/>
          <w:i w:val="0"/>
          <w:sz w:val="24"/>
          <w:spacing w:val="0"/>
          <w:w w:val="100"/>
          <w:rFonts/>
          <w:caps w:val="0"/>
        </w:rPr>
        <w:t>mapping</w:t>
      </w:r>
      <w:r w:rsidRPr="006F4DE1">
        <w:rPr>
          <w:szCs w:val="24"/>
          <w:b w:val="0"/>
          <w:i w:val="0"/>
          <w:sz w:val="24"/>
          <w:spacing w:val="0"/>
          <w:w w:val="100"/>
          <w:rFonts/>
          <w:caps w:val="0"/>
        </w:rPr>
        <w:t> </w:t>
      </w:r>
      <w:r w:rsidRPr="006F4DE1">
        <w:rPr>
          <w:szCs w:val="24"/>
          <w:b w:val="0"/>
          <w:i w:val="0"/>
          <w:sz w:val="24"/>
          <w:spacing w:val="0"/>
          <w:w w:val="100"/>
          <w:rFonts/>
          <w:caps w:val="0"/>
        </w:rPr>
        <w:t>exercise</w:t>
      </w:r>
      <w:r w:rsidRPr="006F4DE1">
        <w:rPr>
          <w:szCs w:val="24"/>
          <w:b w:val="0"/>
          <w:i w:val="0"/>
          <w:sz w:val="24"/>
          <w:spacing w:val="0"/>
          <w:w w:val="100"/>
          <w:rFonts/>
          <w:caps w:val="0"/>
        </w:rPr>
        <w:t> </w:t>
      </w:r>
      <w:r w:rsidR="00B700AB" w:rsidRPr="006F4DE1">
        <w:rPr>
          <w:szCs w:val="24"/>
          <w:b w:val="0"/>
          <w:i w:val="0"/>
          <w:sz w:val="24"/>
          <w:spacing w:val="0"/>
          <w:w w:val="100"/>
          <w:rFonts/>
          <w:caps w:val="0"/>
        </w:rPr>
        <w:t>commenced</w:t>
      </w:r>
      <w:r w:rsidR="00B700AB" w:rsidRPr="006F4DE1">
        <w:rPr>
          <w:szCs w:val="24"/>
          <w:b w:val="0"/>
          <w:i w:val="0"/>
          <w:sz w:val="24"/>
          <w:spacing w:val="0"/>
          <w:w w:val="100"/>
          <w:rFonts/>
          <w:caps w:val="0"/>
        </w:rPr>
        <w:t> </w:t>
      </w:r>
      <w:r w:rsidR="00B700AB" w:rsidRPr="006F4DE1">
        <w:rPr>
          <w:szCs w:val="24"/>
          <w:b w:val="0"/>
          <w:i w:val="0"/>
          <w:sz w:val="24"/>
          <w:spacing w:val="0"/>
          <w:w w:val="100"/>
          <w:rFonts/>
          <w:caps w:val="0"/>
        </w:rPr>
        <w:t>with</w:t>
      </w:r>
      <w:r w:rsidRPr="006F4DE1">
        <w:rPr>
          <w:szCs w:val="24"/>
          <w:b w:val="0"/>
          <w:i w:val="0"/>
          <w:sz w:val="24"/>
          <w:spacing w:val="0"/>
          <w:w w:val="100"/>
          <w:rFonts/>
          <w:caps w:val="0"/>
        </w:rPr>
        <w:t> </w:t>
      </w:r>
      <w:r w:rsidRPr="006F4DE1">
        <w:rPr>
          <w:szCs w:val="24"/>
          <w:b w:val="0"/>
          <w:i w:val="0"/>
          <w:sz w:val="24"/>
          <w:spacing w:val="0"/>
          <w:w w:val="100"/>
          <w:rFonts/>
          <w:caps w:val="0"/>
        </w:rPr>
        <w:t>a</w:t>
      </w:r>
      <w:r w:rsidRPr="006F4DE1">
        <w:rPr>
          <w:szCs w:val="24"/>
          <w:b w:val="0"/>
          <w:i w:val="0"/>
          <w:sz w:val="24"/>
          <w:spacing w:val="0"/>
          <w:w w:val="100"/>
          <w:rFonts/>
          <w:caps w:val="0"/>
        </w:rPr>
        <w:t> </w:t>
      </w:r>
      <w:r w:rsidRPr="006F4DE1">
        <w:rPr>
          <w:szCs w:val="24"/>
          <w:b w:val="0"/>
          <w:i w:val="0"/>
          <w:sz w:val="24"/>
          <w:spacing w:val="0"/>
          <w:w w:val="100"/>
          <w:rFonts/>
          <w:caps w:val="0"/>
        </w:rPr>
        <w:t>general</w:t>
      </w:r>
      <w:r w:rsidRPr="006F4DE1">
        <w:rPr>
          <w:szCs w:val="24"/>
          <w:b w:val="0"/>
          <w:i w:val="0"/>
          <w:sz w:val="24"/>
          <w:spacing w:val="0"/>
          <w:w w:val="100"/>
          <w:rFonts/>
          <w:caps w:val="0"/>
        </w:rPr>
        <w:t> </w:t>
      </w:r>
      <w:r w:rsidRPr="006F4DE1">
        <w:rPr>
          <w:szCs w:val="24"/>
          <w:b w:val="0"/>
          <w:i w:val="0"/>
          <w:sz w:val="24"/>
          <w:spacing w:val="0"/>
          <w:w w:val="100"/>
          <w:rFonts/>
          <w:caps w:val="0"/>
        </w:rPr>
        <w:t>field</w:t>
      </w:r>
      <w:r w:rsidRPr="006F4DE1">
        <w:rPr>
          <w:szCs w:val="24"/>
          <w:b w:val="0"/>
          <w:i w:val="0"/>
          <w:sz w:val="24"/>
          <w:spacing w:val="0"/>
          <w:w w:val="100"/>
          <w:rFonts/>
          <w:caps w:val="0"/>
        </w:rPr>
        <w:t> </w:t>
      </w:r>
      <w:r w:rsidRPr="006F4DE1">
        <w:rPr>
          <w:szCs w:val="24"/>
          <w:b w:val="0"/>
          <w:i w:val="0"/>
          <w:sz w:val="24"/>
          <w:spacing w:val="0"/>
          <w:w w:val="100"/>
          <w:rFonts/>
          <w:caps w:val="0"/>
        </w:rPr>
        <w:t>orientation</w:t>
      </w:r>
      <w:r w:rsidRPr="006F4DE1">
        <w:rPr>
          <w:szCs w:val="24"/>
          <w:b w:val="0"/>
          <w:i w:val="0"/>
          <w:sz w:val="24"/>
          <w:spacing w:val="0"/>
          <w:w w:val="100"/>
          <w:rFonts/>
          <w:caps w:val="0"/>
        </w:rPr>
        <w:t> </w:t>
      </w:r>
      <w:r w:rsidRPr="006F4DE1">
        <w:rPr>
          <w:szCs w:val="24"/>
          <w:b w:val="0"/>
          <w:i w:val="0"/>
          <w:sz w:val="24"/>
          <w:spacing w:val="0"/>
          <w:w w:val="100"/>
          <w:rFonts/>
          <w:caps w:val="0"/>
        </w:rPr>
        <w:t>on</w:t>
      </w:r>
      <w:r w:rsidRPr="006F4DE1">
        <w:rPr>
          <w:szCs w:val="24"/>
          <w:b w:val="0"/>
          <w:i w:val="0"/>
          <w:sz w:val="24"/>
          <w:spacing w:val="0"/>
          <w:w w:val="100"/>
          <w:rFonts/>
          <w:caps w:val="0"/>
        </w:rPr>
        <w:t> </w:t>
      </w:r>
      <w:r w:rsidRPr="006F4DE1">
        <w:rPr>
          <w:szCs w:val="24"/>
          <w:b w:val="0"/>
          <w:i w:val="0"/>
          <w:sz w:val="24"/>
          <w:spacing w:val="0"/>
          <w:w w:val="100"/>
          <w:rFonts/>
          <w:caps w:val="0"/>
        </w:rPr>
        <w:t>how</w:t>
      </w:r>
      <w:r w:rsidRPr="006F4DE1">
        <w:rPr>
          <w:szCs w:val="24"/>
          <w:b w:val="0"/>
          <w:i w:val="0"/>
          <w:sz w:val="24"/>
          <w:spacing w:val="0"/>
          <w:w w:val="100"/>
          <w:rFonts/>
          <w:caps w:val="0"/>
        </w:rPr>
        <w:t> </w:t>
      </w:r>
      <w:r w:rsidRPr="006F4DE1">
        <w:rPr>
          <w:szCs w:val="24"/>
          <w:b w:val="0"/>
          <w:i w:val="0"/>
          <w:sz w:val="24"/>
          <w:spacing w:val="0"/>
          <w:w w:val="100"/>
          <w:rFonts/>
          <w:caps w:val="0"/>
        </w:rPr>
        <w:t>to</w:t>
      </w:r>
      <w:r w:rsidRPr="006F4DE1">
        <w:rPr>
          <w:szCs w:val="24"/>
          <w:b w:val="0"/>
          <w:i w:val="0"/>
          <w:sz w:val="24"/>
          <w:spacing w:val="0"/>
          <w:w w:val="100"/>
          <w:rFonts/>
          <w:caps w:val="0"/>
        </w:rPr>
        <w:t> </w:t>
      </w:r>
      <w:r w:rsidRPr="006F4DE1">
        <w:rPr>
          <w:szCs w:val="24"/>
          <w:b w:val="0"/>
          <w:i w:val="0"/>
          <w:sz w:val="24"/>
          <w:spacing w:val="0"/>
          <w:w w:val="100"/>
          <w:rFonts/>
          <w:caps w:val="0"/>
        </w:rPr>
        <w:t>observe</w:t>
      </w:r>
      <w:r w:rsidRPr="006F4DE1">
        <w:rPr>
          <w:szCs w:val="24"/>
          <w:b w:val="0"/>
          <w:i w:val="0"/>
          <w:sz w:val="24"/>
          <w:spacing w:val="0"/>
          <w:w w:val="100"/>
          <w:rFonts/>
          <w:caps w:val="0"/>
        </w:rPr>
        <w:t> </w:t>
      </w:r>
      <w:r w:rsidRPr="006F4DE1">
        <w:rPr>
          <w:szCs w:val="24"/>
          <w:b w:val="0"/>
          <w:i w:val="0"/>
          <w:sz w:val="24"/>
          <w:spacing w:val="0"/>
          <w:w w:val="100"/>
          <w:rFonts/>
          <w:caps w:val="0"/>
        </w:rPr>
        <w:t>outcrops</w:t>
      </w:r>
      <w:r w:rsidRPr="006F4DE1">
        <w:rPr>
          <w:szCs w:val="24"/>
          <w:b w:val="0"/>
          <w:i w:val="0"/>
          <w:sz w:val="24"/>
          <w:spacing w:val="0"/>
          <w:w w:val="100"/>
          <w:rFonts/>
          <w:caps w:val="0"/>
        </w:rPr>
        <w:t> </w:t>
      </w:r>
      <w:r w:rsidRPr="006F4DE1">
        <w:rPr>
          <w:szCs w:val="24"/>
          <w:b w:val="0"/>
          <w:i w:val="0"/>
          <w:sz w:val="24"/>
          <w:spacing w:val="0"/>
          <w:w w:val="100"/>
          <w:rFonts/>
          <w:caps w:val="0"/>
        </w:rPr>
        <w:t>on</w:t>
      </w:r>
      <w:r w:rsidRPr="006F4DE1">
        <w:rPr>
          <w:szCs w:val="24"/>
          <w:b w:val="0"/>
          <w:i w:val="0"/>
          <w:sz w:val="24"/>
          <w:spacing w:val="0"/>
          <w:w w:val="100"/>
          <w:rFonts/>
          <w:caps w:val="0"/>
        </w:rPr>
        <w:t> </w:t>
      </w:r>
      <w:r w:rsidRPr="006F4DE1">
        <w:rPr>
          <w:szCs w:val="24"/>
          <w:b w:val="0"/>
          <w:i w:val="0"/>
          <w:sz w:val="24"/>
          <w:spacing w:val="0"/>
          <w:w w:val="100"/>
          <w:rFonts/>
          <w:caps w:val="0"/>
        </w:rPr>
        <w:t>the</w:t>
      </w:r>
      <w:r w:rsidRPr="006F4DE1">
        <w:rPr>
          <w:szCs w:val="24"/>
          <w:b w:val="0"/>
          <w:i w:val="0"/>
          <w:sz w:val="24"/>
          <w:spacing w:val="0"/>
          <w:w w:val="100"/>
          <w:rFonts/>
          <w:caps w:val="0"/>
        </w:rPr>
        <w:t> </w:t>
      </w:r>
      <w:r w:rsidRPr="006F4DE1">
        <w:rPr>
          <w:szCs w:val="24"/>
          <w:b w:val="0"/>
          <w:i w:val="0"/>
          <w:sz w:val="24"/>
          <w:spacing w:val="0"/>
          <w:w w:val="100"/>
          <w:rFonts/>
          <w:caps w:val="0"/>
        </w:rPr>
        <w:t>field</w:t>
      </w:r>
      <w:r w:rsidR="00C15158" w:rsidRPr="006F4DE1">
        <w:rPr>
          <w:szCs w:val="24"/>
          <w:b w:val="0"/>
          <w:i w:val="0"/>
          <w:sz w:val="24"/>
          <w:spacing w:val="0"/>
          <w:w w:val="100"/>
          <w:rFonts/>
          <w:caps w:val="0"/>
        </w:rPr>
        <w:t> </w:t>
      </w:r>
      <w:r w:rsidR="00C15158" w:rsidRPr="006F4DE1">
        <w:rPr>
          <w:szCs w:val="24"/>
          <w:b w:val="0"/>
          <w:i w:val="0"/>
          <w:sz w:val="24"/>
          <w:spacing w:val="0"/>
          <w:w w:val="100"/>
          <w:rFonts/>
          <w:caps w:val="0"/>
        </w:rPr>
        <w:t>by</w:t>
      </w:r>
      <w:r w:rsidR="00C15158" w:rsidRPr="006F4DE1">
        <w:rPr>
          <w:szCs w:val="24"/>
          <w:b w:val="0"/>
          <w:i w:val="0"/>
          <w:sz w:val="24"/>
          <w:spacing w:val="0"/>
          <w:w w:val="100"/>
          <w:rFonts/>
          <w:caps w:val="0"/>
        </w:rPr>
        <w:t> </w:t>
      </w:r>
      <w:r w:rsidR="00B700AB" w:rsidRPr="006F4DE1">
        <w:rPr>
          <w:szCs w:val="24"/>
          <w:b w:val="0"/>
          <w:i w:val="0"/>
          <w:sz w:val="24"/>
          <w:spacing w:val="0"/>
          <w:w w:val="100"/>
          <w:rFonts/>
          <w:caps w:val="0"/>
        </w:rPr>
        <w:t>watching</w:t>
      </w:r>
      <w:r w:rsidR="00B700AB" w:rsidRPr="006F4DE1">
        <w:rPr>
          <w:szCs w:val="24"/>
          <w:b w:val="0"/>
          <w:i w:val="0"/>
          <w:sz w:val="24"/>
          <w:spacing w:val="0"/>
          <w:w w:val="100"/>
          <w:rFonts/>
          <w:caps w:val="0"/>
        </w:rPr>
        <w:t> </w:t>
      </w:r>
      <w:r w:rsidR="00B700AB" w:rsidRPr="006F4DE1">
        <w:rPr>
          <w:szCs w:val="24"/>
          <w:b w:val="0"/>
          <w:i w:val="0"/>
          <w:sz w:val="24"/>
          <w:spacing w:val="0"/>
          <w:w w:val="100"/>
          <w:rFonts/>
          <w:caps w:val="0"/>
        </w:rPr>
        <w:t>out</w:t>
      </w:r>
      <w:r w:rsidR="00B700AB" w:rsidRPr="006F4DE1">
        <w:rPr>
          <w:szCs w:val="24"/>
          <w:b w:val="0"/>
          <w:i w:val="0"/>
          <w:sz w:val="24"/>
          <w:spacing w:val="0"/>
          <w:w w:val="100"/>
          <w:rFonts/>
          <w:caps w:val="0"/>
        </w:rPr>
        <w:t> </w:t>
      </w:r>
      <w:r w:rsidR="00B700AB" w:rsidRPr="006F4DE1">
        <w:rPr>
          <w:szCs w:val="24"/>
          <w:b w:val="0"/>
          <w:i w:val="0"/>
          <w:sz w:val="24"/>
          <w:spacing w:val="0"/>
          <w:w w:val="100"/>
          <w:rFonts/>
          <w:caps w:val="0"/>
        </w:rPr>
        <w:t>for</w:t>
      </w:r>
      <w:r w:rsidR="00B700AB" w:rsidRPr="006F4DE1">
        <w:rPr>
          <w:szCs w:val="24"/>
          <w:b w:val="0"/>
          <w:i w:val="0"/>
          <w:sz w:val="24"/>
          <w:spacing w:val="0"/>
          <w:w w:val="100"/>
          <w:rFonts/>
          <w:caps w:val="0"/>
        </w:rPr>
        <w:t> </w:t>
      </w:r>
      <w:r w:rsidR="00B700AB" w:rsidRPr="006F4DE1">
        <w:rPr>
          <w:szCs w:val="24"/>
          <w:b w:val="0"/>
          <w:i w:val="0"/>
          <w:sz w:val="24"/>
          <w:spacing w:val="0"/>
          <w:w w:val="100"/>
          <w:rFonts/>
          <w:caps w:val="0"/>
        </w:rPr>
        <w:t>striking</w:t>
      </w:r>
      <w:r w:rsidR="00B700AB" w:rsidRPr="006F4DE1">
        <w:rPr>
          <w:szCs w:val="24"/>
          <w:b w:val="0"/>
          <w:i w:val="0"/>
          <w:sz w:val="24"/>
          <w:spacing w:val="0"/>
          <w:w w:val="100"/>
          <w:rFonts/>
          <w:caps w:val="0"/>
        </w:rPr>
        <w:t> </w:t>
      </w:r>
      <w:r w:rsidR="00B700AB" w:rsidRPr="006F4DE1">
        <w:rPr>
          <w:szCs w:val="24"/>
          <w:b w:val="0"/>
          <w:i w:val="0"/>
          <w:sz w:val="24"/>
          <w:spacing w:val="0"/>
          <w:w w:val="100"/>
          <w:rFonts/>
          <w:caps w:val="0"/>
        </w:rPr>
        <w:t>structural</w:t>
      </w:r>
      <w:r w:rsidR="00B700AB" w:rsidRPr="006F4DE1">
        <w:rPr>
          <w:szCs w:val="24"/>
          <w:b w:val="0"/>
          <w:i w:val="0"/>
          <w:sz w:val="24"/>
          <w:spacing w:val="0"/>
          <w:w w:val="100"/>
          <w:rFonts/>
          <w:caps w:val="0"/>
        </w:rPr>
        <w:t> </w:t>
      </w:r>
      <w:r w:rsidR="00B700AB" w:rsidRPr="006F4DE1">
        <w:rPr>
          <w:szCs w:val="24"/>
          <w:b w:val="0"/>
          <w:i w:val="0"/>
          <w:sz w:val="24"/>
          <w:spacing w:val="0"/>
          <w:w w:val="100"/>
          <w:rFonts/>
          <w:caps w:val="0"/>
        </w:rPr>
        <w:t>features</w:t>
      </w:r>
      <w:r w:rsidR="00B700AB" w:rsidRPr="006F4DE1">
        <w:rPr>
          <w:szCs w:val="24"/>
          <w:b w:val="0"/>
          <w:i w:val="0"/>
          <w:sz w:val="24"/>
          <w:spacing w:val="0"/>
          <w:w w:val="100"/>
          <w:rFonts/>
          <w:caps w:val="0"/>
        </w:rPr>
        <w:t> </w:t>
      </w:r>
      <w:r w:rsidR="00B700AB" w:rsidRPr="006F4DE1">
        <w:rPr>
          <w:szCs w:val="24"/>
          <w:b w:val="0"/>
          <w:i w:val="0"/>
          <w:sz w:val="24"/>
          <w:spacing w:val="0"/>
          <w:w w:val="100"/>
          <w:rFonts/>
          <w:caps w:val="0"/>
        </w:rPr>
        <w:t>and</w:t>
      </w:r>
      <w:r w:rsidR="00B700AB" w:rsidRPr="006F4DE1">
        <w:rPr>
          <w:szCs w:val="24"/>
          <w:b w:val="0"/>
          <w:i w:val="0"/>
          <w:sz w:val="24"/>
          <w:spacing w:val="0"/>
          <w:w w:val="100"/>
          <w:rFonts/>
          <w:caps w:val="0"/>
        </w:rPr>
        <w:t> </w:t>
      </w:r>
      <w:r w:rsidR="00B700AB" w:rsidRPr="006F4DE1">
        <w:rPr>
          <w:szCs w:val="24"/>
          <w:b w:val="0"/>
          <w:i w:val="0"/>
          <w:sz w:val="24"/>
          <w:spacing w:val="0"/>
          <w:w w:val="100"/>
          <w:rFonts/>
          <w:caps w:val="0"/>
        </w:rPr>
        <w:t>the</w:t>
      </w:r>
      <w:r w:rsidR="00B700AB" w:rsidRPr="006F4DE1">
        <w:rPr>
          <w:szCs w:val="24"/>
          <w:b w:val="0"/>
          <w:i w:val="0"/>
          <w:sz w:val="24"/>
          <w:spacing w:val="0"/>
          <w:w w:val="100"/>
          <w:rFonts/>
          <w:caps w:val="0"/>
        </w:rPr>
        <w:t> </w:t>
      </w:r>
      <w:r w:rsidR="00B700AB" w:rsidRPr="006F4DE1">
        <w:rPr>
          <w:szCs w:val="24"/>
          <w:b w:val="0"/>
          <w:i w:val="0"/>
          <w:sz w:val="24"/>
          <w:spacing w:val="0"/>
          <w:w w:val="100"/>
          <w:rFonts/>
          <w:caps w:val="0"/>
        </w:rPr>
        <w:t>type</w:t>
      </w:r>
      <w:r w:rsidR="00B700AB" w:rsidRPr="006F4DE1">
        <w:rPr>
          <w:szCs w:val="24"/>
          <w:b w:val="0"/>
          <w:i w:val="0"/>
          <w:sz w:val="24"/>
          <w:spacing w:val="0"/>
          <w:w w:val="100"/>
          <w:rFonts/>
          <w:caps w:val="0"/>
        </w:rPr>
        <w:t> </w:t>
      </w:r>
      <w:r w:rsidR="00B700AB" w:rsidRPr="006F4DE1">
        <w:rPr>
          <w:szCs w:val="24"/>
          <w:b w:val="0"/>
          <w:i w:val="0"/>
          <w:sz w:val="24"/>
          <w:spacing w:val="0"/>
          <w:w w:val="100"/>
          <w:rFonts/>
          <w:caps w:val="0"/>
        </w:rPr>
        <w:t>of</w:t>
      </w:r>
      <w:r w:rsidR="00B700AB" w:rsidRPr="006F4DE1">
        <w:rPr>
          <w:szCs w:val="24"/>
          <w:b w:val="0"/>
          <w:i w:val="0"/>
          <w:sz w:val="24"/>
          <w:spacing w:val="0"/>
          <w:w w:val="100"/>
          <w:rFonts/>
          <w:caps w:val="0"/>
        </w:rPr>
        <w:t> </w:t>
      </w:r>
      <w:r w:rsidR="00B700AB" w:rsidRPr="006F4DE1">
        <w:rPr>
          <w:szCs w:val="24"/>
          <w:b w:val="0"/>
          <w:i w:val="0"/>
          <w:sz w:val="24"/>
          <w:spacing w:val="0"/>
          <w:w w:val="100"/>
          <w:rFonts/>
          <w:caps w:val="0"/>
        </w:rPr>
        <w:t>mineral</w:t>
      </w:r>
      <w:r w:rsidR="00B700AB" w:rsidRPr="006F4DE1">
        <w:rPr>
          <w:szCs w:val="24"/>
          <w:b w:val="0"/>
          <w:i w:val="0"/>
          <w:sz w:val="24"/>
          <w:spacing w:val="0"/>
          <w:w w:val="100"/>
          <w:rFonts/>
          <w:caps w:val="0"/>
        </w:rPr>
        <w:t> </w:t>
      </w:r>
      <w:r w:rsidR="00B700AB" w:rsidRPr="006F4DE1">
        <w:rPr>
          <w:szCs w:val="24"/>
          <w:b w:val="0"/>
          <w:i w:val="0"/>
          <w:sz w:val="24"/>
          <w:spacing w:val="0"/>
          <w:w w:val="100"/>
          <w:rFonts/>
          <w:caps w:val="0"/>
        </w:rPr>
        <w:t>constituents,</w:t>
      </w:r>
      <w:r w:rsidR="00B700AB" w:rsidRPr="006F4DE1">
        <w:rPr>
          <w:szCs w:val="24"/>
          <w:b w:val="0"/>
          <w:i w:val="0"/>
          <w:sz w:val="24"/>
          <w:spacing w:val="0"/>
          <w:w w:val="100"/>
          <w:rFonts/>
          <w:caps w:val="0"/>
        </w:rPr>
        <w:t> </w:t>
      </w:r>
      <w:r w:rsidR="00B700AB" w:rsidRPr="006F4DE1">
        <w:rPr>
          <w:szCs w:val="24"/>
          <w:b w:val="0"/>
          <w:i w:val="0"/>
          <w:sz w:val="24"/>
          <w:spacing w:val="0"/>
          <w:w w:val="100"/>
          <w:rFonts/>
          <w:caps w:val="0"/>
        </w:rPr>
        <w:t>their</w:t>
      </w:r>
      <w:r w:rsidR="00B700AB" w:rsidRPr="006F4DE1">
        <w:rPr>
          <w:szCs w:val="24"/>
          <w:b w:val="0"/>
          <w:i w:val="0"/>
          <w:sz w:val="24"/>
          <w:spacing w:val="0"/>
          <w:w w:val="100"/>
          <w:rFonts/>
          <w:caps w:val="0"/>
        </w:rPr>
        <w:t> </w:t>
      </w:r>
      <w:r w:rsidR="00B700AB" w:rsidRPr="006F4DE1">
        <w:rPr>
          <w:szCs w:val="24"/>
          <w:b w:val="0"/>
          <w:i w:val="0"/>
          <w:sz w:val="24"/>
          <w:spacing w:val="0"/>
          <w:w w:val="100"/>
          <w:rFonts/>
          <w:caps w:val="0"/>
        </w:rPr>
        <w:t>size,</w:t>
      </w:r>
      <w:r w:rsidR="00B700AB" w:rsidRPr="006F4DE1">
        <w:rPr>
          <w:szCs w:val="24"/>
          <w:b w:val="0"/>
          <w:i w:val="0"/>
          <w:sz w:val="24"/>
          <w:spacing w:val="0"/>
          <w:w w:val="100"/>
          <w:rFonts/>
          <w:caps w:val="0"/>
        </w:rPr>
        <w:t> </w:t>
      </w:r>
      <w:r w:rsidR="00B700AB" w:rsidRPr="006F4DE1">
        <w:rPr>
          <w:szCs w:val="24"/>
          <w:b w:val="0"/>
          <w:i w:val="0"/>
          <w:sz w:val="24"/>
          <w:spacing w:val="0"/>
          <w:w w:val="100"/>
          <w:rFonts/>
          <w:caps w:val="0"/>
        </w:rPr>
        <w:t>orientation/alignments</w:t>
      </w:r>
      <w:r w:rsidR="00933DDA" w:rsidRPr="006F4DE1">
        <w:rPr>
          <w:szCs w:val="24"/>
          <w:b w:val="0"/>
          <w:i w:val="0"/>
          <w:sz w:val="24"/>
          <w:spacing w:val="0"/>
          <w:w w:val="100"/>
          <w:rFonts/>
          <w:caps w:val="0"/>
        </w:rPr>
        <w:t> </w:t>
      </w:r>
      <w:r w:rsidR="00933DDA" w:rsidRPr="006F4DE1">
        <w:rPr>
          <w:szCs w:val="24"/>
          <w:b w:val="0"/>
          <w:i w:val="0"/>
          <w:sz w:val="24"/>
          <w:spacing w:val="0"/>
          <w:w w:val="100"/>
          <w:rFonts/>
          <w:caps w:val="0"/>
        </w:rPr>
        <w:t>as</w:t>
      </w:r>
      <w:r w:rsidR="00933DDA" w:rsidRPr="006F4DE1">
        <w:rPr>
          <w:szCs w:val="24"/>
          <w:b w:val="0"/>
          <w:i w:val="0"/>
          <w:sz w:val="24"/>
          <w:spacing w:val="0"/>
          <w:w w:val="100"/>
          <w:rFonts/>
          <w:caps w:val="0"/>
        </w:rPr>
        <w:t> </w:t>
      </w:r>
      <w:r w:rsidR="00933DDA" w:rsidRPr="006F4DE1">
        <w:rPr>
          <w:szCs w:val="24"/>
          <w:b w:val="0"/>
          <w:i w:val="0"/>
          <w:sz w:val="24"/>
          <w:spacing w:val="0"/>
          <w:w w:val="100"/>
          <w:rFonts/>
          <w:caps w:val="0"/>
        </w:rPr>
        <w:t>well</w:t>
      </w:r>
      <w:r w:rsidR="00933DDA" w:rsidRPr="006F4DE1">
        <w:rPr>
          <w:szCs w:val="24"/>
          <w:b w:val="0"/>
          <w:i w:val="0"/>
          <w:sz w:val="24"/>
          <w:spacing w:val="0"/>
          <w:w w:val="100"/>
          <w:rFonts/>
          <w:caps w:val="0"/>
        </w:rPr>
        <w:t> </w:t>
      </w:r>
      <w:r w:rsidR="00933DDA" w:rsidRPr="006F4DE1">
        <w:rPr>
          <w:szCs w:val="24"/>
          <w:b w:val="0"/>
          <w:i w:val="0"/>
          <w:sz w:val="24"/>
          <w:spacing w:val="0"/>
          <w:w w:val="100"/>
          <w:rFonts/>
          <w:caps w:val="0"/>
        </w:rPr>
        <w:t>as</w:t>
      </w:r>
      <w:r w:rsidR="00933DDA" w:rsidRPr="006F4DE1">
        <w:rPr>
          <w:szCs w:val="24"/>
          <w:b w:val="0"/>
          <w:i w:val="0"/>
          <w:sz w:val="24"/>
          <w:spacing w:val="0"/>
          <w:w w:val="100"/>
          <w:rFonts/>
          <w:caps w:val="0"/>
        </w:rPr>
        <w:t> </w:t>
      </w:r>
      <w:r w:rsidR="00933DDA" w:rsidRPr="006F4DE1">
        <w:rPr>
          <w:szCs w:val="24"/>
          <w:b w:val="0"/>
          <w:i w:val="0"/>
          <w:sz w:val="24"/>
          <w:spacing w:val="0"/>
          <w:w w:val="100"/>
          <w:rFonts/>
          <w:caps w:val="0"/>
        </w:rPr>
        <w:t>observing</w:t>
      </w:r>
      <w:r w:rsidR="00933DDA" w:rsidRPr="006F4DE1">
        <w:rPr>
          <w:szCs w:val="24"/>
          <w:b w:val="0"/>
          <w:i w:val="0"/>
          <w:sz w:val="24"/>
          <w:spacing w:val="0"/>
          <w:w w:val="100"/>
          <w:rFonts/>
          <w:caps w:val="0"/>
        </w:rPr>
        <w:t> </w:t>
      </w:r>
      <w:r w:rsidR="00933DDA" w:rsidRPr="006F4DE1">
        <w:rPr>
          <w:szCs w:val="24"/>
          <w:b w:val="0"/>
          <w:i w:val="0"/>
          <w:sz w:val="24"/>
          <w:spacing w:val="0"/>
          <w:w w:val="100"/>
          <w:rFonts/>
          <w:caps w:val="0"/>
        </w:rPr>
        <w:t>the</w:t>
      </w:r>
      <w:r w:rsidR="00933DDA" w:rsidRPr="006F4DE1">
        <w:rPr>
          <w:szCs w:val="24"/>
          <w:b w:val="0"/>
          <w:i w:val="0"/>
          <w:sz w:val="24"/>
          <w:spacing w:val="0"/>
          <w:w w:val="100"/>
          <w:rFonts/>
          <w:caps w:val="0"/>
        </w:rPr>
        <w:t> </w:t>
      </w:r>
      <w:r w:rsidR="00933DDA" w:rsidRPr="006F4DE1">
        <w:rPr>
          <w:szCs w:val="24"/>
          <w:b w:val="0"/>
          <w:i w:val="0"/>
          <w:sz w:val="24"/>
          <w:spacing w:val="0"/>
          <w:w w:val="100"/>
          <w:rFonts/>
          <w:caps w:val="0"/>
        </w:rPr>
        <w:t>general</w:t>
      </w:r>
      <w:r w:rsidR="00933DDA" w:rsidRPr="006F4DE1">
        <w:rPr>
          <w:szCs w:val="24"/>
          <w:b w:val="0"/>
          <w:i w:val="0"/>
          <w:sz w:val="24"/>
          <w:spacing w:val="0"/>
          <w:w w:val="100"/>
          <w:rFonts/>
          <w:caps w:val="0"/>
        </w:rPr>
        <w:t> </w:t>
      </w:r>
      <w:r w:rsidR="00933DDA" w:rsidRPr="006F4DE1">
        <w:rPr>
          <w:szCs w:val="24"/>
          <w:b w:val="0"/>
          <w:i w:val="0"/>
          <w:sz w:val="24"/>
          <w:spacing w:val="0"/>
          <w:w w:val="100"/>
          <w:rFonts/>
          <w:caps w:val="0"/>
        </w:rPr>
        <w:t>description</w:t>
      </w:r>
      <w:r w:rsidR="00933DDA" w:rsidRPr="006F4DE1">
        <w:rPr>
          <w:szCs w:val="24"/>
          <w:b w:val="0"/>
          <w:i w:val="0"/>
          <w:sz w:val="24"/>
          <w:spacing w:val="0"/>
          <w:w w:val="100"/>
          <w:rFonts/>
          <w:caps w:val="0"/>
        </w:rPr>
        <w:t> </w:t>
      </w:r>
      <w:r w:rsidR="00933DDA" w:rsidRPr="006F4DE1">
        <w:rPr>
          <w:szCs w:val="24"/>
          <w:b w:val="0"/>
          <w:i w:val="0"/>
          <w:sz w:val="24"/>
          <w:spacing w:val="0"/>
          <w:w w:val="100"/>
          <w:rFonts/>
          <w:caps w:val="0"/>
        </w:rPr>
        <w:t>and</w:t>
      </w:r>
      <w:r w:rsidR="00933DDA" w:rsidRPr="006F4DE1">
        <w:rPr>
          <w:szCs w:val="24"/>
          <w:b w:val="0"/>
          <w:i w:val="0"/>
          <w:sz w:val="24"/>
          <w:spacing w:val="0"/>
          <w:w w:val="100"/>
          <w:rFonts/>
          <w:caps w:val="0"/>
        </w:rPr>
        <w:t> </w:t>
      </w:r>
      <w:r w:rsidR="00933DDA" w:rsidRPr="006F4DE1">
        <w:rPr>
          <w:szCs w:val="24"/>
          <w:b w:val="0"/>
          <w:i w:val="0"/>
          <w:sz w:val="24"/>
          <w:spacing w:val="0"/>
          <w:w w:val="100"/>
          <w:rFonts/>
          <w:caps w:val="0"/>
        </w:rPr>
        <w:t>orientation</w:t>
      </w:r>
      <w:r w:rsidR="00933DDA" w:rsidRPr="006F4DE1">
        <w:rPr>
          <w:szCs w:val="24"/>
          <w:b w:val="0"/>
          <w:i w:val="0"/>
          <w:sz w:val="24"/>
          <w:spacing w:val="0"/>
          <w:w w:val="100"/>
          <w:rFonts/>
          <w:caps w:val="0"/>
        </w:rPr>
        <w:t> </w:t>
      </w:r>
      <w:r w:rsidR="00933DDA" w:rsidRPr="006F4DE1">
        <w:rPr>
          <w:szCs w:val="24"/>
          <w:b w:val="0"/>
          <w:i w:val="0"/>
          <w:sz w:val="24"/>
          <w:spacing w:val="0"/>
          <w:w w:val="100"/>
          <w:rFonts/>
          <w:caps w:val="0"/>
        </w:rPr>
        <w:t>of</w:t>
      </w:r>
      <w:r w:rsidR="00933DDA" w:rsidRPr="006F4DE1">
        <w:rPr>
          <w:szCs w:val="24"/>
          <w:b w:val="0"/>
          <w:i w:val="0"/>
          <w:sz w:val="24"/>
          <w:spacing w:val="0"/>
          <w:w w:val="100"/>
          <w:rFonts/>
          <w:caps w:val="0"/>
        </w:rPr>
        <w:t> </w:t>
      </w:r>
      <w:r w:rsidR="00933DDA" w:rsidRPr="006F4DE1">
        <w:rPr>
          <w:szCs w:val="24"/>
          <w:b w:val="0"/>
          <w:i w:val="0"/>
          <w:sz w:val="24"/>
          <w:spacing w:val="0"/>
          <w:w w:val="100"/>
          <w:rFonts/>
          <w:caps w:val="0"/>
        </w:rPr>
        <w:t>the</w:t>
      </w:r>
      <w:r w:rsidR="00933DDA" w:rsidRPr="006F4DE1">
        <w:rPr>
          <w:szCs w:val="24"/>
          <w:b w:val="0"/>
          <w:i w:val="0"/>
          <w:sz w:val="24"/>
          <w:spacing w:val="0"/>
          <w:w w:val="100"/>
          <w:rFonts/>
          <w:caps w:val="0"/>
        </w:rPr>
        <w:t> </w:t>
      </w:r>
      <w:r w:rsidR="00933DDA" w:rsidRPr="006F4DE1">
        <w:rPr>
          <w:szCs w:val="24"/>
          <w:b w:val="0"/>
          <w:i w:val="0"/>
          <w:sz w:val="24"/>
          <w:spacing w:val="0"/>
          <w:w w:val="100"/>
          <w:rFonts/>
          <w:caps w:val="0"/>
        </w:rPr>
        <w:t>outcrop.</w:t>
      </w:r>
    </w:p>
    <w:p w14:paraId="0BBF2C7D" w14:textId="77777777" w:rsidR="00933DDA" w:rsidRPr="006F4DE1" w:rsidRDefault="00933DDA" w:rsidP="006F4DE1">
      <w:pPr>
        <w:jc w:val="both"/>
        <w:spacing w:before="0" w:beforeAutospacing="0" w:after="160" w:afterAutospacing="0" w:lineRule="auto" w:line="360"/>
        <w:rPr>
          <w:szCs w:val="24"/>
          <w:b w:val="0"/>
          <w:i w:val="0"/>
          <w:sz w:val="24"/>
          <w:spacing w:val="0"/>
          <w:w w:val="100"/>
          <w:rFonts/>
          <w:caps w:val="0"/>
        </w:rPr>
        <w:snapToGrid w:val="0"/>
        <w:textAlignment w:val="baseline"/>
      </w:pPr>
      <w:r w:rsidRPr="006F4DE1">
        <w:rPr>
          <w:szCs w:val="24"/>
          <w:b w:val="0"/>
          <w:i w:val="0"/>
          <w:sz w:val="24"/>
          <w:spacing w:val="0"/>
          <w:w w:val="100"/>
          <w:rFonts/>
          <w:caps w:val="0"/>
        </w:rPr>
        <w:t>The</w:t>
      </w:r>
      <w:r w:rsidRPr="006F4DE1">
        <w:rPr>
          <w:szCs w:val="24"/>
          <w:b w:val="0"/>
          <w:i w:val="0"/>
          <w:sz w:val="24"/>
          <w:spacing w:val="0"/>
          <w:w w:val="100"/>
          <w:rFonts/>
          <w:caps w:val="0"/>
        </w:rPr>
        <w:t> </w:t>
      </w:r>
      <w:r w:rsidRPr="006F4DE1">
        <w:rPr>
          <w:szCs w:val="24"/>
          <w:b w:val="0"/>
          <w:i w:val="0"/>
          <w:sz w:val="24"/>
          <w:spacing w:val="0"/>
          <w:w w:val="100"/>
          <w:rFonts/>
          <w:caps w:val="0"/>
        </w:rPr>
        <w:t>second</w:t>
      </w:r>
      <w:r w:rsidRPr="006F4DE1">
        <w:rPr>
          <w:szCs w:val="24"/>
          <w:b w:val="0"/>
          <w:i w:val="0"/>
          <w:sz w:val="24"/>
          <w:spacing w:val="0"/>
          <w:w w:val="100"/>
          <w:rFonts/>
          <w:caps w:val="0"/>
        </w:rPr>
        <w:t> </w:t>
      </w:r>
      <w:r w:rsidRPr="006F4DE1">
        <w:rPr>
          <w:szCs w:val="24"/>
          <w:b w:val="0"/>
          <w:i w:val="0"/>
          <w:sz w:val="24"/>
          <w:spacing w:val="0"/>
          <w:w w:val="100"/>
          <w:rFonts/>
          <w:caps w:val="0"/>
        </w:rPr>
        <w:t>day</w:t>
      </w:r>
      <w:r w:rsidRPr="006F4DE1">
        <w:rPr>
          <w:szCs w:val="24"/>
          <w:b w:val="0"/>
          <w:i w:val="0"/>
          <w:sz w:val="24"/>
          <w:spacing w:val="0"/>
          <w:w w:val="100"/>
          <w:rFonts/>
          <w:caps w:val="0"/>
        </w:rPr>
        <w:t> </w:t>
      </w:r>
      <w:r w:rsidRPr="006F4DE1">
        <w:rPr>
          <w:szCs w:val="24"/>
          <w:b w:val="0"/>
          <w:i w:val="0"/>
          <w:sz w:val="24"/>
          <w:spacing w:val="0"/>
          <w:w w:val="100"/>
          <w:rFonts/>
          <w:caps w:val="0"/>
        </w:rPr>
        <w:t>was</w:t>
      </w:r>
      <w:r w:rsidRPr="006F4DE1">
        <w:rPr>
          <w:szCs w:val="24"/>
          <w:b w:val="0"/>
          <w:i w:val="0"/>
          <w:sz w:val="24"/>
          <w:spacing w:val="0"/>
          <w:w w:val="100"/>
          <w:rFonts/>
          <w:caps w:val="0"/>
        </w:rPr>
        <w:t> </w:t>
      </w:r>
      <w:r w:rsidRPr="006F4DE1">
        <w:rPr>
          <w:szCs w:val="24"/>
          <w:b w:val="0"/>
          <w:i w:val="0"/>
          <w:sz w:val="24"/>
          <w:spacing w:val="0"/>
          <w:w w:val="100"/>
          <w:rFonts/>
          <w:caps w:val="0"/>
        </w:rPr>
        <w:t>used</w:t>
      </w:r>
      <w:r w:rsidRPr="006F4DE1">
        <w:rPr>
          <w:szCs w:val="24"/>
          <w:b w:val="0"/>
          <w:i w:val="0"/>
          <w:sz w:val="24"/>
          <w:spacing w:val="0"/>
          <w:w w:val="100"/>
          <w:rFonts/>
          <w:caps w:val="0"/>
        </w:rPr>
        <w:t> </w:t>
      </w:r>
      <w:r w:rsidRPr="006F4DE1">
        <w:rPr>
          <w:szCs w:val="24"/>
          <w:b w:val="0"/>
          <w:i w:val="0"/>
          <w:sz w:val="24"/>
          <w:spacing w:val="0"/>
          <w:w w:val="100"/>
          <w:rFonts/>
          <w:caps w:val="0"/>
        </w:rPr>
        <w:t>to</w:t>
      </w:r>
      <w:r w:rsidRPr="006F4DE1">
        <w:rPr>
          <w:szCs w:val="24"/>
          <w:b w:val="0"/>
          <w:i w:val="0"/>
          <w:sz w:val="24"/>
          <w:spacing w:val="0"/>
          <w:w w:val="100"/>
          <w:rFonts/>
          <w:caps w:val="0"/>
        </w:rPr>
        <w:t> </w:t>
      </w:r>
      <w:r w:rsidRPr="006F4DE1">
        <w:rPr>
          <w:szCs w:val="24"/>
          <w:b w:val="0"/>
          <w:i w:val="0"/>
          <w:sz w:val="24"/>
          <w:spacing w:val="0"/>
          <w:w w:val="100"/>
          <w:rFonts/>
          <w:caps w:val="0"/>
        </w:rPr>
        <w:t>start</w:t>
      </w:r>
      <w:r w:rsidRPr="006F4DE1">
        <w:rPr>
          <w:szCs w:val="24"/>
          <w:b w:val="0"/>
          <w:i w:val="0"/>
          <w:sz w:val="24"/>
          <w:spacing w:val="0"/>
          <w:w w:val="100"/>
          <w:rFonts/>
          <w:caps w:val="0"/>
        </w:rPr>
        <w:t> </w:t>
      </w:r>
      <w:r w:rsidRPr="006F4DE1">
        <w:rPr>
          <w:szCs w:val="24"/>
          <w:b w:val="0"/>
          <w:i w:val="0"/>
          <w:sz w:val="24"/>
          <w:spacing w:val="0"/>
          <w:w w:val="100"/>
          <w:rFonts/>
          <w:caps w:val="0"/>
        </w:rPr>
        <w:t>off</w:t>
      </w:r>
      <w:r w:rsidRPr="006F4DE1">
        <w:rPr>
          <w:szCs w:val="24"/>
          <w:b w:val="0"/>
          <w:i w:val="0"/>
          <w:sz w:val="24"/>
          <w:spacing w:val="0"/>
          <w:w w:val="100"/>
          <w:rFonts/>
          <w:caps w:val="0"/>
        </w:rPr>
        <w:t> </w:t>
      </w:r>
      <w:r w:rsidRPr="006F4DE1">
        <w:rPr>
          <w:szCs w:val="24"/>
          <w:b w:val="0"/>
          <w:i w:val="0"/>
          <w:sz w:val="24"/>
          <w:spacing w:val="0"/>
          <w:w w:val="100"/>
          <w:rFonts/>
          <w:caps w:val="0"/>
        </w:rPr>
        <w:t>the</w:t>
      </w:r>
      <w:r w:rsidRPr="006F4DE1">
        <w:rPr>
          <w:szCs w:val="24"/>
          <w:b w:val="0"/>
          <w:i w:val="0"/>
          <w:sz w:val="24"/>
          <w:spacing w:val="0"/>
          <w:w w:val="100"/>
          <w:rFonts/>
          <w:caps w:val="0"/>
        </w:rPr>
        <w:t> </w:t>
      </w:r>
      <w:r w:rsidRPr="006F4DE1">
        <w:rPr>
          <w:szCs w:val="24"/>
          <w:b w:val="0"/>
          <w:i w:val="0"/>
          <w:sz w:val="24"/>
          <w:spacing w:val="0"/>
          <w:w w:val="100"/>
          <w:rFonts/>
          <w:caps w:val="0"/>
        </w:rPr>
        <w:t>geological</w:t>
      </w:r>
      <w:r w:rsidRPr="006F4DE1">
        <w:rPr>
          <w:szCs w:val="24"/>
          <w:b w:val="0"/>
          <w:i w:val="0"/>
          <w:sz w:val="24"/>
          <w:spacing w:val="0"/>
          <w:w w:val="100"/>
          <w:rFonts/>
          <w:caps w:val="0"/>
        </w:rPr>
        <w:t> </w:t>
      </w:r>
      <w:r w:rsidRPr="006F4DE1">
        <w:rPr>
          <w:szCs w:val="24"/>
          <w:b w:val="0"/>
          <w:i w:val="0"/>
          <w:sz w:val="24"/>
          <w:spacing w:val="0"/>
          <w:w w:val="100"/>
          <w:rFonts/>
          <w:caps w:val="0"/>
        </w:rPr>
        <w:t>mapping</w:t>
      </w:r>
      <w:r w:rsidRPr="006F4DE1">
        <w:rPr>
          <w:szCs w:val="24"/>
          <w:b w:val="0"/>
          <w:i w:val="0"/>
          <w:sz w:val="24"/>
          <w:spacing w:val="0"/>
          <w:w w:val="100"/>
          <w:rFonts/>
          <w:caps w:val="0"/>
        </w:rPr>
        <w:t> </w:t>
      </w:r>
      <w:r w:rsidRPr="006F4DE1">
        <w:rPr>
          <w:szCs w:val="24"/>
          <w:b w:val="0"/>
          <w:i w:val="0"/>
          <w:sz w:val="24"/>
          <w:spacing w:val="0"/>
          <w:w w:val="100"/>
          <w:rFonts/>
          <w:caps w:val="0"/>
        </w:rPr>
        <w:t>exercise,</w:t>
      </w:r>
      <w:r w:rsidRPr="006F4DE1">
        <w:rPr>
          <w:szCs w:val="24"/>
          <w:b w:val="0"/>
          <w:i w:val="0"/>
          <w:sz w:val="24"/>
          <w:spacing w:val="0"/>
          <w:w w:val="100"/>
          <w:rFonts/>
          <w:caps w:val="0"/>
        </w:rPr>
        <w:t> </w:t>
      </w:r>
      <w:r w:rsidRPr="006F4DE1">
        <w:rPr>
          <w:szCs w:val="24"/>
          <w:b w:val="0"/>
          <w:i w:val="0"/>
          <w:sz w:val="24"/>
          <w:spacing w:val="0"/>
          <w:w w:val="100"/>
          <w:rFonts/>
          <w:caps w:val="0"/>
        </w:rPr>
        <w:t>using</w:t>
      </w:r>
      <w:r w:rsidRPr="006F4DE1">
        <w:rPr>
          <w:szCs w:val="24"/>
          <w:b w:val="0"/>
          <w:i w:val="0"/>
          <w:sz w:val="24"/>
          <w:spacing w:val="0"/>
          <w:w w:val="100"/>
          <w:rFonts/>
          <w:caps w:val="0"/>
        </w:rPr>
        <w:t> </w:t>
      </w:r>
      <w:r w:rsidRPr="006F4DE1">
        <w:rPr>
          <w:szCs w:val="24"/>
          <w:b w:val="0"/>
          <w:i w:val="0"/>
          <w:sz w:val="24"/>
          <w:spacing w:val="0"/>
          <w:w w:val="100"/>
          <w:rFonts/>
          <w:caps w:val="0"/>
        </w:rPr>
        <w:t>the</w:t>
      </w:r>
      <w:r w:rsidRPr="006F4DE1">
        <w:rPr>
          <w:szCs w:val="24"/>
          <w:b w:val="0"/>
          <w:i w:val="0"/>
          <w:sz w:val="24"/>
          <w:spacing w:val="0"/>
          <w:w w:val="100"/>
          <w:rFonts/>
          <w:caps w:val="0"/>
        </w:rPr>
        <w:t> </w:t>
      </w:r>
      <w:r w:rsidRPr="006F4DE1">
        <w:rPr>
          <w:szCs w:val="24"/>
          <w:b w:val="0"/>
          <w:i w:val="0"/>
          <w:sz w:val="24"/>
          <w:spacing w:val="0"/>
          <w:w w:val="100"/>
          <w:rFonts/>
          <w:caps w:val="0"/>
        </w:rPr>
        <w:t>topographic</w:t>
      </w:r>
      <w:r w:rsidRPr="006F4DE1">
        <w:rPr>
          <w:szCs w:val="24"/>
          <w:b w:val="0"/>
          <w:i w:val="0"/>
          <w:sz w:val="24"/>
          <w:spacing w:val="0"/>
          <w:w w:val="100"/>
          <w:rFonts/>
          <w:caps w:val="0"/>
        </w:rPr>
        <w:t> </w:t>
      </w:r>
      <w:r w:rsidRPr="006F4DE1">
        <w:rPr>
          <w:szCs w:val="24"/>
          <w:b w:val="0"/>
          <w:i w:val="0"/>
          <w:sz w:val="24"/>
          <w:spacing w:val="0"/>
          <w:w w:val="100"/>
          <w:rFonts/>
          <w:caps w:val="0"/>
        </w:rPr>
        <w:t>map</w:t>
      </w:r>
      <w:r w:rsidRPr="006F4DE1">
        <w:rPr>
          <w:szCs w:val="24"/>
          <w:b w:val="0"/>
          <w:i w:val="0"/>
          <w:sz w:val="24"/>
          <w:spacing w:val="0"/>
          <w:w w:val="100"/>
          <w:rFonts/>
          <w:caps w:val="0"/>
        </w:rPr>
        <w:t> </w:t>
      </w:r>
      <w:r w:rsidRPr="006F4DE1">
        <w:rPr>
          <w:szCs w:val="24"/>
          <w:b w:val="0"/>
          <w:i w:val="0"/>
          <w:sz w:val="24"/>
          <w:spacing w:val="0"/>
          <w:w w:val="100"/>
          <w:rFonts/>
          <w:caps w:val="0"/>
        </w:rPr>
        <w:t>provided.</w:t>
      </w:r>
      <w:r w:rsidRPr="006F4DE1">
        <w:rPr>
          <w:szCs w:val="24"/>
          <w:b w:val="0"/>
          <w:i w:val="0"/>
          <w:sz w:val="24"/>
          <w:spacing w:val="0"/>
          <w:w w:val="100"/>
          <w:rFonts/>
          <w:caps w:val="0"/>
        </w:rPr>
        <w:t> </w:t>
      </w:r>
      <w:r w:rsidRPr="006F4DE1">
        <w:rPr>
          <w:szCs w:val="24"/>
          <w:b w:val="0"/>
          <w:i w:val="0"/>
          <w:sz w:val="24"/>
          <w:spacing w:val="0"/>
          <w:w w:val="100"/>
          <w:rFonts/>
          <w:caps w:val="0"/>
        </w:rPr>
        <w:t>The</w:t>
      </w:r>
      <w:r w:rsidRPr="006F4DE1">
        <w:rPr>
          <w:szCs w:val="24"/>
          <w:b w:val="0"/>
          <w:i w:val="0"/>
          <w:sz w:val="24"/>
          <w:spacing w:val="0"/>
          <w:w w:val="100"/>
          <w:rFonts/>
          <w:caps w:val="0"/>
        </w:rPr>
        <w:t> </w:t>
      </w:r>
      <w:r w:rsidRPr="006F4DE1">
        <w:rPr>
          <w:szCs w:val="24"/>
          <w:b w:val="0"/>
          <w:i w:val="0"/>
          <w:sz w:val="24"/>
          <w:spacing w:val="0"/>
          <w:w w:val="100"/>
          <w:rFonts/>
          <w:caps w:val="0"/>
        </w:rPr>
        <w:t>mapping</w:t>
      </w:r>
      <w:r w:rsidRPr="006F4DE1">
        <w:rPr>
          <w:szCs w:val="24"/>
          <w:b w:val="0"/>
          <w:i w:val="0"/>
          <w:sz w:val="24"/>
          <w:spacing w:val="0"/>
          <w:w w:val="100"/>
          <w:rFonts/>
          <w:caps w:val="0"/>
        </w:rPr>
        <w:t> </w:t>
      </w:r>
      <w:r w:rsidRPr="006F4DE1">
        <w:rPr>
          <w:szCs w:val="24"/>
          <w:b w:val="0"/>
          <w:i w:val="0"/>
          <w:sz w:val="24"/>
          <w:spacing w:val="0"/>
          <w:w w:val="100"/>
          <w:rFonts/>
          <w:caps w:val="0"/>
        </w:rPr>
        <w:t>exercise</w:t>
      </w:r>
      <w:r w:rsidRPr="006F4DE1">
        <w:rPr>
          <w:szCs w:val="24"/>
          <w:b w:val="0"/>
          <w:i w:val="0"/>
          <w:sz w:val="24"/>
          <w:spacing w:val="0"/>
          <w:w w:val="100"/>
          <w:rFonts/>
          <w:caps w:val="0"/>
        </w:rPr>
        <w:t> </w:t>
      </w:r>
      <w:r w:rsidRPr="006F4DE1">
        <w:rPr>
          <w:szCs w:val="24"/>
          <w:b w:val="0"/>
          <w:i w:val="0"/>
          <w:sz w:val="24"/>
          <w:spacing w:val="0"/>
          <w:w w:val="100"/>
          <w:rFonts/>
          <w:caps w:val="0"/>
        </w:rPr>
        <w:t>was</w:t>
      </w:r>
      <w:r w:rsidRPr="006F4DE1">
        <w:rPr>
          <w:szCs w:val="24"/>
          <w:b w:val="0"/>
          <w:i w:val="0"/>
          <w:sz w:val="24"/>
          <w:spacing w:val="0"/>
          <w:w w:val="100"/>
          <w:rFonts/>
          <w:caps w:val="0"/>
        </w:rPr>
        <w:t> </w:t>
      </w:r>
      <w:r w:rsidRPr="006F4DE1">
        <w:rPr>
          <w:szCs w:val="24"/>
          <w:b w:val="0"/>
          <w:i w:val="0"/>
          <w:sz w:val="24"/>
          <w:spacing w:val="0"/>
          <w:w w:val="100"/>
          <w:rFonts/>
          <w:caps w:val="0"/>
        </w:rPr>
        <w:t>carried</w:t>
      </w:r>
      <w:r w:rsidRPr="006F4DE1">
        <w:rPr>
          <w:szCs w:val="24"/>
          <w:b w:val="0"/>
          <w:i w:val="0"/>
          <w:sz w:val="24"/>
          <w:spacing w:val="0"/>
          <w:w w:val="100"/>
          <w:rFonts/>
          <w:caps w:val="0"/>
        </w:rPr>
        <w:t> </w:t>
      </w:r>
      <w:r w:rsidRPr="006F4DE1">
        <w:rPr>
          <w:szCs w:val="24"/>
          <w:b w:val="0"/>
          <w:i w:val="0"/>
          <w:sz w:val="24"/>
          <w:spacing w:val="0"/>
          <w:w w:val="100"/>
          <w:rFonts/>
          <w:caps w:val="0"/>
        </w:rPr>
        <w:t>out</w:t>
      </w:r>
      <w:r w:rsidRPr="006F4DE1">
        <w:rPr>
          <w:szCs w:val="24"/>
          <w:b w:val="0"/>
          <w:i w:val="0"/>
          <w:sz w:val="24"/>
          <w:spacing w:val="0"/>
          <w:w w:val="100"/>
          <w:rFonts/>
          <w:caps w:val="0"/>
        </w:rPr>
        <w:t> </w:t>
      </w:r>
      <w:r w:rsidRPr="006F4DE1">
        <w:rPr>
          <w:szCs w:val="24"/>
          <w:b w:val="0"/>
          <w:i w:val="0"/>
          <w:sz w:val="24"/>
          <w:spacing w:val="0"/>
          <w:w w:val="100"/>
          <w:rFonts/>
          <w:caps w:val="0"/>
        </w:rPr>
        <w:t>in</w:t>
      </w:r>
      <w:r w:rsidRPr="006F4DE1">
        <w:rPr>
          <w:szCs w:val="24"/>
          <w:b w:val="0"/>
          <w:i w:val="0"/>
          <w:sz w:val="24"/>
          <w:spacing w:val="0"/>
          <w:w w:val="100"/>
          <w:rFonts/>
          <w:caps w:val="0"/>
        </w:rPr>
        <w:t> </w:t>
      </w:r>
      <w:r w:rsidRPr="006F4DE1">
        <w:rPr>
          <w:szCs w:val="24"/>
          <w:b w:val="0"/>
          <w:i w:val="0"/>
          <w:sz w:val="24"/>
          <w:spacing w:val="0"/>
          <w:w w:val="100"/>
          <w:rFonts/>
          <w:caps w:val="0"/>
        </w:rPr>
        <w:t>group</w:t>
      </w:r>
      <w:r w:rsidRPr="006F4DE1">
        <w:rPr>
          <w:szCs w:val="24"/>
          <w:b w:val="0"/>
          <w:i w:val="0"/>
          <w:sz w:val="24"/>
          <w:spacing w:val="0"/>
          <w:w w:val="100"/>
          <w:rFonts/>
          <w:caps w:val="0"/>
        </w:rPr>
        <w:t> </w:t>
      </w:r>
      <w:r w:rsidRPr="006F4DE1">
        <w:rPr>
          <w:szCs w:val="24"/>
          <w:b w:val="0"/>
          <w:i w:val="0"/>
          <w:sz w:val="24"/>
          <w:spacing w:val="0"/>
          <w:w w:val="100"/>
          <w:rFonts/>
          <w:caps w:val="0"/>
        </w:rPr>
        <w:t>for</w:t>
      </w:r>
      <w:r w:rsidRPr="006F4DE1">
        <w:rPr>
          <w:szCs w:val="24"/>
          <w:b w:val="0"/>
          <w:i w:val="0"/>
          <w:sz w:val="24"/>
          <w:spacing w:val="0"/>
          <w:w w:val="100"/>
          <w:rFonts/>
          <w:caps w:val="0"/>
        </w:rPr>
        <w:t> </w:t>
      </w:r>
      <w:r w:rsidRPr="006F4DE1">
        <w:rPr>
          <w:szCs w:val="24"/>
          <w:b w:val="0"/>
          <w:i w:val="0"/>
          <w:sz w:val="24"/>
          <w:spacing w:val="0"/>
          <w:w w:val="100"/>
          <w:rFonts/>
          <w:caps w:val="0"/>
        </w:rPr>
        <w:t>independent</w:t>
      </w:r>
      <w:r w:rsidRPr="006F4DE1">
        <w:rPr>
          <w:szCs w:val="24"/>
          <w:b w:val="0"/>
          <w:i w:val="0"/>
          <w:sz w:val="24"/>
          <w:spacing w:val="0"/>
          <w:w w:val="100"/>
          <w:rFonts/>
          <w:caps w:val="0"/>
        </w:rPr>
        <w:t> </w:t>
      </w:r>
      <w:r w:rsidRPr="006F4DE1">
        <w:rPr>
          <w:szCs w:val="24"/>
          <w:b w:val="0"/>
          <w:i w:val="0"/>
          <w:sz w:val="24"/>
          <w:spacing w:val="0"/>
          <w:w w:val="100"/>
          <w:rFonts/>
          <w:caps w:val="0"/>
        </w:rPr>
        <w:t>field</w:t>
      </w:r>
      <w:r w:rsidRPr="006F4DE1">
        <w:rPr>
          <w:szCs w:val="24"/>
          <w:b w:val="0"/>
          <w:i w:val="0"/>
          <w:sz w:val="24"/>
          <w:spacing w:val="0"/>
          <w:w w:val="100"/>
          <w:rFonts/>
          <w:caps w:val="0"/>
        </w:rPr>
        <w:t> </w:t>
      </w:r>
      <w:r w:rsidRPr="006F4DE1">
        <w:rPr>
          <w:szCs w:val="24"/>
          <w:b w:val="0"/>
          <w:i w:val="0"/>
          <w:sz w:val="24"/>
          <w:spacing w:val="0"/>
          <w:w w:val="100"/>
          <w:rFonts/>
          <w:caps w:val="0"/>
        </w:rPr>
        <w:t>report.</w:t>
      </w:r>
    </w:p>
    <w:p w14:paraId="401A7A3F" w14:textId="77777777" w:rsidR="00933DDA" w:rsidRPr="006F4DE1" w:rsidRDefault="00EE3ABE" w:rsidP="006F4DE1">
      <w:pPr>
        <w:jc w:val="both"/>
        <w:spacing w:before="0" w:beforeAutospacing="0" w:after="160" w:afterAutospacing="0" w:lineRule="auto" w:line="360"/>
        <w:rPr>
          <w:szCs w:val="24"/>
          <w:b w:val="0"/>
          <w:i w:val="0"/>
          <w:sz w:val="24"/>
          <w:spacing w:val="0"/>
          <w:w w:val="100"/>
          <w:rFonts/>
          <w:caps w:val="0"/>
        </w:rPr>
        <w:snapToGrid w:val="0"/>
        <w:textAlignment w:val="baseline"/>
      </w:pPr>
      <w:r w:rsidRPr="006F4DE1">
        <w:rPr>
          <w:szCs w:val="24"/>
          <w:b w:val="0"/>
          <w:i w:val="0"/>
          <w:sz w:val="24"/>
          <w:spacing w:val="0"/>
          <w:w w:val="100"/>
          <w:rFonts/>
          <w:caps w:val="0"/>
        </w:rPr>
        <w:t> </w:t>
      </w:r>
      <w:r w:rsidR="00C15158" w:rsidRPr="006F4DE1">
        <w:rPr>
          <w:szCs w:val="24"/>
          <w:b w:val="0"/>
          <w:i w:val="0"/>
          <w:sz w:val="24"/>
          <w:spacing w:val="0"/>
          <w:w w:val="100"/>
          <w:rFonts/>
          <w:caps w:val="0"/>
        </w:rPr>
        <w:t>The</w:t>
      </w:r>
      <w:r w:rsidR="00C15158" w:rsidRPr="006F4DE1">
        <w:rPr>
          <w:szCs w:val="24"/>
          <w:b w:val="0"/>
          <w:i w:val="0"/>
          <w:sz w:val="24"/>
          <w:spacing w:val="0"/>
          <w:w w:val="100"/>
          <w:rFonts/>
          <w:caps w:val="0"/>
        </w:rPr>
        <w:t> </w:t>
      </w:r>
      <w:r w:rsidR="00933DDA" w:rsidRPr="006F4DE1">
        <w:rPr>
          <w:szCs w:val="24"/>
          <w:b w:val="0"/>
          <w:i w:val="0"/>
          <w:sz w:val="24"/>
          <w:spacing w:val="0"/>
          <w:w w:val="100"/>
          <w:rFonts/>
          <w:caps w:val="0"/>
        </w:rPr>
        <w:t>topographic</w:t>
      </w:r>
      <w:r w:rsidR="00933DDA" w:rsidRPr="006F4DE1">
        <w:rPr>
          <w:szCs w:val="24"/>
          <w:b w:val="0"/>
          <w:i w:val="0"/>
          <w:sz w:val="24"/>
          <w:spacing w:val="0"/>
          <w:w w:val="100"/>
          <w:rFonts/>
          <w:caps w:val="0"/>
        </w:rPr>
        <w:t> </w:t>
      </w:r>
      <w:r w:rsidR="00C15158" w:rsidRPr="006F4DE1">
        <w:rPr>
          <w:szCs w:val="24"/>
          <w:b w:val="0"/>
          <w:i w:val="0"/>
          <w:sz w:val="24"/>
          <w:spacing w:val="0"/>
          <w:w w:val="100"/>
          <w:rFonts/>
          <w:caps w:val="0"/>
        </w:rPr>
        <w:t>map</w:t>
      </w:r>
      <w:r w:rsidR="00933DDA" w:rsidRPr="006F4DE1">
        <w:rPr>
          <w:szCs w:val="24"/>
          <w:b w:val="0"/>
          <w:i w:val="0"/>
          <w:sz w:val="24"/>
          <w:spacing w:val="0"/>
          <w:w w:val="100"/>
          <w:rFonts/>
          <w:caps w:val="0"/>
        </w:rPr>
        <w:t> </w:t>
      </w:r>
      <w:r w:rsidR="00933DDA" w:rsidRPr="006F4DE1">
        <w:rPr>
          <w:szCs w:val="24"/>
          <w:b w:val="0"/>
          <w:i w:val="0"/>
          <w:sz w:val="24"/>
          <w:spacing w:val="0"/>
          <w:w w:val="100"/>
          <w:rFonts/>
          <w:caps w:val="0"/>
        </w:rPr>
        <w:t>provided</w:t>
      </w:r>
      <w:r w:rsidR="00C15158" w:rsidRPr="006F4DE1">
        <w:rPr>
          <w:szCs w:val="24"/>
          <w:b w:val="0"/>
          <w:i w:val="0"/>
          <w:sz w:val="24"/>
          <w:spacing w:val="0"/>
          <w:w w:val="100"/>
          <w:rFonts/>
          <w:caps w:val="0"/>
        </w:rPr>
        <w:t> </w:t>
      </w:r>
      <w:r w:rsidR="00C15158" w:rsidRPr="006F4DE1">
        <w:rPr>
          <w:szCs w:val="24"/>
          <w:b w:val="0"/>
          <w:i w:val="0"/>
          <w:sz w:val="24"/>
          <w:spacing w:val="0"/>
          <w:w w:val="100"/>
          <w:rFonts/>
          <w:caps w:val="0"/>
        </w:rPr>
        <w:t>was</w:t>
      </w:r>
      <w:r w:rsidR="00C15158" w:rsidRPr="006F4DE1">
        <w:rPr>
          <w:szCs w:val="24"/>
          <w:b w:val="0"/>
          <w:i w:val="0"/>
          <w:sz w:val="24"/>
          <w:spacing w:val="0"/>
          <w:w w:val="100"/>
          <w:rFonts/>
          <w:caps w:val="0"/>
        </w:rPr>
        <w:t> </w:t>
      </w:r>
      <w:r w:rsidR="00C15158" w:rsidRPr="006F4DE1">
        <w:rPr>
          <w:szCs w:val="24"/>
          <w:b w:val="0"/>
          <w:i w:val="0"/>
          <w:sz w:val="24"/>
          <w:spacing w:val="0"/>
          <w:w w:val="100"/>
          <w:rFonts/>
          <w:caps w:val="0"/>
        </w:rPr>
        <w:t>gridded</w:t>
      </w:r>
      <w:r w:rsidR="00C15158" w:rsidRPr="006F4DE1">
        <w:rPr>
          <w:szCs w:val="24"/>
          <w:b w:val="0"/>
          <w:i w:val="0"/>
          <w:sz w:val="24"/>
          <w:spacing w:val="0"/>
          <w:w w:val="100"/>
          <w:rFonts/>
          <w:caps w:val="0"/>
        </w:rPr>
        <w:t> </w:t>
      </w:r>
      <w:r w:rsidR="00C15158" w:rsidRPr="006F4DE1">
        <w:rPr>
          <w:szCs w:val="24"/>
          <w:b w:val="0"/>
          <w:i w:val="0"/>
          <w:sz w:val="24"/>
          <w:spacing w:val="0"/>
          <w:w w:val="100"/>
          <w:rFonts/>
          <w:caps w:val="0"/>
        </w:rPr>
        <w:t>for</w:t>
      </w:r>
      <w:r w:rsidR="00C15158" w:rsidRPr="006F4DE1">
        <w:rPr>
          <w:szCs w:val="24"/>
          <w:b w:val="0"/>
          <w:i w:val="0"/>
          <w:sz w:val="24"/>
          <w:spacing w:val="0"/>
          <w:w w:val="100"/>
          <w:rFonts/>
          <w:caps w:val="0"/>
        </w:rPr>
        <w:t> </w:t>
      </w:r>
      <w:r w:rsidR="00C15158" w:rsidRPr="006F4DE1">
        <w:rPr>
          <w:szCs w:val="24"/>
          <w:b w:val="0"/>
          <w:i w:val="0"/>
          <w:sz w:val="24"/>
          <w:spacing w:val="0"/>
          <w:w w:val="100"/>
          <w:rFonts/>
          <w:caps w:val="0"/>
        </w:rPr>
        <w:t>easy</w:t>
      </w:r>
      <w:r w:rsidR="00C15158" w:rsidRPr="006F4DE1">
        <w:rPr>
          <w:szCs w:val="24"/>
          <w:b w:val="0"/>
          <w:i w:val="0"/>
          <w:sz w:val="24"/>
          <w:spacing w:val="0"/>
          <w:w w:val="100"/>
          <w:rFonts/>
          <w:caps w:val="0"/>
        </w:rPr>
        <w:t> </w:t>
      </w:r>
      <w:r w:rsidR="00C15158" w:rsidRPr="006F4DE1">
        <w:rPr>
          <w:szCs w:val="24"/>
          <w:b w:val="0"/>
          <w:i w:val="0"/>
          <w:sz w:val="24"/>
          <w:spacing w:val="0"/>
          <w:w w:val="100"/>
          <w:rFonts/>
          <w:caps w:val="0"/>
        </w:rPr>
        <w:t>locating</w:t>
      </w:r>
      <w:r w:rsidR="00C15158" w:rsidRPr="006F4DE1">
        <w:rPr>
          <w:szCs w:val="24"/>
          <w:b w:val="0"/>
          <w:i w:val="0"/>
          <w:sz w:val="24"/>
          <w:spacing w:val="0"/>
          <w:w w:val="100"/>
          <w:rFonts/>
          <w:caps w:val="0"/>
        </w:rPr>
        <w:t> </w:t>
      </w:r>
      <w:r w:rsidR="00C15158" w:rsidRPr="006F4DE1">
        <w:rPr>
          <w:szCs w:val="24"/>
          <w:b w:val="0"/>
          <w:i w:val="0"/>
          <w:sz w:val="24"/>
          <w:spacing w:val="0"/>
          <w:w w:val="100"/>
          <w:rFonts/>
          <w:caps w:val="0"/>
        </w:rPr>
        <w:t>of</w:t>
      </w:r>
      <w:r w:rsidR="00C15158" w:rsidRPr="006F4DE1">
        <w:rPr>
          <w:szCs w:val="24"/>
          <w:b w:val="0"/>
          <w:i w:val="0"/>
          <w:sz w:val="24"/>
          <w:spacing w:val="0"/>
          <w:w w:val="100"/>
          <w:rFonts/>
          <w:caps w:val="0"/>
        </w:rPr>
        <w:t> </w:t>
      </w:r>
      <w:r w:rsidR="00C15158" w:rsidRPr="006F4DE1">
        <w:rPr>
          <w:szCs w:val="24"/>
          <w:b w:val="0"/>
          <w:i w:val="0"/>
          <w:sz w:val="24"/>
          <w:spacing w:val="0"/>
          <w:w w:val="100"/>
          <w:rFonts/>
          <w:caps w:val="0"/>
        </w:rPr>
        <w:t>outcrops.</w:t>
      </w:r>
    </w:p>
    <w:p w14:paraId="52D09DA0" w14:textId="77777777" w:rsidR="00C15158" w:rsidRPr="006F4DE1" w:rsidRDefault="00C15158" w:rsidP="006F4DE1">
      <w:pPr>
        <w:jc w:val="both"/>
        <w:spacing w:before="0" w:beforeAutospacing="0" w:after="160" w:afterAutospacing="0" w:lineRule="auto" w:line="360"/>
        <w:rPr>
          <w:szCs w:val="24"/>
          <w:b w:val="0"/>
          <w:i w:val="0"/>
          <w:sz w:val="24"/>
          <w:spacing w:val="0"/>
          <w:w w:val="100"/>
          <w:rFonts/>
          <w:caps w:val="0"/>
        </w:rPr>
        <w:snapToGrid w:val="0"/>
        <w:textAlignment w:val="baseline"/>
      </w:pPr>
      <w:r w:rsidRPr="006F4DE1">
        <w:rPr>
          <w:szCs w:val="24"/>
          <w:b w:val="0"/>
          <w:i w:val="0"/>
          <w:sz w:val="24"/>
          <w:spacing w:val="0"/>
          <w:w w:val="100"/>
          <w:rFonts/>
          <w:caps w:val="0"/>
        </w:rPr>
        <w:t> </w:t>
      </w:r>
      <w:r w:rsidRPr="006F4DE1">
        <w:rPr>
          <w:szCs w:val="24"/>
          <w:b w:val="0"/>
          <w:i w:val="0"/>
          <w:sz w:val="24"/>
          <w:spacing w:val="0"/>
          <w:w w:val="100"/>
          <w:rFonts/>
          <w:caps w:val="0"/>
        </w:rPr>
        <w:t>The</w:t>
      </w:r>
      <w:r w:rsidRPr="006F4DE1">
        <w:rPr>
          <w:szCs w:val="24"/>
          <w:b w:val="0"/>
          <w:i w:val="0"/>
          <w:sz w:val="24"/>
          <w:spacing w:val="0"/>
          <w:w w:val="100"/>
          <w:rFonts/>
          <w:caps w:val="0"/>
        </w:rPr>
        <w:t> </w:t>
      </w:r>
      <w:r w:rsidRPr="006F4DE1">
        <w:rPr>
          <w:szCs w:val="24"/>
          <w:b w:val="0"/>
          <w:i w:val="0"/>
          <w:sz w:val="24"/>
          <w:spacing w:val="0"/>
          <w:w w:val="100"/>
          <w:rFonts/>
          <w:caps w:val="0"/>
        </w:rPr>
        <w:t>mapping</w:t>
      </w:r>
      <w:r w:rsidRPr="006F4DE1">
        <w:rPr>
          <w:szCs w:val="24"/>
          <w:b w:val="0"/>
          <w:i w:val="0"/>
          <w:sz w:val="24"/>
          <w:spacing w:val="0"/>
          <w:w w:val="100"/>
          <w:rFonts/>
          <w:caps w:val="0"/>
        </w:rPr>
        <w:t> </w:t>
      </w:r>
      <w:r w:rsidR="00933DDA" w:rsidRPr="006F4DE1">
        <w:rPr>
          <w:szCs w:val="24"/>
          <w:b w:val="0"/>
          <w:i w:val="0"/>
          <w:sz w:val="24"/>
          <w:spacing w:val="0"/>
          <w:w w:val="100"/>
          <w:rFonts/>
          <w:caps w:val="0"/>
        </w:rPr>
        <w:t>exercise</w:t>
      </w:r>
      <w:r w:rsidR="00933DDA" w:rsidRPr="006F4DE1">
        <w:rPr>
          <w:szCs w:val="24"/>
          <w:b w:val="0"/>
          <w:i w:val="0"/>
          <w:sz w:val="24"/>
          <w:spacing w:val="0"/>
          <w:w w:val="100"/>
          <w:rFonts/>
          <w:caps w:val="0"/>
        </w:rPr>
        <w:t> </w:t>
      </w:r>
      <w:r w:rsidR="00933DDA" w:rsidRPr="006F4DE1">
        <w:rPr>
          <w:szCs w:val="24"/>
          <w:b w:val="0"/>
          <w:i w:val="0"/>
          <w:sz w:val="24"/>
          <w:spacing w:val="0"/>
          <w:w w:val="100"/>
          <w:rFonts/>
          <w:caps w:val="0"/>
        </w:rPr>
        <w:t>was</w:t>
      </w:r>
      <w:r w:rsidR="00933DDA" w:rsidRPr="006F4DE1">
        <w:rPr>
          <w:szCs w:val="24"/>
          <w:b w:val="0"/>
          <w:i w:val="0"/>
          <w:sz w:val="24"/>
          <w:spacing w:val="0"/>
          <w:w w:val="100"/>
          <w:rFonts/>
          <w:caps w:val="0"/>
        </w:rPr>
        <w:t> </w:t>
      </w:r>
      <w:r w:rsidR="007B6128">
        <w:rPr>
          <w:szCs w:val="24"/>
          <w:b w:val="0"/>
          <w:i w:val="0"/>
          <w:sz w:val="24"/>
          <w:spacing w:val="0"/>
          <w:w w:val="100"/>
          <w:rFonts/>
          <w:caps w:val="0"/>
        </w:rPr>
        <w:t>carried</w:t>
      </w:r>
      <w:r w:rsidR="007B6128">
        <w:rPr>
          <w:szCs w:val="24"/>
          <w:b w:val="0"/>
          <w:i w:val="0"/>
          <w:sz w:val="24"/>
          <w:spacing w:val="0"/>
          <w:w w:val="100"/>
          <w:rFonts/>
          <w:caps w:val="0"/>
        </w:rPr>
        <w:t> </w:t>
      </w:r>
      <w:r w:rsidR="007B6128">
        <w:rPr>
          <w:szCs w:val="24"/>
          <w:b w:val="0"/>
          <w:i w:val="0"/>
          <w:sz w:val="24"/>
          <w:spacing w:val="0"/>
          <w:w w:val="100"/>
          <w:rFonts/>
          <w:caps w:val="0"/>
        </w:rPr>
        <w:t>out</w:t>
      </w:r>
      <w:r w:rsidR="007B6128">
        <w:rPr>
          <w:szCs w:val="24"/>
          <w:b w:val="0"/>
          <w:i w:val="0"/>
          <w:sz w:val="24"/>
          <w:spacing w:val="0"/>
          <w:w w:val="100"/>
          <w:rFonts/>
          <w:caps w:val="0"/>
        </w:rPr>
        <w:t> </w:t>
      </w:r>
      <w:r w:rsidR="007B6128">
        <w:rPr>
          <w:szCs w:val="24"/>
          <w:b w:val="0"/>
          <w:i w:val="0"/>
          <w:sz w:val="24"/>
          <w:spacing w:val="0"/>
          <w:w w:val="100"/>
          <w:rFonts/>
          <w:caps w:val="0"/>
        </w:rPr>
        <w:t>for</w:t>
      </w:r>
      <w:r w:rsidR="007B6128">
        <w:rPr>
          <w:szCs w:val="24"/>
          <w:b w:val="0"/>
          <w:i w:val="0"/>
          <w:sz w:val="24"/>
          <w:spacing w:val="0"/>
          <w:w w:val="100"/>
          <w:rFonts/>
          <w:caps w:val="0"/>
        </w:rPr>
        <w:t> </w:t>
      </w:r>
      <w:r w:rsidR="007B6128">
        <w:rPr>
          <w:szCs w:val="24"/>
          <w:b w:val="0"/>
          <w:i w:val="0"/>
          <w:sz w:val="24"/>
          <w:spacing w:val="0"/>
          <w:w w:val="100"/>
          <w:rFonts/>
          <w:caps w:val="0"/>
        </w:rPr>
        <w:t>a</w:t>
      </w:r>
      <w:r w:rsidR="007B6128">
        <w:rPr>
          <w:szCs w:val="24"/>
          <w:b w:val="0"/>
          <w:i w:val="0"/>
          <w:sz w:val="24"/>
          <w:spacing w:val="0"/>
          <w:w w:val="100"/>
          <w:rFonts/>
          <w:caps w:val="0"/>
        </w:rPr>
        <w:t> </w:t>
      </w:r>
      <w:r w:rsidR="007B6128">
        <w:rPr>
          <w:szCs w:val="24"/>
          <w:b w:val="0"/>
          <w:i w:val="0"/>
          <w:sz w:val="24"/>
          <w:spacing w:val="0"/>
          <w:w w:val="100"/>
          <w:rFonts/>
          <w:caps w:val="0"/>
        </w:rPr>
        <w:t>period</w:t>
      </w:r>
      <w:r w:rsidR="007B6128">
        <w:rPr>
          <w:szCs w:val="24"/>
          <w:b w:val="0"/>
          <w:i w:val="0"/>
          <w:sz w:val="24"/>
          <w:spacing w:val="0"/>
          <w:w w:val="100"/>
          <w:rFonts/>
          <w:caps w:val="0"/>
        </w:rPr>
        <w:t> </w:t>
      </w:r>
      <w:r w:rsidR="007B6128">
        <w:rPr>
          <w:szCs w:val="24"/>
          <w:b w:val="0"/>
          <w:i w:val="0"/>
          <w:sz w:val="24"/>
          <w:spacing w:val="0"/>
          <w:w w:val="100"/>
          <w:rFonts/>
          <w:caps w:val="0"/>
        </w:rPr>
        <w:t>of</w:t>
      </w:r>
      <w:r w:rsidR="007B6128">
        <w:rPr>
          <w:szCs w:val="24"/>
          <w:b w:val="0"/>
          <w:i w:val="0"/>
          <w:sz w:val="24"/>
          <w:spacing w:val="0"/>
          <w:w w:val="100"/>
          <w:rFonts/>
          <w:caps w:val="0"/>
        </w:rPr>
        <w:t> </w:t>
      </w:r>
      <w:r w:rsidR="007B6128">
        <w:rPr>
          <w:szCs w:val="24"/>
          <w:b w:val="0"/>
          <w:i w:val="0"/>
          <w:sz w:val="24"/>
          <w:spacing w:val="0"/>
          <w:w w:val="100"/>
          <w:rFonts/>
          <w:caps w:val="0"/>
        </w:rPr>
        <w:t>one</w:t>
      </w:r>
      <w:r w:rsidR="007B6128">
        <w:rPr>
          <w:szCs w:val="24"/>
          <w:b w:val="0"/>
          <w:i w:val="0"/>
          <w:sz w:val="24"/>
          <w:spacing w:val="0"/>
          <w:w w:val="100"/>
          <w:rFonts/>
          <w:caps w:val="0"/>
        </w:rPr>
        <w:t> </w:t>
      </w:r>
      <w:r w:rsidR="007B6128">
        <w:rPr>
          <w:szCs w:val="24"/>
          <w:b w:val="0"/>
          <w:i w:val="0"/>
          <w:sz w:val="24"/>
          <w:spacing w:val="0"/>
          <w:w w:val="100"/>
          <w:rFonts/>
          <w:caps w:val="0"/>
        </w:rPr>
        <w:t>week</w:t>
      </w:r>
      <w:r w:rsidR="00F737F1" w:rsidRPr="006F4DE1">
        <w:rPr>
          <w:szCs w:val="24"/>
          <w:b w:val="0"/>
          <w:i w:val="0"/>
          <w:sz w:val="24"/>
          <w:spacing w:val="0"/>
          <w:w w:val="100"/>
          <w:rFonts/>
          <w:caps w:val="0"/>
        </w:rPr>
        <w:t>.</w:t>
      </w:r>
      <w:r w:rsidR="00F737F1" w:rsidRPr="006F4DE1">
        <w:rPr>
          <w:szCs w:val="24"/>
          <w:b w:val="0"/>
          <w:i w:val="0"/>
          <w:sz w:val="24"/>
          <w:spacing w:val="0"/>
          <w:w w:val="100"/>
          <w:rFonts/>
          <w:caps w:val="0"/>
        </w:rPr>
        <w:t> </w:t>
      </w:r>
      <w:r w:rsidR="00F737F1" w:rsidRPr="006F4DE1">
        <w:rPr>
          <w:szCs w:val="24"/>
          <w:b w:val="0"/>
          <w:i w:val="0"/>
          <w:sz w:val="24"/>
          <w:spacing w:val="0"/>
          <w:w w:val="100"/>
          <w:rFonts/>
          <w:caps w:val="0"/>
        </w:rPr>
        <w:t>The</w:t>
      </w:r>
      <w:r w:rsidR="00F737F1" w:rsidRPr="006F4DE1">
        <w:rPr>
          <w:szCs w:val="24"/>
          <w:b w:val="0"/>
          <w:i w:val="0"/>
          <w:sz w:val="24"/>
          <w:spacing w:val="0"/>
          <w:w w:val="100"/>
          <w:rFonts/>
          <w:caps w:val="0"/>
        </w:rPr>
        <w:t> </w:t>
      </w:r>
      <w:r w:rsidR="00F737F1" w:rsidRPr="006F4DE1">
        <w:rPr>
          <w:szCs w:val="24"/>
          <w:b w:val="0"/>
          <w:i w:val="0"/>
          <w:sz w:val="24"/>
          <w:spacing w:val="0"/>
          <w:w w:val="100"/>
          <w:rFonts/>
          <w:caps w:val="0"/>
        </w:rPr>
        <w:t>area</w:t>
      </w:r>
      <w:r w:rsidR="00F737F1" w:rsidRPr="006F4DE1">
        <w:rPr>
          <w:szCs w:val="24"/>
          <w:b w:val="0"/>
          <w:i w:val="0"/>
          <w:sz w:val="24"/>
          <w:spacing w:val="0"/>
          <w:w w:val="100"/>
          <w:rFonts/>
          <w:caps w:val="0"/>
        </w:rPr>
        <w:t> </w:t>
      </w:r>
      <w:r w:rsidR="00F737F1" w:rsidRPr="006F4DE1">
        <w:rPr>
          <w:szCs w:val="24"/>
          <w:b w:val="0"/>
          <w:i w:val="0"/>
          <w:sz w:val="24"/>
          <w:spacing w:val="0"/>
          <w:w w:val="100"/>
          <w:rFonts/>
          <w:caps w:val="0"/>
        </w:rPr>
        <w:t>of</w:t>
      </w:r>
      <w:r w:rsidR="00F737F1" w:rsidRPr="006F4DE1">
        <w:rPr>
          <w:szCs w:val="24"/>
          <w:b w:val="0"/>
          <w:i w:val="0"/>
          <w:sz w:val="24"/>
          <w:spacing w:val="0"/>
          <w:w w:val="100"/>
          <w:rFonts/>
          <w:caps w:val="0"/>
        </w:rPr>
        <w:t> </w:t>
      </w:r>
      <w:r w:rsidR="00F737F1" w:rsidRPr="006F4DE1">
        <w:rPr>
          <w:szCs w:val="24"/>
          <w:b w:val="0"/>
          <w:i w:val="0"/>
          <w:sz w:val="24"/>
          <w:spacing w:val="0"/>
          <w:w w:val="100"/>
          <w:rFonts/>
          <w:caps w:val="0"/>
        </w:rPr>
        <w:t>the</w:t>
      </w:r>
      <w:r w:rsidR="00F737F1" w:rsidRPr="006F4DE1">
        <w:rPr>
          <w:szCs w:val="24"/>
          <w:b w:val="0"/>
          <w:i w:val="0"/>
          <w:sz w:val="24"/>
          <w:spacing w:val="0"/>
          <w:w w:val="100"/>
          <w:rFonts/>
          <w:caps w:val="0"/>
        </w:rPr>
        <w:t> </w:t>
      </w:r>
      <w:r w:rsidR="00F737F1" w:rsidRPr="006F4DE1">
        <w:rPr>
          <w:szCs w:val="24"/>
          <w:b w:val="0"/>
          <w:i w:val="0"/>
          <w:sz w:val="24"/>
          <w:spacing w:val="0"/>
          <w:w w:val="100"/>
          <w:rFonts/>
          <w:caps w:val="0"/>
        </w:rPr>
        <w:t>provided</w:t>
      </w:r>
      <w:r w:rsidR="00F737F1" w:rsidRPr="006F4DE1">
        <w:rPr>
          <w:szCs w:val="24"/>
          <w:b w:val="0"/>
          <w:i w:val="0"/>
          <w:sz w:val="24"/>
          <w:spacing w:val="0"/>
          <w:w w:val="100"/>
          <w:rFonts/>
          <w:caps w:val="0"/>
        </w:rPr>
        <w:t> </w:t>
      </w:r>
      <w:r w:rsidR="00F737F1" w:rsidRPr="006F4DE1">
        <w:rPr>
          <w:szCs w:val="24"/>
          <w:b w:val="0"/>
          <w:i w:val="0"/>
          <w:sz w:val="24"/>
          <w:spacing w:val="0"/>
          <w:w w:val="100"/>
          <w:rFonts/>
          <w:caps w:val="0"/>
        </w:rPr>
        <w:t>map</w:t>
      </w:r>
      <w:r w:rsidR="00F737F1" w:rsidRPr="006F4DE1">
        <w:rPr>
          <w:szCs w:val="24"/>
          <w:b w:val="0"/>
          <w:i w:val="0"/>
          <w:sz w:val="24"/>
          <w:spacing w:val="0"/>
          <w:w w:val="100"/>
          <w:rFonts/>
          <w:caps w:val="0"/>
        </w:rPr>
        <w:t> </w:t>
      </w:r>
      <w:r w:rsidRPr="006F4DE1">
        <w:rPr>
          <w:szCs w:val="24"/>
          <w:b w:val="0"/>
          <w:i w:val="0"/>
          <w:sz w:val="24"/>
          <w:spacing w:val="0"/>
          <w:w w:val="100"/>
          <w:rFonts/>
          <w:caps w:val="0"/>
        </w:rPr>
        <w:t> </w:t>
      </w:r>
      <w:r w:rsidRPr="006F4DE1">
        <w:rPr>
          <w:szCs w:val="24"/>
          <w:b w:val="0"/>
          <w:i w:val="0"/>
          <w:sz w:val="24"/>
          <w:spacing w:val="0"/>
          <w:w w:val="100"/>
          <w:rFonts/>
          <w:caps w:val="0"/>
        </w:rPr>
        <w:t>was</w:t>
      </w:r>
      <w:r w:rsidRPr="006F4DE1">
        <w:rPr>
          <w:szCs w:val="24"/>
          <w:b w:val="0"/>
          <w:i w:val="0"/>
          <w:sz w:val="24"/>
          <w:spacing w:val="0"/>
          <w:w w:val="100"/>
          <w:rFonts/>
          <w:caps w:val="0"/>
        </w:rPr>
        <w:t> </w:t>
      </w:r>
      <w:r w:rsidRPr="006F4DE1">
        <w:rPr>
          <w:szCs w:val="24"/>
          <w:b w:val="0"/>
          <w:i w:val="0"/>
          <w:sz w:val="24"/>
          <w:spacing w:val="0"/>
          <w:w w:val="100"/>
          <w:rFonts/>
          <w:caps w:val="0"/>
        </w:rPr>
        <w:t>approximately</w:t>
      </w:r>
      <w:r w:rsidRPr="006F4DE1">
        <w:rPr>
          <w:szCs w:val="24"/>
          <w:b w:val="0"/>
          <w:i w:val="0"/>
          <w:sz w:val="24"/>
          <w:spacing w:val="0"/>
          <w:w w:val="100"/>
          <w:rFonts/>
          <w:caps w:val="0"/>
        </w:rPr>
        <w:t> </w:t>
      </w:r>
      <w:r w:rsidRPr="006F4DE1">
        <w:rPr>
          <w:szCs w:val="24"/>
          <w:b w:val="0"/>
          <w:i w:val="0"/>
          <w:sz w:val="24"/>
          <w:spacing w:val="0"/>
          <w:w w:val="100"/>
          <w:rFonts/>
          <w:caps w:val="0"/>
        </w:rPr>
        <w:t>about</w:t>
      </w:r>
      <w:r w:rsidRPr="006F4DE1">
        <w:rPr>
          <w:szCs w:val="24"/>
          <w:b w:val="0"/>
          <w:i w:val="0"/>
          <w:sz w:val="24"/>
          <w:spacing w:val="0"/>
          <w:w w:val="100"/>
          <w:rFonts/>
          <w:caps w:val="0"/>
        </w:rPr>
        <w:t> </w:t>
      </w:r>
      <w:r w:rsidRPr="006F4DE1">
        <w:rPr>
          <w:szCs w:val="24"/>
          <w:b w:val="0"/>
          <w:i w:val="0"/>
          <w:sz w:val="24"/>
          <w:spacing w:val="0"/>
          <w:w w:val="100"/>
          <w:rFonts/>
          <w:caps w:val="0"/>
        </w:rPr>
        <w:t>2</w:t>
      </w:r>
      <w:r w:rsidRPr="006F4DE1">
        <w:rPr>
          <w:szCs w:val="24"/>
          <w:b w:val="0"/>
          <w:i w:val="0"/>
          <w:sz w:val="24"/>
          <w:spacing w:val="0"/>
          <w:w w:val="100"/>
          <w:rFonts/>
          <w:caps w:val="0"/>
        </w:rPr>
        <w:t> </w:t>
      </w:r>
      <w:r w:rsidRPr="006F4DE1">
        <w:rPr>
          <w:szCs w:val="24"/>
          <w:b w:val="0"/>
          <w:i w:val="0"/>
          <w:sz w:val="24"/>
          <w:spacing w:val="0"/>
          <w:w w:val="100"/>
          <w:rFonts/>
          <w:caps w:val="0"/>
        </w:rPr>
        <w:t>sq.</w:t>
      </w:r>
      <w:r w:rsidRPr="006F4DE1">
        <w:rPr>
          <w:szCs w:val="24"/>
          <w:b w:val="0"/>
          <w:i w:val="0"/>
          <w:sz w:val="24"/>
          <w:spacing w:val="0"/>
          <w:w w:val="100"/>
          <w:rFonts/>
          <w:caps w:val="0"/>
        </w:rPr>
        <w:t> </w:t>
      </w:r>
      <w:r w:rsidRPr="006F4DE1">
        <w:rPr>
          <w:szCs w:val="24"/>
          <w:b w:val="0"/>
          <w:i w:val="0"/>
          <w:sz w:val="24"/>
          <w:spacing w:val="0"/>
          <w:w w:val="100"/>
          <w:rFonts/>
          <w:caps w:val="0"/>
        </w:rPr>
        <w:t>km.</w:t>
      </w:r>
      <w:r w:rsidRPr="006F4DE1">
        <w:rPr>
          <w:szCs w:val="24"/>
          <w:b w:val="0"/>
          <w:i w:val="0"/>
          <w:sz w:val="24"/>
          <w:spacing w:val="0"/>
          <w:w w:val="100"/>
          <w:rFonts/>
          <w:caps w:val="0"/>
        </w:rPr>
        <w:t> </w:t>
      </w:r>
      <w:r w:rsidRPr="006F4DE1">
        <w:rPr>
          <w:szCs w:val="24"/>
          <w:b w:val="0"/>
          <w:i w:val="0"/>
          <w:sz w:val="24"/>
          <w:spacing w:val="0"/>
          <w:w w:val="100"/>
          <w:rFonts/>
          <w:caps w:val="0"/>
        </w:rPr>
        <w:t>Once</w:t>
      </w:r>
      <w:r w:rsidRPr="006F4DE1">
        <w:rPr>
          <w:szCs w:val="24"/>
          <w:b w:val="0"/>
          <w:i w:val="0"/>
          <w:sz w:val="24"/>
          <w:spacing w:val="0"/>
          <w:w w:val="100"/>
          <w:rFonts/>
          <w:caps w:val="0"/>
        </w:rPr>
        <w:t> </w:t>
      </w:r>
      <w:r w:rsidRPr="006F4DE1">
        <w:rPr>
          <w:szCs w:val="24"/>
          <w:b w:val="0"/>
          <w:i w:val="0"/>
          <w:sz w:val="24"/>
          <w:spacing w:val="0"/>
          <w:w w:val="100"/>
          <w:rFonts/>
          <w:caps w:val="0"/>
        </w:rPr>
        <w:t>the</w:t>
      </w:r>
      <w:r w:rsidRPr="006F4DE1">
        <w:rPr>
          <w:szCs w:val="24"/>
          <w:b w:val="0"/>
          <w:i w:val="0"/>
          <w:sz w:val="24"/>
          <w:spacing w:val="0"/>
          <w:w w:val="100"/>
          <w:rFonts/>
          <w:caps w:val="0"/>
        </w:rPr>
        <w:t> </w:t>
      </w:r>
      <w:r w:rsidRPr="006F4DE1">
        <w:rPr>
          <w:szCs w:val="24"/>
          <w:b w:val="0"/>
          <w:i w:val="0"/>
          <w:sz w:val="24"/>
          <w:spacing w:val="0"/>
          <w:w w:val="100"/>
          <w:rFonts/>
          <w:caps w:val="0"/>
        </w:rPr>
        <w:t>outcrop</w:t>
      </w:r>
      <w:r w:rsidRPr="006F4DE1">
        <w:rPr>
          <w:szCs w:val="24"/>
          <w:b w:val="0"/>
          <w:i w:val="0"/>
          <w:sz w:val="24"/>
          <w:spacing w:val="0"/>
          <w:w w:val="100"/>
          <w:rFonts/>
          <w:caps w:val="0"/>
        </w:rPr>
        <w:t> </w:t>
      </w:r>
      <w:r w:rsidRPr="006F4DE1">
        <w:rPr>
          <w:szCs w:val="24"/>
          <w:b w:val="0"/>
          <w:i w:val="0"/>
          <w:sz w:val="24"/>
          <w:spacing w:val="0"/>
          <w:w w:val="100"/>
          <w:rFonts/>
          <w:caps w:val="0"/>
        </w:rPr>
        <w:t>was</w:t>
      </w:r>
      <w:r w:rsidRPr="006F4DE1">
        <w:rPr>
          <w:szCs w:val="24"/>
          <w:b w:val="0"/>
          <w:i w:val="0"/>
          <w:sz w:val="24"/>
          <w:spacing w:val="0"/>
          <w:w w:val="100"/>
          <w:rFonts/>
          <w:caps w:val="0"/>
        </w:rPr>
        <w:t> </w:t>
      </w:r>
      <w:r w:rsidRPr="006F4DE1">
        <w:rPr>
          <w:szCs w:val="24"/>
          <w:b w:val="0"/>
          <w:i w:val="0"/>
          <w:sz w:val="24"/>
          <w:spacing w:val="0"/>
          <w:w w:val="100"/>
          <w:rFonts/>
          <w:caps w:val="0"/>
        </w:rPr>
        <w:t>located</w:t>
      </w:r>
      <w:r w:rsidRPr="006F4DE1">
        <w:rPr>
          <w:szCs w:val="24"/>
          <w:b w:val="0"/>
          <w:i w:val="0"/>
          <w:sz w:val="24"/>
          <w:spacing w:val="0"/>
          <w:w w:val="100"/>
          <w:rFonts/>
          <w:caps w:val="0"/>
        </w:rPr>
        <w:t> </w:t>
      </w:r>
      <w:r w:rsidRPr="006F4DE1">
        <w:rPr>
          <w:szCs w:val="24"/>
          <w:b w:val="0"/>
          <w:i w:val="0"/>
          <w:sz w:val="24"/>
          <w:spacing w:val="0"/>
          <w:w w:val="100"/>
          <w:rFonts/>
          <w:caps w:val="0"/>
        </w:rPr>
        <w:t>from</w:t>
      </w:r>
      <w:r w:rsidRPr="006F4DE1">
        <w:rPr>
          <w:szCs w:val="24"/>
          <w:b w:val="0"/>
          <w:i w:val="0"/>
          <w:sz w:val="24"/>
          <w:spacing w:val="0"/>
          <w:w w:val="100"/>
          <w:rFonts/>
          <w:caps w:val="0"/>
        </w:rPr>
        <w:t> </w:t>
      </w:r>
      <w:r w:rsidRPr="006F4DE1">
        <w:rPr>
          <w:szCs w:val="24"/>
          <w:b w:val="0"/>
          <w:i w:val="0"/>
          <w:sz w:val="24"/>
          <w:spacing w:val="0"/>
          <w:w w:val="100"/>
          <w:rFonts/>
          <w:caps w:val="0"/>
        </w:rPr>
        <w:t>searching</w:t>
      </w:r>
      <w:r w:rsidRPr="006F4DE1">
        <w:rPr>
          <w:szCs w:val="24"/>
          <w:b w:val="0"/>
          <w:i w:val="0"/>
          <w:sz w:val="24"/>
          <w:spacing w:val="0"/>
          <w:w w:val="100"/>
          <w:rFonts/>
          <w:caps w:val="0"/>
        </w:rPr>
        <w:t> </w:t>
      </w:r>
      <w:r w:rsidRPr="006F4DE1">
        <w:rPr>
          <w:szCs w:val="24"/>
          <w:b w:val="0"/>
          <w:i w:val="0"/>
          <w:sz w:val="24"/>
          <w:spacing w:val="0"/>
          <w:w w:val="100"/>
          <w:rFonts/>
          <w:caps w:val="0"/>
        </w:rPr>
        <w:t>through</w:t>
      </w:r>
      <w:r w:rsidRPr="006F4DE1">
        <w:rPr>
          <w:szCs w:val="24"/>
          <w:b w:val="0"/>
          <w:i w:val="0"/>
          <w:sz w:val="24"/>
          <w:spacing w:val="0"/>
          <w:w w:val="100"/>
          <w:rFonts/>
          <w:caps w:val="0"/>
        </w:rPr>
        <w:t> </w:t>
      </w:r>
      <w:r w:rsidRPr="006F4DE1">
        <w:rPr>
          <w:szCs w:val="24"/>
          <w:b w:val="0"/>
          <w:i w:val="0"/>
          <w:sz w:val="24"/>
          <w:spacing w:val="0"/>
          <w:w w:val="100"/>
          <w:rFonts/>
          <w:caps w:val="0"/>
        </w:rPr>
        <w:t>the</w:t>
      </w:r>
      <w:r w:rsidRPr="006F4DE1">
        <w:rPr>
          <w:szCs w:val="24"/>
          <w:b w:val="0"/>
          <w:i w:val="0"/>
          <w:sz w:val="24"/>
          <w:spacing w:val="0"/>
          <w:w w:val="100"/>
          <w:rFonts/>
          <w:caps w:val="0"/>
        </w:rPr>
        <w:t> </w:t>
      </w:r>
      <w:r w:rsidRPr="006F4DE1">
        <w:rPr>
          <w:szCs w:val="24"/>
          <w:b w:val="0"/>
          <w:i w:val="0"/>
          <w:sz w:val="24"/>
          <w:spacing w:val="0"/>
          <w:w w:val="100"/>
          <w:rFonts/>
          <w:caps w:val="0"/>
        </w:rPr>
        <w:t>area,</w:t>
      </w:r>
      <w:r w:rsidRPr="006F4DE1">
        <w:rPr>
          <w:szCs w:val="24"/>
          <w:b w:val="0"/>
          <w:i w:val="0"/>
          <w:sz w:val="24"/>
          <w:spacing w:val="0"/>
          <w:w w:val="100"/>
          <w:rFonts/>
          <w:caps w:val="0"/>
        </w:rPr>
        <w:t> </w:t>
      </w:r>
      <w:r w:rsidRPr="006F4DE1">
        <w:rPr>
          <w:szCs w:val="24"/>
          <w:b w:val="0"/>
          <w:i w:val="0"/>
          <w:sz w:val="24"/>
          <w:spacing w:val="0"/>
          <w:w w:val="100"/>
          <w:rFonts/>
          <w:caps w:val="0"/>
        </w:rPr>
        <w:t>the</w:t>
      </w:r>
      <w:r w:rsidRPr="006F4DE1">
        <w:rPr>
          <w:szCs w:val="24"/>
          <w:b w:val="0"/>
          <w:i w:val="0"/>
          <w:sz w:val="24"/>
          <w:spacing w:val="0"/>
          <w:w w:val="100"/>
          <w:rFonts/>
          <w:caps w:val="0"/>
        </w:rPr>
        <w:t> </w:t>
      </w:r>
      <w:r w:rsidRPr="006F4DE1">
        <w:rPr>
          <w:szCs w:val="24"/>
          <w:b w:val="0"/>
          <w:i w:val="0"/>
          <w:sz w:val="24"/>
          <w:spacing w:val="0"/>
          <w:w w:val="100"/>
          <w:rFonts/>
          <w:caps w:val="0"/>
        </w:rPr>
        <w:t>GPS</w:t>
      </w:r>
      <w:r w:rsidRPr="006F4DE1">
        <w:rPr>
          <w:szCs w:val="24"/>
          <w:b w:val="0"/>
          <w:i w:val="0"/>
          <w:sz w:val="24"/>
          <w:spacing w:val="0"/>
          <w:w w:val="100"/>
          <w:rFonts/>
          <w:caps w:val="0"/>
        </w:rPr>
        <w:t> </w:t>
      </w:r>
      <w:r w:rsidRPr="006F4DE1">
        <w:rPr>
          <w:szCs w:val="24"/>
          <w:b w:val="0"/>
          <w:i w:val="0"/>
          <w:sz w:val="24"/>
          <w:spacing w:val="0"/>
          <w:w w:val="100"/>
          <w:rFonts/>
          <w:caps w:val="0"/>
        </w:rPr>
        <w:t>coordinates</w:t>
      </w:r>
      <w:r w:rsidRPr="006F4DE1">
        <w:rPr>
          <w:szCs w:val="24"/>
          <w:b w:val="0"/>
          <w:i w:val="0"/>
          <w:sz w:val="24"/>
          <w:spacing w:val="0"/>
          <w:w w:val="100"/>
          <w:rFonts/>
          <w:caps w:val="0"/>
        </w:rPr>
        <w:t> </w:t>
      </w:r>
      <w:r w:rsidRPr="006F4DE1">
        <w:rPr>
          <w:szCs w:val="24"/>
          <w:b w:val="0"/>
          <w:i w:val="0"/>
          <w:sz w:val="24"/>
          <w:spacing w:val="0"/>
          <w:w w:val="100"/>
          <w:rFonts/>
          <w:caps w:val="0"/>
        </w:rPr>
        <w:t>of</w:t>
      </w:r>
      <w:r w:rsidRPr="006F4DE1">
        <w:rPr>
          <w:szCs w:val="24"/>
          <w:b w:val="0"/>
          <w:i w:val="0"/>
          <w:sz w:val="24"/>
          <w:spacing w:val="0"/>
          <w:w w:val="100"/>
          <w:rFonts/>
          <w:caps w:val="0"/>
        </w:rPr>
        <w:t> </w:t>
      </w:r>
      <w:r w:rsidRPr="006F4DE1">
        <w:rPr>
          <w:szCs w:val="24"/>
          <w:b w:val="0"/>
          <w:i w:val="0"/>
          <w:sz w:val="24"/>
          <w:spacing w:val="0"/>
          <w:w w:val="100"/>
          <w:rFonts/>
          <w:caps w:val="0"/>
        </w:rPr>
        <w:t>the</w:t>
      </w:r>
      <w:r w:rsidRPr="006F4DE1">
        <w:rPr>
          <w:szCs w:val="24"/>
          <w:b w:val="0"/>
          <w:i w:val="0"/>
          <w:sz w:val="24"/>
          <w:spacing w:val="0"/>
          <w:w w:val="100"/>
          <w:rFonts/>
          <w:caps w:val="0"/>
        </w:rPr>
        <w:t> </w:t>
      </w:r>
      <w:r w:rsidRPr="006F4DE1">
        <w:rPr>
          <w:szCs w:val="24"/>
          <w:b w:val="0"/>
          <w:i w:val="0"/>
          <w:sz w:val="24"/>
          <w:spacing w:val="0"/>
          <w:w w:val="100"/>
          <w:rFonts/>
          <w:caps w:val="0"/>
        </w:rPr>
        <w:t>outcrop</w:t>
      </w:r>
      <w:r w:rsidRPr="006F4DE1">
        <w:rPr>
          <w:szCs w:val="24"/>
          <w:b w:val="0"/>
          <w:i w:val="0"/>
          <w:sz w:val="24"/>
          <w:spacing w:val="0"/>
          <w:w w:val="100"/>
          <w:rFonts/>
          <w:caps w:val="0"/>
        </w:rPr>
        <w:t> </w:t>
      </w:r>
      <w:r w:rsidRPr="006F4DE1">
        <w:rPr>
          <w:szCs w:val="24"/>
          <w:b w:val="0"/>
          <w:i w:val="0"/>
          <w:sz w:val="24"/>
          <w:spacing w:val="0"/>
          <w:w w:val="100"/>
          <w:rFonts/>
          <w:caps w:val="0"/>
        </w:rPr>
        <w:t>was</w:t>
      </w:r>
      <w:r w:rsidRPr="006F4DE1">
        <w:rPr>
          <w:szCs w:val="24"/>
          <w:b w:val="0"/>
          <w:i w:val="0"/>
          <w:sz w:val="24"/>
          <w:spacing w:val="0"/>
          <w:w w:val="100"/>
          <w:rFonts/>
          <w:caps w:val="0"/>
        </w:rPr>
        <w:t> </w:t>
      </w:r>
      <w:r w:rsidRPr="006F4DE1">
        <w:rPr>
          <w:szCs w:val="24"/>
          <w:b w:val="0"/>
          <w:i w:val="0"/>
          <w:sz w:val="24"/>
          <w:spacing w:val="0"/>
          <w:w w:val="100"/>
          <w:rFonts/>
          <w:caps w:val="0"/>
        </w:rPr>
        <w:t>determined</w:t>
      </w:r>
      <w:r w:rsidRPr="006F4DE1">
        <w:rPr>
          <w:szCs w:val="24"/>
          <w:b w:val="0"/>
          <w:i w:val="0"/>
          <w:sz w:val="24"/>
          <w:spacing w:val="0"/>
          <w:w w:val="100"/>
          <w:rFonts/>
          <w:caps w:val="0"/>
        </w:rPr>
        <w:t> </w:t>
      </w:r>
      <w:r w:rsidRPr="006F4DE1">
        <w:rPr>
          <w:szCs w:val="24"/>
          <w:b w:val="0"/>
          <w:i w:val="0"/>
          <w:sz w:val="24"/>
          <w:spacing w:val="0"/>
          <w:w w:val="100"/>
          <w:rFonts/>
          <w:caps w:val="0"/>
        </w:rPr>
        <w:t>and</w:t>
      </w:r>
      <w:r w:rsidRPr="006F4DE1">
        <w:rPr>
          <w:szCs w:val="24"/>
          <w:b w:val="0"/>
          <w:i w:val="0"/>
          <w:sz w:val="24"/>
          <w:spacing w:val="0"/>
          <w:w w:val="100"/>
          <w:rFonts/>
          <w:caps w:val="0"/>
        </w:rPr>
        <w:t> </w:t>
      </w:r>
      <w:r w:rsidRPr="006F4DE1">
        <w:rPr>
          <w:szCs w:val="24"/>
          <w:b w:val="0"/>
          <w:i w:val="0"/>
          <w:sz w:val="24"/>
          <w:spacing w:val="0"/>
          <w:w w:val="100"/>
          <w:rFonts/>
          <w:caps w:val="0"/>
        </w:rPr>
        <w:t>the</w:t>
      </w:r>
      <w:r w:rsidRPr="006F4DE1">
        <w:rPr>
          <w:szCs w:val="24"/>
          <w:b w:val="0"/>
          <w:i w:val="0"/>
          <w:sz w:val="24"/>
          <w:spacing w:val="0"/>
          <w:w w:val="100"/>
          <w:rFonts/>
          <w:caps w:val="0"/>
        </w:rPr>
        <w:t> </w:t>
      </w:r>
      <w:r w:rsidRPr="006F4DE1">
        <w:rPr>
          <w:szCs w:val="24"/>
          <w:b w:val="0"/>
          <w:i w:val="0"/>
          <w:sz w:val="24"/>
          <w:spacing w:val="0"/>
          <w:w w:val="100"/>
          <w:rFonts/>
          <w:caps w:val="0"/>
        </w:rPr>
        <w:t>outcrop</w:t>
      </w:r>
      <w:r w:rsidRPr="006F4DE1">
        <w:rPr>
          <w:szCs w:val="24"/>
          <w:b w:val="0"/>
          <w:i w:val="0"/>
          <w:sz w:val="24"/>
          <w:spacing w:val="0"/>
          <w:w w:val="100"/>
          <w:rFonts/>
          <w:caps w:val="0"/>
        </w:rPr>
        <w:t> </w:t>
      </w:r>
      <w:r w:rsidRPr="006F4DE1">
        <w:rPr>
          <w:szCs w:val="24"/>
          <w:b w:val="0"/>
          <w:i w:val="0"/>
          <w:sz w:val="24"/>
          <w:spacing w:val="0"/>
          <w:w w:val="100"/>
          <w:rFonts/>
          <w:caps w:val="0"/>
        </w:rPr>
        <w:t>was</w:t>
      </w:r>
      <w:r w:rsidRPr="006F4DE1">
        <w:rPr>
          <w:szCs w:val="24"/>
          <w:b w:val="0"/>
          <w:i w:val="0"/>
          <w:sz w:val="24"/>
          <w:spacing w:val="0"/>
          <w:w w:val="100"/>
          <w:rFonts/>
          <w:caps w:val="0"/>
        </w:rPr>
        <w:t> </w:t>
      </w:r>
      <w:r w:rsidRPr="006F4DE1">
        <w:rPr>
          <w:szCs w:val="24"/>
          <w:b w:val="0"/>
          <w:i w:val="0"/>
          <w:sz w:val="24"/>
          <w:spacing w:val="0"/>
          <w:w w:val="100"/>
          <w:rFonts/>
          <w:caps w:val="0"/>
        </w:rPr>
        <w:t>properly</w:t>
      </w:r>
      <w:r w:rsidRPr="006F4DE1">
        <w:rPr>
          <w:szCs w:val="24"/>
          <w:b w:val="0"/>
          <w:i w:val="0"/>
          <w:sz w:val="24"/>
          <w:spacing w:val="0"/>
          <w:w w:val="100"/>
          <w:rFonts/>
          <w:caps w:val="0"/>
        </w:rPr>
        <w:t> </w:t>
      </w:r>
      <w:r w:rsidRPr="006F4DE1">
        <w:rPr>
          <w:szCs w:val="24"/>
          <w:b w:val="0"/>
          <w:i w:val="0"/>
          <w:sz w:val="24"/>
          <w:spacing w:val="0"/>
          <w:w w:val="100"/>
          <w:rFonts/>
          <w:caps w:val="0"/>
        </w:rPr>
        <w:t>studied</w:t>
      </w:r>
      <w:r w:rsidRPr="006F4DE1">
        <w:rPr>
          <w:szCs w:val="24"/>
          <w:b w:val="0"/>
          <w:i w:val="0"/>
          <w:sz w:val="24"/>
          <w:spacing w:val="0"/>
          <w:w w:val="100"/>
          <w:rFonts/>
          <w:caps w:val="0"/>
        </w:rPr>
        <w:t> </w:t>
      </w:r>
      <w:r w:rsidRPr="006F4DE1">
        <w:rPr>
          <w:szCs w:val="24"/>
          <w:b w:val="0"/>
          <w:i w:val="0"/>
          <w:sz w:val="24"/>
          <w:spacing w:val="0"/>
          <w:w w:val="100"/>
          <w:rFonts/>
          <w:caps w:val="0"/>
        </w:rPr>
        <w:t>and</w:t>
      </w:r>
      <w:r w:rsidRPr="006F4DE1">
        <w:rPr>
          <w:szCs w:val="24"/>
          <w:b w:val="0"/>
          <w:i w:val="0"/>
          <w:sz w:val="24"/>
          <w:spacing w:val="0"/>
          <w:w w:val="100"/>
          <w:rFonts/>
          <w:caps w:val="0"/>
        </w:rPr>
        <w:t> </w:t>
      </w:r>
      <w:r w:rsidRPr="006F4DE1">
        <w:rPr>
          <w:szCs w:val="24"/>
          <w:b w:val="0"/>
          <w:i w:val="0"/>
          <w:sz w:val="24"/>
          <w:spacing w:val="0"/>
          <w:w w:val="100"/>
          <w:rFonts/>
          <w:caps w:val="0"/>
        </w:rPr>
        <w:t>descriptions</w:t>
      </w:r>
      <w:r w:rsidRPr="006F4DE1">
        <w:rPr>
          <w:szCs w:val="24"/>
          <w:b w:val="0"/>
          <w:i w:val="0"/>
          <w:sz w:val="24"/>
          <w:spacing w:val="0"/>
          <w:w w:val="100"/>
          <w:rFonts/>
          <w:caps w:val="0"/>
        </w:rPr>
        <w:t> </w:t>
      </w:r>
      <w:r w:rsidRPr="006F4DE1">
        <w:rPr>
          <w:szCs w:val="24"/>
          <w:b w:val="0"/>
          <w:i w:val="0"/>
          <w:sz w:val="24"/>
          <w:spacing w:val="0"/>
          <w:w w:val="100"/>
          <w:rFonts/>
          <w:caps w:val="0"/>
        </w:rPr>
        <w:t>were</w:t>
      </w:r>
      <w:r w:rsidRPr="006F4DE1">
        <w:rPr>
          <w:szCs w:val="24"/>
          <w:b w:val="0"/>
          <w:i w:val="0"/>
          <w:sz w:val="24"/>
          <w:spacing w:val="0"/>
          <w:w w:val="100"/>
          <w:rFonts/>
          <w:caps w:val="0"/>
        </w:rPr>
        <w:t> </w:t>
      </w:r>
      <w:r w:rsidRPr="006F4DE1">
        <w:rPr>
          <w:szCs w:val="24"/>
          <w:b w:val="0"/>
          <w:i w:val="0"/>
          <w:sz w:val="24"/>
          <w:spacing w:val="0"/>
          <w:w w:val="100"/>
          <w:rFonts/>
          <w:caps w:val="0"/>
        </w:rPr>
        <w:t>made</w:t>
      </w:r>
      <w:r w:rsidRPr="006F4DE1">
        <w:rPr>
          <w:szCs w:val="24"/>
          <w:b w:val="0"/>
          <w:i w:val="0"/>
          <w:sz w:val="24"/>
          <w:spacing w:val="0"/>
          <w:w w:val="100"/>
          <w:rFonts/>
          <w:caps w:val="0"/>
        </w:rPr>
        <w:t> </w:t>
      </w:r>
      <w:r w:rsidRPr="006F4DE1">
        <w:rPr>
          <w:szCs w:val="24"/>
          <w:b w:val="0"/>
          <w:i w:val="0"/>
          <w:sz w:val="24"/>
          <w:spacing w:val="0"/>
          <w:w w:val="100"/>
          <w:rFonts/>
          <w:caps w:val="0"/>
        </w:rPr>
        <w:t>based</w:t>
      </w:r>
      <w:r w:rsidRPr="006F4DE1">
        <w:rPr>
          <w:szCs w:val="24"/>
          <w:b w:val="0"/>
          <w:i w:val="0"/>
          <w:sz w:val="24"/>
          <w:spacing w:val="0"/>
          <w:w w:val="100"/>
          <w:rFonts/>
          <w:caps w:val="0"/>
        </w:rPr>
        <w:t> </w:t>
      </w:r>
      <w:r w:rsidRPr="006F4DE1">
        <w:rPr>
          <w:szCs w:val="24"/>
          <w:b w:val="0"/>
          <w:i w:val="0"/>
          <w:sz w:val="24"/>
          <w:spacing w:val="0"/>
          <w:w w:val="100"/>
          <w:rFonts/>
          <w:caps w:val="0"/>
        </w:rPr>
        <w:t>on</w:t>
      </w:r>
      <w:r w:rsidRPr="006F4DE1">
        <w:rPr>
          <w:szCs w:val="24"/>
          <w:b w:val="0"/>
          <w:i w:val="0"/>
          <w:sz w:val="24"/>
          <w:spacing w:val="0"/>
          <w:w w:val="100"/>
          <w:rFonts/>
          <w:caps w:val="0"/>
        </w:rPr>
        <w:t> </w:t>
      </w:r>
      <w:r w:rsidRPr="006F4DE1">
        <w:rPr>
          <w:szCs w:val="24"/>
          <w:b w:val="0"/>
          <w:i w:val="0"/>
          <w:sz w:val="24"/>
          <w:spacing w:val="0"/>
          <w:w w:val="100"/>
          <w:rFonts/>
          <w:caps w:val="0"/>
        </w:rPr>
        <w:t>the</w:t>
      </w:r>
      <w:r w:rsidRPr="006F4DE1">
        <w:rPr>
          <w:szCs w:val="24"/>
          <w:b w:val="0"/>
          <w:i w:val="0"/>
          <w:sz w:val="24"/>
          <w:spacing w:val="0"/>
          <w:w w:val="100"/>
          <w:rFonts/>
          <w:caps w:val="0"/>
        </w:rPr>
        <w:t> </w:t>
      </w:r>
      <w:r w:rsidRPr="006F4DE1">
        <w:rPr>
          <w:szCs w:val="24"/>
          <w:b w:val="0"/>
          <w:i w:val="0"/>
          <w:sz w:val="24"/>
          <w:spacing w:val="0"/>
          <w:w w:val="100"/>
          <w:rFonts/>
          <w:caps w:val="0"/>
        </w:rPr>
        <w:t>following</w:t>
      </w:r>
      <w:r w:rsidRPr="006F4DE1">
        <w:rPr>
          <w:szCs w:val="24"/>
          <w:b w:val="0"/>
          <w:i w:val="0"/>
          <w:sz w:val="24"/>
          <w:spacing w:val="0"/>
          <w:w w:val="100"/>
          <w:rFonts/>
          <w:caps w:val="0"/>
        </w:rPr>
        <w:t> </w:t>
      </w:r>
      <w:r w:rsidRPr="006F4DE1">
        <w:rPr>
          <w:szCs w:val="24"/>
          <w:b w:val="0"/>
          <w:i w:val="0"/>
          <w:sz w:val="24"/>
          <w:spacing w:val="0"/>
          <w:w w:val="100"/>
          <w:rFonts/>
          <w:caps w:val="0"/>
        </w:rPr>
        <w:t>criteria;</w:t>
      </w:r>
      <w:r w:rsidRPr="006F4DE1">
        <w:rPr>
          <w:szCs w:val="24"/>
          <w:b w:val="0"/>
          <w:i w:val="0"/>
          <w:sz w:val="24"/>
          <w:spacing w:val="0"/>
          <w:w w:val="100"/>
          <w:rFonts/>
          <w:caps w:val="0"/>
        </w:rPr>
        <w:t> </w:t>
      </w:r>
    </w:p>
    <w:p w14:paraId="283BDBB1" w14:textId="77777777" w:rsidR="00C15158" w:rsidRPr="006F4DE1" w:rsidRDefault="00C15158" w:rsidP="006F4DE1">
      <w:pPr>
        <w:pStyle w:val="ListParagraph"/>
        <w:numPr>
          <w:ilvl w:val="0"/>
          <w:numId w:val="3"/>
        </w:numPr>
        <w:spacing w:before="0" w:beforeAutospacing="0" w:after="160" w:afterAutospacing="0" w:lineRule="auto" w:line="360"/>
        <w:rPr>
          <w:szCs w:val="24"/>
          <w:b w:val="0"/>
          <w:i w:val="0"/>
          <w:sz w:val="24"/>
          <w:spacing w:val="0"/>
          <w:w w:val="100"/>
          <w:rFonts/>
          <w:caps w:val="0"/>
        </w:rPr>
        <w:snapToGrid w:val="0"/>
        <w:ind w:left="720"/>
        <w:textAlignment w:val="baseline"/>
      </w:pPr>
      <w:r w:rsidRPr="006F4DE1">
        <w:rPr>
          <w:szCs w:val="24"/>
          <w:b w:val="0"/>
          <w:i w:val="0"/>
          <w:sz w:val="24"/>
          <w:spacing w:val="0"/>
          <w:w w:val="100"/>
          <w:rFonts/>
          <w:caps w:val="0"/>
        </w:rPr>
        <w:t>Nature</w:t>
      </w:r>
      <w:r w:rsidRPr="006F4DE1">
        <w:rPr>
          <w:szCs w:val="24"/>
          <w:b w:val="0"/>
          <w:i w:val="0"/>
          <w:sz w:val="24"/>
          <w:spacing w:val="0"/>
          <w:w w:val="100"/>
          <w:rFonts/>
          <w:caps w:val="0"/>
        </w:rPr>
        <w:t> </w:t>
      </w:r>
      <w:r w:rsidRPr="006F4DE1">
        <w:rPr>
          <w:szCs w:val="24"/>
          <w:b w:val="0"/>
          <w:i w:val="0"/>
          <w:sz w:val="24"/>
          <w:spacing w:val="0"/>
          <w:w w:val="100"/>
          <w:rFonts/>
          <w:caps w:val="0"/>
        </w:rPr>
        <w:t>of</w:t>
      </w:r>
      <w:r w:rsidRPr="006F4DE1">
        <w:rPr>
          <w:szCs w:val="24"/>
          <w:b w:val="0"/>
          <w:i w:val="0"/>
          <w:sz w:val="24"/>
          <w:spacing w:val="0"/>
          <w:w w:val="100"/>
          <w:rFonts/>
          <w:caps w:val="0"/>
        </w:rPr>
        <w:t> </w:t>
      </w:r>
      <w:r w:rsidRPr="006F4DE1">
        <w:rPr>
          <w:szCs w:val="24"/>
          <w:b w:val="0"/>
          <w:i w:val="0"/>
          <w:sz w:val="24"/>
          <w:spacing w:val="0"/>
          <w:w w:val="100"/>
          <w:rFonts/>
          <w:caps w:val="0"/>
        </w:rPr>
        <w:t>the</w:t>
      </w:r>
      <w:r w:rsidRPr="006F4DE1">
        <w:rPr>
          <w:szCs w:val="24"/>
          <w:b w:val="0"/>
          <w:i w:val="0"/>
          <w:sz w:val="24"/>
          <w:spacing w:val="0"/>
          <w:w w:val="100"/>
          <w:rFonts/>
          <w:caps w:val="0"/>
        </w:rPr>
        <w:t> </w:t>
      </w:r>
      <w:r w:rsidRPr="006F4DE1">
        <w:rPr>
          <w:szCs w:val="24"/>
          <w:b w:val="0"/>
          <w:i w:val="0"/>
          <w:sz w:val="24"/>
          <w:spacing w:val="0"/>
          <w:w w:val="100"/>
          <w:rFonts/>
          <w:caps w:val="0"/>
        </w:rPr>
        <w:t>outcrop</w:t>
      </w:r>
      <w:r w:rsidRPr="006F4DE1">
        <w:rPr>
          <w:szCs w:val="24"/>
          <w:b w:val="0"/>
          <w:i w:val="0"/>
          <w:sz w:val="24"/>
          <w:spacing w:val="0"/>
          <w:w w:val="100"/>
          <w:rFonts/>
          <w:caps w:val="0"/>
        </w:rPr>
        <w:t> </w:t>
      </w:r>
      <w:r w:rsidRPr="006F4DE1">
        <w:rPr>
          <w:szCs w:val="24"/>
          <w:b w:val="0"/>
          <w:i w:val="0"/>
          <w:sz w:val="24"/>
          <w:spacing w:val="0"/>
          <w:w w:val="100"/>
          <w:rFonts/>
          <w:caps w:val="0"/>
        </w:rPr>
        <w:t>exposure</w:t>
      </w:r>
      <w:r w:rsidRPr="006F4DE1">
        <w:rPr>
          <w:szCs w:val="24"/>
          <w:b w:val="0"/>
          <w:i w:val="0"/>
          <w:sz w:val="24"/>
          <w:spacing w:val="0"/>
          <w:w w:val="100"/>
          <w:rFonts/>
          <w:caps w:val="0"/>
        </w:rPr>
        <w:t> </w:t>
      </w:r>
      <w:r w:rsidRPr="006F4DE1">
        <w:rPr>
          <w:szCs w:val="24"/>
          <w:b w:val="0"/>
          <w:i w:val="0"/>
          <w:sz w:val="24"/>
          <w:spacing w:val="0"/>
          <w:w w:val="100"/>
          <w:rFonts/>
          <w:caps w:val="0"/>
        </w:rPr>
        <w:t>i.e.</w:t>
      </w:r>
      <w:r w:rsidRPr="006F4DE1">
        <w:rPr>
          <w:szCs w:val="24"/>
          <w:b w:val="0"/>
          <w:i w:val="0"/>
          <w:sz w:val="24"/>
          <w:spacing w:val="0"/>
          <w:w w:val="100"/>
          <w:rFonts/>
          <w:caps w:val="0"/>
        </w:rPr>
        <w:t> </w:t>
      </w:r>
      <w:r w:rsidRPr="006F4DE1">
        <w:rPr>
          <w:szCs w:val="24"/>
          <w:b w:val="0"/>
          <w:i w:val="0"/>
          <w:sz w:val="24"/>
          <w:spacing w:val="0"/>
          <w:w w:val="100"/>
          <w:rFonts/>
          <w:caps w:val="0"/>
        </w:rPr>
        <w:t>size</w:t>
      </w:r>
      <w:r w:rsidRPr="006F4DE1">
        <w:rPr>
          <w:szCs w:val="24"/>
          <w:b w:val="0"/>
          <w:i w:val="0"/>
          <w:sz w:val="24"/>
          <w:spacing w:val="0"/>
          <w:w w:val="100"/>
          <w:rFonts/>
          <w:caps w:val="0"/>
        </w:rPr>
        <w:t> </w:t>
      </w:r>
      <w:r w:rsidRPr="006F4DE1">
        <w:rPr>
          <w:szCs w:val="24"/>
          <w:b w:val="0"/>
          <w:i w:val="0"/>
          <w:sz w:val="24"/>
          <w:spacing w:val="0"/>
          <w:w w:val="100"/>
          <w:rFonts/>
          <w:caps w:val="0"/>
        </w:rPr>
        <w:t>orientation</w:t>
      </w:r>
      <w:r w:rsidRPr="006F4DE1">
        <w:rPr>
          <w:szCs w:val="24"/>
          <w:b w:val="0"/>
          <w:i w:val="0"/>
          <w:sz w:val="24"/>
          <w:spacing w:val="0"/>
          <w:w w:val="100"/>
          <w:rFonts/>
          <w:caps w:val="0"/>
        </w:rPr>
        <w:t> </w:t>
      </w:r>
      <w:r w:rsidRPr="006F4DE1">
        <w:rPr>
          <w:szCs w:val="24"/>
          <w:b w:val="0"/>
          <w:i w:val="0"/>
          <w:sz w:val="24"/>
          <w:spacing w:val="0"/>
          <w:w w:val="100"/>
          <w:rFonts/>
          <w:caps w:val="0"/>
        </w:rPr>
        <w:t>(low</w:t>
      </w:r>
      <w:r w:rsidRPr="006F4DE1">
        <w:rPr>
          <w:szCs w:val="24"/>
          <w:b w:val="0"/>
          <w:i w:val="0"/>
          <w:sz w:val="24"/>
          <w:spacing w:val="0"/>
          <w:w w:val="100"/>
          <w:rFonts/>
          <w:caps w:val="0"/>
        </w:rPr>
        <w:t> </w:t>
      </w:r>
      <w:r w:rsidRPr="006F4DE1">
        <w:rPr>
          <w:szCs w:val="24"/>
          <w:b w:val="0"/>
          <w:i w:val="0"/>
          <w:sz w:val="24"/>
          <w:spacing w:val="0"/>
          <w:w w:val="100"/>
          <w:rFonts/>
          <w:caps w:val="0"/>
        </w:rPr>
        <w:t>lying,</w:t>
      </w:r>
      <w:r w:rsidRPr="006F4DE1">
        <w:rPr>
          <w:szCs w:val="24"/>
          <w:b w:val="0"/>
          <w:i w:val="0"/>
          <w:sz w:val="24"/>
          <w:spacing w:val="0"/>
          <w:w w:val="100"/>
          <w:rFonts/>
          <w:caps w:val="0"/>
        </w:rPr>
        <w:t> </w:t>
      </w:r>
      <w:r w:rsidRPr="006F4DE1">
        <w:rPr>
          <w:szCs w:val="24"/>
          <w:b w:val="0"/>
          <w:i w:val="0"/>
          <w:sz w:val="24"/>
          <w:spacing w:val="0"/>
          <w:w w:val="100"/>
          <w:rFonts/>
          <w:caps w:val="0"/>
        </w:rPr>
        <w:t>linear,</w:t>
      </w:r>
      <w:r w:rsidRPr="006F4DE1">
        <w:rPr>
          <w:szCs w:val="24"/>
          <w:b w:val="0"/>
          <w:i w:val="0"/>
          <w:sz w:val="24"/>
          <w:spacing w:val="0"/>
          <w:w w:val="100"/>
          <w:rFonts/>
          <w:caps w:val="0"/>
        </w:rPr>
        <w:t> </w:t>
      </w:r>
      <w:r w:rsidRPr="006F4DE1">
        <w:rPr>
          <w:szCs w:val="24"/>
          <w:b w:val="0"/>
          <w:i w:val="0"/>
          <w:sz w:val="24"/>
          <w:spacing w:val="0"/>
          <w:w w:val="100"/>
          <w:rFonts/>
          <w:caps w:val="0"/>
        </w:rPr>
        <w:t>elevated,</w:t>
      </w:r>
      <w:r w:rsidRPr="006F4DE1">
        <w:rPr>
          <w:szCs w:val="24"/>
          <w:b w:val="0"/>
          <w:i w:val="0"/>
          <w:sz w:val="24"/>
          <w:spacing w:val="0"/>
          <w:w w:val="100"/>
          <w:rFonts/>
          <w:caps w:val="0"/>
        </w:rPr>
        <w:t> </w:t>
      </w:r>
      <w:r w:rsidRPr="006F4DE1">
        <w:rPr>
          <w:szCs w:val="24"/>
          <w:b w:val="0"/>
          <w:i w:val="0"/>
          <w:sz w:val="24"/>
          <w:spacing w:val="0"/>
          <w:w w:val="100"/>
          <w:rFonts/>
          <w:caps w:val="0"/>
        </w:rPr>
        <w:t>massive</w:t>
      </w:r>
      <w:r w:rsidRPr="006F4DE1">
        <w:rPr>
          <w:szCs w:val="24"/>
          <w:b w:val="0"/>
          <w:i w:val="0"/>
          <w:sz w:val="24"/>
          <w:spacing w:val="0"/>
          <w:w w:val="100"/>
          <w:rFonts/>
          <w:caps w:val="0"/>
        </w:rPr>
        <w:t> </w:t>
      </w:r>
      <w:r w:rsidRPr="006F4DE1">
        <w:rPr>
          <w:szCs w:val="24"/>
          <w:b w:val="0"/>
          <w:i w:val="0"/>
          <w:sz w:val="24"/>
          <w:spacing w:val="0"/>
          <w:w w:val="100"/>
          <w:rFonts/>
          <w:caps w:val="0"/>
        </w:rPr>
        <w:t>etc.),</w:t>
      </w:r>
      <w:r w:rsidRPr="006F4DE1">
        <w:rPr>
          <w:szCs w:val="24"/>
          <w:b w:val="0"/>
          <w:i w:val="0"/>
          <w:sz w:val="24"/>
          <w:spacing w:val="0"/>
          <w:w w:val="100"/>
          <w:rFonts/>
          <w:caps w:val="0"/>
        </w:rPr>
        <w:t> </w:t>
      </w:r>
      <w:r w:rsidRPr="006F4DE1">
        <w:rPr>
          <w:szCs w:val="24"/>
          <w:b w:val="0"/>
          <w:i w:val="0"/>
          <w:sz w:val="24"/>
          <w:spacing w:val="0"/>
          <w:w w:val="100"/>
          <w:rFonts/>
          <w:caps w:val="0"/>
        </w:rPr>
        <w:t>exfoliations</w:t>
      </w:r>
      <w:r w:rsidRPr="006F4DE1">
        <w:rPr>
          <w:szCs w:val="24"/>
          <w:b w:val="0"/>
          <w:i w:val="0"/>
          <w:sz w:val="24"/>
          <w:spacing w:val="0"/>
          <w:w w:val="100"/>
          <w:rFonts/>
          <w:caps w:val="0"/>
        </w:rPr>
        <w:t> </w:t>
      </w:r>
      <w:r w:rsidRPr="006F4DE1">
        <w:rPr>
          <w:szCs w:val="24"/>
          <w:b w:val="0"/>
          <w:i w:val="0"/>
          <w:sz w:val="24"/>
          <w:spacing w:val="0"/>
          <w:w w:val="100"/>
          <w:rFonts/>
          <w:caps w:val="0"/>
        </w:rPr>
        <w:t>etc.</w:t>
      </w:r>
    </w:p>
    <w:p w14:paraId="1B67E39A" w14:textId="77777777" w:rsidR="00C15158" w:rsidRPr="006F4DE1" w:rsidRDefault="00C15158" w:rsidP="006F4DE1">
      <w:pPr>
        <w:pStyle w:val="ListParagraph"/>
        <w:numPr>
          <w:ilvl w:val="0"/>
          <w:numId w:val="3"/>
        </w:numPr>
        <w:spacing w:before="0" w:beforeAutospacing="0" w:after="160" w:afterAutospacing="0" w:lineRule="auto" w:line="360"/>
        <w:rPr>
          <w:szCs w:val="24"/>
          <w:b w:val="0"/>
          <w:i w:val="0"/>
          <w:sz w:val="24"/>
          <w:spacing w:val="0"/>
          <w:w w:val="100"/>
          <w:rFonts/>
          <w:caps w:val="0"/>
        </w:rPr>
        <w:snapToGrid w:val="0"/>
        <w:ind w:left="720"/>
        <w:textAlignment w:val="baseline"/>
      </w:pPr>
      <w:r w:rsidRPr="006F4DE1">
        <w:rPr>
          <w:szCs w:val="24"/>
          <w:b w:val="0"/>
          <w:i w:val="0"/>
          <w:sz w:val="24"/>
          <w:spacing w:val="0"/>
          <w:w w:val="100"/>
          <w:rFonts/>
          <w:caps w:val="0"/>
        </w:rPr>
        <w:t>Lithological</w:t>
      </w:r>
      <w:r w:rsidRPr="006F4DE1">
        <w:rPr>
          <w:szCs w:val="24"/>
          <w:b w:val="0"/>
          <w:i w:val="0"/>
          <w:sz w:val="24"/>
          <w:spacing w:val="0"/>
          <w:w w:val="100"/>
          <w:rFonts/>
          <w:caps w:val="0"/>
        </w:rPr>
        <w:t> </w:t>
      </w:r>
      <w:r w:rsidRPr="006F4DE1">
        <w:rPr>
          <w:szCs w:val="24"/>
          <w:b w:val="0"/>
          <w:i w:val="0"/>
          <w:sz w:val="24"/>
          <w:spacing w:val="0"/>
          <w:w w:val="100"/>
          <w:rFonts/>
          <w:caps w:val="0"/>
        </w:rPr>
        <w:t>descriptions;</w:t>
      </w:r>
      <w:r w:rsidRPr="006F4DE1">
        <w:rPr>
          <w:szCs w:val="24"/>
          <w:b w:val="0"/>
          <w:i w:val="0"/>
          <w:sz w:val="24"/>
          <w:spacing w:val="0"/>
          <w:w w:val="100"/>
          <w:rFonts/>
          <w:caps w:val="0"/>
        </w:rPr>
        <w:t> </w:t>
      </w:r>
      <w:r w:rsidRPr="006F4DE1">
        <w:rPr>
          <w:szCs w:val="24"/>
          <w:b w:val="0"/>
          <w:i w:val="0"/>
          <w:sz w:val="24"/>
          <w:spacing w:val="0"/>
          <w:w w:val="100"/>
          <w:rFonts/>
          <w:caps w:val="0"/>
        </w:rPr>
        <w:t>igneous</w:t>
      </w:r>
      <w:r w:rsidRPr="006F4DE1">
        <w:rPr>
          <w:szCs w:val="24"/>
          <w:b w:val="0"/>
          <w:i w:val="0"/>
          <w:sz w:val="24"/>
          <w:spacing w:val="0"/>
          <w:w w:val="100"/>
          <w:rFonts/>
          <w:caps w:val="0"/>
        </w:rPr>
        <w:t> </w:t>
      </w:r>
      <w:r w:rsidRPr="006F4DE1">
        <w:rPr>
          <w:szCs w:val="24"/>
          <w:b w:val="0"/>
          <w:i w:val="0"/>
          <w:sz w:val="24"/>
          <w:spacing w:val="0"/>
          <w:w w:val="100"/>
          <w:rFonts/>
          <w:caps w:val="0"/>
        </w:rPr>
        <w:t>metamorphic</w:t>
      </w:r>
      <w:r w:rsidRPr="006F4DE1">
        <w:rPr>
          <w:szCs w:val="24"/>
          <w:b w:val="0"/>
          <w:i w:val="0"/>
          <w:sz w:val="24"/>
          <w:spacing w:val="0"/>
          <w:w w:val="100"/>
          <w:rFonts/>
          <w:caps w:val="0"/>
        </w:rPr>
        <w:t> </w:t>
      </w:r>
    </w:p>
    <w:p w14:paraId="7B935DAA" w14:textId="77777777" w:rsidR="00C15158" w:rsidRPr="006F4DE1" w:rsidRDefault="00C15158" w:rsidP="006F4DE1">
      <w:pPr>
        <w:pStyle w:val="ListParagraph"/>
        <w:numPr>
          <w:ilvl w:val="0"/>
          <w:numId w:val="3"/>
        </w:numPr>
        <w:spacing w:before="0" w:beforeAutospacing="0" w:after="160" w:afterAutospacing="0" w:lineRule="auto" w:line="360"/>
        <w:rPr>
          <w:szCs w:val="24"/>
          <w:b w:val="0"/>
          <w:i w:val="0"/>
          <w:sz w:val="24"/>
          <w:spacing w:val="0"/>
          <w:w w:val="100"/>
          <w:rFonts/>
          <w:caps w:val="0"/>
        </w:rPr>
        <w:snapToGrid w:val="0"/>
        <w:ind w:left="720"/>
        <w:textAlignment w:val="baseline"/>
      </w:pPr>
      <w:r w:rsidRPr="006F4DE1">
        <w:rPr>
          <w:szCs w:val="24"/>
          <w:b w:val="0"/>
          <w:i w:val="0"/>
          <w:sz w:val="24"/>
          <w:spacing w:val="0"/>
          <w:w w:val="100"/>
          <w:rFonts/>
          <w:caps w:val="0"/>
        </w:rPr>
        <w:t>Textural</w:t>
      </w:r>
      <w:r w:rsidRPr="006F4DE1">
        <w:rPr>
          <w:szCs w:val="24"/>
          <w:b w:val="0"/>
          <w:i w:val="0"/>
          <w:sz w:val="24"/>
          <w:spacing w:val="0"/>
          <w:w w:val="100"/>
          <w:rFonts/>
          <w:caps w:val="0"/>
        </w:rPr>
        <w:t> </w:t>
      </w:r>
      <w:r w:rsidRPr="006F4DE1">
        <w:rPr>
          <w:szCs w:val="24"/>
          <w:b w:val="0"/>
          <w:i w:val="0"/>
          <w:sz w:val="24"/>
          <w:spacing w:val="0"/>
          <w:w w:val="100"/>
          <w:rFonts/>
          <w:caps w:val="0"/>
        </w:rPr>
        <w:t>description;</w:t>
      </w:r>
      <w:r w:rsidRPr="006F4DE1">
        <w:rPr>
          <w:szCs w:val="24"/>
          <w:b w:val="0"/>
          <w:i w:val="0"/>
          <w:sz w:val="24"/>
          <w:spacing w:val="0"/>
          <w:w w:val="100"/>
          <w:rFonts/>
          <w:caps w:val="0"/>
        </w:rPr>
        <w:t> </w:t>
      </w:r>
      <w:r w:rsidRPr="006F4DE1">
        <w:rPr>
          <w:szCs w:val="24"/>
          <w:b w:val="0"/>
          <w:i w:val="0"/>
          <w:sz w:val="24"/>
          <w:spacing w:val="0"/>
          <w:w w:val="100"/>
          <w:rFonts/>
          <w:caps w:val="0"/>
        </w:rPr>
        <w:t>i.e.</w:t>
      </w:r>
      <w:r w:rsidRPr="006F4DE1">
        <w:rPr>
          <w:szCs w:val="24"/>
          <w:b w:val="0"/>
          <w:i w:val="0"/>
          <w:sz w:val="24"/>
          <w:spacing w:val="0"/>
          <w:w w:val="100"/>
          <w:rFonts/>
          <w:caps w:val="0"/>
        </w:rPr>
        <w:t> </w:t>
      </w:r>
      <w:r w:rsidRPr="006F4DE1">
        <w:rPr>
          <w:szCs w:val="24"/>
          <w:b w:val="0"/>
          <w:i w:val="0"/>
          <w:sz w:val="24"/>
          <w:spacing w:val="0"/>
          <w:w w:val="100"/>
          <w:rFonts/>
          <w:caps w:val="0"/>
        </w:rPr>
        <w:t>granular,</w:t>
      </w:r>
      <w:r w:rsidRPr="006F4DE1">
        <w:rPr>
          <w:szCs w:val="24"/>
          <w:b w:val="0"/>
          <w:i w:val="0"/>
          <w:sz w:val="24"/>
          <w:spacing w:val="0"/>
          <w:w w:val="100"/>
          <w:rFonts/>
          <w:caps w:val="0"/>
        </w:rPr>
        <w:t> </w:t>
      </w:r>
      <w:r w:rsidRPr="006F4DE1">
        <w:rPr>
          <w:szCs w:val="24"/>
          <w:b w:val="0"/>
          <w:i w:val="0"/>
          <w:sz w:val="24"/>
          <w:spacing w:val="0"/>
          <w:w w:val="100"/>
          <w:rFonts/>
          <w:caps w:val="0"/>
        </w:rPr>
        <w:t>porphyritic,</w:t>
      </w:r>
      <w:r w:rsidRPr="006F4DE1">
        <w:rPr>
          <w:szCs w:val="24"/>
          <w:b w:val="0"/>
          <w:i w:val="0"/>
          <w:sz w:val="24"/>
          <w:spacing w:val="0"/>
          <w:w w:val="100"/>
          <w:rFonts/>
          <w:caps w:val="0"/>
        </w:rPr>
        <w:t> </w:t>
      </w:r>
      <w:r w:rsidRPr="006F4DE1">
        <w:rPr>
          <w:szCs w:val="24"/>
          <w:b w:val="0"/>
          <w:i w:val="0"/>
          <w:sz w:val="24"/>
          <w:spacing w:val="0"/>
          <w:w w:val="100"/>
          <w:rFonts/>
          <w:caps w:val="0"/>
        </w:rPr>
        <w:t>porphyroblastic</w:t>
      </w:r>
      <w:r w:rsidRPr="006F4DE1">
        <w:rPr>
          <w:szCs w:val="24"/>
          <w:b w:val="0"/>
          <w:i w:val="0"/>
          <w:sz w:val="24"/>
          <w:spacing w:val="0"/>
          <w:w w:val="100"/>
          <w:rFonts/>
          <w:caps w:val="0"/>
        </w:rPr>
        <w:t> </w:t>
      </w:r>
      <w:r w:rsidRPr="006F4DE1">
        <w:rPr>
          <w:szCs w:val="24"/>
          <w:b w:val="0"/>
          <w:i w:val="0"/>
          <w:sz w:val="24"/>
          <w:spacing w:val="0"/>
          <w:w w:val="100"/>
          <w:rFonts/>
          <w:caps w:val="0"/>
        </w:rPr>
        <w:t>etc.</w:t>
      </w:r>
    </w:p>
    <w:p w14:paraId="5F7D30FA" w14:textId="77777777" w:rsidR="00C15158" w:rsidRPr="006F4DE1" w:rsidRDefault="00C15158" w:rsidP="006F4DE1">
      <w:pPr>
        <w:pStyle w:val="ListParagraph"/>
        <w:numPr>
          <w:ilvl w:val="0"/>
          <w:numId w:val="3"/>
        </w:numPr>
        <w:spacing w:before="0" w:beforeAutospacing="0" w:after="160" w:afterAutospacing="0" w:lineRule="auto" w:line="360"/>
        <w:rPr>
          <w:szCs w:val="24"/>
          <w:b w:val="0"/>
          <w:i w:val="0"/>
          <w:sz w:val="24"/>
          <w:spacing w:val="0"/>
          <w:w w:val="100"/>
          <w:rFonts/>
          <w:caps w:val="0"/>
        </w:rPr>
        <w:snapToGrid w:val="0"/>
        <w:ind w:left="720"/>
        <w:textAlignment w:val="baseline"/>
      </w:pPr>
      <w:r w:rsidRPr="006F4DE1">
        <w:rPr>
          <w:szCs w:val="24"/>
          <w:b w:val="0"/>
          <w:i w:val="0"/>
          <w:sz w:val="24"/>
          <w:spacing w:val="0"/>
          <w:w w:val="100"/>
          <w:rFonts/>
          <w:caps w:val="0"/>
        </w:rPr>
        <w:t>Mineralogical</w:t>
      </w:r>
      <w:r w:rsidRPr="006F4DE1">
        <w:rPr>
          <w:szCs w:val="24"/>
          <w:b w:val="0"/>
          <w:i w:val="0"/>
          <w:sz w:val="24"/>
          <w:spacing w:val="0"/>
          <w:w w:val="100"/>
          <w:rFonts/>
          <w:caps w:val="0"/>
        </w:rPr>
        <w:t> </w:t>
      </w:r>
      <w:r w:rsidRPr="006F4DE1">
        <w:rPr>
          <w:szCs w:val="24"/>
          <w:b w:val="0"/>
          <w:i w:val="0"/>
          <w:sz w:val="24"/>
          <w:spacing w:val="0"/>
          <w:w w:val="100"/>
          <w:rFonts/>
          <w:caps w:val="0"/>
        </w:rPr>
        <w:t>compositions;</w:t>
      </w:r>
      <w:r w:rsidRPr="006F4DE1">
        <w:rPr>
          <w:szCs w:val="24"/>
          <w:b w:val="0"/>
          <w:i w:val="0"/>
          <w:sz w:val="24"/>
          <w:spacing w:val="0"/>
          <w:w w:val="100"/>
          <w:rFonts/>
          <w:caps w:val="0"/>
        </w:rPr>
        <w:t> </w:t>
      </w:r>
      <w:r w:rsidRPr="006F4DE1">
        <w:rPr>
          <w:szCs w:val="24"/>
          <w:b w:val="0"/>
          <w:i w:val="0"/>
          <w:sz w:val="24"/>
          <w:spacing w:val="0"/>
          <w:w w:val="100"/>
          <w:rFonts/>
          <w:caps w:val="0"/>
        </w:rPr>
        <w:t>i.e.</w:t>
      </w:r>
      <w:r w:rsidRPr="006F4DE1">
        <w:rPr>
          <w:szCs w:val="24"/>
          <w:b w:val="0"/>
          <w:i w:val="0"/>
          <w:sz w:val="24"/>
          <w:spacing w:val="0"/>
          <w:w w:val="100"/>
          <w:rFonts/>
          <w:caps w:val="0"/>
        </w:rPr>
        <w:t> </w:t>
      </w:r>
      <w:r w:rsidRPr="006F4DE1">
        <w:rPr>
          <w:szCs w:val="24"/>
          <w:b w:val="0"/>
          <w:i w:val="0"/>
          <w:sz w:val="24"/>
          <w:spacing w:val="0"/>
          <w:w w:val="100"/>
          <w:rFonts/>
          <w:caps w:val="0"/>
        </w:rPr>
        <w:t>what</w:t>
      </w:r>
      <w:r w:rsidRPr="006F4DE1">
        <w:rPr>
          <w:szCs w:val="24"/>
          <w:b w:val="0"/>
          <w:i w:val="0"/>
          <w:sz w:val="24"/>
          <w:spacing w:val="0"/>
          <w:w w:val="100"/>
          <w:rFonts/>
          <w:caps w:val="0"/>
        </w:rPr>
        <w:t> </w:t>
      </w:r>
      <w:r w:rsidRPr="006F4DE1">
        <w:rPr>
          <w:szCs w:val="24"/>
          <w:b w:val="0"/>
          <w:i w:val="0"/>
          <w:sz w:val="24"/>
          <w:spacing w:val="0"/>
          <w:w w:val="100"/>
          <w:rFonts/>
          <w:caps w:val="0"/>
        </w:rPr>
        <w:t>types</w:t>
      </w:r>
      <w:r w:rsidRPr="006F4DE1">
        <w:rPr>
          <w:szCs w:val="24"/>
          <w:b w:val="0"/>
          <w:i w:val="0"/>
          <w:sz w:val="24"/>
          <w:spacing w:val="0"/>
          <w:w w:val="100"/>
          <w:rFonts/>
          <w:caps w:val="0"/>
        </w:rPr>
        <w:t> </w:t>
      </w:r>
      <w:r w:rsidRPr="006F4DE1">
        <w:rPr>
          <w:szCs w:val="24"/>
          <w:b w:val="0"/>
          <w:i w:val="0"/>
          <w:sz w:val="24"/>
          <w:spacing w:val="0"/>
          <w:w w:val="100"/>
          <w:rFonts/>
          <w:caps w:val="0"/>
        </w:rPr>
        <w:t>of</w:t>
      </w:r>
      <w:r w:rsidRPr="006F4DE1">
        <w:rPr>
          <w:szCs w:val="24"/>
          <w:b w:val="0"/>
          <w:i w:val="0"/>
          <w:sz w:val="24"/>
          <w:spacing w:val="0"/>
          <w:w w:val="100"/>
          <w:rFonts/>
          <w:caps w:val="0"/>
        </w:rPr>
        <w:t> </w:t>
      </w:r>
      <w:r w:rsidRPr="006F4DE1">
        <w:rPr>
          <w:szCs w:val="24"/>
          <w:b w:val="0"/>
          <w:i w:val="0"/>
          <w:sz w:val="24"/>
          <w:spacing w:val="0"/>
          <w:w w:val="100"/>
          <w:rFonts/>
          <w:caps w:val="0"/>
        </w:rPr>
        <w:t>minerals</w:t>
      </w:r>
      <w:r w:rsidRPr="006F4DE1">
        <w:rPr>
          <w:szCs w:val="24"/>
          <w:b w:val="0"/>
          <w:i w:val="0"/>
          <w:sz w:val="24"/>
          <w:spacing w:val="0"/>
          <w:w w:val="100"/>
          <w:rFonts/>
          <w:caps w:val="0"/>
        </w:rPr>
        <w:t> </w:t>
      </w:r>
      <w:r w:rsidRPr="006F4DE1">
        <w:rPr>
          <w:szCs w:val="24"/>
          <w:b w:val="0"/>
          <w:i w:val="0"/>
          <w:sz w:val="24"/>
          <w:spacing w:val="0"/>
          <w:w w:val="100"/>
          <w:rFonts/>
          <w:caps w:val="0"/>
        </w:rPr>
        <w:t>are</w:t>
      </w:r>
      <w:r w:rsidRPr="006F4DE1">
        <w:rPr>
          <w:szCs w:val="24"/>
          <w:b w:val="0"/>
          <w:i w:val="0"/>
          <w:sz w:val="24"/>
          <w:spacing w:val="0"/>
          <w:w w:val="100"/>
          <w:rFonts/>
          <w:caps w:val="0"/>
        </w:rPr>
        <w:t> </w:t>
      </w:r>
      <w:r w:rsidRPr="006F4DE1">
        <w:rPr>
          <w:szCs w:val="24"/>
          <w:b w:val="0"/>
          <w:i w:val="0"/>
          <w:sz w:val="24"/>
          <w:spacing w:val="0"/>
          <w:w w:val="100"/>
          <w:rFonts/>
          <w:caps w:val="0"/>
        </w:rPr>
        <w:t>present</w:t>
      </w:r>
      <w:r w:rsidRPr="006F4DE1">
        <w:rPr>
          <w:szCs w:val="24"/>
          <w:b w:val="0"/>
          <w:i w:val="0"/>
          <w:sz w:val="24"/>
          <w:spacing w:val="0"/>
          <w:w w:val="100"/>
          <w:rFonts/>
          <w:caps w:val="0"/>
        </w:rPr>
        <w:t> </w:t>
      </w:r>
      <w:r w:rsidRPr="006F4DE1">
        <w:rPr>
          <w:szCs w:val="24"/>
          <w:b w:val="0"/>
          <w:i w:val="0"/>
          <w:sz w:val="24"/>
          <w:spacing w:val="0"/>
          <w:w w:val="100"/>
          <w:rFonts/>
          <w:caps w:val="0"/>
        </w:rPr>
        <w:t>e.g.</w:t>
      </w:r>
      <w:r w:rsidRPr="006F4DE1">
        <w:rPr>
          <w:szCs w:val="24"/>
          <w:b w:val="0"/>
          <w:i w:val="0"/>
          <w:sz w:val="24"/>
          <w:spacing w:val="0"/>
          <w:w w:val="100"/>
          <w:rFonts/>
          <w:caps w:val="0"/>
        </w:rPr>
        <w:t> </w:t>
      </w:r>
      <w:r w:rsidRPr="006F4DE1">
        <w:rPr>
          <w:szCs w:val="24"/>
          <w:b w:val="0"/>
          <w:i w:val="0"/>
          <w:sz w:val="24"/>
          <w:spacing w:val="0"/>
          <w:w w:val="100"/>
          <w:rFonts/>
          <w:caps w:val="0"/>
        </w:rPr>
        <w:t>quartz,</w:t>
      </w:r>
      <w:r w:rsidRPr="006F4DE1">
        <w:rPr>
          <w:szCs w:val="24"/>
          <w:b w:val="0"/>
          <w:i w:val="0"/>
          <w:sz w:val="24"/>
          <w:spacing w:val="0"/>
          <w:w w:val="100"/>
          <w:rFonts/>
          <w:caps w:val="0"/>
        </w:rPr>
        <w:t> </w:t>
      </w:r>
      <w:r w:rsidRPr="006F4DE1">
        <w:rPr>
          <w:szCs w:val="24"/>
          <w:b w:val="0"/>
          <w:i w:val="0"/>
          <w:sz w:val="24"/>
          <w:spacing w:val="0"/>
          <w:w w:val="100"/>
          <w:rFonts/>
          <w:caps w:val="0"/>
        </w:rPr>
        <w:t>feldspar,</w:t>
      </w:r>
      <w:r w:rsidRPr="006F4DE1">
        <w:rPr>
          <w:szCs w:val="24"/>
          <w:b w:val="0"/>
          <w:i w:val="0"/>
          <w:sz w:val="24"/>
          <w:spacing w:val="0"/>
          <w:w w:val="100"/>
          <w:rFonts/>
          <w:caps w:val="0"/>
        </w:rPr>
        <w:t> </w:t>
      </w:r>
      <w:r w:rsidRPr="006F4DE1">
        <w:rPr>
          <w:szCs w:val="24"/>
          <w:b w:val="0"/>
          <w:i w:val="0"/>
          <w:sz w:val="24"/>
          <w:spacing w:val="0"/>
          <w:w w:val="100"/>
          <w:rFonts/>
          <w:caps w:val="0"/>
        </w:rPr>
        <w:t>mica</w:t>
      </w:r>
      <w:r w:rsidRPr="006F4DE1">
        <w:rPr>
          <w:szCs w:val="24"/>
          <w:b w:val="0"/>
          <w:i w:val="0"/>
          <w:sz w:val="24"/>
          <w:spacing w:val="0"/>
          <w:w w:val="100"/>
          <w:rFonts/>
          <w:caps w:val="0"/>
        </w:rPr>
        <w:t> </w:t>
      </w:r>
      <w:r w:rsidRPr="006F4DE1">
        <w:rPr>
          <w:szCs w:val="24"/>
          <w:b w:val="0"/>
          <w:i w:val="0"/>
          <w:sz w:val="24"/>
          <w:spacing w:val="0"/>
          <w:w w:val="100"/>
          <w:rFonts/>
          <w:caps w:val="0"/>
        </w:rPr>
        <w:t>etc.</w:t>
      </w:r>
    </w:p>
    <w:p w14:paraId="60CCC827" w14:textId="77777777" w:rsidR="00C15158" w:rsidRPr="006F4DE1" w:rsidRDefault="00C15158" w:rsidP="006F4DE1">
      <w:pPr>
        <w:pStyle w:val="ListParagraph"/>
        <w:numPr>
          <w:ilvl w:val="0"/>
          <w:numId w:val="3"/>
        </w:numPr>
        <w:spacing w:before="0" w:beforeAutospacing="0" w:after="160" w:afterAutospacing="0" w:lineRule="auto" w:line="360"/>
        <w:rPr>
          <w:szCs w:val="24"/>
          <w:b w:val="0"/>
          <w:i w:val="0"/>
          <w:sz w:val="24"/>
          <w:spacing w:val="0"/>
          <w:w w:val="100"/>
          <w:rFonts/>
          <w:caps w:val="0"/>
        </w:rPr>
        <w:snapToGrid w:val="0"/>
        <w:ind w:left="720"/>
        <w:textAlignment w:val="baseline"/>
      </w:pPr>
      <w:r w:rsidRPr="006F4DE1">
        <w:rPr>
          <w:szCs w:val="24"/>
          <w:b w:val="0"/>
          <w:i w:val="0"/>
          <w:sz w:val="24"/>
          <w:spacing w:val="0"/>
          <w:w w:val="100"/>
          <w:rFonts/>
          <w:caps w:val="0"/>
        </w:rPr>
        <w:t>Structural</w:t>
      </w:r>
      <w:r w:rsidRPr="006F4DE1">
        <w:rPr>
          <w:szCs w:val="24"/>
          <w:b w:val="0"/>
          <w:i w:val="0"/>
          <w:sz w:val="24"/>
          <w:spacing w:val="0"/>
          <w:w w:val="100"/>
          <w:rFonts/>
          <w:caps w:val="0"/>
        </w:rPr>
        <w:t> </w:t>
      </w:r>
      <w:r w:rsidRPr="006F4DE1">
        <w:rPr>
          <w:szCs w:val="24"/>
          <w:b w:val="0"/>
          <w:i w:val="0"/>
          <w:sz w:val="24"/>
          <w:spacing w:val="0"/>
          <w:w w:val="100"/>
          <w:rFonts/>
          <w:caps w:val="0"/>
        </w:rPr>
        <w:t>features</w:t>
      </w:r>
      <w:r w:rsidRPr="006F4DE1">
        <w:rPr>
          <w:szCs w:val="24"/>
          <w:b w:val="0"/>
          <w:i w:val="0"/>
          <w:sz w:val="24"/>
          <w:spacing w:val="0"/>
          <w:w w:val="100"/>
          <w:rFonts/>
          <w:caps w:val="0"/>
        </w:rPr>
        <w:t> </w:t>
      </w:r>
      <w:r w:rsidRPr="006F4DE1">
        <w:rPr>
          <w:szCs w:val="24"/>
          <w:b w:val="0"/>
          <w:i w:val="0"/>
          <w:sz w:val="24"/>
          <w:spacing w:val="0"/>
          <w:w w:val="100"/>
          <w:rFonts/>
          <w:caps w:val="0"/>
        </w:rPr>
        <w:t>e.g.</w:t>
      </w:r>
      <w:r w:rsidRPr="006F4DE1">
        <w:rPr>
          <w:szCs w:val="24"/>
          <w:b w:val="0"/>
          <w:i w:val="0"/>
          <w:sz w:val="24"/>
          <w:spacing w:val="0"/>
          <w:w w:val="100"/>
          <w:rFonts/>
          <w:caps w:val="0"/>
        </w:rPr>
        <w:t> </w:t>
      </w:r>
      <w:r w:rsidRPr="006F4DE1">
        <w:rPr>
          <w:szCs w:val="24"/>
          <w:b w:val="0"/>
          <w:i w:val="0"/>
          <w:sz w:val="24"/>
          <w:spacing w:val="0"/>
          <w:w w:val="100"/>
          <w:rFonts/>
          <w:caps w:val="0"/>
        </w:rPr>
        <w:t>fractures,</w:t>
      </w:r>
      <w:r w:rsidRPr="006F4DE1">
        <w:rPr>
          <w:szCs w:val="24"/>
          <w:b w:val="0"/>
          <w:i w:val="0"/>
          <w:sz w:val="24"/>
          <w:spacing w:val="0"/>
          <w:w w:val="100"/>
          <w:rFonts/>
          <w:caps w:val="0"/>
        </w:rPr>
        <w:t> </w:t>
      </w:r>
      <w:r w:rsidRPr="006F4DE1">
        <w:rPr>
          <w:szCs w:val="24"/>
          <w:b w:val="0"/>
          <w:i w:val="0"/>
          <w:sz w:val="24"/>
          <w:spacing w:val="0"/>
          <w:w w:val="100"/>
          <w:rFonts/>
          <w:caps w:val="0"/>
        </w:rPr>
        <w:t>faults,</w:t>
      </w:r>
      <w:r w:rsidRPr="006F4DE1">
        <w:rPr>
          <w:szCs w:val="24"/>
          <w:b w:val="0"/>
          <w:i w:val="0"/>
          <w:sz w:val="24"/>
          <w:spacing w:val="0"/>
          <w:w w:val="100"/>
          <w:rFonts/>
          <w:caps w:val="0"/>
        </w:rPr>
        <w:t> </w:t>
      </w:r>
      <w:r w:rsidRPr="006F4DE1">
        <w:rPr>
          <w:szCs w:val="24"/>
          <w:b w:val="0"/>
          <w:i w:val="0"/>
          <w:sz w:val="24"/>
          <w:spacing w:val="0"/>
          <w:w w:val="100"/>
          <w:rFonts/>
          <w:caps w:val="0"/>
        </w:rPr>
        <w:t>folds,</w:t>
      </w:r>
      <w:r w:rsidRPr="006F4DE1">
        <w:rPr>
          <w:szCs w:val="24"/>
          <w:b w:val="0"/>
          <w:i w:val="0"/>
          <w:sz w:val="24"/>
          <w:spacing w:val="0"/>
          <w:w w:val="100"/>
          <w:rFonts/>
          <w:caps w:val="0"/>
        </w:rPr>
        <w:t> </w:t>
      </w:r>
      <w:r w:rsidRPr="006F4DE1">
        <w:rPr>
          <w:szCs w:val="24"/>
          <w:b w:val="0"/>
          <w:i w:val="0"/>
          <w:sz w:val="24"/>
          <w:spacing w:val="0"/>
          <w:w w:val="100"/>
          <w:rFonts/>
          <w:caps w:val="0"/>
        </w:rPr>
        <w:t>veins,</w:t>
      </w:r>
      <w:r w:rsidRPr="006F4DE1">
        <w:rPr>
          <w:szCs w:val="24"/>
          <w:b w:val="0"/>
          <w:i w:val="0"/>
          <w:sz w:val="24"/>
          <w:spacing w:val="0"/>
          <w:w w:val="100"/>
          <w:rFonts/>
          <w:caps w:val="0"/>
        </w:rPr>
        <w:t> </w:t>
      </w:r>
      <w:r w:rsidRPr="006F4DE1">
        <w:rPr>
          <w:szCs w:val="24"/>
          <w:b w:val="0"/>
          <w:i w:val="0"/>
          <w:sz w:val="24"/>
          <w:spacing w:val="0"/>
          <w:w w:val="100"/>
          <w:rFonts/>
          <w:caps w:val="0"/>
        </w:rPr>
        <w:t>foliations</w:t>
      </w:r>
      <w:r w:rsidRPr="006F4DE1">
        <w:rPr>
          <w:szCs w:val="24"/>
          <w:b w:val="0"/>
          <w:i w:val="0"/>
          <w:sz w:val="24"/>
          <w:spacing w:val="0"/>
          <w:w w:val="100"/>
          <w:rFonts/>
          <w:caps w:val="0"/>
        </w:rPr>
        <w:t> </w:t>
      </w:r>
      <w:r w:rsidRPr="006F4DE1">
        <w:rPr>
          <w:szCs w:val="24"/>
          <w:b w:val="0"/>
          <w:i w:val="0"/>
          <w:sz w:val="24"/>
          <w:spacing w:val="0"/>
          <w:w w:val="100"/>
          <w:rFonts/>
          <w:caps w:val="0"/>
        </w:rPr>
        <w:t>etc.</w:t>
      </w:r>
      <w:r w:rsidRPr="006F4DE1">
        <w:rPr>
          <w:szCs w:val="24"/>
          <w:b w:val="0"/>
          <w:i w:val="0"/>
          <w:sz w:val="24"/>
          <w:spacing w:val="0"/>
          <w:w w:val="100"/>
          <w:rFonts/>
          <w:caps w:val="0"/>
        </w:rPr>
        <w:t> </w:t>
      </w:r>
    </w:p>
    <w:p w14:paraId="2B275823" w14:textId="77777777" w:rsidR="00C15158" w:rsidRPr="006F4DE1" w:rsidRDefault="00C15158" w:rsidP="006F4DE1">
      <w:pPr>
        <w:pStyle w:val="ListParagraph"/>
        <w:numPr>
          <w:ilvl w:val="0"/>
          <w:numId w:val="3"/>
        </w:numPr>
        <w:spacing w:before="0" w:beforeAutospacing="0" w:after="160" w:afterAutospacing="0" w:lineRule="auto" w:line="360"/>
        <w:rPr>
          <w:szCs w:val="24"/>
          <w:b w:val="0"/>
          <w:i w:val="0"/>
          <w:sz w:val="24"/>
          <w:spacing w:val="0"/>
          <w:w w:val="100"/>
          <w:rFonts/>
          <w:caps w:val="0"/>
        </w:rPr>
        <w:snapToGrid w:val="0"/>
        <w:ind w:left="720"/>
        <w:textAlignment w:val="baseline"/>
      </w:pPr>
      <w:r w:rsidRPr="006F4DE1">
        <w:rPr>
          <w:szCs w:val="24"/>
          <w:b w:val="0"/>
          <w:i w:val="0"/>
          <w:sz w:val="24"/>
          <w:spacing w:val="0"/>
          <w:w w:val="100"/>
          <w:rFonts/>
          <w:caps w:val="0"/>
        </w:rPr>
        <w:t>Date</w:t>
      </w:r>
      <w:r w:rsidRPr="006F4DE1">
        <w:rPr>
          <w:szCs w:val="24"/>
          <w:b w:val="0"/>
          <w:i w:val="0"/>
          <w:sz w:val="24"/>
          <w:spacing w:val="0"/>
          <w:w w:val="100"/>
          <w:rFonts/>
          <w:caps w:val="0"/>
        </w:rPr>
        <w:t> </w:t>
      </w:r>
      <w:r w:rsidRPr="006F4DE1">
        <w:rPr>
          <w:szCs w:val="24"/>
          <w:b w:val="0"/>
          <w:i w:val="0"/>
          <w:sz w:val="24"/>
          <w:spacing w:val="0"/>
          <w:w w:val="100"/>
          <w:rFonts/>
          <w:caps w:val="0"/>
        </w:rPr>
        <w:t>on</w:t>
      </w:r>
      <w:r w:rsidRPr="006F4DE1">
        <w:rPr>
          <w:szCs w:val="24"/>
          <w:b w:val="0"/>
          <w:i w:val="0"/>
          <w:sz w:val="24"/>
          <w:spacing w:val="0"/>
          <w:w w:val="100"/>
          <w:rFonts/>
          <w:caps w:val="0"/>
        </w:rPr>
        <w:t> </w:t>
      </w:r>
      <w:r w:rsidRPr="006F4DE1">
        <w:rPr>
          <w:szCs w:val="24"/>
          <w:b w:val="0"/>
          <w:i w:val="0"/>
          <w:sz w:val="24"/>
          <w:spacing w:val="0"/>
          <w:w w:val="100"/>
          <w:rFonts/>
          <w:caps w:val="0"/>
        </w:rPr>
        <w:t>which</w:t>
      </w:r>
      <w:r w:rsidRPr="006F4DE1">
        <w:rPr>
          <w:szCs w:val="24"/>
          <w:b w:val="0"/>
          <w:i w:val="0"/>
          <w:sz w:val="24"/>
          <w:spacing w:val="0"/>
          <w:w w:val="100"/>
          <w:rFonts/>
          <w:caps w:val="0"/>
        </w:rPr>
        <w:t> </w:t>
      </w:r>
      <w:r w:rsidRPr="006F4DE1">
        <w:rPr>
          <w:szCs w:val="24"/>
          <w:b w:val="0"/>
          <w:i w:val="0"/>
          <w:sz w:val="24"/>
          <w:spacing w:val="0"/>
          <w:w w:val="100"/>
          <w:rFonts/>
          <w:caps w:val="0"/>
        </w:rPr>
        <w:t>outcrop</w:t>
      </w:r>
      <w:r w:rsidRPr="006F4DE1">
        <w:rPr>
          <w:szCs w:val="24"/>
          <w:b w:val="0"/>
          <w:i w:val="0"/>
          <w:sz w:val="24"/>
          <w:spacing w:val="0"/>
          <w:w w:val="100"/>
          <w:rFonts/>
          <w:caps w:val="0"/>
        </w:rPr>
        <w:t> </w:t>
      </w:r>
      <w:r w:rsidRPr="006F4DE1">
        <w:rPr>
          <w:szCs w:val="24"/>
          <w:b w:val="0"/>
          <w:i w:val="0"/>
          <w:sz w:val="24"/>
          <w:spacing w:val="0"/>
          <w:w w:val="100"/>
          <w:rFonts/>
          <w:caps w:val="0"/>
        </w:rPr>
        <w:t>was</w:t>
      </w:r>
      <w:r w:rsidRPr="006F4DE1">
        <w:rPr>
          <w:szCs w:val="24"/>
          <w:b w:val="0"/>
          <w:i w:val="0"/>
          <w:sz w:val="24"/>
          <w:spacing w:val="0"/>
          <w:w w:val="100"/>
          <w:rFonts/>
          <w:caps w:val="0"/>
        </w:rPr>
        <w:t> </w:t>
      </w:r>
      <w:r w:rsidRPr="006F4DE1">
        <w:rPr>
          <w:szCs w:val="24"/>
          <w:b w:val="0"/>
          <w:i w:val="0"/>
          <w:sz w:val="24"/>
          <w:spacing w:val="0"/>
          <w:w w:val="100"/>
          <w:rFonts/>
          <w:caps w:val="0"/>
        </w:rPr>
        <w:t>found</w:t>
      </w:r>
    </w:p>
    <w:p w14:paraId="1F6CF3A2" w14:textId="77777777" w:rsidR="00C15158" w:rsidRPr="006F4DE1" w:rsidRDefault="00C15158" w:rsidP="006F4DE1">
      <w:pPr>
        <w:pStyle w:val="ListParagraph"/>
        <w:numPr>
          <w:ilvl w:val="0"/>
          <w:numId w:val="3"/>
        </w:numPr>
        <w:spacing w:before="0" w:beforeAutospacing="0" w:after="160" w:afterAutospacing="0" w:lineRule="auto" w:line="360"/>
        <w:rPr>
          <w:szCs w:val="24"/>
          <w:b w:val="0"/>
          <w:i w:val="0"/>
          <w:sz w:val="24"/>
          <w:spacing w:val="0"/>
          <w:w w:val="100"/>
          <w:rFonts/>
          <w:caps w:val="0"/>
        </w:rPr>
        <w:snapToGrid w:val="0"/>
        <w:ind w:left="720"/>
        <w:textAlignment w:val="baseline"/>
      </w:pPr>
      <w:r w:rsidRPr="006F4DE1">
        <w:rPr>
          <w:szCs w:val="24"/>
          <w:b w:val="0"/>
          <w:i w:val="0"/>
          <w:sz w:val="24"/>
          <w:spacing w:val="0"/>
          <w:w w:val="100"/>
          <w:rFonts/>
          <w:caps w:val="0"/>
        </w:rPr>
        <w:t>Appearance</w:t>
      </w:r>
      <w:r w:rsidRPr="006F4DE1">
        <w:rPr>
          <w:szCs w:val="24"/>
          <w:b w:val="0"/>
          <w:i w:val="0"/>
          <w:sz w:val="24"/>
          <w:spacing w:val="0"/>
          <w:w w:val="100"/>
          <w:rFonts/>
          <w:caps w:val="0"/>
        </w:rPr>
        <w:t> </w:t>
      </w:r>
      <w:r w:rsidRPr="006F4DE1">
        <w:rPr>
          <w:szCs w:val="24"/>
          <w:b w:val="0"/>
          <w:i w:val="0"/>
          <w:sz w:val="24"/>
          <w:spacing w:val="0"/>
          <w:w w:val="100"/>
          <w:rFonts/>
          <w:caps w:val="0"/>
        </w:rPr>
        <w:t>of</w:t>
      </w:r>
      <w:r w:rsidRPr="006F4DE1">
        <w:rPr>
          <w:szCs w:val="24"/>
          <w:b w:val="0"/>
          <w:i w:val="0"/>
          <w:sz w:val="24"/>
          <w:spacing w:val="0"/>
          <w:w w:val="100"/>
          <w:rFonts/>
          <w:caps w:val="0"/>
        </w:rPr>
        <w:t> </w:t>
      </w:r>
      <w:r w:rsidRPr="006F4DE1">
        <w:rPr>
          <w:szCs w:val="24"/>
          <w:b w:val="0"/>
          <w:i w:val="0"/>
          <w:sz w:val="24"/>
          <w:spacing w:val="0"/>
          <w:w w:val="100"/>
          <w:rFonts/>
          <w:caps w:val="0"/>
        </w:rPr>
        <w:t>Outcrops</w:t>
      </w:r>
    </w:p>
    <w:p w14:paraId="31CB5B2E" w14:textId="77777777" w:rsidR="00C15158" w:rsidRPr="006F4DE1" w:rsidRDefault="00C15158" w:rsidP="006F4DE1">
      <w:pPr>
        <w:pStyle w:val="ListParagraph"/>
        <w:numPr>
          <w:ilvl w:val="0"/>
          <w:numId w:val="3"/>
        </w:numPr>
        <w:spacing w:before="0" w:beforeAutospacing="0" w:after="160" w:afterAutospacing="0" w:lineRule="auto" w:line="360"/>
        <w:rPr>
          <w:szCs w:val="24"/>
          <w:b w:val="0"/>
          <w:i w:val="0"/>
          <w:sz w:val="24"/>
          <w:spacing w:val="0"/>
          <w:w w:val="100"/>
          <w:rFonts/>
          <w:caps w:val="0"/>
        </w:rPr>
        <w:snapToGrid w:val="0"/>
        <w:ind w:left="720"/>
        <w:textAlignment w:val="baseline"/>
      </w:pPr>
      <w:r w:rsidRPr="006F4DE1">
        <w:rPr>
          <w:szCs w:val="24"/>
          <w:b w:val="0"/>
          <w:i w:val="0"/>
          <w:sz w:val="24"/>
          <w:spacing w:val="0"/>
          <w:w w:val="100"/>
          <w:rFonts/>
          <w:caps w:val="0"/>
        </w:rPr>
        <w:t>Weather</w:t>
      </w:r>
      <w:r w:rsidRPr="006F4DE1">
        <w:rPr>
          <w:szCs w:val="24"/>
          <w:b w:val="0"/>
          <w:i w:val="0"/>
          <w:sz w:val="24"/>
          <w:spacing w:val="0"/>
          <w:w w:val="100"/>
          <w:rFonts/>
          <w:caps w:val="0"/>
        </w:rPr>
        <w:t> </w:t>
      </w:r>
      <w:r w:rsidRPr="006F4DE1">
        <w:rPr>
          <w:szCs w:val="24"/>
          <w:b w:val="0"/>
          <w:i w:val="0"/>
          <w:sz w:val="24"/>
          <w:spacing w:val="0"/>
          <w:w w:val="100"/>
          <w:rFonts/>
          <w:caps w:val="0"/>
        </w:rPr>
        <w:t>condition</w:t>
      </w:r>
      <w:r w:rsidRPr="006F4DE1">
        <w:rPr>
          <w:szCs w:val="24"/>
          <w:b w:val="0"/>
          <w:i w:val="0"/>
          <w:sz w:val="24"/>
          <w:spacing w:val="0"/>
          <w:w w:val="100"/>
          <w:rFonts/>
          <w:caps w:val="0"/>
        </w:rPr>
        <w:t> </w:t>
      </w:r>
      <w:r w:rsidRPr="006F4DE1">
        <w:rPr>
          <w:szCs w:val="24"/>
          <w:b w:val="0"/>
          <w:i w:val="0"/>
          <w:sz w:val="24"/>
          <w:spacing w:val="0"/>
          <w:w w:val="100"/>
          <w:rFonts/>
          <w:caps w:val="0"/>
        </w:rPr>
        <w:t>at</w:t>
      </w:r>
      <w:r w:rsidRPr="006F4DE1">
        <w:rPr>
          <w:szCs w:val="24"/>
          <w:b w:val="0"/>
          <w:i w:val="0"/>
          <w:sz w:val="24"/>
          <w:spacing w:val="0"/>
          <w:w w:val="100"/>
          <w:rFonts/>
          <w:caps w:val="0"/>
        </w:rPr>
        <w:t> </w:t>
      </w:r>
      <w:r w:rsidRPr="006F4DE1">
        <w:rPr>
          <w:szCs w:val="24"/>
          <w:b w:val="0"/>
          <w:i w:val="0"/>
          <w:sz w:val="24"/>
          <w:spacing w:val="0"/>
          <w:w w:val="100"/>
          <w:rFonts/>
          <w:caps w:val="0"/>
        </w:rPr>
        <w:t>the</w:t>
      </w:r>
      <w:r w:rsidRPr="006F4DE1">
        <w:rPr>
          <w:szCs w:val="24"/>
          <w:b w:val="0"/>
          <w:i w:val="0"/>
          <w:sz w:val="24"/>
          <w:spacing w:val="0"/>
          <w:w w:val="100"/>
          <w:rFonts/>
          <w:caps w:val="0"/>
        </w:rPr>
        <w:t> </w:t>
      </w:r>
      <w:r w:rsidRPr="006F4DE1">
        <w:rPr>
          <w:szCs w:val="24"/>
          <w:b w:val="0"/>
          <w:i w:val="0"/>
          <w:sz w:val="24"/>
          <w:spacing w:val="0"/>
          <w:w w:val="100"/>
          <w:rFonts/>
          <w:caps w:val="0"/>
        </w:rPr>
        <w:t>time</w:t>
      </w:r>
      <w:r w:rsidRPr="006F4DE1">
        <w:rPr>
          <w:szCs w:val="24"/>
          <w:b w:val="0"/>
          <w:i w:val="0"/>
          <w:sz w:val="24"/>
          <w:spacing w:val="0"/>
          <w:w w:val="100"/>
          <w:rFonts/>
          <w:caps w:val="0"/>
        </w:rPr>
        <w:t> </w:t>
      </w:r>
      <w:r w:rsidRPr="006F4DE1">
        <w:rPr>
          <w:szCs w:val="24"/>
          <w:b w:val="0"/>
          <w:i w:val="0"/>
          <w:sz w:val="24"/>
          <w:spacing w:val="0"/>
          <w:w w:val="100"/>
          <w:rFonts/>
          <w:caps w:val="0"/>
        </w:rPr>
        <w:t>outcrop</w:t>
      </w:r>
      <w:r w:rsidRPr="006F4DE1">
        <w:rPr>
          <w:szCs w:val="24"/>
          <w:b w:val="0"/>
          <w:i w:val="0"/>
          <w:sz w:val="24"/>
          <w:spacing w:val="0"/>
          <w:w w:val="100"/>
          <w:rFonts/>
          <w:caps w:val="0"/>
        </w:rPr>
        <w:t> </w:t>
      </w:r>
      <w:r w:rsidRPr="006F4DE1">
        <w:rPr>
          <w:szCs w:val="24"/>
          <w:b w:val="0"/>
          <w:i w:val="0"/>
          <w:sz w:val="24"/>
          <w:spacing w:val="0"/>
          <w:w w:val="100"/>
          <w:rFonts/>
          <w:caps w:val="0"/>
        </w:rPr>
        <w:t>is</w:t>
      </w:r>
      <w:r w:rsidRPr="006F4DE1">
        <w:rPr>
          <w:szCs w:val="24"/>
          <w:b w:val="0"/>
          <w:i w:val="0"/>
          <w:sz w:val="24"/>
          <w:spacing w:val="0"/>
          <w:w w:val="100"/>
          <w:rFonts/>
          <w:caps w:val="0"/>
        </w:rPr>
        <w:t> </w:t>
      </w:r>
      <w:r w:rsidRPr="006F4DE1">
        <w:rPr>
          <w:szCs w:val="24"/>
          <w:b w:val="0"/>
          <w:i w:val="0"/>
          <w:sz w:val="24"/>
          <w:spacing w:val="0"/>
          <w:w w:val="100"/>
          <w:rFonts/>
          <w:caps w:val="0"/>
        </w:rPr>
        <w:t>located</w:t>
      </w:r>
      <w:r w:rsidRPr="006F4DE1">
        <w:rPr>
          <w:szCs w:val="24"/>
          <w:b w:val="0"/>
          <w:i w:val="0"/>
          <w:sz w:val="24"/>
          <w:spacing w:val="0"/>
          <w:w w:val="100"/>
          <w:rFonts/>
          <w:caps w:val="0"/>
        </w:rPr>
        <w:t> </w:t>
      </w:r>
      <w:r w:rsidRPr="006F4DE1">
        <w:rPr>
          <w:szCs w:val="24"/>
          <w:b w:val="0"/>
          <w:i w:val="0"/>
          <w:sz w:val="24"/>
          <w:spacing w:val="0"/>
          <w:w w:val="100"/>
          <w:rFonts/>
          <w:caps w:val="0"/>
        </w:rPr>
        <w:t>(this</w:t>
      </w:r>
      <w:r w:rsidRPr="006F4DE1">
        <w:rPr>
          <w:szCs w:val="24"/>
          <w:b w:val="0"/>
          <w:i w:val="0"/>
          <w:sz w:val="24"/>
          <w:spacing w:val="0"/>
          <w:w w:val="100"/>
          <w:rFonts/>
          <w:caps w:val="0"/>
        </w:rPr>
        <w:t> </w:t>
      </w:r>
      <w:r w:rsidRPr="006F4DE1">
        <w:rPr>
          <w:szCs w:val="24"/>
          <w:b w:val="0"/>
          <w:i w:val="0"/>
          <w:sz w:val="24"/>
          <w:spacing w:val="0"/>
          <w:w w:val="100"/>
          <w:rFonts/>
          <w:caps w:val="0"/>
        </w:rPr>
        <w:t>is</w:t>
      </w:r>
      <w:r w:rsidRPr="006F4DE1">
        <w:rPr>
          <w:szCs w:val="24"/>
          <w:b w:val="0"/>
          <w:i w:val="0"/>
          <w:sz w:val="24"/>
          <w:spacing w:val="0"/>
          <w:w w:val="100"/>
          <w:rFonts/>
          <w:caps w:val="0"/>
        </w:rPr>
        <w:t> </w:t>
      </w:r>
      <w:r w:rsidRPr="006F4DE1">
        <w:rPr>
          <w:szCs w:val="24"/>
          <w:b w:val="0"/>
          <w:i w:val="0"/>
          <w:sz w:val="24"/>
          <w:spacing w:val="0"/>
          <w:w w:val="100"/>
          <w:rFonts/>
          <w:caps w:val="0"/>
        </w:rPr>
        <w:t>essential</w:t>
      </w:r>
      <w:r w:rsidRPr="006F4DE1">
        <w:rPr>
          <w:szCs w:val="24"/>
          <w:b w:val="0"/>
          <w:i w:val="0"/>
          <w:sz w:val="24"/>
          <w:spacing w:val="0"/>
          <w:w w:val="100"/>
          <w:rFonts/>
          <w:caps w:val="0"/>
        </w:rPr>
        <w:t> </w:t>
      </w:r>
      <w:r w:rsidRPr="006F4DE1">
        <w:rPr>
          <w:szCs w:val="24"/>
          <w:b w:val="0"/>
          <w:i w:val="0"/>
          <w:sz w:val="24"/>
          <w:spacing w:val="0"/>
          <w:w w:val="100"/>
          <w:rFonts/>
          <w:caps w:val="0"/>
        </w:rPr>
        <w:t>because</w:t>
      </w:r>
      <w:r w:rsidRPr="006F4DE1">
        <w:rPr>
          <w:szCs w:val="24"/>
          <w:b w:val="0"/>
          <w:i w:val="0"/>
          <w:sz w:val="24"/>
          <w:spacing w:val="0"/>
          <w:w w:val="100"/>
          <w:rFonts/>
          <w:caps w:val="0"/>
        </w:rPr>
        <w:t> </w:t>
      </w:r>
      <w:r w:rsidRPr="006F4DE1">
        <w:rPr>
          <w:szCs w:val="24"/>
          <w:b w:val="0"/>
          <w:i w:val="0"/>
          <w:sz w:val="24"/>
          <w:spacing w:val="0"/>
          <w:w w:val="100"/>
          <w:rFonts/>
          <w:caps w:val="0"/>
        </w:rPr>
        <w:t>different</w:t>
      </w:r>
      <w:r w:rsidRPr="006F4DE1">
        <w:rPr>
          <w:szCs w:val="24"/>
          <w:b w:val="0"/>
          <w:i w:val="0"/>
          <w:sz w:val="24"/>
          <w:spacing w:val="0"/>
          <w:w w:val="100"/>
          <w:rFonts/>
          <w:caps w:val="0"/>
        </w:rPr>
        <w:t> </w:t>
      </w:r>
      <w:r w:rsidRPr="006F4DE1">
        <w:rPr>
          <w:szCs w:val="24"/>
          <w:b w:val="0"/>
          <w:i w:val="0"/>
          <w:sz w:val="24"/>
          <w:spacing w:val="0"/>
          <w:w w:val="100"/>
          <w:rFonts/>
          <w:caps w:val="0"/>
        </w:rPr>
        <w:t>mineral</w:t>
      </w:r>
      <w:r w:rsidRPr="006F4DE1">
        <w:rPr>
          <w:szCs w:val="24"/>
          <w:b w:val="0"/>
          <w:i w:val="0"/>
          <w:sz w:val="24"/>
          <w:spacing w:val="0"/>
          <w:w w:val="100"/>
          <w:rFonts/>
          <w:caps w:val="0"/>
        </w:rPr>
        <w:t> </w:t>
      </w:r>
      <w:r w:rsidRPr="006F4DE1">
        <w:rPr>
          <w:szCs w:val="24"/>
          <w:b w:val="0"/>
          <w:i w:val="0"/>
          <w:sz w:val="24"/>
          <w:spacing w:val="0"/>
          <w:w w:val="100"/>
          <w:rFonts/>
          <w:caps w:val="0"/>
        </w:rPr>
        <w:t>have</w:t>
      </w:r>
      <w:r w:rsidRPr="006F4DE1">
        <w:rPr>
          <w:szCs w:val="24"/>
          <w:b w:val="0"/>
          <w:i w:val="0"/>
          <w:sz w:val="24"/>
          <w:spacing w:val="0"/>
          <w:w w:val="100"/>
          <w:rFonts/>
          <w:caps w:val="0"/>
        </w:rPr>
        <w:t> </w:t>
      </w:r>
      <w:r w:rsidRPr="006F4DE1">
        <w:rPr>
          <w:szCs w:val="24"/>
          <w:b w:val="0"/>
          <w:i w:val="0"/>
          <w:sz w:val="24"/>
          <w:spacing w:val="0"/>
          <w:w w:val="100"/>
          <w:rFonts/>
          <w:caps w:val="0"/>
        </w:rPr>
        <w:t>different</w:t>
      </w:r>
      <w:r w:rsidRPr="006F4DE1">
        <w:rPr>
          <w:szCs w:val="24"/>
          <w:b w:val="0"/>
          <w:i w:val="0"/>
          <w:sz w:val="24"/>
          <w:spacing w:val="0"/>
          <w:w w:val="100"/>
          <w:rFonts/>
          <w:caps w:val="0"/>
        </w:rPr>
        <w:t> </w:t>
      </w:r>
      <w:r w:rsidRPr="006F4DE1">
        <w:rPr>
          <w:szCs w:val="24"/>
          <w:b w:val="0"/>
          <w:i w:val="0"/>
          <w:sz w:val="24"/>
          <w:spacing w:val="0"/>
          <w:w w:val="100"/>
          <w:rFonts/>
          <w:caps w:val="0"/>
        </w:rPr>
        <w:t>appearances</w:t>
      </w:r>
      <w:r w:rsidRPr="006F4DE1">
        <w:rPr>
          <w:szCs w:val="24"/>
          <w:b w:val="0"/>
          <w:i w:val="0"/>
          <w:sz w:val="24"/>
          <w:spacing w:val="0"/>
          <w:w w:val="100"/>
          <w:rFonts/>
          <w:caps w:val="0"/>
        </w:rPr>
        <w:t> </w:t>
      </w:r>
      <w:r w:rsidRPr="006F4DE1">
        <w:rPr>
          <w:szCs w:val="24"/>
          <w:b w:val="0"/>
          <w:i w:val="0"/>
          <w:sz w:val="24"/>
          <w:spacing w:val="0"/>
          <w:w w:val="100"/>
          <w:rFonts/>
          <w:caps w:val="0"/>
        </w:rPr>
        <w:t>based</w:t>
      </w:r>
      <w:r w:rsidRPr="006F4DE1">
        <w:rPr>
          <w:szCs w:val="24"/>
          <w:b w:val="0"/>
          <w:i w:val="0"/>
          <w:sz w:val="24"/>
          <w:spacing w:val="0"/>
          <w:w w:val="100"/>
          <w:rFonts/>
          <w:caps w:val="0"/>
        </w:rPr>
        <w:t> </w:t>
      </w:r>
      <w:r w:rsidRPr="006F4DE1">
        <w:rPr>
          <w:szCs w:val="24"/>
          <w:b w:val="0"/>
          <w:i w:val="0"/>
          <w:sz w:val="24"/>
          <w:spacing w:val="0"/>
          <w:w w:val="100"/>
          <w:rFonts/>
          <w:caps w:val="0"/>
        </w:rPr>
        <w:t>on</w:t>
      </w:r>
      <w:r w:rsidRPr="006F4DE1">
        <w:rPr>
          <w:szCs w:val="24"/>
          <w:b w:val="0"/>
          <w:i w:val="0"/>
          <w:sz w:val="24"/>
          <w:spacing w:val="0"/>
          <w:w w:val="100"/>
          <w:rFonts/>
          <w:caps w:val="0"/>
        </w:rPr>
        <w:t> </w:t>
      </w:r>
      <w:r w:rsidRPr="006F4DE1">
        <w:rPr>
          <w:szCs w:val="24"/>
          <w:b w:val="0"/>
          <w:i w:val="0"/>
          <w:sz w:val="24"/>
          <w:spacing w:val="0"/>
          <w:w w:val="100"/>
          <w:rFonts/>
          <w:caps w:val="0"/>
        </w:rPr>
        <w:t>the</w:t>
      </w:r>
      <w:r w:rsidRPr="006F4DE1">
        <w:rPr>
          <w:szCs w:val="24"/>
          <w:b w:val="0"/>
          <w:i w:val="0"/>
          <w:sz w:val="24"/>
          <w:spacing w:val="0"/>
          <w:w w:val="100"/>
          <w:rFonts/>
          <w:caps w:val="0"/>
        </w:rPr>
        <w:t> </w:t>
      </w:r>
      <w:r w:rsidRPr="006F4DE1">
        <w:rPr>
          <w:szCs w:val="24"/>
          <w:b w:val="0"/>
          <w:i w:val="0"/>
          <w:sz w:val="24"/>
          <w:spacing w:val="0"/>
          <w:w w:val="100"/>
          <w:rFonts/>
          <w:caps w:val="0"/>
        </w:rPr>
        <w:t>condition</w:t>
      </w:r>
      <w:r w:rsidRPr="006F4DE1">
        <w:rPr>
          <w:szCs w:val="24"/>
          <w:b w:val="0"/>
          <w:i w:val="0"/>
          <w:sz w:val="24"/>
          <w:spacing w:val="0"/>
          <w:w w:val="100"/>
          <w:rFonts/>
          <w:caps w:val="0"/>
        </w:rPr>
        <w:t> </w:t>
      </w:r>
      <w:r w:rsidRPr="006F4DE1">
        <w:rPr>
          <w:szCs w:val="24"/>
          <w:b w:val="0"/>
          <w:i w:val="0"/>
          <w:sz w:val="24"/>
          <w:spacing w:val="0"/>
          <w:w w:val="100"/>
          <w:rFonts/>
          <w:caps w:val="0"/>
        </w:rPr>
        <w:t>of</w:t>
      </w:r>
      <w:r w:rsidRPr="006F4DE1">
        <w:rPr>
          <w:szCs w:val="24"/>
          <w:b w:val="0"/>
          <w:i w:val="0"/>
          <w:sz w:val="24"/>
          <w:spacing w:val="0"/>
          <w:w w:val="100"/>
          <w:rFonts/>
          <w:caps w:val="0"/>
        </w:rPr>
        <w:t> </w:t>
      </w:r>
      <w:r w:rsidRPr="006F4DE1">
        <w:rPr>
          <w:szCs w:val="24"/>
          <w:b w:val="0"/>
          <w:i w:val="0"/>
          <w:sz w:val="24"/>
          <w:spacing w:val="0"/>
          <w:w w:val="100"/>
          <w:rFonts/>
          <w:caps w:val="0"/>
        </w:rPr>
        <w:t>the</w:t>
      </w:r>
      <w:r w:rsidRPr="006F4DE1">
        <w:rPr>
          <w:szCs w:val="24"/>
          <w:b w:val="0"/>
          <w:i w:val="0"/>
          <w:sz w:val="24"/>
          <w:spacing w:val="0"/>
          <w:w w:val="100"/>
          <w:rFonts/>
          <w:caps w:val="0"/>
        </w:rPr>
        <w:t> </w:t>
      </w:r>
      <w:r w:rsidRPr="006F4DE1">
        <w:rPr>
          <w:szCs w:val="24"/>
          <w:b w:val="0"/>
          <w:i w:val="0"/>
          <w:sz w:val="24"/>
          <w:spacing w:val="0"/>
          <w:w w:val="100"/>
          <w:rFonts/>
          <w:caps w:val="0"/>
        </w:rPr>
        <w:t>weather)</w:t>
      </w:r>
    </w:p>
    <w:p w14:paraId="7C0441DE" w14:textId="77777777" w:rsidR="007444A8" w:rsidRDefault="007444A8" w:rsidP="00CC72F9">
      <w:pPr>
        <w:spacing w:before="0" w:beforeAutospacing="0" w:after="160" w:afterAutospacing="0" w:lineRule="auto" w:line="360"/>
        <w:rPr>
          <w:szCs w:val="24"/>
          <w:bCs/>
          <w:b w:val="1"/>
          <w:i w:val="0"/>
          <w:sz w:val="24"/>
          <w:spacing w:val="0"/>
          <w:w w:val="100"/>
          <w:rFonts/>
          <w:caps w:val="0"/>
        </w:rPr>
        <w:snapToGrid w:val="0"/>
        <w:textAlignment w:val="baseline"/>
      </w:pPr>
      <w:r>
        <w:rPr>
          <w:b w:val="1"/>
          <w:i w:val="0"/>
          <w:sz w:val="24"/>
          <w:spacing w:val="0"/>
          <w:w w:val="100"/>
          <w:rFonts/>
          <w:caps w:val="0"/>
        </w:rPr>
        <w:t/>
      </w:r>
    </w:p>
    <w:p w14:paraId="3041744B" w14:textId="77777777" w:rsidR="00705F36" w:rsidRPr="006F4DE1" w:rsidRDefault="00705F36" w:rsidP="006F4DE1">
      <w:pPr>
        <w:spacing w:before="0" w:beforeAutospacing="0" w:after="160" w:afterAutospacing="0" w:lineRule="auto" w:line="360"/>
        <w:rPr>
          <w:szCs w:val="24"/>
          <w:bCs/>
          <w:b w:val="1"/>
          <w:i w:val="0"/>
          <w:sz w:val="24"/>
          <w:spacing w:val="0"/>
          <w:w w:val="100"/>
          <w:rFonts/>
          <w:caps w:val="0"/>
        </w:rPr>
        <w:snapToGrid w:val="0"/>
        <w:textAlignment w:val="baseline"/>
      </w:pPr>
      <w:r w:rsidRPr="006F4DE1">
        <w:rPr>
          <w:szCs w:val="24"/>
          <w:bCs/>
          <w:b w:val="1"/>
          <w:i w:val="0"/>
          <w:sz w:val="24"/>
          <w:spacing w:val="0"/>
          <w:w w:val="100"/>
          <w:rFonts/>
          <w:caps w:val="0"/>
        </w:rPr>
        <w:t>4.0</w:t>
      </w:r>
      <w:r w:rsidRPr="006F4DE1">
        <w:rPr>
          <w:szCs w:val="24"/>
          <w:bCs/>
          <w:b w:val="1"/>
          <w:i w:val="0"/>
          <w:sz w:val="24"/>
          <w:spacing w:val="0"/>
          <w:w w:val="100"/>
          <w:rFonts/>
          <w:caps w:val="0"/>
        </w:rPr>
        <w:t> </w:t>
      </w:r>
      <w:r w:rsidRPr="006F4DE1">
        <w:rPr>
          <w:szCs w:val="24"/>
          <w:bCs/>
          <w:b w:val="1"/>
          <w:i w:val="0"/>
          <w:sz w:val="24"/>
          <w:spacing w:val="0"/>
          <w:w w:val="100"/>
          <w:rFonts/>
          <w:caps w:val="0"/>
        </w:rPr>
        <w:t>RESULTS</w:t>
      </w:r>
      <w:r w:rsidRPr="006F4DE1">
        <w:rPr>
          <w:szCs w:val="24"/>
          <w:bCs/>
          <w:b w:val="1"/>
          <w:i w:val="0"/>
          <w:sz w:val="24"/>
          <w:spacing w:val="0"/>
          <w:w w:val="100"/>
          <w:rFonts/>
          <w:caps w:val="0"/>
        </w:rPr>
        <w:t> </w:t>
      </w:r>
      <w:r w:rsidRPr="006F4DE1">
        <w:rPr>
          <w:szCs w:val="24"/>
          <w:bCs/>
          <w:b w:val="1"/>
          <w:i w:val="0"/>
          <w:sz w:val="24"/>
          <w:spacing w:val="0"/>
          <w:w w:val="100"/>
          <w:rFonts/>
          <w:caps w:val="0"/>
        </w:rPr>
        <w:t>AND</w:t>
      </w:r>
      <w:r w:rsidRPr="006F4DE1">
        <w:rPr>
          <w:szCs w:val="24"/>
          <w:bCs/>
          <w:b w:val="1"/>
          <w:i w:val="0"/>
          <w:sz w:val="24"/>
          <w:spacing w:val="0"/>
          <w:w w:val="100"/>
          <w:rFonts/>
          <w:caps w:val="0"/>
        </w:rPr>
        <w:t> </w:t>
      </w:r>
      <w:r w:rsidRPr="006F4DE1">
        <w:rPr>
          <w:szCs w:val="24"/>
          <w:bCs/>
          <w:b w:val="1"/>
          <w:i w:val="0"/>
          <w:sz w:val="24"/>
          <w:spacing w:val="0"/>
          <w:w w:val="100"/>
          <w:rFonts/>
          <w:caps w:val="0"/>
        </w:rPr>
        <w:t>DISCUSSION</w:t>
      </w:r>
    </w:p>
    <w:p w14:paraId="5A173F81" w14:textId="2D0F6B01" w:rsidR="00705F36" w:rsidRPr="006F4DE1" w:rsidRDefault="00705F36" w:rsidP="006F4DE1">
      <w:pPr>
        <w:spacing w:before="0" w:beforeAutospacing="0" w:after="160" w:afterAutospacing="0" w:lineRule="auto" w:line="360"/>
        <w:rPr>
          <w:szCs w:val="24"/>
          <w:bCs/>
          <w:b w:val="1"/>
          <w:i w:val="0"/>
          <w:sz w:val="24"/>
          <w:spacing w:val="0"/>
          <w:w w:val="100"/>
          <w:rFonts/>
          <w:caps w:val="0"/>
        </w:rPr>
        <w:snapToGrid w:val="0"/>
        <w:textAlignment w:val="baseline"/>
      </w:pPr>
      <w:r w:rsidRPr="006F4DE1">
        <w:rPr>
          <w:szCs w:val="24"/>
          <w:bCs/>
          <w:b w:val="1"/>
          <w:i w:val="0"/>
          <w:sz w:val="24"/>
          <w:spacing w:val="0"/>
          <w:w w:val="100"/>
          <w:rFonts/>
          <w:caps w:val="0"/>
        </w:rPr>
        <w:t>4.1</w:t>
      </w:r>
      <w:r w:rsidRPr="006F4DE1">
        <w:rPr>
          <w:szCs w:val="24"/>
          <w:bCs/>
          <w:b w:val="1"/>
          <w:i w:val="0"/>
          <w:sz w:val="24"/>
          <w:spacing w:val="0"/>
          <w:w w:val="100"/>
          <w:rFonts/>
          <w:caps w:val="0"/>
        </w:rPr>
        <w:t> </w:t>
      </w:r>
      <w:r w:rsidR="000B0490" w:rsidRPr="006F4DE1">
        <w:rPr>
          <w:szCs w:val="24"/>
          <w:bCs/>
          <w:b w:val="1"/>
          <w:i w:val="0"/>
          <w:sz w:val="24"/>
          <w:spacing w:val="0"/>
          <w:w w:val="100"/>
          <w:rFonts/>
          <w:caps w:val="0"/>
        </w:rPr>
        <w:t>Results</w:t>
      </w:r>
    </w:p>
    <w:p w14:paraId="48EC2509" w14:textId="736670E4" w:rsidR="00705F36" w:rsidRPr="006F4DE1" w:rsidRDefault="00705F36" w:rsidP="006F4DE1">
      <w:pPr>
        <w:spacing w:before="0" w:beforeAutospacing="0" w:after="160" w:afterAutospacing="0" w:lineRule="auto" w:line="360"/>
        <w:rPr>
          <w:szCs w:val="24"/>
          <w:bCs/>
          <w:b w:val="1"/>
          <w:i w:val="0"/>
          <w:sz w:val="24"/>
          <w:spacing w:val="0"/>
          <w:w w:val="100"/>
          <w:rFonts/>
          <w:caps w:val="0"/>
        </w:rPr>
        <w:snapToGrid w:val="0"/>
        <w:textAlignment w:val="baseline"/>
      </w:pPr>
      <w:r w:rsidRPr="006F4DE1">
        <w:rPr>
          <w:szCs w:val="24"/>
          <w:bCs/>
          <w:b w:val="1"/>
          <w:i w:val="0"/>
          <w:sz w:val="24"/>
          <w:spacing w:val="0"/>
          <w:w w:val="100"/>
          <w:rFonts/>
          <w:caps w:val="0"/>
        </w:rPr>
        <w:t>4.1.1</w:t>
      </w:r>
      <w:r w:rsidRPr="006F4DE1">
        <w:rPr>
          <w:szCs w:val="24"/>
          <w:bCs/>
          <w:b w:val="1"/>
          <w:i w:val="0"/>
          <w:sz w:val="24"/>
          <w:spacing w:val="0"/>
          <w:w w:val="100"/>
          <w:rFonts/>
          <w:caps w:val="0"/>
        </w:rPr>
        <w:t> </w:t>
      </w:r>
      <w:r w:rsidR="000B0490" w:rsidRPr="006F4DE1">
        <w:rPr>
          <w:szCs w:val="24"/>
          <w:bCs/>
          <w:b w:val="1"/>
          <w:i w:val="0"/>
          <w:sz w:val="24"/>
          <w:spacing w:val="0"/>
          <w:w w:val="100"/>
          <w:rFonts/>
          <w:caps w:val="0"/>
        </w:rPr>
        <w:t>Description</w:t>
      </w:r>
      <w:r w:rsidR="000B0490" w:rsidRPr="006F4DE1">
        <w:rPr>
          <w:szCs w:val="24"/>
          <w:bCs/>
          <w:b w:val="1"/>
          <w:i w:val="0"/>
          <w:sz w:val="24"/>
          <w:spacing w:val="0"/>
          <w:w w:val="100"/>
          <w:rFonts/>
          <w:caps w:val="0"/>
        </w:rPr>
        <w:t> </w:t>
      </w:r>
      <w:r w:rsidR="000B0490" w:rsidRPr="006F4DE1">
        <w:rPr>
          <w:szCs w:val="24"/>
          <w:bCs/>
          <w:b w:val="1"/>
          <w:i w:val="0"/>
          <w:sz w:val="24"/>
          <w:spacing w:val="0"/>
          <w:w w:val="100"/>
          <w:rFonts/>
          <w:caps w:val="0"/>
        </w:rPr>
        <w:t>Of</w:t>
      </w:r>
      <w:r w:rsidR="000B0490" w:rsidRPr="006F4DE1">
        <w:rPr>
          <w:szCs w:val="24"/>
          <w:bCs/>
          <w:b w:val="1"/>
          <w:i w:val="0"/>
          <w:sz w:val="24"/>
          <w:spacing w:val="0"/>
          <w:w w:val="100"/>
          <w:rFonts/>
          <w:caps w:val="0"/>
        </w:rPr>
        <w:t> </w:t>
      </w:r>
      <w:r w:rsidR="000B0490" w:rsidRPr="006F4DE1">
        <w:rPr>
          <w:szCs w:val="24"/>
          <w:bCs/>
          <w:b w:val="1"/>
          <w:i w:val="0"/>
          <w:sz w:val="24"/>
          <w:spacing w:val="0"/>
          <w:w w:val="100"/>
          <w:rFonts/>
          <w:caps w:val="0"/>
        </w:rPr>
        <w:t>Ourctops</w:t>
      </w:r>
      <w:r w:rsidR="000B0490" w:rsidRPr="006F4DE1">
        <w:rPr>
          <w:szCs w:val="24"/>
          <w:bCs/>
          <w:b w:val="1"/>
          <w:i w:val="0"/>
          <w:sz w:val="24"/>
          <w:spacing w:val="0"/>
          <w:w w:val="100"/>
          <w:rFonts/>
          <w:caps w:val="0"/>
        </w:rPr>
        <w:t> </w:t>
      </w:r>
    </w:p>
    <w:p w14:paraId="265596B3" w14:textId="77777777" w:rsidR="00857052" w:rsidRPr="006F4DE1" w:rsidRDefault="00857052" w:rsidP="006F4DE1">
      <w:pPr>
        <w:spacing w:before="0" w:beforeAutospacing="0" w:after="160" w:afterAutospacing="0" w:lineRule="auto" w:line="360"/>
        <w:rPr>
          <w:szCs w:val="24"/>
          <w:bCs/>
          <w:b w:val="1"/>
          <w:i w:val="0"/>
          <w:sz w:val="24"/>
          <w:spacing w:val="0"/>
          <w:w w:val="100"/>
          <w:rFonts/>
          <w:caps w:val="0"/>
        </w:rPr>
        <w:snapToGrid w:val="0"/>
        <w:textAlignment w:val="baseline"/>
      </w:pPr>
      <w:r w:rsidRPr="006F4DE1">
        <w:rPr>
          <w:szCs w:val="24"/>
          <w:bCs/>
          <w:b w:val="1"/>
          <w:i w:val="0"/>
          <w:sz w:val="24"/>
          <w:spacing w:val="0"/>
          <w:w w:val="100"/>
          <w:rFonts/>
          <w:caps w:val="0"/>
        </w:rPr>
        <w:t>4.1.1.1</w:t>
      </w:r>
      <w:r w:rsidRPr="006F4DE1">
        <w:rPr>
          <w:szCs w:val="24"/>
          <w:bCs/>
          <w:b w:val="1"/>
          <w:i w:val="0"/>
          <w:sz w:val="24"/>
          <w:spacing w:val="0"/>
          <w:w w:val="100"/>
          <w:rFonts/>
          <w:caps w:val="0"/>
        </w:rPr>
        <w:t> </w:t>
      </w:r>
      <w:r w:rsidRPr="006F4DE1">
        <w:rPr>
          <w:szCs w:val="24"/>
          <w:bCs/>
          <w:b w:val="1"/>
          <w:i w:val="0"/>
          <w:sz w:val="24"/>
          <w:spacing w:val="0"/>
          <w:w w:val="100"/>
          <w:rFonts/>
          <w:caps w:val="0"/>
        </w:rPr>
        <w:t>General</w:t>
      </w:r>
      <w:r w:rsidRPr="006F4DE1">
        <w:rPr>
          <w:szCs w:val="24"/>
          <w:bCs/>
          <w:b w:val="1"/>
          <w:i w:val="0"/>
          <w:sz w:val="24"/>
          <w:spacing w:val="0"/>
          <w:w w:val="100"/>
          <w:rFonts/>
          <w:caps w:val="0"/>
        </w:rPr>
        <w:t> </w:t>
      </w:r>
      <w:r w:rsidRPr="006F4DE1">
        <w:rPr>
          <w:szCs w:val="24"/>
          <w:bCs/>
          <w:b w:val="1"/>
          <w:i w:val="0"/>
          <w:sz w:val="24"/>
          <w:spacing w:val="0"/>
          <w:w w:val="100"/>
          <w:rFonts/>
          <w:caps w:val="0"/>
        </w:rPr>
        <w:t>Field</w:t>
      </w:r>
      <w:r w:rsidRPr="006F4DE1">
        <w:rPr>
          <w:szCs w:val="24"/>
          <w:bCs/>
          <w:b w:val="1"/>
          <w:i w:val="0"/>
          <w:sz w:val="24"/>
          <w:spacing w:val="0"/>
          <w:w w:val="100"/>
          <w:rFonts/>
          <w:caps w:val="0"/>
        </w:rPr>
        <w:t> </w:t>
      </w:r>
      <w:r w:rsidRPr="006F4DE1">
        <w:rPr>
          <w:szCs w:val="24"/>
          <w:bCs/>
          <w:b w:val="1"/>
          <w:i w:val="0"/>
          <w:sz w:val="24"/>
          <w:spacing w:val="0"/>
          <w:w w:val="100"/>
          <w:rFonts/>
          <w:caps w:val="0"/>
        </w:rPr>
        <w:t>Mapping/</w:t>
      </w:r>
      <w:r w:rsidRPr="006F4DE1">
        <w:rPr>
          <w:szCs w:val="24"/>
          <w:bCs/>
          <w:b w:val="1"/>
          <w:i w:val="0"/>
          <w:sz w:val="24"/>
          <w:spacing w:val="0"/>
          <w:w w:val="100"/>
          <w:rFonts/>
          <w:caps w:val="0"/>
        </w:rPr>
        <w:t> </w:t>
      </w:r>
      <w:r w:rsidRPr="006F4DE1">
        <w:rPr>
          <w:szCs w:val="24"/>
          <w:bCs/>
          <w:b w:val="1"/>
          <w:i w:val="0"/>
          <w:sz w:val="24"/>
          <w:spacing w:val="0"/>
          <w:w w:val="100"/>
          <w:rFonts/>
          <w:caps w:val="0"/>
        </w:rPr>
        <w:t>Orientation</w:t>
      </w:r>
    </w:p>
    <w:p w14:paraId="3C830EFE" w14:textId="77777777" w:rsidR="00857052" w:rsidRPr="006F4DE1" w:rsidRDefault="00857052" w:rsidP="006F4DE1">
      <w:pPr>
        <w:spacing w:before="0" w:beforeAutospacing="0" w:after="160" w:afterAutospacing="0" w:lineRule="auto" w:line="360"/>
        <w:rPr>
          <w:szCs w:val="24"/>
          <w:bCs/>
          <w:b w:val="1"/>
          <w:i w:val="0"/>
          <w:sz w:val="24"/>
          <w:spacing w:val="0"/>
          <w:w w:val="100"/>
          <w:rFonts/>
          <w:caps w:val="0"/>
        </w:rPr>
        <w:snapToGrid w:val="0"/>
        <w:textAlignment w:val="baseline"/>
      </w:pPr>
      <w:r w:rsidRPr="006F4DE1">
        <w:rPr>
          <w:szCs w:val="24"/>
          <w:bCs/>
          <w:b w:val="1"/>
          <w:i w:val="0"/>
          <w:sz w:val="24"/>
          <w:spacing w:val="0"/>
          <w:w w:val="100"/>
          <w:rFonts/>
          <w:caps w:val="0"/>
        </w:rPr>
        <w:t>LOCATION</w:t>
      </w:r>
      <w:r w:rsidRPr="006F4DE1">
        <w:rPr>
          <w:szCs w:val="24"/>
          <w:bCs/>
          <w:b w:val="1"/>
          <w:i w:val="0"/>
          <w:sz w:val="24"/>
          <w:spacing w:val="0"/>
          <w:w w:val="100"/>
          <w:rFonts/>
          <w:caps w:val="0"/>
        </w:rPr>
        <w:t> </w:t>
      </w:r>
      <w:r w:rsidRPr="006F4DE1">
        <w:rPr>
          <w:szCs w:val="24"/>
          <w:bCs/>
          <w:b w:val="1"/>
          <w:i w:val="0"/>
          <w:sz w:val="24"/>
          <w:spacing w:val="0"/>
          <w:w w:val="100"/>
          <w:rFonts/>
          <w:caps w:val="0"/>
        </w:rPr>
        <w:t>1</w:t>
      </w:r>
      <w:r w:rsidRPr="006F4DE1">
        <w:rPr>
          <w:szCs w:val="24"/>
          <w:bCs/>
          <w:b w:val="1"/>
          <w:i w:val="0"/>
          <w:sz w:val="24"/>
          <w:spacing w:val="0"/>
          <w:w w:val="100"/>
          <w:rFonts/>
          <w:caps w:val="0"/>
        </w:rPr>
        <w:t> </w:t>
      </w:r>
      <w:r w:rsidRPr="006F4DE1">
        <w:rPr>
          <w:szCs w:val="24"/>
          <w:bCs/>
          <w:b w:val="1"/>
          <w:i w:val="0"/>
          <w:sz w:val="24"/>
          <w:spacing w:val="0"/>
          <w:w w:val="100"/>
          <w:rFonts/>
          <w:caps w:val="0"/>
        </w:rPr>
        <w:t>(Isale</w:t>
      </w:r>
      <w:r w:rsidRPr="006F4DE1">
        <w:rPr>
          <w:szCs w:val="24"/>
          <w:bCs/>
          <w:b w:val="1"/>
          <w:i w:val="0"/>
          <w:sz w:val="24"/>
          <w:spacing w:val="0"/>
          <w:w w:val="100"/>
          <w:rFonts/>
          <w:caps w:val="0"/>
        </w:rPr>
        <w:t> </w:t>
      </w:r>
      <w:r w:rsidRPr="006F4DE1">
        <w:rPr>
          <w:szCs w:val="24"/>
          <w:bCs/>
          <w:b w:val="1"/>
          <w:i w:val="0"/>
          <w:sz w:val="24"/>
          <w:spacing w:val="0"/>
          <w:w w:val="100"/>
          <w:rFonts/>
          <w:caps w:val="0"/>
        </w:rPr>
        <w:t>Oja,</w:t>
      </w:r>
      <w:r w:rsidRPr="006F4DE1">
        <w:rPr>
          <w:szCs w:val="24"/>
          <w:bCs/>
          <w:b w:val="1"/>
          <w:i w:val="0"/>
          <w:sz w:val="24"/>
          <w:spacing w:val="0"/>
          <w:w w:val="100"/>
          <w:rFonts/>
          <w:caps w:val="0"/>
        </w:rPr>
        <w:t> </w:t>
      </w:r>
      <w:r w:rsidRPr="006F4DE1">
        <w:rPr>
          <w:szCs w:val="24"/>
          <w:bCs/>
          <w:b w:val="1"/>
          <w:i w:val="0"/>
          <w:sz w:val="24"/>
          <w:spacing w:val="0"/>
          <w:w w:val="100"/>
          <w:rFonts/>
          <w:caps w:val="0"/>
        </w:rPr>
        <w:t>Kuto,</w:t>
      </w:r>
      <w:r w:rsidRPr="006F4DE1">
        <w:rPr>
          <w:szCs w:val="24"/>
          <w:bCs/>
          <w:b w:val="1"/>
          <w:i w:val="0"/>
          <w:sz w:val="24"/>
          <w:spacing w:val="0"/>
          <w:w w:val="100"/>
          <w:rFonts/>
          <w:caps w:val="0"/>
        </w:rPr>
        <w:t> </w:t>
      </w:r>
      <w:r w:rsidRPr="006F4DE1">
        <w:rPr>
          <w:szCs w:val="24"/>
          <w:bCs/>
          <w:b w:val="1"/>
          <w:i w:val="0"/>
          <w:sz w:val="24"/>
          <w:spacing w:val="0"/>
          <w:w w:val="100"/>
          <w:rFonts/>
          <w:caps w:val="0"/>
        </w:rPr>
        <w:t>Abeokuta)</w:t>
      </w:r>
    </w:p>
    <w:p w14:paraId="0AE3086F" w14:textId="77777777" w:rsidR="00857052" w:rsidRPr="006F4DE1" w:rsidRDefault="00857052" w:rsidP="006F4DE1">
      <w:pPr>
        <w:spacing w:before="0" w:beforeAutospacing="0" w:after="160" w:afterAutospacing="0" w:lineRule="auto" w:line="360"/>
        <w:rPr>
          <w:szCs w:val="24"/>
          <w:bCs/>
          <w:b w:val="1"/>
          <w:i w:val="0"/>
          <w:sz w:val="24"/>
          <w:spacing w:val="0"/>
          <w:w w:val="100"/>
          <w:rFonts/>
          <w:caps w:val="0"/>
        </w:rPr>
        <w:snapToGrid w:val="0"/>
        <w:textAlignment w:val="baseline"/>
      </w:pPr>
      <w:r w:rsidRPr="006F4DE1">
        <w:rPr>
          <w:szCs w:val="24"/>
          <w:bCs/>
          <w:b w:val="1"/>
          <w:i w:val="0"/>
          <w:sz w:val="24"/>
          <w:spacing w:val="0"/>
          <w:w w:val="100"/>
          <w:rFonts/>
          <w:caps w:val="0"/>
        </w:rPr>
        <w:t>Outcrop</w:t>
      </w:r>
      <w:r w:rsidRPr="006F4DE1">
        <w:rPr>
          <w:szCs w:val="24"/>
          <w:bCs/>
          <w:b w:val="1"/>
          <w:i w:val="0"/>
          <w:sz w:val="24"/>
          <w:spacing w:val="0"/>
          <w:w w:val="100"/>
          <w:rFonts/>
          <w:caps w:val="0"/>
        </w:rPr>
        <w:t> </w:t>
      </w:r>
      <w:r w:rsidRPr="006F4DE1">
        <w:rPr>
          <w:szCs w:val="24"/>
          <w:bCs/>
          <w:b w:val="1"/>
          <w:i w:val="0"/>
          <w:sz w:val="24"/>
          <w:spacing w:val="0"/>
          <w:w w:val="100"/>
          <w:rFonts/>
          <w:caps w:val="0"/>
        </w:rPr>
        <w:t>1:</w:t>
      </w:r>
    </w:p>
    <w:p w14:paraId="42C73BDA" w14:textId="77777777" w:rsidR="00005638" w:rsidRPr="006F4DE1" w:rsidRDefault="00005638" w:rsidP="006F4DE1">
      <w:pPr>
        <w:spacing w:before="0" w:beforeAutospacing="0" w:after="160" w:afterAutospacing="0" w:lineRule="auto" w:line="360"/>
        <w:rPr>
          <w:szCs w:val="24"/>
          <w:bCs/>
          <w:b w:val="1"/>
          <w:i w:val="0"/>
          <w:sz w:val="24"/>
          <w:spacing w:val="0"/>
          <w:w w:val="100"/>
          <w:rFonts/>
          <w:caps w:val="0"/>
        </w:rPr>
        <w:snapToGrid w:val="0"/>
        <w:textAlignment w:val="baseline"/>
      </w:pPr>
      <w:r w:rsidRPr="006F4DE1">
        <w:rPr>
          <w:szCs w:val="24"/>
          <w:bCs/>
          <w:b w:val="1"/>
          <w:i w:val="0"/>
          <w:sz w:val="24"/>
          <w:spacing w:val="0"/>
          <w:w w:val="100"/>
          <w:rFonts/>
          <w:caps w:val="0"/>
        </w:rPr>
        <w:t>Coordinates;</w:t>
      </w:r>
      <w:r w:rsidRPr="006F4DE1">
        <w:rPr>
          <w:szCs w:val="24"/>
          <w:bCs/>
          <w:b w:val="1"/>
          <w:i w:val="0"/>
          <w:sz w:val="24"/>
          <w:spacing w:val="0"/>
          <w:w w:val="100"/>
          <w:rFonts/>
          <w:caps w:val="0"/>
        </w:rPr>
        <w:t> </w:t>
      </w:r>
      <w:r w:rsidRPr="006F4DE1">
        <w:rPr>
          <w:szCs w:val="24"/>
          <w:bCs/>
          <w:b w:val="1"/>
          <w:i w:val="0"/>
          <w:sz w:val="24"/>
          <w:spacing w:val="0"/>
          <w:w w:val="100"/>
          <w:rFonts/>
          <w:caps w:val="0"/>
        </w:rPr>
        <w:t>7.14240082,</w:t>
      </w:r>
      <w:r w:rsidRPr="006F4DE1">
        <w:rPr>
          <w:szCs w:val="24"/>
          <w:bCs/>
          <w:b w:val="1"/>
          <w:i w:val="0"/>
          <w:sz w:val="24"/>
          <w:spacing w:val="0"/>
          <w:w w:val="100"/>
          <w:rFonts/>
          <w:caps w:val="0"/>
        </w:rPr>
        <w:t>  </w:t>
      </w:r>
      <w:r w:rsidRPr="006F4DE1">
        <w:rPr>
          <w:szCs w:val="24"/>
          <w:bCs/>
          <w:b w:val="1"/>
          <w:i w:val="0"/>
          <w:sz w:val="24"/>
          <w:spacing w:val="0"/>
          <w:w w:val="100"/>
          <w:rFonts/>
          <w:caps w:val="0"/>
        </w:rPr>
        <w:t>3.35060723</w:t>
      </w:r>
    </w:p>
    <w:p w14:paraId="704FF681" w14:textId="77777777" w:rsidR="00005638" w:rsidRPr="006F4DE1" w:rsidRDefault="00005638" w:rsidP="006F4DE1">
      <w:pPr>
        <w:spacing w:before="0" w:beforeAutospacing="0" w:after="160" w:afterAutospacing="0" w:lineRule="auto" w:line="360"/>
        <w:rPr>
          <w:szCs w:val="24"/>
          <w:bCs/>
          <w:b w:val="1"/>
          <w:i w:val="0"/>
          <w:sz w:val="24"/>
          <w:spacing w:val="0"/>
          <w:w w:val="100"/>
          <w:rFonts/>
          <w:caps w:val="0"/>
        </w:rPr>
        <w:snapToGrid w:val="0"/>
        <w:textAlignment w:val="baseline"/>
      </w:pPr>
      <w:r w:rsidRPr="006F4DE1">
        <w:rPr>
          <w:szCs w:val="24"/>
          <w:bCs/>
          <w:b w:val="1"/>
          <w:i w:val="0"/>
          <w:sz w:val="24"/>
          <w:spacing w:val="0"/>
          <w:w w:val="100"/>
          <w:rFonts/>
          <w:caps w:val="0"/>
        </w:rPr>
        <w:t>Weather:</w:t>
      </w:r>
      <w:r w:rsidRPr="006F4DE1">
        <w:rPr>
          <w:szCs w:val="24"/>
          <w:bCs/>
          <w:b w:val="1"/>
          <w:i w:val="0"/>
          <w:sz w:val="24"/>
          <w:spacing w:val="0"/>
          <w:w w:val="100"/>
          <w:rFonts/>
          <w:caps w:val="0"/>
        </w:rPr>
        <w:t> </w:t>
      </w:r>
      <w:r w:rsidRPr="006F4DE1">
        <w:rPr>
          <w:szCs w:val="24"/>
          <w:bCs/>
          <w:b w:val="1"/>
          <w:i w:val="0"/>
          <w:sz w:val="24"/>
          <w:spacing w:val="0"/>
          <w:w w:val="100"/>
          <w:rFonts/>
          <w:caps w:val="0"/>
        </w:rPr>
        <w:t>31</w:t>
      </w:r>
      <w:r w:rsidRPr="006F4DE1">
        <w:rPr>
          <w:szCs w:val="24"/>
          <w:bCs/>
          <w:b w:val="1"/>
          <w:i w:val="0"/>
          <w:sz w:val="24"/>
          <w:spacing w:val="0"/>
          <w:w w:val="100"/>
          <w:vertAlign w:val="superscript"/>
          <w:rFonts/>
          <w:caps w:val="0"/>
        </w:rPr>
        <w:t>o</w:t>
      </w:r>
      <w:r w:rsidRPr="006F4DE1">
        <w:rPr>
          <w:szCs w:val="24"/>
          <w:bCs/>
          <w:b w:val="1"/>
          <w:i w:val="0"/>
          <w:sz w:val="24"/>
          <w:spacing w:val="0"/>
          <w:w w:val="100"/>
          <w:rFonts/>
          <w:caps w:val="0"/>
        </w:rPr>
        <w:t>C,</w:t>
      </w:r>
      <w:r w:rsidRPr="006F4DE1">
        <w:rPr>
          <w:szCs w:val="24"/>
          <w:bCs/>
          <w:b w:val="1"/>
          <w:i w:val="0"/>
          <w:sz w:val="24"/>
          <w:spacing w:val="0"/>
          <w:w w:val="100"/>
          <w:rFonts/>
          <w:caps w:val="0"/>
        </w:rPr>
        <w:t> </w:t>
      </w:r>
      <w:r w:rsidRPr="006F4DE1">
        <w:rPr>
          <w:szCs w:val="24"/>
          <w:bCs/>
          <w:b w:val="1"/>
          <w:i w:val="0"/>
          <w:sz w:val="24"/>
          <w:spacing w:val="0"/>
          <w:w w:val="100"/>
          <w:rFonts/>
          <w:caps w:val="0"/>
        </w:rPr>
        <w:t>sunny</w:t>
      </w:r>
    </w:p>
    <w:p w14:paraId="46B0AAAC" w14:textId="77777777" w:rsidR="00311274" w:rsidRPr="006F4DE1" w:rsidRDefault="00A70C07" w:rsidP="00F6133B">
      <w:pPr>
        <w:spacing w:before="0" w:beforeAutospacing="0" w:after="160" w:afterAutospacing="0" w:lineRule="auto" w:line="360"/>
        <w:rPr>
          <w:szCs w:val="24"/>
          <w:bCs/>
          <w:b w:val="1"/>
          <w:i w:val="0"/>
          <w:sz w:val="24"/>
          <w:spacing w:val="0"/>
          <w:w w:val="100"/>
          <w:rFonts/>
          <w:caps w:val="0"/>
        </w:rPr>
        <w:snapToGrid w:val="0"/>
        <w:textAlignment w:val="baseline"/>
      </w:pPr>
      <w:r w:rsidRPr="006F4DE1">
        <w:rPr>
          <w:szCs w:val="24"/>
          <w:bCs/>
          <w:b w:val="1"/>
          <w:i w:val="0"/>
          <w:sz w:val="24"/>
          <w:spacing w:val="0"/>
          <w:w w:val="100"/>
          <w:rFonts/>
          <w:caps w:val="0"/>
        </w:rPr>
        <w:t>Strike/Dip</w:t>
      </w:r>
      <w:r w:rsidRPr="006F4DE1">
        <w:rPr>
          <w:szCs w:val="24"/>
          <w:bCs/>
          <w:b w:val="1"/>
          <w:i w:val="0"/>
          <w:sz w:val="24"/>
          <w:spacing w:val="0"/>
          <w:w w:val="100"/>
          <w:rFonts/>
          <w:caps w:val="0"/>
        </w:rPr>
        <w:t> </w:t>
      </w:r>
      <w:r w:rsidRPr="006F4DE1">
        <w:rPr>
          <w:szCs w:val="24"/>
          <w:bCs/>
          <w:b w:val="1"/>
          <w:i w:val="0"/>
          <w:sz w:val="24"/>
          <w:spacing w:val="0"/>
          <w:w w:val="100"/>
          <w:rFonts/>
          <w:caps w:val="0"/>
        </w:rPr>
        <w:t>of</w:t>
      </w:r>
      <w:r w:rsidRPr="006F4DE1">
        <w:rPr>
          <w:szCs w:val="24"/>
          <w:bCs/>
          <w:b w:val="1"/>
          <w:i w:val="0"/>
          <w:sz w:val="24"/>
          <w:spacing w:val="0"/>
          <w:w w:val="100"/>
          <w:rFonts/>
          <w:caps w:val="0"/>
        </w:rPr>
        <w:t> </w:t>
      </w:r>
      <w:r w:rsidRPr="006F4DE1">
        <w:rPr>
          <w:szCs w:val="24"/>
          <w:bCs/>
          <w:b w:val="1"/>
          <w:i w:val="0"/>
          <w:sz w:val="24"/>
          <w:spacing w:val="0"/>
          <w:w w:val="100"/>
          <w:rFonts/>
          <w:caps w:val="0"/>
        </w:rPr>
        <w:t>lineation:</w:t>
      </w:r>
      <w:r w:rsidRPr="006F4DE1">
        <w:rPr>
          <w:szCs w:val="24"/>
          <w:bCs/>
          <w:b w:val="1"/>
          <w:i w:val="0"/>
          <w:sz w:val="24"/>
          <w:spacing w:val="0"/>
          <w:w w:val="100"/>
          <w:rFonts/>
          <w:caps w:val="0"/>
        </w:rPr>
        <w:t> </w:t>
      </w:r>
      <w:r w:rsidRPr="006F4DE1">
        <w:rPr>
          <w:szCs w:val="24"/>
          <w:bCs/>
          <w:b w:val="1"/>
          <w:i w:val="0"/>
          <w:sz w:val="24"/>
          <w:spacing w:val="0"/>
          <w:w w:val="100"/>
          <w:rFonts/>
          <w:caps w:val="0"/>
        </w:rPr>
        <w:t>180</w:t>
      </w:r>
      <w:r w:rsidRPr="006F4DE1">
        <w:rPr>
          <w:szCs w:val="24"/>
          <w:bCs/>
          <w:b w:val="1"/>
          <w:i w:val="0"/>
          <w:sz w:val="24"/>
          <w:spacing w:val="0"/>
          <w:w w:val="100"/>
          <w:vertAlign w:val="superscript"/>
          <w:rFonts/>
          <w:caps w:val="0"/>
        </w:rPr>
        <w:t>o</w:t>
      </w:r>
      <w:r w:rsidRPr="006F4DE1">
        <w:rPr>
          <w:szCs w:val="24"/>
          <w:bCs/>
          <w:b w:val="1"/>
          <w:i w:val="0"/>
          <w:sz w:val="24"/>
          <w:spacing w:val="0"/>
          <w:w w:val="100"/>
          <w:rFonts/>
          <w:caps w:val="0"/>
        </w:rPr>
        <w:t>//38</w:t>
      </w:r>
      <w:r w:rsidRPr="006F4DE1">
        <w:rPr>
          <w:szCs w:val="24"/>
          <w:bCs/>
          <w:b w:val="1"/>
          <w:i w:val="0"/>
          <w:sz w:val="24"/>
          <w:spacing w:val="0"/>
          <w:w w:val="100"/>
          <w:vertAlign w:val="superscript"/>
          <w:rFonts/>
          <w:caps w:val="0"/>
        </w:rPr>
        <w:t>o</w:t>
      </w:r>
      <w:r w:rsidRPr="006F4DE1">
        <w:rPr>
          <w:szCs w:val="24"/>
          <w:bCs/>
          <w:b w:val="1"/>
          <w:i w:val="0"/>
          <w:sz w:val="24"/>
          <w:spacing w:val="0"/>
          <w:w w:val="100"/>
          <w:rFonts/>
          <w:caps w:val="0"/>
        </w:rPr>
        <w:t>E</w:t>
      </w:r>
    </w:p>
    <w:p w14:paraId="02907369" w14:textId="77777777" w:rsidR="00005638" w:rsidRPr="006F4DE1" w:rsidRDefault="00005638" w:rsidP="006F4DE1">
      <w:pPr>
        <w:spacing w:before="0" w:beforeAutospacing="0" w:after="160" w:afterAutospacing="0" w:lineRule="auto" w:line="360"/>
        <w:rPr>
          <w:szCs w:val="24"/>
          <w:b w:val="0"/>
          <w:i w:val="0"/>
          <w:sz w:val="24"/>
          <w:spacing w:val="0"/>
          <w:w w:val="100"/>
          <w:rFonts/>
          <w:caps w:val="0"/>
        </w:rPr>
        <w:snapToGrid w:val="0"/>
        <w:textAlignment w:val="baseline"/>
      </w:pPr>
      <w:r w:rsidRPr="006F4DE1">
        <w:rPr>
          <w:szCs w:val="24"/>
          <w:bCs/>
          <w:b w:val="1"/>
          <w:i w:val="0"/>
          <w:sz w:val="24"/>
          <w:spacing w:val="0"/>
          <w:w w:val="100"/>
          <w:rFonts/>
          <w:caps w:val="0"/>
        </w:rPr>
        <w:t>Outcrop</w:t>
      </w:r>
      <w:r w:rsidRPr="006F4DE1">
        <w:rPr>
          <w:szCs w:val="24"/>
          <w:bCs/>
          <w:b w:val="1"/>
          <w:i w:val="0"/>
          <w:sz w:val="24"/>
          <w:spacing w:val="0"/>
          <w:w w:val="100"/>
          <w:rFonts/>
          <w:caps w:val="0"/>
        </w:rPr>
        <w:t> </w:t>
      </w:r>
      <w:r w:rsidRPr="006F4DE1">
        <w:rPr>
          <w:szCs w:val="24"/>
          <w:bCs/>
          <w:b w:val="1"/>
          <w:i w:val="0"/>
          <w:sz w:val="24"/>
          <w:spacing w:val="0"/>
          <w:w w:val="100"/>
          <w:rFonts/>
          <w:caps w:val="0"/>
        </w:rPr>
        <w:t>name</w:t>
      </w:r>
      <w:r w:rsidRPr="006F4DE1">
        <w:rPr>
          <w:szCs w:val="24"/>
          <w:b w:val="0"/>
          <w:i w:val="0"/>
          <w:sz w:val="24"/>
          <w:spacing w:val="0"/>
          <w:w w:val="100"/>
          <w:rFonts/>
          <w:caps w:val="0"/>
        </w:rPr>
        <w:t>:</w:t>
      </w:r>
      <w:r w:rsidRPr="006F4DE1">
        <w:rPr>
          <w:szCs w:val="24"/>
          <w:b w:val="0"/>
          <w:i w:val="0"/>
          <w:sz w:val="24"/>
          <w:spacing w:val="0"/>
          <w:w w:val="100"/>
          <w:rFonts/>
          <w:caps w:val="0"/>
        </w:rPr>
        <w:t> </w:t>
      </w:r>
      <w:r w:rsidRPr="006F4DE1">
        <w:rPr>
          <w:szCs w:val="24"/>
          <w:b w:val="0"/>
          <w:i w:val="0"/>
          <w:sz w:val="24"/>
          <w:spacing w:val="0"/>
          <w:w w:val="100"/>
          <w:rFonts/>
          <w:caps w:val="0"/>
        </w:rPr>
        <w:t>Porphritic</w:t>
      </w:r>
      <w:r w:rsidRPr="006F4DE1">
        <w:rPr>
          <w:szCs w:val="24"/>
          <w:b w:val="0"/>
          <w:i w:val="0"/>
          <w:sz w:val="24"/>
          <w:spacing w:val="0"/>
          <w:w w:val="100"/>
          <w:rFonts/>
          <w:caps w:val="0"/>
        </w:rPr>
        <w:t> </w:t>
      </w:r>
      <w:r w:rsidRPr="006F4DE1">
        <w:rPr>
          <w:szCs w:val="24"/>
          <w:b w:val="0"/>
          <w:i w:val="0"/>
          <w:sz w:val="24"/>
          <w:spacing w:val="0"/>
          <w:w w:val="100"/>
          <w:rFonts/>
          <w:caps w:val="0"/>
        </w:rPr>
        <w:t>granite</w:t>
      </w:r>
    </w:p>
    <w:p w14:paraId="7AA83E56" w14:textId="77777777" w:rsidR="00005638" w:rsidRDefault="00005638" w:rsidP="006F4DE1">
      <w:pPr>
        <w:spacing w:before="0" w:beforeAutospacing="0" w:after="160" w:afterAutospacing="0" w:lineRule="auto" w:line="360"/>
        <w:rPr>
          <w:szCs w:val="24"/>
          <w:b w:val="0"/>
          <w:i w:val="0"/>
          <w:sz w:val="24"/>
          <w:spacing w:val="0"/>
          <w:w w:val="100"/>
          <w:rFonts/>
          <w:caps w:val="0"/>
        </w:rPr>
        <w:snapToGrid w:val="0"/>
        <w:textAlignment w:val="baseline"/>
      </w:pPr>
      <w:r w:rsidRPr="006F4DE1">
        <w:rPr>
          <w:szCs w:val="24"/>
          <w:bCs/>
          <w:b w:val="1"/>
          <w:i w:val="0"/>
          <w:sz w:val="24"/>
          <w:spacing w:val="0"/>
          <w:w w:val="100"/>
          <w:rFonts/>
          <w:caps w:val="0"/>
        </w:rPr>
        <w:t>Outcrop</w:t>
      </w:r>
      <w:r w:rsidRPr="006F4DE1">
        <w:rPr>
          <w:szCs w:val="24"/>
          <w:bCs/>
          <w:b w:val="1"/>
          <w:i w:val="0"/>
          <w:sz w:val="24"/>
          <w:spacing w:val="0"/>
          <w:w w:val="100"/>
          <w:rFonts/>
          <w:caps w:val="0"/>
        </w:rPr>
        <w:t> </w:t>
      </w:r>
      <w:r w:rsidRPr="006F4DE1">
        <w:rPr>
          <w:szCs w:val="24"/>
          <w:bCs/>
          <w:b w:val="1"/>
          <w:i w:val="0"/>
          <w:sz w:val="24"/>
          <w:spacing w:val="0"/>
          <w:w w:val="100"/>
          <w:rFonts/>
          <w:caps w:val="0"/>
        </w:rPr>
        <w:t>description</w:t>
      </w:r>
      <w:r w:rsidRPr="006F4DE1">
        <w:rPr>
          <w:szCs w:val="24"/>
          <w:b w:val="0"/>
          <w:i w:val="0"/>
          <w:sz w:val="24"/>
          <w:spacing w:val="0"/>
          <w:w w:val="100"/>
          <w:rFonts/>
          <w:caps w:val="0"/>
        </w:rPr>
        <w:t>:</w:t>
      </w:r>
      <w:r w:rsidR="00E84CB0" w:rsidRPr="006F4DE1">
        <w:rPr>
          <w:szCs w:val="24"/>
          <w:b w:val="0"/>
          <w:i w:val="0"/>
          <w:sz w:val="24"/>
          <w:spacing w:val="0"/>
          <w:w w:val="100"/>
          <w:rFonts/>
          <w:caps w:val="0"/>
        </w:rPr>
        <w:t> </w:t>
      </w:r>
      <w:r w:rsidR="009B1CAC" w:rsidRPr="006F4DE1">
        <w:rPr>
          <w:szCs w:val="24"/>
          <w:b w:val="0"/>
          <w:i w:val="0"/>
          <w:sz w:val="24"/>
          <w:spacing w:val="0"/>
          <w:w w:val="100"/>
          <w:rFonts/>
          <w:caps w:val="0"/>
        </w:rPr>
        <w:t>A</w:t>
      </w:r>
      <w:r w:rsidR="009B1CAC" w:rsidRPr="006F4DE1">
        <w:rPr>
          <w:szCs w:val="24"/>
          <w:b w:val="0"/>
          <w:i w:val="0"/>
          <w:sz w:val="24"/>
          <w:spacing w:val="0"/>
          <w:w w:val="100"/>
          <w:rFonts/>
          <w:caps w:val="0"/>
        </w:rPr>
        <w:t> </w:t>
      </w:r>
      <w:r w:rsidR="009B1CAC" w:rsidRPr="006F4DE1">
        <w:rPr>
          <w:szCs w:val="24"/>
          <w:b w:val="0"/>
          <w:i w:val="0"/>
          <w:sz w:val="24"/>
          <w:spacing w:val="0"/>
          <w:w w:val="100"/>
          <w:rFonts/>
          <w:caps w:val="0"/>
        </w:rPr>
        <w:t>low-lying</w:t>
      </w:r>
      <w:r w:rsidR="009B1CAC" w:rsidRPr="006F4DE1">
        <w:rPr>
          <w:szCs w:val="24"/>
          <w:b w:val="0"/>
          <w:i w:val="0"/>
          <w:sz w:val="24"/>
          <w:spacing w:val="0"/>
          <w:w w:val="100"/>
          <w:rFonts/>
          <w:caps w:val="0"/>
        </w:rPr>
        <w:t> </w:t>
      </w:r>
      <w:r w:rsidR="009B1CAC" w:rsidRPr="006F4DE1">
        <w:rPr>
          <w:szCs w:val="24"/>
          <w:b w:val="0"/>
          <w:i w:val="0"/>
          <w:sz w:val="24"/>
          <w:spacing w:val="0"/>
          <w:w w:val="100"/>
          <w:rFonts/>
          <w:caps w:val="0"/>
        </w:rPr>
        <w:t>outcrop</w:t>
      </w:r>
      <w:r w:rsidR="009B1CAC" w:rsidRPr="006F4DE1">
        <w:rPr>
          <w:szCs w:val="24"/>
          <w:b w:val="0"/>
          <w:i w:val="0"/>
          <w:sz w:val="24"/>
          <w:spacing w:val="0"/>
          <w:w w:val="100"/>
          <w:rFonts/>
          <w:caps w:val="0"/>
        </w:rPr>
        <w:t> </w:t>
      </w:r>
      <w:r w:rsidR="009B1CAC" w:rsidRPr="006F4DE1">
        <w:rPr>
          <w:szCs w:val="24"/>
          <w:b w:val="0"/>
          <w:i w:val="0"/>
          <w:sz w:val="24"/>
          <w:spacing w:val="0"/>
          <w:w w:val="100"/>
          <w:rFonts/>
          <w:caps w:val="0"/>
        </w:rPr>
        <w:t>with</w:t>
      </w:r>
      <w:r w:rsidR="009B1CAC" w:rsidRPr="006F4DE1">
        <w:rPr>
          <w:szCs w:val="24"/>
          <w:b w:val="0"/>
          <w:i w:val="0"/>
          <w:sz w:val="24"/>
          <w:spacing w:val="0"/>
          <w:w w:val="100"/>
          <w:rFonts/>
          <w:caps w:val="0"/>
        </w:rPr>
        <w:t> </w:t>
      </w:r>
      <w:r w:rsidR="009B1CAC" w:rsidRPr="006F4DE1">
        <w:rPr>
          <w:szCs w:val="24"/>
          <w:b w:val="0"/>
          <w:i w:val="0"/>
          <w:sz w:val="24"/>
          <w:spacing w:val="0"/>
          <w:w w:val="100"/>
          <w:rFonts/>
          <w:caps w:val="0"/>
        </w:rPr>
        <w:t>quarts</w:t>
      </w:r>
      <w:r w:rsidR="009B1CAC" w:rsidRPr="006F4DE1">
        <w:rPr>
          <w:szCs w:val="24"/>
          <w:b w:val="0"/>
          <w:i w:val="0"/>
          <w:sz w:val="24"/>
          <w:spacing w:val="0"/>
          <w:w w:val="100"/>
          <w:rFonts/>
          <w:caps w:val="0"/>
        </w:rPr>
        <w:t> </w:t>
      </w:r>
      <w:r w:rsidR="009B1CAC" w:rsidRPr="006F4DE1">
        <w:rPr>
          <w:szCs w:val="24"/>
          <w:b w:val="0"/>
          <w:i w:val="0"/>
          <w:sz w:val="24"/>
          <w:spacing w:val="0"/>
          <w:w w:val="100"/>
          <w:rFonts/>
          <w:caps w:val="0"/>
        </w:rPr>
        <w:t>and</w:t>
      </w:r>
      <w:r w:rsidR="009B1CAC" w:rsidRPr="006F4DE1">
        <w:rPr>
          <w:szCs w:val="24"/>
          <w:b w:val="0"/>
          <w:i w:val="0"/>
          <w:sz w:val="24"/>
          <w:spacing w:val="0"/>
          <w:w w:val="100"/>
          <w:rFonts/>
          <w:caps w:val="0"/>
        </w:rPr>
        <w:t> </w:t>
      </w:r>
      <w:r w:rsidR="009B1CAC" w:rsidRPr="006F4DE1">
        <w:rPr>
          <w:szCs w:val="24"/>
          <w:b w:val="0"/>
          <w:i w:val="0"/>
          <w:sz w:val="24"/>
          <w:spacing w:val="0"/>
          <w:w w:val="100"/>
          <w:rFonts/>
          <w:caps w:val="0"/>
        </w:rPr>
        <w:t>feldspar</w:t>
      </w:r>
      <w:r w:rsidR="009B1CAC" w:rsidRPr="006F4DE1">
        <w:rPr>
          <w:szCs w:val="24"/>
          <w:b w:val="0"/>
          <w:i w:val="0"/>
          <w:sz w:val="24"/>
          <w:spacing w:val="0"/>
          <w:w w:val="100"/>
          <w:rFonts/>
          <w:caps w:val="0"/>
        </w:rPr>
        <w:t> </w:t>
      </w:r>
      <w:r w:rsidR="009B1CAC" w:rsidRPr="006F4DE1">
        <w:rPr>
          <w:szCs w:val="24"/>
          <w:b w:val="0"/>
          <w:i w:val="0"/>
          <w:sz w:val="24"/>
          <w:spacing w:val="0"/>
          <w:w w:val="100"/>
          <w:rFonts/>
          <w:caps w:val="0"/>
        </w:rPr>
        <w:t>as</w:t>
      </w:r>
      <w:r w:rsidR="009B1CAC" w:rsidRPr="006F4DE1">
        <w:rPr>
          <w:szCs w:val="24"/>
          <w:b w:val="0"/>
          <w:i w:val="0"/>
          <w:sz w:val="24"/>
          <w:spacing w:val="0"/>
          <w:w w:val="100"/>
          <w:rFonts/>
          <w:caps w:val="0"/>
        </w:rPr>
        <w:t> </w:t>
      </w:r>
      <w:r w:rsidR="009B1CAC" w:rsidRPr="006F4DE1">
        <w:rPr>
          <w:szCs w:val="24"/>
          <w:b w:val="0"/>
          <w:i w:val="0"/>
          <w:sz w:val="24"/>
          <w:spacing w:val="0"/>
          <w:w w:val="100"/>
          <w:rFonts/>
          <w:caps w:val="0"/>
        </w:rPr>
        <w:t>predominant</w:t>
      </w:r>
      <w:r w:rsidR="009B1CAC" w:rsidRPr="006F4DE1">
        <w:rPr>
          <w:szCs w:val="24"/>
          <w:b w:val="0"/>
          <w:i w:val="0"/>
          <w:sz w:val="24"/>
          <w:spacing w:val="0"/>
          <w:w w:val="100"/>
          <w:rFonts/>
          <w:caps w:val="0"/>
        </w:rPr>
        <w:t> </w:t>
      </w:r>
      <w:r w:rsidR="009B1CAC" w:rsidRPr="006F4DE1">
        <w:rPr>
          <w:szCs w:val="24"/>
          <w:b w:val="0"/>
          <w:i w:val="0"/>
          <w:sz w:val="24"/>
          <w:spacing w:val="0"/>
          <w:w w:val="100"/>
          <w:rFonts/>
          <w:caps w:val="0"/>
        </w:rPr>
        <w:t>minerals.</w:t>
      </w:r>
      <w:r w:rsidR="00E84CB0" w:rsidRPr="006F4DE1">
        <w:rPr>
          <w:szCs w:val="24"/>
          <w:b w:val="0"/>
          <w:i w:val="0"/>
          <w:sz w:val="24"/>
          <w:spacing w:val="0"/>
          <w:w w:val="100"/>
          <w:rFonts/>
          <w:caps w:val="0"/>
        </w:rPr>
        <w:t> </w:t>
      </w:r>
      <w:r w:rsidR="00E84CB0" w:rsidRPr="006F4DE1">
        <w:rPr>
          <w:szCs w:val="24"/>
          <w:b w:val="0"/>
          <w:i w:val="0"/>
          <w:sz w:val="24"/>
          <w:spacing w:val="0"/>
          <w:w w:val="100"/>
          <w:rFonts/>
          <w:caps w:val="0"/>
        </w:rPr>
        <w:t>Parts</w:t>
      </w:r>
      <w:r w:rsidR="00E84CB0" w:rsidRPr="006F4DE1">
        <w:rPr>
          <w:szCs w:val="24"/>
          <w:b w:val="0"/>
          <w:i w:val="0"/>
          <w:sz w:val="24"/>
          <w:spacing w:val="0"/>
          <w:w w:val="100"/>
          <w:rFonts/>
          <w:caps w:val="0"/>
        </w:rPr>
        <w:t> </w:t>
      </w:r>
      <w:r w:rsidR="00E84CB0" w:rsidRPr="006F4DE1">
        <w:rPr>
          <w:szCs w:val="24"/>
          <w:b w:val="0"/>
          <w:i w:val="0"/>
          <w:sz w:val="24"/>
          <w:spacing w:val="0"/>
          <w:w w:val="100"/>
          <w:rFonts/>
          <w:caps w:val="0"/>
        </w:rPr>
        <w:t>of</w:t>
      </w:r>
      <w:r w:rsidR="00E84CB0" w:rsidRPr="006F4DE1">
        <w:rPr>
          <w:szCs w:val="24"/>
          <w:b w:val="0"/>
          <w:i w:val="0"/>
          <w:sz w:val="24"/>
          <w:spacing w:val="0"/>
          <w:w w:val="100"/>
          <w:rFonts/>
          <w:caps w:val="0"/>
        </w:rPr>
        <w:t> </w:t>
      </w:r>
      <w:r w:rsidR="00E84CB0" w:rsidRPr="006F4DE1">
        <w:rPr>
          <w:szCs w:val="24"/>
          <w:b w:val="0"/>
          <w:i w:val="0"/>
          <w:sz w:val="24"/>
          <w:spacing w:val="0"/>
          <w:w w:val="100"/>
          <w:rFonts/>
          <w:caps w:val="0"/>
        </w:rPr>
        <w:t>the</w:t>
      </w:r>
      <w:r w:rsidR="00E84CB0" w:rsidRPr="006F4DE1">
        <w:rPr>
          <w:szCs w:val="24"/>
          <w:b w:val="0"/>
          <w:i w:val="0"/>
          <w:sz w:val="24"/>
          <w:spacing w:val="0"/>
          <w:w w:val="100"/>
          <w:rFonts/>
          <w:caps w:val="0"/>
        </w:rPr>
        <w:t> </w:t>
      </w:r>
      <w:r w:rsidR="00E84CB0" w:rsidRPr="006F4DE1">
        <w:rPr>
          <w:szCs w:val="24"/>
          <w:b w:val="0"/>
          <w:i w:val="0"/>
          <w:sz w:val="24"/>
          <w:spacing w:val="0"/>
          <w:w w:val="100"/>
          <w:rFonts/>
          <w:caps w:val="0"/>
        </w:rPr>
        <w:t>textures</w:t>
      </w:r>
      <w:r w:rsidR="00E84CB0" w:rsidRPr="006F4DE1">
        <w:rPr>
          <w:szCs w:val="24"/>
          <w:b w:val="0"/>
          <w:i w:val="0"/>
          <w:sz w:val="24"/>
          <w:spacing w:val="0"/>
          <w:w w:val="100"/>
          <w:rFonts/>
          <w:caps w:val="0"/>
        </w:rPr>
        <w:t> </w:t>
      </w:r>
      <w:r w:rsidR="00E84CB0" w:rsidRPr="006F4DE1">
        <w:rPr>
          <w:szCs w:val="24"/>
          <w:b w:val="0"/>
          <w:i w:val="0"/>
          <w:sz w:val="24"/>
          <w:spacing w:val="0"/>
          <w:w w:val="100"/>
          <w:rFonts/>
          <w:caps w:val="0"/>
        </w:rPr>
        <w:t>have</w:t>
      </w:r>
      <w:r w:rsidR="00E84CB0" w:rsidRPr="006F4DE1">
        <w:rPr>
          <w:szCs w:val="24"/>
          <w:b w:val="0"/>
          <w:i w:val="0"/>
          <w:sz w:val="24"/>
          <w:spacing w:val="0"/>
          <w:w w:val="100"/>
          <w:rFonts/>
          <w:caps w:val="0"/>
        </w:rPr>
        <w:t> </w:t>
      </w:r>
      <w:r w:rsidR="00E84CB0" w:rsidRPr="006F4DE1">
        <w:rPr>
          <w:szCs w:val="24"/>
          <w:b w:val="0"/>
          <w:i w:val="0"/>
          <w:sz w:val="24"/>
          <w:spacing w:val="0"/>
          <w:w w:val="100"/>
          <w:rFonts/>
          <w:caps w:val="0"/>
        </w:rPr>
        <w:t>aligned</w:t>
      </w:r>
      <w:r w:rsidR="00E84CB0" w:rsidRPr="006F4DE1">
        <w:rPr>
          <w:szCs w:val="24"/>
          <w:b w:val="0"/>
          <w:i w:val="0"/>
          <w:sz w:val="24"/>
          <w:spacing w:val="0"/>
          <w:w w:val="100"/>
          <w:rFonts/>
          <w:caps w:val="0"/>
        </w:rPr>
        <w:t> </w:t>
      </w:r>
      <w:r w:rsidR="00CB610E" w:rsidRPr="006F4DE1">
        <w:rPr>
          <w:szCs w:val="24"/>
          <w:b w:val="0"/>
          <w:i w:val="0"/>
          <w:sz w:val="24"/>
          <w:spacing w:val="0"/>
          <w:w w:val="100"/>
          <w:rFonts/>
          <w:caps w:val="0"/>
        </w:rPr>
        <w:t>minerals</w:t>
      </w:r>
      <w:r w:rsidR="00CB610E" w:rsidRPr="006F4DE1">
        <w:rPr>
          <w:szCs w:val="24"/>
          <w:b w:val="0"/>
          <w:i w:val="0"/>
          <w:sz w:val="24"/>
          <w:spacing w:val="0"/>
          <w:w w:val="100"/>
          <w:rFonts/>
          <w:caps w:val="0"/>
        </w:rPr>
        <w:t> </w:t>
      </w:r>
      <w:r w:rsidR="00A70C07" w:rsidRPr="006F4DE1">
        <w:rPr>
          <w:szCs w:val="24"/>
          <w:b w:val="0"/>
          <w:i w:val="0"/>
          <w:sz w:val="24"/>
          <w:spacing w:val="0"/>
          <w:w w:val="100"/>
          <w:rFonts/>
          <w:caps w:val="0"/>
        </w:rPr>
        <w:t>suggesting</w:t>
      </w:r>
      <w:r w:rsidR="00A70C07" w:rsidRPr="006F4DE1">
        <w:rPr>
          <w:szCs w:val="24"/>
          <w:b w:val="0"/>
          <w:i w:val="0"/>
          <w:sz w:val="24"/>
          <w:spacing w:val="0"/>
          <w:w w:val="100"/>
          <w:rFonts/>
          <w:caps w:val="0"/>
        </w:rPr>
        <w:t> </w:t>
      </w:r>
      <w:r w:rsidR="00A70C07" w:rsidRPr="006F4DE1">
        <w:rPr>
          <w:szCs w:val="24"/>
          <w:b w:val="0"/>
          <w:i w:val="0"/>
          <w:sz w:val="24"/>
          <w:spacing w:val="0"/>
          <w:w w:val="100"/>
          <w:rFonts/>
          <w:caps w:val="0"/>
        </w:rPr>
        <w:t>it</w:t>
      </w:r>
      <w:r w:rsidR="00A70C07" w:rsidRPr="006F4DE1">
        <w:rPr>
          <w:szCs w:val="24"/>
          <w:b w:val="0"/>
          <w:i w:val="0"/>
          <w:sz w:val="24"/>
          <w:spacing w:val="0"/>
          <w:w w:val="100"/>
          <w:rFonts/>
          <w:caps w:val="0"/>
        </w:rPr>
        <w:t> </w:t>
      </w:r>
      <w:r w:rsidR="00A70C07" w:rsidRPr="006F4DE1">
        <w:rPr>
          <w:szCs w:val="24"/>
          <w:b w:val="0"/>
          <w:i w:val="0"/>
          <w:sz w:val="24"/>
          <w:spacing w:val="0"/>
          <w:w w:val="100"/>
          <w:rFonts/>
          <w:caps w:val="0"/>
        </w:rPr>
        <w:t>to</w:t>
      </w:r>
      <w:r w:rsidR="00A70C07" w:rsidRPr="006F4DE1">
        <w:rPr>
          <w:szCs w:val="24"/>
          <w:b w:val="0"/>
          <w:i w:val="0"/>
          <w:sz w:val="24"/>
          <w:spacing w:val="0"/>
          <w:w w:val="100"/>
          <w:rFonts/>
          <w:caps w:val="0"/>
        </w:rPr>
        <w:t> </w:t>
      </w:r>
      <w:r w:rsidR="00A70C07" w:rsidRPr="006F4DE1">
        <w:rPr>
          <w:szCs w:val="24"/>
          <w:b w:val="0"/>
          <w:i w:val="0"/>
          <w:sz w:val="24"/>
          <w:spacing w:val="0"/>
          <w:w w:val="100"/>
          <w:rFonts/>
          <w:caps w:val="0"/>
        </w:rPr>
        <w:t>be</w:t>
      </w:r>
      <w:r w:rsidR="00A70C07" w:rsidRPr="006F4DE1">
        <w:rPr>
          <w:szCs w:val="24"/>
          <w:b w:val="0"/>
          <w:i w:val="0"/>
          <w:sz w:val="24"/>
          <w:spacing w:val="0"/>
          <w:w w:val="100"/>
          <w:rFonts/>
          <w:caps w:val="0"/>
        </w:rPr>
        <w:t> </w:t>
      </w:r>
      <w:r w:rsidR="00A70C07" w:rsidRPr="006F4DE1">
        <w:rPr>
          <w:szCs w:val="24"/>
          <w:b w:val="0"/>
          <w:i w:val="0"/>
          <w:sz w:val="24"/>
          <w:spacing w:val="0"/>
          <w:w w:val="100"/>
          <w:rFonts/>
          <w:caps w:val="0"/>
        </w:rPr>
        <w:t>porphiritic</w:t>
      </w:r>
      <w:r w:rsidR="00A70C07" w:rsidRPr="006F4DE1">
        <w:rPr>
          <w:szCs w:val="24"/>
          <w:b w:val="0"/>
          <w:i w:val="0"/>
          <w:sz w:val="24"/>
          <w:spacing w:val="0"/>
          <w:w w:val="100"/>
          <w:rFonts/>
          <w:caps w:val="0"/>
        </w:rPr>
        <w:t> </w:t>
      </w:r>
      <w:r w:rsidR="00A70C07" w:rsidRPr="006F4DE1">
        <w:rPr>
          <w:szCs w:val="24"/>
          <w:b w:val="0"/>
          <w:i w:val="0"/>
          <w:sz w:val="24"/>
          <w:spacing w:val="0"/>
          <w:w w:val="100"/>
          <w:rFonts/>
          <w:caps w:val="0"/>
        </w:rPr>
        <w:t>gneissic</w:t>
      </w:r>
      <w:r w:rsidR="00A70C07" w:rsidRPr="006F4DE1">
        <w:rPr>
          <w:szCs w:val="24"/>
          <w:b w:val="0"/>
          <w:i w:val="0"/>
          <w:sz w:val="24"/>
          <w:spacing w:val="0"/>
          <w:w w:val="100"/>
          <w:rFonts/>
          <w:caps w:val="0"/>
        </w:rPr>
        <w:t> </w:t>
      </w:r>
      <w:r w:rsidR="00A70C07" w:rsidRPr="006F4DE1">
        <w:rPr>
          <w:szCs w:val="24"/>
          <w:b w:val="0"/>
          <w:i w:val="0"/>
          <w:sz w:val="24"/>
          <w:spacing w:val="0"/>
          <w:w w:val="100"/>
          <w:rFonts/>
          <w:caps w:val="0"/>
        </w:rPr>
        <w:t>while</w:t>
      </w:r>
      <w:r w:rsidR="00A70C07" w:rsidRPr="006F4DE1">
        <w:rPr>
          <w:szCs w:val="24"/>
          <w:b w:val="0"/>
          <w:i w:val="0"/>
          <w:sz w:val="24"/>
          <w:spacing w:val="0"/>
          <w:w w:val="100"/>
          <w:rFonts/>
          <w:caps w:val="0"/>
        </w:rPr>
        <w:t> </w:t>
      </w:r>
      <w:r w:rsidR="00A70C07" w:rsidRPr="006F4DE1">
        <w:rPr>
          <w:szCs w:val="24"/>
          <w:b w:val="0"/>
          <w:i w:val="0"/>
          <w:sz w:val="24"/>
          <w:spacing w:val="0"/>
          <w:w w:val="100"/>
          <w:rFonts/>
          <w:caps w:val="0"/>
        </w:rPr>
        <w:t>major</w:t>
      </w:r>
      <w:r w:rsidR="00A70C07" w:rsidRPr="006F4DE1">
        <w:rPr>
          <w:szCs w:val="24"/>
          <w:b w:val="0"/>
          <w:i w:val="0"/>
          <w:sz w:val="24"/>
          <w:spacing w:val="0"/>
          <w:w w:val="100"/>
          <w:rFonts/>
          <w:caps w:val="0"/>
        </w:rPr>
        <w:t> </w:t>
      </w:r>
      <w:r w:rsidR="00A70C07" w:rsidRPr="006F4DE1">
        <w:rPr>
          <w:szCs w:val="24"/>
          <w:b w:val="0"/>
          <w:i w:val="0"/>
          <w:sz w:val="24"/>
          <w:spacing w:val="0"/>
          <w:w w:val="100"/>
          <w:rFonts/>
          <w:caps w:val="0"/>
        </w:rPr>
        <w:t>parts</w:t>
      </w:r>
      <w:r w:rsidR="00A70C07" w:rsidRPr="006F4DE1">
        <w:rPr>
          <w:szCs w:val="24"/>
          <w:b w:val="0"/>
          <w:i w:val="0"/>
          <w:sz w:val="24"/>
          <w:spacing w:val="0"/>
          <w:w w:val="100"/>
          <w:rFonts/>
          <w:caps w:val="0"/>
        </w:rPr>
        <w:t> </w:t>
      </w:r>
      <w:r w:rsidR="00A70C07" w:rsidRPr="006F4DE1">
        <w:rPr>
          <w:szCs w:val="24"/>
          <w:b w:val="0"/>
          <w:i w:val="0"/>
          <w:sz w:val="24"/>
          <w:spacing w:val="0"/>
          <w:w w:val="100"/>
          <w:rFonts/>
          <w:caps w:val="0"/>
        </w:rPr>
        <w:t>are</w:t>
      </w:r>
      <w:r w:rsidR="00A70C07" w:rsidRPr="006F4DE1">
        <w:rPr>
          <w:szCs w:val="24"/>
          <w:b w:val="0"/>
          <w:i w:val="0"/>
          <w:sz w:val="24"/>
          <w:spacing w:val="0"/>
          <w:w w:val="100"/>
          <w:rFonts/>
          <w:caps w:val="0"/>
        </w:rPr>
        <w:t> </w:t>
      </w:r>
      <w:r w:rsidR="00A70C07" w:rsidRPr="006F4DE1">
        <w:rPr>
          <w:szCs w:val="24"/>
          <w:b w:val="0"/>
          <w:i w:val="0"/>
          <w:sz w:val="24"/>
          <w:spacing w:val="0"/>
          <w:w w:val="100"/>
          <w:rFonts/>
          <w:caps w:val="0"/>
        </w:rPr>
        <w:t>porphiritic</w:t>
      </w:r>
      <w:r w:rsidR="00A70C07" w:rsidRPr="006F4DE1">
        <w:rPr>
          <w:szCs w:val="24"/>
          <w:b w:val="0"/>
          <w:i w:val="0"/>
          <w:sz w:val="24"/>
          <w:spacing w:val="0"/>
          <w:w w:val="100"/>
          <w:rFonts/>
          <w:caps w:val="0"/>
        </w:rPr>
        <w:t> </w:t>
      </w:r>
      <w:r w:rsidR="00A70C07" w:rsidRPr="006F4DE1">
        <w:rPr>
          <w:szCs w:val="24"/>
          <w:b w:val="0"/>
          <w:i w:val="0"/>
          <w:sz w:val="24"/>
          <w:spacing w:val="0"/>
          <w:w w:val="100"/>
          <w:rFonts/>
          <w:caps w:val="0"/>
        </w:rPr>
        <w:t>granites</w:t>
      </w:r>
    </w:p>
    <w:p w14:paraId="236C561E" w14:textId="77777777" w:rsidR="00F6133B" w:rsidRDefault="00F6133B" w:rsidP="006F4DE1">
      <w:pPr>
        <w:spacing w:before="0" w:beforeAutospacing="0" w:after="160" w:afterAutospacing="0" w:lineRule="auto" w:line="360"/>
        <w:rPr>
          <w:szCs w:val="24"/>
          <w:b w:val="0"/>
          <w:i w:val="0"/>
          <w:sz w:val="24"/>
          <w:spacing w:val="0"/>
          <w:w w:val="100"/>
          <w:rFonts/>
          <w:caps w:val="0"/>
        </w:rPr>
        <w:snapToGrid w:val="0"/>
        <w:textAlignment w:val="baseline"/>
      </w:pPr>
      <w:r>
        <w:rPr>
          <w:b w:val="0"/>
          <w:i w:val="0"/>
          <w:sz w:val="24"/>
          <w:spacing w:val="0"/>
          <w:w w:val="100"/>
          <w:rFonts/>
          <w:caps w:val="0"/>
        </w:rPr>
        <w:t/>
      </w:r>
    </w:p>
    <w:p w14:paraId="6CF41FB7" w14:textId="77777777" w:rsidR="00CC72F9" w:rsidRDefault="00CC72F9" w:rsidP="006F4DE1">
      <w:pPr>
        <w:spacing w:before="0" w:beforeAutospacing="0" w:after="160" w:afterAutospacing="0" w:lineRule="auto" w:line="360"/>
        <w:rPr>
          <w:szCs w:val="24"/>
          <w:b w:val="0"/>
          <w:i w:val="0"/>
          <w:sz w:val="24"/>
          <w:spacing w:val="0"/>
          <w:w w:val="100"/>
          <w:rFonts/>
          <w:caps w:val="0"/>
        </w:rPr>
        <w:snapToGrid w:val="0"/>
        <w:textAlignment w:val="baseline"/>
      </w:pPr>
      <w:r>
        <w:rPr>
          <w:b w:val="0"/>
          <w:i w:val="0"/>
          <w:sz w:val="24"/>
          <w:spacing w:val="0"/>
          <w:w w:val="100"/>
          <w:rFonts/>
          <w:caps w:val="0"/>
        </w:rPr>
        <w:t/>
      </w:r>
    </w:p>
    <w:p w14:paraId="60E938D5" w14:textId="77777777" w:rsidR="00CC72F9" w:rsidRDefault="00CC72F9" w:rsidP="006F4DE1">
      <w:pPr>
        <w:spacing w:before="0" w:beforeAutospacing="0" w:after="160" w:afterAutospacing="0" w:lineRule="auto" w:line="360"/>
        <w:rPr>
          <w:szCs w:val="24"/>
          <w:b w:val="0"/>
          <w:i w:val="0"/>
          <w:sz w:val="24"/>
          <w:spacing w:val="0"/>
          <w:w w:val="100"/>
          <w:rFonts/>
          <w:caps w:val="0"/>
        </w:rPr>
        <w:snapToGrid w:val="0"/>
        <w:textAlignment w:val="baseline"/>
      </w:pPr>
      <w:r>
        <w:rPr>
          <w:b w:val="0"/>
          <w:i w:val="0"/>
          <w:sz w:val="24"/>
          <w:spacing w:val="0"/>
          <w:w w:val="100"/>
          <w:rFonts/>
          <w:caps w:val="0"/>
        </w:rPr>
        <w:t/>
      </w:r>
    </w:p>
    <w:p w14:paraId="31448E64" w14:textId="77777777" w:rsidR="00CC72F9" w:rsidRPr="006F4DE1" w:rsidRDefault="00CC72F9" w:rsidP="006F4DE1">
      <w:pPr>
        <w:spacing w:before="0" w:beforeAutospacing="0" w:after="160" w:afterAutospacing="0" w:lineRule="auto" w:line="360"/>
        <w:rPr>
          <w:szCs w:val="24"/>
          <w:b w:val="0"/>
          <w:i w:val="0"/>
          <w:sz w:val="24"/>
          <w:spacing w:val="0"/>
          <w:w w:val="100"/>
          <w:rFonts/>
          <w:caps w:val="0"/>
        </w:rPr>
        <w:snapToGrid w:val="0"/>
        <w:textAlignment w:val="baseline"/>
      </w:pPr>
      <w:r>
        <w:rPr>
          <w:b w:val="0"/>
          <w:i w:val="0"/>
          <w:sz w:val="24"/>
          <w:spacing w:val="0"/>
          <w:w w:val="100"/>
          <w:rFonts/>
          <w:caps w:val="0"/>
        </w:rPr>
        <w:t/>
      </w:r>
    </w:p>
    <w:p w14:paraId="0E308475" w14:textId="77777777" w:rsidR="00103FD1" w:rsidRPr="006F4DE1" w:rsidRDefault="00F6133B" w:rsidP="006F4DE1">
      <w:pPr>
        <w:spacing w:before="0" w:beforeAutospacing="0" w:after="160" w:afterAutospacing="0" w:lineRule="auto" w:line="360"/>
        <w:rPr>
          <w:szCs w:val="24"/>
          <w:b w:val="0"/>
          <w:i w:val="0"/>
          <w:sz w:val="24"/>
          <w:spacing w:val="0"/>
          <w:w w:val="100"/>
          <w:rFonts/>
          <w:caps w:val="0"/>
        </w:rPr>
        <w:snapToGrid w:val="0"/>
        <w:textAlignment w:val="baseline"/>
      </w:pPr>
      <w:r w:rsidRPr="00C052CB">
        <w:rPr>
          <w:szCs w:val="24"/>
          <w:b w:val="0"/>
          <w:i w:val="0"/>
          <w:sz w:val="24"/>
          <w:spacing w:val="0"/>
          <w:w w:val="100"/>
          <w:rFonts/>
          <w:caps w:val="0"/>
        </w:rPr>
        <w:t>Tabl</w:t>
      </w:r>
      <w:r w:rsidR="007E20E2" w:rsidRPr="00C052CB">
        <w:rPr>
          <w:szCs w:val="24"/>
          <w:b w:val="0"/>
          <w:i w:val="0"/>
          <w:sz w:val="24"/>
          <w:spacing w:val="0"/>
          <w:w w:val="100"/>
          <w:rFonts/>
          <w:caps w:val="0"/>
        </w:rPr>
        <w:t>e</w:t>
      </w:r>
      <w:r w:rsidR="007E20E2" w:rsidRPr="00C052CB">
        <w:rPr>
          <w:szCs w:val="24"/>
          <w:b w:val="0"/>
          <w:i w:val="0"/>
          <w:sz w:val="24"/>
          <w:spacing w:val="0"/>
          <w:w w:val="100"/>
          <w:rFonts/>
          <w:caps w:val="0"/>
        </w:rPr>
        <w:t> </w:t>
      </w:r>
      <w:r w:rsidR="007E20E2" w:rsidRPr="00C052CB">
        <w:rPr>
          <w:szCs w:val="24"/>
          <w:b w:val="0"/>
          <w:i w:val="0"/>
          <w:sz w:val="24"/>
          <w:spacing w:val="0"/>
          <w:w w:val="100"/>
          <w:rFonts/>
          <w:caps w:val="0"/>
        </w:rPr>
        <w:t>4.1</w:t>
      </w:r>
      <w:r w:rsidR="007E20E2" w:rsidRPr="00C052CB">
        <w:rPr>
          <w:szCs w:val="24"/>
          <w:b w:val="0"/>
          <w:i w:val="0"/>
          <w:sz w:val="24"/>
          <w:spacing w:val="0"/>
          <w:w w:val="100"/>
          <w:rFonts/>
          <w:caps w:val="0"/>
        </w:rPr>
        <w:t> </w:t>
      </w:r>
      <w:r w:rsidRPr="00C052CB">
        <w:rPr>
          <w:szCs w:val="24"/>
          <w:b w:val="0"/>
          <w:i w:val="0"/>
          <w:sz w:val="24"/>
          <w:spacing w:val="0"/>
          <w:w w:val="100"/>
          <w:rFonts/>
          <w:caps w:val="0"/>
        </w:rPr>
        <w:t>Axis</w:t>
      </w:r>
      <w:r w:rsidRPr="00F6133B">
        <w:rPr>
          <w:szCs w:val="24"/>
          <w:b w:val="0"/>
          <w:i w:val="0"/>
          <w:sz w:val="24"/>
          <w:spacing w:val="0"/>
          <w:w w:val="100"/>
          <w:rFonts/>
          <w:caps w:val="0"/>
        </w:rPr>
        <w:t> </w:t>
      </w:r>
      <w:r w:rsidRPr="00F6133B">
        <w:rPr>
          <w:szCs w:val="24"/>
          <w:b w:val="0"/>
          <w:i w:val="0"/>
          <w:sz w:val="24"/>
          <w:spacing w:val="0"/>
          <w:w w:val="100"/>
          <w:rFonts/>
          <w:caps w:val="0"/>
        </w:rPr>
        <w:t>lengths</w:t>
      </w:r>
      <w:r w:rsidRPr="00F6133B">
        <w:rPr>
          <w:szCs w:val="24"/>
          <w:b w:val="0"/>
          <w:i w:val="0"/>
          <w:sz w:val="24"/>
          <w:spacing w:val="0"/>
          <w:w w:val="100"/>
          <w:rFonts/>
          <w:caps w:val="0"/>
        </w:rPr>
        <w:t> </w:t>
      </w:r>
      <w:r w:rsidRPr="00F6133B">
        <w:rPr>
          <w:szCs w:val="24"/>
          <w:b w:val="0"/>
          <w:i w:val="0"/>
          <w:sz w:val="24"/>
          <w:spacing w:val="0"/>
          <w:w w:val="100"/>
          <w:rFonts/>
          <w:caps w:val="0"/>
        </w:rPr>
        <w:t>and</w:t>
      </w:r>
      <w:r w:rsidRPr="00F6133B">
        <w:rPr>
          <w:szCs w:val="24"/>
          <w:b w:val="0"/>
          <w:i w:val="0"/>
          <w:sz w:val="24"/>
          <w:spacing w:val="0"/>
          <w:w w:val="100"/>
          <w:rFonts/>
          <w:caps w:val="0"/>
        </w:rPr>
        <w:t> </w:t>
      </w:r>
      <w:r w:rsidRPr="00F6133B">
        <w:rPr>
          <w:szCs w:val="24"/>
          <w:b w:val="0"/>
          <w:i w:val="0"/>
          <w:sz w:val="24"/>
          <w:spacing w:val="0"/>
          <w:w w:val="100"/>
          <w:rFonts/>
          <w:caps w:val="0"/>
        </w:rPr>
        <w:t>orientation</w:t>
      </w:r>
      <w:r w:rsidRPr="00F6133B">
        <w:rPr>
          <w:szCs w:val="24"/>
          <w:b w:val="0"/>
          <w:i w:val="0"/>
          <w:sz w:val="24"/>
          <w:spacing w:val="0"/>
          <w:w w:val="100"/>
          <w:rFonts/>
          <w:caps w:val="0"/>
        </w:rPr>
        <w:t> </w:t>
      </w:r>
      <w:r w:rsidRPr="00F6133B">
        <w:rPr>
          <w:szCs w:val="24"/>
          <w:b w:val="0"/>
          <w:i w:val="0"/>
          <w:sz w:val="24"/>
          <w:spacing w:val="0"/>
          <w:w w:val="100"/>
          <w:rFonts/>
          <w:caps w:val="0"/>
        </w:rPr>
        <w:t>of</w:t>
      </w:r>
      <w:r w:rsidRPr="00F6133B">
        <w:rPr>
          <w:szCs w:val="24"/>
          <w:b w:val="0"/>
          <w:i w:val="0"/>
          <w:sz w:val="24"/>
          <w:spacing w:val="0"/>
          <w:w w:val="100"/>
          <w:rFonts/>
          <w:caps w:val="0"/>
        </w:rPr>
        <w:t> </w:t>
      </w:r>
      <w:r w:rsidRPr="00F6133B">
        <w:rPr>
          <w:szCs w:val="24"/>
          <w:b w:val="0"/>
          <w:i w:val="0"/>
          <w:sz w:val="24"/>
          <w:spacing w:val="0"/>
          <w:w w:val="100"/>
          <w:rFonts/>
          <w:caps w:val="0"/>
        </w:rPr>
        <w:t>phenocrysts</w:t>
      </w:r>
      <w:r w:rsidR="00B22A4D">
        <w:rPr>
          <w:szCs w:val="24"/>
          <w:b w:val="0"/>
          <w:i w:val="0"/>
          <w:sz w:val="24"/>
          <w:spacing w:val="0"/>
          <w:w w:val="100"/>
          <w:rFonts/>
          <w:caps w:val="0"/>
        </w:rPr>
        <w:t>(L1,GM)</w:t>
      </w:r>
    </w:p>
    <w:tbl>
      <w:tblPr>
        <w:tblStyle w:val="LightShading-Accent11"/>
        <w:tblW w:w="0" w:type="auto"/>
        <w:tblLook w:val="04A0" w:firstRow="1" w:lastRow="0" w:firstColumn="1" w:lastColumn="0" w:noHBand="0" w:noVBand="1"/>
      </w:tblPr>
      <w:tblGrid>
        <w:gridCol w:w="2310"/>
        <w:gridCol w:w="2310"/>
        <w:gridCol w:w="2311"/>
        <w:gridCol w:w="2311"/>
      </w:tblGrid>
      <w:tr>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310" w:type="dxa"/>
            <w:noWrap/>
            <w:hideMark/>
          </w:tcPr>
          <w:p w14:paraId="765641E2" w14:textId="77777777" w:rsidR="00103FD1" w:rsidRPr="006F4DE1" w:rsidRDefault="00103FD1" w:rsidP="006F4DE1">
            <w:pPr>
              <w:spacing w:before="0" w:beforeAutospacing="0" w:after="0" w:afterAutospacing="0" w:lineRule="auto" w:line="360"/>
              <w:rPr>
                <w:szCs w:val="24"/>
                <w:lang w:val="en-GB" w:eastAsia="en-GB"/>
                <w:b w:val="0"/>
                <w:i w:val="0"/>
                <w:color w:val="000000"/>
                <w:sz w:val="24"/>
                <w:spacing w:val="0"/>
                <w:w w:val="100"/>
                <w:rFonts w:eastAsia="Times New Roman"/>
                <w:caps w:val="0"/>
              </w:rPr>
              <w:snapToGrid w:val="0"/>
              <w:textAlignment w:val="baseline"/>
            </w:pPr>
            <w:r w:rsidRPr="006F4DE1">
              <w:rPr>
                <w:szCs w:val="24"/>
                <w:lang w:val="en-GB" w:eastAsia="en-GB"/>
                <w:b w:val="0"/>
                <w:i w:val="0"/>
                <w:color w:val="000000"/>
                <w:sz w:val="24"/>
                <w:spacing w:val="0"/>
                <w:w w:val="100"/>
                <w:rFonts w:eastAsia="Times New Roman"/>
                <w:caps w:val="0"/>
              </w:rPr>
              <w:t>S/N</w:t>
            </w:r>
          </w:p>
        </w:tc>
        <w:tc>
          <w:tcPr>
            <w:tcW w:w="2310" w:type="dxa"/>
            <w:noWrap/>
            <w:hideMark/>
          </w:tcPr>
          <w:p w14:paraId="662A82F2" w14:textId="77777777" w:rsidR="00103FD1" w:rsidRPr="006F4DE1" w:rsidRDefault="00103FD1" w:rsidP="006F4DE1">
            <w:pPr>
              <w:spacing w:before="0" w:beforeAutospacing="0" w:after="0" w:afterAutospacing="0" w:lineRule="auto" w:line="360"/>
              <w:rPr>
                <w:szCs w:val="24"/>
                <w:lang w:val="en-GB" w:eastAsia="en-GB"/>
                <w:b w:val="0"/>
                <w:i w:val="0"/>
                <w:color w:val="000000"/>
                <w:sz w:val="24"/>
                <w:spacing w:val="0"/>
                <w:w w:val="100"/>
                <w:rFonts w:eastAsia="Times New Roman"/>
                <w:caps w:val="0"/>
              </w:rPr>
              <w:snapToGrid w:val="0"/>
              <w:textAlignment w:val="baseline"/>
            </w:pPr>
            <w:r w:rsidRPr="006F4DE1">
              <w:rPr>
                <w:szCs w:val="24"/>
                <w:lang w:val="en-GB" w:eastAsia="en-GB"/>
                <w:b w:val="0"/>
                <w:i w:val="0"/>
                <w:color w:val="000000"/>
                <w:sz w:val="24"/>
                <w:spacing w:val="0"/>
                <w:w w:val="100"/>
                <w:rFonts w:eastAsia="Times New Roman"/>
                <w:caps w:val="0"/>
              </w:rPr>
              <w:t>Long</w:t>
            </w:r>
            <w:r w:rsidRPr="006F4DE1">
              <w:rPr>
                <w:szCs w:val="24"/>
                <w:lang w:val="en-GB" w:eastAsia="en-GB"/>
                <w:b w:val="0"/>
                <w:i w:val="0"/>
                <w:color w:val="000000"/>
                <w:sz w:val="24"/>
                <w:spacing w:val="0"/>
                <w:w w:val="100"/>
                <w:rFonts w:eastAsia="Times New Roman"/>
                <w:caps w:val="0"/>
              </w:rPr>
              <w:t> </w:t>
            </w:r>
            <w:r w:rsidRPr="006F4DE1">
              <w:rPr>
                <w:szCs w:val="24"/>
                <w:lang w:val="en-GB" w:eastAsia="en-GB"/>
                <w:b w:val="0"/>
                <w:i w:val="0"/>
                <w:color w:val="000000"/>
                <w:sz w:val="24"/>
                <w:spacing w:val="0"/>
                <w:w w:val="100"/>
                <w:rFonts w:eastAsia="Times New Roman"/>
                <w:caps w:val="0"/>
              </w:rPr>
              <w:t>axix(mm)</w:t>
            </w:r>
          </w:p>
        </w:tc>
        <w:tc>
          <w:tcPr>
            <w:tcW w:w="2311" w:type="dxa"/>
            <w:noWrap/>
            <w:hideMark/>
          </w:tcPr>
          <w:p w14:paraId="07EE63E5" w14:textId="77777777" w:rsidR="00103FD1" w:rsidRPr="006F4DE1" w:rsidRDefault="00103FD1" w:rsidP="006F4DE1">
            <w:pPr>
              <w:spacing w:before="0" w:beforeAutospacing="0" w:after="0" w:afterAutospacing="0" w:lineRule="auto" w:line="360"/>
              <w:rPr>
                <w:szCs w:val="24"/>
                <w:lang w:val="en-GB" w:eastAsia="en-GB"/>
                <w:b w:val="0"/>
                <w:i w:val="0"/>
                <w:color w:val="000000"/>
                <w:sz w:val="24"/>
                <w:spacing w:val="0"/>
                <w:w w:val="100"/>
                <w:rFonts w:eastAsia="Times New Roman"/>
                <w:caps w:val="0"/>
              </w:rPr>
              <w:snapToGrid w:val="0"/>
              <w:textAlignment w:val="baseline"/>
            </w:pPr>
            <w:r w:rsidRPr="006F4DE1">
              <w:rPr>
                <w:szCs w:val="24"/>
                <w:lang w:val="en-GB" w:eastAsia="en-GB"/>
                <w:b w:val="0"/>
                <w:i w:val="0"/>
                <w:color w:val="000000"/>
                <w:sz w:val="24"/>
                <w:spacing w:val="0"/>
                <w:w w:val="100"/>
                <w:rFonts w:eastAsia="Times New Roman"/>
                <w:caps w:val="0"/>
              </w:rPr>
              <w:t>Short</w:t>
            </w:r>
            <w:r w:rsidRPr="006F4DE1">
              <w:rPr>
                <w:szCs w:val="24"/>
                <w:lang w:val="en-GB" w:eastAsia="en-GB"/>
                <w:b w:val="0"/>
                <w:i w:val="0"/>
                <w:color w:val="000000"/>
                <w:sz w:val="24"/>
                <w:spacing w:val="0"/>
                <w:w w:val="100"/>
                <w:rFonts w:eastAsia="Times New Roman"/>
                <w:caps w:val="0"/>
              </w:rPr>
              <w:t> </w:t>
            </w:r>
            <w:r w:rsidRPr="006F4DE1">
              <w:rPr>
                <w:szCs w:val="24"/>
                <w:lang w:val="en-GB" w:eastAsia="en-GB"/>
                <w:b w:val="0"/>
                <w:i w:val="0"/>
                <w:color w:val="000000"/>
                <w:sz w:val="24"/>
                <w:spacing w:val="0"/>
                <w:w w:val="100"/>
                <w:rFonts w:eastAsia="Times New Roman"/>
                <w:caps w:val="0"/>
              </w:rPr>
              <w:t>axis(mm)</w:t>
            </w:r>
          </w:p>
        </w:tc>
        <w:tc>
          <w:tcPr>
            <w:tcW w:w="2311" w:type="dxa"/>
            <w:noWrap/>
            <w:hideMark/>
          </w:tcPr>
          <w:p w14:paraId="5F7B03D5" w14:textId="77777777" w:rsidR="00103FD1" w:rsidRPr="006F4DE1" w:rsidRDefault="00103FD1" w:rsidP="006F4DE1">
            <w:pPr>
              <w:spacing w:before="0" w:beforeAutospacing="0" w:after="0" w:afterAutospacing="0" w:lineRule="auto" w:line="360"/>
              <w:rPr>
                <w:szCs w:val="24"/>
                <w:lang w:val="en-GB" w:eastAsia="en-GB"/>
                <w:b w:val="0"/>
                <w:i w:val="0"/>
                <w:color w:val="000000"/>
                <w:sz w:val="24"/>
                <w:spacing w:val="0"/>
                <w:w w:val="100"/>
                <w:rFonts w:eastAsia="Times New Roman"/>
                <w:caps w:val="0"/>
              </w:rPr>
              <w:snapToGrid w:val="0"/>
              <w:textAlignment w:val="baseline"/>
            </w:pPr>
            <w:r w:rsidRPr="006F4DE1">
              <w:rPr>
                <w:szCs w:val="24"/>
                <w:lang w:val="en-GB" w:eastAsia="en-GB"/>
                <w:b w:val="0"/>
                <w:i w:val="0"/>
                <w:color w:val="000000"/>
                <w:sz w:val="24"/>
                <w:spacing w:val="0"/>
                <w:w w:val="100"/>
                <w:rFonts w:eastAsia="Times New Roman"/>
                <w:caps w:val="0"/>
              </w:rPr>
              <w:t>Orientation(degree)</w:t>
            </w:r>
          </w:p>
        </w:tc>
      </w:tr>
      <w:tr>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310" w:type="dxa"/>
            <w:noWrap/>
            <w:hideMark/>
          </w:tcPr>
          <w:p w14:paraId="28C17B38" w14:textId="77777777" w:rsidR="00103FD1" w:rsidRPr="006F4DE1" w:rsidRDefault="00103FD1" w:rsidP="006F4DE1">
            <w:pPr>
              <w:jc w:val="right"/>
              <w:spacing w:before="0" w:beforeAutospacing="0" w:after="0" w:afterAutospacing="0" w:lineRule="auto" w:line="360"/>
              <w:rPr>
                <w:szCs w:val="24"/>
                <w:lang w:val="en-GB" w:eastAsia="en-GB"/>
                <w:b w:val="0"/>
                <w:i w:val="0"/>
                <w:color w:val="000000"/>
                <w:sz w:val="24"/>
                <w:spacing w:val="0"/>
                <w:w w:val="100"/>
                <w:rFonts w:eastAsia="Times New Roman"/>
                <w:caps w:val="0"/>
              </w:rPr>
              <w:snapToGrid w:val="0"/>
              <w:textAlignment w:val="baseline"/>
            </w:pPr>
            <w:r w:rsidRPr="006F4DE1">
              <w:rPr>
                <w:szCs w:val="24"/>
                <w:lang w:val="en-GB" w:eastAsia="en-GB"/>
                <w:b w:val="0"/>
                <w:i w:val="0"/>
                <w:color w:val="000000"/>
                <w:sz w:val="24"/>
                <w:spacing w:val="0"/>
                <w:w w:val="100"/>
                <w:rFonts w:eastAsia="Times New Roman"/>
                <w:caps w:val="0"/>
              </w:rPr>
              <w:t>1</w:t>
            </w:r>
          </w:p>
        </w:tc>
        <w:tc>
          <w:tcPr>
            <w:tcW w:w="2310" w:type="dxa"/>
            <w:noWrap/>
            <w:hideMark/>
          </w:tcPr>
          <w:p w14:paraId="21A0E40B" w14:textId="77777777" w:rsidR="00103FD1" w:rsidRPr="006F4DE1" w:rsidRDefault="00103FD1" w:rsidP="006F4DE1">
            <w:pPr>
              <w:jc w:val="right"/>
              <w:spacing w:before="0" w:beforeAutospacing="0" w:after="0" w:afterAutospacing="0" w:lineRule="auto" w:line="360"/>
              <w:rPr>
                <w:szCs w:val="24"/>
                <w:lang w:val="en-GB" w:eastAsia="en-GB"/>
                <w:b w:val="0"/>
                <w:i w:val="0"/>
                <w:color w:val="000000"/>
                <w:sz w:val="24"/>
                <w:spacing w:val="0"/>
                <w:w w:val="100"/>
                <w:rFonts w:eastAsia="Times New Roman"/>
                <w:caps w:val="0"/>
              </w:rPr>
              <w:snapToGrid w:val="0"/>
              <w:textAlignment w:val="baseline"/>
            </w:pPr>
            <w:r w:rsidRPr="006F4DE1">
              <w:rPr>
                <w:szCs w:val="24"/>
                <w:lang w:val="en-GB" w:eastAsia="en-GB"/>
                <w:b w:val="0"/>
                <w:i w:val="0"/>
                <w:color w:val="000000"/>
                <w:sz w:val="24"/>
                <w:spacing w:val="0"/>
                <w:w w:val="100"/>
                <w:rFonts w:eastAsia="Times New Roman"/>
                <w:caps w:val="0"/>
              </w:rPr>
              <w:t>63</w:t>
            </w:r>
          </w:p>
        </w:tc>
        <w:tc>
          <w:tcPr>
            <w:tcW w:w="2311" w:type="dxa"/>
            <w:noWrap/>
            <w:hideMark/>
          </w:tcPr>
          <w:p w14:paraId="34594586" w14:textId="77777777" w:rsidR="00103FD1" w:rsidRPr="006F4DE1" w:rsidRDefault="00103FD1" w:rsidP="006F4DE1">
            <w:pPr>
              <w:jc w:val="right"/>
              <w:spacing w:before="0" w:beforeAutospacing="0" w:after="0" w:afterAutospacing="0" w:lineRule="auto" w:line="360"/>
              <w:rPr>
                <w:szCs w:val="24"/>
                <w:lang w:val="en-GB" w:eastAsia="en-GB"/>
                <w:b w:val="0"/>
                <w:i w:val="0"/>
                <w:color w:val="000000"/>
                <w:sz w:val="24"/>
                <w:spacing w:val="0"/>
                <w:w w:val="100"/>
                <w:rFonts w:eastAsia="Times New Roman"/>
                <w:caps w:val="0"/>
              </w:rPr>
              <w:snapToGrid w:val="0"/>
              <w:textAlignment w:val="baseline"/>
            </w:pPr>
            <w:r w:rsidRPr="006F4DE1">
              <w:rPr>
                <w:szCs w:val="24"/>
                <w:lang w:val="en-GB" w:eastAsia="en-GB"/>
                <w:b w:val="0"/>
                <w:i w:val="0"/>
                <w:color w:val="000000"/>
                <w:sz w:val="24"/>
                <w:spacing w:val="0"/>
                <w:w w:val="100"/>
                <w:rFonts w:eastAsia="Times New Roman"/>
                <w:caps w:val="0"/>
              </w:rPr>
              <w:t>42</w:t>
            </w:r>
          </w:p>
        </w:tc>
        <w:tc>
          <w:tcPr>
            <w:tcW w:w="2311" w:type="dxa"/>
            <w:noWrap/>
            <w:hideMark/>
          </w:tcPr>
          <w:p w14:paraId="5FCD031D" w14:textId="77777777" w:rsidR="00103FD1" w:rsidRPr="006F4DE1" w:rsidRDefault="00103FD1" w:rsidP="006F4DE1">
            <w:pPr>
              <w:jc w:val="right"/>
              <w:spacing w:before="0" w:beforeAutospacing="0" w:after="0" w:afterAutospacing="0" w:lineRule="auto" w:line="360"/>
              <w:rPr>
                <w:szCs w:val="24"/>
                <w:lang w:val="en-GB" w:eastAsia="en-GB"/>
                <w:b w:val="0"/>
                <w:i w:val="0"/>
                <w:color w:val="000000"/>
                <w:sz w:val="24"/>
                <w:spacing w:val="0"/>
                <w:w w:val="100"/>
                <w:rFonts w:eastAsia="Times New Roman"/>
                <w:caps w:val="0"/>
              </w:rPr>
              <w:snapToGrid w:val="0"/>
              <w:textAlignment w:val="baseline"/>
            </w:pPr>
            <w:r w:rsidRPr="006F4DE1">
              <w:rPr>
                <w:szCs w:val="24"/>
                <w:lang w:val="en-GB" w:eastAsia="en-GB"/>
                <w:b w:val="0"/>
                <w:i w:val="0"/>
                <w:color w:val="000000"/>
                <w:sz w:val="24"/>
                <w:spacing w:val="0"/>
                <w:w w:val="100"/>
                <w:rFonts w:eastAsia="Times New Roman"/>
                <w:caps w:val="0"/>
              </w:rPr>
              <w:t>78</w:t>
            </w:r>
          </w:p>
        </w:tc>
      </w:tr>
      <w:tr>
        <w:trPr>
          <w:trHeight w:val="300"/>
        </w:trPr>
        <w:tc>
          <w:tcPr>
            <w:cnfStyle w:val="001000000000" w:firstRow="0" w:lastRow="0" w:firstColumn="1" w:lastColumn="0" w:oddVBand="0" w:evenVBand="0" w:oddHBand="0" w:evenHBand="0" w:firstRowFirstColumn="0" w:firstRowLastColumn="0" w:lastRowFirstColumn="0" w:lastRowLastColumn="0"/>
            <w:tcW w:w="2310" w:type="dxa"/>
            <w:noWrap/>
            <w:hideMark/>
          </w:tcPr>
          <w:p w14:paraId="50DD380D" w14:textId="77777777" w:rsidR="00103FD1" w:rsidRPr="006F4DE1" w:rsidRDefault="00103FD1" w:rsidP="006F4DE1">
            <w:pPr>
              <w:jc w:val="right"/>
              <w:spacing w:before="0" w:beforeAutospacing="0" w:after="0" w:afterAutospacing="0" w:lineRule="auto" w:line="360"/>
              <w:rPr>
                <w:szCs w:val="24"/>
                <w:lang w:val="en-GB" w:eastAsia="en-GB"/>
                <w:b w:val="0"/>
                <w:i w:val="0"/>
                <w:color w:val="000000"/>
                <w:sz w:val="24"/>
                <w:spacing w:val="0"/>
                <w:w w:val="100"/>
                <w:rFonts w:eastAsia="Times New Roman"/>
                <w:caps w:val="0"/>
              </w:rPr>
              <w:snapToGrid w:val="0"/>
              <w:textAlignment w:val="baseline"/>
            </w:pPr>
            <w:r w:rsidRPr="006F4DE1">
              <w:rPr>
                <w:szCs w:val="24"/>
                <w:lang w:val="en-GB" w:eastAsia="en-GB"/>
                <w:b w:val="0"/>
                <w:i w:val="0"/>
                <w:color w:val="000000"/>
                <w:sz w:val="24"/>
                <w:spacing w:val="0"/>
                <w:w w:val="100"/>
                <w:rFonts w:eastAsia="Times New Roman"/>
                <w:caps w:val="0"/>
              </w:rPr>
              <w:t>2</w:t>
            </w:r>
          </w:p>
        </w:tc>
        <w:tc>
          <w:tcPr>
            <w:tcW w:w="2310" w:type="dxa"/>
            <w:noWrap/>
            <w:hideMark/>
          </w:tcPr>
          <w:p w14:paraId="51BC2AEE" w14:textId="77777777" w:rsidR="00103FD1" w:rsidRPr="006F4DE1" w:rsidRDefault="00103FD1" w:rsidP="006F4DE1">
            <w:pPr>
              <w:jc w:val="right"/>
              <w:spacing w:before="0" w:beforeAutospacing="0" w:after="0" w:afterAutospacing="0" w:lineRule="auto" w:line="360"/>
              <w:rPr>
                <w:szCs w:val="24"/>
                <w:lang w:val="en-GB" w:eastAsia="en-GB"/>
                <w:b w:val="0"/>
                <w:i w:val="0"/>
                <w:color w:val="000000"/>
                <w:sz w:val="24"/>
                <w:spacing w:val="0"/>
                <w:w w:val="100"/>
                <w:rFonts w:eastAsia="Times New Roman"/>
                <w:caps w:val="0"/>
              </w:rPr>
              <w:snapToGrid w:val="0"/>
              <w:textAlignment w:val="baseline"/>
            </w:pPr>
            <w:r w:rsidRPr="006F4DE1">
              <w:rPr>
                <w:szCs w:val="24"/>
                <w:lang w:val="en-GB" w:eastAsia="en-GB"/>
                <w:b w:val="0"/>
                <w:i w:val="0"/>
                <w:color w:val="000000"/>
                <w:sz w:val="24"/>
                <w:spacing w:val="0"/>
                <w:w w:val="100"/>
                <w:rFonts w:eastAsia="Times New Roman"/>
                <w:caps w:val="0"/>
              </w:rPr>
              <w:t>75</w:t>
            </w:r>
          </w:p>
        </w:tc>
        <w:tc>
          <w:tcPr>
            <w:tcW w:w="2311" w:type="dxa"/>
            <w:noWrap/>
            <w:hideMark/>
          </w:tcPr>
          <w:p w14:paraId="3AC7CEFE" w14:textId="77777777" w:rsidR="00103FD1" w:rsidRPr="006F4DE1" w:rsidRDefault="00103FD1" w:rsidP="006F4DE1">
            <w:pPr>
              <w:jc w:val="right"/>
              <w:spacing w:before="0" w:beforeAutospacing="0" w:after="0" w:afterAutospacing="0" w:lineRule="auto" w:line="360"/>
              <w:rPr>
                <w:szCs w:val="24"/>
                <w:lang w:val="en-GB" w:eastAsia="en-GB"/>
                <w:b w:val="0"/>
                <w:i w:val="0"/>
                <w:color w:val="000000"/>
                <w:sz w:val="24"/>
                <w:spacing w:val="0"/>
                <w:w w:val="100"/>
                <w:rFonts w:eastAsia="Times New Roman"/>
                <w:caps w:val="0"/>
              </w:rPr>
              <w:snapToGrid w:val="0"/>
              <w:textAlignment w:val="baseline"/>
            </w:pPr>
            <w:r w:rsidRPr="006F4DE1">
              <w:rPr>
                <w:szCs w:val="24"/>
                <w:lang w:val="en-GB" w:eastAsia="en-GB"/>
                <w:b w:val="0"/>
                <w:i w:val="0"/>
                <w:color w:val="000000"/>
                <w:sz w:val="24"/>
                <w:spacing w:val="0"/>
                <w:w w:val="100"/>
                <w:rFonts w:eastAsia="Times New Roman"/>
                <w:caps w:val="0"/>
              </w:rPr>
              <w:t>23</w:t>
            </w:r>
          </w:p>
        </w:tc>
        <w:tc>
          <w:tcPr>
            <w:tcW w:w="2311" w:type="dxa"/>
            <w:noWrap/>
            <w:hideMark/>
          </w:tcPr>
          <w:p w14:paraId="1E5CBAA5" w14:textId="77777777" w:rsidR="00103FD1" w:rsidRPr="006F4DE1" w:rsidRDefault="00103FD1" w:rsidP="006F4DE1">
            <w:pPr>
              <w:jc w:val="right"/>
              <w:spacing w:before="0" w:beforeAutospacing="0" w:after="0" w:afterAutospacing="0" w:lineRule="auto" w:line="360"/>
              <w:rPr>
                <w:szCs w:val="24"/>
                <w:lang w:val="en-GB" w:eastAsia="en-GB"/>
                <w:b w:val="0"/>
                <w:i w:val="0"/>
                <w:color w:val="000000"/>
                <w:sz w:val="24"/>
                <w:spacing w:val="0"/>
                <w:w w:val="100"/>
                <w:rFonts w:eastAsia="Times New Roman"/>
                <w:caps w:val="0"/>
              </w:rPr>
              <w:snapToGrid w:val="0"/>
              <w:textAlignment w:val="baseline"/>
            </w:pPr>
            <w:r w:rsidRPr="006F4DE1">
              <w:rPr>
                <w:szCs w:val="24"/>
                <w:lang w:val="en-GB" w:eastAsia="en-GB"/>
                <w:b w:val="0"/>
                <w:i w:val="0"/>
                <w:color w:val="000000"/>
                <w:sz w:val="24"/>
                <w:spacing w:val="0"/>
                <w:w w:val="100"/>
                <w:rFonts w:eastAsia="Times New Roman"/>
                <w:caps w:val="0"/>
              </w:rPr>
              <w:t>170</w:t>
            </w:r>
          </w:p>
        </w:tc>
      </w:tr>
      <w:tr>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310" w:type="dxa"/>
            <w:noWrap/>
            <w:hideMark/>
          </w:tcPr>
          <w:p w14:paraId="1B0B9AA1" w14:textId="77777777" w:rsidR="00103FD1" w:rsidRPr="006F4DE1" w:rsidRDefault="00103FD1" w:rsidP="006F4DE1">
            <w:pPr>
              <w:jc w:val="right"/>
              <w:spacing w:before="0" w:beforeAutospacing="0" w:after="0" w:afterAutospacing="0" w:lineRule="auto" w:line="360"/>
              <w:rPr>
                <w:szCs w:val="24"/>
                <w:lang w:val="en-GB" w:eastAsia="en-GB"/>
                <w:b w:val="0"/>
                <w:i w:val="0"/>
                <w:color w:val="000000"/>
                <w:sz w:val="24"/>
                <w:spacing w:val="0"/>
                <w:w w:val="100"/>
                <w:rFonts w:eastAsia="Times New Roman"/>
                <w:caps w:val="0"/>
              </w:rPr>
              <w:snapToGrid w:val="0"/>
              <w:textAlignment w:val="baseline"/>
            </w:pPr>
            <w:r w:rsidRPr="006F4DE1">
              <w:rPr>
                <w:szCs w:val="24"/>
                <w:lang w:val="en-GB" w:eastAsia="en-GB"/>
                <w:b w:val="0"/>
                <w:i w:val="0"/>
                <w:color w:val="000000"/>
                <w:sz w:val="24"/>
                <w:spacing w:val="0"/>
                <w:w w:val="100"/>
                <w:rFonts w:eastAsia="Times New Roman"/>
                <w:caps w:val="0"/>
              </w:rPr>
              <w:t>3</w:t>
            </w:r>
          </w:p>
        </w:tc>
        <w:tc>
          <w:tcPr>
            <w:tcW w:w="2310" w:type="dxa"/>
            <w:noWrap/>
            <w:hideMark/>
          </w:tcPr>
          <w:p w14:paraId="2737C55E" w14:textId="77777777" w:rsidR="00103FD1" w:rsidRPr="006F4DE1" w:rsidRDefault="00103FD1" w:rsidP="006F4DE1">
            <w:pPr>
              <w:jc w:val="right"/>
              <w:spacing w:before="0" w:beforeAutospacing="0" w:after="0" w:afterAutospacing="0" w:lineRule="auto" w:line="360"/>
              <w:rPr>
                <w:szCs w:val="24"/>
                <w:lang w:val="en-GB" w:eastAsia="en-GB"/>
                <w:b w:val="0"/>
                <w:i w:val="0"/>
                <w:color w:val="000000"/>
                <w:sz w:val="24"/>
                <w:spacing w:val="0"/>
                <w:w w:val="100"/>
                <w:rFonts w:eastAsia="Times New Roman"/>
                <w:caps w:val="0"/>
              </w:rPr>
              <w:snapToGrid w:val="0"/>
              <w:textAlignment w:val="baseline"/>
            </w:pPr>
            <w:r w:rsidRPr="006F4DE1">
              <w:rPr>
                <w:szCs w:val="24"/>
                <w:lang w:val="en-GB" w:eastAsia="en-GB"/>
                <w:b w:val="0"/>
                <w:i w:val="0"/>
                <w:color w:val="000000"/>
                <w:sz w:val="24"/>
                <w:spacing w:val="0"/>
                <w:w w:val="100"/>
                <w:rFonts w:eastAsia="Times New Roman"/>
                <w:caps w:val="0"/>
              </w:rPr>
              <w:t>70</w:t>
            </w:r>
          </w:p>
        </w:tc>
        <w:tc>
          <w:tcPr>
            <w:tcW w:w="2311" w:type="dxa"/>
            <w:noWrap/>
            <w:hideMark/>
          </w:tcPr>
          <w:p w14:paraId="219B6770" w14:textId="77777777" w:rsidR="00103FD1" w:rsidRPr="006F4DE1" w:rsidRDefault="00103FD1" w:rsidP="006F4DE1">
            <w:pPr>
              <w:jc w:val="right"/>
              <w:spacing w:before="0" w:beforeAutospacing="0" w:after="0" w:afterAutospacing="0" w:lineRule="auto" w:line="360"/>
              <w:rPr>
                <w:szCs w:val="24"/>
                <w:lang w:val="en-GB" w:eastAsia="en-GB"/>
                <w:b w:val="0"/>
                <w:i w:val="0"/>
                <w:color w:val="000000"/>
                <w:sz w:val="24"/>
                <w:spacing w:val="0"/>
                <w:w w:val="100"/>
                <w:rFonts w:eastAsia="Times New Roman"/>
                <w:caps w:val="0"/>
              </w:rPr>
              <w:snapToGrid w:val="0"/>
              <w:textAlignment w:val="baseline"/>
            </w:pPr>
            <w:r w:rsidRPr="006F4DE1">
              <w:rPr>
                <w:szCs w:val="24"/>
                <w:lang w:val="en-GB" w:eastAsia="en-GB"/>
                <w:b w:val="0"/>
                <w:i w:val="0"/>
                <w:color w:val="000000"/>
                <w:sz w:val="24"/>
                <w:spacing w:val="0"/>
                <w:w w:val="100"/>
                <w:rFonts w:eastAsia="Times New Roman"/>
                <w:caps w:val="0"/>
              </w:rPr>
              <w:t>20</w:t>
            </w:r>
          </w:p>
        </w:tc>
        <w:tc>
          <w:tcPr>
            <w:tcW w:w="2311" w:type="dxa"/>
            <w:noWrap/>
            <w:hideMark/>
          </w:tcPr>
          <w:p w14:paraId="61DC07AE" w14:textId="77777777" w:rsidR="00103FD1" w:rsidRPr="006F4DE1" w:rsidRDefault="00103FD1" w:rsidP="006F4DE1">
            <w:pPr>
              <w:jc w:val="right"/>
              <w:spacing w:before="0" w:beforeAutospacing="0" w:after="0" w:afterAutospacing="0" w:lineRule="auto" w:line="360"/>
              <w:rPr>
                <w:szCs w:val="24"/>
                <w:lang w:val="en-GB" w:eastAsia="en-GB"/>
                <w:b w:val="0"/>
                <w:i w:val="0"/>
                <w:color w:val="000000"/>
                <w:sz w:val="24"/>
                <w:spacing w:val="0"/>
                <w:w w:val="100"/>
                <w:rFonts w:eastAsia="Times New Roman"/>
                <w:caps w:val="0"/>
              </w:rPr>
              <w:snapToGrid w:val="0"/>
              <w:textAlignment w:val="baseline"/>
            </w:pPr>
            <w:r w:rsidRPr="006F4DE1">
              <w:rPr>
                <w:szCs w:val="24"/>
                <w:lang w:val="en-GB" w:eastAsia="en-GB"/>
                <w:b w:val="0"/>
                <w:i w:val="0"/>
                <w:color w:val="000000"/>
                <w:sz w:val="24"/>
                <w:spacing w:val="0"/>
                <w:w w:val="100"/>
                <w:rFonts w:eastAsia="Times New Roman"/>
                <w:caps w:val="0"/>
              </w:rPr>
              <w:t>174</w:t>
            </w:r>
          </w:p>
        </w:tc>
      </w:tr>
      <w:tr>
        <w:trPr>
          <w:trHeight w:val="300"/>
        </w:trPr>
        <w:tc>
          <w:tcPr>
            <w:cnfStyle w:val="001000000000" w:firstRow="0" w:lastRow="0" w:firstColumn="1" w:lastColumn="0" w:oddVBand="0" w:evenVBand="0" w:oddHBand="0" w:evenHBand="0" w:firstRowFirstColumn="0" w:firstRowLastColumn="0" w:lastRowFirstColumn="0" w:lastRowLastColumn="0"/>
            <w:tcW w:w="2310" w:type="dxa"/>
            <w:noWrap/>
            <w:hideMark/>
          </w:tcPr>
          <w:p w14:paraId="42DC9366" w14:textId="77777777" w:rsidR="00103FD1" w:rsidRPr="006F4DE1" w:rsidRDefault="00103FD1" w:rsidP="006F4DE1">
            <w:pPr>
              <w:jc w:val="right"/>
              <w:spacing w:before="0" w:beforeAutospacing="0" w:after="0" w:afterAutospacing="0" w:lineRule="auto" w:line="360"/>
              <w:rPr>
                <w:szCs w:val="24"/>
                <w:lang w:val="en-GB" w:eastAsia="en-GB"/>
                <w:b w:val="0"/>
                <w:i w:val="0"/>
                <w:color w:val="000000"/>
                <w:sz w:val="24"/>
                <w:spacing w:val="0"/>
                <w:w w:val="100"/>
                <w:rFonts w:eastAsia="Times New Roman"/>
                <w:caps w:val="0"/>
              </w:rPr>
              <w:snapToGrid w:val="0"/>
              <w:textAlignment w:val="baseline"/>
            </w:pPr>
            <w:r w:rsidRPr="006F4DE1">
              <w:rPr>
                <w:szCs w:val="24"/>
                <w:lang w:val="en-GB" w:eastAsia="en-GB"/>
                <w:b w:val="0"/>
                <w:i w:val="0"/>
                <w:color w:val="000000"/>
                <w:sz w:val="24"/>
                <w:spacing w:val="0"/>
                <w:w w:val="100"/>
                <w:rFonts w:eastAsia="Times New Roman"/>
                <w:caps w:val="0"/>
              </w:rPr>
              <w:t>4</w:t>
            </w:r>
          </w:p>
        </w:tc>
        <w:tc>
          <w:tcPr>
            <w:tcW w:w="2310" w:type="dxa"/>
            <w:noWrap/>
            <w:hideMark/>
          </w:tcPr>
          <w:p w14:paraId="230F876C" w14:textId="77777777" w:rsidR="00103FD1" w:rsidRPr="006F4DE1" w:rsidRDefault="00103FD1" w:rsidP="006F4DE1">
            <w:pPr>
              <w:jc w:val="right"/>
              <w:spacing w:before="0" w:beforeAutospacing="0" w:after="0" w:afterAutospacing="0" w:lineRule="auto" w:line="360"/>
              <w:rPr>
                <w:szCs w:val="24"/>
                <w:lang w:val="en-GB" w:eastAsia="en-GB"/>
                <w:b w:val="0"/>
                <w:i w:val="0"/>
                <w:color w:val="000000"/>
                <w:sz w:val="24"/>
                <w:spacing w:val="0"/>
                <w:w w:val="100"/>
                <w:rFonts w:eastAsia="Times New Roman"/>
                <w:caps w:val="0"/>
              </w:rPr>
              <w:snapToGrid w:val="0"/>
              <w:textAlignment w:val="baseline"/>
            </w:pPr>
            <w:r w:rsidRPr="006F4DE1">
              <w:rPr>
                <w:szCs w:val="24"/>
                <w:lang w:val="en-GB" w:eastAsia="en-GB"/>
                <w:b w:val="0"/>
                <w:i w:val="0"/>
                <w:color w:val="000000"/>
                <w:sz w:val="24"/>
                <w:spacing w:val="0"/>
                <w:w w:val="100"/>
                <w:rFonts w:eastAsia="Times New Roman"/>
                <w:caps w:val="0"/>
              </w:rPr>
              <w:t>55</w:t>
            </w:r>
          </w:p>
        </w:tc>
        <w:tc>
          <w:tcPr>
            <w:tcW w:w="2311" w:type="dxa"/>
            <w:noWrap/>
            <w:hideMark/>
          </w:tcPr>
          <w:p w14:paraId="25CB0C22" w14:textId="77777777" w:rsidR="00103FD1" w:rsidRPr="006F4DE1" w:rsidRDefault="00103FD1" w:rsidP="006F4DE1">
            <w:pPr>
              <w:jc w:val="right"/>
              <w:spacing w:before="0" w:beforeAutospacing="0" w:after="0" w:afterAutospacing="0" w:lineRule="auto" w:line="360"/>
              <w:rPr>
                <w:szCs w:val="24"/>
                <w:lang w:val="en-GB" w:eastAsia="en-GB"/>
                <w:b w:val="0"/>
                <w:i w:val="0"/>
                <w:color w:val="000000"/>
                <w:sz w:val="24"/>
                <w:spacing w:val="0"/>
                <w:w w:val="100"/>
                <w:rFonts w:eastAsia="Times New Roman"/>
                <w:caps w:val="0"/>
              </w:rPr>
              <w:snapToGrid w:val="0"/>
              <w:textAlignment w:val="baseline"/>
            </w:pPr>
            <w:r w:rsidRPr="006F4DE1">
              <w:rPr>
                <w:szCs w:val="24"/>
                <w:lang w:val="en-GB" w:eastAsia="en-GB"/>
                <w:b w:val="0"/>
                <w:i w:val="0"/>
                <w:color w:val="000000"/>
                <w:sz w:val="24"/>
                <w:spacing w:val="0"/>
                <w:w w:val="100"/>
                <w:rFonts w:eastAsia="Times New Roman"/>
                <w:caps w:val="0"/>
              </w:rPr>
              <w:t>25</w:t>
            </w:r>
          </w:p>
        </w:tc>
        <w:tc>
          <w:tcPr>
            <w:tcW w:w="2311" w:type="dxa"/>
            <w:noWrap/>
            <w:hideMark/>
          </w:tcPr>
          <w:p w14:paraId="799D3C48" w14:textId="77777777" w:rsidR="00103FD1" w:rsidRPr="006F4DE1" w:rsidRDefault="00103FD1" w:rsidP="006F4DE1">
            <w:pPr>
              <w:jc w:val="right"/>
              <w:spacing w:before="0" w:beforeAutospacing="0" w:after="0" w:afterAutospacing="0" w:lineRule="auto" w:line="360"/>
              <w:rPr>
                <w:szCs w:val="24"/>
                <w:lang w:val="en-GB" w:eastAsia="en-GB"/>
                <w:b w:val="0"/>
                <w:i w:val="0"/>
                <w:color w:val="000000"/>
                <w:sz w:val="24"/>
                <w:spacing w:val="0"/>
                <w:w w:val="100"/>
                <w:rFonts w:eastAsia="Times New Roman"/>
                <w:caps w:val="0"/>
              </w:rPr>
              <w:snapToGrid w:val="0"/>
              <w:textAlignment w:val="baseline"/>
            </w:pPr>
            <w:r w:rsidRPr="006F4DE1">
              <w:rPr>
                <w:szCs w:val="24"/>
                <w:lang w:val="en-GB" w:eastAsia="en-GB"/>
                <w:b w:val="0"/>
                <w:i w:val="0"/>
                <w:color w:val="000000"/>
                <w:sz w:val="24"/>
                <w:spacing w:val="0"/>
                <w:w w:val="100"/>
                <w:rFonts w:eastAsia="Times New Roman"/>
                <w:caps w:val="0"/>
              </w:rPr>
              <w:t>2</w:t>
            </w:r>
          </w:p>
        </w:tc>
      </w:tr>
      <w:tr>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310" w:type="dxa"/>
            <w:noWrap/>
            <w:hideMark/>
          </w:tcPr>
          <w:p w14:paraId="4CE3428D" w14:textId="77777777" w:rsidR="00103FD1" w:rsidRPr="006F4DE1" w:rsidRDefault="00103FD1" w:rsidP="006F4DE1">
            <w:pPr>
              <w:jc w:val="right"/>
              <w:spacing w:before="0" w:beforeAutospacing="0" w:after="0" w:afterAutospacing="0" w:lineRule="auto" w:line="360"/>
              <w:rPr>
                <w:szCs w:val="24"/>
                <w:lang w:val="en-GB" w:eastAsia="en-GB"/>
                <w:b w:val="0"/>
                <w:i w:val="0"/>
                <w:color w:val="000000"/>
                <w:sz w:val="24"/>
                <w:spacing w:val="0"/>
                <w:w w:val="100"/>
                <w:rFonts w:eastAsia="Times New Roman"/>
                <w:caps w:val="0"/>
              </w:rPr>
              <w:snapToGrid w:val="0"/>
              <w:textAlignment w:val="baseline"/>
            </w:pPr>
            <w:r w:rsidRPr="006F4DE1">
              <w:rPr>
                <w:szCs w:val="24"/>
                <w:lang w:val="en-GB" w:eastAsia="en-GB"/>
                <w:b w:val="0"/>
                <w:i w:val="0"/>
                <w:color w:val="000000"/>
                <w:sz w:val="24"/>
                <w:spacing w:val="0"/>
                <w:w w:val="100"/>
                <w:rFonts w:eastAsia="Times New Roman"/>
                <w:caps w:val="0"/>
              </w:rPr>
              <w:t>5</w:t>
            </w:r>
          </w:p>
        </w:tc>
        <w:tc>
          <w:tcPr>
            <w:tcW w:w="2310" w:type="dxa"/>
            <w:noWrap/>
            <w:hideMark/>
          </w:tcPr>
          <w:p w14:paraId="457D09F7" w14:textId="77777777" w:rsidR="00103FD1" w:rsidRPr="006F4DE1" w:rsidRDefault="00103FD1" w:rsidP="006F4DE1">
            <w:pPr>
              <w:jc w:val="right"/>
              <w:spacing w:before="0" w:beforeAutospacing="0" w:after="0" w:afterAutospacing="0" w:lineRule="auto" w:line="360"/>
              <w:rPr>
                <w:szCs w:val="24"/>
                <w:lang w:val="en-GB" w:eastAsia="en-GB"/>
                <w:b w:val="0"/>
                <w:i w:val="0"/>
                <w:color w:val="000000"/>
                <w:sz w:val="24"/>
                <w:spacing w:val="0"/>
                <w:w w:val="100"/>
                <w:rFonts w:eastAsia="Times New Roman"/>
                <w:caps w:val="0"/>
              </w:rPr>
              <w:snapToGrid w:val="0"/>
              <w:textAlignment w:val="baseline"/>
            </w:pPr>
            <w:r w:rsidRPr="006F4DE1">
              <w:rPr>
                <w:szCs w:val="24"/>
                <w:lang w:val="en-GB" w:eastAsia="en-GB"/>
                <w:b w:val="0"/>
                <w:i w:val="0"/>
                <w:color w:val="000000"/>
                <w:sz w:val="24"/>
                <w:spacing w:val="0"/>
                <w:w w:val="100"/>
                <w:rFonts w:eastAsia="Times New Roman"/>
                <w:caps w:val="0"/>
              </w:rPr>
              <w:t>30</w:t>
            </w:r>
          </w:p>
        </w:tc>
        <w:tc>
          <w:tcPr>
            <w:tcW w:w="2311" w:type="dxa"/>
            <w:noWrap/>
            <w:hideMark/>
          </w:tcPr>
          <w:p w14:paraId="68F43466" w14:textId="77777777" w:rsidR="00103FD1" w:rsidRPr="006F4DE1" w:rsidRDefault="00103FD1" w:rsidP="006F4DE1">
            <w:pPr>
              <w:jc w:val="right"/>
              <w:spacing w:before="0" w:beforeAutospacing="0" w:after="0" w:afterAutospacing="0" w:lineRule="auto" w:line="360"/>
              <w:rPr>
                <w:szCs w:val="24"/>
                <w:lang w:val="en-GB" w:eastAsia="en-GB"/>
                <w:b w:val="0"/>
                <w:i w:val="0"/>
                <w:color w:val="000000"/>
                <w:sz w:val="24"/>
                <w:spacing w:val="0"/>
                <w:w w:val="100"/>
                <w:rFonts w:eastAsia="Times New Roman"/>
                <w:caps w:val="0"/>
              </w:rPr>
              <w:snapToGrid w:val="0"/>
              <w:textAlignment w:val="baseline"/>
            </w:pPr>
            <w:r w:rsidRPr="006F4DE1">
              <w:rPr>
                <w:szCs w:val="24"/>
                <w:lang w:val="en-GB" w:eastAsia="en-GB"/>
                <w:b w:val="0"/>
                <w:i w:val="0"/>
                <w:color w:val="000000"/>
                <w:sz w:val="24"/>
                <w:spacing w:val="0"/>
                <w:w w:val="100"/>
                <w:rFonts w:eastAsia="Times New Roman"/>
                <w:caps w:val="0"/>
              </w:rPr>
              <w:t>18</w:t>
            </w:r>
          </w:p>
        </w:tc>
        <w:tc>
          <w:tcPr>
            <w:tcW w:w="2311" w:type="dxa"/>
            <w:noWrap/>
            <w:hideMark/>
          </w:tcPr>
          <w:p w14:paraId="7B8B2DEE" w14:textId="77777777" w:rsidR="00103FD1" w:rsidRPr="006F4DE1" w:rsidRDefault="00103FD1" w:rsidP="006F4DE1">
            <w:pPr>
              <w:jc w:val="right"/>
              <w:spacing w:before="0" w:beforeAutospacing="0" w:after="0" w:afterAutospacing="0" w:lineRule="auto" w:line="360"/>
              <w:rPr>
                <w:szCs w:val="24"/>
                <w:lang w:val="en-GB" w:eastAsia="en-GB"/>
                <w:b w:val="0"/>
                <w:i w:val="0"/>
                <w:color w:val="000000"/>
                <w:sz w:val="24"/>
                <w:spacing w:val="0"/>
                <w:w w:val="100"/>
                <w:rFonts w:eastAsia="Times New Roman"/>
                <w:caps w:val="0"/>
              </w:rPr>
              <w:snapToGrid w:val="0"/>
              <w:textAlignment w:val="baseline"/>
            </w:pPr>
            <w:r w:rsidRPr="006F4DE1">
              <w:rPr>
                <w:szCs w:val="24"/>
                <w:lang w:val="en-GB" w:eastAsia="en-GB"/>
                <w:b w:val="0"/>
                <w:i w:val="0"/>
                <w:color w:val="000000"/>
                <w:sz w:val="24"/>
                <w:spacing w:val="0"/>
                <w:w w:val="100"/>
                <w:rFonts w:eastAsia="Times New Roman"/>
                <w:caps w:val="0"/>
              </w:rPr>
              <w:t>128</w:t>
            </w:r>
          </w:p>
        </w:tc>
      </w:tr>
      <w:tr>
        <w:trPr>
          <w:trHeight w:val="300"/>
        </w:trPr>
        <w:tc>
          <w:tcPr>
            <w:cnfStyle w:val="001000000000" w:firstRow="0" w:lastRow="0" w:firstColumn="1" w:lastColumn="0" w:oddVBand="0" w:evenVBand="0" w:oddHBand="0" w:evenHBand="0" w:firstRowFirstColumn="0" w:firstRowLastColumn="0" w:lastRowFirstColumn="0" w:lastRowLastColumn="0"/>
            <w:tcW w:w="2310" w:type="dxa"/>
            <w:noWrap/>
            <w:hideMark/>
          </w:tcPr>
          <w:p w14:paraId="053C88CA" w14:textId="77777777" w:rsidR="00103FD1" w:rsidRPr="006F4DE1" w:rsidRDefault="00103FD1" w:rsidP="006F4DE1">
            <w:pPr>
              <w:jc w:val="right"/>
              <w:spacing w:before="0" w:beforeAutospacing="0" w:after="0" w:afterAutospacing="0" w:lineRule="auto" w:line="360"/>
              <w:rPr>
                <w:szCs w:val="24"/>
                <w:lang w:val="en-GB" w:eastAsia="en-GB"/>
                <w:b w:val="0"/>
                <w:i w:val="0"/>
                <w:color w:val="000000"/>
                <w:sz w:val="24"/>
                <w:spacing w:val="0"/>
                <w:w w:val="100"/>
                <w:rFonts w:eastAsia="Times New Roman"/>
                <w:caps w:val="0"/>
              </w:rPr>
              <w:snapToGrid w:val="0"/>
              <w:textAlignment w:val="baseline"/>
            </w:pPr>
            <w:r w:rsidRPr="006F4DE1">
              <w:rPr>
                <w:szCs w:val="24"/>
                <w:lang w:val="en-GB" w:eastAsia="en-GB"/>
                <w:b w:val="0"/>
                <w:i w:val="0"/>
                <w:color w:val="000000"/>
                <w:sz w:val="24"/>
                <w:spacing w:val="0"/>
                <w:w w:val="100"/>
                <w:rFonts w:eastAsia="Times New Roman"/>
                <w:caps w:val="0"/>
              </w:rPr>
              <w:t>6</w:t>
            </w:r>
          </w:p>
        </w:tc>
        <w:tc>
          <w:tcPr>
            <w:tcW w:w="2310" w:type="dxa"/>
            <w:noWrap/>
            <w:hideMark/>
          </w:tcPr>
          <w:p w14:paraId="7E585F95" w14:textId="77777777" w:rsidR="00103FD1" w:rsidRPr="006F4DE1" w:rsidRDefault="00103FD1" w:rsidP="006F4DE1">
            <w:pPr>
              <w:jc w:val="right"/>
              <w:spacing w:before="0" w:beforeAutospacing="0" w:after="0" w:afterAutospacing="0" w:lineRule="auto" w:line="360"/>
              <w:rPr>
                <w:szCs w:val="24"/>
                <w:lang w:val="en-GB" w:eastAsia="en-GB"/>
                <w:b w:val="0"/>
                <w:i w:val="0"/>
                <w:color w:val="000000"/>
                <w:sz w:val="24"/>
                <w:spacing w:val="0"/>
                <w:w w:val="100"/>
                <w:rFonts w:eastAsia="Times New Roman"/>
                <w:caps w:val="0"/>
              </w:rPr>
              <w:snapToGrid w:val="0"/>
              <w:textAlignment w:val="baseline"/>
            </w:pPr>
            <w:r w:rsidRPr="006F4DE1">
              <w:rPr>
                <w:szCs w:val="24"/>
                <w:lang w:val="en-GB" w:eastAsia="en-GB"/>
                <w:b w:val="0"/>
                <w:i w:val="0"/>
                <w:color w:val="000000"/>
                <w:sz w:val="24"/>
                <w:spacing w:val="0"/>
                <w:w w:val="100"/>
                <w:rFonts w:eastAsia="Times New Roman"/>
                <w:caps w:val="0"/>
              </w:rPr>
              <w:t>50</w:t>
            </w:r>
          </w:p>
        </w:tc>
        <w:tc>
          <w:tcPr>
            <w:tcW w:w="2311" w:type="dxa"/>
            <w:noWrap/>
            <w:hideMark/>
          </w:tcPr>
          <w:p w14:paraId="1F57CBCB" w14:textId="77777777" w:rsidR="00103FD1" w:rsidRPr="006F4DE1" w:rsidRDefault="00103FD1" w:rsidP="006F4DE1">
            <w:pPr>
              <w:jc w:val="right"/>
              <w:spacing w:before="0" w:beforeAutospacing="0" w:after="0" w:afterAutospacing="0" w:lineRule="auto" w:line="360"/>
              <w:rPr>
                <w:szCs w:val="24"/>
                <w:lang w:val="en-GB" w:eastAsia="en-GB"/>
                <w:b w:val="0"/>
                <w:i w:val="0"/>
                <w:color w:val="000000"/>
                <w:sz w:val="24"/>
                <w:spacing w:val="0"/>
                <w:w w:val="100"/>
                <w:rFonts w:eastAsia="Times New Roman"/>
                <w:caps w:val="0"/>
              </w:rPr>
              <w:snapToGrid w:val="0"/>
              <w:textAlignment w:val="baseline"/>
            </w:pPr>
            <w:r w:rsidRPr="006F4DE1">
              <w:rPr>
                <w:szCs w:val="24"/>
                <w:lang w:val="en-GB" w:eastAsia="en-GB"/>
                <w:b w:val="0"/>
                <w:i w:val="0"/>
                <w:color w:val="000000"/>
                <w:sz w:val="24"/>
                <w:spacing w:val="0"/>
                <w:w w:val="100"/>
                <w:rFonts w:eastAsia="Times New Roman"/>
                <w:caps w:val="0"/>
              </w:rPr>
              <w:t>13</w:t>
            </w:r>
          </w:p>
        </w:tc>
        <w:tc>
          <w:tcPr>
            <w:tcW w:w="2311" w:type="dxa"/>
            <w:noWrap/>
            <w:hideMark/>
          </w:tcPr>
          <w:p w14:paraId="0631FD8C" w14:textId="77777777" w:rsidR="00103FD1" w:rsidRPr="006F4DE1" w:rsidRDefault="00103FD1" w:rsidP="006F4DE1">
            <w:pPr>
              <w:jc w:val="right"/>
              <w:spacing w:before="0" w:beforeAutospacing="0" w:after="0" w:afterAutospacing="0" w:lineRule="auto" w:line="360"/>
              <w:rPr>
                <w:szCs w:val="24"/>
                <w:lang w:val="en-GB" w:eastAsia="en-GB"/>
                <w:b w:val="0"/>
                <w:i w:val="0"/>
                <w:color w:val="000000"/>
                <w:sz w:val="24"/>
                <w:spacing w:val="0"/>
                <w:w w:val="100"/>
                <w:rFonts w:eastAsia="Times New Roman"/>
                <w:caps w:val="0"/>
              </w:rPr>
              <w:snapToGrid w:val="0"/>
              <w:textAlignment w:val="baseline"/>
            </w:pPr>
            <w:r w:rsidRPr="006F4DE1">
              <w:rPr>
                <w:szCs w:val="24"/>
                <w:lang w:val="en-GB" w:eastAsia="en-GB"/>
                <w:b w:val="0"/>
                <w:i w:val="0"/>
                <w:color w:val="000000"/>
                <w:sz w:val="24"/>
                <w:spacing w:val="0"/>
                <w:w w:val="100"/>
                <w:rFonts w:eastAsia="Times New Roman"/>
                <w:caps w:val="0"/>
              </w:rPr>
              <w:t>200</w:t>
            </w:r>
          </w:p>
        </w:tc>
      </w:tr>
      <w:tr>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310" w:type="dxa"/>
            <w:noWrap/>
            <w:hideMark/>
          </w:tcPr>
          <w:p w14:paraId="7C8C02EC" w14:textId="77777777" w:rsidR="00103FD1" w:rsidRPr="006F4DE1" w:rsidRDefault="00103FD1" w:rsidP="006F4DE1">
            <w:pPr>
              <w:jc w:val="right"/>
              <w:spacing w:before="0" w:beforeAutospacing="0" w:after="0" w:afterAutospacing="0" w:lineRule="auto" w:line="360"/>
              <w:rPr>
                <w:szCs w:val="24"/>
                <w:lang w:val="en-GB" w:eastAsia="en-GB"/>
                <w:b w:val="0"/>
                <w:i w:val="0"/>
                <w:color w:val="000000"/>
                <w:sz w:val="24"/>
                <w:spacing w:val="0"/>
                <w:w w:val="100"/>
                <w:rFonts w:eastAsia="Times New Roman"/>
                <w:caps w:val="0"/>
              </w:rPr>
              <w:snapToGrid w:val="0"/>
              <w:textAlignment w:val="baseline"/>
            </w:pPr>
            <w:r w:rsidRPr="006F4DE1">
              <w:rPr>
                <w:szCs w:val="24"/>
                <w:lang w:val="en-GB" w:eastAsia="en-GB"/>
                <w:b w:val="0"/>
                <w:i w:val="0"/>
                <w:color w:val="000000"/>
                <w:sz w:val="24"/>
                <w:spacing w:val="0"/>
                <w:w w:val="100"/>
                <w:rFonts w:eastAsia="Times New Roman"/>
                <w:caps w:val="0"/>
              </w:rPr>
              <w:t>7</w:t>
            </w:r>
          </w:p>
        </w:tc>
        <w:tc>
          <w:tcPr>
            <w:tcW w:w="2310" w:type="dxa"/>
            <w:noWrap/>
            <w:hideMark/>
          </w:tcPr>
          <w:p w14:paraId="22590F79" w14:textId="77777777" w:rsidR="00103FD1" w:rsidRPr="006F4DE1" w:rsidRDefault="00103FD1" w:rsidP="006F4DE1">
            <w:pPr>
              <w:jc w:val="right"/>
              <w:spacing w:before="0" w:beforeAutospacing="0" w:after="0" w:afterAutospacing="0" w:lineRule="auto" w:line="360"/>
              <w:rPr>
                <w:szCs w:val="24"/>
                <w:lang w:val="en-GB" w:eastAsia="en-GB"/>
                <w:b w:val="0"/>
                <w:i w:val="0"/>
                <w:color w:val="000000"/>
                <w:sz w:val="24"/>
                <w:spacing w:val="0"/>
                <w:w w:val="100"/>
                <w:rFonts w:eastAsia="Times New Roman"/>
                <w:caps w:val="0"/>
              </w:rPr>
              <w:snapToGrid w:val="0"/>
              <w:textAlignment w:val="baseline"/>
            </w:pPr>
            <w:r w:rsidRPr="006F4DE1">
              <w:rPr>
                <w:szCs w:val="24"/>
                <w:lang w:val="en-GB" w:eastAsia="en-GB"/>
                <w:b w:val="0"/>
                <w:i w:val="0"/>
                <w:color w:val="000000"/>
                <w:sz w:val="24"/>
                <w:spacing w:val="0"/>
                <w:w w:val="100"/>
                <w:rFonts w:eastAsia="Times New Roman"/>
                <w:caps w:val="0"/>
              </w:rPr>
              <w:t>100</w:t>
            </w:r>
          </w:p>
        </w:tc>
        <w:tc>
          <w:tcPr>
            <w:tcW w:w="2311" w:type="dxa"/>
            <w:noWrap/>
            <w:hideMark/>
          </w:tcPr>
          <w:p w14:paraId="4DB3529F" w14:textId="77777777" w:rsidR="00103FD1" w:rsidRPr="006F4DE1" w:rsidRDefault="00103FD1" w:rsidP="006F4DE1">
            <w:pPr>
              <w:jc w:val="right"/>
              <w:spacing w:before="0" w:beforeAutospacing="0" w:after="0" w:afterAutospacing="0" w:lineRule="auto" w:line="360"/>
              <w:rPr>
                <w:szCs w:val="24"/>
                <w:lang w:val="en-GB" w:eastAsia="en-GB"/>
                <w:b w:val="0"/>
                <w:i w:val="0"/>
                <w:color w:val="000000"/>
                <w:sz w:val="24"/>
                <w:spacing w:val="0"/>
                <w:w w:val="100"/>
                <w:rFonts w:eastAsia="Times New Roman"/>
                <w:caps w:val="0"/>
              </w:rPr>
              <w:snapToGrid w:val="0"/>
              <w:textAlignment w:val="baseline"/>
            </w:pPr>
            <w:r w:rsidRPr="006F4DE1">
              <w:rPr>
                <w:szCs w:val="24"/>
                <w:lang w:val="en-GB" w:eastAsia="en-GB"/>
                <w:b w:val="0"/>
                <w:i w:val="0"/>
                <w:color w:val="000000"/>
                <w:sz w:val="24"/>
                <w:spacing w:val="0"/>
                <w:w w:val="100"/>
                <w:rFonts w:eastAsia="Times New Roman"/>
                <w:caps w:val="0"/>
              </w:rPr>
              <w:t>15</w:t>
            </w:r>
          </w:p>
        </w:tc>
        <w:tc>
          <w:tcPr>
            <w:tcW w:w="2311" w:type="dxa"/>
            <w:noWrap/>
            <w:hideMark/>
          </w:tcPr>
          <w:p w14:paraId="73758A68" w14:textId="77777777" w:rsidR="00103FD1" w:rsidRPr="006F4DE1" w:rsidRDefault="00103FD1" w:rsidP="006F4DE1">
            <w:pPr>
              <w:jc w:val="right"/>
              <w:spacing w:before="0" w:beforeAutospacing="0" w:after="0" w:afterAutospacing="0" w:lineRule="auto" w:line="360"/>
              <w:rPr>
                <w:szCs w:val="24"/>
                <w:lang w:val="en-GB" w:eastAsia="en-GB"/>
                <w:b w:val="0"/>
                <w:i w:val="0"/>
                <w:color w:val="000000"/>
                <w:sz w:val="24"/>
                <w:spacing w:val="0"/>
                <w:w w:val="100"/>
                <w:rFonts w:eastAsia="Times New Roman"/>
                <w:caps w:val="0"/>
              </w:rPr>
              <w:snapToGrid w:val="0"/>
              <w:textAlignment w:val="baseline"/>
            </w:pPr>
            <w:r w:rsidRPr="006F4DE1">
              <w:rPr>
                <w:szCs w:val="24"/>
                <w:lang w:val="en-GB" w:eastAsia="en-GB"/>
                <w:b w:val="0"/>
                <w:i w:val="0"/>
                <w:color w:val="000000"/>
                <w:sz w:val="24"/>
                <w:spacing w:val="0"/>
                <w:w w:val="100"/>
                <w:rFonts w:eastAsia="Times New Roman"/>
                <w:caps w:val="0"/>
              </w:rPr>
              <w:t>178</w:t>
            </w:r>
          </w:p>
        </w:tc>
      </w:tr>
      <w:tr>
        <w:trPr>
          <w:trHeight w:val="300"/>
        </w:trPr>
        <w:tc>
          <w:tcPr>
            <w:cnfStyle w:val="001000000000" w:firstRow="0" w:lastRow="0" w:firstColumn="1" w:lastColumn="0" w:oddVBand="0" w:evenVBand="0" w:oddHBand="0" w:evenHBand="0" w:firstRowFirstColumn="0" w:firstRowLastColumn="0" w:lastRowFirstColumn="0" w:lastRowLastColumn="0"/>
            <w:tcW w:w="2310" w:type="dxa"/>
            <w:noWrap/>
            <w:hideMark/>
          </w:tcPr>
          <w:p w14:paraId="134BF96C" w14:textId="77777777" w:rsidR="00103FD1" w:rsidRPr="006F4DE1" w:rsidRDefault="00103FD1" w:rsidP="006F4DE1">
            <w:pPr>
              <w:jc w:val="right"/>
              <w:spacing w:before="0" w:beforeAutospacing="0" w:after="0" w:afterAutospacing="0" w:lineRule="auto" w:line="360"/>
              <w:rPr>
                <w:szCs w:val="24"/>
                <w:lang w:val="en-GB" w:eastAsia="en-GB"/>
                <w:b w:val="0"/>
                <w:i w:val="0"/>
                <w:color w:val="000000"/>
                <w:sz w:val="24"/>
                <w:spacing w:val="0"/>
                <w:w w:val="100"/>
                <w:rFonts w:eastAsia="Times New Roman"/>
                <w:caps w:val="0"/>
              </w:rPr>
              <w:snapToGrid w:val="0"/>
              <w:textAlignment w:val="baseline"/>
            </w:pPr>
            <w:r w:rsidRPr="006F4DE1">
              <w:rPr>
                <w:szCs w:val="24"/>
                <w:lang w:val="en-GB" w:eastAsia="en-GB"/>
                <w:b w:val="0"/>
                <w:i w:val="0"/>
                <w:color w:val="000000"/>
                <w:sz w:val="24"/>
                <w:spacing w:val="0"/>
                <w:w w:val="100"/>
                <w:rFonts w:eastAsia="Times New Roman"/>
                <w:caps w:val="0"/>
              </w:rPr>
              <w:t>8</w:t>
            </w:r>
          </w:p>
        </w:tc>
        <w:tc>
          <w:tcPr>
            <w:tcW w:w="2310" w:type="dxa"/>
            <w:noWrap/>
            <w:hideMark/>
          </w:tcPr>
          <w:p w14:paraId="64AC6472" w14:textId="77777777" w:rsidR="00103FD1" w:rsidRPr="006F4DE1" w:rsidRDefault="00103FD1" w:rsidP="006F4DE1">
            <w:pPr>
              <w:jc w:val="right"/>
              <w:spacing w:before="0" w:beforeAutospacing="0" w:after="0" w:afterAutospacing="0" w:lineRule="auto" w:line="360"/>
              <w:rPr>
                <w:szCs w:val="24"/>
                <w:lang w:val="en-GB" w:eastAsia="en-GB"/>
                <w:b w:val="0"/>
                <w:i w:val="0"/>
                <w:color w:val="000000"/>
                <w:sz w:val="24"/>
                <w:spacing w:val="0"/>
                <w:w w:val="100"/>
                <w:rFonts w:eastAsia="Times New Roman"/>
                <w:caps w:val="0"/>
              </w:rPr>
              <w:snapToGrid w:val="0"/>
              <w:textAlignment w:val="baseline"/>
            </w:pPr>
            <w:r w:rsidRPr="006F4DE1">
              <w:rPr>
                <w:szCs w:val="24"/>
                <w:lang w:val="en-GB" w:eastAsia="en-GB"/>
                <w:b w:val="0"/>
                <w:i w:val="0"/>
                <w:color w:val="000000"/>
                <w:sz w:val="24"/>
                <w:spacing w:val="0"/>
                <w:w w:val="100"/>
                <w:rFonts w:eastAsia="Times New Roman"/>
                <w:caps w:val="0"/>
              </w:rPr>
              <w:t>40</w:t>
            </w:r>
          </w:p>
        </w:tc>
        <w:tc>
          <w:tcPr>
            <w:tcW w:w="2311" w:type="dxa"/>
            <w:noWrap/>
            <w:hideMark/>
          </w:tcPr>
          <w:p w14:paraId="44965CCE" w14:textId="77777777" w:rsidR="00103FD1" w:rsidRPr="006F4DE1" w:rsidRDefault="00103FD1" w:rsidP="006F4DE1">
            <w:pPr>
              <w:jc w:val="right"/>
              <w:spacing w:before="0" w:beforeAutospacing="0" w:after="0" w:afterAutospacing="0" w:lineRule="auto" w:line="360"/>
              <w:rPr>
                <w:szCs w:val="24"/>
                <w:lang w:val="en-GB" w:eastAsia="en-GB"/>
                <w:b w:val="0"/>
                <w:i w:val="0"/>
                <w:color w:val="000000"/>
                <w:sz w:val="24"/>
                <w:spacing w:val="0"/>
                <w:w w:val="100"/>
                <w:rFonts w:eastAsia="Times New Roman"/>
                <w:caps w:val="0"/>
              </w:rPr>
              <w:snapToGrid w:val="0"/>
              <w:textAlignment w:val="baseline"/>
            </w:pPr>
            <w:r w:rsidRPr="006F4DE1">
              <w:rPr>
                <w:szCs w:val="24"/>
                <w:lang w:val="en-GB" w:eastAsia="en-GB"/>
                <w:b w:val="0"/>
                <w:i w:val="0"/>
                <w:color w:val="000000"/>
                <w:sz w:val="24"/>
                <w:spacing w:val="0"/>
                <w:w w:val="100"/>
                <w:rFonts w:eastAsia="Times New Roman"/>
                <w:caps w:val="0"/>
              </w:rPr>
              <w:t>13</w:t>
            </w:r>
          </w:p>
        </w:tc>
        <w:tc>
          <w:tcPr>
            <w:tcW w:w="2311" w:type="dxa"/>
            <w:noWrap/>
            <w:hideMark/>
          </w:tcPr>
          <w:p w14:paraId="57731A2F" w14:textId="77777777" w:rsidR="00103FD1" w:rsidRPr="006F4DE1" w:rsidRDefault="00103FD1" w:rsidP="006F4DE1">
            <w:pPr>
              <w:jc w:val="right"/>
              <w:spacing w:before="0" w:beforeAutospacing="0" w:after="0" w:afterAutospacing="0" w:lineRule="auto" w:line="360"/>
              <w:rPr>
                <w:szCs w:val="24"/>
                <w:lang w:val="en-GB" w:eastAsia="en-GB"/>
                <w:b w:val="0"/>
                <w:i w:val="0"/>
                <w:color w:val="000000"/>
                <w:sz w:val="24"/>
                <w:spacing w:val="0"/>
                <w:w w:val="100"/>
                <w:rFonts w:eastAsia="Times New Roman"/>
                <w:caps w:val="0"/>
              </w:rPr>
              <w:snapToGrid w:val="0"/>
              <w:textAlignment w:val="baseline"/>
            </w:pPr>
            <w:r w:rsidRPr="006F4DE1">
              <w:rPr>
                <w:szCs w:val="24"/>
                <w:lang w:val="en-GB" w:eastAsia="en-GB"/>
                <w:b w:val="0"/>
                <w:i w:val="0"/>
                <w:color w:val="000000"/>
                <w:sz w:val="24"/>
                <w:spacing w:val="0"/>
                <w:w w:val="100"/>
                <w:rFonts w:eastAsia="Times New Roman"/>
                <w:caps w:val="0"/>
              </w:rPr>
              <w:t>152</w:t>
            </w:r>
          </w:p>
        </w:tc>
      </w:tr>
      <w:tr>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310" w:type="dxa"/>
            <w:noWrap/>
            <w:hideMark/>
          </w:tcPr>
          <w:p w14:paraId="70E12903" w14:textId="77777777" w:rsidR="00103FD1" w:rsidRPr="006F4DE1" w:rsidRDefault="00103FD1" w:rsidP="006F4DE1">
            <w:pPr>
              <w:jc w:val="right"/>
              <w:spacing w:before="0" w:beforeAutospacing="0" w:after="0" w:afterAutospacing="0" w:lineRule="auto" w:line="360"/>
              <w:rPr>
                <w:szCs w:val="24"/>
                <w:lang w:val="en-GB" w:eastAsia="en-GB"/>
                <w:b w:val="0"/>
                <w:i w:val="0"/>
                <w:color w:val="000000"/>
                <w:sz w:val="24"/>
                <w:spacing w:val="0"/>
                <w:w w:val="100"/>
                <w:rFonts w:eastAsia="Times New Roman"/>
                <w:caps w:val="0"/>
              </w:rPr>
              <w:snapToGrid w:val="0"/>
              <w:textAlignment w:val="baseline"/>
            </w:pPr>
            <w:r w:rsidRPr="006F4DE1">
              <w:rPr>
                <w:szCs w:val="24"/>
                <w:lang w:val="en-GB" w:eastAsia="en-GB"/>
                <w:b w:val="0"/>
                <w:i w:val="0"/>
                <w:color w:val="000000"/>
                <w:sz w:val="24"/>
                <w:spacing w:val="0"/>
                <w:w w:val="100"/>
                <w:rFonts w:eastAsia="Times New Roman"/>
                <w:caps w:val="0"/>
              </w:rPr>
              <w:t>9</w:t>
            </w:r>
          </w:p>
        </w:tc>
        <w:tc>
          <w:tcPr>
            <w:tcW w:w="2310" w:type="dxa"/>
            <w:noWrap/>
            <w:hideMark/>
          </w:tcPr>
          <w:p w14:paraId="08EF3EAC" w14:textId="77777777" w:rsidR="00103FD1" w:rsidRPr="006F4DE1" w:rsidRDefault="00103FD1" w:rsidP="006F4DE1">
            <w:pPr>
              <w:jc w:val="right"/>
              <w:spacing w:before="0" w:beforeAutospacing="0" w:after="0" w:afterAutospacing="0" w:lineRule="auto" w:line="360"/>
              <w:rPr>
                <w:szCs w:val="24"/>
                <w:lang w:val="en-GB" w:eastAsia="en-GB"/>
                <w:b w:val="0"/>
                <w:i w:val="0"/>
                <w:color w:val="000000"/>
                <w:sz w:val="24"/>
                <w:spacing w:val="0"/>
                <w:w w:val="100"/>
                <w:rFonts w:eastAsia="Times New Roman"/>
                <w:caps w:val="0"/>
              </w:rPr>
              <w:snapToGrid w:val="0"/>
              <w:textAlignment w:val="baseline"/>
            </w:pPr>
            <w:r w:rsidRPr="006F4DE1">
              <w:rPr>
                <w:szCs w:val="24"/>
                <w:lang w:val="en-GB" w:eastAsia="en-GB"/>
                <w:b w:val="0"/>
                <w:i w:val="0"/>
                <w:color w:val="000000"/>
                <w:sz w:val="24"/>
                <w:spacing w:val="0"/>
                <w:w w:val="100"/>
                <w:rFonts w:eastAsia="Times New Roman"/>
                <w:caps w:val="0"/>
              </w:rPr>
              <w:t>55</w:t>
            </w:r>
          </w:p>
        </w:tc>
        <w:tc>
          <w:tcPr>
            <w:tcW w:w="2311" w:type="dxa"/>
            <w:noWrap/>
            <w:hideMark/>
          </w:tcPr>
          <w:p w14:paraId="5D43F339" w14:textId="77777777" w:rsidR="00103FD1" w:rsidRPr="006F4DE1" w:rsidRDefault="00103FD1" w:rsidP="006F4DE1">
            <w:pPr>
              <w:jc w:val="right"/>
              <w:spacing w:before="0" w:beforeAutospacing="0" w:after="0" w:afterAutospacing="0" w:lineRule="auto" w:line="360"/>
              <w:rPr>
                <w:szCs w:val="24"/>
                <w:lang w:val="en-GB" w:eastAsia="en-GB"/>
                <w:b w:val="0"/>
                <w:i w:val="0"/>
                <w:color w:val="000000"/>
                <w:sz w:val="24"/>
                <w:spacing w:val="0"/>
                <w:w w:val="100"/>
                <w:rFonts w:eastAsia="Times New Roman"/>
                <w:caps w:val="0"/>
              </w:rPr>
              <w:snapToGrid w:val="0"/>
              <w:textAlignment w:val="baseline"/>
            </w:pPr>
            <w:r w:rsidRPr="006F4DE1">
              <w:rPr>
                <w:szCs w:val="24"/>
                <w:lang w:val="en-GB" w:eastAsia="en-GB"/>
                <w:b w:val="0"/>
                <w:i w:val="0"/>
                <w:color w:val="000000"/>
                <w:sz w:val="24"/>
                <w:spacing w:val="0"/>
                <w:w w:val="100"/>
                <w:rFonts w:eastAsia="Times New Roman"/>
                <w:caps w:val="0"/>
              </w:rPr>
              <w:t>17</w:t>
            </w:r>
          </w:p>
        </w:tc>
        <w:tc>
          <w:tcPr>
            <w:tcW w:w="2311" w:type="dxa"/>
            <w:noWrap/>
            <w:hideMark/>
          </w:tcPr>
          <w:p w14:paraId="12D6A807" w14:textId="77777777" w:rsidR="00103FD1" w:rsidRPr="006F4DE1" w:rsidRDefault="00103FD1" w:rsidP="006F4DE1">
            <w:pPr>
              <w:jc w:val="right"/>
              <w:spacing w:before="0" w:beforeAutospacing="0" w:after="0" w:afterAutospacing="0" w:lineRule="auto" w:line="360"/>
              <w:rPr>
                <w:szCs w:val="24"/>
                <w:lang w:val="en-GB" w:eastAsia="en-GB"/>
                <w:b w:val="0"/>
                <w:i w:val="0"/>
                <w:color w:val="000000"/>
                <w:sz w:val="24"/>
                <w:spacing w:val="0"/>
                <w:w w:val="100"/>
                <w:rFonts w:eastAsia="Times New Roman"/>
                <w:caps w:val="0"/>
              </w:rPr>
              <w:snapToGrid w:val="0"/>
              <w:textAlignment w:val="baseline"/>
            </w:pPr>
            <w:r w:rsidRPr="006F4DE1">
              <w:rPr>
                <w:szCs w:val="24"/>
                <w:lang w:val="en-GB" w:eastAsia="en-GB"/>
                <w:b w:val="0"/>
                <w:i w:val="0"/>
                <w:color w:val="000000"/>
                <w:sz w:val="24"/>
                <w:spacing w:val="0"/>
                <w:w w:val="100"/>
                <w:rFonts w:eastAsia="Times New Roman"/>
                <w:caps w:val="0"/>
              </w:rPr>
              <w:t>114</w:t>
            </w:r>
          </w:p>
        </w:tc>
      </w:tr>
      <w:tr>
        <w:trPr>
          <w:trHeight w:val="300"/>
        </w:trPr>
        <w:tc>
          <w:tcPr>
            <w:cnfStyle w:val="001000000000" w:firstRow="0" w:lastRow="0" w:firstColumn="1" w:lastColumn="0" w:oddVBand="0" w:evenVBand="0" w:oddHBand="0" w:evenHBand="0" w:firstRowFirstColumn="0" w:firstRowLastColumn="0" w:lastRowFirstColumn="0" w:lastRowLastColumn="0"/>
            <w:tcW w:w="2310" w:type="dxa"/>
            <w:noWrap/>
            <w:hideMark/>
          </w:tcPr>
          <w:p w14:paraId="178E28F0" w14:textId="77777777" w:rsidR="00103FD1" w:rsidRPr="006F4DE1" w:rsidRDefault="00103FD1" w:rsidP="006F4DE1">
            <w:pPr>
              <w:jc w:val="right"/>
              <w:spacing w:before="0" w:beforeAutospacing="0" w:after="0" w:afterAutospacing="0" w:lineRule="auto" w:line="360"/>
              <w:rPr>
                <w:szCs w:val="24"/>
                <w:lang w:val="en-GB" w:eastAsia="en-GB"/>
                <w:b w:val="0"/>
                <w:i w:val="0"/>
                <w:color w:val="000000"/>
                <w:sz w:val="24"/>
                <w:spacing w:val="0"/>
                <w:w w:val="100"/>
                <w:rFonts w:eastAsia="Times New Roman"/>
                <w:caps w:val="0"/>
              </w:rPr>
              <w:snapToGrid w:val="0"/>
              <w:textAlignment w:val="baseline"/>
            </w:pPr>
            <w:r w:rsidRPr="006F4DE1">
              <w:rPr>
                <w:szCs w:val="24"/>
                <w:lang w:val="en-GB" w:eastAsia="en-GB"/>
                <w:b w:val="0"/>
                <w:i w:val="0"/>
                <w:color w:val="000000"/>
                <w:sz w:val="24"/>
                <w:spacing w:val="0"/>
                <w:w w:val="100"/>
                <w:rFonts w:eastAsia="Times New Roman"/>
                <w:caps w:val="0"/>
              </w:rPr>
              <w:t>10</w:t>
            </w:r>
          </w:p>
        </w:tc>
        <w:tc>
          <w:tcPr>
            <w:tcW w:w="2310" w:type="dxa"/>
            <w:noWrap/>
            <w:hideMark/>
          </w:tcPr>
          <w:p w14:paraId="43C53BCE" w14:textId="77777777" w:rsidR="00103FD1" w:rsidRPr="006F4DE1" w:rsidRDefault="00103FD1" w:rsidP="006F4DE1">
            <w:pPr>
              <w:jc w:val="right"/>
              <w:spacing w:before="0" w:beforeAutospacing="0" w:after="0" w:afterAutospacing="0" w:lineRule="auto" w:line="360"/>
              <w:rPr>
                <w:szCs w:val="24"/>
                <w:lang w:val="en-GB" w:eastAsia="en-GB"/>
                <w:b w:val="0"/>
                <w:i w:val="0"/>
                <w:color w:val="000000"/>
                <w:sz w:val="24"/>
                <w:spacing w:val="0"/>
                <w:w w:val="100"/>
                <w:rFonts w:eastAsia="Times New Roman"/>
                <w:caps w:val="0"/>
              </w:rPr>
              <w:snapToGrid w:val="0"/>
              <w:textAlignment w:val="baseline"/>
            </w:pPr>
            <w:r w:rsidRPr="006F4DE1">
              <w:rPr>
                <w:szCs w:val="24"/>
                <w:lang w:val="en-GB" w:eastAsia="en-GB"/>
                <w:b w:val="0"/>
                <w:i w:val="0"/>
                <w:color w:val="000000"/>
                <w:sz w:val="24"/>
                <w:spacing w:val="0"/>
                <w:w w:val="100"/>
                <w:rFonts w:eastAsia="Times New Roman"/>
                <w:caps w:val="0"/>
              </w:rPr>
              <w:t>60</w:t>
            </w:r>
          </w:p>
        </w:tc>
        <w:tc>
          <w:tcPr>
            <w:tcW w:w="2311" w:type="dxa"/>
            <w:noWrap/>
            <w:hideMark/>
          </w:tcPr>
          <w:p w14:paraId="009425A8" w14:textId="77777777" w:rsidR="00103FD1" w:rsidRPr="006F4DE1" w:rsidRDefault="00103FD1" w:rsidP="006F4DE1">
            <w:pPr>
              <w:jc w:val="right"/>
              <w:spacing w:before="0" w:beforeAutospacing="0" w:after="0" w:afterAutospacing="0" w:lineRule="auto" w:line="360"/>
              <w:rPr>
                <w:szCs w:val="24"/>
                <w:lang w:val="en-GB" w:eastAsia="en-GB"/>
                <w:b w:val="0"/>
                <w:i w:val="0"/>
                <w:color w:val="000000"/>
                <w:sz w:val="24"/>
                <w:spacing w:val="0"/>
                <w:w w:val="100"/>
                <w:rFonts w:eastAsia="Times New Roman"/>
                <w:caps w:val="0"/>
              </w:rPr>
              <w:snapToGrid w:val="0"/>
              <w:textAlignment w:val="baseline"/>
            </w:pPr>
            <w:r w:rsidRPr="006F4DE1">
              <w:rPr>
                <w:szCs w:val="24"/>
                <w:lang w:val="en-GB" w:eastAsia="en-GB"/>
                <w:b w:val="0"/>
                <w:i w:val="0"/>
                <w:color w:val="000000"/>
                <w:sz w:val="24"/>
                <w:spacing w:val="0"/>
                <w:w w:val="100"/>
                <w:rFonts w:eastAsia="Times New Roman"/>
                <w:caps w:val="0"/>
              </w:rPr>
              <w:t>12</w:t>
            </w:r>
          </w:p>
        </w:tc>
        <w:tc>
          <w:tcPr>
            <w:tcW w:w="2311" w:type="dxa"/>
            <w:noWrap/>
            <w:hideMark/>
          </w:tcPr>
          <w:p w14:paraId="4E754D03" w14:textId="77777777" w:rsidR="00103FD1" w:rsidRPr="006F4DE1" w:rsidRDefault="00103FD1" w:rsidP="006F4DE1">
            <w:pPr>
              <w:jc w:val="right"/>
              <w:spacing w:before="0" w:beforeAutospacing="0" w:after="0" w:afterAutospacing="0" w:lineRule="auto" w:line="360"/>
              <w:rPr>
                <w:szCs w:val="24"/>
                <w:lang w:val="en-GB" w:eastAsia="en-GB"/>
                <w:b w:val="0"/>
                <w:i w:val="0"/>
                <w:color w:val="000000"/>
                <w:sz w:val="24"/>
                <w:spacing w:val="0"/>
                <w:w w:val="100"/>
                <w:rFonts w:eastAsia="Times New Roman"/>
                <w:caps w:val="0"/>
              </w:rPr>
              <w:snapToGrid w:val="0"/>
              <w:textAlignment w:val="baseline"/>
            </w:pPr>
            <w:r w:rsidRPr="006F4DE1">
              <w:rPr>
                <w:szCs w:val="24"/>
                <w:lang w:val="en-GB" w:eastAsia="en-GB"/>
                <w:b w:val="0"/>
                <w:i w:val="0"/>
                <w:color w:val="000000"/>
                <w:sz w:val="24"/>
                <w:spacing w:val="0"/>
                <w:w w:val="100"/>
                <w:rFonts w:eastAsia="Times New Roman"/>
                <w:caps w:val="0"/>
              </w:rPr>
              <w:t>128</w:t>
            </w:r>
          </w:p>
        </w:tc>
      </w:tr>
      <w:tr>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310" w:type="dxa"/>
            <w:noWrap/>
            <w:hideMark/>
          </w:tcPr>
          <w:p w14:paraId="0E9BBFF9" w14:textId="77777777" w:rsidR="00103FD1" w:rsidRPr="006F4DE1" w:rsidRDefault="00103FD1" w:rsidP="006F4DE1">
            <w:pPr>
              <w:jc w:val="right"/>
              <w:spacing w:before="0" w:beforeAutospacing="0" w:after="0" w:afterAutospacing="0" w:lineRule="auto" w:line="360"/>
              <w:rPr>
                <w:szCs w:val="24"/>
                <w:lang w:val="en-GB" w:eastAsia="en-GB"/>
                <w:b w:val="0"/>
                <w:i w:val="0"/>
                <w:color w:val="000000"/>
                <w:sz w:val="24"/>
                <w:spacing w:val="0"/>
                <w:w w:val="100"/>
                <w:rFonts w:eastAsia="Times New Roman"/>
                <w:caps w:val="0"/>
              </w:rPr>
              <w:snapToGrid w:val="0"/>
              <w:textAlignment w:val="baseline"/>
            </w:pPr>
            <w:r w:rsidRPr="006F4DE1">
              <w:rPr>
                <w:szCs w:val="24"/>
                <w:lang w:val="en-GB" w:eastAsia="en-GB"/>
                <w:b w:val="0"/>
                <w:i w:val="0"/>
                <w:color w:val="000000"/>
                <w:sz w:val="24"/>
                <w:spacing w:val="0"/>
                <w:w w:val="100"/>
                <w:rFonts w:eastAsia="Times New Roman"/>
                <w:caps w:val="0"/>
              </w:rPr>
              <w:t>11</w:t>
            </w:r>
          </w:p>
        </w:tc>
        <w:tc>
          <w:tcPr>
            <w:tcW w:w="2310" w:type="dxa"/>
            <w:noWrap/>
            <w:hideMark/>
          </w:tcPr>
          <w:p w14:paraId="08206331" w14:textId="77777777" w:rsidR="00103FD1" w:rsidRPr="006F4DE1" w:rsidRDefault="00103FD1" w:rsidP="006F4DE1">
            <w:pPr>
              <w:jc w:val="right"/>
              <w:spacing w:before="0" w:beforeAutospacing="0" w:after="0" w:afterAutospacing="0" w:lineRule="auto" w:line="360"/>
              <w:rPr>
                <w:szCs w:val="24"/>
                <w:lang w:val="en-GB" w:eastAsia="en-GB"/>
                <w:b w:val="0"/>
                <w:i w:val="0"/>
                <w:color w:val="000000"/>
                <w:sz w:val="24"/>
                <w:spacing w:val="0"/>
                <w:w w:val="100"/>
                <w:rFonts w:eastAsia="Times New Roman"/>
                <w:caps w:val="0"/>
              </w:rPr>
              <w:snapToGrid w:val="0"/>
              <w:textAlignment w:val="baseline"/>
            </w:pPr>
            <w:r w:rsidRPr="006F4DE1">
              <w:rPr>
                <w:szCs w:val="24"/>
                <w:lang w:val="en-GB" w:eastAsia="en-GB"/>
                <w:b w:val="0"/>
                <w:i w:val="0"/>
                <w:color w:val="000000"/>
                <w:sz w:val="24"/>
                <w:spacing w:val="0"/>
                <w:w w:val="100"/>
                <w:rFonts w:eastAsia="Times New Roman"/>
                <w:caps w:val="0"/>
              </w:rPr>
              <w:t>90</w:t>
            </w:r>
          </w:p>
        </w:tc>
        <w:tc>
          <w:tcPr>
            <w:tcW w:w="2311" w:type="dxa"/>
            <w:noWrap/>
            <w:hideMark/>
          </w:tcPr>
          <w:p w14:paraId="5D89F6F6" w14:textId="77777777" w:rsidR="00103FD1" w:rsidRPr="006F4DE1" w:rsidRDefault="00103FD1" w:rsidP="006F4DE1">
            <w:pPr>
              <w:jc w:val="right"/>
              <w:spacing w:before="0" w:beforeAutospacing="0" w:after="0" w:afterAutospacing="0" w:lineRule="auto" w:line="360"/>
              <w:rPr>
                <w:szCs w:val="24"/>
                <w:lang w:val="en-GB" w:eastAsia="en-GB"/>
                <w:b w:val="0"/>
                <w:i w:val="0"/>
                <w:color w:val="000000"/>
                <w:sz w:val="24"/>
                <w:spacing w:val="0"/>
                <w:w w:val="100"/>
                <w:rFonts w:eastAsia="Times New Roman"/>
                <w:caps w:val="0"/>
              </w:rPr>
              <w:snapToGrid w:val="0"/>
              <w:textAlignment w:val="baseline"/>
            </w:pPr>
            <w:r w:rsidRPr="006F4DE1">
              <w:rPr>
                <w:szCs w:val="24"/>
                <w:lang w:val="en-GB" w:eastAsia="en-GB"/>
                <w:b w:val="0"/>
                <w:i w:val="0"/>
                <w:color w:val="000000"/>
                <w:sz w:val="24"/>
                <w:spacing w:val="0"/>
                <w:w w:val="100"/>
                <w:rFonts w:eastAsia="Times New Roman"/>
                <w:caps w:val="0"/>
              </w:rPr>
              <w:t>20</w:t>
            </w:r>
          </w:p>
        </w:tc>
        <w:tc>
          <w:tcPr>
            <w:tcW w:w="2311" w:type="dxa"/>
            <w:noWrap/>
            <w:hideMark/>
          </w:tcPr>
          <w:p w14:paraId="10D422FF" w14:textId="77777777" w:rsidR="00103FD1" w:rsidRPr="006F4DE1" w:rsidRDefault="00103FD1" w:rsidP="006F4DE1">
            <w:pPr>
              <w:jc w:val="right"/>
              <w:spacing w:before="0" w:beforeAutospacing="0" w:after="0" w:afterAutospacing="0" w:lineRule="auto" w:line="360"/>
              <w:rPr>
                <w:szCs w:val="24"/>
                <w:lang w:val="en-GB" w:eastAsia="en-GB"/>
                <w:b w:val="0"/>
                <w:i w:val="0"/>
                <w:color w:val="000000"/>
                <w:sz w:val="24"/>
                <w:spacing w:val="0"/>
                <w:w w:val="100"/>
                <w:rFonts w:eastAsia="Times New Roman"/>
                <w:caps w:val="0"/>
              </w:rPr>
              <w:snapToGrid w:val="0"/>
              <w:textAlignment w:val="baseline"/>
            </w:pPr>
            <w:r w:rsidRPr="006F4DE1">
              <w:rPr>
                <w:szCs w:val="24"/>
                <w:lang w:val="en-GB" w:eastAsia="en-GB"/>
                <w:b w:val="0"/>
                <w:i w:val="0"/>
                <w:color w:val="000000"/>
                <w:sz w:val="24"/>
                <w:spacing w:val="0"/>
                <w:w w:val="100"/>
                <w:rFonts w:eastAsia="Times New Roman"/>
                <w:caps w:val="0"/>
              </w:rPr>
              <w:t>124</w:t>
            </w:r>
          </w:p>
        </w:tc>
      </w:tr>
      <w:tr>
        <w:trPr>
          <w:trHeight w:val="300"/>
        </w:trPr>
        <w:tc>
          <w:tcPr>
            <w:cnfStyle w:val="001000000000" w:firstRow="0" w:lastRow="0" w:firstColumn="1" w:lastColumn="0" w:oddVBand="0" w:evenVBand="0" w:oddHBand="0" w:evenHBand="0" w:firstRowFirstColumn="0" w:firstRowLastColumn="0" w:lastRowFirstColumn="0" w:lastRowLastColumn="0"/>
            <w:tcW w:w="2310" w:type="dxa"/>
            <w:noWrap/>
            <w:hideMark/>
          </w:tcPr>
          <w:p w14:paraId="3E28705F" w14:textId="77777777" w:rsidR="00103FD1" w:rsidRPr="006F4DE1" w:rsidRDefault="00103FD1" w:rsidP="006F4DE1">
            <w:pPr>
              <w:jc w:val="right"/>
              <w:spacing w:before="0" w:beforeAutospacing="0" w:after="0" w:afterAutospacing="0" w:lineRule="auto" w:line="360"/>
              <w:rPr>
                <w:szCs w:val="24"/>
                <w:lang w:val="en-GB" w:eastAsia="en-GB"/>
                <w:b w:val="0"/>
                <w:i w:val="0"/>
                <w:color w:val="000000"/>
                <w:sz w:val="24"/>
                <w:spacing w:val="0"/>
                <w:w w:val="100"/>
                <w:rFonts w:eastAsia="Times New Roman"/>
                <w:caps w:val="0"/>
              </w:rPr>
              <w:snapToGrid w:val="0"/>
              <w:textAlignment w:val="baseline"/>
            </w:pPr>
            <w:r w:rsidRPr="006F4DE1">
              <w:rPr>
                <w:szCs w:val="24"/>
                <w:lang w:val="en-GB" w:eastAsia="en-GB"/>
                <w:b w:val="0"/>
                <w:i w:val="0"/>
                <w:color w:val="000000"/>
                <w:sz w:val="24"/>
                <w:spacing w:val="0"/>
                <w:w w:val="100"/>
                <w:rFonts w:eastAsia="Times New Roman"/>
                <w:caps w:val="0"/>
              </w:rPr>
              <w:t>12</w:t>
            </w:r>
          </w:p>
        </w:tc>
        <w:tc>
          <w:tcPr>
            <w:tcW w:w="2310" w:type="dxa"/>
            <w:noWrap/>
            <w:hideMark/>
          </w:tcPr>
          <w:p w14:paraId="306BB2F2" w14:textId="77777777" w:rsidR="00103FD1" w:rsidRPr="006F4DE1" w:rsidRDefault="00103FD1" w:rsidP="006F4DE1">
            <w:pPr>
              <w:jc w:val="right"/>
              <w:spacing w:before="0" w:beforeAutospacing="0" w:after="0" w:afterAutospacing="0" w:lineRule="auto" w:line="360"/>
              <w:rPr>
                <w:szCs w:val="24"/>
                <w:lang w:val="en-GB" w:eastAsia="en-GB"/>
                <w:b w:val="0"/>
                <w:i w:val="0"/>
                <w:color w:val="000000"/>
                <w:sz w:val="24"/>
                <w:spacing w:val="0"/>
                <w:w w:val="100"/>
                <w:rFonts w:eastAsia="Times New Roman"/>
                <w:caps w:val="0"/>
              </w:rPr>
              <w:snapToGrid w:val="0"/>
              <w:textAlignment w:val="baseline"/>
            </w:pPr>
            <w:r w:rsidRPr="006F4DE1">
              <w:rPr>
                <w:szCs w:val="24"/>
                <w:lang w:val="en-GB" w:eastAsia="en-GB"/>
                <w:b w:val="0"/>
                <w:i w:val="0"/>
                <w:color w:val="000000"/>
                <w:sz w:val="24"/>
                <w:spacing w:val="0"/>
                <w:w w:val="100"/>
                <w:rFonts w:eastAsia="Times New Roman"/>
                <w:caps w:val="0"/>
              </w:rPr>
              <w:t>100</w:t>
            </w:r>
          </w:p>
        </w:tc>
        <w:tc>
          <w:tcPr>
            <w:tcW w:w="2311" w:type="dxa"/>
            <w:noWrap/>
            <w:hideMark/>
          </w:tcPr>
          <w:p w14:paraId="2EBCBDDD" w14:textId="77777777" w:rsidR="00103FD1" w:rsidRPr="006F4DE1" w:rsidRDefault="00103FD1" w:rsidP="006F4DE1">
            <w:pPr>
              <w:jc w:val="right"/>
              <w:spacing w:before="0" w:beforeAutospacing="0" w:after="0" w:afterAutospacing="0" w:lineRule="auto" w:line="360"/>
              <w:rPr>
                <w:szCs w:val="24"/>
                <w:lang w:val="en-GB" w:eastAsia="en-GB"/>
                <w:b w:val="0"/>
                <w:i w:val="0"/>
                <w:color w:val="000000"/>
                <w:sz w:val="24"/>
                <w:spacing w:val="0"/>
                <w:w w:val="100"/>
                <w:rFonts w:eastAsia="Times New Roman"/>
                <w:caps w:val="0"/>
              </w:rPr>
              <w:snapToGrid w:val="0"/>
              <w:textAlignment w:val="baseline"/>
            </w:pPr>
            <w:r w:rsidRPr="006F4DE1">
              <w:rPr>
                <w:szCs w:val="24"/>
                <w:lang w:val="en-GB" w:eastAsia="en-GB"/>
                <w:b w:val="0"/>
                <w:i w:val="0"/>
                <w:color w:val="000000"/>
                <w:sz w:val="24"/>
                <w:spacing w:val="0"/>
                <w:w w:val="100"/>
                <w:rFonts w:eastAsia="Times New Roman"/>
                <w:caps w:val="0"/>
              </w:rPr>
              <w:t>20</w:t>
            </w:r>
          </w:p>
        </w:tc>
        <w:tc>
          <w:tcPr>
            <w:tcW w:w="2311" w:type="dxa"/>
            <w:noWrap/>
            <w:hideMark/>
          </w:tcPr>
          <w:p w14:paraId="19CC99DC" w14:textId="77777777" w:rsidR="00103FD1" w:rsidRPr="006F4DE1" w:rsidRDefault="00103FD1" w:rsidP="006F4DE1">
            <w:pPr>
              <w:jc w:val="right"/>
              <w:spacing w:before="0" w:beforeAutospacing="0" w:after="0" w:afterAutospacing="0" w:lineRule="auto" w:line="360"/>
              <w:rPr>
                <w:szCs w:val="24"/>
                <w:lang w:val="en-GB" w:eastAsia="en-GB"/>
                <w:b w:val="0"/>
                <w:i w:val="0"/>
                <w:color w:val="000000"/>
                <w:sz w:val="24"/>
                <w:spacing w:val="0"/>
                <w:w w:val="100"/>
                <w:rFonts w:eastAsia="Times New Roman"/>
                <w:caps w:val="0"/>
              </w:rPr>
              <w:snapToGrid w:val="0"/>
              <w:textAlignment w:val="baseline"/>
            </w:pPr>
            <w:r w:rsidRPr="006F4DE1">
              <w:rPr>
                <w:szCs w:val="24"/>
                <w:lang w:val="en-GB" w:eastAsia="en-GB"/>
                <w:b w:val="0"/>
                <w:i w:val="0"/>
                <w:color w:val="000000"/>
                <w:sz w:val="24"/>
                <w:spacing w:val="0"/>
                <w:w w:val="100"/>
                <w:rFonts w:eastAsia="Times New Roman"/>
                <w:caps w:val="0"/>
              </w:rPr>
              <w:t>175</w:t>
            </w:r>
          </w:p>
        </w:tc>
      </w:tr>
      <w:tr>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310" w:type="dxa"/>
            <w:noWrap/>
            <w:hideMark/>
          </w:tcPr>
          <w:p w14:paraId="38A58F9B" w14:textId="77777777" w:rsidR="00103FD1" w:rsidRPr="006F4DE1" w:rsidRDefault="00103FD1" w:rsidP="006F4DE1">
            <w:pPr>
              <w:jc w:val="right"/>
              <w:spacing w:before="0" w:beforeAutospacing="0" w:after="0" w:afterAutospacing="0" w:lineRule="auto" w:line="360"/>
              <w:rPr>
                <w:szCs w:val="24"/>
                <w:lang w:val="en-GB" w:eastAsia="en-GB"/>
                <w:b w:val="0"/>
                <w:i w:val="0"/>
                <w:color w:val="000000"/>
                <w:sz w:val="24"/>
                <w:spacing w:val="0"/>
                <w:w w:val="100"/>
                <w:rFonts w:eastAsia="Times New Roman"/>
                <w:caps w:val="0"/>
              </w:rPr>
              <w:snapToGrid w:val="0"/>
              <w:textAlignment w:val="baseline"/>
            </w:pPr>
            <w:r w:rsidRPr="006F4DE1">
              <w:rPr>
                <w:szCs w:val="24"/>
                <w:lang w:val="en-GB" w:eastAsia="en-GB"/>
                <w:b w:val="0"/>
                <w:i w:val="0"/>
                <w:color w:val="000000"/>
                <w:sz w:val="24"/>
                <w:spacing w:val="0"/>
                <w:w w:val="100"/>
                <w:rFonts w:eastAsia="Times New Roman"/>
                <w:caps w:val="0"/>
              </w:rPr>
              <w:t>13</w:t>
            </w:r>
          </w:p>
        </w:tc>
        <w:tc>
          <w:tcPr>
            <w:tcW w:w="2310" w:type="dxa"/>
            <w:noWrap/>
            <w:hideMark/>
          </w:tcPr>
          <w:p w14:paraId="4282FD8F" w14:textId="77777777" w:rsidR="00103FD1" w:rsidRPr="006F4DE1" w:rsidRDefault="00103FD1" w:rsidP="006F4DE1">
            <w:pPr>
              <w:jc w:val="right"/>
              <w:spacing w:before="0" w:beforeAutospacing="0" w:after="0" w:afterAutospacing="0" w:lineRule="auto" w:line="360"/>
              <w:rPr>
                <w:szCs w:val="24"/>
                <w:lang w:val="en-GB" w:eastAsia="en-GB"/>
                <w:b w:val="0"/>
                <w:i w:val="0"/>
                <w:color w:val="000000"/>
                <w:sz w:val="24"/>
                <w:spacing w:val="0"/>
                <w:w w:val="100"/>
                <w:rFonts w:eastAsia="Times New Roman"/>
                <w:caps w:val="0"/>
              </w:rPr>
              <w:snapToGrid w:val="0"/>
              <w:textAlignment w:val="baseline"/>
            </w:pPr>
            <w:r w:rsidRPr="006F4DE1">
              <w:rPr>
                <w:szCs w:val="24"/>
                <w:lang w:val="en-GB" w:eastAsia="en-GB"/>
                <w:b w:val="0"/>
                <w:i w:val="0"/>
                <w:color w:val="000000"/>
                <w:sz w:val="24"/>
                <w:spacing w:val="0"/>
                <w:w w:val="100"/>
                <w:rFonts w:eastAsia="Times New Roman"/>
                <w:caps w:val="0"/>
              </w:rPr>
              <w:t>30</w:t>
            </w:r>
          </w:p>
        </w:tc>
        <w:tc>
          <w:tcPr>
            <w:tcW w:w="2311" w:type="dxa"/>
            <w:noWrap/>
            <w:hideMark/>
          </w:tcPr>
          <w:p w14:paraId="36461F08" w14:textId="77777777" w:rsidR="00103FD1" w:rsidRPr="006F4DE1" w:rsidRDefault="00103FD1" w:rsidP="006F4DE1">
            <w:pPr>
              <w:jc w:val="right"/>
              <w:spacing w:before="0" w:beforeAutospacing="0" w:after="0" w:afterAutospacing="0" w:lineRule="auto" w:line="360"/>
              <w:rPr>
                <w:szCs w:val="24"/>
                <w:lang w:val="en-GB" w:eastAsia="en-GB"/>
                <w:b w:val="0"/>
                <w:i w:val="0"/>
                <w:color w:val="000000"/>
                <w:sz w:val="24"/>
                <w:spacing w:val="0"/>
                <w:w w:val="100"/>
                <w:rFonts w:eastAsia="Times New Roman"/>
                <w:caps w:val="0"/>
              </w:rPr>
              <w:snapToGrid w:val="0"/>
              <w:textAlignment w:val="baseline"/>
            </w:pPr>
            <w:r w:rsidRPr="006F4DE1">
              <w:rPr>
                <w:szCs w:val="24"/>
                <w:lang w:val="en-GB" w:eastAsia="en-GB"/>
                <w:b w:val="0"/>
                <w:i w:val="0"/>
                <w:color w:val="000000"/>
                <w:sz w:val="24"/>
                <w:spacing w:val="0"/>
                <w:w w:val="100"/>
                <w:rFonts w:eastAsia="Times New Roman"/>
                <w:caps w:val="0"/>
              </w:rPr>
              <w:t>12</w:t>
            </w:r>
          </w:p>
        </w:tc>
        <w:tc>
          <w:tcPr>
            <w:tcW w:w="2311" w:type="dxa"/>
            <w:noWrap/>
            <w:hideMark/>
          </w:tcPr>
          <w:p w14:paraId="3B2145B5" w14:textId="77777777" w:rsidR="00103FD1" w:rsidRPr="006F4DE1" w:rsidRDefault="00103FD1" w:rsidP="006F4DE1">
            <w:pPr>
              <w:jc w:val="right"/>
              <w:spacing w:before="0" w:beforeAutospacing="0" w:after="0" w:afterAutospacing="0" w:lineRule="auto" w:line="360"/>
              <w:rPr>
                <w:szCs w:val="24"/>
                <w:lang w:val="en-GB" w:eastAsia="en-GB"/>
                <w:b w:val="0"/>
                <w:i w:val="0"/>
                <w:color w:val="000000"/>
                <w:sz w:val="24"/>
                <w:spacing w:val="0"/>
                <w:w w:val="100"/>
                <w:rFonts w:eastAsia="Times New Roman"/>
                <w:caps w:val="0"/>
              </w:rPr>
              <w:snapToGrid w:val="0"/>
              <w:textAlignment w:val="baseline"/>
            </w:pPr>
            <w:r w:rsidRPr="006F4DE1">
              <w:rPr>
                <w:szCs w:val="24"/>
                <w:lang w:val="en-GB" w:eastAsia="en-GB"/>
                <w:b w:val="0"/>
                <w:i w:val="0"/>
                <w:color w:val="000000"/>
                <w:sz w:val="24"/>
                <w:spacing w:val="0"/>
                <w:w w:val="100"/>
                <w:rFonts w:eastAsia="Times New Roman"/>
                <w:caps w:val="0"/>
              </w:rPr>
              <w:t>156</w:t>
            </w:r>
          </w:p>
        </w:tc>
      </w:tr>
      <w:tr>
        <w:trPr>
          <w:trHeight w:val="300"/>
        </w:trPr>
        <w:tc>
          <w:tcPr>
            <w:cnfStyle w:val="001000000000" w:firstRow="0" w:lastRow="0" w:firstColumn="1" w:lastColumn="0" w:oddVBand="0" w:evenVBand="0" w:oddHBand="0" w:evenHBand="0" w:firstRowFirstColumn="0" w:firstRowLastColumn="0" w:lastRowFirstColumn="0" w:lastRowLastColumn="0"/>
            <w:tcW w:w="2310" w:type="dxa"/>
            <w:noWrap/>
            <w:hideMark/>
          </w:tcPr>
          <w:p w14:paraId="5C81BF7D" w14:textId="77777777" w:rsidR="00103FD1" w:rsidRPr="006F4DE1" w:rsidRDefault="00103FD1" w:rsidP="006F4DE1">
            <w:pPr>
              <w:jc w:val="right"/>
              <w:spacing w:before="0" w:beforeAutospacing="0" w:after="0" w:afterAutospacing="0" w:lineRule="auto" w:line="360"/>
              <w:rPr>
                <w:szCs w:val="24"/>
                <w:lang w:val="en-GB" w:eastAsia="en-GB"/>
                <w:b w:val="0"/>
                <w:i w:val="0"/>
                <w:color w:val="000000"/>
                <w:sz w:val="24"/>
                <w:spacing w:val="0"/>
                <w:w w:val="100"/>
                <w:rFonts w:eastAsia="Times New Roman"/>
                <w:caps w:val="0"/>
              </w:rPr>
              <w:snapToGrid w:val="0"/>
              <w:textAlignment w:val="baseline"/>
            </w:pPr>
            <w:r w:rsidRPr="006F4DE1">
              <w:rPr>
                <w:szCs w:val="24"/>
                <w:lang w:val="en-GB" w:eastAsia="en-GB"/>
                <w:b w:val="0"/>
                <w:i w:val="0"/>
                <w:color w:val="000000"/>
                <w:sz w:val="24"/>
                <w:spacing w:val="0"/>
                <w:w w:val="100"/>
                <w:rFonts w:eastAsia="Times New Roman"/>
                <w:caps w:val="0"/>
              </w:rPr>
              <w:t>14</w:t>
            </w:r>
          </w:p>
        </w:tc>
        <w:tc>
          <w:tcPr>
            <w:tcW w:w="2310" w:type="dxa"/>
            <w:noWrap/>
            <w:hideMark/>
          </w:tcPr>
          <w:p w14:paraId="789C0728" w14:textId="77777777" w:rsidR="00103FD1" w:rsidRPr="006F4DE1" w:rsidRDefault="00103FD1" w:rsidP="006F4DE1">
            <w:pPr>
              <w:jc w:val="right"/>
              <w:spacing w:before="0" w:beforeAutospacing="0" w:after="0" w:afterAutospacing="0" w:lineRule="auto" w:line="360"/>
              <w:rPr>
                <w:szCs w:val="24"/>
                <w:lang w:val="en-GB" w:eastAsia="en-GB"/>
                <w:b w:val="0"/>
                <w:i w:val="0"/>
                <w:color w:val="000000"/>
                <w:sz w:val="24"/>
                <w:spacing w:val="0"/>
                <w:w w:val="100"/>
                <w:rFonts w:eastAsia="Times New Roman"/>
                <w:caps w:val="0"/>
              </w:rPr>
              <w:snapToGrid w:val="0"/>
              <w:textAlignment w:val="baseline"/>
            </w:pPr>
            <w:r w:rsidRPr="006F4DE1">
              <w:rPr>
                <w:szCs w:val="24"/>
                <w:lang w:val="en-GB" w:eastAsia="en-GB"/>
                <w:b w:val="0"/>
                <w:i w:val="0"/>
                <w:color w:val="000000"/>
                <w:sz w:val="24"/>
                <w:spacing w:val="0"/>
                <w:w w:val="100"/>
                <w:rFonts w:eastAsia="Times New Roman"/>
                <w:caps w:val="0"/>
              </w:rPr>
              <w:t>78</w:t>
            </w:r>
          </w:p>
        </w:tc>
        <w:tc>
          <w:tcPr>
            <w:tcW w:w="2311" w:type="dxa"/>
            <w:noWrap/>
            <w:hideMark/>
          </w:tcPr>
          <w:p w14:paraId="14CB8730" w14:textId="77777777" w:rsidR="00103FD1" w:rsidRPr="006F4DE1" w:rsidRDefault="00103FD1" w:rsidP="006F4DE1">
            <w:pPr>
              <w:jc w:val="right"/>
              <w:spacing w:before="0" w:beforeAutospacing="0" w:after="0" w:afterAutospacing="0" w:lineRule="auto" w:line="360"/>
              <w:rPr>
                <w:szCs w:val="24"/>
                <w:lang w:val="en-GB" w:eastAsia="en-GB"/>
                <w:b w:val="0"/>
                <w:i w:val="0"/>
                <w:color w:val="000000"/>
                <w:sz w:val="24"/>
                <w:spacing w:val="0"/>
                <w:w w:val="100"/>
                <w:rFonts w:eastAsia="Times New Roman"/>
                <w:caps w:val="0"/>
              </w:rPr>
              <w:snapToGrid w:val="0"/>
              <w:textAlignment w:val="baseline"/>
            </w:pPr>
            <w:r w:rsidRPr="006F4DE1">
              <w:rPr>
                <w:szCs w:val="24"/>
                <w:lang w:val="en-GB" w:eastAsia="en-GB"/>
                <w:b w:val="0"/>
                <w:i w:val="0"/>
                <w:color w:val="000000"/>
                <w:sz w:val="24"/>
                <w:spacing w:val="0"/>
                <w:w w:val="100"/>
                <w:rFonts w:eastAsia="Times New Roman"/>
                <w:caps w:val="0"/>
              </w:rPr>
              <w:t>25</w:t>
            </w:r>
          </w:p>
        </w:tc>
        <w:tc>
          <w:tcPr>
            <w:tcW w:w="2311" w:type="dxa"/>
            <w:noWrap/>
            <w:hideMark/>
          </w:tcPr>
          <w:p w14:paraId="5F0E0770" w14:textId="77777777" w:rsidR="00103FD1" w:rsidRPr="006F4DE1" w:rsidRDefault="00103FD1" w:rsidP="006F4DE1">
            <w:pPr>
              <w:jc w:val="right"/>
              <w:spacing w:before="0" w:beforeAutospacing="0" w:after="0" w:afterAutospacing="0" w:lineRule="auto" w:line="360"/>
              <w:rPr>
                <w:szCs w:val="24"/>
                <w:lang w:val="en-GB" w:eastAsia="en-GB"/>
                <w:b w:val="0"/>
                <w:i w:val="0"/>
                <w:color w:val="000000"/>
                <w:sz w:val="24"/>
                <w:spacing w:val="0"/>
                <w:w w:val="100"/>
                <w:rFonts w:eastAsia="Times New Roman"/>
                <w:caps w:val="0"/>
              </w:rPr>
              <w:snapToGrid w:val="0"/>
              <w:textAlignment w:val="baseline"/>
            </w:pPr>
            <w:r w:rsidRPr="006F4DE1">
              <w:rPr>
                <w:szCs w:val="24"/>
                <w:lang w:val="en-GB" w:eastAsia="en-GB"/>
                <w:b w:val="0"/>
                <w:i w:val="0"/>
                <w:color w:val="000000"/>
                <w:sz w:val="24"/>
                <w:spacing w:val="0"/>
                <w:w w:val="100"/>
                <w:rFonts w:eastAsia="Times New Roman"/>
                <w:caps w:val="0"/>
              </w:rPr>
              <w:t>148</w:t>
            </w:r>
          </w:p>
        </w:tc>
      </w:tr>
      <w:tr>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310" w:type="dxa"/>
            <w:noWrap/>
            <w:hideMark/>
          </w:tcPr>
          <w:p w14:paraId="15D98F46" w14:textId="77777777" w:rsidR="00103FD1" w:rsidRPr="006F4DE1" w:rsidRDefault="00103FD1" w:rsidP="006F4DE1">
            <w:pPr>
              <w:jc w:val="right"/>
              <w:spacing w:before="0" w:beforeAutospacing="0" w:after="0" w:afterAutospacing="0" w:lineRule="auto" w:line="360"/>
              <w:rPr>
                <w:szCs w:val="24"/>
                <w:lang w:val="en-GB" w:eastAsia="en-GB"/>
                <w:b w:val="0"/>
                <w:i w:val="0"/>
                <w:color w:val="000000"/>
                <w:sz w:val="24"/>
                <w:spacing w:val="0"/>
                <w:w w:val="100"/>
                <w:rFonts w:eastAsia="Times New Roman"/>
                <w:caps w:val="0"/>
              </w:rPr>
              <w:snapToGrid w:val="0"/>
              <w:textAlignment w:val="baseline"/>
            </w:pPr>
            <w:r w:rsidRPr="006F4DE1">
              <w:rPr>
                <w:szCs w:val="24"/>
                <w:lang w:val="en-GB" w:eastAsia="en-GB"/>
                <w:b w:val="0"/>
                <w:i w:val="0"/>
                <w:color w:val="000000"/>
                <w:sz w:val="24"/>
                <w:spacing w:val="0"/>
                <w:w w:val="100"/>
                <w:rFonts w:eastAsia="Times New Roman"/>
                <w:caps w:val="0"/>
              </w:rPr>
              <w:t>15</w:t>
            </w:r>
          </w:p>
        </w:tc>
        <w:tc>
          <w:tcPr>
            <w:tcW w:w="2310" w:type="dxa"/>
            <w:noWrap/>
            <w:hideMark/>
          </w:tcPr>
          <w:p w14:paraId="565A1AD7" w14:textId="77777777" w:rsidR="00103FD1" w:rsidRPr="006F4DE1" w:rsidRDefault="00103FD1" w:rsidP="006F4DE1">
            <w:pPr>
              <w:jc w:val="right"/>
              <w:spacing w:before="0" w:beforeAutospacing="0" w:after="0" w:afterAutospacing="0" w:lineRule="auto" w:line="360"/>
              <w:rPr>
                <w:szCs w:val="24"/>
                <w:lang w:val="en-GB" w:eastAsia="en-GB"/>
                <w:b w:val="0"/>
                <w:i w:val="0"/>
                <w:color w:val="000000"/>
                <w:sz w:val="24"/>
                <w:spacing w:val="0"/>
                <w:w w:val="100"/>
                <w:rFonts w:eastAsia="Times New Roman"/>
                <w:caps w:val="0"/>
              </w:rPr>
              <w:snapToGrid w:val="0"/>
              <w:textAlignment w:val="baseline"/>
            </w:pPr>
            <w:r w:rsidRPr="006F4DE1">
              <w:rPr>
                <w:szCs w:val="24"/>
                <w:lang w:val="en-GB" w:eastAsia="en-GB"/>
                <w:b w:val="0"/>
                <w:i w:val="0"/>
                <w:color w:val="000000"/>
                <w:sz w:val="24"/>
                <w:spacing w:val="0"/>
                <w:w w:val="100"/>
                <w:rFonts w:eastAsia="Times New Roman"/>
                <w:caps w:val="0"/>
              </w:rPr>
              <w:t>45</w:t>
            </w:r>
          </w:p>
        </w:tc>
        <w:tc>
          <w:tcPr>
            <w:tcW w:w="2311" w:type="dxa"/>
            <w:noWrap/>
            <w:hideMark/>
          </w:tcPr>
          <w:p w14:paraId="59C47C9A" w14:textId="77777777" w:rsidR="00103FD1" w:rsidRPr="006F4DE1" w:rsidRDefault="00103FD1" w:rsidP="006F4DE1">
            <w:pPr>
              <w:jc w:val="right"/>
              <w:spacing w:before="0" w:beforeAutospacing="0" w:after="0" w:afterAutospacing="0" w:lineRule="auto" w:line="360"/>
              <w:rPr>
                <w:szCs w:val="24"/>
                <w:lang w:val="en-GB" w:eastAsia="en-GB"/>
                <w:b w:val="0"/>
                <w:i w:val="0"/>
                <w:color w:val="000000"/>
                <w:sz w:val="24"/>
                <w:spacing w:val="0"/>
                <w:w w:val="100"/>
                <w:rFonts w:eastAsia="Times New Roman"/>
                <w:caps w:val="0"/>
              </w:rPr>
              <w:snapToGrid w:val="0"/>
              <w:textAlignment w:val="baseline"/>
            </w:pPr>
            <w:r w:rsidRPr="006F4DE1">
              <w:rPr>
                <w:szCs w:val="24"/>
                <w:lang w:val="en-GB" w:eastAsia="en-GB"/>
                <w:b w:val="0"/>
                <w:i w:val="0"/>
                <w:color w:val="000000"/>
                <w:sz w:val="24"/>
                <w:spacing w:val="0"/>
                <w:w w:val="100"/>
                <w:rFonts w:eastAsia="Times New Roman"/>
                <w:caps w:val="0"/>
              </w:rPr>
              <w:t>14</w:t>
            </w:r>
          </w:p>
        </w:tc>
        <w:tc>
          <w:tcPr>
            <w:tcW w:w="2311" w:type="dxa"/>
            <w:noWrap/>
            <w:hideMark/>
          </w:tcPr>
          <w:p w14:paraId="61ECF942" w14:textId="77777777" w:rsidR="00103FD1" w:rsidRPr="006F4DE1" w:rsidRDefault="00103FD1" w:rsidP="006F4DE1">
            <w:pPr>
              <w:jc w:val="right"/>
              <w:spacing w:before="0" w:beforeAutospacing="0" w:after="0" w:afterAutospacing="0" w:lineRule="auto" w:line="360"/>
              <w:rPr>
                <w:szCs w:val="24"/>
                <w:lang w:val="en-GB" w:eastAsia="en-GB"/>
                <w:b w:val="0"/>
                <w:i w:val="0"/>
                <w:color w:val="000000"/>
                <w:sz w:val="24"/>
                <w:spacing w:val="0"/>
                <w:w w:val="100"/>
                <w:rFonts w:eastAsia="Times New Roman"/>
                <w:caps w:val="0"/>
              </w:rPr>
              <w:snapToGrid w:val="0"/>
              <w:textAlignment w:val="baseline"/>
            </w:pPr>
            <w:r w:rsidRPr="006F4DE1">
              <w:rPr>
                <w:szCs w:val="24"/>
                <w:lang w:val="en-GB" w:eastAsia="en-GB"/>
                <w:b w:val="0"/>
                <w:i w:val="0"/>
                <w:color w:val="000000"/>
                <w:sz w:val="24"/>
                <w:spacing w:val="0"/>
                <w:w w:val="100"/>
                <w:rFonts w:eastAsia="Times New Roman"/>
                <w:caps w:val="0"/>
              </w:rPr>
              <w:t>156</w:t>
            </w:r>
          </w:p>
        </w:tc>
      </w:tr>
      <w:tr>
        <w:trPr>
          <w:trHeight w:val="300"/>
        </w:trPr>
        <w:tc>
          <w:tcPr>
            <w:cnfStyle w:val="001000000000" w:firstRow="0" w:lastRow="0" w:firstColumn="1" w:lastColumn="0" w:oddVBand="0" w:evenVBand="0" w:oddHBand="0" w:evenHBand="0" w:firstRowFirstColumn="0" w:firstRowLastColumn="0" w:lastRowFirstColumn="0" w:lastRowLastColumn="0"/>
            <w:tcW w:w="2310" w:type="dxa"/>
            <w:noWrap/>
            <w:hideMark/>
          </w:tcPr>
          <w:p w14:paraId="73582B74" w14:textId="77777777" w:rsidR="00103FD1" w:rsidRPr="006F4DE1" w:rsidRDefault="00103FD1" w:rsidP="006F4DE1">
            <w:pPr>
              <w:jc w:val="right"/>
              <w:spacing w:before="0" w:beforeAutospacing="0" w:after="0" w:afterAutospacing="0" w:lineRule="auto" w:line="360"/>
              <w:rPr>
                <w:szCs w:val="24"/>
                <w:lang w:val="en-GB" w:eastAsia="en-GB"/>
                <w:b w:val="0"/>
                <w:i w:val="0"/>
                <w:color w:val="000000"/>
                <w:sz w:val="24"/>
                <w:spacing w:val="0"/>
                <w:w w:val="100"/>
                <w:rFonts w:eastAsia="Times New Roman"/>
                <w:caps w:val="0"/>
              </w:rPr>
              <w:snapToGrid w:val="0"/>
              <w:textAlignment w:val="baseline"/>
            </w:pPr>
            <w:r w:rsidRPr="006F4DE1">
              <w:rPr>
                <w:szCs w:val="24"/>
                <w:lang w:val="en-GB" w:eastAsia="en-GB"/>
                <w:b w:val="0"/>
                <w:i w:val="0"/>
                <w:color w:val="000000"/>
                <w:sz w:val="24"/>
                <w:spacing w:val="0"/>
                <w:w w:val="100"/>
                <w:rFonts w:eastAsia="Times New Roman"/>
                <w:caps w:val="0"/>
              </w:rPr>
              <w:t>16</w:t>
            </w:r>
          </w:p>
        </w:tc>
        <w:tc>
          <w:tcPr>
            <w:tcW w:w="2310" w:type="dxa"/>
            <w:noWrap/>
            <w:hideMark/>
          </w:tcPr>
          <w:p w14:paraId="1887F31C" w14:textId="77777777" w:rsidR="00103FD1" w:rsidRPr="006F4DE1" w:rsidRDefault="00103FD1" w:rsidP="006F4DE1">
            <w:pPr>
              <w:jc w:val="right"/>
              <w:spacing w:before="0" w:beforeAutospacing="0" w:after="0" w:afterAutospacing="0" w:lineRule="auto" w:line="360"/>
              <w:rPr>
                <w:szCs w:val="24"/>
                <w:lang w:val="en-GB" w:eastAsia="en-GB"/>
                <w:b w:val="0"/>
                <w:i w:val="0"/>
                <w:color w:val="000000"/>
                <w:sz w:val="24"/>
                <w:spacing w:val="0"/>
                <w:w w:val="100"/>
                <w:rFonts w:eastAsia="Times New Roman"/>
                <w:caps w:val="0"/>
              </w:rPr>
              <w:snapToGrid w:val="0"/>
              <w:textAlignment w:val="baseline"/>
            </w:pPr>
            <w:r w:rsidRPr="006F4DE1">
              <w:rPr>
                <w:szCs w:val="24"/>
                <w:lang w:val="en-GB" w:eastAsia="en-GB"/>
                <w:b w:val="0"/>
                <w:i w:val="0"/>
                <w:color w:val="000000"/>
                <w:sz w:val="24"/>
                <w:spacing w:val="0"/>
                <w:w w:val="100"/>
                <w:rFonts w:eastAsia="Times New Roman"/>
                <w:caps w:val="0"/>
              </w:rPr>
              <w:t>50</w:t>
            </w:r>
          </w:p>
        </w:tc>
        <w:tc>
          <w:tcPr>
            <w:tcW w:w="2311" w:type="dxa"/>
            <w:noWrap/>
            <w:hideMark/>
          </w:tcPr>
          <w:p w14:paraId="3286374A" w14:textId="77777777" w:rsidR="00103FD1" w:rsidRPr="006F4DE1" w:rsidRDefault="00103FD1" w:rsidP="006F4DE1">
            <w:pPr>
              <w:jc w:val="right"/>
              <w:spacing w:before="0" w:beforeAutospacing="0" w:after="0" w:afterAutospacing="0" w:lineRule="auto" w:line="360"/>
              <w:rPr>
                <w:szCs w:val="24"/>
                <w:lang w:val="en-GB" w:eastAsia="en-GB"/>
                <w:b w:val="0"/>
                <w:i w:val="0"/>
                <w:color w:val="000000"/>
                <w:sz w:val="24"/>
                <w:spacing w:val="0"/>
                <w:w w:val="100"/>
                <w:rFonts w:eastAsia="Times New Roman"/>
                <w:caps w:val="0"/>
              </w:rPr>
              <w:snapToGrid w:val="0"/>
              <w:textAlignment w:val="baseline"/>
            </w:pPr>
            <w:r w:rsidRPr="006F4DE1">
              <w:rPr>
                <w:szCs w:val="24"/>
                <w:lang w:val="en-GB" w:eastAsia="en-GB"/>
                <w:b w:val="0"/>
                <w:i w:val="0"/>
                <w:color w:val="000000"/>
                <w:sz w:val="24"/>
                <w:spacing w:val="0"/>
                <w:w w:val="100"/>
                <w:rFonts w:eastAsia="Times New Roman"/>
                <w:caps w:val="0"/>
              </w:rPr>
              <w:t>33</w:t>
            </w:r>
          </w:p>
        </w:tc>
        <w:tc>
          <w:tcPr>
            <w:tcW w:w="2311" w:type="dxa"/>
            <w:noWrap/>
            <w:hideMark/>
          </w:tcPr>
          <w:p w14:paraId="6203DB9C" w14:textId="77777777" w:rsidR="00103FD1" w:rsidRPr="006F4DE1" w:rsidRDefault="00103FD1" w:rsidP="006F4DE1">
            <w:pPr>
              <w:jc w:val="right"/>
              <w:spacing w:before="0" w:beforeAutospacing="0" w:after="0" w:afterAutospacing="0" w:lineRule="auto" w:line="360"/>
              <w:rPr>
                <w:szCs w:val="24"/>
                <w:lang w:val="en-GB" w:eastAsia="en-GB"/>
                <w:b w:val="0"/>
                <w:i w:val="0"/>
                <w:color w:val="000000"/>
                <w:sz w:val="24"/>
                <w:spacing w:val="0"/>
                <w:w w:val="100"/>
                <w:rFonts w:eastAsia="Times New Roman"/>
                <w:caps w:val="0"/>
              </w:rPr>
              <w:snapToGrid w:val="0"/>
              <w:textAlignment w:val="baseline"/>
            </w:pPr>
            <w:r w:rsidRPr="006F4DE1">
              <w:rPr>
                <w:szCs w:val="24"/>
                <w:lang w:val="en-GB" w:eastAsia="en-GB"/>
                <w:b w:val="0"/>
                <w:i w:val="0"/>
                <w:color w:val="000000"/>
                <w:sz w:val="24"/>
                <w:spacing w:val="0"/>
                <w:w w:val="100"/>
                <w:rFonts w:eastAsia="Times New Roman"/>
                <w:caps w:val="0"/>
              </w:rPr>
              <w:t>164</w:t>
            </w:r>
          </w:p>
        </w:tc>
      </w:tr>
      <w:tr>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310" w:type="dxa"/>
            <w:noWrap/>
            <w:hideMark/>
          </w:tcPr>
          <w:p w14:paraId="0ED447A3" w14:textId="77777777" w:rsidR="00103FD1" w:rsidRPr="006F4DE1" w:rsidRDefault="00103FD1" w:rsidP="006F4DE1">
            <w:pPr>
              <w:jc w:val="right"/>
              <w:spacing w:before="0" w:beforeAutospacing="0" w:after="0" w:afterAutospacing="0" w:lineRule="auto" w:line="360"/>
              <w:rPr>
                <w:szCs w:val="24"/>
                <w:lang w:val="en-GB" w:eastAsia="en-GB"/>
                <w:b w:val="0"/>
                <w:i w:val="0"/>
                <w:color w:val="000000"/>
                <w:sz w:val="24"/>
                <w:spacing w:val="0"/>
                <w:w w:val="100"/>
                <w:rFonts w:eastAsia="Times New Roman"/>
                <w:caps w:val="0"/>
              </w:rPr>
              <w:snapToGrid w:val="0"/>
              <w:textAlignment w:val="baseline"/>
            </w:pPr>
            <w:r w:rsidRPr="006F4DE1">
              <w:rPr>
                <w:szCs w:val="24"/>
                <w:lang w:val="en-GB" w:eastAsia="en-GB"/>
                <w:b w:val="0"/>
                <w:i w:val="0"/>
                <w:color w:val="000000"/>
                <w:sz w:val="24"/>
                <w:spacing w:val="0"/>
                <w:w w:val="100"/>
                <w:rFonts w:eastAsia="Times New Roman"/>
                <w:caps w:val="0"/>
              </w:rPr>
              <w:t>17</w:t>
            </w:r>
          </w:p>
        </w:tc>
        <w:tc>
          <w:tcPr>
            <w:tcW w:w="2310" w:type="dxa"/>
            <w:noWrap/>
            <w:hideMark/>
          </w:tcPr>
          <w:p w14:paraId="00CD029F" w14:textId="77777777" w:rsidR="00103FD1" w:rsidRPr="006F4DE1" w:rsidRDefault="00103FD1" w:rsidP="006F4DE1">
            <w:pPr>
              <w:jc w:val="right"/>
              <w:spacing w:before="0" w:beforeAutospacing="0" w:after="0" w:afterAutospacing="0" w:lineRule="auto" w:line="360"/>
              <w:rPr>
                <w:szCs w:val="24"/>
                <w:lang w:val="en-GB" w:eastAsia="en-GB"/>
                <w:b w:val="0"/>
                <w:i w:val="0"/>
                <w:color w:val="000000"/>
                <w:sz w:val="24"/>
                <w:spacing w:val="0"/>
                <w:w w:val="100"/>
                <w:rFonts w:eastAsia="Times New Roman"/>
                <w:caps w:val="0"/>
              </w:rPr>
              <w:snapToGrid w:val="0"/>
              <w:textAlignment w:val="baseline"/>
            </w:pPr>
            <w:r w:rsidRPr="006F4DE1">
              <w:rPr>
                <w:szCs w:val="24"/>
                <w:lang w:val="en-GB" w:eastAsia="en-GB"/>
                <w:b w:val="0"/>
                <w:i w:val="0"/>
                <w:color w:val="000000"/>
                <w:sz w:val="24"/>
                <w:spacing w:val="0"/>
                <w:w w:val="100"/>
                <w:rFonts w:eastAsia="Times New Roman"/>
                <w:caps w:val="0"/>
              </w:rPr>
              <w:t>70</w:t>
            </w:r>
          </w:p>
        </w:tc>
        <w:tc>
          <w:tcPr>
            <w:tcW w:w="2311" w:type="dxa"/>
            <w:noWrap/>
            <w:hideMark/>
          </w:tcPr>
          <w:p w14:paraId="53EA4F66" w14:textId="77777777" w:rsidR="00103FD1" w:rsidRPr="006F4DE1" w:rsidRDefault="00103FD1" w:rsidP="006F4DE1">
            <w:pPr>
              <w:jc w:val="right"/>
              <w:spacing w:before="0" w:beforeAutospacing="0" w:after="0" w:afterAutospacing="0" w:lineRule="auto" w:line="360"/>
              <w:rPr>
                <w:szCs w:val="24"/>
                <w:lang w:val="en-GB" w:eastAsia="en-GB"/>
                <w:b w:val="0"/>
                <w:i w:val="0"/>
                <w:color w:val="000000"/>
                <w:sz w:val="24"/>
                <w:spacing w:val="0"/>
                <w:w w:val="100"/>
                <w:rFonts w:eastAsia="Times New Roman"/>
                <w:caps w:val="0"/>
              </w:rPr>
              <w:snapToGrid w:val="0"/>
              <w:textAlignment w:val="baseline"/>
            </w:pPr>
            <w:r w:rsidRPr="006F4DE1">
              <w:rPr>
                <w:szCs w:val="24"/>
                <w:lang w:val="en-GB" w:eastAsia="en-GB"/>
                <w:b w:val="0"/>
                <w:i w:val="0"/>
                <w:color w:val="000000"/>
                <w:sz w:val="24"/>
                <w:spacing w:val="0"/>
                <w:w w:val="100"/>
                <w:rFonts w:eastAsia="Times New Roman"/>
                <w:caps w:val="0"/>
              </w:rPr>
              <w:t>28</w:t>
            </w:r>
          </w:p>
        </w:tc>
        <w:tc>
          <w:tcPr>
            <w:tcW w:w="2311" w:type="dxa"/>
            <w:noWrap/>
            <w:hideMark/>
          </w:tcPr>
          <w:p w14:paraId="5EF4DA64" w14:textId="77777777" w:rsidR="00103FD1" w:rsidRPr="006F4DE1" w:rsidRDefault="00103FD1" w:rsidP="006F4DE1">
            <w:pPr>
              <w:jc w:val="right"/>
              <w:spacing w:before="0" w:beforeAutospacing="0" w:after="0" w:afterAutospacing="0" w:lineRule="auto" w:line="360"/>
              <w:rPr>
                <w:szCs w:val="24"/>
                <w:lang w:val="en-GB" w:eastAsia="en-GB"/>
                <w:b w:val="0"/>
                <w:i w:val="0"/>
                <w:color w:val="000000"/>
                <w:sz w:val="24"/>
                <w:spacing w:val="0"/>
                <w:w w:val="100"/>
                <w:rFonts w:eastAsia="Times New Roman"/>
                <w:caps w:val="0"/>
              </w:rPr>
              <w:snapToGrid w:val="0"/>
              <w:textAlignment w:val="baseline"/>
            </w:pPr>
            <w:r w:rsidRPr="006F4DE1">
              <w:rPr>
                <w:szCs w:val="24"/>
                <w:lang w:val="en-GB" w:eastAsia="en-GB"/>
                <w:b w:val="0"/>
                <w:i w:val="0"/>
                <w:color w:val="000000"/>
                <w:sz w:val="24"/>
                <w:spacing w:val="0"/>
                <w:w w:val="100"/>
                <w:rFonts w:eastAsia="Times New Roman"/>
                <w:caps w:val="0"/>
              </w:rPr>
              <w:t>163</w:t>
            </w:r>
          </w:p>
        </w:tc>
      </w:tr>
      <w:tr>
        <w:trPr>
          <w:trHeight w:val="300"/>
        </w:trPr>
        <w:tc>
          <w:tcPr>
            <w:cnfStyle w:val="001000000000" w:firstRow="0" w:lastRow="0" w:firstColumn="1" w:lastColumn="0" w:oddVBand="0" w:evenVBand="0" w:oddHBand="0" w:evenHBand="0" w:firstRowFirstColumn="0" w:firstRowLastColumn="0" w:lastRowFirstColumn="0" w:lastRowLastColumn="0"/>
            <w:tcW w:w="2310" w:type="dxa"/>
            <w:noWrap/>
            <w:hideMark/>
          </w:tcPr>
          <w:p w14:paraId="0F0E2C55" w14:textId="77777777" w:rsidR="00103FD1" w:rsidRPr="006F4DE1" w:rsidRDefault="00103FD1" w:rsidP="006F4DE1">
            <w:pPr>
              <w:jc w:val="right"/>
              <w:spacing w:before="0" w:beforeAutospacing="0" w:after="0" w:afterAutospacing="0" w:lineRule="auto" w:line="360"/>
              <w:rPr>
                <w:szCs w:val="24"/>
                <w:lang w:val="en-GB" w:eastAsia="en-GB"/>
                <w:b w:val="0"/>
                <w:i w:val="0"/>
                <w:color w:val="000000"/>
                <w:sz w:val="24"/>
                <w:spacing w:val="0"/>
                <w:w w:val="100"/>
                <w:rFonts w:eastAsia="Times New Roman"/>
                <w:caps w:val="0"/>
              </w:rPr>
              <w:snapToGrid w:val="0"/>
              <w:textAlignment w:val="baseline"/>
            </w:pPr>
            <w:r w:rsidRPr="006F4DE1">
              <w:rPr>
                <w:szCs w:val="24"/>
                <w:lang w:val="en-GB" w:eastAsia="en-GB"/>
                <w:b w:val="0"/>
                <w:i w:val="0"/>
                <w:color w:val="000000"/>
                <w:sz w:val="24"/>
                <w:spacing w:val="0"/>
                <w:w w:val="100"/>
                <w:rFonts w:eastAsia="Times New Roman"/>
                <w:caps w:val="0"/>
              </w:rPr>
              <w:t>18</w:t>
            </w:r>
          </w:p>
        </w:tc>
        <w:tc>
          <w:tcPr>
            <w:tcW w:w="2310" w:type="dxa"/>
            <w:noWrap/>
            <w:hideMark/>
          </w:tcPr>
          <w:p w14:paraId="2DC766A9" w14:textId="77777777" w:rsidR="00103FD1" w:rsidRPr="006F4DE1" w:rsidRDefault="00103FD1" w:rsidP="006F4DE1">
            <w:pPr>
              <w:jc w:val="right"/>
              <w:spacing w:before="0" w:beforeAutospacing="0" w:after="0" w:afterAutospacing="0" w:lineRule="auto" w:line="360"/>
              <w:rPr>
                <w:szCs w:val="24"/>
                <w:lang w:val="en-GB" w:eastAsia="en-GB"/>
                <w:b w:val="0"/>
                <w:i w:val="0"/>
                <w:color w:val="000000"/>
                <w:sz w:val="24"/>
                <w:spacing w:val="0"/>
                <w:w w:val="100"/>
                <w:rFonts w:eastAsia="Times New Roman"/>
                <w:caps w:val="0"/>
              </w:rPr>
              <w:snapToGrid w:val="0"/>
              <w:textAlignment w:val="baseline"/>
            </w:pPr>
            <w:r w:rsidRPr="006F4DE1">
              <w:rPr>
                <w:szCs w:val="24"/>
                <w:lang w:val="en-GB" w:eastAsia="en-GB"/>
                <w:b w:val="0"/>
                <w:i w:val="0"/>
                <w:color w:val="000000"/>
                <w:sz w:val="24"/>
                <w:spacing w:val="0"/>
                <w:w w:val="100"/>
                <w:rFonts w:eastAsia="Times New Roman"/>
                <w:caps w:val="0"/>
              </w:rPr>
              <w:t>60</w:t>
            </w:r>
          </w:p>
        </w:tc>
        <w:tc>
          <w:tcPr>
            <w:tcW w:w="2311" w:type="dxa"/>
            <w:noWrap/>
            <w:hideMark/>
          </w:tcPr>
          <w:p w14:paraId="55BA3A8F" w14:textId="77777777" w:rsidR="00103FD1" w:rsidRPr="006F4DE1" w:rsidRDefault="00103FD1" w:rsidP="006F4DE1">
            <w:pPr>
              <w:jc w:val="right"/>
              <w:spacing w:before="0" w:beforeAutospacing="0" w:after="0" w:afterAutospacing="0" w:lineRule="auto" w:line="360"/>
              <w:rPr>
                <w:szCs w:val="24"/>
                <w:lang w:val="en-GB" w:eastAsia="en-GB"/>
                <w:b w:val="0"/>
                <w:i w:val="0"/>
                <w:color w:val="000000"/>
                <w:sz w:val="24"/>
                <w:spacing w:val="0"/>
                <w:w w:val="100"/>
                <w:rFonts w:eastAsia="Times New Roman"/>
                <w:caps w:val="0"/>
              </w:rPr>
              <w:snapToGrid w:val="0"/>
              <w:textAlignment w:val="baseline"/>
            </w:pPr>
            <w:r w:rsidRPr="006F4DE1">
              <w:rPr>
                <w:szCs w:val="24"/>
                <w:lang w:val="en-GB" w:eastAsia="en-GB"/>
                <w:b w:val="0"/>
                <w:i w:val="0"/>
                <w:color w:val="000000"/>
                <w:sz w:val="24"/>
                <w:spacing w:val="0"/>
                <w:w w:val="100"/>
                <w:rFonts w:eastAsia="Times New Roman"/>
                <w:caps w:val="0"/>
              </w:rPr>
              <w:t>21</w:t>
            </w:r>
          </w:p>
        </w:tc>
        <w:tc>
          <w:tcPr>
            <w:tcW w:w="2311" w:type="dxa"/>
            <w:noWrap/>
            <w:hideMark/>
          </w:tcPr>
          <w:p w14:paraId="64655FA1" w14:textId="77777777" w:rsidR="00103FD1" w:rsidRPr="006F4DE1" w:rsidRDefault="00103FD1" w:rsidP="006F4DE1">
            <w:pPr>
              <w:jc w:val="right"/>
              <w:spacing w:before="0" w:beforeAutospacing="0" w:after="0" w:afterAutospacing="0" w:lineRule="auto" w:line="360"/>
              <w:rPr>
                <w:szCs w:val="24"/>
                <w:lang w:val="en-GB" w:eastAsia="en-GB"/>
                <w:b w:val="0"/>
                <w:i w:val="0"/>
                <w:color w:val="000000"/>
                <w:sz w:val="24"/>
                <w:spacing w:val="0"/>
                <w:w w:val="100"/>
                <w:rFonts w:eastAsia="Times New Roman"/>
                <w:caps w:val="0"/>
              </w:rPr>
              <w:snapToGrid w:val="0"/>
              <w:textAlignment w:val="baseline"/>
            </w:pPr>
            <w:r w:rsidRPr="006F4DE1">
              <w:rPr>
                <w:szCs w:val="24"/>
                <w:lang w:val="en-GB" w:eastAsia="en-GB"/>
                <w:b w:val="0"/>
                <w:i w:val="0"/>
                <w:color w:val="000000"/>
                <w:sz w:val="24"/>
                <w:spacing w:val="0"/>
                <w:w w:val="100"/>
                <w:rFonts w:eastAsia="Times New Roman"/>
                <w:caps w:val="0"/>
              </w:rPr>
              <w:t>175</w:t>
            </w:r>
          </w:p>
        </w:tc>
      </w:tr>
      <w:tr>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310" w:type="dxa"/>
            <w:noWrap/>
            <w:hideMark/>
          </w:tcPr>
          <w:p w14:paraId="05DC71F3" w14:textId="77777777" w:rsidR="00103FD1" w:rsidRPr="006F4DE1" w:rsidRDefault="00103FD1" w:rsidP="006F4DE1">
            <w:pPr>
              <w:jc w:val="right"/>
              <w:spacing w:before="0" w:beforeAutospacing="0" w:after="0" w:afterAutospacing="0" w:lineRule="auto" w:line="360"/>
              <w:rPr>
                <w:szCs w:val="24"/>
                <w:lang w:val="en-GB" w:eastAsia="en-GB"/>
                <w:b w:val="0"/>
                <w:i w:val="0"/>
                <w:color w:val="000000"/>
                <w:sz w:val="24"/>
                <w:spacing w:val="0"/>
                <w:w w:val="100"/>
                <w:rFonts w:eastAsia="Times New Roman"/>
                <w:caps w:val="0"/>
              </w:rPr>
              <w:snapToGrid w:val="0"/>
              <w:textAlignment w:val="baseline"/>
            </w:pPr>
            <w:r w:rsidRPr="006F4DE1">
              <w:rPr>
                <w:szCs w:val="24"/>
                <w:lang w:val="en-GB" w:eastAsia="en-GB"/>
                <w:b w:val="0"/>
                <w:i w:val="0"/>
                <w:color w:val="000000"/>
                <w:sz w:val="24"/>
                <w:spacing w:val="0"/>
                <w:w w:val="100"/>
                <w:rFonts w:eastAsia="Times New Roman"/>
                <w:caps w:val="0"/>
              </w:rPr>
              <w:t>19</w:t>
            </w:r>
          </w:p>
        </w:tc>
        <w:tc>
          <w:tcPr>
            <w:tcW w:w="2310" w:type="dxa"/>
            <w:noWrap/>
            <w:hideMark/>
          </w:tcPr>
          <w:p w14:paraId="750C3C5C" w14:textId="77777777" w:rsidR="00103FD1" w:rsidRPr="006F4DE1" w:rsidRDefault="00103FD1" w:rsidP="006F4DE1">
            <w:pPr>
              <w:jc w:val="right"/>
              <w:spacing w:before="0" w:beforeAutospacing="0" w:after="0" w:afterAutospacing="0" w:lineRule="auto" w:line="360"/>
              <w:rPr>
                <w:szCs w:val="24"/>
                <w:lang w:val="en-GB" w:eastAsia="en-GB"/>
                <w:b w:val="0"/>
                <w:i w:val="0"/>
                <w:color w:val="000000"/>
                <w:sz w:val="24"/>
                <w:spacing w:val="0"/>
                <w:w w:val="100"/>
                <w:rFonts w:eastAsia="Times New Roman"/>
                <w:caps w:val="0"/>
              </w:rPr>
              <w:snapToGrid w:val="0"/>
              <w:textAlignment w:val="baseline"/>
            </w:pPr>
            <w:r w:rsidRPr="006F4DE1">
              <w:rPr>
                <w:szCs w:val="24"/>
                <w:lang w:val="en-GB" w:eastAsia="en-GB"/>
                <w:b w:val="0"/>
                <w:i w:val="0"/>
                <w:color w:val="000000"/>
                <w:sz w:val="24"/>
                <w:spacing w:val="0"/>
                <w:w w:val="100"/>
                <w:rFonts w:eastAsia="Times New Roman"/>
                <w:caps w:val="0"/>
              </w:rPr>
              <w:t>50</w:t>
            </w:r>
          </w:p>
        </w:tc>
        <w:tc>
          <w:tcPr>
            <w:tcW w:w="2311" w:type="dxa"/>
            <w:noWrap/>
            <w:hideMark/>
          </w:tcPr>
          <w:p w14:paraId="71748164" w14:textId="77777777" w:rsidR="00103FD1" w:rsidRPr="006F4DE1" w:rsidRDefault="00103FD1" w:rsidP="006F4DE1">
            <w:pPr>
              <w:jc w:val="right"/>
              <w:spacing w:before="0" w:beforeAutospacing="0" w:after="0" w:afterAutospacing="0" w:lineRule="auto" w:line="360"/>
              <w:rPr>
                <w:szCs w:val="24"/>
                <w:lang w:val="en-GB" w:eastAsia="en-GB"/>
                <w:b w:val="0"/>
                <w:i w:val="0"/>
                <w:color w:val="000000"/>
                <w:sz w:val="24"/>
                <w:spacing w:val="0"/>
                <w:w w:val="100"/>
                <w:rFonts w:eastAsia="Times New Roman"/>
                <w:caps w:val="0"/>
              </w:rPr>
              <w:snapToGrid w:val="0"/>
              <w:textAlignment w:val="baseline"/>
            </w:pPr>
            <w:r w:rsidRPr="006F4DE1">
              <w:rPr>
                <w:szCs w:val="24"/>
                <w:lang w:val="en-GB" w:eastAsia="en-GB"/>
                <w:b w:val="0"/>
                <w:i w:val="0"/>
                <w:color w:val="000000"/>
                <w:sz w:val="24"/>
                <w:spacing w:val="0"/>
                <w:w w:val="100"/>
                <w:rFonts w:eastAsia="Times New Roman"/>
                <w:caps w:val="0"/>
              </w:rPr>
              <w:t>12</w:t>
            </w:r>
          </w:p>
        </w:tc>
        <w:tc>
          <w:tcPr>
            <w:tcW w:w="2311" w:type="dxa"/>
            <w:noWrap/>
            <w:hideMark/>
          </w:tcPr>
          <w:p w14:paraId="1D94CFCB" w14:textId="77777777" w:rsidR="00103FD1" w:rsidRPr="006F4DE1" w:rsidRDefault="00103FD1" w:rsidP="006F4DE1">
            <w:pPr>
              <w:jc w:val="right"/>
              <w:spacing w:before="0" w:beforeAutospacing="0" w:after="0" w:afterAutospacing="0" w:lineRule="auto" w:line="360"/>
              <w:rPr>
                <w:szCs w:val="24"/>
                <w:lang w:val="en-GB" w:eastAsia="en-GB"/>
                <w:b w:val="0"/>
                <w:i w:val="0"/>
                <w:color w:val="000000"/>
                <w:sz w:val="24"/>
                <w:spacing w:val="0"/>
                <w:w w:val="100"/>
                <w:rFonts w:eastAsia="Times New Roman"/>
                <w:caps w:val="0"/>
              </w:rPr>
              <w:snapToGrid w:val="0"/>
              <w:textAlignment w:val="baseline"/>
            </w:pPr>
            <w:r w:rsidRPr="006F4DE1">
              <w:rPr>
                <w:szCs w:val="24"/>
                <w:lang w:val="en-GB" w:eastAsia="en-GB"/>
                <w:b w:val="0"/>
                <w:i w:val="0"/>
                <w:color w:val="000000"/>
                <w:sz w:val="24"/>
                <w:spacing w:val="0"/>
                <w:w w:val="100"/>
                <w:rFonts w:eastAsia="Times New Roman"/>
                <w:caps w:val="0"/>
              </w:rPr>
              <w:t>182</w:t>
            </w:r>
          </w:p>
        </w:tc>
      </w:tr>
      <w:tr>
        <w:trPr>
          <w:trHeight w:val="300"/>
        </w:trPr>
        <w:tc>
          <w:tcPr>
            <w:cnfStyle w:val="001000000000" w:firstRow="0" w:lastRow="0" w:firstColumn="1" w:lastColumn="0" w:oddVBand="0" w:evenVBand="0" w:oddHBand="0" w:evenHBand="0" w:firstRowFirstColumn="0" w:firstRowLastColumn="0" w:lastRowFirstColumn="0" w:lastRowLastColumn="0"/>
            <w:tcW w:w="2310" w:type="dxa"/>
            <w:noWrap/>
            <w:hideMark/>
          </w:tcPr>
          <w:p w14:paraId="6905DABD" w14:textId="77777777" w:rsidR="00103FD1" w:rsidRPr="006F4DE1" w:rsidRDefault="00103FD1" w:rsidP="006F4DE1">
            <w:pPr>
              <w:jc w:val="right"/>
              <w:spacing w:before="0" w:beforeAutospacing="0" w:after="0" w:afterAutospacing="0" w:lineRule="auto" w:line="360"/>
              <w:rPr>
                <w:szCs w:val="24"/>
                <w:lang w:val="en-GB" w:eastAsia="en-GB"/>
                <w:b w:val="0"/>
                <w:i w:val="0"/>
                <w:color w:val="000000"/>
                <w:sz w:val="24"/>
                <w:spacing w:val="0"/>
                <w:w w:val="100"/>
                <w:rFonts w:eastAsia="Times New Roman"/>
                <w:caps w:val="0"/>
              </w:rPr>
              <w:snapToGrid w:val="0"/>
              <w:textAlignment w:val="baseline"/>
            </w:pPr>
            <w:r w:rsidRPr="006F4DE1">
              <w:rPr>
                <w:szCs w:val="24"/>
                <w:lang w:val="en-GB" w:eastAsia="en-GB"/>
                <w:b w:val="0"/>
                <w:i w:val="0"/>
                <w:color w:val="000000"/>
                <w:sz w:val="24"/>
                <w:spacing w:val="0"/>
                <w:w w:val="100"/>
                <w:rFonts w:eastAsia="Times New Roman"/>
                <w:caps w:val="0"/>
              </w:rPr>
              <w:t>20</w:t>
            </w:r>
          </w:p>
        </w:tc>
        <w:tc>
          <w:tcPr>
            <w:tcW w:w="2310" w:type="dxa"/>
            <w:noWrap/>
            <w:hideMark/>
          </w:tcPr>
          <w:p w14:paraId="20A56ACA" w14:textId="77777777" w:rsidR="00103FD1" w:rsidRPr="006F4DE1" w:rsidRDefault="00103FD1" w:rsidP="006F4DE1">
            <w:pPr>
              <w:jc w:val="right"/>
              <w:spacing w:before="0" w:beforeAutospacing="0" w:after="0" w:afterAutospacing="0" w:lineRule="auto" w:line="360"/>
              <w:rPr>
                <w:szCs w:val="24"/>
                <w:lang w:val="en-GB" w:eastAsia="en-GB"/>
                <w:b w:val="0"/>
                <w:i w:val="0"/>
                <w:color w:val="000000"/>
                <w:sz w:val="24"/>
                <w:spacing w:val="0"/>
                <w:w w:val="100"/>
                <w:rFonts w:eastAsia="Times New Roman"/>
                <w:caps w:val="0"/>
              </w:rPr>
              <w:snapToGrid w:val="0"/>
              <w:textAlignment w:val="baseline"/>
            </w:pPr>
            <w:r w:rsidRPr="006F4DE1">
              <w:rPr>
                <w:szCs w:val="24"/>
                <w:lang w:val="en-GB" w:eastAsia="en-GB"/>
                <w:b w:val="0"/>
                <w:i w:val="0"/>
                <w:color w:val="000000"/>
                <w:sz w:val="24"/>
                <w:spacing w:val="0"/>
                <w:w w:val="100"/>
                <w:rFonts w:eastAsia="Times New Roman"/>
                <w:caps w:val="0"/>
              </w:rPr>
              <w:t>43</w:t>
            </w:r>
          </w:p>
        </w:tc>
        <w:tc>
          <w:tcPr>
            <w:tcW w:w="2311" w:type="dxa"/>
            <w:noWrap/>
            <w:hideMark/>
          </w:tcPr>
          <w:p w14:paraId="04FE90F7" w14:textId="77777777" w:rsidR="00103FD1" w:rsidRPr="006F4DE1" w:rsidRDefault="00103FD1" w:rsidP="006F4DE1">
            <w:pPr>
              <w:jc w:val="right"/>
              <w:spacing w:before="0" w:beforeAutospacing="0" w:after="0" w:afterAutospacing="0" w:lineRule="auto" w:line="360"/>
              <w:rPr>
                <w:szCs w:val="24"/>
                <w:lang w:val="en-GB" w:eastAsia="en-GB"/>
                <w:b w:val="0"/>
                <w:i w:val="0"/>
                <w:color w:val="000000"/>
                <w:sz w:val="24"/>
                <w:spacing w:val="0"/>
                <w:w w:val="100"/>
                <w:rFonts w:eastAsia="Times New Roman"/>
                <w:caps w:val="0"/>
              </w:rPr>
              <w:snapToGrid w:val="0"/>
              <w:textAlignment w:val="baseline"/>
            </w:pPr>
            <w:r w:rsidRPr="006F4DE1">
              <w:rPr>
                <w:szCs w:val="24"/>
                <w:lang w:val="en-GB" w:eastAsia="en-GB"/>
                <w:b w:val="0"/>
                <w:i w:val="0"/>
                <w:color w:val="000000"/>
                <w:sz w:val="24"/>
                <w:spacing w:val="0"/>
                <w:w w:val="100"/>
                <w:rFonts w:eastAsia="Times New Roman"/>
                <w:caps w:val="0"/>
              </w:rPr>
              <w:t>18</w:t>
            </w:r>
          </w:p>
        </w:tc>
        <w:tc>
          <w:tcPr>
            <w:tcW w:w="2311" w:type="dxa"/>
            <w:noWrap/>
            <w:hideMark/>
          </w:tcPr>
          <w:p w14:paraId="350C1572" w14:textId="77777777" w:rsidR="00103FD1" w:rsidRPr="006F4DE1" w:rsidRDefault="00103FD1" w:rsidP="006F4DE1">
            <w:pPr>
              <w:jc w:val="right"/>
              <w:spacing w:before="0" w:beforeAutospacing="0" w:after="0" w:afterAutospacing="0" w:lineRule="auto" w:line="360"/>
              <w:rPr>
                <w:szCs w:val="24"/>
                <w:lang w:val="en-GB" w:eastAsia="en-GB"/>
                <w:b w:val="0"/>
                <w:i w:val="0"/>
                <w:color w:val="000000"/>
                <w:sz w:val="24"/>
                <w:spacing w:val="0"/>
                <w:w w:val="100"/>
                <w:rFonts w:eastAsia="Times New Roman"/>
                <w:caps w:val="0"/>
              </w:rPr>
              <w:snapToGrid w:val="0"/>
              <w:textAlignment w:val="baseline"/>
            </w:pPr>
            <w:r w:rsidRPr="006F4DE1">
              <w:rPr>
                <w:szCs w:val="24"/>
                <w:lang w:val="en-GB" w:eastAsia="en-GB"/>
                <w:b w:val="0"/>
                <w:i w:val="0"/>
                <w:color w:val="000000"/>
                <w:sz w:val="24"/>
                <w:spacing w:val="0"/>
                <w:w w:val="100"/>
                <w:rFonts w:eastAsia="Times New Roman"/>
                <w:caps w:val="0"/>
              </w:rPr>
              <w:t>184</w:t>
            </w:r>
          </w:p>
        </w:tc>
      </w:tr>
      <w:tr>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310" w:type="dxa"/>
            <w:noWrap/>
            <w:hideMark/>
          </w:tcPr>
          <w:p w14:paraId="1F65EDB7" w14:textId="77777777" w:rsidR="00103FD1" w:rsidRPr="006F4DE1" w:rsidRDefault="00103FD1" w:rsidP="006F4DE1">
            <w:pPr>
              <w:jc w:val="right"/>
              <w:spacing w:before="0" w:beforeAutospacing="0" w:after="0" w:afterAutospacing="0" w:lineRule="auto" w:line="360"/>
              <w:rPr>
                <w:szCs w:val="24"/>
                <w:lang w:val="en-GB" w:eastAsia="en-GB"/>
                <w:b w:val="0"/>
                <w:i w:val="0"/>
                <w:color w:val="000000"/>
                <w:sz w:val="24"/>
                <w:spacing w:val="0"/>
                <w:w w:val="100"/>
                <w:rFonts w:eastAsia="Times New Roman"/>
                <w:caps w:val="0"/>
              </w:rPr>
              <w:snapToGrid w:val="0"/>
              <w:textAlignment w:val="baseline"/>
            </w:pPr>
            <w:r w:rsidRPr="006F4DE1">
              <w:rPr>
                <w:szCs w:val="24"/>
                <w:lang w:val="en-GB" w:eastAsia="en-GB"/>
                <w:b w:val="0"/>
                <w:i w:val="0"/>
                <w:color w:val="000000"/>
                <w:sz w:val="24"/>
                <w:spacing w:val="0"/>
                <w:w w:val="100"/>
                <w:rFonts w:eastAsia="Times New Roman"/>
                <w:caps w:val="0"/>
              </w:rPr>
              <w:t>21</w:t>
            </w:r>
          </w:p>
        </w:tc>
        <w:tc>
          <w:tcPr>
            <w:tcW w:w="2310" w:type="dxa"/>
            <w:noWrap/>
            <w:hideMark/>
          </w:tcPr>
          <w:p w14:paraId="245D4E2A" w14:textId="77777777" w:rsidR="00103FD1" w:rsidRPr="006F4DE1" w:rsidRDefault="00103FD1" w:rsidP="006F4DE1">
            <w:pPr>
              <w:jc w:val="right"/>
              <w:spacing w:before="0" w:beforeAutospacing="0" w:after="0" w:afterAutospacing="0" w:lineRule="auto" w:line="360"/>
              <w:rPr>
                <w:szCs w:val="24"/>
                <w:lang w:val="en-GB" w:eastAsia="en-GB"/>
                <w:b w:val="0"/>
                <w:i w:val="0"/>
                <w:color w:val="000000"/>
                <w:sz w:val="24"/>
                <w:spacing w:val="0"/>
                <w:w w:val="100"/>
                <w:rFonts w:eastAsia="Times New Roman"/>
                <w:caps w:val="0"/>
              </w:rPr>
              <w:snapToGrid w:val="0"/>
              <w:textAlignment w:val="baseline"/>
            </w:pPr>
            <w:r w:rsidRPr="006F4DE1">
              <w:rPr>
                <w:szCs w:val="24"/>
                <w:lang w:val="en-GB" w:eastAsia="en-GB"/>
                <w:b w:val="0"/>
                <w:i w:val="0"/>
                <w:color w:val="000000"/>
                <w:sz w:val="24"/>
                <w:spacing w:val="0"/>
                <w:w w:val="100"/>
                <w:rFonts w:eastAsia="Times New Roman"/>
                <w:caps w:val="0"/>
              </w:rPr>
              <w:t>60</w:t>
            </w:r>
          </w:p>
        </w:tc>
        <w:tc>
          <w:tcPr>
            <w:tcW w:w="2311" w:type="dxa"/>
            <w:noWrap/>
            <w:hideMark/>
          </w:tcPr>
          <w:p w14:paraId="2A8C5C14" w14:textId="77777777" w:rsidR="00103FD1" w:rsidRPr="006F4DE1" w:rsidRDefault="00103FD1" w:rsidP="006F4DE1">
            <w:pPr>
              <w:jc w:val="right"/>
              <w:spacing w:before="0" w:beforeAutospacing="0" w:after="0" w:afterAutospacing="0" w:lineRule="auto" w:line="360"/>
              <w:rPr>
                <w:szCs w:val="24"/>
                <w:lang w:val="en-GB" w:eastAsia="en-GB"/>
                <w:b w:val="0"/>
                <w:i w:val="0"/>
                <w:color w:val="000000"/>
                <w:sz w:val="24"/>
                <w:spacing w:val="0"/>
                <w:w w:val="100"/>
                <w:rFonts w:eastAsia="Times New Roman"/>
                <w:caps w:val="0"/>
              </w:rPr>
              <w:snapToGrid w:val="0"/>
              <w:textAlignment w:val="baseline"/>
            </w:pPr>
            <w:r w:rsidRPr="006F4DE1">
              <w:rPr>
                <w:szCs w:val="24"/>
                <w:lang w:val="en-GB" w:eastAsia="en-GB"/>
                <w:b w:val="0"/>
                <w:i w:val="0"/>
                <w:color w:val="000000"/>
                <w:sz w:val="24"/>
                <w:spacing w:val="0"/>
                <w:w w:val="100"/>
                <w:rFonts w:eastAsia="Times New Roman"/>
                <w:caps w:val="0"/>
              </w:rPr>
              <w:t>22</w:t>
            </w:r>
          </w:p>
        </w:tc>
        <w:tc>
          <w:tcPr>
            <w:tcW w:w="2311" w:type="dxa"/>
            <w:noWrap/>
            <w:hideMark/>
          </w:tcPr>
          <w:p w14:paraId="65B5354B" w14:textId="77777777" w:rsidR="00103FD1" w:rsidRPr="006F4DE1" w:rsidRDefault="00103FD1" w:rsidP="006F4DE1">
            <w:pPr>
              <w:jc w:val="right"/>
              <w:spacing w:before="0" w:beforeAutospacing="0" w:after="0" w:afterAutospacing="0" w:lineRule="auto" w:line="360"/>
              <w:rPr>
                <w:szCs w:val="24"/>
                <w:lang w:val="en-GB" w:eastAsia="en-GB"/>
                <w:b w:val="0"/>
                <w:i w:val="0"/>
                <w:color w:val="000000"/>
                <w:sz w:val="24"/>
                <w:spacing w:val="0"/>
                <w:w w:val="100"/>
                <w:rFonts w:eastAsia="Times New Roman"/>
                <w:caps w:val="0"/>
              </w:rPr>
              <w:snapToGrid w:val="0"/>
              <w:textAlignment w:val="baseline"/>
            </w:pPr>
            <w:r w:rsidRPr="006F4DE1">
              <w:rPr>
                <w:szCs w:val="24"/>
                <w:lang w:val="en-GB" w:eastAsia="en-GB"/>
                <w:b w:val="0"/>
                <w:i w:val="0"/>
                <w:color w:val="000000"/>
                <w:sz w:val="24"/>
                <w:spacing w:val="0"/>
                <w:w w:val="100"/>
                <w:rFonts w:eastAsia="Times New Roman"/>
                <w:caps w:val="0"/>
              </w:rPr>
              <w:t>208</w:t>
            </w:r>
          </w:p>
        </w:tc>
      </w:tr>
      <w:tr>
        <w:trPr>
          <w:trHeight w:val="300"/>
        </w:trPr>
        <w:tc>
          <w:tcPr>
            <w:cnfStyle w:val="001000000000" w:firstRow="0" w:lastRow="0" w:firstColumn="1" w:lastColumn="0" w:oddVBand="0" w:evenVBand="0" w:oddHBand="0" w:evenHBand="0" w:firstRowFirstColumn="0" w:firstRowLastColumn="0" w:lastRowFirstColumn="0" w:lastRowLastColumn="0"/>
            <w:tcW w:w="2310" w:type="dxa"/>
            <w:noWrap/>
            <w:hideMark/>
          </w:tcPr>
          <w:p w14:paraId="37487725" w14:textId="77777777" w:rsidR="00103FD1" w:rsidRPr="006F4DE1" w:rsidRDefault="00103FD1" w:rsidP="006F4DE1">
            <w:pPr>
              <w:jc w:val="right"/>
              <w:spacing w:before="0" w:beforeAutospacing="0" w:after="0" w:afterAutospacing="0" w:lineRule="auto" w:line="360"/>
              <w:rPr>
                <w:szCs w:val="24"/>
                <w:lang w:val="en-GB" w:eastAsia="en-GB"/>
                <w:b w:val="0"/>
                <w:i w:val="0"/>
                <w:color w:val="000000"/>
                <w:sz w:val="24"/>
                <w:spacing w:val="0"/>
                <w:w w:val="100"/>
                <w:rFonts w:eastAsia="Times New Roman"/>
                <w:caps w:val="0"/>
              </w:rPr>
              <w:snapToGrid w:val="0"/>
              <w:textAlignment w:val="baseline"/>
            </w:pPr>
            <w:r w:rsidRPr="006F4DE1">
              <w:rPr>
                <w:szCs w:val="24"/>
                <w:lang w:val="en-GB" w:eastAsia="en-GB"/>
                <w:b w:val="0"/>
                <w:i w:val="0"/>
                <w:color w:val="000000"/>
                <w:sz w:val="24"/>
                <w:spacing w:val="0"/>
                <w:w w:val="100"/>
                <w:rFonts w:eastAsia="Times New Roman"/>
                <w:caps w:val="0"/>
              </w:rPr>
              <w:t>22</w:t>
            </w:r>
          </w:p>
        </w:tc>
        <w:tc>
          <w:tcPr>
            <w:tcW w:w="2310" w:type="dxa"/>
            <w:noWrap/>
            <w:hideMark/>
          </w:tcPr>
          <w:p w14:paraId="720F927E" w14:textId="77777777" w:rsidR="00103FD1" w:rsidRPr="006F4DE1" w:rsidRDefault="00103FD1" w:rsidP="006F4DE1">
            <w:pPr>
              <w:jc w:val="right"/>
              <w:spacing w:before="0" w:beforeAutospacing="0" w:after="0" w:afterAutospacing="0" w:lineRule="auto" w:line="360"/>
              <w:rPr>
                <w:szCs w:val="24"/>
                <w:lang w:val="en-GB" w:eastAsia="en-GB"/>
                <w:b w:val="0"/>
                <w:i w:val="0"/>
                <w:color w:val="000000"/>
                <w:sz w:val="24"/>
                <w:spacing w:val="0"/>
                <w:w w:val="100"/>
                <w:rFonts w:eastAsia="Times New Roman"/>
                <w:caps w:val="0"/>
              </w:rPr>
              <w:snapToGrid w:val="0"/>
              <w:textAlignment w:val="baseline"/>
            </w:pPr>
            <w:r w:rsidRPr="006F4DE1">
              <w:rPr>
                <w:szCs w:val="24"/>
                <w:lang w:val="en-GB" w:eastAsia="en-GB"/>
                <w:b w:val="0"/>
                <w:i w:val="0"/>
                <w:color w:val="000000"/>
                <w:sz w:val="24"/>
                <w:spacing w:val="0"/>
                <w:w w:val="100"/>
                <w:rFonts w:eastAsia="Times New Roman"/>
                <w:caps w:val="0"/>
              </w:rPr>
              <w:t>50</w:t>
            </w:r>
          </w:p>
        </w:tc>
        <w:tc>
          <w:tcPr>
            <w:tcW w:w="2311" w:type="dxa"/>
            <w:noWrap/>
            <w:hideMark/>
          </w:tcPr>
          <w:p w14:paraId="5A73D39F" w14:textId="77777777" w:rsidR="00103FD1" w:rsidRPr="006F4DE1" w:rsidRDefault="00103FD1" w:rsidP="006F4DE1">
            <w:pPr>
              <w:jc w:val="right"/>
              <w:spacing w:before="0" w:beforeAutospacing="0" w:after="0" w:afterAutospacing="0" w:lineRule="auto" w:line="360"/>
              <w:rPr>
                <w:szCs w:val="24"/>
                <w:lang w:val="en-GB" w:eastAsia="en-GB"/>
                <w:b w:val="0"/>
                <w:i w:val="0"/>
                <w:color w:val="000000"/>
                <w:sz w:val="24"/>
                <w:spacing w:val="0"/>
                <w:w w:val="100"/>
                <w:rFonts w:eastAsia="Times New Roman"/>
                <w:caps w:val="0"/>
              </w:rPr>
              <w:snapToGrid w:val="0"/>
              <w:textAlignment w:val="baseline"/>
            </w:pPr>
            <w:r w:rsidRPr="006F4DE1">
              <w:rPr>
                <w:szCs w:val="24"/>
                <w:lang w:val="en-GB" w:eastAsia="en-GB"/>
                <w:b w:val="0"/>
                <w:i w:val="0"/>
                <w:color w:val="000000"/>
                <w:sz w:val="24"/>
                <w:spacing w:val="0"/>
                <w:w w:val="100"/>
                <w:rFonts w:eastAsia="Times New Roman"/>
                <w:caps w:val="0"/>
              </w:rPr>
              <w:t>20</w:t>
            </w:r>
          </w:p>
        </w:tc>
        <w:tc>
          <w:tcPr>
            <w:tcW w:w="2311" w:type="dxa"/>
            <w:noWrap/>
            <w:hideMark/>
          </w:tcPr>
          <w:p w14:paraId="288A71AD" w14:textId="77777777" w:rsidR="00103FD1" w:rsidRPr="006F4DE1" w:rsidRDefault="00103FD1" w:rsidP="006F4DE1">
            <w:pPr>
              <w:jc w:val="right"/>
              <w:spacing w:before="0" w:beforeAutospacing="0" w:after="0" w:afterAutospacing="0" w:lineRule="auto" w:line="360"/>
              <w:rPr>
                <w:szCs w:val="24"/>
                <w:lang w:val="en-GB" w:eastAsia="en-GB"/>
                <w:b w:val="0"/>
                <w:i w:val="0"/>
                <w:color w:val="000000"/>
                <w:sz w:val="24"/>
                <w:spacing w:val="0"/>
                <w:w w:val="100"/>
                <w:rFonts w:eastAsia="Times New Roman"/>
                <w:caps w:val="0"/>
              </w:rPr>
              <w:snapToGrid w:val="0"/>
              <w:textAlignment w:val="baseline"/>
            </w:pPr>
            <w:r w:rsidRPr="006F4DE1">
              <w:rPr>
                <w:szCs w:val="24"/>
                <w:lang w:val="en-GB" w:eastAsia="en-GB"/>
                <w:b w:val="0"/>
                <w:i w:val="0"/>
                <w:color w:val="000000"/>
                <w:sz w:val="24"/>
                <w:spacing w:val="0"/>
                <w:w w:val="100"/>
                <w:rFonts w:eastAsia="Times New Roman"/>
                <w:caps w:val="0"/>
              </w:rPr>
              <w:t>168</w:t>
            </w:r>
          </w:p>
        </w:tc>
      </w:tr>
      <w:tr>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310" w:type="dxa"/>
            <w:noWrap/>
            <w:hideMark/>
          </w:tcPr>
          <w:p w14:paraId="0E85295E" w14:textId="77777777" w:rsidR="00103FD1" w:rsidRPr="006F4DE1" w:rsidRDefault="00103FD1" w:rsidP="006F4DE1">
            <w:pPr>
              <w:jc w:val="right"/>
              <w:spacing w:before="0" w:beforeAutospacing="0" w:after="0" w:afterAutospacing="0" w:lineRule="auto" w:line="360"/>
              <w:rPr>
                <w:szCs w:val="24"/>
                <w:lang w:val="en-GB" w:eastAsia="en-GB"/>
                <w:b w:val="0"/>
                <w:i w:val="0"/>
                <w:color w:val="000000"/>
                <w:sz w:val="24"/>
                <w:spacing w:val="0"/>
                <w:w w:val="100"/>
                <w:rFonts w:eastAsia="Times New Roman"/>
                <w:caps w:val="0"/>
              </w:rPr>
              <w:snapToGrid w:val="0"/>
              <w:textAlignment w:val="baseline"/>
            </w:pPr>
            <w:r w:rsidRPr="006F4DE1">
              <w:rPr>
                <w:szCs w:val="24"/>
                <w:lang w:val="en-GB" w:eastAsia="en-GB"/>
                <w:b w:val="0"/>
                <w:i w:val="0"/>
                <w:color w:val="000000"/>
                <w:sz w:val="24"/>
                <w:spacing w:val="0"/>
                <w:w w:val="100"/>
                <w:rFonts w:eastAsia="Times New Roman"/>
                <w:caps w:val="0"/>
              </w:rPr>
              <w:t>23</w:t>
            </w:r>
          </w:p>
        </w:tc>
        <w:tc>
          <w:tcPr>
            <w:tcW w:w="2310" w:type="dxa"/>
            <w:noWrap/>
            <w:hideMark/>
          </w:tcPr>
          <w:p w14:paraId="2590C149" w14:textId="77777777" w:rsidR="00103FD1" w:rsidRPr="006F4DE1" w:rsidRDefault="00103FD1" w:rsidP="006F4DE1">
            <w:pPr>
              <w:jc w:val="right"/>
              <w:spacing w:before="0" w:beforeAutospacing="0" w:after="0" w:afterAutospacing="0" w:lineRule="auto" w:line="360"/>
              <w:rPr>
                <w:szCs w:val="24"/>
                <w:lang w:val="en-GB" w:eastAsia="en-GB"/>
                <w:b w:val="0"/>
                <w:i w:val="0"/>
                <w:color w:val="000000"/>
                <w:sz w:val="24"/>
                <w:spacing w:val="0"/>
                <w:w w:val="100"/>
                <w:rFonts w:eastAsia="Times New Roman"/>
                <w:caps w:val="0"/>
              </w:rPr>
              <w:snapToGrid w:val="0"/>
              <w:textAlignment w:val="baseline"/>
            </w:pPr>
            <w:r w:rsidRPr="006F4DE1">
              <w:rPr>
                <w:szCs w:val="24"/>
                <w:lang w:val="en-GB" w:eastAsia="en-GB"/>
                <w:b w:val="0"/>
                <w:i w:val="0"/>
                <w:color w:val="000000"/>
                <w:sz w:val="24"/>
                <w:spacing w:val="0"/>
                <w:w w:val="100"/>
                <w:rFonts w:eastAsia="Times New Roman"/>
                <w:caps w:val="0"/>
              </w:rPr>
              <w:t>70</w:t>
            </w:r>
          </w:p>
        </w:tc>
        <w:tc>
          <w:tcPr>
            <w:tcW w:w="2311" w:type="dxa"/>
            <w:noWrap/>
            <w:hideMark/>
          </w:tcPr>
          <w:p w14:paraId="3D53C198" w14:textId="77777777" w:rsidR="00103FD1" w:rsidRPr="006F4DE1" w:rsidRDefault="00103FD1" w:rsidP="006F4DE1">
            <w:pPr>
              <w:jc w:val="right"/>
              <w:spacing w:before="0" w:beforeAutospacing="0" w:after="0" w:afterAutospacing="0" w:lineRule="auto" w:line="360"/>
              <w:rPr>
                <w:szCs w:val="24"/>
                <w:lang w:val="en-GB" w:eastAsia="en-GB"/>
                <w:b w:val="0"/>
                <w:i w:val="0"/>
                <w:color w:val="000000"/>
                <w:sz w:val="24"/>
                <w:spacing w:val="0"/>
                <w:w w:val="100"/>
                <w:rFonts w:eastAsia="Times New Roman"/>
                <w:caps w:val="0"/>
              </w:rPr>
              <w:snapToGrid w:val="0"/>
              <w:textAlignment w:val="baseline"/>
            </w:pPr>
            <w:r w:rsidRPr="006F4DE1">
              <w:rPr>
                <w:szCs w:val="24"/>
                <w:lang w:val="en-GB" w:eastAsia="en-GB"/>
                <w:b w:val="0"/>
                <w:i w:val="0"/>
                <w:color w:val="000000"/>
                <w:sz w:val="24"/>
                <w:spacing w:val="0"/>
                <w:w w:val="100"/>
                <w:rFonts w:eastAsia="Times New Roman"/>
                <w:caps w:val="0"/>
              </w:rPr>
              <w:t>25</w:t>
            </w:r>
          </w:p>
        </w:tc>
        <w:tc>
          <w:tcPr>
            <w:tcW w:w="2311" w:type="dxa"/>
            <w:noWrap/>
            <w:hideMark/>
          </w:tcPr>
          <w:p w14:paraId="5136C746" w14:textId="77777777" w:rsidR="00103FD1" w:rsidRPr="006F4DE1" w:rsidRDefault="00103FD1" w:rsidP="006F4DE1">
            <w:pPr>
              <w:jc w:val="right"/>
              <w:spacing w:before="0" w:beforeAutospacing="0" w:after="0" w:afterAutospacing="0" w:lineRule="auto" w:line="360"/>
              <w:rPr>
                <w:szCs w:val="24"/>
                <w:lang w:val="en-GB" w:eastAsia="en-GB"/>
                <w:b w:val="0"/>
                <w:i w:val="0"/>
                <w:color w:val="000000"/>
                <w:sz w:val="24"/>
                <w:spacing w:val="0"/>
                <w:w w:val="100"/>
                <w:rFonts w:eastAsia="Times New Roman"/>
                <w:caps w:val="0"/>
              </w:rPr>
              <w:snapToGrid w:val="0"/>
              <w:textAlignment w:val="baseline"/>
            </w:pPr>
            <w:r w:rsidRPr="006F4DE1">
              <w:rPr>
                <w:szCs w:val="24"/>
                <w:lang w:val="en-GB" w:eastAsia="en-GB"/>
                <w:b w:val="0"/>
                <w:i w:val="0"/>
                <w:color w:val="000000"/>
                <w:sz w:val="24"/>
                <w:spacing w:val="0"/>
                <w:w w:val="100"/>
                <w:rFonts w:eastAsia="Times New Roman"/>
                <w:caps w:val="0"/>
              </w:rPr>
              <w:t>189</w:t>
            </w:r>
          </w:p>
        </w:tc>
      </w:tr>
      <w:tr>
        <w:trPr>
          <w:trHeight w:val="300"/>
        </w:trPr>
        <w:tc>
          <w:tcPr>
            <w:cnfStyle w:val="001000000000" w:firstRow="0" w:lastRow="0" w:firstColumn="1" w:lastColumn="0" w:oddVBand="0" w:evenVBand="0" w:oddHBand="0" w:evenHBand="0" w:firstRowFirstColumn="0" w:firstRowLastColumn="0" w:lastRowFirstColumn="0" w:lastRowLastColumn="0"/>
            <w:tcW w:w="2310" w:type="dxa"/>
            <w:noWrap/>
            <w:hideMark/>
          </w:tcPr>
          <w:p w14:paraId="1826BA35" w14:textId="77777777" w:rsidR="00103FD1" w:rsidRPr="006F4DE1" w:rsidRDefault="00103FD1" w:rsidP="006F4DE1">
            <w:pPr>
              <w:jc w:val="right"/>
              <w:spacing w:before="0" w:beforeAutospacing="0" w:after="0" w:afterAutospacing="0" w:lineRule="auto" w:line="360"/>
              <w:rPr>
                <w:szCs w:val="24"/>
                <w:lang w:val="en-GB" w:eastAsia="en-GB"/>
                <w:b w:val="0"/>
                <w:i w:val="0"/>
                <w:color w:val="000000"/>
                <w:sz w:val="24"/>
                <w:spacing w:val="0"/>
                <w:w w:val="100"/>
                <w:rFonts w:eastAsia="Times New Roman"/>
                <w:caps w:val="0"/>
              </w:rPr>
              <w:snapToGrid w:val="0"/>
              <w:textAlignment w:val="baseline"/>
            </w:pPr>
            <w:r w:rsidRPr="006F4DE1">
              <w:rPr>
                <w:szCs w:val="24"/>
                <w:lang w:val="en-GB" w:eastAsia="en-GB"/>
                <w:b w:val="0"/>
                <w:i w:val="0"/>
                <w:color w:val="000000"/>
                <w:sz w:val="24"/>
                <w:spacing w:val="0"/>
                <w:w w:val="100"/>
                <w:rFonts w:eastAsia="Times New Roman"/>
                <w:caps w:val="0"/>
              </w:rPr>
              <w:t>24</w:t>
            </w:r>
          </w:p>
        </w:tc>
        <w:tc>
          <w:tcPr>
            <w:tcW w:w="2310" w:type="dxa"/>
            <w:noWrap/>
            <w:hideMark/>
          </w:tcPr>
          <w:p w14:paraId="20C232D6" w14:textId="77777777" w:rsidR="00103FD1" w:rsidRPr="006F4DE1" w:rsidRDefault="00103FD1" w:rsidP="006F4DE1">
            <w:pPr>
              <w:jc w:val="right"/>
              <w:spacing w:before="0" w:beforeAutospacing="0" w:after="0" w:afterAutospacing="0" w:lineRule="auto" w:line="360"/>
              <w:rPr>
                <w:szCs w:val="24"/>
                <w:lang w:val="en-GB" w:eastAsia="en-GB"/>
                <w:b w:val="0"/>
                <w:i w:val="0"/>
                <w:color w:val="000000"/>
                <w:sz w:val="24"/>
                <w:spacing w:val="0"/>
                <w:w w:val="100"/>
                <w:rFonts w:eastAsia="Times New Roman"/>
                <w:caps w:val="0"/>
              </w:rPr>
              <w:snapToGrid w:val="0"/>
              <w:textAlignment w:val="baseline"/>
            </w:pPr>
            <w:r w:rsidRPr="006F4DE1">
              <w:rPr>
                <w:szCs w:val="24"/>
                <w:lang w:val="en-GB" w:eastAsia="en-GB"/>
                <w:b w:val="0"/>
                <w:i w:val="0"/>
                <w:color w:val="000000"/>
                <w:sz w:val="24"/>
                <w:spacing w:val="0"/>
                <w:w w:val="100"/>
                <w:rFonts w:eastAsia="Times New Roman"/>
                <w:caps w:val="0"/>
              </w:rPr>
              <w:t>60</w:t>
            </w:r>
          </w:p>
        </w:tc>
        <w:tc>
          <w:tcPr>
            <w:tcW w:w="2311" w:type="dxa"/>
            <w:noWrap/>
            <w:hideMark/>
          </w:tcPr>
          <w:p w14:paraId="5524FC54" w14:textId="77777777" w:rsidR="00103FD1" w:rsidRPr="006F4DE1" w:rsidRDefault="00103FD1" w:rsidP="006F4DE1">
            <w:pPr>
              <w:jc w:val="right"/>
              <w:spacing w:before="0" w:beforeAutospacing="0" w:after="0" w:afterAutospacing="0" w:lineRule="auto" w:line="360"/>
              <w:rPr>
                <w:szCs w:val="24"/>
                <w:lang w:val="en-GB" w:eastAsia="en-GB"/>
                <w:b w:val="0"/>
                <w:i w:val="0"/>
                <w:color w:val="000000"/>
                <w:sz w:val="24"/>
                <w:spacing w:val="0"/>
                <w:w w:val="100"/>
                <w:rFonts w:eastAsia="Times New Roman"/>
                <w:caps w:val="0"/>
              </w:rPr>
              <w:snapToGrid w:val="0"/>
              <w:textAlignment w:val="baseline"/>
            </w:pPr>
            <w:r w:rsidRPr="006F4DE1">
              <w:rPr>
                <w:szCs w:val="24"/>
                <w:lang w:val="en-GB" w:eastAsia="en-GB"/>
                <w:b w:val="0"/>
                <w:i w:val="0"/>
                <w:color w:val="000000"/>
                <w:sz w:val="24"/>
                <w:spacing w:val="0"/>
                <w:w w:val="100"/>
                <w:rFonts w:eastAsia="Times New Roman"/>
                <w:caps w:val="0"/>
              </w:rPr>
              <w:t>12</w:t>
            </w:r>
          </w:p>
        </w:tc>
        <w:tc>
          <w:tcPr>
            <w:tcW w:w="2311" w:type="dxa"/>
            <w:noWrap/>
            <w:hideMark/>
          </w:tcPr>
          <w:p w14:paraId="06F11263" w14:textId="77777777" w:rsidR="00103FD1" w:rsidRPr="006F4DE1" w:rsidRDefault="00103FD1" w:rsidP="006F4DE1">
            <w:pPr>
              <w:jc w:val="right"/>
              <w:spacing w:before="0" w:beforeAutospacing="0" w:after="0" w:afterAutospacing="0" w:lineRule="auto" w:line="360"/>
              <w:rPr>
                <w:szCs w:val="24"/>
                <w:lang w:val="en-GB" w:eastAsia="en-GB"/>
                <w:b w:val="0"/>
                <w:i w:val="0"/>
                <w:color w:val="000000"/>
                <w:sz w:val="24"/>
                <w:spacing w:val="0"/>
                <w:w w:val="100"/>
                <w:rFonts w:eastAsia="Times New Roman"/>
                <w:caps w:val="0"/>
              </w:rPr>
              <w:snapToGrid w:val="0"/>
              <w:textAlignment w:val="baseline"/>
            </w:pPr>
            <w:r w:rsidRPr="006F4DE1">
              <w:rPr>
                <w:szCs w:val="24"/>
                <w:lang w:val="en-GB" w:eastAsia="en-GB"/>
                <w:b w:val="0"/>
                <w:i w:val="0"/>
                <w:color w:val="000000"/>
                <w:sz w:val="24"/>
                <w:spacing w:val="0"/>
                <w:w w:val="100"/>
                <w:rFonts w:eastAsia="Times New Roman"/>
                <w:caps w:val="0"/>
              </w:rPr>
              <w:t>197</w:t>
            </w:r>
          </w:p>
        </w:tc>
      </w:tr>
      <w:tr>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310" w:type="dxa"/>
            <w:noWrap/>
            <w:hideMark/>
          </w:tcPr>
          <w:p w14:paraId="671C7B2D" w14:textId="77777777" w:rsidR="00103FD1" w:rsidRPr="006F4DE1" w:rsidRDefault="00103FD1" w:rsidP="006F4DE1">
            <w:pPr>
              <w:jc w:val="right"/>
              <w:spacing w:before="0" w:beforeAutospacing="0" w:after="0" w:afterAutospacing="0" w:lineRule="auto" w:line="360"/>
              <w:rPr>
                <w:szCs w:val="24"/>
                <w:lang w:val="en-GB" w:eastAsia="en-GB"/>
                <w:b w:val="0"/>
                <w:i w:val="0"/>
                <w:color w:val="000000"/>
                <w:sz w:val="24"/>
                <w:spacing w:val="0"/>
                <w:w w:val="100"/>
                <w:rFonts w:eastAsia="Times New Roman"/>
                <w:caps w:val="0"/>
              </w:rPr>
              <w:snapToGrid w:val="0"/>
              <w:textAlignment w:val="baseline"/>
            </w:pPr>
            <w:r w:rsidRPr="006F4DE1">
              <w:rPr>
                <w:szCs w:val="24"/>
                <w:lang w:val="en-GB" w:eastAsia="en-GB"/>
                <w:b w:val="0"/>
                <w:i w:val="0"/>
                <w:color w:val="000000"/>
                <w:sz w:val="24"/>
                <w:spacing w:val="0"/>
                <w:w w:val="100"/>
                <w:rFonts w:eastAsia="Times New Roman"/>
                <w:caps w:val="0"/>
              </w:rPr>
              <w:t>25</w:t>
            </w:r>
          </w:p>
        </w:tc>
        <w:tc>
          <w:tcPr>
            <w:tcW w:w="2310" w:type="dxa"/>
            <w:noWrap/>
            <w:hideMark/>
          </w:tcPr>
          <w:p w14:paraId="4AAE5CFE" w14:textId="77777777" w:rsidR="00103FD1" w:rsidRPr="006F4DE1" w:rsidRDefault="00103FD1" w:rsidP="006F4DE1">
            <w:pPr>
              <w:jc w:val="right"/>
              <w:spacing w:before="0" w:beforeAutospacing="0" w:after="0" w:afterAutospacing="0" w:lineRule="auto" w:line="360"/>
              <w:rPr>
                <w:szCs w:val="24"/>
                <w:lang w:val="en-GB" w:eastAsia="en-GB"/>
                <w:b w:val="0"/>
                <w:i w:val="0"/>
                <w:color w:val="000000"/>
                <w:sz w:val="24"/>
                <w:spacing w:val="0"/>
                <w:w w:val="100"/>
                <w:rFonts w:eastAsia="Times New Roman"/>
                <w:caps w:val="0"/>
              </w:rPr>
              <w:snapToGrid w:val="0"/>
              <w:textAlignment w:val="baseline"/>
            </w:pPr>
            <w:r w:rsidRPr="006F4DE1">
              <w:rPr>
                <w:szCs w:val="24"/>
                <w:lang w:val="en-GB" w:eastAsia="en-GB"/>
                <w:b w:val="0"/>
                <w:i w:val="0"/>
                <w:color w:val="000000"/>
                <w:sz w:val="24"/>
                <w:spacing w:val="0"/>
                <w:w w:val="100"/>
                <w:rFonts w:eastAsia="Times New Roman"/>
                <w:caps w:val="0"/>
              </w:rPr>
              <w:t>68</w:t>
            </w:r>
          </w:p>
        </w:tc>
        <w:tc>
          <w:tcPr>
            <w:tcW w:w="2311" w:type="dxa"/>
            <w:noWrap/>
            <w:hideMark/>
          </w:tcPr>
          <w:p w14:paraId="1E32487A" w14:textId="77777777" w:rsidR="00103FD1" w:rsidRPr="006F4DE1" w:rsidRDefault="00103FD1" w:rsidP="006F4DE1">
            <w:pPr>
              <w:jc w:val="right"/>
              <w:spacing w:before="0" w:beforeAutospacing="0" w:after="0" w:afterAutospacing="0" w:lineRule="auto" w:line="360"/>
              <w:rPr>
                <w:szCs w:val="24"/>
                <w:lang w:val="en-GB" w:eastAsia="en-GB"/>
                <w:b w:val="0"/>
                <w:i w:val="0"/>
                <w:color w:val="000000"/>
                <w:sz w:val="24"/>
                <w:spacing w:val="0"/>
                <w:w w:val="100"/>
                <w:rFonts w:eastAsia="Times New Roman"/>
                <w:caps w:val="0"/>
              </w:rPr>
              <w:snapToGrid w:val="0"/>
              <w:textAlignment w:val="baseline"/>
            </w:pPr>
            <w:r w:rsidRPr="006F4DE1">
              <w:rPr>
                <w:szCs w:val="24"/>
                <w:lang w:val="en-GB" w:eastAsia="en-GB"/>
                <w:b w:val="0"/>
                <w:i w:val="0"/>
                <w:color w:val="000000"/>
                <w:sz w:val="24"/>
                <w:spacing w:val="0"/>
                <w:w w:val="100"/>
                <w:rFonts w:eastAsia="Times New Roman"/>
                <w:caps w:val="0"/>
              </w:rPr>
              <w:t>23</w:t>
            </w:r>
          </w:p>
        </w:tc>
        <w:tc>
          <w:tcPr>
            <w:tcW w:w="2311" w:type="dxa"/>
            <w:noWrap/>
            <w:hideMark/>
          </w:tcPr>
          <w:p w14:paraId="0A133FBF" w14:textId="77777777" w:rsidR="00103FD1" w:rsidRPr="006F4DE1" w:rsidRDefault="00103FD1" w:rsidP="006F4DE1">
            <w:pPr>
              <w:jc w:val="right"/>
              <w:spacing w:before="0" w:beforeAutospacing="0" w:after="0" w:afterAutospacing="0" w:lineRule="auto" w:line="360"/>
              <w:rPr>
                <w:szCs w:val="24"/>
                <w:lang w:val="en-GB" w:eastAsia="en-GB"/>
                <w:b w:val="0"/>
                <w:i w:val="0"/>
                <w:color w:val="000000"/>
                <w:sz w:val="24"/>
                <w:spacing w:val="0"/>
                <w:w w:val="100"/>
                <w:rFonts w:eastAsia="Times New Roman"/>
                <w:caps w:val="0"/>
              </w:rPr>
              <w:snapToGrid w:val="0"/>
              <w:textAlignment w:val="baseline"/>
            </w:pPr>
            <w:r w:rsidRPr="006F4DE1">
              <w:rPr>
                <w:szCs w:val="24"/>
                <w:lang w:val="en-GB" w:eastAsia="en-GB"/>
                <w:b w:val="0"/>
                <w:i w:val="0"/>
                <w:color w:val="000000"/>
                <w:sz w:val="24"/>
                <w:spacing w:val="0"/>
                <w:w w:val="100"/>
                <w:rFonts w:eastAsia="Times New Roman"/>
                <w:caps w:val="0"/>
              </w:rPr>
              <w:t>195</w:t>
            </w:r>
          </w:p>
        </w:tc>
      </w:tr>
      <w:tr>
        <w:trPr>
          <w:trHeight w:val="300"/>
        </w:trPr>
        <w:tc>
          <w:tcPr>
            <w:cnfStyle w:val="001000000000" w:firstRow="0" w:lastRow="0" w:firstColumn="1" w:lastColumn="0" w:oddVBand="0" w:evenVBand="0" w:oddHBand="0" w:evenHBand="0" w:firstRowFirstColumn="0" w:firstRowLastColumn="0" w:lastRowFirstColumn="0" w:lastRowLastColumn="0"/>
            <w:tcW w:w="2310" w:type="dxa"/>
            <w:noWrap/>
            <w:hideMark/>
          </w:tcPr>
          <w:p w14:paraId="3E158D43" w14:textId="77777777" w:rsidR="00103FD1" w:rsidRPr="006F4DE1" w:rsidRDefault="00103FD1" w:rsidP="006F4DE1">
            <w:pPr>
              <w:jc w:val="right"/>
              <w:spacing w:before="0" w:beforeAutospacing="0" w:after="0" w:afterAutospacing="0" w:lineRule="auto" w:line="360"/>
              <w:rPr>
                <w:szCs w:val="24"/>
                <w:lang w:val="en-GB" w:eastAsia="en-GB"/>
                <w:b w:val="0"/>
                <w:i w:val="0"/>
                <w:color w:val="000000"/>
                <w:sz w:val="24"/>
                <w:spacing w:val="0"/>
                <w:w w:val="100"/>
                <w:rFonts w:eastAsia="Times New Roman"/>
                <w:caps w:val="0"/>
              </w:rPr>
              <w:snapToGrid w:val="0"/>
              <w:textAlignment w:val="baseline"/>
            </w:pPr>
            <w:r w:rsidRPr="006F4DE1">
              <w:rPr>
                <w:szCs w:val="24"/>
                <w:lang w:val="en-GB" w:eastAsia="en-GB"/>
                <w:b w:val="0"/>
                <w:i w:val="0"/>
                <w:color w:val="000000"/>
                <w:sz w:val="24"/>
                <w:spacing w:val="0"/>
                <w:w w:val="100"/>
                <w:rFonts w:eastAsia="Times New Roman"/>
                <w:caps w:val="0"/>
              </w:rPr>
              <w:t>26</w:t>
            </w:r>
          </w:p>
        </w:tc>
        <w:tc>
          <w:tcPr>
            <w:tcW w:w="2310" w:type="dxa"/>
            <w:noWrap/>
            <w:hideMark/>
          </w:tcPr>
          <w:p w14:paraId="5BD92A37" w14:textId="77777777" w:rsidR="00103FD1" w:rsidRPr="006F4DE1" w:rsidRDefault="00103FD1" w:rsidP="006F4DE1">
            <w:pPr>
              <w:jc w:val="right"/>
              <w:spacing w:before="0" w:beforeAutospacing="0" w:after="0" w:afterAutospacing="0" w:lineRule="auto" w:line="360"/>
              <w:rPr>
                <w:szCs w:val="24"/>
                <w:lang w:val="en-GB" w:eastAsia="en-GB"/>
                <w:b w:val="0"/>
                <w:i w:val="0"/>
                <w:color w:val="000000"/>
                <w:sz w:val="24"/>
                <w:spacing w:val="0"/>
                <w:w w:val="100"/>
                <w:rFonts w:eastAsia="Times New Roman"/>
                <w:caps w:val="0"/>
              </w:rPr>
              <w:snapToGrid w:val="0"/>
              <w:textAlignment w:val="baseline"/>
            </w:pPr>
            <w:r w:rsidRPr="006F4DE1">
              <w:rPr>
                <w:szCs w:val="24"/>
                <w:lang w:val="en-GB" w:eastAsia="en-GB"/>
                <w:b w:val="0"/>
                <w:i w:val="0"/>
                <w:color w:val="000000"/>
                <w:sz w:val="24"/>
                <w:spacing w:val="0"/>
                <w:w w:val="100"/>
                <w:rFonts w:eastAsia="Times New Roman"/>
                <w:caps w:val="0"/>
              </w:rPr>
              <w:t>32</w:t>
            </w:r>
          </w:p>
        </w:tc>
        <w:tc>
          <w:tcPr>
            <w:tcW w:w="2311" w:type="dxa"/>
            <w:noWrap/>
            <w:hideMark/>
          </w:tcPr>
          <w:p w14:paraId="353568E2" w14:textId="77777777" w:rsidR="00103FD1" w:rsidRPr="006F4DE1" w:rsidRDefault="00103FD1" w:rsidP="006F4DE1">
            <w:pPr>
              <w:jc w:val="right"/>
              <w:spacing w:before="0" w:beforeAutospacing="0" w:after="0" w:afterAutospacing="0" w:lineRule="auto" w:line="360"/>
              <w:rPr>
                <w:szCs w:val="24"/>
                <w:lang w:val="en-GB" w:eastAsia="en-GB"/>
                <w:b w:val="0"/>
                <w:i w:val="0"/>
                <w:color w:val="000000"/>
                <w:sz w:val="24"/>
                <w:spacing w:val="0"/>
                <w:w w:val="100"/>
                <w:rFonts w:eastAsia="Times New Roman"/>
                <w:caps w:val="0"/>
              </w:rPr>
              <w:snapToGrid w:val="0"/>
              <w:textAlignment w:val="baseline"/>
            </w:pPr>
            <w:r w:rsidRPr="006F4DE1">
              <w:rPr>
                <w:szCs w:val="24"/>
                <w:lang w:val="en-GB" w:eastAsia="en-GB"/>
                <w:b w:val="0"/>
                <w:i w:val="0"/>
                <w:color w:val="000000"/>
                <w:sz w:val="24"/>
                <w:spacing w:val="0"/>
                <w:w w:val="100"/>
                <w:rFonts w:eastAsia="Times New Roman"/>
                <w:caps w:val="0"/>
              </w:rPr>
              <w:t>12</w:t>
            </w:r>
          </w:p>
        </w:tc>
        <w:tc>
          <w:tcPr>
            <w:tcW w:w="2311" w:type="dxa"/>
            <w:noWrap/>
            <w:hideMark/>
          </w:tcPr>
          <w:p w14:paraId="5D0564F7" w14:textId="77777777" w:rsidR="00103FD1" w:rsidRPr="006F4DE1" w:rsidRDefault="00103FD1" w:rsidP="006F4DE1">
            <w:pPr>
              <w:jc w:val="right"/>
              <w:spacing w:before="0" w:beforeAutospacing="0" w:after="0" w:afterAutospacing="0" w:lineRule="auto" w:line="360"/>
              <w:rPr>
                <w:szCs w:val="24"/>
                <w:lang w:val="en-GB" w:eastAsia="en-GB"/>
                <w:b w:val="0"/>
                <w:i w:val="0"/>
                <w:color w:val="000000"/>
                <w:sz w:val="24"/>
                <w:spacing w:val="0"/>
                <w:w w:val="100"/>
                <w:rFonts w:eastAsia="Times New Roman"/>
                <w:caps w:val="0"/>
              </w:rPr>
              <w:snapToGrid w:val="0"/>
              <w:textAlignment w:val="baseline"/>
            </w:pPr>
            <w:r w:rsidRPr="006F4DE1">
              <w:rPr>
                <w:szCs w:val="24"/>
                <w:lang w:val="en-GB" w:eastAsia="en-GB"/>
                <w:b w:val="0"/>
                <w:i w:val="0"/>
                <w:color w:val="000000"/>
                <w:sz w:val="24"/>
                <w:spacing w:val="0"/>
                <w:w w:val="100"/>
                <w:rFonts w:eastAsia="Times New Roman"/>
                <w:caps w:val="0"/>
              </w:rPr>
              <w:t>178</w:t>
            </w:r>
          </w:p>
        </w:tc>
      </w:tr>
      <w:tr>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310" w:type="dxa"/>
            <w:noWrap/>
            <w:hideMark/>
          </w:tcPr>
          <w:p w14:paraId="05650576" w14:textId="77777777" w:rsidR="00103FD1" w:rsidRPr="006F4DE1" w:rsidRDefault="00103FD1" w:rsidP="006F4DE1">
            <w:pPr>
              <w:jc w:val="right"/>
              <w:spacing w:before="0" w:beforeAutospacing="0" w:after="0" w:afterAutospacing="0" w:lineRule="auto" w:line="360"/>
              <w:rPr>
                <w:szCs w:val="24"/>
                <w:lang w:val="en-GB" w:eastAsia="en-GB"/>
                <w:b w:val="0"/>
                <w:i w:val="0"/>
                <w:color w:val="000000"/>
                <w:sz w:val="24"/>
                <w:spacing w:val="0"/>
                <w:w w:val="100"/>
                <w:rFonts w:eastAsia="Times New Roman"/>
                <w:caps w:val="0"/>
              </w:rPr>
              <w:snapToGrid w:val="0"/>
              <w:textAlignment w:val="baseline"/>
            </w:pPr>
            <w:r w:rsidRPr="006F4DE1">
              <w:rPr>
                <w:szCs w:val="24"/>
                <w:lang w:val="en-GB" w:eastAsia="en-GB"/>
                <w:b w:val="0"/>
                <w:i w:val="0"/>
                <w:color w:val="000000"/>
                <w:sz w:val="24"/>
                <w:spacing w:val="0"/>
                <w:w w:val="100"/>
                <w:rFonts w:eastAsia="Times New Roman"/>
                <w:caps w:val="0"/>
              </w:rPr>
              <w:t>27</w:t>
            </w:r>
          </w:p>
        </w:tc>
        <w:tc>
          <w:tcPr>
            <w:tcW w:w="2310" w:type="dxa"/>
            <w:noWrap/>
            <w:hideMark/>
          </w:tcPr>
          <w:p w14:paraId="0F8F3A51" w14:textId="77777777" w:rsidR="00103FD1" w:rsidRPr="006F4DE1" w:rsidRDefault="00103FD1" w:rsidP="006F4DE1">
            <w:pPr>
              <w:jc w:val="right"/>
              <w:spacing w:before="0" w:beforeAutospacing="0" w:after="0" w:afterAutospacing="0" w:lineRule="auto" w:line="360"/>
              <w:rPr>
                <w:szCs w:val="24"/>
                <w:lang w:val="en-GB" w:eastAsia="en-GB"/>
                <w:b w:val="0"/>
                <w:i w:val="0"/>
                <w:color w:val="000000"/>
                <w:sz w:val="24"/>
                <w:spacing w:val="0"/>
                <w:w w:val="100"/>
                <w:rFonts w:eastAsia="Times New Roman"/>
                <w:caps w:val="0"/>
              </w:rPr>
              <w:snapToGrid w:val="0"/>
              <w:textAlignment w:val="baseline"/>
            </w:pPr>
            <w:r w:rsidRPr="006F4DE1">
              <w:rPr>
                <w:szCs w:val="24"/>
                <w:lang w:val="en-GB" w:eastAsia="en-GB"/>
                <w:b w:val="0"/>
                <w:i w:val="0"/>
                <w:color w:val="000000"/>
                <w:sz w:val="24"/>
                <w:spacing w:val="0"/>
                <w:w w:val="100"/>
                <w:rFonts w:eastAsia="Times New Roman"/>
                <w:caps w:val="0"/>
              </w:rPr>
              <w:t>50</w:t>
            </w:r>
          </w:p>
        </w:tc>
        <w:tc>
          <w:tcPr>
            <w:tcW w:w="2311" w:type="dxa"/>
            <w:noWrap/>
            <w:hideMark/>
          </w:tcPr>
          <w:p w14:paraId="04BCDC9E" w14:textId="77777777" w:rsidR="00103FD1" w:rsidRPr="006F4DE1" w:rsidRDefault="00103FD1" w:rsidP="006F4DE1">
            <w:pPr>
              <w:jc w:val="right"/>
              <w:spacing w:before="0" w:beforeAutospacing="0" w:after="0" w:afterAutospacing="0" w:lineRule="auto" w:line="360"/>
              <w:rPr>
                <w:szCs w:val="24"/>
                <w:lang w:val="en-GB" w:eastAsia="en-GB"/>
                <w:b w:val="0"/>
                <w:i w:val="0"/>
                <w:color w:val="000000"/>
                <w:sz w:val="24"/>
                <w:spacing w:val="0"/>
                <w:w w:val="100"/>
                <w:rFonts w:eastAsia="Times New Roman"/>
                <w:caps w:val="0"/>
              </w:rPr>
              <w:snapToGrid w:val="0"/>
              <w:textAlignment w:val="baseline"/>
            </w:pPr>
            <w:r w:rsidRPr="006F4DE1">
              <w:rPr>
                <w:szCs w:val="24"/>
                <w:lang w:val="en-GB" w:eastAsia="en-GB"/>
                <w:b w:val="0"/>
                <w:i w:val="0"/>
                <w:color w:val="000000"/>
                <w:sz w:val="24"/>
                <w:spacing w:val="0"/>
                <w:w w:val="100"/>
                <w:rFonts w:eastAsia="Times New Roman"/>
                <w:caps w:val="0"/>
              </w:rPr>
              <w:t>18</w:t>
            </w:r>
          </w:p>
        </w:tc>
        <w:tc>
          <w:tcPr>
            <w:tcW w:w="2311" w:type="dxa"/>
            <w:noWrap/>
            <w:hideMark/>
          </w:tcPr>
          <w:p w14:paraId="5C684CCC" w14:textId="77777777" w:rsidR="00103FD1" w:rsidRPr="006F4DE1" w:rsidRDefault="00103FD1" w:rsidP="006F4DE1">
            <w:pPr>
              <w:jc w:val="right"/>
              <w:spacing w:before="0" w:beforeAutospacing="0" w:after="0" w:afterAutospacing="0" w:lineRule="auto" w:line="360"/>
              <w:rPr>
                <w:szCs w:val="24"/>
                <w:lang w:val="en-GB" w:eastAsia="en-GB"/>
                <w:b w:val="0"/>
                <w:i w:val="0"/>
                <w:color w:val="000000"/>
                <w:sz w:val="24"/>
                <w:spacing w:val="0"/>
                <w:w w:val="100"/>
                <w:rFonts w:eastAsia="Times New Roman"/>
                <w:caps w:val="0"/>
              </w:rPr>
              <w:snapToGrid w:val="0"/>
              <w:textAlignment w:val="baseline"/>
            </w:pPr>
            <w:r w:rsidRPr="006F4DE1">
              <w:rPr>
                <w:szCs w:val="24"/>
                <w:lang w:val="en-GB" w:eastAsia="en-GB"/>
                <w:b w:val="0"/>
                <w:i w:val="0"/>
                <w:color w:val="000000"/>
                <w:sz w:val="24"/>
                <w:spacing w:val="0"/>
                <w:w w:val="100"/>
                <w:rFonts w:eastAsia="Times New Roman"/>
                <w:caps w:val="0"/>
              </w:rPr>
              <w:t>182</w:t>
            </w:r>
          </w:p>
        </w:tc>
      </w:tr>
      <w:tr>
        <w:trPr>
          <w:trHeight w:val="300"/>
        </w:trPr>
        <w:tc>
          <w:tcPr>
            <w:cnfStyle w:val="001000000000" w:firstRow="0" w:lastRow="0" w:firstColumn="1" w:lastColumn="0" w:oddVBand="0" w:evenVBand="0" w:oddHBand="0" w:evenHBand="0" w:firstRowFirstColumn="0" w:firstRowLastColumn="0" w:lastRowFirstColumn="0" w:lastRowLastColumn="0"/>
            <w:tcW w:w="2310" w:type="dxa"/>
            <w:noWrap/>
            <w:hideMark/>
          </w:tcPr>
          <w:p w14:paraId="3153DEDC" w14:textId="77777777" w:rsidR="00103FD1" w:rsidRPr="006F4DE1" w:rsidRDefault="00103FD1" w:rsidP="006F4DE1">
            <w:pPr>
              <w:jc w:val="right"/>
              <w:spacing w:before="0" w:beforeAutospacing="0" w:after="0" w:afterAutospacing="0" w:lineRule="auto" w:line="360"/>
              <w:rPr>
                <w:szCs w:val="24"/>
                <w:lang w:val="en-GB" w:eastAsia="en-GB"/>
                <w:b w:val="0"/>
                <w:i w:val="0"/>
                <w:color w:val="000000"/>
                <w:sz w:val="24"/>
                <w:spacing w:val="0"/>
                <w:w w:val="100"/>
                <w:rFonts w:eastAsia="Times New Roman"/>
                <w:caps w:val="0"/>
              </w:rPr>
              <w:snapToGrid w:val="0"/>
              <w:textAlignment w:val="baseline"/>
            </w:pPr>
            <w:r w:rsidRPr="006F4DE1">
              <w:rPr>
                <w:szCs w:val="24"/>
                <w:lang w:val="en-GB" w:eastAsia="en-GB"/>
                <w:b w:val="0"/>
                <w:i w:val="0"/>
                <w:color w:val="000000"/>
                <w:sz w:val="24"/>
                <w:spacing w:val="0"/>
                <w:w w:val="100"/>
                <w:rFonts w:eastAsia="Times New Roman"/>
                <w:caps w:val="0"/>
              </w:rPr>
              <w:t>28</w:t>
            </w:r>
          </w:p>
        </w:tc>
        <w:tc>
          <w:tcPr>
            <w:tcW w:w="2310" w:type="dxa"/>
            <w:noWrap/>
            <w:hideMark/>
          </w:tcPr>
          <w:p w14:paraId="79996BC5" w14:textId="77777777" w:rsidR="00103FD1" w:rsidRPr="006F4DE1" w:rsidRDefault="00103FD1" w:rsidP="006F4DE1">
            <w:pPr>
              <w:jc w:val="right"/>
              <w:spacing w:before="0" w:beforeAutospacing="0" w:after="0" w:afterAutospacing="0" w:lineRule="auto" w:line="360"/>
              <w:rPr>
                <w:szCs w:val="24"/>
                <w:lang w:val="en-GB" w:eastAsia="en-GB"/>
                <w:b w:val="0"/>
                <w:i w:val="0"/>
                <w:color w:val="000000"/>
                <w:sz w:val="24"/>
                <w:spacing w:val="0"/>
                <w:w w:val="100"/>
                <w:rFonts w:eastAsia="Times New Roman"/>
                <w:caps w:val="0"/>
              </w:rPr>
              <w:snapToGrid w:val="0"/>
              <w:textAlignment w:val="baseline"/>
            </w:pPr>
            <w:r w:rsidRPr="006F4DE1">
              <w:rPr>
                <w:szCs w:val="24"/>
                <w:lang w:val="en-GB" w:eastAsia="en-GB"/>
                <w:b w:val="0"/>
                <w:i w:val="0"/>
                <w:color w:val="000000"/>
                <w:sz w:val="24"/>
                <w:spacing w:val="0"/>
                <w:w w:val="100"/>
                <w:rFonts w:eastAsia="Times New Roman"/>
                <w:caps w:val="0"/>
              </w:rPr>
              <w:t>75</w:t>
            </w:r>
          </w:p>
        </w:tc>
        <w:tc>
          <w:tcPr>
            <w:tcW w:w="2311" w:type="dxa"/>
            <w:noWrap/>
            <w:hideMark/>
          </w:tcPr>
          <w:p w14:paraId="0DC85A35" w14:textId="77777777" w:rsidR="00103FD1" w:rsidRPr="006F4DE1" w:rsidRDefault="00103FD1" w:rsidP="006F4DE1">
            <w:pPr>
              <w:jc w:val="right"/>
              <w:spacing w:before="0" w:beforeAutospacing="0" w:after="0" w:afterAutospacing="0" w:lineRule="auto" w:line="360"/>
              <w:rPr>
                <w:szCs w:val="24"/>
                <w:lang w:val="en-GB" w:eastAsia="en-GB"/>
                <w:b w:val="0"/>
                <w:i w:val="0"/>
                <w:color w:val="000000"/>
                <w:sz w:val="24"/>
                <w:spacing w:val="0"/>
                <w:w w:val="100"/>
                <w:rFonts w:eastAsia="Times New Roman"/>
                <w:caps w:val="0"/>
              </w:rPr>
              <w:snapToGrid w:val="0"/>
              <w:textAlignment w:val="baseline"/>
            </w:pPr>
            <w:r w:rsidRPr="006F4DE1">
              <w:rPr>
                <w:szCs w:val="24"/>
                <w:lang w:val="en-GB" w:eastAsia="en-GB"/>
                <w:b w:val="0"/>
                <w:i w:val="0"/>
                <w:color w:val="000000"/>
                <w:sz w:val="24"/>
                <w:spacing w:val="0"/>
                <w:w w:val="100"/>
                <w:rFonts w:eastAsia="Times New Roman"/>
                <w:caps w:val="0"/>
              </w:rPr>
              <w:t>20</w:t>
            </w:r>
          </w:p>
        </w:tc>
        <w:tc>
          <w:tcPr>
            <w:tcW w:w="2311" w:type="dxa"/>
            <w:noWrap/>
            <w:hideMark/>
          </w:tcPr>
          <w:p w14:paraId="5A395D9F" w14:textId="77777777" w:rsidR="00103FD1" w:rsidRPr="006F4DE1" w:rsidRDefault="00103FD1" w:rsidP="006F4DE1">
            <w:pPr>
              <w:jc w:val="right"/>
              <w:spacing w:before="0" w:beforeAutospacing="0" w:after="0" w:afterAutospacing="0" w:lineRule="auto" w:line="360"/>
              <w:rPr>
                <w:szCs w:val="24"/>
                <w:lang w:val="en-GB" w:eastAsia="en-GB"/>
                <w:b w:val="0"/>
                <w:i w:val="0"/>
                <w:color w:val="000000"/>
                <w:sz w:val="24"/>
                <w:spacing w:val="0"/>
                <w:w w:val="100"/>
                <w:rFonts w:eastAsia="Times New Roman"/>
                <w:caps w:val="0"/>
              </w:rPr>
              <w:snapToGrid w:val="0"/>
              <w:textAlignment w:val="baseline"/>
            </w:pPr>
            <w:r w:rsidRPr="006F4DE1">
              <w:rPr>
                <w:szCs w:val="24"/>
                <w:lang w:val="en-GB" w:eastAsia="en-GB"/>
                <w:b w:val="0"/>
                <w:i w:val="0"/>
                <w:color w:val="000000"/>
                <w:sz w:val="24"/>
                <w:spacing w:val="0"/>
                <w:w w:val="100"/>
                <w:rFonts w:eastAsia="Times New Roman"/>
                <w:caps w:val="0"/>
              </w:rPr>
              <w:t>184</w:t>
            </w:r>
          </w:p>
        </w:tc>
      </w:tr>
      <w:tr>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310" w:type="dxa"/>
            <w:noWrap/>
            <w:hideMark/>
          </w:tcPr>
          <w:p w14:paraId="7FB4C2A3" w14:textId="77777777" w:rsidR="00103FD1" w:rsidRPr="006F4DE1" w:rsidRDefault="00103FD1" w:rsidP="006F4DE1">
            <w:pPr>
              <w:jc w:val="right"/>
              <w:spacing w:before="0" w:beforeAutospacing="0" w:after="0" w:afterAutospacing="0" w:lineRule="auto" w:line="360"/>
              <w:rPr>
                <w:szCs w:val="24"/>
                <w:lang w:val="en-GB" w:eastAsia="en-GB"/>
                <w:b w:val="0"/>
                <w:i w:val="0"/>
                <w:color w:val="000000"/>
                <w:sz w:val="24"/>
                <w:spacing w:val="0"/>
                <w:w w:val="100"/>
                <w:rFonts w:eastAsia="Times New Roman"/>
                <w:caps w:val="0"/>
              </w:rPr>
              <w:snapToGrid w:val="0"/>
              <w:textAlignment w:val="baseline"/>
            </w:pPr>
            <w:r w:rsidRPr="006F4DE1">
              <w:rPr>
                <w:szCs w:val="24"/>
                <w:lang w:val="en-GB" w:eastAsia="en-GB"/>
                <w:b w:val="0"/>
                <w:i w:val="0"/>
                <w:color w:val="000000"/>
                <w:sz w:val="24"/>
                <w:spacing w:val="0"/>
                <w:w w:val="100"/>
                <w:rFonts w:eastAsia="Times New Roman"/>
                <w:caps w:val="0"/>
              </w:rPr>
              <w:t>29</w:t>
            </w:r>
          </w:p>
        </w:tc>
        <w:tc>
          <w:tcPr>
            <w:tcW w:w="2310" w:type="dxa"/>
            <w:noWrap/>
            <w:hideMark/>
          </w:tcPr>
          <w:p w14:paraId="549BD7E8" w14:textId="77777777" w:rsidR="00103FD1" w:rsidRPr="006F4DE1" w:rsidRDefault="00103FD1" w:rsidP="006F4DE1">
            <w:pPr>
              <w:jc w:val="right"/>
              <w:spacing w:before="0" w:beforeAutospacing="0" w:after="0" w:afterAutospacing="0" w:lineRule="auto" w:line="360"/>
              <w:rPr>
                <w:szCs w:val="24"/>
                <w:lang w:val="en-GB" w:eastAsia="en-GB"/>
                <w:b w:val="0"/>
                <w:i w:val="0"/>
                <w:color w:val="000000"/>
                <w:sz w:val="24"/>
                <w:spacing w:val="0"/>
                <w:w w:val="100"/>
                <w:rFonts w:eastAsia="Times New Roman"/>
                <w:caps w:val="0"/>
              </w:rPr>
              <w:snapToGrid w:val="0"/>
              <w:textAlignment w:val="baseline"/>
            </w:pPr>
            <w:r w:rsidRPr="006F4DE1">
              <w:rPr>
                <w:szCs w:val="24"/>
                <w:lang w:val="en-GB" w:eastAsia="en-GB"/>
                <w:b w:val="0"/>
                <w:i w:val="0"/>
                <w:color w:val="000000"/>
                <w:sz w:val="24"/>
                <w:spacing w:val="0"/>
                <w:w w:val="100"/>
                <w:rFonts w:eastAsia="Times New Roman"/>
                <w:caps w:val="0"/>
              </w:rPr>
              <w:t>50</w:t>
            </w:r>
          </w:p>
        </w:tc>
        <w:tc>
          <w:tcPr>
            <w:tcW w:w="2311" w:type="dxa"/>
            <w:noWrap/>
            <w:hideMark/>
          </w:tcPr>
          <w:p w14:paraId="79B6C04F" w14:textId="77777777" w:rsidR="00103FD1" w:rsidRPr="006F4DE1" w:rsidRDefault="00103FD1" w:rsidP="006F4DE1">
            <w:pPr>
              <w:jc w:val="right"/>
              <w:spacing w:before="0" w:beforeAutospacing="0" w:after="0" w:afterAutospacing="0" w:lineRule="auto" w:line="360"/>
              <w:rPr>
                <w:szCs w:val="24"/>
                <w:lang w:val="en-GB" w:eastAsia="en-GB"/>
                <w:b w:val="0"/>
                <w:i w:val="0"/>
                <w:color w:val="000000"/>
                <w:sz w:val="24"/>
                <w:spacing w:val="0"/>
                <w:w w:val="100"/>
                <w:rFonts w:eastAsia="Times New Roman"/>
                <w:caps w:val="0"/>
              </w:rPr>
              <w:snapToGrid w:val="0"/>
              <w:textAlignment w:val="baseline"/>
            </w:pPr>
            <w:r w:rsidRPr="006F4DE1">
              <w:rPr>
                <w:szCs w:val="24"/>
                <w:lang w:val="en-GB" w:eastAsia="en-GB"/>
                <w:b w:val="0"/>
                <w:i w:val="0"/>
                <w:color w:val="000000"/>
                <w:sz w:val="24"/>
                <w:spacing w:val="0"/>
                <w:w w:val="100"/>
                <w:rFonts w:eastAsia="Times New Roman"/>
                <w:caps w:val="0"/>
              </w:rPr>
              <w:t>15</w:t>
            </w:r>
          </w:p>
        </w:tc>
        <w:tc>
          <w:tcPr>
            <w:tcW w:w="2311" w:type="dxa"/>
            <w:noWrap/>
            <w:hideMark/>
          </w:tcPr>
          <w:p w14:paraId="72FC9F84" w14:textId="77777777" w:rsidR="00103FD1" w:rsidRPr="006F4DE1" w:rsidRDefault="00103FD1" w:rsidP="006F4DE1">
            <w:pPr>
              <w:jc w:val="right"/>
              <w:spacing w:before="0" w:beforeAutospacing="0" w:after="0" w:afterAutospacing="0" w:lineRule="auto" w:line="360"/>
              <w:rPr>
                <w:szCs w:val="24"/>
                <w:lang w:val="en-GB" w:eastAsia="en-GB"/>
                <w:b w:val="0"/>
                <w:i w:val="0"/>
                <w:color w:val="000000"/>
                <w:sz w:val="24"/>
                <w:spacing w:val="0"/>
                <w:w w:val="100"/>
                <w:rFonts w:eastAsia="Times New Roman"/>
                <w:caps w:val="0"/>
              </w:rPr>
              <w:snapToGrid w:val="0"/>
              <w:textAlignment w:val="baseline"/>
            </w:pPr>
            <w:r w:rsidRPr="006F4DE1">
              <w:rPr>
                <w:szCs w:val="24"/>
                <w:lang w:val="en-GB" w:eastAsia="en-GB"/>
                <w:b w:val="0"/>
                <w:i w:val="0"/>
                <w:color w:val="000000"/>
                <w:sz w:val="24"/>
                <w:spacing w:val="0"/>
                <w:w w:val="100"/>
                <w:rFonts w:eastAsia="Times New Roman"/>
                <w:caps w:val="0"/>
              </w:rPr>
              <w:t>152</w:t>
            </w:r>
          </w:p>
        </w:tc>
      </w:tr>
      <w:tr>
        <w:trPr>
          <w:trHeight w:val="300"/>
        </w:trPr>
        <w:tc>
          <w:tcPr>
            <w:cnfStyle w:val="001000000000" w:firstRow="0" w:lastRow="0" w:firstColumn="1" w:lastColumn="0" w:oddVBand="0" w:evenVBand="0" w:oddHBand="0" w:evenHBand="0" w:firstRowFirstColumn="0" w:firstRowLastColumn="0" w:lastRowFirstColumn="0" w:lastRowLastColumn="0"/>
            <w:tcW w:w="2310" w:type="dxa"/>
            <w:noWrap/>
            <w:hideMark/>
          </w:tcPr>
          <w:p w14:paraId="3C8FE47D" w14:textId="77777777" w:rsidR="00103FD1" w:rsidRPr="006F4DE1" w:rsidRDefault="00103FD1" w:rsidP="006F4DE1">
            <w:pPr>
              <w:jc w:val="right"/>
              <w:spacing w:before="0" w:beforeAutospacing="0" w:after="0" w:afterAutospacing="0" w:lineRule="auto" w:line="360"/>
              <w:rPr>
                <w:szCs w:val="24"/>
                <w:lang w:val="en-GB" w:eastAsia="en-GB"/>
                <w:b w:val="0"/>
                <w:i w:val="0"/>
                <w:color w:val="000000"/>
                <w:sz w:val="24"/>
                <w:spacing w:val="0"/>
                <w:w w:val="100"/>
                <w:rFonts w:eastAsia="Times New Roman"/>
                <w:caps w:val="0"/>
              </w:rPr>
              <w:snapToGrid w:val="0"/>
              <w:textAlignment w:val="baseline"/>
            </w:pPr>
            <w:r w:rsidRPr="006F4DE1">
              <w:rPr>
                <w:szCs w:val="24"/>
                <w:lang w:val="en-GB" w:eastAsia="en-GB"/>
                <w:b w:val="0"/>
                <w:i w:val="0"/>
                <w:color w:val="000000"/>
                <w:sz w:val="24"/>
                <w:spacing w:val="0"/>
                <w:w w:val="100"/>
                <w:rFonts w:eastAsia="Times New Roman"/>
                <w:caps w:val="0"/>
              </w:rPr>
              <w:t>30</w:t>
            </w:r>
          </w:p>
        </w:tc>
        <w:tc>
          <w:tcPr>
            <w:tcW w:w="2310" w:type="dxa"/>
            <w:noWrap/>
            <w:hideMark/>
          </w:tcPr>
          <w:p w14:paraId="773D6114" w14:textId="77777777" w:rsidR="00103FD1" w:rsidRPr="006F4DE1" w:rsidRDefault="00103FD1" w:rsidP="006F4DE1">
            <w:pPr>
              <w:jc w:val="right"/>
              <w:spacing w:before="0" w:beforeAutospacing="0" w:after="0" w:afterAutospacing="0" w:lineRule="auto" w:line="360"/>
              <w:rPr>
                <w:szCs w:val="24"/>
                <w:lang w:val="en-GB" w:eastAsia="en-GB"/>
                <w:b w:val="0"/>
                <w:i w:val="0"/>
                <w:color w:val="000000"/>
                <w:sz w:val="24"/>
                <w:spacing w:val="0"/>
                <w:w w:val="100"/>
                <w:rFonts w:eastAsia="Times New Roman"/>
                <w:caps w:val="0"/>
              </w:rPr>
              <w:snapToGrid w:val="0"/>
              <w:textAlignment w:val="baseline"/>
            </w:pPr>
            <w:r w:rsidRPr="006F4DE1">
              <w:rPr>
                <w:szCs w:val="24"/>
                <w:lang w:val="en-GB" w:eastAsia="en-GB"/>
                <w:b w:val="0"/>
                <w:i w:val="0"/>
                <w:color w:val="000000"/>
                <w:sz w:val="24"/>
                <w:spacing w:val="0"/>
                <w:w w:val="100"/>
                <w:rFonts w:eastAsia="Times New Roman"/>
                <w:caps w:val="0"/>
              </w:rPr>
              <w:t>40</w:t>
            </w:r>
          </w:p>
        </w:tc>
        <w:tc>
          <w:tcPr>
            <w:tcW w:w="2311" w:type="dxa"/>
            <w:noWrap/>
            <w:hideMark/>
          </w:tcPr>
          <w:p w14:paraId="08C23C06" w14:textId="77777777" w:rsidR="00103FD1" w:rsidRPr="006F4DE1" w:rsidRDefault="00103FD1" w:rsidP="006F4DE1">
            <w:pPr>
              <w:jc w:val="right"/>
              <w:spacing w:before="0" w:beforeAutospacing="0" w:after="0" w:afterAutospacing="0" w:lineRule="auto" w:line="360"/>
              <w:rPr>
                <w:szCs w:val="24"/>
                <w:lang w:val="en-GB" w:eastAsia="en-GB"/>
                <w:b w:val="0"/>
                <w:i w:val="0"/>
                <w:color w:val="000000"/>
                <w:sz w:val="24"/>
                <w:spacing w:val="0"/>
                <w:w w:val="100"/>
                <w:rFonts w:eastAsia="Times New Roman"/>
                <w:caps w:val="0"/>
              </w:rPr>
              <w:snapToGrid w:val="0"/>
              <w:textAlignment w:val="baseline"/>
            </w:pPr>
            <w:r w:rsidRPr="006F4DE1">
              <w:rPr>
                <w:szCs w:val="24"/>
                <w:lang w:val="en-GB" w:eastAsia="en-GB"/>
                <w:b w:val="0"/>
                <w:i w:val="0"/>
                <w:color w:val="000000"/>
                <w:sz w:val="24"/>
                <w:spacing w:val="0"/>
                <w:w w:val="100"/>
                <w:rFonts w:eastAsia="Times New Roman"/>
                <w:caps w:val="0"/>
              </w:rPr>
              <w:t>10</w:t>
            </w:r>
          </w:p>
        </w:tc>
        <w:tc>
          <w:tcPr>
            <w:tcW w:w="2311" w:type="dxa"/>
            <w:noWrap/>
            <w:hideMark/>
          </w:tcPr>
          <w:p w14:paraId="1E855A1E" w14:textId="77777777" w:rsidR="00103FD1" w:rsidRPr="006F4DE1" w:rsidRDefault="00103FD1" w:rsidP="006F4DE1">
            <w:pPr>
              <w:jc w:val="right"/>
              <w:spacing w:before="0" w:beforeAutospacing="0" w:after="0" w:afterAutospacing="0" w:lineRule="auto" w:line="360"/>
              <w:rPr>
                <w:szCs w:val="24"/>
                <w:lang w:val="en-GB" w:eastAsia="en-GB"/>
                <w:b w:val="0"/>
                <w:i w:val="0"/>
                <w:color w:val="000000"/>
                <w:sz w:val="24"/>
                <w:spacing w:val="0"/>
                <w:w w:val="100"/>
                <w:rFonts w:eastAsia="Times New Roman"/>
                <w:caps w:val="0"/>
              </w:rPr>
              <w:snapToGrid w:val="0"/>
              <w:textAlignment w:val="baseline"/>
            </w:pPr>
            <w:r w:rsidRPr="006F4DE1">
              <w:rPr>
                <w:szCs w:val="24"/>
                <w:lang w:val="en-GB" w:eastAsia="en-GB"/>
                <w:b w:val="0"/>
                <w:i w:val="0"/>
                <w:color w:val="000000"/>
                <w:sz w:val="24"/>
                <w:spacing w:val="0"/>
                <w:w w:val="100"/>
                <w:rFonts w:eastAsia="Times New Roman"/>
                <w:caps w:val="0"/>
              </w:rPr>
              <w:t>165</w:t>
            </w:r>
          </w:p>
        </w:tc>
      </w:tr>
      <w:tr>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310" w:type="dxa"/>
            <w:noWrap/>
            <w:hideMark/>
          </w:tcPr>
          <w:p w14:paraId="129AB29F" w14:textId="77777777" w:rsidR="00103FD1" w:rsidRPr="006F4DE1" w:rsidRDefault="00103FD1" w:rsidP="006F4DE1">
            <w:pPr>
              <w:jc w:val="right"/>
              <w:spacing w:before="0" w:beforeAutospacing="0" w:after="0" w:afterAutospacing="0" w:lineRule="auto" w:line="360"/>
              <w:rPr>
                <w:szCs w:val="24"/>
                <w:lang w:val="en-GB" w:eastAsia="en-GB"/>
                <w:b w:val="0"/>
                <w:i w:val="0"/>
                <w:color w:val="000000"/>
                <w:sz w:val="24"/>
                <w:spacing w:val="0"/>
                <w:w w:val="100"/>
                <w:rFonts w:eastAsia="Times New Roman"/>
                <w:caps w:val="0"/>
              </w:rPr>
              <w:snapToGrid w:val="0"/>
              <w:textAlignment w:val="baseline"/>
            </w:pPr>
            <w:r w:rsidRPr="006F4DE1">
              <w:rPr>
                <w:szCs w:val="24"/>
                <w:lang w:val="en-GB" w:eastAsia="en-GB"/>
                <w:b w:val="0"/>
                <w:i w:val="0"/>
                <w:color w:val="000000"/>
                <w:sz w:val="24"/>
                <w:spacing w:val="0"/>
                <w:w w:val="100"/>
                <w:rFonts w:eastAsia="Times New Roman"/>
                <w:caps w:val="0"/>
              </w:rPr>
              <w:t>31</w:t>
            </w:r>
          </w:p>
        </w:tc>
        <w:tc>
          <w:tcPr>
            <w:tcW w:w="2310" w:type="dxa"/>
            <w:noWrap/>
            <w:hideMark/>
          </w:tcPr>
          <w:p w14:paraId="53C338BB" w14:textId="77777777" w:rsidR="00103FD1" w:rsidRPr="006F4DE1" w:rsidRDefault="00103FD1" w:rsidP="006F4DE1">
            <w:pPr>
              <w:jc w:val="right"/>
              <w:spacing w:before="0" w:beforeAutospacing="0" w:after="0" w:afterAutospacing="0" w:lineRule="auto" w:line="360"/>
              <w:rPr>
                <w:szCs w:val="24"/>
                <w:lang w:val="en-GB" w:eastAsia="en-GB"/>
                <w:b w:val="0"/>
                <w:i w:val="0"/>
                <w:color w:val="000000"/>
                <w:sz w:val="24"/>
                <w:spacing w:val="0"/>
                <w:w w:val="100"/>
                <w:rFonts w:eastAsia="Times New Roman"/>
                <w:caps w:val="0"/>
              </w:rPr>
              <w:snapToGrid w:val="0"/>
              <w:textAlignment w:val="baseline"/>
            </w:pPr>
            <w:r w:rsidRPr="006F4DE1">
              <w:rPr>
                <w:szCs w:val="24"/>
                <w:lang w:val="en-GB" w:eastAsia="en-GB"/>
                <w:b w:val="0"/>
                <w:i w:val="0"/>
                <w:color w:val="000000"/>
                <w:sz w:val="24"/>
                <w:spacing w:val="0"/>
                <w:w w:val="100"/>
                <w:rFonts w:eastAsia="Times New Roman"/>
                <w:caps w:val="0"/>
              </w:rPr>
              <w:t>50</w:t>
            </w:r>
          </w:p>
        </w:tc>
        <w:tc>
          <w:tcPr>
            <w:tcW w:w="2311" w:type="dxa"/>
            <w:noWrap/>
            <w:hideMark/>
          </w:tcPr>
          <w:p w14:paraId="036435E7" w14:textId="77777777" w:rsidR="00103FD1" w:rsidRPr="006F4DE1" w:rsidRDefault="00103FD1" w:rsidP="006F4DE1">
            <w:pPr>
              <w:jc w:val="right"/>
              <w:spacing w:before="0" w:beforeAutospacing="0" w:after="0" w:afterAutospacing="0" w:lineRule="auto" w:line="360"/>
              <w:rPr>
                <w:szCs w:val="24"/>
                <w:lang w:val="en-GB" w:eastAsia="en-GB"/>
                <w:b w:val="0"/>
                <w:i w:val="0"/>
                <w:color w:val="000000"/>
                <w:sz w:val="24"/>
                <w:spacing w:val="0"/>
                <w:w w:val="100"/>
                <w:rFonts w:eastAsia="Times New Roman"/>
                <w:caps w:val="0"/>
              </w:rPr>
              <w:snapToGrid w:val="0"/>
              <w:textAlignment w:val="baseline"/>
            </w:pPr>
            <w:r w:rsidRPr="006F4DE1">
              <w:rPr>
                <w:szCs w:val="24"/>
                <w:lang w:val="en-GB" w:eastAsia="en-GB"/>
                <w:b w:val="0"/>
                <w:i w:val="0"/>
                <w:color w:val="000000"/>
                <w:sz w:val="24"/>
                <w:spacing w:val="0"/>
                <w:w w:val="100"/>
                <w:rFonts w:eastAsia="Times New Roman"/>
                <w:caps w:val="0"/>
              </w:rPr>
              <w:t>16</w:t>
            </w:r>
          </w:p>
        </w:tc>
        <w:tc>
          <w:tcPr>
            <w:tcW w:w="2311" w:type="dxa"/>
            <w:noWrap/>
            <w:hideMark/>
          </w:tcPr>
          <w:p w14:paraId="36749BD6" w14:textId="77777777" w:rsidR="00103FD1" w:rsidRPr="006F4DE1" w:rsidRDefault="00103FD1" w:rsidP="006F4DE1">
            <w:pPr>
              <w:jc w:val="right"/>
              <w:spacing w:before="0" w:beforeAutospacing="0" w:after="0" w:afterAutospacing="0" w:lineRule="auto" w:line="360"/>
              <w:rPr>
                <w:szCs w:val="24"/>
                <w:lang w:val="en-GB" w:eastAsia="en-GB"/>
                <w:b w:val="0"/>
                <w:i w:val="0"/>
                <w:color w:val="000000"/>
                <w:sz w:val="24"/>
                <w:spacing w:val="0"/>
                <w:w w:val="100"/>
                <w:rFonts w:eastAsia="Times New Roman"/>
                <w:caps w:val="0"/>
              </w:rPr>
              <w:snapToGrid w:val="0"/>
              <w:textAlignment w:val="baseline"/>
            </w:pPr>
            <w:r w:rsidRPr="006F4DE1">
              <w:rPr>
                <w:szCs w:val="24"/>
                <w:lang w:val="en-GB" w:eastAsia="en-GB"/>
                <w:b w:val="0"/>
                <w:i w:val="0"/>
                <w:color w:val="000000"/>
                <w:sz w:val="24"/>
                <w:spacing w:val="0"/>
                <w:w w:val="100"/>
                <w:rFonts w:eastAsia="Times New Roman"/>
                <w:caps w:val="0"/>
              </w:rPr>
              <w:t>68</w:t>
            </w:r>
          </w:p>
        </w:tc>
      </w:tr>
      <w:tr>
        <w:trPr>
          <w:trHeight w:val="300"/>
        </w:trPr>
        <w:tc>
          <w:tcPr>
            <w:cnfStyle w:val="001000000000" w:firstRow="0" w:lastRow="0" w:firstColumn="1" w:lastColumn="0" w:oddVBand="0" w:evenVBand="0" w:oddHBand="0" w:evenHBand="0" w:firstRowFirstColumn="0" w:firstRowLastColumn="0" w:lastRowFirstColumn="0" w:lastRowLastColumn="0"/>
            <w:tcW w:w="2310" w:type="dxa"/>
            <w:noWrap/>
            <w:hideMark/>
          </w:tcPr>
          <w:p w14:paraId="20732D67" w14:textId="77777777" w:rsidR="00103FD1" w:rsidRPr="006F4DE1" w:rsidRDefault="00103FD1" w:rsidP="006F4DE1">
            <w:pPr>
              <w:jc w:val="right"/>
              <w:spacing w:before="0" w:beforeAutospacing="0" w:after="0" w:afterAutospacing="0" w:lineRule="auto" w:line="360"/>
              <w:rPr>
                <w:szCs w:val="24"/>
                <w:lang w:val="en-GB" w:eastAsia="en-GB"/>
                <w:b w:val="0"/>
                <w:i w:val="0"/>
                <w:color w:val="000000"/>
                <w:sz w:val="24"/>
                <w:spacing w:val="0"/>
                <w:w w:val="100"/>
                <w:rFonts w:eastAsia="Times New Roman"/>
                <w:caps w:val="0"/>
              </w:rPr>
              <w:snapToGrid w:val="0"/>
              <w:textAlignment w:val="baseline"/>
            </w:pPr>
            <w:r w:rsidRPr="006F4DE1">
              <w:rPr>
                <w:szCs w:val="24"/>
                <w:lang w:val="en-GB" w:eastAsia="en-GB"/>
                <w:b w:val="0"/>
                <w:i w:val="0"/>
                <w:color w:val="000000"/>
                <w:sz w:val="24"/>
                <w:spacing w:val="0"/>
                <w:w w:val="100"/>
                <w:rFonts w:eastAsia="Times New Roman"/>
                <w:caps w:val="0"/>
              </w:rPr>
              <w:t>32</w:t>
            </w:r>
          </w:p>
        </w:tc>
        <w:tc>
          <w:tcPr>
            <w:tcW w:w="2310" w:type="dxa"/>
            <w:noWrap/>
            <w:hideMark/>
          </w:tcPr>
          <w:p w14:paraId="7DA1791E" w14:textId="77777777" w:rsidR="00103FD1" w:rsidRPr="006F4DE1" w:rsidRDefault="00103FD1" w:rsidP="006F4DE1">
            <w:pPr>
              <w:jc w:val="right"/>
              <w:spacing w:before="0" w:beforeAutospacing="0" w:after="0" w:afterAutospacing="0" w:lineRule="auto" w:line="360"/>
              <w:rPr>
                <w:szCs w:val="24"/>
                <w:lang w:val="en-GB" w:eastAsia="en-GB"/>
                <w:b w:val="0"/>
                <w:i w:val="0"/>
                <w:color w:val="000000"/>
                <w:sz w:val="24"/>
                <w:spacing w:val="0"/>
                <w:w w:val="100"/>
                <w:rFonts w:eastAsia="Times New Roman"/>
                <w:caps w:val="0"/>
              </w:rPr>
              <w:snapToGrid w:val="0"/>
              <w:textAlignment w:val="baseline"/>
            </w:pPr>
            <w:r w:rsidRPr="006F4DE1">
              <w:rPr>
                <w:szCs w:val="24"/>
                <w:lang w:val="en-GB" w:eastAsia="en-GB"/>
                <w:b w:val="0"/>
                <w:i w:val="0"/>
                <w:color w:val="000000"/>
                <w:sz w:val="24"/>
                <w:spacing w:val="0"/>
                <w:w w:val="100"/>
                <w:rFonts w:eastAsia="Times New Roman"/>
                <w:caps w:val="0"/>
              </w:rPr>
              <w:t>80</w:t>
            </w:r>
          </w:p>
        </w:tc>
        <w:tc>
          <w:tcPr>
            <w:tcW w:w="2311" w:type="dxa"/>
            <w:noWrap/>
            <w:hideMark/>
          </w:tcPr>
          <w:p w14:paraId="36B076A6" w14:textId="77777777" w:rsidR="00103FD1" w:rsidRPr="006F4DE1" w:rsidRDefault="00103FD1" w:rsidP="006F4DE1">
            <w:pPr>
              <w:jc w:val="right"/>
              <w:spacing w:before="0" w:beforeAutospacing="0" w:after="0" w:afterAutospacing="0" w:lineRule="auto" w:line="360"/>
              <w:rPr>
                <w:szCs w:val="24"/>
                <w:lang w:val="en-GB" w:eastAsia="en-GB"/>
                <w:b w:val="0"/>
                <w:i w:val="0"/>
                <w:color w:val="000000"/>
                <w:sz w:val="24"/>
                <w:spacing w:val="0"/>
                <w:w w:val="100"/>
                <w:rFonts w:eastAsia="Times New Roman"/>
                <w:caps w:val="0"/>
              </w:rPr>
              <w:snapToGrid w:val="0"/>
              <w:textAlignment w:val="baseline"/>
            </w:pPr>
            <w:r w:rsidRPr="006F4DE1">
              <w:rPr>
                <w:szCs w:val="24"/>
                <w:lang w:val="en-GB" w:eastAsia="en-GB"/>
                <w:b w:val="0"/>
                <w:i w:val="0"/>
                <w:color w:val="000000"/>
                <w:sz w:val="24"/>
                <w:spacing w:val="0"/>
                <w:w w:val="100"/>
                <w:rFonts w:eastAsia="Times New Roman"/>
                <w:caps w:val="0"/>
              </w:rPr>
              <w:t>20</w:t>
            </w:r>
          </w:p>
        </w:tc>
        <w:tc>
          <w:tcPr>
            <w:tcW w:w="2311" w:type="dxa"/>
            <w:noWrap/>
            <w:hideMark/>
          </w:tcPr>
          <w:p w14:paraId="2AC496CC" w14:textId="77777777" w:rsidR="00103FD1" w:rsidRPr="006F4DE1" w:rsidRDefault="00103FD1" w:rsidP="006F4DE1">
            <w:pPr>
              <w:jc w:val="right"/>
              <w:spacing w:before="0" w:beforeAutospacing="0" w:after="0" w:afterAutospacing="0" w:lineRule="auto" w:line="360"/>
              <w:rPr>
                <w:szCs w:val="24"/>
                <w:lang w:val="en-GB" w:eastAsia="en-GB"/>
                <w:b w:val="0"/>
                <w:i w:val="0"/>
                <w:color w:val="000000"/>
                <w:sz w:val="24"/>
                <w:spacing w:val="0"/>
                <w:w w:val="100"/>
                <w:rFonts w:eastAsia="Times New Roman"/>
                <w:caps w:val="0"/>
              </w:rPr>
              <w:snapToGrid w:val="0"/>
              <w:textAlignment w:val="baseline"/>
            </w:pPr>
            <w:r w:rsidRPr="006F4DE1">
              <w:rPr>
                <w:szCs w:val="24"/>
                <w:lang w:val="en-GB" w:eastAsia="en-GB"/>
                <w:b w:val="0"/>
                <w:i w:val="0"/>
                <w:color w:val="000000"/>
                <w:sz w:val="24"/>
                <w:spacing w:val="0"/>
                <w:w w:val="100"/>
                <w:rFonts w:eastAsia="Times New Roman"/>
                <w:caps w:val="0"/>
              </w:rPr>
              <w:t>156</w:t>
            </w:r>
          </w:p>
        </w:tc>
      </w:tr>
      <w:tr>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310" w:type="dxa"/>
            <w:noWrap/>
            <w:hideMark/>
          </w:tcPr>
          <w:p w14:paraId="0A2AE0E5" w14:textId="77777777" w:rsidR="00103FD1" w:rsidRPr="006F4DE1" w:rsidRDefault="00103FD1" w:rsidP="006F4DE1">
            <w:pPr>
              <w:jc w:val="right"/>
              <w:spacing w:before="0" w:beforeAutospacing="0" w:after="0" w:afterAutospacing="0" w:lineRule="auto" w:line="360"/>
              <w:rPr>
                <w:szCs w:val="24"/>
                <w:lang w:val="en-GB" w:eastAsia="en-GB"/>
                <w:b w:val="0"/>
                <w:i w:val="0"/>
                <w:color w:val="000000"/>
                <w:sz w:val="24"/>
                <w:spacing w:val="0"/>
                <w:w w:val="100"/>
                <w:rFonts w:eastAsia="Times New Roman"/>
                <w:caps w:val="0"/>
              </w:rPr>
              <w:snapToGrid w:val="0"/>
              <w:textAlignment w:val="baseline"/>
            </w:pPr>
            <w:r w:rsidRPr="006F4DE1">
              <w:rPr>
                <w:szCs w:val="24"/>
                <w:lang w:val="en-GB" w:eastAsia="en-GB"/>
                <w:b w:val="0"/>
                <w:i w:val="0"/>
                <w:color w:val="000000"/>
                <w:sz w:val="24"/>
                <w:spacing w:val="0"/>
                <w:w w:val="100"/>
                <w:rFonts w:eastAsia="Times New Roman"/>
                <w:caps w:val="0"/>
              </w:rPr>
              <w:t>33</w:t>
            </w:r>
          </w:p>
        </w:tc>
        <w:tc>
          <w:tcPr>
            <w:tcW w:w="2310" w:type="dxa"/>
            <w:noWrap/>
            <w:hideMark/>
          </w:tcPr>
          <w:p w14:paraId="2A0278AD" w14:textId="77777777" w:rsidR="00103FD1" w:rsidRPr="006F4DE1" w:rsidRDefault="00103FD1" w:rsidP="006F4DE1">
            <w:pPr>
              <w:jc w:val="right"/>
              <w:spacing w:before="0" w:beforeAutospacing="0" w:after="0" w:afterAutospacing="0" w:lineRule="auto" w:line="360"/>
              <w:rPr>
                <w:szCs w:val="24"/>
                <w:lang w:val="en-GB" w:eastAsia="en-GB"/>
                <w:b w:val="0"/>
                <w:i w:val="0"/>
                <w:color w:val="000000"/>
                <w:sz w:val="24"/>
                <w:spacing w:val="0"/>
                <w:w w:val="100"/>
                <w:rFonts w:eastAsia="Times New Roman"/>
                <w:caps w:val="0"/>
              </w:rPr>
              <w:snapToGrid w:val="0"/>
              <w:textAlignment w:val="baseline"/>
            </w:pPr>
            <w:r w:rsidRPr="006F4DE1">
              <w:rPr>
                <w:szCs w:val="24"/>
                <w:lang w:val="en-GB" w:eastAsia="en-GB"/>
                <w:b w:val="0"/>
                <w:i w:val="0"/>
                <w:color w:val="000000"/>
                <w:sz w:val="24"/>
                <w:spacing w:val="0"/>
                <w:w w:val="100"/>
                <w:rFonts w:eastAsia="Times New Roman"/>
                <w:caps w:val="0"/>
              </w:rPr>
              <w:t>70</w:t>
            </w:r>
          </w:p>
        </w:tc>
        <w:tc>
          <w:tcPr>
            <w:tcW w:w="2311" w:type="dxa"/>
            <w:noWrap/>
            <w:hideMark/>
          </w:tcPr>
          <w:p w14:paraId="3BDC4343" w14:textId="77777777" w:rsidR="00103FD1" w:rsidRPr="006F4DE1" w:rsidRDefault="00103FD1" w:rsidP="006F4DE1">
            <w:pPr>
              <w:jc w:val="right"/>
              <w:spacing w:before="0" w:beforeAutospacing="0" w:after="0" w:afterAutospacing="0" w:lineRule="auto" w:line="360"/>
              <w:rPr>
                <w:szCs w:val="24"/>
                <w:lang w:val="en-GB" w:eastAsia="en-GB"/>
                <w:b w:val="0"/>
                <w:i w:val="0"/>
                <w:color w:val="000000"/>
                <w:sz w:val="24"/>
                <w:spacing w:val="0"/>
                <w:w w:val="100"/>
                <w:rFonts w:eastAsia="Times New Roman"/>
                <w:caps w:val="0"/>
              </w:rPr>
              <w:snapToGrid w:val="0"/>
              <w:textAlignment w:val="baseline"/>
            </w:pPr>
            <w:r w:rsidRPr="006F4DE1">
              <w:rPr>
                <w:szCs w:val="24"/>
                <w:lang w:val="en-GB" w:eastAsia="en-GB"/>
                <w:b w:val="0"/>
                <w:i w:val="0"/>
                <w:color w:val="000000"/>
                <w:sz w:val="24"/>
                <w:spacing w:val="0"/>
                <w:w w:val="100"/>
                <w:rFonts w:eastAsia="Times New Roman"/>
                <w:caps w:val="0"/>
              </w:rPr>
              <w:t>15</w:t>
            </w:r>
          </w:p>
        </w:tc>
        <w:tc>
          <w:tcPr>
            <w:tcW w:w="2311" w:type="dxa"/>
            <w:noWrap/>
            <w:hideMark/>
          </w:tcPr>
          <w:p w14:paraId="0C0D46F2" w14:textId="77777777" w:rsidR="00103FD1" w:rsidRPr="006F4DE1" w:rsidRDefault="00103FD1" w:rsidP="006F4DE1">
            <w:pPr>
              <w:jc w:val="right"/>
              <w:spacing w:before="0" w:beforeAutospacing="0" w:after="0" w:afterAutospacing="0" w:lineRule="auto" w:line="360"/>
              <w:rPr>
                <w:szCs w:val="24"/>
                <w:lang w:val="en-GB" w:eastAsia="en-GB"/>
                <w:b w:val="0"/>
                <w:i w:val="0"/>
                <w:color w:val="000000"/>
                <w:sz w:val="24"/>
                <w:spacing w:val="0"/>
                <w:w w:val="100"/>
                <w:rFonts w:eastAsia="Times New Roman"/>
                <w:caps w:val="0"/>
              </w:rPr>
              <w:snapToGrid w:val="0"/>
              <w:textAlignment w:val="baseline"/>
            </w:pPr>
            <w:r w:rsidRPr="006F4DE1">
              <w:rPr>
                <w:szCs w:val="24"/>
                <w:lang w:val="en-GB" w:eastAsia="en-GB"/>
                <w:b w:val="0"/>
                <w:i w:val="0"/>
                <w:color w:val="000000"/>
                <w:sz w:val="24"/>
                <w:spacing w:val="0"/>
                <w:w w:val="100"/>
                <w:rFonts w:eastAsia="Times New Roman"/>
                <w:caps w:val="0"/>
              </w:rPr>
              <w:t>148</w:t>
            </w:r>
          </w:p>
        </w:tc>
      </w:tr>
      <w:tr>
        <w:trPr>
          <w:trHeight w:val="300"/>
        </w:trPr>
        <w:tc>
          <w:tcPr>
            <w:cnfStyle w:val="001000000000" w:firstRow="0" w:lastRow="0" w:firstColumn="1" w:lastColumn="0" w:oddVBand="0" w:evenVBand="0" w:oddHBand="0" w:evenHBand="0" w:firstRowFirstColumn="0" w:firstRowLastColumn="0" w:lastRowFirstColumn="0" w:lastRowLastColumn="0"/>
            <w:tcW w:w="2310" w:type="dxa"/>
            <w:noWrap/>
            <w:hideMark/>
          </w:tcPr>
          <w:p w14:paraId="3F69EAD3" w14:textId="77777777" w:rsidR="00103FD1" w:rsidRPr="006F4DE1" w:rsidRDefault="00103FD1" w:rsidP="006F4DE1">
            <w:pPr>
              <w:jc w:val="right"/>
              <w:spacing w:before="0" w:beforeAutospacing="0" w:after="0" w:afterAutospacing="0" w:lineRule="auto" w:line="360"/>
              <w:rPr>
                <w:szCs w:val="24"/>
                <w:lang w:val="en-GB" w:eastAsia="en-GB"/>
                <w:b w:val="0"/>
                <w:i w:val="0"/>
                <w:color w:val="000000"/>
                <w:sz w:val="24"/>
                <w:spacing w:val="0"/>
                <w:w w:val="100"/>
                <w:rFonts w:eastAsia="Times New Roman"/>
                <w:caps w:val="0"/>
              </w:rPr>
              <w:snapToGrid w:val="0"/>
              <w:textAlignment w:val="baseline"/>
            </w:pPr>
            <w:r w:rsidRPr="006F4DE1">
              <w:rPr>
                <w:szCs w:val="24"/>
                <w:lang w:val="en-GB" w:eastAsia="en-GB"/>
                <w:b w:val="0"/>
                <w:i w:val="0"/>
                <w:color w:val="000000"/>
                <w:sz w:val="24"/>
                <w:spacing w:val="0"/>
                <w:w w:val="100"/>
                <w:rFonts w:eastAsia="Times New Roman"/>
                <w:caps w:val="0"/>
              </w:rPr>
              <w:t>34</w:t>
            </w:r>
          </w:p>
        </w:tc>
        <w:tc>
          <w:tcPr>
            <w:tcW w:w="2310" w:type="dxa"/>
            <w:noWrap/>
            <w:hideMark/>
          </w:tcPr>
          <w:p w14:paraId="5D62837B" w14:textId="77777777" w:rsidR="00103FD1" w:rsidRPr="006F4DE1" w:rsidRDefault="00103FD1" w:rsidP="006F4DE1">
            <w:pPr>
              <w:jc w:val="right"/>
              <w:spacing w:before="0" w:beforeAutospacing="0" w:after="0" w:afterAutospacing="0" w:lineRule="auto" w:line="360"/>
              <w:rPr>
                <w:szCs w:val="24"/>
                <w:lang w:val="en-GB" w:eastAsia="en-GB"/>
                <w:b w:val="0"/>
                <w:i w:val="0"/>
                <w:color w:val="000000"/>
                <w:sz w:val="24"/>
                <w:spacing w:val="0"/>
                <w:w w:val="100"/>
                <w:rFonts w:eastAsia="Times New Roman"/>
                <w:caps w:val="0"/>
              </w:rPr>
              <w:snapToGrid w:val="0"/>
              <w:textAlignment w:val="baseline"/>
            </w:pPr>
            <w:r w:rsidRPr="006F4DE1">
              <w:rPr>
                <w:szCs w:val="24"/>
                <w:lang w:val="en-GB" w:eastAsia="en-GB"/>
                <w:b w:val="0"/>
                <w:i w:val="0"/>
                <w:color w:val="000000"/>
                <w:sz w:val="24"/>
                <w:spacing w:val="0"/>
                <w:w w:val="100"/>
                <w:rFonts w:eastAsia="Times New Roman"/>
                <w:caps w:val="0"/>
              </w:rPr>
              <w:t>48</w:t>
            </w:r>
          </w:p>
        </w:tc>
        <w:tc>
          <w:tcPr>
            <w:tcW w:w="2311" w:type="dxa"/>
            <w:noWrap/>
            <w:hideMark/>
          </w:tcPr>
          <w:p w14:paraId="275AF5EE" w14:textId="77777777" w:rsidR="00103FD1" w:rsidRPr="006F4DE1" w:rsidRDefault="00103FD1" w:rsidP="006F4DE1">
            <w:pPr>
              <w:jc w:val="right"/>
              <w:spacing w:before="0" w:beforeAutospacing="0" w:after="0" w:afterAutospacing="0" w:lineRule="auto" w:line="360"/>
              <w:rPr>
                <w:szCs w:val="24"/>
                <w:lang w:val="en-GB" w:eastAsia="en-GB"/>
                <w:b w:val="0"/>
                <w:i w:val="0"/>
                <w:color w:val="000000"/>
                <w:sz w:val="24"/>
                <w:spacing w:val="0"/>
                <w:w w:val="100"/>
                <w:rFonts w:eastAsia="Times New Roman"/>
                <w:caps w:val="0"/>
              </w:rPr>
              <w:snapToGrid w:val="0"/>
              <w:textAlignment w:val="baseline"/>
            </w:pPr>
            <w:r w:rsidRPr="006F4DE1">
              <w:rPr>
                <w:szCs w:val="24"/>
                <w:lang w:val="en-GB" w:eastAsia="en-GB"/>
                <w:b w:val="0"/>
                <w:i w:val="0"/>
                <w:color w:val="000000"/>
                <w:sz w:val="24"/>
                <w:spacing w:val="0"/>
                <w:w w:val="100"/>
                <w:rFonts w:eastAsia="Times New Roman"/>
                <w:caps w:val="0"/>
              </w:rPr>
              <w:t>17</w:t>
            </w:r>
          </w:p>
        </w:tc>
        <w:tc>
          <w:tcPr>
            <w:tcW w:w="2311" w:type="dxa"/>
            <w:noWrap/>
            <w:hideMark/>
          </w:tcPr>
          <w:p w14:paraId="679962AE" w14:textId="77777777" w:rsidR="00103FD1" w:rsidRPr="006F4DE1" w:rsidRDefault="00103FD1" w:rsidP="006F4DE1">
            <w:pPr>
              <w:jc w:val="right"/>
              <w:spacing w:before="0" w:beforeAutospacing="0" w:after="0" w:afterAutospacing="0" w:lineRule="auto" w:line="360"/>
              <w:rPr>
                <w:szCs w:val="24"/>
                <w:lang w:val="en-GB" w:eastAsia="en-GB"/>
                <w:b w:val="0"/>
                <w:i w:val="0"/>
                <w:color w:val="000000"/>
                <w:sz w:val="24"/>
                <w:spacing w:val="0"/>
                <w:w w:val="100"/>
                <w:rFonts w:eastAsia="Times New Roman"/>
                <w:caps w:val="0"/>
              </w:rPr>
              <w:snapToGrid w:val="0"/>
              <w:textAlignment w:val="baseline"/>
            </w:pPr>
            <w:r w:rsidRPr="006F4DE1">
              <w:rPr>
                <w:szCs w:val="24"/>
                <w:lang w:val="en-GB" w:eastAsia="en-GB"/>
                <w:b w:val="0"/>
                <w:i w:val="0"/>
                <w:color w:val="000000"/>
                <w:sz w:val="24"/>
                <w:spacing w:val="0"/>
                <w:w w:val="100"/>
                <w:rFonts w:eastAsia="Times New Roman"/>
                <w:caps w:val="0"/>
              </w:rPr>
              <w:t>94</w:t>
            </w:r>
          </w:p>
        </w:tc>
      </w:tr>
      <w:tr>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310" w:type="dxa"/>
            <w:noWrap/>
            <w:hideMark/>
          </w:tcPr>
          <w:p w14:paraId="7727F5D7" w14:textId="77777777" w:rsidR="00103FD1" w:rsidRPr="006F4DE1" w:rsidRDefault="00103FD1" w:rsidP="006F4DE1">
            <w:pPr>
              <w:jc w:val="right"/>
              <w:spacing w:before="0" w:beforeAutospacing="0" w:after="0" w:afterAutospacing="0" w:lineRule="auto" w:line="360"/>
              <w:rPr>
                <w:szCs w:val="24"/>
                <w:lang w:val="en-GB" w:eastAsia="en-GB"/>
                <w:b w:val="0"/>
                <w:i w:val="0"/>
                <w:color w:val="000000"/>
                <w:sz w:val="24"/>
                <w:spacing w:val="0"/>
                <w:w w:val="100"/>
                <w:rFonts w:eastAsia="Times New Roman"/>
                <w:caps w:val="0"/>
              </w:rPr>
              <w:snapToGrid w:val="0"/>
              <w:textAlignment w:val="baseline"/>
            </w:pPr>
            <w:r w:rsidRPr="006F4DE1">
              <w:rPr>
                <w:szCs w:val="24"/>
                <w:lang w:val="en-GB" w:eastAsia="en-GB"/>
                <w:b w:val="0"/>
                <w:i w:val="0"/>
                <w:color w:val="000000"/>
                <w:sz w:val="24"/>
                <w:spacing w:val="0"/>
                <w:w w:val="100"/>
                <w:rFonts w:eastAsia="Times New Roman"/>
                <w:caps w:val="0"/>
              </w:rPr>
              <w:t>35</w:t>
            </w:r>
          </w:p>
        </w:tc>
        <w:tc>
          <w:tcPr>
            <w:tcW w:w="2310" w:type="dxa"/>
            <w:noWrap/>
            <w:hideMark/>
          </w:tcPr>
          <w:p w14:paraId="530F406D" w14:textId="77777777" w:rsidR="00103FD1" w:rsidRPr="006F4DE1" w:rsidRDefault="00103FD1" w:rsidP="006F4DE1">
            <w:pPr>
              <w:jc w:val="right"/>
              <w:spacing w:before="0" w:beforeAutospacing="0" w:after="0" w:afterAutospacing="0" w:lineRule="auto" w:line="360"/>
              <w:rPr>
                <w:szCs w:val="24"/>
                <w:lang w:val="en-GB" w:eastAsia="en-GB"/>
                <w:b w:val="0"/>
                <w:i w:val="0"/>
                <w:color w:val="000000"/>
                <w:sz w:val="24"/>
                <w:spacing w:val="0"/>
                <w:w w:val="100"/>
                <w:rFonts w:eastAsia="Times New Roman"/>
                <w:caps w:val="0"/>
              </w:rPr>
              <w:snapToGrid w:val="0"/>
              <w:textAlignment w:val="baseline"/>
            </w:pPr>
            <w:r w:rsidRPr="006F4DE1">
              <w:rPr>
                <w:szCs w:val="24"/>
                <w:lang w:val="en-GB" w:eastAsia="en-GB"/>
                <w:b w:val="0"/>
                <w:i w:val="0"/>
                <w:color w:val="000000"/>
                <w:sz w:val="24"/>
                <w:spacing w:val="0"/>
                <w:w w:val="100"/>
                <w:rFonts w:eastAsia="Times New Roman"/>
                <w:caps w:val="0"/>
              </w:rPr>
              <w:t>40</w:t>
            </w:r>
          </w:p>
        </w:tc>
        <w:tc>
          <w:tcPr>
            <w:tcW w:w="2311" w:type="dxa"/>
            <w:noWrap/>
            <w:hideMark/>
          </w:tcPr>
          <w:p w14:paraId="0B27882B" w14:textId="77777777" w:rsidR="00103FD1" w:rsidRPr="006F4DE1" w:rsidRDefault="00103FD1" w:rsidP="006F4DE1">
            <w:pPr>
              <w:jc w:val="right"/>
              <w:spacing w:before="0" w:beforeAutospacing="0" w:after="0" w:afterAutospacing="0" w:lineRule="auto" w:line="360"/>
              <w:rPr>
                <w:szCs w:val="24"/>
                <w:lang w:val="en-GB" w:eastAsia="en-GB"/>
                <w:b w:val="0"/>
                <w:i w:val="0"/>
                <w:color w:val="000000"/>
                <w:sz w:val="24"/>
                <w:spacing w:val="0"/>
                <w:w w:val="100"/>
                <w:rFonts w:eastAsia="Times New Roman"/>
                <w:caps w:val="0"/>
              </w:rPr>
              <w:snapToGrid w:val="0"/>
              <w:textAlignment w:val="baseline"/>
            </w:pPr>
            <w:r w:rsidRPr="006F4DE1">
              <w:rPr>
                <w:szCs w:val="24"/>
                <w:lang w:val="en-GB" w:eastAsia="en-GB"/>
                <w:b w:val="0"/>
                <w:i w:val="0"/>
                <w:color w:val="000000"/>
                <w:sz w:val="24"/>
                <w:spacing w:val="0"/>
                <w:w w:val="100"/>
                <w:rFonts w:eastAsia="Times New Roman"/>
                <w:caps w:val="0"/>
              </w:rPr>
              <w:t>22</w:t>
            </w:r>
          </w:p>
        </w:tc>
        <w:tc>
          <w:tcPr>
            <w:tcW w:w="2311" w:type="dxa"/>
            <w:noWrap/>
            <w:hideMark/>
          </w:tcPr>
          <w:p w14:paraId="069F82B0" w14:textId="77777777" w:rsidR="00103FD1" w:rsidRPr="006F4DE1" w:rsidRDefault="00103FD1" w:rsidP="006F4DE1">
            <w:pPr>
              <w:jc w:val="right"/>
              <w:spacing w:before="0" w:beforeAutospacing="0" w:after="0" w:afterAutospacing="0" w:lineRule="auto" w:line="360"/>
              <w:rPr>
                <w:szCs w:val="24"/>
                <w:lang w:val="en-GB" w:eastAsia="en-GB"/>
                <w:b w:val="0"/>
                <w:i w:val="0"/>
                <w:color w:val="000000"/>
                <w:sz w:val="24"/>
                <w:spacing w:val="0"/>
                <w:w w:val="100"/>
                <w:rFonts w:eastAsia="Times New Roman"/>
                <w:caps w:val="0"/>
              </w:rPr>
              <w:snapToGrid w:val="0"/>
              <w:textAlignment w:val="baseline"/>
            </w:pPr>
            <w:r w:rsidRPr="006F4DE1">
              <w:rPr>
                <w:szCs w:val="24"/>
                <w:lang w:val="en-GB" w:eastAsia="en-GB"/>
                <w:b w:val="0"/>
                <w:i w:val="0"/>
                <w:color w:val="000000"/>
                <w:sz w:val="24"/>
                <w:spacing w:val="0"/>
                <w:w w:val="100"/>
                <w:rFonts w:eastAsia="Times New Roman"/>
                <w:caps w:val="0"/>
              </w:rPr>
              <w:t>91</w:t>
            </w:r>
          </w:p>
        </w:tc>
      </w:tr>
      <w:tr>
        <w:trPr>
          <w:trHeight w:val="300"/>
        </w:trPr>
        <w:tc>
          <w:tcPr>
            <w:cnfStyle w:val="001000000000" w:firstRow="0" w:lastRow="0" w:firstColumn="1" w:lastColumn="0" w:oddVBand="0" w:evenVBand="0" w:oddHBand="0" w:evenHBand="0" w:firstRowFirstColumn="0" w:firstRowLastColumn="0" w:lastRowFirstColumn="0" w:lastRowLastColumn="0"/>
            <w:tcW w:w="2310" w:type="dxa"/>
            <w:noWrap/>
            <w:hideMark/>
          </w:tcPr>
          <w:p w14:paraId="36B14BB4" w14:textId="77777777" w:rsidR="00103FD1" w:rsidRPr="006F4DE1" w:rsidRDefault="00103FD1" w:rsidP="006F4DE1">
            <w:pPr>
              <w:jc w:val="right"/>
              <w:spacing w:before="0" w:beforeAutospacing="0" w:after="0" w:afterAutospacing="0" w:lineRule="auto" w:line="360"/>
              <w:rPr>
                <w:szCs w:val="24"/>
                <w:lang w:val="en-GB" w:eastAsia="en-GB"/>
                <w:b w:val="0"/>
                <w:i w:val="0"/>
                <w:color w:val="000000"/>
                <w:sz w:val="24"/>
                <w:spacing w:val="0"/>
                <w:w w:val="100"/>
                <w:rFonts w:eastAsia="Times New Roman"/>
                <w:caps w:val="0"/>
              </w:rPr>
              <w:snapToGrid w:val="0"/>
              <w:textAlignment w:val="baseline"/>
            </w:pPr>
            <w:r w:rsidRPr="006F4DE1">
              <w:rPr>
                <w:szCs w:val="24"/>
                <w:lang w:val="en-GB" w:eastAsia="en-GB"/>
                <w:b w:val="0"/>
                <w:i w:val="0"/>
                <w:color w:val="000000"/>
                <w:sz w:val="24"/>
                <w:spacing w:val="0"/>
                <w:w w:val="100"/>
                <w:rFonts w:eastAsia="Times New Roman"/>
                <w:caps w:val="0"/>
              </w:rPr>
              <w:t>36</w:t>
            </w:r>
          </w:p>
        </w:tc>
        <w:tc>
          <w:tcPr>
            <w:tcW w:w="2310" w:type="dxa"/>
            <w:noWrap/>
            <w:hideMark/>
          </w:tcPr>
          <w:p w14:paraId="4AB1F8E7" w14:textId="77777777" w:rsidR="00103FD1" w:rsidRPr="006F4DE1" w:rsidRDefault="00103FD1" w:rsidP="006F4DE1">
            <w:pPr>
              <w:jc w:val="right"/>
              <w:spacing w:before="0" w:beforeAutospacing="0" w:after="0" w:afterAutospacing="0" w:lineRule="auto" w:line="360"/>
              <w:rPr>
                <w:szCs w:val="24"/>
                <w:lang w:val="en-GB" w:eastAsia="en-GB"/>
                <w:b w:val="0"/>
                <w:i w:val="0"/>
                <w:color w:val="000000"/>
                <w:sz w:val="24"/>
                <w:spacing w:val="0"/>
                <w:w w:val="100"/>
                <w:rFonts w:eastAsia="Times New Roman"/>
                <w:caps w:val="0"/>
              </w:rPr>
              <w:snapToGrid w:val="0"/>
              <w:textAlignment w:val="baseline"/>
            </w:pPr>
            <w:r w:rsidRPr="006F4DE1">
              <w:rPr>
                <w:szCs w:val="24"/>
                <w:lang w:val="en-GB" w:eastAsia="en-GB"/>
                <w:b w:val="0"/>
                <w:i w:val="0"/>
                <w:color w:val="000000"/>
                <w:sz w:val="24"/>
                <w:spacing w:val="0"/>
                <w:w w:val="100"/>
                <w:rFonts w:eastAsia="Times New Roman"/>
                <w:caps w:val="0"/>
              </w:rPr>
              <w:t>35</w:t>
            </w:r>
          </w:p>
        </w:tc>
        <w:tc>
          <w:tcPr>
            <w:tcW w:w="2311" w:type="dxa"/>
            <w:noWrap/>
            <w:hideMark/>
          </w:tcPr>
          <w:p w14:paraId="28A69ED2" w14:textId="77777777" w:rsidR="00103FD1" w:rsidRPr="006F4DE1" w:rsidRDefault="00103FD1" w:rsidP="006F4DE1">
            <w:pPr>
              <w:jc w:val="right"/>
              <w:spacing w:before="0" w:beforeAutospacing="0" w:after="0" w:afterAutospacing="0" w:lineRule="auto" w:line="360"/>
              <w:rPr>
                <w:szCs w:val="24"/>
                <w:lang w:val="en-GB" w:eastAsia="en-GB"/>
                <w:b w:val="0"/>
                <w:i w:val="0"/>
                <w:color w:val="000000"/>
                <w:sz w:val="24"/>
                <w:spacing w:val="0"/>
                <w:w w:val="100"/>
                <w:rFonts w:eastAsia="Times New Roman"/>
                <w:caps w:val="0"/>
              </w:rPr>
              <w:snapToGrid w:val="0"/>
              <w:textAlignment w:val="baseline"/>
            </w:pPr>
            <w:r w:rsidRPr="006F4DE1">
              <w:rPr>
                <w:szCs w:val="24"/>
                <w:lang w:val="en-GB" w:eastAsia="en-GB"/>
                <w:b w:val="0"/>
                <w:i w:val="0"/>
                <w:color w:val="000000"/>
                <w:sz w:val="24"/>
                <w:spacing w:val="0"/>
                <w:w w:val="100"/>
                <w:rFonts w:eastAsia="Times New Roman"/>
                <w:caps w:val="0"/>
              </w:rPr>
              <w:t>13</w:t>
            </w:r>
          </w:p>
        </w:tc>
        <w:tc>
          <w:tcPr>
            <w:tcW w:w="2311" w:type="dxa"/>
            <w:noWrap/>
            <w:hideMark/>
          </w:tcPr>
          <w:p w14:paraId="1B279D28" w14:textId="77777777" w:rsidR="00103FD1" w:rsidRPr="006F4DE1" w:rsidRDefault="00103FD1" w:rsidP="006F4DE1">
            <w:pPr>
              <w:jc w:val="right"/>
              <w:spacing w:before="0" w:beforeAutospacing="0" w:after="0" w:afterAutospacing="0" w:lineRule="auto" w:line="360"/>
              <w:rPr>
                <w:szCs w:val="24"/>
                <w:lang w:val="en-GB" w:eastAsia="en-GB"/>
                <w:b w:val="0"/>
                <w:i w:val="0"/>
                <w:color w:val="000000"/>
                <w:sz w:val="24"/>
                <w:spacing w:val="0"/>
                <w:w w:val="100"/>
                <w:rFonts w:eastAsia="Times New Roman"/>
                <w:caps w:val="0"/>
              </w:rPr>
              <w:snapToGrid w:val="0"/>
              <w:textAlignment w:val="baseline"/>
            </w:pPr>
            <w:r w:rsidRPr="006F4DE1">
              <w:rPr>
                <w:szCs w:val="24"/>
                <w:lang w:val="en-GB" w:eastAsia="en-GB"/>
                <w:b w:val="0"/>
                <w:i w:val="0"/>
                <w:color w:val="000000"/>
                <w:sz w:val="24"/>
                <w:spacing w:val="0"/>
                <w:w w:val="100"/>
                <w:rFonts w:eastAsia="Times New Roman"/>
                <w:caps w:val="0"/>
              </w:rPr>
              <w:t>189</w:t>
            </w:r>
          </w:p>
        </w:tc>
      </w:tr>
      <w:tr>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310" w:type="dxa"/>
            <w:noWrap/>
            <w:hideMark/>
          </w:tcPr>
          <w:p w14:paraId="6D8E9325" w14:textId="77777777" w:rsidR="00103FD1" w:rsidRPr="006F4DE1" w:rsidRDefault="00103FD1" w:rsidP="006F4DE1">
            <w:pPr>
              <w:jc w:val="right"/>
              <w:spacing w:before="0" w:beforeAutospacing="0" w:after="0" w:afterAutospacing="0" w:lineRule="auto" w:line="360"/>
              <w:rPr>
                <w:szCs w:val="24"/>
                <w:lang w:val="en-GB" w:eastAsia="en-GB"/>
                <w:b w:val="0"/>
                <w:i w:val="0"/>
                <w:color w:val="000000"/>
                <w:sz w:val="24"/>
                <w:spacing w:val="0"/>
                <w:w w:val="100"/>
                <w:rFonts w:eastAsia="Times New Roman"/>
                <w:caps w:val="0"/>
              </w:rPr>
              <w:snapToGrid w:val="0"/>
              <w:textAlignment w:val="baseline"/>
            </w:pPr>
            <w:r w:rsidRPr="006F4DE1">
              <w:rPr>
                <w:szCs w:val="24"/>
                <w:lang w:val="en-GB" w:eastAsia="en-GB"/>
                <w:b w:val="0"/>
                <w:i w:val="0"/>
                <w:color w:val="000000"/>
                <w:sz w:val="24"/>
                <w:spacing w:val="0"/>
                <w:w w:val="100"/>
                <w:rFonts w:eastAsia="Times New Roman"/>
                <w:caps w:val="0"/>
              </w:rPr>
              <w:t>37</w:t>
            </w:r>
          </w:p>
        </w:tc>
        <w:tc>
          <w:tcPr>
            <w:tcW w:w="2310" w:type="dxa"/>
            <w:noWrap/>
            <w:hideMark/>
          </w:tcPr>
          <w:p w14:paraId="11AFD340" w14:textId="77777777" w:rsidR="00103FD1" w:rsidRPr="006F4DE1" w:rsidRDefault="00103FD1" w:rsidP="006F4DE1">
            <w:pPr>
              <w:jc w:val="right"/>
              <w:spacing w:before="0" w:beforeAutospacing="0" w:after="0" w:afterAutospacing="0" w:lineRule="auto" w:line="360"/>
              <w:rPr>
                <w:szCs w:val="24"/>
                <w:lang w:val="en-GB" w:eastAsia="en-GB"/>
                <w:b w:val="0"/>
                <w:i w:val="0"/>
                <w:color w:val="000000"/>
                <w:sz w:val="24"/>
                <w:spacing w:val="0"/>
                <w:w w:val="100"/>
                <w:rFonts w:eastAsia="Times New Roman"/>
                <w:caps w:val="0"/>
              </w:rPr>
              <w:snapToGrid w:val="0"/>
              <w:textAlignment w:val="baseline"/>
            </w:pPr>
            <w:r w:rsidRPr="006F4DE1">
              <w:rPr>
                <w:szCs w:val="24"/>
                <w:lang w:val="en-GB" w:eastAsia="en-GB"/>
                <w:b w:val="0"/>
                <w:i w:val="0"/>
                <w:color w:val="000000"/>
                <w:sz w:val="24"/>
                <w:spacing w:val="0"/>
                <w:w w:val="100"/>
                <w:rFonts w:eastAsia="Times New Roman"/>
                <w:caps w:val="0"/>
              </w:rPr>
              <w:t>50</w:t>
            </w:r>
          </w:p>
        </w:tc>
        <w:tc>
          <w:tcPr>
            <w:tcW w:w="2311" w:type="dxa"/>
            <w:noWrap/>
            <w:hideMark/>
          </w:tcPr>
          <w:p w14:paraId="21480BCE" w14:textId="77777777" w:rsidR="00103FD1" w:rsidRPr="006F4DE1" w:rsidRDefault="00103FD1" w:rsidP="006F4DE1">
            <w:pPr>
              <w:jc w:val="right"/>
              <w:spacing w:before="0" w:beforeAutospacing="0" w:after="0" w:afterAutospacing="0" w:lineRule="auto" w:line="360"/>
              <w:rPr>
                <w:szCs w:val="24"/>
                <w:lang w:val="en-GB" w:eastAsia="en-GB"/>
                <w:b w:val="0"/>
                <w:i w:val="0"/>
                <w:color w:val="000000"/>
                <w:sz w:val="24"/>
                <w:spacing w:val="0"/>
                <w:w w:val="100"/>
                <w:rFonts w:eastAsia="Times New Roman"/>
                <w:caps w:val="0"/>
              </w:rPr>
              <w:snapToGrid w:val="0"/>
              <w:textAlignment w:val="baseline"/>
            </w:pPr>
            <w:r w:rsidRPr="006F4DE1">
              <w:rPr>
                <w:szCs w:val="24"/>
                <w:lang w:val="en-GB" w:eastAsia="en-GB"/>
                <w:b w:val="0"/>
                <w:i w:val="0"/>
                <w:color w:val="000000"/>
                <w:sz w:val="24"/>
                <w:spacing w:val="0"/>
                <w:w w:val="100"/>
                <w:rFonts w:eastAsia="Times New Roman"/>
                <w:caps w:val="0"/>
              </w:rPr>
              <w:t>20</w:t>
            </w:r>
          </w:p>
        </w:tc>
        <w:tc>
          <w:tcPr>
            <w:tcW w:w="2311" w:type="dxa"/>
            <w:noWrap/>
            <w:hideMark/>
          </w:tcPr>
          <w:p w14:paraId="63F9913C" w14:textId="77777777" w:rsidR="00103FD1" w:rsidRPr="006F4DE1" w:rsidRDefault="00103FD1" w:rsidP="006F4DE1">
            <w:pPr>
              <w:jc w:val="right"/>
              <w:spacing w:before="0" w:beforeAutospacing="0" w:after="0" w:afterAutospacing="0" w:lineRule="auto" w:line="360"/>
              <w:rPr>
                <w:szCs w:val="24"/>
                <w:lang w:val="en-GB" w:eastAsia="en-GB"/>
                <w:b w:val="0"/>
                <w:i w:val="0"/>
                <w:color w:val="000000"/>
                <w:sz w:val="24"/>
                <w:spacing w:val="0"/>
                <w:w w:val="100"/>
                <w:rFonts w:eastAsia="Times New Roman"/>
                <w:caps w:val="0"/>
              </w:rPr>
              <w:snapToGrid w:val="0"/>
              <w:textAlignment w:val="baseline"/>
            </w:pPr>
            <w:r w:rsidRPr="006F4DE1">
              <w:rPr>
                <w:szCs w:val="24"/>
                <w:lang w:val="en-GB" w:eastAsia="en-GB"/>
                <w:b w:val="0"/>
                <w:i w:val="0"/>
                <w:color w:val="000000"/>
                <w:sz w:val="24"/>
                <w:spacing w:val="0"/>
                <w:w w:val="100"/>
                <w:rFonts w:eastAsia="Times New Roman"/>
                <w:caps w:val="0"/>
              </w:rPr>
              <w:t>142</w:t>
            </w:r>
          </w:p>
        </w:tc>
      </w:tr>
      <w:tr>
        <w:trPr>
          <w:trHeight w:val="300"/>
        </w:trPr>
        <w:tc>
          <w:tcPr>
            <w:cnfStyle w:val="001000000000" w:firstRow="0" w:lastRow="0" w:firstColumn="1" w:lastColumn="0" w:oddVBand="0" w:evenVBand="0" w:oddHBand="0" w:evenHBand="0" w:firstRowFirstColumn="0" w:firstRowLastColumn="0" w:lastRowFirstColumn="0" w:lastRowLastColumn="0"/>
            <w:tcW w:w="2310" w:type="dxa"/>
            <w:noWrap/>
            <w:hideMark/>
          </w:tcPr>
          <w:p w14:paraId="21794ACC" w14:textId="77777777" w:rsidR="00103FD1" w:rsidRPr="006F4DE1" w:rsidRDefault="00103FD1" w:rsidP="006F4DE1">
            <w:pPr>
              <w:jc w:val="right"/>
              <w:spacing w:before="0" w:beforeAutospacing="0" w:after="0" w:afterAutospacing="0" w:lineRule="auto" w:line="360"/>
              <w:rPr>
                <w:szCs w:val="24"/>
                <w:lang w:val="en-GB" w:eastAsia="en-GB"/>
                <w:b w:val="0"/>
                <w:i w:val="0"/>
                <w:color w:val="000000"/>
                <w:sz w:val="24"/>
                <w:spacing w:val="0"/>
                <w:w w:val="100"/>
                <w:rFonts w:eastAsia="Times New Roman"/>
                <w:caps w:val="0"/>
              </w:rPr>
              <w:snapToGrid w:val="0"/>
              <w:textAlignment w:val="baseline"/>
            </w:pPr>
            <w:r w:rsidRPr="006F4DE1">
              <w:rPr>
                <w:szCs w:val="24"/>
                <w:lang w:val="en-GB" w:eastAsia="en-GB"/>
                <w:b w:val="0"/>
                <w:i w:val="0"/>
                <w:color w:val="000000"/>
                <w:sz w:val="24"/>
                <w:spacing w:val="0"/>
                <w:w w:val="100"/>
                <w:rFonts w:eastAsia="Times New Roman"/>
                <w:caps w:val="0"/>
              </w:rPr>
              <w:t>38</w:t>
            </w:r>
          </w:p>
        </w:tc>
        <w:tc>
          <w:tcPr>
            <w:tcW w:w="2310" w:type="dxa"/>
            <w:noWrap/>
            <w:hideMark/>
          </w:tcPr>
          <w:p w14:paraId="453741F6" w14:textId="77777777" w:rsidR="00103FD1" w:rsidRPr="006F4DE1" w:rsidRDefault="00103FD1" w:rsidP="006F4DE1">
            <w:pPr>
              <w:jc w:val="right"/>
              <w:spacing w:before="0" w:beforeAutospacing="0" w:after="0" w:afterAutospacing="0" w:lineRule="auto" w:line="360"/>
              <w:rPr>
                <w:szCs w:val="24"/>
                <w:lang w:val="en-GB" w:eastAsia="en-GB"/>
                <w:b w:val="0"/>
                <w:i w:val="0"/>
                <w:color w:val="000000"/>
                <w:sz w:val="24"/>
                <w:spacing w:val="0"/>
                <w:w w:val="100"/>
                <w:rFonts w:eastAsia="Times New Roman"/>
                <w:caps w:val="0"/>
              </w:rPr>
              <w:snapToGrid w:val="0"/>
              <w:textAlignment w:val="baseline"/>
            </w:pPr>
            <w:r w:rsidRPr="006F4DE1">
              <w:rPr>
                <w:szCs w:val="24"/>
                <w:lang w:val="en-GB" w:eastAsia="en-GB"/>
                <w:b w:val="0"/>
                <w:i w:val="0"/>
                <w:color w:val="000000"/>
                <w:sz w:val="24"/>
                <w:spacing w:val="0"/>
                <w:w w:val="100"/>
                <w:rFonts w:eastAsia="Times New Roman"/>
                <w:caps w:val="0"/>
              </w:rPr>
              <w:t>80</w:t>
            </w:r>
          </w:p>
        </w:tc>
        <w:tc>
          <w:tcPr>
            <w:tcW w:w="2311" w:type="dxa"/>
            <w:noWrap/>
            <w:hideMark/>
          </w:tcPr>
          <w:p w14:paraId="73EA49A3" w14:textId="77777777" w:rsidR="00103FD1" w:rsidRPr="006F4DE1" w:rsidRDefault="00103FD1" w:rsidP="006F4DE1">
            <w:pPr>
              <w:jc w:val="right"/>
              <w:spacing w:before="0" w:beforeAutospacing="0" w:after="0" w:afterAutospacing="0" w:lineRule="auto" w:line="360"/>
              <w:rPr>
                <w:szCs w:val="24"/>
                <w:lang w:val="en-GB" w:eastAsia="en-GB"/>
                <w:b w:val="0"/>
                <w:i w:val="0"/>
                <w:color w:val="000000"/>
                <w:sz w:val="24"/>
                <w:spacing w:val="0"/>
                <w:w w:val="100"/>
                <w:rFonts w:eastAsia="Times New Roman"/>
                <w:caps w:val="0"/>
              </w:rPr>
              <w:snapToGrid w:val="0"/>
              <w:textAlignment w:val="baseline"/>
            </w:pPr>
            <w:r w:rsidRPr="006F4DE1">
              <w:rPr>
                <w:szCs w:val="24"/>
                <w:lang w:val="en-GB" w:eastAsia="en-GB"/>
                <w:b w:val="0"/>
                <w:i w:val="0"/>
                <w:color w:val="000000"/>
                <w:sz w:val="24"/>
                <w:spacing w:val="0"/>
                <w:w w:val="100"/>
                <w:rFonts w:eastAsia="Times New Roman"/>
                <w:caps w:val="0"/>
              </w:rPr>
              <w:t>25</w:t>
            </w:r>
          </w:p>
        </w:tc>
        <w:tc>
          <w:tcPr>
            <w:tcW w:w="2311" w:type="dxa"/>
            <w:noWrap/>
            <w:hideMark/>
          </w:tcPr>
          <w:p w14:paraId="7E17F928" w14:textId="77777777" w:rsidR="00103FD1" w:rsidRPr="006F4DE1" w:rsidRDefault="00103FD1" w:rsidP="006F4DE1">
            <w:pPr>
              <w:jc w:val="right"/>
              <w:spacing w:before="0" w:beforeAutospacing="0" w:after="0" w:afterAutospacing="0" w:lineRule="auto" w:line="360"/>
              <w:rPr>
                <w:szCs w:val="24"/>
                <w:lang w:val="en-GB" w:eastAsia="en-GB"/>
                <w:b w:val="0"/>
                <w:i w:val="0"/>
                <w:color w:val="000000"/>
                <w:sz w:val="24"/>
                <w:spacing w:val="0"/>
                <w:w w:val="100"/>
                <w:rFonts w:eastAsia="Times New Roman"/>
                <w:caps w:val="0"/>
              </w:rPr>
              <w:snapToGrid w:val="0"/>
              <w:textAlignment w:val="baseline"/>
            </w:pPr>
            <w:r w:rsidRPr="006F4DE1">
              <w:rPr>
                <w:szCs w:val="24"/>
                <w:lang w:val="en-GB" w:eastAsia="en-GB"/>
                <w:b w:val="0"/>
                <w:i w:val="0"/>
                <w:color w:val="000000"/>
                <w:sz w:val="24"/>
                <w:spacing w:val="0"/>
                <w:w w:val="100"/>
                <w:rFonts w:eastAsia="Times New Roman"/>
                <w:caps w:val="0"/>
              </w:rPr>
              <w:t>108</w:t>
            </w:r>
          </w:p>
        </w:tc>
      </w:tr>
      <w:tr>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310" w:type="dxa"/>
            <w:noWrap/>
            <w:hideMark/>
          </w:tcPr>
          <w:p w14:paraId="3E33FBFE" w14:textId="77777777" w:rsidR="00103FD1" w:rsidRPr="006F4DE1" w:rsidRDefault="00103FD1" w:rsidP="006F4DE1">
            <w:pPr>
              <w:jc w:val="right"/>
              <w:spacing w:before="0" w:beforeAutospacing="0" w:after="0" w:afterAutospacing="0" w:lineRule="auto" w:line="360"/>
              <w:rPr>
                <w:szCs w:val="24"/>
                <w:lang w:val="en-GB" w:eastAsia="en-GB"/>
                <w:b w:val="0"/>
                <w:i w:val="0"/>
                <w:color w:val="000000"/>
                <w:sz w:val="24"/>
                <w:spacing w:val="0"/>
                <w:w w:val="100"/>
                <w:rFonts w:eastAsia="Times New Roman"/>
                <w:caps w:val="0"/>
              </w:rPr>
              <w:snapToGrid w:val="0"/>
              <w:textAlignment w:val="baseline"/>
            </w:pPr>
            <w:r w:rsidRPr="006F4DE1">
              <w:rPr>
                <w:szCs w:val="24"/>
                <w:lang w:val="en-GB" w:eastAsia="en-GB"/>
                <w:b w:val="0"/>
                <w:i w:val="0"/>
                <w:color w:val="000000"/>
                <w:sz w:val="24"/>
                <w:spacing w:val="0"/>
                <w:w w:val="100"/>
                <w:rFonts w:eastAsia="Times New Roman"/>
                <w:caps w:val="0"/>
              </w:rPr>
              <w:t>39</w:t>
            </w:r>
          </w:p>
        </w:tc>
        <w:tc>
          <w:tcPr>
            <w:tcW w:w="2310" w:type="dxa"/>
            <w:noWrap/>
            <w:hideMark/>
          </w:tcPr>
          <w:p w14:paraId="6B570BC6" w14:textId="77777777" w:rsidR="00103FD1" w:rsidRPr="006F4DE1" w:rsidRDefault="00103FD1" w:rsidP="006F4DE1">
            <w:pPr>
              <w:jc w:val="right"/>
              <w:spacing w:before="0" w:beforeAutospacing="0" w:after="0" w:afterAutospacing="0" w:lineRule="auto" w:line="360"/>
              <w:rPr>
                <w:szCs w:val="24"/>
                <w:lang w:val="en-GB" w:eastAsia="en-GB"/>
                <w:b w:val="0"/>
                <w:i w:val="0"/>
                <w:color w:val="000000"/>
                <w:sz w:val="24"/>
                <w:spacing w:val="0"/>
                <w:w w:val="100"/>
                <w:rFonts w:eastAsia="Times New Roman"/>
                <w:caps w:val="0"/>
              </w:rPr>
              <w:snapToGrid w:val="0"/>
              <w:textAlignment w:val="baseline"/>
            </w:pPr>
            <w:r w:rsidRPr="006F4DE1">
              <w:rPr>
                <w:szCs w:val="24"/>
                <w:lang w:val="en-GB" w:eastAsia="en-GB"/>
                <w:b w:val="0"/>
                <w:i w:val="0"/>
                <w:color w:val="000000"/>
                <w:sz w:val="24"/>
                <w:spacing w:val="0"/>
                <w:w w:val="100"/>
                <w:rFonts w:eastAsia="Times New Roman"/>
                <w:caps w:val="0"/>
              </w:rPr>
              <w:t>60</w:t>
            </w:r>
          </w:p>
        </w:tc>
        <w:tc>
          <w:tcPr>
            <w:tcW w:w="2311" w:type="dxa"/>
            <w:noWrap/>
            <w:hideMark/>
          </w:tcPr>
          <w:p w14:paraId="056B963B" w14:textId="77777777" w:rsidR="00103FD1" w:rsidRPr="006F4DE1" w:rsidRDefault="00103FD1" w:rsidP="006F4DE1">
            <w:pPr>
              <w:jc w:val="right"/>
              <w:spacing w:before="0" w:beforeAutospacing="0" w:after="0" w:afterAutospacing="0" w:lineRule="auto" w:line="360"/>
              <w:rPr>
                <w:szCs w:val="24"/>
                <w:lang w:val="en-GB" w:eastAsia="en-GB"/>
                <w:b w:val="0"/>
                <w:i w:val="0"/>
                <w:color w:val="000000"/>
                <w:sz w:val="24"/>
                <w:spacing w:val="0"/>
                <w:w w:val="100"/>
                <w:rFonts w:eastAsia="Times New Roman"/>
                <w:caps w:val="0"/>
              </w:rPr>
              <w:snapToGrid w:val="0"/>
              <w:textAlignment w:val="baseline"/>
            </w:pPr>
            <w:r w:rsidRPr="006F4DE1">
              <w:rPr>
                <w:szCs w:val="24"/>
                <w:lang w:val="en-GB" w:eastAsia="en-GB"/>
                <w:b w:val="0"/>
                <w:i w:val="0"/>
                <w:color w:val="000000"/>
                <w:sz w:val="24"/>
                <w:spacing w:val="0"/>
                <w:w w:val="100"/>
                <w:rFonts w:eastAsia="Times New Roman"/>
                <w:caps w:val="0"/>
              </w:rPr>
              <w:t>22</w:t>
            </w:r>
          </w:p>
        </w:tc>
        <w:tc>
          <w:tcPr>
            <w:tcW w:w="2311" w:type="dxa"/>
            <w:noWrap/>
            <w:hideMark/>
          </w:tcPr>
          <w:p w14:paraId="0B6F0D1C" w14:textId="77777777" w:rsidR="00103FD1" w:rsidRPr="006F4DE1" w:rsidRDefault="00103FD1" w:rsidP="006F4DE1">
            <w:pPr>
              <w:jc w:val="right"/>
              <w:spacing w:before="0" w:beforeAutospacing="0" w:after="0" w:afterAutospacing="0" w:lineRule="auto" w:line="360"/>
              <w:rPr>
                <w:szCs w:val="24"/>
                <w:lang w:val="en-GB" w:eastAsia="en-GB"/>
                <w:b w:val="0"/>
                <w:i w:val="0"/>
                <w:color w:val="000000"/>
                <w:sz w:val="24"/>
                <w:spacing w:val="0"/>
                <w:w w:val="100"/>
                <w:rFonts w:eastAsia="Times New Roman"/>
                <w:caps w:val="0"/>
              </w:rPr>
              <w:snapToGrid w:val="0"/>
              <w:textAlignment w:val="baseline"/>
            </w:pPr>
            <w:r w:rsidRPr="006F4DE1">
              <w:rPr>
                <w:szCs w:val="24"/>
                <w:lang w:val="en-GB" w:eastAsia="en-GB"/>
                <w:b w:val="0"/>
                <w:i w:val="0"/>
                <w:color w:val="000000"/>
                <w:sz w:val="24"/>
                <w:spacing w:val="0"/>
                <w:w w:val="100"/>
                <w:rFonts w:eastAsia="Times New Roman"/>
                <w:caps w:val="0"/>
              </w:rPr>
              <w:t>95</w:t>
            </w:r>
          </w:p>
        </w:tc>
      </w:tr>
      <w:tr>
        <w:trPr>
          <w:trHeight w:val="300"/>
        </w:trPr>
        <w:tc>
          <w:tcPr>
            <w:cnfStyle w:val="001000000000" w:firstRow="0" w:lastRow="0" w:firstColumn="1" w:lastColumn="0" w:oddVBand="0" w:evenVBand="0" w:oddHBand="0" w:evenHBand="0" w:firstRowFirstColumn="0" w:firstRowLastColumn="0" w:lastRowFirstColumn="0" w:lastRowLastColumn="0"/>
            <w:tcW w:w="2310" w:type="dxa"/>
            <w:noWrap/>
            <w:hideMark/>
          </w:tcPr>
          <w:p w14:paraId="1BD4BAB2" w14:textId="77777777" w:rsidR="00103FD1" w:rsidRPr="006F4DE1" w:rsidRDefault="00103FD1" w:rsidP="006F4DE1">
            <w:pPr>
              <w:jc w:val="right"/>
              <w:spacing w:before="0" w:beforeAutospacing="0" w:after="0" w:afterAutospacing="0" w:lineRule="auto" w:line="360"/>
              <w:rPr>
                <w:szCs w:val="24"/>
                <w:lang w:val="en-GB" w:eastAsia="en-GB"/>
                <w:b w:val="0"/>
                <w:i w:val="0"/>
                <w:color w:val="000000"/>
                <w:sz w:val="24"/>
                <w:spacing w:val="0"/>
                <w:w w:val="100"/>
                <w:rFonts w:eastAsia="Times New Roman"/>
                <w:caps w:val="0"/>
              </w:rPr>
              <w:snapToGrid w:val="0"/>
              <w:textAlignment w:val="baseline"/>
            </w:pPr>
            <w:r w:rsidRPr="006F4DE1">
              <w:rPr>
                <w:szCs w:val="24"/>
                <w:lang w:val="en-GB" w:eastAsia="en-GB"/>
                <w:b w:val="0"/>
                <w:i w:val="0"/>
                <w:color w:val="000000"/>
                <w:sz w:val="24"/>
                <w:spacing w:val="0"/>
                <w:w w:val="100"/>
                <w:rFonts w:eastAsia="Times New Roman"/>
                <w:caps w:val="0"/>
              </w:rPr>
              <w:t>40</w:t>
            </w:r>
          </w:p>
        </w:tc>
        <w:tc>
          <w:tcPr>
            <w:tcW w:w="2310" w:type="dxa"/>
            <w:noWrap/>
            <w:hideMark/>
          </w:tcPr>
          <w:p w14:paraId="4B0AFB81" w14:textId="77777777" w:rsidR="00103FD1" w:rsidRPr="006F4DE1" w:rsidRDefault="00103FD1" w:rsidP="006F4DE1">
            <w:pPr>
              <w:jc w:val="right"/>
              <w:spacing w:before="0" w:beforeAutospacing="0" w:after="0" w:afterAutospacing="0" w:lineRule="auto" w:line="360"/>
              <w:rPr>
                <w:szCs w:val="24"/>
                <w:lang w:val="en-GB" w:eastAsia="en-GB"/>
                <w:b w:val="0"/>
                <w:i w:val="0"/>
                <w:color w:val="000000"/>
                <w:sz w:val="24"/>
                <w:spacing w:val="0"/>
                <w:w w:val="100"/>
                <w:rFonts w:eastAsia="Times New Roman"/>
                <w:caps w:val="0"/>
              </w:rPr>
              <w:snapToGrid w:val="0"/>
              <w:textAlignment w:val="baseline"/>
            </w:pPr>
            <w:r w:rsidRPr="006F4DE1">
              <w:rPr>
                <w:szCs w:val="24"/>
                <w:lang w:val="en-GB" w:eastAsia="en-GB"/>
                <w:b w:val="0"/>
                <w:i w:val="0"/>
                <w:color w:val="000000"/>
                <w:sz w:val="24"/>
                <w:spacing w:val="0"/>
                <w:w w:val="100"/>
                <w:rFonts w:eastAsia="Times New Roman"/>
                <w:caps w:val="0"/>
              </w:rPr>
              <w:t>30</w:t>
            </w:r>
          </w:p>
        </w:tc>
        <w:tc>
          <w:tcPr>
            <w:tcW w:w="2311" w:type="dxa"/>
            <w:noWrap/>
            <w:hideMark/>
          </w:tcPr>
          <w:p w14:paraId="7F5F7095" w14:textId="77777777" w:rsidR="00103FD1" w:rsidRPr="006F4DE1" w:rsidRDefault="00103FD1" w:rsidP="006F4DE1">
            <w:pPr>
              <w:jc w:val="right"/>
              <w:spacing w:before="0" w:beforeAutospacing="0" w:after="0" w:afterAutospacing="0" w:lineRule="auto" w:line="360"/>
              <w:rPr>
                <w:szCs w:val="24"/>
                <w:lang w:val="en-GB" w:eastAsia="en-GB"/>
                <w:b w:val="0"/>
                <w:i w:val="0"/>
                <w:color w:val="000000"/>
                <w:sz w:val="24"/>
                <w:spacing w:val="0"/>
                <w:w w:val="100"/>
                <w:rFonts w:eastAsia="Times New Roman"/>
                <w:caps w:val="0"/>
              </w:rPr>
              <w:snapToGrid w:val="0"/>
              <w:textAlignment w:val="baseline"/>
            </w:pPr>
            <w:r w:rsidRPr="006F4DE1">
              <w:rPr>
                <w:szCs w:val="24"/>
                <w:lang w:val="en-GB" w:eastAsia="en-GB"/>
                <w:b w:val="0"/>
                <w:i w:val="0"/>
                <w:color w:val="000000"/>
                <w:sz w:val="24"/>
                <w:spacing w:val="0"/>
                <w:w w:val="100"/>
                <w:rFonts w:eastAsia="Times New Roman"/>
                <w:caps w:val="0"/>
              </w:rPr>
              <w:t>12</w:t>
            </w:r>
          </w:p>
        </w:tc>
        <w:tc>
          <w:tcPr>
            <w:tcW w:w="2311" w:type="dxa"/>
            <w:noWrap/>
            <w:hideMark/>
          </w:tcPr>
          <w:p w14:paraId="0B6EF37A" w14:textId="77777777" w:rsidR="00103FD1" w:rsidRPr="006F4DE1" w:rsidRDefault="00103FD1" w:rsidP="006F4DE1">
            <w:pPr>
              <w:jc w:val="right"/>
              <w:spacing w:before="0" w:beforeAutospacing="0" w:after="0" w:afterAutospacing="0" w:lineRule="auto" w:line="360"/>
              <w:rPr>
                <w:szCs w:val="24"/>
                <w:lang w:val="en-GB" w:eastAsia="en-GB"/>
                <w:b w:val="0"/>
                <w:i w:val="0"/>
                <w:color w:val="000000"/>
                <w:sz w:val="24"/>
                <w:spacing w:val="0"/>
                <w:w w:val="100"/>
                <w:rFonts w:eastAsia="Times New Roman"/>
                <w:caps w:val="0"/>
              </w:rPr>
              <w:snapToGrid w:val="0"/>
              <w:textAlignment w:val="baseline"/>
            </w:pPr>
            <w:r w:rsidRPr="006F4DE1">
              <w:rPr>
                <w:szCs w:val="24"/>
                <w:lang w:val="en-GB" w:eastAsia="en-GB"/>
                <w:b w:val="0"/>
                <w:i w:val="0"/>
                <w:color w:val="000000"/>
                <w:sz w:val="24"/>
                <w:spacing w:val="0"/>
                <w:w w:val="100"/>
                <w:rFonts w:eastAsia="Times New Roman"/>
                <w:caps w:val="0"/>
              </w:rPr>
              <w:t>108</w:t>
            </w:r>
          </w:p>
        </w:tc>
      </w:tr>
      <w:tr>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310" w:type="dxa"/>
            <w:noWrap/>
            <w:hideMark/>
          </w:tcPr>
          <w:p w14:paraId="3EBF62F4" w14:textId="77777777" w:rsidR="00103FD1" w:rsidRPr="006F4DE1" w:rsidRDefault="00103FD1" w:rsidP="006F4DE1">
            <w:pPr>
              <w:jc w:val="right"/>
              <w:spacing w:before="0" w:beforeAutospacing="0" w:after="0" w:afterAutospacing="0" w:lineRule="auto" w:line="360"/>
              <w:rPr>
                <w:szCs w:val="24"/>
                <w:lang w:val="en-GB" w:eastAsia="en-GB"/>
                <w:b w:val="0"/>
                <w:i w:val="0"/>
                <w:color w:val="000000"/>
                <w:sz w:val="24"/>
                <w:spacing w:val="0"/>
                <w:w w:val="100"/>
                <w:rFonts w:eastAsia="Times New Roman"/>
                <w:caps w:val="0"/>
              </w:rPr>
              <w:snapToGrid w:val="0"/>
              <w:textAlignment w:val="baseline"/>
            </w:pPr>
            <w:r w:rsidRPr="006F4DE1">
              <w:rPr>
                <w:szCs w:val="24"/>
                <w:lang w:val="en-GB" w:eastAsia="en-GB"/>
                <w:b w:val="0"/>
                <w:i w:val="0"/>
                <w:color w:val="000000"/>
                <w:sz w:val="24"/>
                <w:spacing w:val="0"/>
                <w:w w:val="100"/>
                <w:rFonts w:eastAsia="Times New Roman"/>
                <w:caps w:val="0"/>
              </w:rPr>
              <w:t>41</w:t>
            </w:r>
          </w:p>
        </w:tc>
        <w:tc>
          <w:tcPr>
            <w:tcW w:w="2310" w:type="dxa"/>
            <w:noWrap/>
            <w:hideMark/>
          </w:tcPr>
          <w:p w14:paraId="4F440F6B" w14:textId="77777777" w:rsidR="00103FD1" w:rsidRPr="006F4DE1" w:rsidRDefault="00103FD1" w:rsidP="006F4DE1">
            <w:pPr>
              <w:jc w:val="right"/>
              <w:spacing w:before="0" w:beforeAutospacing="0" w:after="0" w:afterAutospacing="0" w:lineRule="auto" w:line="360"/>
              <w:rPr>
                <w:szCs w:val="24"/>
                <w:lang w:val="en-GB" w:eastAsia="en-GB"/>
                <w:b w:val="0"/>
                <w:i w:val="0"/>
                <w:color w:val="000000"/>
                <w:sz w:val="24"/>
                <w:spacing w:val="0"/>
                <w:w w:val="100"/>
                <w:rFonts w:eastAsia="Times New Roman"/>
                <w:caps w:val="0"/>
              </w:rPr>
              <w:snapToGrid w:val="0"/>
              <w:textAlignment w:val="baseline"/>
            </w:pPr>
            <w:r w:rsidRPr="006F4DE1">
              <w:rPr>
                <w:szCs w:val="24"/>
                <w:lang w:val="en-GB" w:eastAsia="en-GB"/>
                <w:b w:val="0"/>
                <w:i w:val="0"/>
                <w:color w:val="000000"/>
                <w:sz w:val="24"/>
                <w:spacing w:val="0"/>
                <w:w w:val="100"/>
                <w:rFonts w:eastAsia="Times New Roman"/>
                <w:caps w:val="0"/>
              </w:rPr>
              <w:t>45</w:t>
            </w:r>
          </w:p>
        </w:tc>
        <w:tc>
          <w:tcPr>
            <w:tcW w:w="2311" w:type="dxa"/>
            <w:noWrap/>
            <w:hideMark/>
          </w:tcPr>
          <w:p w14:paraId="0110617A" w14:textId="77777777" w:rsidR="00103FD1" w:rsidRPr="006F4DE1" w:rsidRDefault="00103FD1" w:rsidP="006F4DE1">
            <w:pPr>
              <w:jc w:val="right"/>
              <w:spacing w:before="0" w:beforeAutospacing="0" w:after="0" w:afterAutospacing="0" w:lineRule="auto" w:line="360"/>
              <w:rPr>
                <w:szCs w:val="24"/>
                <w:lang w:val="en-GB" w:eastAsia="en-GB"/>
                <w:b w:val="0"/>
                <w:i w:val="0"/>
                <w:color w:val="000000"/>
                <w:sz w:val="24"/>
                <w:spacing w:val="0"/>
                <w:w w:val="100"/>
                <w:rFonts w:eastAsia="Times New Roman"/>
                <w:caps w:val="0"/>
              </w:rPr>
              <w:snapToGrid w:val="0"/>
              <w:textAlignment w:val="baseline"/>
            </w:pPr>
            <w:r w:rsidRPr="006F4DE1">
              <w:rPr>
                <w:szCs w:val="24"/>
                <w:lang w:val="en-GB" w:eastAsia="en-GB"/>
                <w:b w:val="0"/>
                <w:i w:val="0"/>
                <w:color w:val="000000"/>
                <w:sz w:val="24"/>
                <w:spacing w:val="0"/>
                <w:w w:val="100"/>
                <w:rFonts w:eastAsia="Times New Roman"/>
                <w:caps w:val="0"/>
              </w:rPr>
              <w:t>15</w:t>
            </w:r>
          </w:p>
        </w:tc>
        <w:tc>
          <w:tcPr>
            <w:tcW w:w="2311" w:type="dxa"/>
            <w:noWrap/>
            <w:hideMark/>
          </w:tcPr>
          <w:p w14:paraId="6C78447C" w14:textId="77777777" w:rsidR="00103FD1" w:rsidRPr="006F4DE1" w:rsidRDefault="00103FD1" w:rsidP="006F4DE1">
            <w:pPr>
              <w:jc w:val="right"/>
              <w:spacing w:before="0" w:beforeAutospacing="0" w:after="0" w:afterAutospacing="0" w:lineRule="auto" w:line="360"/>
              <w:rPr>
                <w:szCs w:val="24"/>
                <w:lang w:val="en-GB" w:eastAsia="en-GB"/>
                <w:b w:val="0"/>
                <w:i w:val="0"/>
                <w:color w:val="000000"/>
                <w:sz w:val="24"/>
                <w:spacing w:val="0"/>
                <w:w w:val="100"/>
                <w:rFonts w:eastAsia="Times New Roman"/>
                <w:caps w:val="0"/>
              </w:rPr>
              <w:snapToGrid w:val="0"/>
              <w:textAlignment w:val="baseline"/>
            </w:pPr>
            <w:r w:rsidRPr="006F4DE1">
              <w:rPr>
                <w:szCs w:val="24"/>
                <w:lang w:val="en-GB" w:eastAsia="en-GB"/>
                <w:b w:val="0"/>
                <w:i w:val="0"/>
                <w:color w:val="000000"/>
                <w:sz w:val="24"/>
                <w:spacing w:val="0"/>
                <w:w w:val="100"/>
                <w:rFonts w:eastAsia="Times New Roman"/>
                <w:caps w:val="0"/>
              </w:rPr>
              <w:t>125</w:t>
            </w:r>
          </w:p>
        </w:tc>
      </w:tr>
      <w:tr>
        <w:trPr>
          <w:trHeight w:val="300"/>
        </w:trPr>
        <w:tc>
          <w:tcPr>
            <w:cnfStyle w:val="001000000000" w:firstRow="0" w:lastRow="0" w:firstColumn="1" w:lastColumn="0" w:oddVBand="0" w:evenVBand="0" w:oddHBand="0" w:evenHBand="0" w:firstRowFirstColumn="0" w:firstRowLastColumn="0" w:lastRowFirstColumn="0" w:lastRowLastColumn="0"/>
            <w:tcW w:w="2310" w:type="dxa"/>
            <w:noWrap/>
            <w:hideMark/>
          </w:tcPr>
          <w:p w14:paraId="51445387" w14:textId="77777777" w:rsidR="00103FD1" w:rsidRPr="006F4DE1" w:rsidRDefault="00103FD1" w:rsidP="006F4DE1">
            <w:pPr>
              <w:jc w:val="right"/>
              <w:spacing w:before="0" w:beforeAutospacing="0" w:after="0" w:afterAutospacing="0" w:lineRule="auto" w:line="360"/>
              <w:rPr>
                <w:szCs w:val="24"/>
                <w:lang w:val="en-GB" w:eastAsia="en-GB"/>
                <w:b w:val="0"/>
                <w:i w:val="0"/>
                <w:color w:val="000000"/>
                <w:sz w:val="24"/>
                <w:spacing w:val="0"/>
                <w:w w:val="100"/>
                <w:rFonts w:eastAsia="Times New Roman"/>
                <w:caps w:val="0"/>
              </w:rPr>
              <w:snapToGrid w:val="0"/>
              <w:textAlignment w:val="baseline"/>
            </w:pPr>
            <w:r w:rsidRPr="006F4DE1">
              <w:rPr>
                <w:szCs w:val="24"/>
                <w:lang w:val="en-GB" w:eastAsia="en-GB"/>
                <w:b w:val="0"/>
                <w:i w:val="0"/>
                <w:color w:val="000000"/>
                <w:sz w:val="24"/>
                <w:spacing w:val="0"/>
                <w:w w:val="100"/>
                <w:rFonts w:eastAsia="Times New Roman"/>
                <w:caps w:val="0"/>
              </w:rPr>
              <w:t>42</w:t>
            </w:r>
          </w:p>
        </w:tc>
        <w:tc>
          <w:tcPr>
            <w:tcW w:w="2310" w:type="dxa"/>
            <w:noWrap/>
            <w:hideMark/>
          </w:tcPr>
          <w:p w14:paraId="4545434D" w14:textId="77777777" w:rsidR="00103FD1" w:rsidRPr="006F4DE1" w:rsidRDefault="00103FD1" w:rsidP="006F4DE1">
            <w:pPr>
              <w:jc w:val="right"/>
              <w:spacing w:before="0" w:beforeAutospacing="0" w:after="0" w:afterAutospacing="0" w:lineRule="auto" w:line="360"/>
              <w:rPr>
                <w:szCs w:val="24"/>
                <w:lang w:val="en-GB" w:eastAsia="en-GB"/>
                <w:b w:val="0"/>
                <w:i w:val="0"/>
                <w:color w:val="000000"/>
                <w:sz w:val="24"/>
                <w:spacing w:val="0"/>
                <w:w w:val="100"/>
                <w:rFonts w:eastAsia="Times New Roman"/>
                <w:caps w:val="0"/>
              </w:rPr>
              <w:snapToGrid w:val="0"/>
              <w:textAlignment w:val="baseline"/>
            </w:pPr>
            <w:r w:rsidRPr="006F4DE1">
              <w:rPr>
                <w:szCs w:val="24"/>
                <w:lang w:val="en-GB" w:eastAsia="en-GB"/>
                <w:b w:val="0"/>
                <w:i w:val="0"/>
                <w:color w:val="000000"/>
                <w:sz w:val="24"/>
                <w:spacing w:val="0"/>
                <w:w w:val="100"/>
                <w:rFonts w:eastAsia="Times New Roman"/>
                <w:caps w:val="0"/>
              </w:rPr>
              <w:t>50</w:t>
            </w:r>
          </w:p>
        </w:tc>
        <w:tc>
          <w:tcPr>
            <w:tcW w:w="2311" w:type="dxa"/>
            <w:noWrap/>
            <w:hideMark/>
          </w:tcPr>
          <w:p w14:paraId="0D33B1F9" w14:textId="77777777" w:rsidR="00103FD1" w:rsidRPr="006F4DE1" w:rsidRDefault="00103FD1" w:rsidP="006F4DE1">
            <w:pPr>
              <w:jc w:val="right"/>
              <w:spacing w:before="0" w:beforeAutospacing="0" w:after="0" w:afterAutospacing="0" w:lineRule="auto" w:line="360"/>
              <w:rPr>
                <w:szCs w:val="24"/>
                <w:lang w:val="en-GB" w:eastAsia="en-GB"/>
                <w:b w:val="0"/>
                <w:i w:val="0"/>
                <w:color w:val="000000"/>
                <w:sz w:val="24"/>
                <w:spacing w:val="0"/>
                <w:w w:val="100"/>
                <w:rFonts w:eastAsia="Times New Roman"/>
                <w:caps w:val="0"/>
              </w:rPr>
              <w:snapToGrid w:val="0"/>
              <w:textAlignment w:val="baseline"/>
            </w:pPr>
            <w:r w:rsidRPr="006F4DE1">
              <w:rPr>
                <w:szCs w:val="24"/>
                <w:lang w:val="en-GB" w:eastAsia="en-GB"/>
                <w:b w:val="0"/>
                <w:i w:val="0"/>
                <w:color w:val="000000"/>
                <w:sz w:val="24"/>
                <w:spacing w:val="0"/>
                <w:w w:val="100"/>
                <w:rFonts w:eastAsia="Times New Roman"/>
                <w:caps w:val="0"/>
              </w:rPr>
              <w:t>12</w:t>
            </w:r>
          </w:p>
        </w:tc>
        <w:tc>
          <w:tcPr>
            <w:tcW w:w="2311" w:type="dxa"/>
            <w:noWrap/>
            <w:hideMark/>
          </w:tcPr>
          <w:p w14:paraId="133F5E7F" w14:textId="77777777" w:rsidR="00103FD1" w:rsidRPr="006F4DE1" w:rsidRDefault="00103FD1" w:rsidP="006F4DE1">
            <w:pPr>
              <w:jc w:val="right"/>
              <w:spacing w:before="0" w:beforeAutospacing="0" w:after="0" w:afterAutospacing="0" w:lineRule="auto" w:line="360"/>
              <w:rPr>
                <w:szCs w:val="24"/>
                <w:lang w:val="en-GB" w:eastAsia="en-GB"/>
                <w:b w:val="0"/>
                <w:i w:val="0"/>
                <w:color w:val="000000"/>
                <w:sz w:val="24"/>
                <w:spacing w:val="0"/>
                <w:w w:val="100"/>
                <w:rFonts w:eastAsia="Times New Roman"/>
                <w:caps w:val="0"/>
              </w:rPr>
              <w:snapToGrid w:val="0"/>
              <w:textAlignment w:val="baseline"/>
            </w:pPr>
            <w:r w:rsidRPr="006F4DE1">
              <w:rPr>
                <w:szCs w:val="24"/>
                <w:lang w:val="en-GB" w:eastAsia="en-GB"/>
                <w:b w:val="0"/>
                <w:i w:val="0"/>
                <w:color w:val="000000"/>
                <w:sz w:val="24"/>
                <w:spacing w:val="0"/>
                <w:w w:val="100"/>
                <w:rFonts w:eastAsia="Times New Roman"/>
                <w:caps w:val="0"/>
              </w:rPr>
              <w:t>140</w:t>
            </w:r>
          </w:p>
        </w:tc>
      </w:tr>
      <w:tr>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310" w:type="dxa"/>
            <w:noWrap/>
            <w:hideMark/>
          </w:tcPr>
          <w:p w14:paraId="366569BD" w14:textId="77777777" w:rsidR="00103FD1" w:rsidRPr="006F4DE1" w:rsidRDefault="00103FD1" w:rsidP="006F4DE1">
            <w:pPr>
              <w:jc w:val="right"/>
              <w:spacing w:before="0" w:beforeAutospacing="0" w:after="0" w:afterAutospacing="0" w:lineRule="auto" w:line="360"/>
              <w:rPr>
                <w:szCs w:val="24"/>
                <w:lang w:val="en-GB" w:eastAsia="en-GB"/>
                <w:b w:val="0"/>
                <w:i w:val="0"/>
                <w:color w:val="000000"/>
                <w:sz w:val="24"/>
                <w:spacing w:val="0"/>
                <w:w w:val="100"/>
                <w:rFonts w:eastAsia="Times New Roman"/>
                <w:caps w:val="0"/>
              </w:rPr>
              <w:snapToGrid w:val="0"/>
              <w:textAlignment w:val="baseline"/>
            </w:pPr>
            <w:r w:rsidRPr="006F4DE1">
              <w:rPr>
                <w:szCs w:val="24"/>
                <w:lang w:val="en-GB" w:eastAsia="en-GB"/>
                <w:b w:val="0"/>
                <w:i w:val="0"/>
                <w:color w:val="000000"/>
                <w:sz w:val="24"/>
                <w:spacing w:val="0"/>
                <w:w w:val="100"/>
                <w:rFonts w:eastAsia="Times New Roman"/>
                <w:caps w:val="0"/>
              </w:rPr>
              <w:t>43</w:t>
            </w:r>
          </w:p>
        </w:tc>
        <w:tc>
          <w:tcPr>
            <w:tcW w:w="2310" w:type="dxa"/>
            <w:noWrap/>
            <w:hideMark/>
          </w:tcPr>
          <w:p w14:paraId="6B963CF8" w14:textId="77777777" w:rsidR="00103FD1" w:rsidRPr="006F4DE1" w:rsidRDefault="00103FD1" w:rsidP="006F4DE1">
            <w:pPr>
              <w:jc w:val="right"/>
              <w:spacing w:before="0" w:beforeAutospacing="0" w:after="0" w:afterAutospacing="0" w:lineRule="auto" w:line="360"/>
              <w:rPr>
                <w:szCs w:val="24"/>
                <w:lang w:val="en-GB" w:eastAsia="en-GB"/>
                <w:b w:val="0"/>
                <w:i w:val="0"/>
                <w:color w:val="000000"/>
                <w:sz w:val="24"/>
                <w:spacing w:val="0"/>
                <w:w w:val="100"/>
                <w:rFonts w:eastAsia="Times New Roman"/>
                <w:caps w:val="0"/>
              </w:rPr>
              <w:snapToGrid w:val="0"/>
              <w:textAlignment w:val="baseline"/>
            </w:pPr>
            <w:r w:rsidRPr="006F4DE1">
              <w:rPr>
                <w:szCs w:val="24"/>
                <w:lang w:val="en-GB" w:eastAsia="en-GB"/>
                <w:b w:val="0"/>
                <w:i w:val="0"/>
                <w:color w:val="000000"/>
                <w:sz w:val="24"/>
                <w:spacing w:val="0"/>
                <w:w w:val="100"/>
                <w:rFonts w:eastAsia="Times New Roman"/>
                <w:caps w:val="0"/>
              </w:rPr>
              <w:t>43</w:t>
            </w:r>
          </w:p>
        </w:tc>
        <w:tc>
          <w:tcPr>
            <w:tcW w:w="2311" w:type="dxa"/>
            <w:noWrap/>
            <w:hideMark/>
          </w:tcPr>
          <w:p w14:paraId="7DADDC11" w14:textId="77777777" w:rsidR="00103FD1" w:rsidRPr="006F4DE1" w:rsidRDefault="00103FD1" w:rsidP="006F4DE1">
            <w:pPr>
              <w:jc w:val="right"/>
              <w:spacing w:before="0" w:beforeAutospacing="0" w:after="0" w:afterAutospacing="0" w:lineRule="auto" w:line="360"/>
              <w:rPr>
                <w:szCs w:val="24"/>
                <w:lang w:val="en-GB" w:eastAsia="en-GB"/>
                <w:b w:val="0"/>
                <w:i w:val="0"/>
                <w:color w:val="000000"/>
                <w:sz w:val="24"/>
                <w:spacing w:val="0"/>
                <w:w w:val="100"/>
                <w:rFonts w:eastAsia="Times New Roman"/>
                <w:caps w:val="0"/>
              </w:rPr>
              <w:snapToGrid w:val="0"/>
              <w:textAlignment w:val="baseline"/>
            </w:pPr>
            <w:r w:rsidRPr="006F4DE1">
              <w:rPr>
                <w:szCs w:val="24"/>
                <w:lang w:val="en-GB" w:eastAsia="en-GB"/>
                <w:b w:val="0"/>
                <w:i w:val="0"/>
                <w:color w:val="000000"/>
                <w:sz w:val="24"/>
                <w:spacing w:val="0"/>
                <w:w w:val="100"/>
                <w:rFonts w:eastAsia="Times New Roman"/>
                <w:caps w:val="0"/>
              </w:rPr>
              <w:t>19</w:t>
            </w:r>
          </w:p>
        </w:tc>
        <w:tc>
          <w:tcPr>
            <w:tcW w:w="2311" w:type="dxa"/>
            <w:noWrap/>
            <w:hideMark/>
          </w:tcPr>
          <w:p w14:paraId="11E080A0" w14:textId="77777777" w:rsidR="00103FD1" w:rsidRPr="006F4DE1" w:rsidRDefault="00103FD1" w:rsidP="006F4DE1">
            <w:pPr>
              <w:jc w:val="right"/>
              <w:spacing w:before="0" w:beforeAutospacing="0" w:after="0" w:afterAutospacing="0" w:lineRule="auto" w:line="360"/>
              <w:rPr>
                <w:szCs w:val="24"/>
                <w:lang w:val="en-GB" w:eastAsia="en-GB"/>
                <w:b w:val="0"/>
                <w:i w:val="0"/>
                <w:color w:val="000000"/>
                <w:sz w:val="24"/>
                <w:spacing w:val="0"/>
                <w:w w:val="100"/>
                <w:rFonts w:eastAsia="Times New Roman"/>
                <w:caps w:val="0"/>
              </w:rPr>
              <w:snapToGrid w:val="0"/>
              <w:textAlignment w:val="baseline"/>
            </w:pPr>
            <w:r w:rsidRPr="006F4DE1">
              <w:rPr>
                <w:szCs w:val="24"/>
                <w:lang w:val="en-GB" w:eastAsia="en-GB"/>
                <w:b w:val="0"/>
                <w:i w:val="0"/>
                <w:color w:val="000000"/>
                <w:sz w:val="24"/>
                <w:spacing w:val="0"/>
                <w:w w:val="100"/>
                <w:rFonts w:eastAsia="Times New Roman"/>
                <w:caps w:val="0"/>
              </w:rPr>
              <w:t>185</w:t>
            </w:r>
          </w:p>
        </w:tc>
      </w:tr>
      <w:tr>
        <w:trPr>
          <w:trHeight w:val="300"/>
        </w:trPr>
        <w:tc>
          <w:tcPr>
            <w:cnfStyle w:val="001000000000" w:firstRow="0" w:lastRow="0" w:firstColumn="1" w:lastColumn="0" w:oddVBand="0" w:evenVBand="0" w:oddHBand="0" w:evenHBand="0" w:firstRowFirstColumn="0" w:firstRowLastColumn="0" w:lastRowFirstColumn="0" w:lastRowLastColumn="0"/>
            <w:tcW w:w="2310" w:type="dxa"/>
            <w:noWrap/>
            <w:hideMark/>
          </w:tcPr>
          <w:p w14:paraId="2F960DE1" w14:textId="77777777" w:rsidR="00103FD1" w:rsidRPr="006F4DE1" w:rsidRDefault="00103FD1" w:rsidP="006F4DE1">
            <w:pPr>
              <w:jc w:val="right"/>
              <w:spacing w:before="0" w:beforeAutospacing="0" w:after="0" w:afterAutospacing="0" w:lineRule="auto" w:line="360"/>
              <w:rPr>
                <w:szCs w:val="24"/>
                <w:lang w:val="en-GB" w:eastAsia="en-GB"/>
                <w:b w:val="0"/>
                <w:i w:val="0"/>
                <w:color w:val="000000"/>
                <w:sz w:val="24"/>
                <w:spacing w:val="0"/>
                <w:w w:val="100"/>
                <w:rFonts w:eastAsia="Times New Roman"/>
                <w:caps w:val="0"/>
              </w:rPr>
              <w:snapToGrid w:val="0"/>
              <w:textAlignment w:val="baseline"/>
            </w:pPr>
            <w:r w:rsidRPr="006F4DE1">
              <w:rPr>
                <w:szCs w:val="24"/>
                <w:lang w:val="en-GB" w:eastAsia="en-GB"/>
                <w:b w:val="0"/>
                <w:i w:val="0"/>
                <w:color w:val="000000"/>
                <w:sz w:val="24"/>
                <w:spacing w:val="0"/>
                <w:w w:val="100"/>
                <w:rFonts w:eastAsia="Times New Roman"/>
                <w:caps w:val="0"/>
              </w:rPr>
              <w:t>44</w:t>
            </w:r>
          </w:p>
        </w:tc>
        <w:tc>
          <w:tcPr>
            <w:tcW w:w="2310" w:type="dxa"/>
            <w:noWrap/>
            <w:hideMark/>
          </w:tcPr>
          <w:p w14:paraId="2A9F3DB1" w14:textId="77777777" w:rsidR="00103FD1" w:rsidRPr="006F4DE1" w:rsidRDefault="00103FD1" w:rsidP="006F4DE1">
            <w:pPr>
              <w:jc w:val="right"/>
              <w:spacing w:before="0" w:beforeAutospacing="0" w:after="0" w:afterAutospacing="0" w:lineRule="auto" w:line="360"/>
              <w:rPr>
                <w:szCs w:val="24"/>
                <w:lang w:val="en-GB" w:eastAsia="en-GB"/>
                <w:b w:val="0"/>
                <w:i w:val="0"/>
                <w:color w:val="000000"/>
                <w:sz w:val="24"/>
                <w:spacing w:val="0"/>
                <w:w w:val="100"/>
                <w:rFonts w:eastAsia="Times New Roman"/>
                <w:caps w:val="0"/>
              </w:rPr>
              <w:snapToGrid w:val="0"/>
              <w:textAlignment w:val="baseline"/>
            </w:pPr>
            <w:r w:rsidRPr="006F4DE1">
              <w:rPr>
                <w:szCs w:val="24"/>
                <w:lang w:val="en-GB" w:eastAsia="en-GB"/>
                <w:b w:val="0"/>
                <w:i w:val="0"/>
                <w:color w:val="000000"/>
                <w:sz w:val="24"/>
                <w:spacing w:val="0"/>
                <w:w w:val="100"/>
                <w:rFonts w:eastAsia="Times New Roman"/>
                <w:caps w:val="0"/>
              </w:rPr>
              <w:t>50</w:t>
            </w:r>
          </w:p>
        </w:tc>
        <w:tc>
          <w:tcPr>
            <w:tcW w:w="2311" w:type="dxa"/>
            <w:noWrap/>
            <w:hideMark/>
          </w:tcPr>
          <w:p w14:paraId="3A0E77AF" w14:textId="77777777" w:rsidR="00103FD1" w:rsidRPr="006F4DE1" w:rsidRDefault="00103FD1" w:rsidP="006F4DE1">
            <w:pPr>
              <w:jc w:val="right"/>
              <w:spacing w:before="0" w:beforeAutospacing="0" w:after="0" w:afterAutospacing="0" w:lineRule="auto" w:line="360"/>
              <w:rPr>
                <w:szCs w:val="24"/>
                <w:lang w:val="en-GB" w:eastAsia="en-GB"/>
                <w:b w:val="0"/>
                <w:i w:val="0"/>
                <w:color w:val="000000"/>
                <w:sz w:val="24"/>
                <w:spacing w:val="0"/>
                <w:w w:val="100"/>
                <w:rFonts w:eastAsia="Times New Roman"/>
                <w:caps w:val="0"/>
              </w:rPr>
              <w:snapToGrid w:val="0"/>
              <w:textAlignment w:val="baseline"/>
            </w:pPr>
            <w:r w:rsidRPr="006F4DE1">
              <w:rPr>
                <w:szCs w:val="24"/>
                <w:lang w:val="en-GB" w:eastAsia="en-GB"/>
                <w:b w:val="0"/>
                <w:i w:val="0"/>
                <w:color w:val="000000"/>
                <w:sz w:val="24"/>
                <w:spacing w:val="0"/>
                <w:w w:val="100"/>
                <w:rFonts w:eastAsia="Times New Roman"/>
                <w:caps w:val="0"/>
              </w:rPr>
              <w:t>18</w:t>
            </w:r>
          </w:p>
        </w:tc>
        <w:tc>
          <w:tcPr>
            <w:tcW w:w="2311" w:type="dxa"/>
            <w:noWrap/>
            <w:hideMark/>
          </w:tcPr>
          <w:p w14:paraId="581239E2" w14:textId="77777777" w:rsidR="00103FD1" w:rsidRPr="006F4DE1" w:rsidRDefault="00103FD1" w:rsidP="006F4DE1">
            <w:pPr>
              <w:jc w:val="right"/>
              <w:spacing w:before="0" w:beforeAutospacing="0" w:after="0" w:afterAutospacing="0" w:lineRule="auto" w:line="360"/>
              <w:rPr>
                <w:szCs w:val="24"/>
                <w:lang w:val="en-GB" w:eastAsia="en-GB"/>
                <w:b w:val="0"/>
                <w:i w:val="0"/>
                <w:color w:val="000000"/>
                <w:sz w:val="24"/>
                <w:spacing w:val="0"/>
                <w:w w:val="100"/>
                <w:rFonts w:eastAsia="Times New Roman"/>
                <w:caps w:val="0"/>
              </w:rPr>
              <w:snapToGrid w:val="0"/>
              <w:textAlignment w:val="baseline"/>
            </w:pPr>
            <w:r w:rsidRPr="006F4DE1">
              <w:rPr>
                <w:szCs w:val="24"/>
                <w:lang w:val="en-GB" w:eastAsia="en-GB"/>
                <w:b w:val="0"/>
                <w:i w:val="0"/>
                <w:color w:val="000000"/>
                <w:sz w:val="24"/>
                <w:spacing w:val="0"/>
                <w:w w:val="100"/>
                <w:rFonts w:eastAsia="Times New Roman"/>
                <w:caps w:val="0"/>
              </w:rPr>
              <w:t>114</w:t>
            </w:r>
          </w:p>
        </w:tc>
      </w:tr>
      <w:tr>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310" w:type="dxa"/>
            <w:noWrap/>
            <w:hideMark/>
          </w:tcPr>
          <w:p w14:paraId="0BD10A10" w14:textId="77777777" w:rsidR="00103FD1" w:rsidRPr="006F4DE1" w:rsidRDefault="00103FD1" w:rsidP="006F4DE1">
            <w:pPr>
              <w:jc w:val="right"/>
              <w:spacing w:before="0" w:beforeAutospacing="0" w:after="0" w:afterAutospacing="0" w:lineRule="auto" w:line="360"/>
              <w:rPr>
                <w:szCs w:val="24"/>
                <w:lang w:val="en-GB" w:eastAsia="en-GB"/>
                <w:b w:val="0"/>
                <w:i w:val="0"/>
                <w:color w:val="000000"/>
                <w:sz w:val="24"/>
                <w:spacing w:val="0"/>
                <w:w w:val="100"/>
                <w:rFonts w:eastAsia="Times New Roman"/>
                <w:caps w:val="0"/>
              </w:rPr>
              <w:snapToGrid w:val="0"/>
              <w:textAlignment w:val="baseline"/>
            </w:pPr>
            <w:r w:rsidRPr="006F4DE1">
              <w:rPr>
                <w:szCs w:val="24"/>
                <w:lang w:val="en-GB" w:eastAsia="en-GB"/>
                <w:b w:val="0"/>
                <w:i w:val="0"/>
                <w:color w:val="000000"/>
                <w:sz w:val="24"/>
                <w:spacing w:val="0"/>
                <w:w w:val="100"/>
                <w:rFonts w:eastAsia="Times New Roman"/>
                <w:caps w:val="0"/>
              </w:rPr>
              <w:t>45</w:t>
            </w:r>
          </w:p>
        </w:tc>
        <w:tc>
          <w:tcPr>
            <w:tcW w:w="2310" w:type="dxa"/>
            <w:noWrap/>
            <w:hideMark/>
          </w:tcPr>
          <w:p w14:paraId="6D7BBC1C" w14:textId="77777777" w:rsidR="00103FD1" w:rsidRPr="006F4DE1" w:rsidRDefault="00103FD1" w:rsidP="006F4DE1">
            <w:pPr>
              <w:jc w:val="right"/>
              <w:spacing w:before="0" w:beforeAutospacing="0" w:after="0" w:afterAutospacing="0" w:lineRule="auto" w:line="360"/>
              <w:rPr>
                <w:szCs w:val="24"/>
                <w:lang w:val="en-GB" w:eastAsia="en-GB"/>
                <w:b w:val="0"/>
                <w:i w:val="0"/>
                <w:color w:val="000000"/>
                <w:sz w:val="24"/>
                <w:spacing w:val="0"/>
                <w:w w:val="100"/>
                <w:rFonts w:eastAsia="Times New Roman"/>
                <w:caps w:val="0"/>
              </w:rPr>
              <w:snapToGrid w:val="0"/>
              <w:textAlignment w:val="baseline"/>
            </w:pPr>
            <w:r w:rsidRPr="006F4DE1">
              <w:rPr>
                <w:szCs w:val="24"/>
                <w:lang w:val="en-GB" w:eastAsia="en-GB"/>
                <w:b w:val="0"/>
                <w:i w:val="0"/>
                <w:color w:val="000000"/>
                <w:sz w:val="24"/>
                <w:spacing w:val="0"/>
                <w:w w:val="100"/>
                <w:rFonts w:eastAsia="Times New Roman"/>
                <w:caps w:val="0"/>
              </w:rPr>
              <w:t>55</w:t>
            </w:r>
          </w:p>
        </w:tc>
        <w:tc>
          <w:tcPr>
            <w:tcW w:w="2311" w:type="dxa"/>
            <w:noWrap/>
            <w:hideMark/>
          </w:tcPr>
          <w:p w14:paraId="3EEC7622" w14:textId="77777777" w:rsidR="00103FD1" w:rsidRPr="006F4DE1" w:rsidRDefault="00103FD1" w:rsidP="006F4DE1">
            <w:pPr>
              <w:jc w:val="right"/>
              <w:spacing w:before="0" w:beforeAutospacing="0" w:after="0" w:afterAutospacing="0" w:lineRule="auto" w:line="360"/>
              <w:rPr>
                <w:szCs w:val="24"/>
                <w:lang w:val="en-GB" w:eastAsia="en-GB"/>
                <w:b w:val="0"/>
                <w:i w:val="0"/>
                <w:color w:val="000000"/>
                <w:sz w:val="24"/>
                <w:spacing w:val="0"/>
                <w:w w:val="100"/>
                <w:rFonts w:eastAsia="Times New Roman"/>
                <w:caps w:val="0"/>
              </w:rPr>
              <w:snapToGrid w:val="0"/>
              <w:textAlignment w:val="baseline"/>
            </w:pPr>
            <w:r w:rsidRPr="006F4DE1">
              <w:rPr>
                <w:szCs w:val="24"/>
                <w:lang w:val="en-GB" w:eastAsia="en-GB"/>
                <w:b w:val="0"/>
                <w:i w:val="0"/>
                <w:color w:val="000000"/>
                <w:sz w:val="24"/>
                <w:spacing w:val="0"/>
                <w:w w:val="100"/>
                <w:rFonts w:eastAsia="Times New Roman"/>
                <w:caps w:val="0"/>
              </w:rPr>
              <w:t>18</w:t>
            </w:r>
          </w:p>
        </w:tc>
        <w:tc>
          <w:tcPr>
            <w:tcW w:w="2311" w:type="dxa"/>
            <w:noWrap/>
            <w:hideMark/>
          </w:tcPr>
          <w:p w14:paraId="107CC8DA" w14:textId="77777777" w:rsidR="00103FD1" w:rsidRPr="006F4DE1" w:rsidRDefault="00103FD1" w:rsidP="006F4DE1">
            <w:pPr>
              <w:jc w:val="right"/>
              <w:spacing w:before="0" w:beforeAutospacing="0" w:after="0" w:afterAutospacing="0" w:lineRule="auto" w:line="360"/>
              <w:rPr>
                <w:szCs w:val="24"/>
                <w:lang w:val="en-GB" w:eastAsia="en-GB"/>
                <w:b w:val="0"/>
                <w:i w:val="0"/>
                <w:color w:val="000000"/>
                <w:sz w:val="24"/>
                <w:spacing w:val="0"/>
                <w:w w:val="100"/>
                <w:rFonts w:eastAsia="Times New Roman"/>
                <w:caps w:val="0"/>
              </w:rPr>
              <w:snapToGrid w:val="0"/>
              <w:textAlignment w:val="baseline"/>
            </w:pPr>
            <w:r w:rsidRPr="006F4DE1">
              <w:rPr>
                <w:szCs w:val="24"/>
                <w:lang w:val="en-GB" w:eastAsia="en-GB"/>
                <w:b w:val="0"/>
                <w:i w:val="0"/>
                <w:color w:val="000000"/>
                <w:sz w:val="24"/>
                <w:spacing w:val="0"/>
                <w:w w:val="100"/>
                <w:rFonts w:eastAsia="Times New Roman"/>
                <w:caps w:val="0"/>
              </w:rPr>
              <w:t>178</w:t>
            </w:r>
          </w:p>
        </w:tc>
      </w:tr>
      <w:tr>
        <w:trPr>
          <w:trHeight w:val="300"/>
        </w:trPr>
        <w:tc>
          <w:tcPr>
            <w:cnfStyle w:val="001000000000" w:firstRow="0" w:lastRow="0" w:firstColumn="1" w:lastColumn="0" w:oddVBand="0" w:evenVBand="0" w:oddHBand="0" w:evenHBand="0" w:firstRowFirstColumn="0" w:firstRowLastColumn="0" w:lastRowFirstColumn="0" w:lastRowLastColumn="0"/>
            <w:tcW w:w="2310" w:type="dxa"/>
            <w:noWrap/>
            <w:hideMark/>
          </w:tcPr>
          <w:p w14:paraId="0022A711" w14:textId="77777777" w:rsidR="00103FD1" w:rsidRPr="006F4DE1" w:rsidRDefault="00103FD1" w:rsidP="006F4DE1">
            <w:pPr>
              <w:jc w:val="right"/>
              <w:spacing w:before="0" w:beforeAutospacing="0" w:after="0" w:afterAutospacing="0" w:lineRule="auto" w:line="360"/>
              <w:rPr>
                <w:szCs w:val="24"/>
                <w:lang w:val="en-GB" w:eastAsia="en-GB"/>
                <w:b w:val="0"/>
                <w:i w:val="0"/>
                <w:color w:val="000000"/>
                <w:sz w:val="24"/>
                <w:spacing w:val="0"/>
                <w:w w:val="100"/>
                <w:rFonts w:eastAsia="Times New Roman"/>
                <w:caps w:val="0"/>
              </w:rPr>
              <w:snapToGrid w:val="0"/>
              <w:textAlignment w:val="baseline"/>
            </w:pPr>
            <w:r w:rsidRPr="006F4DE1">
              <w:rPr>
                <w:szCs w:val="24"/>
                <w:lang w:val="en-GB" w:eastAsia="en-GB"/>
                <w:b w:val="0"/>
                <w:i w:val="0"/>
                <w:color w:val="000000"/>
                <w:sz w:val="24"/>
                <w:spacing w:val="0"/>
                <w:w w:val="100"/>
                <w:rFonts w:eastAsia="Times New Roman"/>
                <w:caps w:val="0"/>
              </w:rPr>
              <w:t>46</w:t>
            </w:r>
          </w:p>
        </w:tc>
        <w:tc>
          <w:tcPr>
            <w:tcW w:w="2310" w:type="dxa"/>
            <w:noWrap/>
            <w:hideMark/>
          </w:tcPr>
          <w:p w14:paraId="4C6FE0B0" w14:textId="77777777" w:rsidR="00103FD1" w:rsidRPr="006F4DE1" w:rsidRDefault="00103FD1" w:rsidP="006F4DE1">
            <w:pPr>
              <w:jc w:val="right"/>
              <w:spacing w:before="0" w:beforeAutospacing="0" w:after="0" w:afterAutospacing="0" w:lineRule="auto" w:line="360"/>
              <w:rPr>
                <w:szCs w:val="24"/>
                <w:lang w:val="en-GB" w:eastAsia="en-GB"/>
                <w:b w:val="0"/>
                <w:i w:val="0"/>
                <w:color w:val="000000"/>
                <w:sz w:val="24"/>
                <w:spacing w:val="0"/>
                <w:w w:val="100"/>
                <w:rFonts w:eastAsia="Times New Roman"/>
                <w:caps w:val="0"/>
              </w:rPr>
              <w:snapToGrid w:val="0"/>
              <w:textAlignment w:val="baseline"/>
            </w:pPr>
            <w:r w:rsidRPr="006F4DE1">
              <w:rPr>
                <w:szCs w:val="24"/>
                <w:lang w:val="en-GB" w:eastAsia="en-GB"/>
                <w:b w:val="0"/>
                <w:i w:val="0"/>
                <w:color w:val="000000"/>
                <w:sz w:val="24"/>
                <w:spacing w:val="0"/>
                <w:w w:val="100"/>
                <w:rFonts w:eastAsia="Times New Roman"/>
                <w:caps w:val="0"/>
              </w:rPr>
              <w:t>40</w:t>
            </w:r>
          </w:p>
        </w:tc>
        <w:tc>
          <w:tcPr>
            <w:tcW w:w="2311" w:type="dxa"/>
            <w:noWrap/>
            <w:hideMark/>
          </w:tcPr>
          <w:p w14:paraId="7B0B8B8A" w14:textId="77777777" w:rsidR="00103FD1" w:rsidRPr="006F4DE1" w:rsidRDefault="00103FD1" w:rsidP="006F4DE1">
            <w:pPr>
              <w:jc w:val="right"/>
              <w:spacing w:before="0" w:beforeAutospacing="0" w:after="0" w:afterAutospacing="0" w:lineRule="auto" w:line="360"/>
              <w:rPr>
                <w:szCs w:val="24"/>
                <w:lang w:val="en-GB" w:eastAsia="en-GB"/>
                <w:b w:val="0"/>
                <w:i w:val="0"/>
                <w:color w:val="000000"/>
                <w:sz w:val="24"/>
                <w:spacing w:val="0"/>
                <w:w w:val="100"/>
                <w:rFonts w:eastAsia="Times New Roman"/>
                <w:caps w:val="0"/>
              </w:rPr>
              <w:snapToGrid w:val="0"/>
              <w:textAlignment w:val="baseline"/>
            </w:pPr>
            <w:r w:rsidRPr="006F4DE1">
              <w:rPr>
                <w:szCs w:val="24"/>
                <w:lang w:val="en-GB" w:eastAsia="en-GB"/>
                <w:b w:val="0"/>
                <w:i w:val="0"/>
                <w:color w:val="000000"/>
                <w:sz w:val="24"/>
                <w:spacing w:val="0"/>
                <w:w w:val="100"/>
                <w:rFonts w:eastAsia="Times New Roman"/>
                <w:caps w:val="0"/>
              </w:rPr>
              <w:t>10</w:t>
            </w:r>
          </w:p>
        </w:tc>
        <w:tc>
          <w:tcPr>
            <w:tcW w:w="2311" w:type="dxa"/>
            <w:noWrap/>
            <w:hideMark/>
          </w:tcPr>
          <w:p w14:paraId="04F51FED" w14:textId="77777777" w:rsidR="00103FD1" w:rsidRPr="006F4DE1" w:rsidRDefault="00103FD1" w:rsidP="006F4DE1">
            <w:pPr>
              <w:jc w:val="right"/>
              <w:spacing w:before="0" w:beforeAutospacing="0" w:after="0" w:afterAutospacing="0" w:lineRule="auto" w:line="360"/>
              <w:rPr>
                <w:szCs w:val="24"/>
                <w:lang w:val="en-GB" w:eastAsia="en-GB"/>
                <w:b w:val="0"/>
                <w:i w:val="0"/>
                <w:color w:val="000000"/>
                <w:sz w:val="24"/>
                <w:spacing w:val="0"/>
                <w:w w:val="100"/>
                <w:rFonts w:eastAsia="Times New Roman"/>
                <w:caps w:val="0"/>
              </w:rPr>
              <w:snapToGrid w:val="0"/>
              <w:textAlignment w:val="baseline"/>
            </w:pPr>
            <w:r w:rsidRPr="006F4DE1">
              <w:rPr>
                <w:szCs w:val="24"/>
                <w:lang w:val="en-GB" w:eastAsia="en-GB"/>
                <w:b w:val="0"/>
                <w:i w:val="0"/>
                <w:color w:val="000000"/>
                <w:sz w:val="24"/>
                <w:spacing w:val="0"/>
                <w:w w:val="100"/>
                <w:rFonts w:eastAsia="Times New Roman"/>
                <w:caps w:val="0"/>
              </w:rPr>
              <w:t>209</w:t>
            </w:r>
          </w:p>
        </w:tc>
      </w:tr>
      <w:tr>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310" w:type="dxa"/>
            <w:noWrap/>
            <w:hideMark/>
          </w:tcPr>
          <w:p w14:paraId="22BB98F8" w14:textId="77777777" w:rsidR="00103FD1" w:rsidRPr="006F4DE1" w:rsidRDefault="00103FD1" w:rsidP="006F4DE1">
            <w:pPr>
              <w:jc w:val="right"/>
              <w:spacing w:before="0" w:beforeAutospacing="0" w:after="0" w:afterAutospacing="0" w:lineRule="auto" w:line="360"/>
              <w:rPr>
                <w:szCs w:val="24"/>
                <w:lang w:val="en-GB" w:eastAsia="en-GB"/>
                <w:b w:val="0"/>
                <w:i w:val="0"/>
                <w:color w:val="000000"/>
                <w:sz w:val="24"/>
                <w:spacing w:val="0"/>
                <w:w w:val="100"/>
                <w:rFonts w:eastAsia="Times New Roman"/>
                <w:caps w:val="0"/>
              </w:rPr>
              <w:snapToGrid w:val="0"/>
              <w:textAlignment w:val="baseline"/>
            </w:pPr>
            <w:r w:rsidRPr="006F4DE1">
              <w:rPr>
                <w:szCs w:val="24"/>
                <w:lang w:val="en-GB" w:eastAsia="en-GB"/>
                <w:b w:val="0"/>
                <w:i w:val="0"/>
                <w:color w:val="000000"/>
                <w:sz w:val="24"/>
                <w:spacing w:val="0"/>
                <w:w w:val="100"/>
                <w:rFonts w:eastAsia="Times New Roman"/>
                <w:caps w:val="0"/>
              </w:rPr>
              <w:t>47</w:t>
            </w:r>
          </w:p>
        </w:tc>
        <w:tc>
          <w:tcPr>
            <w:tcW w:w="2310" w:type="dxa"/>
            <w:noWrap/>
            <w:hideMark/>
          </w:tcPr>
          <w:p w14:paraId="11E839FD" w14:textId="77777777" w:rsidR="00103FD1" w:rsidRPr="006F4DE1" w:rsidRDefault="00103FD1" w:rsidP="006F4DE1">
            <w:pPr>
              <w:jc w:val="right"/>
              <w:spacing w:before="0" w:beforeAutospacing="0" w:after="0" w:afterAutospacing="0" w:lineRule="auto" w:line="360"/>
              <w:rPr>
                <w:szCs w:val="24"/>
                <w:lang w:val="en-GB" w:eastAsia="en-GB"/>
                <w:b w:val="0"/>
                <w:i w:val="0"/>
                <w:color w:val="000000"/>
                <w:sz w:val="24"/>
                <w:spacing w:val="0"/>
                <w:w w:val="100"/>
                <w:rFonts w:eastAsia="Times New Roman"/>
                <w:caps w:val="0"/>
              </w:rPr>
              <w:snapToGrid w:val="0"/>
              <w:textAlignment w:val="baseline"/>
            </w:pPr>
            <w:r w:rsidRPr="006F4DE1">
              <w:rPr>
                <w:szCs w:val="24"/>
                <w:lang w:val="en-GB" w:eastAsia="en-GB"/>
                <w:b w:val="0"/>
                <w:i w:val="0"/>
                <w:color w:val="000000"/>
                <w:sz w:val="24"/>
                <w:spacing w:val="0"/>
                <w:w w:val="100"/>
                <w:rFonts w:eastAsia="Times New Roman"/>
                <w:caps w:val="0"/>
              </w:rPr>
              <w:t>70</w:t>
            </w:r>
          </w:p>
        </w:tc>
        <w:tc>
          <w:tcPr>
            <w:tcW w:w="2311" w:type="dxa"/>
            <w:noWrap/>
            <w:hideMark/>
          </w:tcPr>
          <w:p w14:paraId="150554DD" w14:textId="77777777" w:rsidR="00103FD1" w:rsidRPr="006F4DE1" w:rsidRDefault="00103FD1" w:rsidP="006F4DE1">
            <w:pPr>
              <w:jc w:val="right"/>
              <w:spacing w:before="0" w:beforeAutospacing="0" w:after="0" w:afterAutospacing="0" w:lineRule="auto" w:line="360"/>
              <w:rPr>
                <w:szCs w:val="24"/>
                <w:lang w:val="en-GB" w:eastAsia="en-GB"/>
                <w:b w:val="0"/>
                <w:i w:val="0"/>
                <w:color w:val="000000"/>
                <w:sz w:val="24"/>
                <w:spacing w:val="0"/>
                <w:w w:val="100"/>
                <w:rFonts w:eastAsia="Times New Roman"/>
                <w:caps w:val="0"/>
              </w:rPr>
              <w:snapToGrid w:val="0"/>
              <w:textAlignment w:val="baseline"/>
            </w:pPr>
            <w:r w:rsidRPr="006F4DE1">
              <w:rPr>
                <w:szCs w:val="24"/>
                <w:lang w:val="en-GB" w:eastAsia="en-GB"/>
                <w:b w:val="0"/>
                <w:i w:val="0"/>
                <w:color w:val="000000"/>
                <w:sz w:val="24"/>
                <w:spacing w:val="0"/>
                <w:w w:val="100"/>
                <w:rFonts w:eastAsia="Times New Roman"/>
                <w:caps w:val="0"/>
              </w:rPr>
              <w:t>25</w:t>
            </w:r>
          </w:p>
        </w:tc>
        <w:tc>
          <w:tcPr>
            <w:tcW w:w="2311" w:type="dxa"/>
            <w:noWrap/>
            <w:hideMark/>
          </w:tcPr>
          <w:p w14:paraId="08954D5F" w14:textId="77777777" w:rsidR="00103FD1" w:rsidRPr="006F4DE1" w:rsidRDefault="00103FD1" w:rsidP="006F4DE1">
            <w:pPr>
              <w:jc w:val="right"/>
              <w:spacing w:before="0" w:beforeAutospacing="0" w:after="0" w:afterAutospacing="0" w:lineRule="auto" w:line="360"/>
              <w:rPr>
                <w:szCs w:val="24"/>
                <w:lang w:val="en-GB" w:eastAsia="en-GB"/>
                <w:b w:val="0"/>
                <w:i w:val="0"/>
                <w:color w:val="000000"/>
                <w:sz w:val="24"/>
                <w:spacing w:val="0"/>
                <w:w w:val="100"/>
                <w:rFonts w:eastAsia="Times New Roman"/>
                <w:caps w:val="0"/>
              </w:rPr>
              <w:snapToGrid w:val="0"/>
              <w:textAlignment w:val="baseline"/>
            </w:pPr>
            <w:r w:rsidRPr="006F4DE1">
              <w:rPr>
                <w:szCs w:val="24"/>
                <w:lang w:val="en-GB" w:eastAsia="en-GB"/>
                <w:b w:val="0"/>
                <w:i w:val="0"/>
                <w:color w:val="000000"/>
                <w:sz w:val="24"/>
                <w:spacing w:val="0"/>
                <w:w w:val="100"/>
                <w:rFonts w:eastAsia="Times New Roman"/>
                <w:caps w:val="0"/>
              </w:rPr>
              <w:t>215</w:t>
            </w:r>
          </w:p>
        </w:tc>
      </w:tr>
      <w:tr>
        <w:trPr>
          <w:trHeight w:val="300"/>
        </w:trPr>
        <w:tc>
          <w:tcPr>
            <w:cnfStyle w:val="001000000000" w:firstRow="0" w:lastRow="0" w:firstColumn="1" w:lastColumn="0" w:oddVBand="0" w:evenVBand="0" w:oddHBand="0" w:evenHBand="0" w:firstRowFirstColumn="0" w:firstRowLastColumn="0" w:lastRowFirstColumn="0" w:lastRowLastColumn="0"/>
            <w:tcW w:w="2310" w:type="dxa"/>
            <w:noWrap/>
            <w:hideMark/>
          </w:tcPr>
          <w:p w14:paraId="60148639" w14:textId="77777777" w:rsidR="00103FD1" w:rsidRPr="006F4DE1" w:rsidRDefault="00103FD1" w:rsidP="006F4DE1">
            <w:pPr>
              <w:jc w:val="right"/>
              <w:spacing w:before="0" w:beforeAutospacing="0" w:after="0" w:afterAutospacing="0" w:lineRule="auto" w:line="360"/>
              <w:rPr>
                <w:szCs w:val="24"/>
                <w:lang w:val="en-GB" w:eastAsia="en-GB"/>
                <w:b w:val="0"/>
                <w:i w:val="0"/>
                <w:color w:val="000000"/>
                <w:sz w:val="24"/>
                <w:spacing w:val="0"/>
                <w:w w:val="100"/>
                <w:rFonts w:eastAsia="Times New Roman"/>
                <w:caps w:val="0"/>
              </w:rPr>
              <w:snapToGrid w:val="0"/>
              <w:textAlignment w:val="baseline"/>
            </w:pPr>
            <w:r w:rsidRPr="006F4DE1">
              <w:rPr>
                <w:szCs w:val="24"/>
                <w:lang w:val="en-GB" w:eastAsia="en-GB"/>
                <w:b w:val="0"/>
                <w:i w:val="0"/>
                <w:color w:val="000000"/>
                <w:sz w:val="24"/>
                <w:spacing w:val="0"/>
                <w:w w:val="100"/>
                <w:rFonts w:eastAsia="Times New Roman"/>
                <w:caps w:val="0"/>
              </w:rPr>
              <w:t>48</w:t>
            </w:r>
          </w:p>
        </w:tc>
        <w:tc>
          <w:tcPr>
            <w:tcW w:w="2310" w:type="dxa"/>
            <w:noWrap/>
            <w:hideMark/>
          </w:tcPr>
          <w:p w14:paraId="0E6E29B4" w14:textId="77777777" w:rsidR="00103FD1" w:rsidRPr="006F4DE1" w:rsidRDefault="00103FD1" w:rsidP="006F4DE1">
            <w:pPr>
              <w:jc w:val="right"/>
              <w:spacing w:before="0" w:beforeAutospacing="0" w:after="0" w:afterAutospacing="0" w:lineRule="auto" w:line="360"/>
              <w:rPr>
                <w:szCs w:val="24"/>
                <w:lang w:val="en-GB" w:eastAsia="en-GB"/>
                <w:b w:val="0"/>
                <w:i w:val="0"/>
                <w:color w:val="000000"/>
                <w:sz w:val="24"/>
                <w:spacing w:val="0"/>
                <w:w w:val="100"/>
                <w:rFonts w:eastAsia="Times New Roman"/>
                <w:caps w:val="0"/>
              </w:rPr>
              <w:snapToGrid w:val="0"/>
              <w:textAlignment w:val="baseline"/>
            </w:pPr>
            <w:r w:rsidRPr="006F4DE1">
              <w:rPr>
                <w:szCs w:val="24"/>
                <w:lang w:val="en-GB" w:eastAsia="en-GB"/>
                <w:b w:val="0"/>
                <w:i w:val="0"/>
                <w:color w:val="000000"/>
                <w:sz w:val="24"/>
                <w:spacing w:val="0"/>
                <w:w w:val="100"/>
                <w:rFonts w:eastAsia="Times New Roman"/>
                <w:caps w:val="0"/>
              </w:rPr>
              <w:t>60</w:t>
            </w:r>
          </w:p>
        </w:tc>
        <w:tc>
          <w:tcPr>
            <w:tcW w:w="2311" w:type="dxa"/>
            <w:noWrap/>
            <w:hideMark/>
          </w:tcPr>
          <w:p w14:paraId="33428E92" w14:textId="77777777" w:rsidR="00103FD1" w:rsidRPr="006F4DE1" w:rsidRDefault="00103FD1" w:rsidP="006F4DE1">
            <w:pPr>
              <w:jc w:val="right"/>
              <w:spacing w:before="0" w:beforeAutospacing="0" w:after="0" w:afterAutospacing="0" w:lineRule="auto" w:line="360"/>
              <w:rPr>
                <w:szCs w:val="24"/>
                <w:lang w:val="en-GB" w:eastAsia="en-GB"/>
                <w:b w:val="0"/>
                <w:i w:val="0"/>
                <w:color w:val="000000"/>
                <w:sz w:val="24"/>
                <w:spacing w:val="0"/>
                <w:w w:val="100"/>
                <w:rFonts w:eastAsia="Times New Roman"/>
                <w:caps w:val="0"/>
              </w:rPr>
              <w:snapToGrid w:val="0"/>
              <w:textAlignment w:val="baseline"/>
            </w:pPr>
            <w:r w:rsidRPr="006F4DE1">
              <w:rPr>
                <w:szCs w:val="24"/>
                <w:lang w:val="en-GB" w:eastAsia="en-GB"/>
                <w:b w:val="0"/>
                <w:i w:val="0"/>
                <w:color w:val="000000"/>
                <w:sz w:val="24"/>
                <w:spacing w:val="0"/>
                <w:w w:val="100"/>
                <w:rFonts w:eastAsia="Times New Roman"/>
                <w:caps w:val="0"/>
              </w:rPr>
              <w:t>25</w:t>
            </w:r>
          </w:p>
        </w:tc>
        <w:tc>
          <w:tcPr>
            <w:tcW w:w="2311" w:type="dxa"/>
            <w:noWrap/>
            <w:hideMark/>
          </w:tcPr>
          <w:p w14:paraId="1B644903" w14:textId="77777777" w:rsidR="00103FD1" w:rsidRPr="006F4DE1" w:rsidRDefault="00103FD1" w:rsidP="006F4DE1">
            <w:pPr>
              <w:jc w:val="right"/>
              <w:spacing w:before="0" w:beforeAutospacing="0" w:after="0" w:afterAutospacing="0" w:lineRule="auto" w:line="360"/>
              <w:rPr>
                <w:szCs w:val="24"/>
                <w:lang w:val="en-GB" w:eastAsia="en-GB"/>
                <w:b w:val="0"/>
                <w:i w:val="0"/>
                <w:color w:val="000000"/>
                <w:sz w:val="24"/>
                <w:spacing w:val="0"/>
                <w:w w:val="100"/>
                <w:rFonts w:eastAsia="Times New Roman"/>
                <w:caps w:val="0"/>
              </w:rPr>
              <w:snapToGrid w:val="0"/>
              <w:textAlignment w:val="baseline"/>
            </w:pPr>
            <w:r w:rsidRPr="006F4DE1">
              <w:rPr>
                <w:szCs w:val="24"/>
                <w:lang w:val="en-GB" w:eastAsia="en-GB"/>
                <w:b w:val="0"/>
                <w:i w:val="0"/>
                <w:color w:val="000000"/>
                <w:sz w:val="24"/>
                <w:spacing w:val="0"/>
                <w:w w:val="100"/>
                <w:rFonts w:eastAsia="Times New Roman"/>
                <w:caps w:val="0"/>
              </w:rPr>
              <w:t>104</w:t>
            </w:r>
          </w:p>
        </w:tc>
      </w:tr>
      <w:tr>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310" w:type="dxa"/>
            <w:noWrap/>
            <w:hideMark/>
          </w:tcPr>
          <w:p w14:paraId="694BBC03" w14:textId="77777777" w:rsidR="00103FD1" w:rsidRPr="006F4DE1" w:rsidRDefault="00103FD1" w:rsidP="006F4DE1">
            <w:pPr>
              <w:jc w:val="right"/>
              <w:spacing w:before="0" w:beforeAutospacing="0" w:after="0" w:afterAutospacing="0" w:lineRule="auto" w:line="360"/>
              <w:rPr>
                <w:szCs w:val="24"/>
                <w:lang w:val="en-GB" w:eastAsia="en-GB"/>
                <w:b w:val="0"/>
                <w:i w:val="0"/>
                <w:color w:val="000000"/>
                <w:sz w:val="24"/>
                <w:spacing w:val="0"/>
                <w:w w:val="100"/>
                <w:rFonts w:eastAsia="Times New Roman"/>
                <w:caps w:val="0"/>
              </w:rPr>
              <w:snapToGrid w:val="0"/>
              <w:textAlignment w:val="baseline"/>
            </w:pPr>
            <w:r w:rsidRPr="006F4DE1">
              <w:rPr>
                <w:szCs w:val="24"/>
                <w:lang w:val="en-GB" w:eastAsia="en-GB"/>
                <w:b w:val="0"/>
                <w:i w:val="0"/>
                <w:color w:val="000000"/>
                <w:sz w:val="24"/>
                <w:spacing w:val="0"/>
                <w:w w:val="100"/>
                <w:rFonts w:eastAsia="Times New Roman"/>
                <w:caps w:val="0"/>
              </w:rPr>
              <w:t>49</w:t>
            </w:r>
          </w:p>
        </w:tc>
        <w:tc>
          <w:tcPr>
            <w:tcW w:w="2310" w:type="dxa"/>
            <w:noWrap/>
            <w:hideMark/>
          </w:tcPr>
          <w:p w14:paraId="1978B2B5" w14:textId="77777777" w:rsidR="00103FD1" w:rsidRPr="006F4DE1" w:rsidRDefault="00103FD1" w:rsidP="006F4DE1">
            <w:pPr>
              <w:jc w:val="right"/>
              <w:spacing w:before="0" w:beforeAutospacing="0" w:after="0" w:afterAutospacing="0" w:lineRule="auto" w:line="360"/>
              <w:rPr>
                <w:szCs w:val="24"/>
                <w:lang w:val="en-GB" w:eastAsia="en-GB"/>
                <w:b w:val="0"/>
                <w:i w:val="0"/>
                <w:color w:val="000000"/>
                <w:sz w:val="24"/>
                <w:spacing w:val="0"/>
                <w:w w:val="100"/>
                <w:rFonts w:eastAsia="Times New Roman"/>
                <w:caps w:val="0"/>
              </w:rPr>
              <w:snapToGrid w:val="0"/>
              <w:textAlignment w:val="baseline"/>
            </w:pPr>
            <w:r w:rsidRPr="006F4DE1">
              <w:rPr>
                <w:szCs w:val="24"/>
                <w:lang w:val="en-GB" w:eastAsia="en-GB"/>
                <w:b w:val="0"/>
                <w:i w:val="0"/>
                <w:color w:val="000000"/>
                <w:sz w:val="24"/>
                <w:spacing w:val="0"/>
                <w:w w:val="100"/>
                <w:rFonts w:eastAsia="Times New Roman"/>
                <w:caps w:val="0"/>
              </w:rPr>
              <w:t>50</w:t>
            </w:r>
          </w:p>
        </w:tc>
        <w:tc>
          <w:tcPr>
            <w:tcW w:w="2311" w:type="dxa"/>
            <w:noWrap/>
            <w:hideMark/>
          </w:tcPr>
          <w:p w14:paraId="466C87A5" w14:textId="77777777" w:rsidR="00103FD1" w:rsidRPr="006F4DE1" w:rsidRDefault="00103FD1" w:rsidP="006F4DE1">
            <w:pPr>
              <w:jc w:val="right"/>
              <w:spacing w:before="0" w:beforeAutospacing="0" w:after="0" w:afterAutospacing="0" w:lineRule="auto" w:line="360"/>
              <w:rPr>
                <w:szCs w:val="24"/>
                <w:lang w:val="en-GB" w:eastAsia="en-GB"/>
                <w:b w:val="0"/>
                <w:i w:val="0"/>
                <w:color w:val="000000"/>
                <w:sz w:val="24"/>
                <w:spacing w:val="0"/>
                <w:w w:val="100"/>
                <w:rFonts w:eastAsia="Times New Roman"/>
                <w:caps w:val="0"/>
              </w:rPr>
              <w:snapToGrid w:val="0"/>
              <w:textAlignment w:val="baseline"/>
            </w:pPr>
            <w:r w:rsidRPr="006F4DE1">
              <w:rPr>
                <w:szCs w:val="24"/>
                <w:lang w:val="en-GB" w:eastAsia="en-GB"/>
                <w:b w:val="0"/>
                <w:i w:val="0"/>
                <w:color w:val="000000"/>
                <w:sz w:val="24"/>
                <w:spacing w:val="0"/>
                <w:w w:val="100"/>
                <w:rFonts w:eastAsia="Times New Roman"/>
                <w:caps w:val="0"/>
              </w:rPr>
              <w:t>15</w:t>
            </w:r>
          </w:p>
        </w:tc>
        <w:tc>
          <w:tcPr>
            <w:tcW w:w="2311" w:type="dxa"/>
            <w:noWrap/>
            <w:hideMark/>
          </w:tcPr>
          <w:p w14:paraId="4C9CA021" w14:textId="77777777" w:rsidR="00103FD1" w:rsidRPr="006F4DE1" w:rsidRDefault="00103FD1" w:rsidP="006F4DE1">
            <w:pPr>
              <w:jc w:val="right"/>
              <w:spacing w:before="0" w:beforeAutospacing="0" w:after="0" w:afterAutospacing="0" w:lineRule="auto" w:line="360"/>
              <w:rPr>
                <w:szCs w:val="24"/>
                <w:lang w:val="en-GB" w:eastAsia="en-GB"/>
                <w:b w:val="0"/>
                <w:i w:val="0"/>
                <w:color w:val="000000"/>
                <w:sz w:val="24"/>
                <w:spacing w:val="0"/>
                <w:w w:val="100"/>
                <w:rFonts w:eastAsia="Times New Roman"/>
                <w:caps w:val="0"/>
              </w:rPr>
              <w:snapToGrid w:val="0"/>
              <w:textAlignment w:val="baseline"/>
            </w:pPr>
            <w:r w:rsidRPr="006F4DE1">
              <w:rPr>
                <w:szCs w:val="24"/>
                <w:lang w:val="en-GB" w:eastAsia="en-GB"/>
                <w:b w:val="0"/>
                <w:i w:val="0"/>
                <w:color w:val="000000"/>
                <w:sz w:val="24"/>
                <w:spacing w:val="0"/>
                <w:w w:val="100"/>
                <w:rFonts w:eastAsia="Times New Roman"/>
                <w:caps w:val="0"/>
              </w:rPr>
              <w:t>178</w:t>
            </w:r>
          </w:p>
        </w:tc>
      </w:tr>
      <w:tr>
        <w:trPr>
          <w:trHeight w:val="300"/>
        </w:trPr>
        <w:tc>
          <w:tcPr>
            <w:cnfStyle w:val="001000000000" w:firstRow="0" w:lastRow="0" w:firstColumn="1" w:lastColumn="0" w:oddVBand="0" w:evenVBand="0" w:oddHBand="0" w:evenHBand="0" w:firstRowFirstColumn="0" w:firstRowLastColumn="0" w:lastRowFirstColumn="0" w:lastRowLastColumn="0"/>
            <w:tcW w:w="2310" w:type="dxa"/>
            <w:noWrap/>
            <w:hideMark/>
          </w:tcPr>
          <w:p w14:paraId="3E3251F0" w14:textId="77777777" w:rsidR="00103FD1" w:rsidRPr="006F4DE1" w:rsidRDefault="00103FD1" w:rsidP="006F4DE1">
            <w:pPr>
              <w:jc w:val="right"/>
              <w:spacing w:before="0" w:beforeAutospacing="0" w:after="0" w:afterAutospacing="0" w:lineRule="auto" w:line="360"/>
              <w:rPr>
                <w:szCs w:val="24"/>
                <w:lang w:val="en-GB" w:eastAsia="en-GB"/>
                <w:b w:val="0"/>
                <w:i w:val="0"/>
                <w:color w:val="000000"/>
                <w:sz w:val="24"/>
                <w:spacing w:val="0"/>
                <w:w w:val="100"/>
                <w:rFonts w:eastAsia="Times New Roman"/>
                <w:caps w:val="0"/>
              </w:rPr>
              <w:snapToGrid w:val="0"/>
              <w:textAlignment w:val="baseline"/>
            </w:pPr>
            <w:r w:rsidRPr="006F4DE1">
              <w:rPr>
                <w:szCs w:val="24"/>
                <w:lang w:val="en-GB" w:eastAsia="en-GB"/>
                <w:b w:val="0"/>
                <w:i w:val="0"/>
                <w:color w:val="000000"/>
                <w:sz w:val="24"/>
                <w:spacing w:val="0"/>
                <w:w w:val="100"/>
                <w:rFonts w:eastAsia="Times New Roman"/>
                <w:caps w:val="0"/>
              </w:rPr>
              <w:t>50</w:t>
            </w:r>
          </w:p>
        </w:tc>
        <w:tc>
          <w:tcPr>
            <w:tcW w:w="2310" w:type="dxa"/>
            <w:noWrap/>
            <w:hideMark/>
          </w:tcPr>
          <w:p w14:paraId="2B7E3928" w14:textId="77777777" w:rsidR="00103FD1" w:rsidRPr="006F4DE1" w:rsidRDefault="00103FD1" w:rsidP="006F4DE1">
            <w:pPr>
              <w:jc w:val="right"/>
              <w:spacing w:before="0" w:beforeAutospacing="0" w:after="0" w:afterAutospacing="0" w:lineRule="auto" w:line="360"/>
              <w:rPr>
                <w:szCs w:val="24"/>
                <w:lang w:val="en-GB" w:eastAsia="en-GB"/>
                <w:b w:val="0"/>
                <w:i w:val="0"/>
                <w:color w:val="000000"/>
                <w:sz w:val="24"/>
                <w:spacing w:val="0"/>
                <w:w w:val="100"/>
                <w:rFonts w:eastAsia="Times New Roman"/>
                <w:caps w:val="0"/>
              </w:rPr>
              <w:snapToGrid w:val="0"/>
              <w:textAlignment w:val="baseline"/>
            </w:pPr>
            <w:r w:rsidRPr="006F4DE1">
              <w:rPr>
                <w:szCs w:val="24"/>
                <w:lang w:val="en-GB" w:eastAsia="en-GB"/>
                <w:b w:val="0"/>
                <w:i w:val="0"/>
                <w:color w:val="000000"/>
                <w:sz w:val="24"/>
                <w:spacing w:val="0"/>
                <w:w w:val="100"/>
                <w:rFonts w:eastAsia="Times New Roman"/>
                <w:caps w:val="0"/>
              </w:rPr>
              <w:t>70</w:t>
            </w:r>
          </w:p>
        </w:tc>
        <w:tc>
          <w:tcPr>
            <w:tcW w:w="2311" w:type="dxa"/>
            <w:noWrap/>
            <w:hideMark/>
          </w:tcPr>
          <w:p w14:paraId="24638C9F" w14:textId="77777777" w:rsidR="00103FD1" w:rsidRPr="006F4DE1" w:rsidRDefault="00103FD1" w:rsidP="006F4DE1">
            <w:pPr>
              <w:jc w:val="right"/>
              <w:spacing w:before="0" w:beforeAutospacing="0" w:after="0" w:afterAutospacing="0" w:lineRule="auto" w:line="360"/>
              <w:rPr>
                <w:szCs w:val="24"/>
                <w:lang w:val="en-GB" w:eastAsia="en-GB"/>
                <w:b w:val="0"/>
                <w:i w:val="0"/>
                <w:color w:val="000000"/>
                <w:sz w:val="24"/>
                <w:spacing w:val="0"/>
                <w:w w:val="100"/>
                <w:rFonts w:eastAsia="Times New Roman"/>
                <w:caps w:val="0"/>
              </w:rPr>
              <w:snapToGrid w:val="0"/>
              <w:textAlignment w:val="baseline"/>
            </w:pPr>
            <w:r w:rsidRPr="006F4DE1">
              <w:rPr>
                <w:szCs w:val="24"/>
                <w:lang w:val="en-GB" w:eastAsia="en-GB"/>
                <w:b w:val="0"/>
                <w:i w:val="0"/>
                <w:color w:val="000000"/>
                <w:sz w:val="24"/>
                <w:spacing w:val="0"/>
                <w:w w:val="100"/>
                <w:rFonts w:eastAsia="Times New Roman"/>
                <w:caps w:val="0"/>
              </w:rPr>
              <w:t>24</w:t>
            </w:r>
          </w:p>
        </w:tc>
        <w:tc>
          <w:tcPr>
            <w:tcW w:w="2311" w:type="dxa"/>
            <w:noWrap/>
            <w:hideMark/>
          </w:tcPr>
          <w:p w14:paraId="1A16887B" w14:textId="77777777" w:rsidR="00103FD1" w:rsidRPr="006F4DE1" w:rsidRDefault="00103FD1" w:rsidP="006F4DE1">
            <w:pPr>
              <w:jc w:val="right"/>
              <w:spacing w:before="0" w:beforeAutospacing="0" w:after="0" w:afterAutospacing="0" w:lineRule="auto" w:line="360"/>
              <w:rPr>
                <w:szCs w:val="24"/>
                <w:lang w:val="en-GB" w:eastAsia="en-GB"/>
                <w:b w:val="0"/>
                <w:i w:val="0"/>
                <w:color w:val="000000"/>
                <w:sz w:val="24"/>
                <w:spacing w:val="0"/>
                <w:w w:val="100"/>
                <w:rFonts w:eastAsia="Times New Roman"/>
                <w:caps w:val="0"/>
              </w:rPr>
              <w:snapToGrid w:val="0"/>
              <w:textAlignment w:val="baseline"/>
            </w:pPr>
            <w:r w:rsidRPr="006F4DE1">
              <w:rPr>
                <w:szCs w:val="24"/>
                <w:lang w:val="en-GB" w:eastAsia="en-GB"/>
                <w:b w:val="0"/>
                <w:i w:val="0"/>
                <w:color w:val="000000"/>
                <w:sz w:val="24"/>
                <w:spacing w:val="0"/>
                <w:w w:val="100"/>
                <w:rFonts w:eastAsia="Times New Roman"/>
                <w:caps w:val="0"/>
              </w:rPr>
              <w:t>104</w:t>
            </w:r>
          </w:p>
        </w:tc>
      </w:tr>
    </w:tbl>
    <w:p w14:paraId="2AE3146E" w14:textId="77777777" w:rsidR="00F667C2" w:rsidRPr="006F4DE1" w:rsidRDefault="00B017FF" w:rsidP="006F4DE1">
      <w:pPr>
        <w:spacing w:before="0" w:beforeAutospacing="0" w:after="160" w:afterAutospacing="0" w:lineRule="auto" w:line="360"/>
        <w:rPr>
          <w:szCs w:val="24"/>
          <w:bCs/>
          <w:b w:val="1"/>
          <w:i w:val="0"/>
          <w:sz w:val="24"/>
          <w:spacing w:val="0"/>
          <w:w w:val="100"/>
          <w:rFonts/>
          <w:caps w:val="0"/>
        </w:rPr>
        <w:snapToGrid w:val="0"/>
        <w:textAlignment w:val="baseline"/>
      </w:pPr>
      <w:r w:rsidRPr="006F4DE1">
        <w:drawing>
          <wp:inline distT="0" distB="0" distL="0" distR="0" wp14:anchorId="0C4C9276" wp14:editId="709B799A">
            <wp:extent cx="4035341" cy="3668784"/>
            <wp:effectExtent l="19050" t="0" r="0" b="0"/>
            <wp:docPr id="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cstate="print"/>
                    <a:srcRect/>
                    <a:stretch>
                      <a:fillRect/>
                    </a:stretch>
                  </pic:blipFill>
                  <pic:spPr bwMode="auto">
                    <a:xfrm rot="0">
                      <a:off x="0" y="0"/>
                      <a:ext cx="4035341" cy="3668784"/>
                    </a:xfrm>
                    <a:prstGeom prst="rect">
                      <a:avLst/>
                    </a:prstGeom>
                    <a:noFill/>
                    <a:ln w="9525">
                      <a:noFill/>
                      <a:miter lim="800000"/>
                      <a:headEnd/>
                      <a:tailEnd/>
                    </a:ln>
                  </pic:spPr>
                </pic:pic>
              </a:graphicData>
            </a:graphic>
          </wp:inline>
        </w:drawing>
        <w:rPr>
          <w:szCs w:val="24"/>
          <w:bCs/>
          <w:lang w:val="en-GB" w:eastAsia="en-GB"/>
          <w:noProof/>
          <w:b w:val="1"/>
          <w:i w:val="0"/>
          <w:sz w:val="24"/>
          <w:spacing w:val="0"/>
          <w:w w:val="100"/>
          <w:rFonts/>
          <w:caps w:val="0"/>
        </w:rPr>
      </w:r>
    </w:p>
    <w:p w14:paraId="649388B7" w14:textId="77777777" w:rsidR="00F667C2" w:rsidRPr="00566D7F" w:rsidRDefault="00F667C2" w:rsidP="006F4DE1">
      <w:pPr>
        <w:spacing w:before="0" w:beforeAutospacing="0" w:after="160" w:afterAutospacing="0" w:lineRule="auto" w:line="360"/>
        <w:rPr>
          <w:szCs w:val="24"/>
          <w:b w:val="0"/>
          <w:i w:val="0"/>
          <w:sz w:val="24"/>
          <w:spacing w:val="0"/>
          <w:w w:val="100"/>
          <w:rFonts/>
          <w:caps w:val="0"/>
        </w:rPr>
        <w:snapToGrid w:val="0"/>
        <w:textAlignment w:val="baseline"/>
      </w:pPr>
      <w:r w:rsidRPr="00566D7F">
        <w:rPr>
          <w:szCs w:val="24"/>
          <w:b w:val="0"/>
          <w:i w:val="0"/>
          <w:sz w:val="24"/>
          <w:spacing w:val="0"/>
          <w:w w:val="100"/>
          <w:rFonts/>
          <w:caps w:val="0"/>
        </w:rPr>
        <w:t>  </w:t>
      </w:r>
      <w:r w:rsidR="00F6133B" w:rsidRPr="00566D7F">
        <w:rPr>
          <w:szCs w:val="24"/>
          <w:b w:val="0"/>
          <w:i w:val="0"/>
          <w:sz w:val="24"/>
          <w:spacing w:val="0"/>
          <w:w w:val="100"/>
          <w:rFonts/>
          <w:caps w:val="0"/>
        </w:rPr>
        <w:t>Fi</w:t>
      </w:r>
      <w:r w:rsidR="007E20E2" w:rsidRPr="00566D7F">
        <w:rPr>
          <w:szCs w:val="24"/>
          <w:b w:val="0"/>
          <w:i w:val="0"/>
          <w:sz w:val="24"/>
          <w:spacing w:val="0"/>
          <w:w w:val="100"/>
          <w:rFonts/>
          <w:caps w:val="0"/>
        </w:rPr>
        <w:t>g.</w:t>
      </w:r>
      <w:r w:rsidR="007E20E2" w:rsidRPr="00566D7F">
        <w:rPr>
          <w:szCs w:val="24"/>
          <w:b w:val="0"/>
          <w:i w:val="0"/>
          <w:sz w:val="24"/>
          <w:spacing w:val="0"/>
          <w:w w:val="100"/>
          <w:rFonts/>
          <w:caps w:val="0"/>
        </w:rPr>
        <w:t> </w:t>
      </w:r>
      <w:r w:rsidR="007E20E2" w:rsidRPr="00566D7F">
        <w:rPr>
          <w:szCs w:val="24"/>
          <w:b w:val="0"/>
          <w:i w:val="0"/>
          <w:sz w:val="24"/>
          <w:spacing w:val="0"/>
          <w:w w:val="100"/>
          <w:rFonts/>
          <w:caps w:val="0"/>
        </w:rPr>
        <w:t>4.</w:t>
      </w:r>
      <w:r w:rsidR="00A56768" w:rsidRPr="00566D7F">
        <w:rPr>
          <w:szCs w:val="24"/>
          <w:b w:val="0"/>
          <w:i w:val="0"/>
          <w:sz w:val="24"/>
          <w:spacing w:val="0"/>
          <w:w w:val="100"/>
          <w:rFonts/>
          <w:caps w:val="0"/>
        </w:rPr>
        <w:t>0</w:t>
      </w:r>
      <w:r w:rsidR="007E20E2" w:rsidRPr="00566D7F">
        <w:rPr>
          <w:szCs w:val="24"/>
          <w:b w:val="0"/>
          <w:i w:val="0"/>
          <w:sz w:val="24"/>
          <w:spacing w:val="0"/>
          <w:w w:val="100"/>
          <w:rFonts/>
          <w:caps w:val="0"/>
        </w:rPr>
        <w:t>1</w:t>
      </w:r>
      <w:r w:rsidR="007E20E2" w:rsidRPr="00566D7F">
        <w:rPr>
          <w:szCs w:val="24"/>
          <w:b w:val="0"/>
          <w:i w:val="0"/>
          <w:sz w:val="24"/>
          <w:spacing w:val="0"/>
          <w:w w:val="100"/>
          <w:rFonts/>
          <w:caps w:val="0"/>
        </w:rPr>
        <w:t> </w:t>
      </w:r>
      <w:r w:rsidR="00F6133B" w:rsidRPr="00566D7F">
        <w:rPr>
          <w:szCs w:val="24"/>
          <w:b w:val="0"/>
          <w:i w:val="0"/>
          <w:sz w:val="24"/>
          <w:spacing w:val="0"/>
          <w:w w:val="100"/>
          <w:rFonts/>
          <w:caps w:val="0"/>
        </w:rPr>
        <w:t>Rose</w:t>
      </w:r>
      <w:r w:rsidR="00F6133B" w:rsidRPr="00566D7F">
        <w:rPr>
          <w:szCs w:val="24"/>
          <w:b w:val="0"/>
          <w:i w:val="0"/>
          <w:sz w:val="24"/>
          <w:spacing w:val="0"/>
          <w:w w:val="100"/>
          <w:rFonts/>
          <w:caps w:val="0"/>
        </w:rPr>
        <w:t> </w:t>
      </w:r>
      <w:r w:rsidR="00F6133B" w:rsidRPr="00566D7F">
        <w:rPr>
          <w:szCs w:val="24"/>
          <w:b w:val="0"/>
          <w:i w:val="0"/>
          <w:sz w:val="24"/>
          <w:spacing w:val="0"/>
          <w:w w:val="100"/>
          <w:rFonts/>
          <w:caps w:val="0"/>
        </w:rPr>
        <w:t>diagram</w:t>
      </w:r>
      <w:r w:rsidR="00F6133B" w:rsidRPr="00566D7F">
        <w:rPr>
          <w:szCs w:val="24"/>
          <w:b w:val="0"/>
          <w:i w:val="0"/>
          <w:sz w:val="24"/>
          <w:spacing w:val="0"/>
          <w:w w:val="100"/>
          <w:rFonts/>
          <w:caps w:val="0"/>
        </w:rPr>
        <w:t> </w:t>
      </w:r>
      <w:r w:rsidR="00F6133B" w:rsidRPr="00566D7F">
        <w:rPr>
          <w:szCs w:val="24"/>
          <w:b w:val="0"/>
          <w:i w:val="0"/>
          <w:sz w:val="24"/>
          <w:spacing w:val="0"/>
          <w:w w:val="100"/>
          <w:rFonts/>
          <w:caps w:val="0"/>
        </w:rPr>
        <w:t>of</w:t>
      </w:r>
      <w:r w:rsidR="00F6133B" w:rsidRPr="00566D7F">
        <w:rPr>
          <w:szCs w:val="24"/>
          <w:b w:val="0"/>
          <w:i w:val="0"/>
          <w:sz w:val="24"/>
          <w:spacing w:val="0"/>
          <w:w w:val="100"/>
          <w:rFonts/>
          <w:caps w:val="0"/>
        </w:rPr>
        <w:t> </w:t>
      </w:r>
      <w:r w:rsidR="00F6133B" w:rsidRPr="00566D7F">
        <w:rPr>
          <w:szCs w:val="24"/>
          <w:b w:val="0"/>
          <w:i w:val="0"/>
          <w:sz w:val="24"/>
          <w:spacing w:val="0"/>
          <w:w w:val="100"/>
          <w:rFonts/>
          <w:caps w:val="0"/>
        </w:rPr>
        <w:t>pheocysts</w:t>
      </w:r>
      <w:r w:rsidR="00F6133B" w:rsidRPr="00566D7F">
        <w:rPr>
          <w:szCs w:val="24"/>
          <w:b w:val="0"/>
          <w:i w:val="0"/>
          <w:sz w:val="24"/>
          <w:spacing w:val="0"/>
          <w:w w:val="100"/>
          <w:rFonts/>
          <w:caps w:val="0"/>
        </w:rPr>
        <w:t> </w:t>
      </w:r>
      <w:r w:rsidR="00F6133B" w:rsidRPr="00566D7F">
        <w:rPr>
          <w:szCs w:val="24"/>
          <w:b w:val="0"/>
          <w:i w:val="0"/>
          <w:sz w:val="24"/>
          <w:spacing w:val="0"/>
          <w:w w:val="100"/>
          <w:rFonts/>
          <w:caps w:val="0"/>
        </w:rPr>
        <w:t>orientation</w:t>
      </w:r>
      <w:r w:rsidR="002C0BA0" w:rsidRPr="00566D7F">
        <w:rPr>
          <w:szCs w:val="24"/>
          <w:b w:val="0"/>
          <w:i w:val="0"/>
          <w:sz w:val="24"/>
          <w:spacing w:val="0"/>
          <w:w w:val="100"/>
          <w:rFonts/>
          <w:caps w:val="0"/>
        </w:rPr>
        <w:t>(Outcrop</w:t>
      </w:r>
      <w:r w:rsidR="002C0BA0" w:rsidRPr="00566D7F">
        <w:rPr>
          <w:szCs w:val="24"/>
          <w:b w:val="0"/>
          <w:i w:val="0"/>
          <w:sz w:val="24"/>
          <w:spacing w:val="0"/>
          <w:w w:val="100"/>
          <w:rFonts/>
          <w:caps w:val="0"/>
        </w:rPr>
        <w:t> </w:t>
      </w:r>
      <w:r w:rsidR="002C0BA0" w:rsidRPr="00566D7F">
        <w:rPr>
          <w:szCs w:val="24"/>
          <w:b w:val="0"/>
          <w:i w:val="0"/>
          <w:sz w:val="24"/>
          <w:spacing w:val="0"/>
          <w:w w:val="100"/>
          <w:rFonts/>
          <w:caps w:val="0"/>
        </w:rPr>
        <w:t>1,</w:t>
      </w:r>
      <w:r w:rsidR="002C0BA0" w:rsidRPr="00566D7F">
        <w:rPr>
          <w:szCs w:val="24"/>
          <w:b w:val="0"/>
          <w:i w:val="0"/>
          <w:sz w:val="24"/>
          <w:spacing w:val="0"/>
          <w:w w:val="100"/>
          <w:rFonts/>
          <w:caps w:val="0"/>
        </w:rPr>
        <w:t> </w:t>
      </w:r>
      <w:r w:rsidR="002C0BA0" w:rsidRPr="00566D7F">
        <w:rPr>
          <w:szCs w:val="24"/>
          <w:b w:val="0"/>
          <w:i w:val="0"/>
          <w:sz w:val="24"/>
          <w:spacing w:val="0"/>
          <w:w w:val="100"/>
          <w:rFonts/>
          <w:caps w:val="0"/>
        </w:rPr>
        <w:t>General</w:t>
      </w:r>
      <w:r w:rsidR="002C0BA0" w:rsidRPr="00566D7F">
        <w:rPr>
          <w:szCs w:val="24"/>
          <w:b w:val="0"/>
          <w:i w:val="0"/>
          <w:sz w:val="24"/>
          <w:spacing w:val="0"/>
          <w:w w:val="100"/>
          <w:rFonts/>
          <w:caps w:val="0"/>
        </w:rPr>
        <w:t> </w:t>
      </w:r>
      <w:r w:rsidR="002C0BA0" w:rsidRPr="00566D7F">
        <w:rPr>
          <w:szCs w:val="24"/>
          <w:b w:val="0"/>
          <w:i w:val="0"/>
          <w:sz w:val="24"/>
          <w:spacing w:val="0"/>
          <w:w w:val="100"/>
          <w:rFonts/>
          <w:caps w:val="0"/>
        </w:rPr>
        <w:t>mapping)</w:t>
      </w:r>
    </w:p>
    <w:p w14:paraId="0AF0BCA2" w14:textId="77777777" w:rsidR="00F667C2" w:rsidRPr="006F4DE1" w:rsidRDefault="00F667C2" w:rsidP="006F4DE1">
      <w:pPr>
        <w:spacing w:before="0" w:beforeAutospacing="0" w:after="160" w:afterAutospacing="0" w:lineRule="auto" w:line="360"/>
        <w:rPr>
          <w:szCs w:val="24"/>
          <w:bCs/>
          <w:b w:val="1"/>
          <w:i w:val="0"/>
          <w:sz w:val="24"/>
          <w:spacing w:val="0"/>
          <w:w w:val="100"/>
          <w:rFonts/>
          <w:caps w:val="0"/>
        </w:rPr>
        <w:snapToGrid w:val="0"/>
        <w:textAlignment w:val="baseline"/>
      </w:pPr>
      <w:r>
        <w:rPr>
          <w:b w:val="1"/>
          <w:i w:val="0"/>
          <w:sz w:val="24"/>
          <w:spacing w:val="0"/>
          <w:w w:val="100"/>
          <w:rFonts/>
          <w:caps w:val="0"/>
        </w:rPr>
        <w:t/>
      </w:r>
    </w:p>
    <w:p w14:paraId="508158C2" w14:textId="77777777" w:rsidR="00F667C2" w:rsidRPr="006F4DE1" w:rsidRDefault="00F667C2" w:rsidP="006F4DE1">
      <w:pPr>
        <w:spacing w:before="0" w:beforeAutospacing="0" w:after="160" w:afterAutospacing="0" w:lineRule="auto" w:line="360"/>
        <w:rPr>
          <w:szCs w:val="24"/>
          <w:bCs/>
          <w:b w:val="1"/>
          <w:i w:val="0"/>
          <w:sz w:val="24"/>
          <w:spacing w:val="0"/>
          <w:w w:val="100"/>
          <w:rFonts/>
          <w:caps w:val="0"/>
        </w:rPr>
        <w:snapToGrid w:val="0"/>
        <w:textAlignment w:val="baseline"/>
      </w:pPr>
      <w:r w:rsidRPr="006F4DE1">
        <w:rPr>
          <w:szCs w:val="24"/>
          <w:bCs/>
          <w:b w:val="1"/>
          <w:i w:val="0"/>
          <w:sz w:val="24"/>
          <w:spacing w:val="0"/>
          <w:w w:val="100"/>
          <w:rFonts/>
          <w:caps w:val="0"/>
        </w:rPr>
        <w:t>LOCATION</w:t>
      </w:r>
      <w:r w:rsidRPr="006F4DE1">
        <w:rPr>
          <w:szCs w:val="24"/>
          <w:bCs/>
          <w:b w:val="1"/>
          <w:i w:val="0"/>
          <w:sz w:val="24"/>
          <w:spacing w:val="0"/>
          <w:w w:val="100"/>
          <w:rFonts/>
          <w:caps w:val="0"/>
        </w:rPr>
        <w:t> </w:t>
      </w:r>
      <w:r w:rsidRPr="006F4DE1">
        <w:rPr>
          <w:szCs w:val="24"/>
          <w:bCs/>
          <w:b w:val="1"/>
          <w:i w:val="0"/>
          <w:sz w:val="24"/>
          <w:spacing w:val="0"/>
          <w:w w:val="100"/>
          <w:rFonts/>
          <w:caps w:val="0"/>
        </w:rPr>
        <w:t>2</w:t>
      </w:r>
      <w:r w:rsidRPr="006F4DE1">
        <w:rPr>
          <w:szCs w:val="24"/>
          <w:bCs/>
          <w:b w:val="1"/>
          <w:i w:val="0"/>
          <w:sz w:val="24"/>
          <w:spacing w:val="0"/>
          <w:w w:val="100"/>
          <w:rFonts/>
          <w:caps w:val="0"/>
        </w:rPr>
        <w:t> </w:t>
      </w:r>
      <w:r w:rsidRPr="006F4DE1">
        <w:rPr>
          <w:szCs w:val="24"/>
          <w:bCs/>
          <w:b w:val="1"/>
          <w:i w:val="0"/>
          <w:sz w:val="24"/>
          <w:spacing w:val="0"/>
          <w:w w:val="100"/>
          <w:rFonts/>
          <w:caps w:val="0"/>
        </w:rPr>
        <w:t>(Close</w:t>
      </w:r>
      <w:r w:rsidRPr="006F4DE1">
        <w:rPr>
          <w:szCs w:val="24"/>
          <w:bCs/>
          <w:b w:val="1"/>
          <w:i w:val="0"/>
          <w:sz w:val="24"/>
          <w:spacing w:val="0"/>
          <w:w w:val="100"/>
          <w:rFonts/>
          <w:caps w:val="0"/>
        </w:rPr>
        <w:t> </w:t>
      </w:r>
      <w:r w:rsidRPr="006F4DE1">
        <w:rPr>
          <w:szCs w:val="24"/>
          <w:bCs/>
          <w:b w:val="1"/>
          <w:i w:val="0"/>
          <w:sz w:val="24"/>
          <w:spacing w:val="0"/>
          <w:w w:val="100"/>
          <w:rFonts/>
          <w:caps w:val="0"/>
        </w:rPr>
        <w:t>to</w:t>
      </w:r>
      <w:r w:rsidRPr="006F4DE1">
        <w:rPr>
          <w:szCs w:val="24"/>
          <w:bCs/>
          <w:b w:val="1"/>
          <w:i w:val="0"/>
          <w:sz w:val="24"/>
          <w:spacing w:val="0"/>
          <w:w w:val="100"/>
          <w:rFonts/>
          <w:caps w:val="0"/>
        </w:rPr>
        <w:t> </w:t>
      </w:r>
      <w:r w:rsidRPr="006F4DE1">
        <w:rPr>
          <w:szCs w:val="24"/>
          <w:bCs/>
          <w:b w:val="1"/>
          <w:i w:val="0"/>
          <w:sz w:val="24"/>
          <w:spacing w:val="0"/>
          <w:w w:val="100"/>
          <w:rFonts/>
          <w:caps w:val="0"/>
        </w:rPr>
        <w:t>Olumo</w:t>
      </w:r>
      <w:r w:rsidRPr="006F4DE1">
        <w:rPr>
          <w:szCs w:val="24"/>
          <w:bCs/>
          <w:b w:val="1"/>
          <w:i w:val="0"/>
          <w:sz w:val="24"/>
          <w:spacing w:val="0"/>
          <w:w w:val="100"/>
          <w:rFonts/>
          <w:caps w:val="0"/>
        </w:rPr>
        <w:t> </w:t>
      </w:r>
      <w:r w:rsidRPr="006F4DE1">
        <w:rPr>
          <w:szCs w:val="24"/>
          <w:bCs/>
          <w:b w:val="1"/>
          <w:i w:val="0"/>
          <w:sz w:val="24"/>
          <w:spacing w:val="0"/>
          <w:w w:val="100"/>
          <w:rFonts/>
          <w:caps w:val="0"/>
        </w:rPr>
        <w:t>Rock,</w:t>
      </w:r>
      <w:r w:rsidRPr="006F4DE1">
        <w:rPr>
          <w:szCs w:val="24"/>
          <w:bCs/>
          <w:b w:val="1"/>
          <w:i w:val="0"/>
          <w:sz w:val="24"/>
          <w:spacing w:val="0"/>
          <w:w w:val="100"/>
          <w:rFonts/>
          <w:caps w:val="0"/>
        </w:rPr>
        <w:t> </w:t>
      </w:r>
      <w:r w:rsidRPr="006F4DE1">
        <w:rPr>
          <w:szCs w:val="24"/>
          <w:bCs/>
          <w:b w:val="1"/>
          <w:i w:val="0"/>
          <w:sz w:val="24"/>
          <w:spacing w:val="0"/>
          <w:w w:val="100"/>
          <w:rFonts/>
          <w:caps w:val="0"/>
        </w:rPr>
        <w:t>Abeokuta)</w:t>
      </w:r>
    </w:p>
    <w:p w14:paraId="0D36F660" w14:textId="77777777" w:rsidR="00F667C2" w:rsidRPr="006F4DE1" w:rsidRDefault="00F667C2" w:rsidP="006F4DE1">
      <w:pPr>
        <w:spacing w:before="0" w:beforeAutospacing="0" w:after="160" w:afterAutospacing="0" w:lineRule="auto" w:line="360"/>
        <w:rPr>
          <w:szCs w:val="24"/>
          <w:bCs/>
          <w:b w:val="1"/>
          <w:i w:val="0"/>
          <w:sz w:val="24"/>
          <w:spacing w:val="0"/>
          <w:w w:val="100"/>
          <w:rFonts/>
          <w:caps w:val="0"/>
        </w:rPr>
        <w:snapToGrid w:val="0"/>
        <w:textAlignment w:val="baseline"/>
      </w:pPr>
      <w:r>
        <w:rPr>
          <w:b w:val="1"/>
          <w:i w:val="0"/>
          <w:sz w:val="24"/>
          <w:spacing w:val="0"/>
          <w:w w:val="100"/>
          <w:rFonts/>
          <w:caps w:val="0"/>
        </w:rPr>
        <w:t/>
      </w:r>
    </w:p>
    <w:p w14:paraId="109689EF" w14:textId="77777777" w:rsidR="009B1CAC" w:rsidRPr="006F4DE1" w:rsidRDefault="009B1CAC" w:rsidP="006F4DE1">
      <w:pPr>
        <w:spacing w:before="0" w:beforeAutospacing="0" w:after="160" w:afterAutospacing="0" w:lineRule="auto" w:line="360"/>
        <w:rPr>
          <w:szCs w:val="24"/>
          <w:bCs/>
          <w:b w:val="1"/>
          <w:i w:val="0"/>
          <w:sz w:val="24"/>
          <w:spacing w:val="0"/>
          <w:w w:val="100"/>
          <w:rFonts/>
          <w:caps w:val="0"/>
        </w:rPr>
        <w:snapToGrid w:val="0"/>
        <w:textAlignment w:val="baseline"/>
      </w:pPr>
      <w:r w:rsidRPr="006F4DE1">
        <w:rPr>
          <w:szCs w:val="24"/>
          <w:bCs/>
          <w:b w:val="1"/>
          <w:i w:val="0"/>
          <w:sz w:val="24"/>
          <w:spacing w:val="0"/>
          <w:w w:val="100"/>
          <w:rFonts/>
          <w:caps w:val="0"/>
        </w:rPr>
        <w:t>Coordinates;</w:t>
      </w:r>
      <w:r w:rsidRPr="006F4DE1">
        <w:rPr>
          <w:szCs w:val="24"/>
          <w:bCs/>
          <w:b w:val="1"/>
          <w:i w:val="0"/>
          <w:sz w:val="24"/>
          <w:spacing w:val="0"/>
          <w:w w:val="100"/>
          <w:rFonts/>
          <w:caps w:val="0"/>
        </w:rPr>
        <w:t> </w:t>
      </w:r>
      <w:r w:rsidR="00AA3FD0" w:rsidRPr="006F4DE1">
        <w:rPr>
          <w:szCs w:val="24"/>
          <w:bCs/>
          <w:b w:val="1"/>
          <w:i w:val="0"/>
          <w:sz w:val="24"/>
          <w:spacing w:val="0"/>
          <w:w w:val="100"/>
          <w:rFonts/>
          <w:caps w:val="0"/>
        </w:rPr>
        <w:t>7.165556,</w:t>
      </w:r>
      <w:r w:rsidR="00AA3FD0" w:rsidRPr="006F4DE1">
        <w:rPr>
          <w:szCs w:val="24"/>
          <w:bCs/>
          <w:b w:val="1"/>
          <w:i w:val="0"/>
          <w:sz w:val="24"/>
          <w:spacing w:val="0"/>
          <w:w w:val="100"/>
          <w:rFonts/>
          <w:caps w:val="0"/>
        </w:rPr>
        <w:t> </w:t>
      </w:r>
      <w:r w:rsidR="00AA3FD0" w:rsidRPr="006F4DE1">
        <w:rPr>
          <w:szCs w:val="24"/>
          <w:bCs/>
          <w:b w:val="1"/>
          <w:i w:val="0"/>
          <w:sz w:val="24"/>
          <w:spacing w:val="0"/>
          <w:w w:val="100"/>
          <w:rFonts/>
          <w:caps w:val="0"/>
        </w:rPr>
        <w:t>3.346111</w:t>
      </w:r>
    </w:p>
    <w:p w14:paraId="7A364D1E" w14:textId="77777777" w:rsidR="009B1CAC" w:rsidRPr="006F4DE1" w:rsidRDefault="009B1CAC" w:rsidP="006F4DE1">
      <w:pPr>
        <w:spacing w:before="0" w:beforeAutospacing="0" w:after="160" w:afterAutospacing="0" w:lineRule="auto" w:line="360"/>
        <w:rPr>
          <w:szCs w:val="24"/>
          <w:bCs/>
          <w:b w:val="1"/>
          <w:i w:val="0"/>
          <w:sz w:val="24"/>
          <w:spacing w:val="0"/>
          <w:w w:val="100"/>
          <w:rFonts/>
          <w:caps w:val="0"/>
        </w:rPr>
        <w:snapToGrid w:val="0"/>
        <w:textAlignment w:val="baseline"/>
      </w:pPr>
      <w:r w:rsidRPr="006F4DE1">
        <w:rPr>
          <w:szCs w:val="24"/>
          <w:bCs/>
          <w:b w:val="1"/>
          <w:i w:val="0"/>
          <w:sz w:val="24"/>
          <w:spacing w:val="0"/>
          <w:w w:val="100"/>
          <w:rFonts/>
          <w:caps w:val="0"/>
        </w:rPr>
        <w:t>Weather:</w:t>
      </w:r>
      <w:r w:rsidRPr="006F4DE1">
        <w:rPr>
          <w:szCs w:val="24"/>
          <w:bCs/>
          <w:b w:val="1"/>
          <w:i w:val="0"/>
          <w:sz w:val="24"/>
          <w:spacing w:val="0"/>
          <w:w w:val="100"/>
          <w:rFonts/>
          <w:caps w:val="0"/>
        </w:rPr>
        <w:t> </w:t>
      </w:r>
      <w:r w:rsidRPr="006F4DE1">
        <w:rPr>
          <w:szCs w:val="24"/>
          <w:bCs/>
          <w:b w:val="1"/>
          <w:i w:val="0"/>
          <w:sz w:val="24"/>
          <w:spacing w:val="0"/>
          <w:w w:val="100"/>
          <w:rFonts/>
          <w:caps w:val="0"/>
        </w:rPr>
        <w:t>31</w:t>
      </w:r>
      <w:r w:rsidRPr="006F4DE1">
        <w:rPr>
          <w:szCs w:val="24"/>
          <w:bCs/>
          <w:b w:val="1"/>
          <w:i w:val="0"/>
          <w:sz w:val="24"/>
          <w:spacing w:val="0"/>
          <w:w w:val="100"/>
          <w:vertAlign w:val="superscript"/>
          <w:rFonts/>
          <w:caps w:val="0"/>
        </w:rPr>
        <w:t>o</w:t>
      </w:r>
      <w:r w:rsidRPr="006F4DE1">
        <w:rPr>
          <w:szCs w:val="24"/>
          <w:bCs/>
          <w:b w:val="1"/>
          <w:i w:val="0"/>
          <w:sz w:val="24"/>
          <w:spacing w:val="0"/>
          <w:w w:val="100"/>
          <w:rFonts/>
          <w:caps w:val="0"/>
        </w:rPr>
        <w:t>C,</w:t>
      </w:r>
      <w:r w:rsidRPr="006F4DE1">
        <w:rPr>
          <w:szCs w:val="24"/>
          <w:bCs/>
          <w:b w:val="1"/>
          <w:i w:val="0"/>
          <w:sz w:val="24"/>
          <w:spacing w:val="0"/>
          <w:w w:val="100"/>
          <w:rFonts/>
          <w:caps w:val="0"/>
        </w:rPr>
        <w:t> </w:t>
      </w:r>
      <w:r w:rsidRPr="006F4DE1">
        <w:rPr>
          <w:szCs w:val="24"/>
          <w:bCs/>
          <w:b w:val="1"/>
          <w:i w:val="0"/>
          <w:sz w:val="24"/>
          <w:spacing w:val="0"/>
          <w:w w:val="100"/>
          <w:rFonts/>
          <w:caps w:val="0"/>
        </w:rPr>
        <w:t>sunny</w:t>
      </w:r>
    </w:p>
    <w:p w14:paraId="10397A0D" w14:textId="77777777" w:rsidR="00AA3FD0" w:rsidRPr="006F4DE1" w:rsidRDefault="00AA3FD0" w:rsidP="00BA3681">
      <w:pPr>
        <w:spacing w:before="0" w:beforeAutospacing="0" w:after="160" w:afterAutospacing="0" w:lineRule="auto" w:line="360"/>
        <w:rPr>
          <w:szCs w:val="24"/>
          <w:bCs/>
          <w:b w:val="1"/>
          <w:i w:val="0"/>
          <w:sz w:val="24"/>
          <w:spacing w:val="0"/>
          <w:w w:val="100"/>
          <w:rFonts/>
          <w:caps w:val="0"/>
        </w:rPr>
        <w:snapToGrid w:val="0"/>
        <w:textAlignment w:val="baseline"/>
      </w:pPr>
      <w:r w:rsidRPr="006F4DE1">
        <w:rPr>
          <w:szCs w:val="24"/>
          <w:bCs/>
          <w:b w:val="1"/>
          <w:i w:val="0"/>
          <w:sz w:val="24"/>
          <w:spacing w:val="0"/>
          <w:w w:val="100"/>
          <w:rFonts/>
          <w:caps w:val="0"/>
        </w:rPr>
        <w:t>Strike/Dip</w:t>
      </w:r>
      <w:r w:rsidRPr="006F4DE1">
        <w:rPr>
          <w:szCs w:val="24"/>
          <w:bCs/>
          <w:b w:val="1"/>
          <w:i w:val="0"/>
          <w:sz w:val="24"/>
          <w:spacing w:val="0"/>
          <w:w w:val="100"/>
          <w:rFonts/>
          <w:caps w:val="0"/>
        </w:rPr>
        <w:t> </w:t>
      </w:r>
      <w:r w:rsidRPr="006F4DE1">
        <w:rPr>
          <w:szCs w:val="24"/>
          <w:bCs/>
          <w:b w:val="1"/>
          <w:i w:val="0"/>
          <w:sz w:val="24"/>
          <w:spacing w:val="0"/>
          <w:w w:val="100"/>
          <w:rFonts/>
          <w:caps w:val="0"/>
        </w:rPr>
        <w:t>of</w:t>
      </w:r>
      <w:r w:rsidRPr="006F4DE1">
        <w:rPr>
          <w:szCs w:val="24"/>
          <w:bCs/>
          <w:b w:val="1"/>
          <w:i w:val="0"/>
          <w:sz w:val="24"/>
          <w:spacing w:val="0"/>
          <w:w w:val="100"/>
          <w:rFonts/>
          <w:caps w:val="0"/>
        </w:rPr>
        <w:t> </w:t>
      </w:r>
      <w:r w:rsidRPr="006F4DE1">
        <w:rPr>
          <w:szCs w:val="24"/>
          <w:bCs/>
          <w:b w:val="1"/>
          <w:i w:val="0"/>
          <w:sz w:val="24"/>
          <w:spacing w:val="0"/>
          <w:w w:val="100"/>
          <w:rFonts/>
          <w:caps w:val="0"/>
        </w:rPr>
        <w:t>foliation</w:t>
      </w:r>
      <w:r w:rsidRPr="006F4DE1">
        <w:rPr>
          <w:szCs w:val="24"/>
          <w:bCs/>
          <w:b w:val="1"/>
          <w:i w:val="0"/>
          <w:sz w:val="24"/>
          <w:spacing w:val="0"/>
          <w:w w:val="100"/>
          <w:rFonts/>
          <w:caps w:val="0"/>
        </w:rPr>
        <w:t> </w:t>
      </w:r>
      <w:r w:rsidRPr="006F4DE1">
        <w:rPr>
          <w:szCs w:val="24"/>
          <w:bCs/>
          <w:b w:val="1"/>
          <w:i w:val="0"/>
          <w:sz w:val="24"/>
          <w:spacing w:val="0"/>
          <w:w w:val="100"/>
          <w:rFonts/>
          <w:caps w:val="0"/>
        </w:rPr>
        <w:t>plane:</w:t>
      </w:r>
      <w:r w:rsidRPr="006F4DE1">
        <w:rPr>
          <w:szCs w:val="24"/>
          <w:bCs/>
          <w:b w:val="1"/>
          <w:i w:val="0"/>
          <w:sz w:val="24"/>
          <w:spacing w:val="0"/>
          <w:w w:val="100"/>
          <w:rFonts/>
          <w:caps w:val="0"/>
        </w:rPr>
        <w:t> </w:t>
      </w:r>
      <w:r w:rsidRPr="006F4DE1">
        <w:rPr>
          <w:szCs w:val="24"/>
          <w:bCs/>
          <w:b w:val="1"/>
          <w:i w:val="0"/>
          <w:sz w:val="24"/>
          <w:spacing w:val="0"/>
          <w:w w:val="100"/>
          <w:rFonts/>
          <w:caps w:val="0"/>
        </w:rPr>
        <w:t>168</w:t>
      </w:r>
      <w:r w:rsidRPr="006F4DE1">
        <w:rPr>
          <w:szCs w:val="24"/>
          <w:bCs/>
          <w:b w:val="1"/>
          <w:i w:val="0"/>
          <w:sz w:val="24"/>
          <w:spacing w:val="0"/>
          <w:w w:val="100"/>
          <w:vertAlign w:val="superscript"/>
          <w:rFonts/>
          <w:caps w:val="0"/>
        </w:rPr>
        <w:t>o</w:t>
      </w:r>
      <w:r w:rsidRPr="006F4DE1">
        <w:rPr>
          <w:szCs w:val="24"/>
          <w:bCs/>
          <w:b w:val="1"/>
          <w:i w:val="0"/>
          <w:sz w:val="24"/>
          <w:spacing w:val="0"/>
          <w:w w:val="100"/>
          <w:rFonts/>
          <w:caps w:val="0"/>
        </w:rPr>
        <w:t>//31</w:t>
      </w:r>
      <w:r w:rsidRPr="006F4DE1">
        <w:rPr>
          <w:szCs w:val="24"/>
          <w:bCs/>
          <w:b w:val="1"/>
          <w:i w:val="0"/>
          <w:sz w:val="24"/>
          <w:spacing w:val="0"/>
          <w:w w:val="100"/>
          <w:vertAlign w:val="superscript"/>
          <w:rFonts/>
          <w:caps w:val="0"/>
        </w:rPr>
        <w:t>o</w:t>
      </w:r>
      <w:r w:rsidRPr="006F4DE1">
        <w:rPr>
          <w:szCs w:val="24"/>
          <w:bCs/>
          <w:b w:val="1"/>
          <w:i w:val="0"/>
          <w:sz w:val="24"/>
          <w:spacing w:val="0"/>
          <w:w w:val="100"/>
          <w:rFonts/>
          <w:caps w:val="0"/>
        </w:rPr>
        <w:t>E</w:t>
      </w:r>
    </w:p>
    <w:p w14:paraId="080C0BD5" w14:textId="77777777" w:rsidR="00AA3FD0" w:rsidRPr="006F4DE1" w:rsidRDefault="00AA3FD0" w:rsidP="006F4DE1">
      <w:pPr>
        <w:spacing w:before="0" w:beforeAutospacing="0" w:after="160" w:afterAutospacing="0" w:lineRule="auto" w:line="360"/>
        <w:rPr>
          <w:szCs w:val="24"/>
          <w:b w:val="0"/>
          <w:i w:val="0"/>
          <w:sz w:val="24"/>
          <w:spacing w:val="0"/>
          <w:w w:val="100"/>
          <w:rFonts/>
          <w:caps w:val="0"/>
        </w:rPr>
        <w:snapToGrid w:val="0"/>
        <w:textAlignment w:val="baseline"/>
      </w:pPr>
      <w:r w:rsidRPr="006F4DE1">
        <w:rPr>
          <w:szCs w:val="24"/>
          <w:bCs/>
          <w:b w:val="1"/>
          <w:i w:val="0"/>
          <w:sz w:val="24"/>
          <w:spacing w:val="0"/>
          <w:w w:val="100"/>
          <w:rFonts/>
          <w:caps w:val="0"/>
        </w:rPr>
        <w:t>Outcrop</w:t>
      </w:r>
      <w:r w:rsidRPr="006F4DE1">
        <w:rPr>
          <w:szCs w:val="24"/>
          <w:bCs/>
          <w:b w:val="1"/>
          <w:i w:val="0"/>
          <w:sz w:val="24"/>
          <w:spacing w:val="0"/>
          <w:w w:val="100"/>
          <w:rFonts/>
          <w:caps w:val="0"/>
        </w:rPr>
        <w:t> </w:t>
      </w:r>
      <w:r w:rsidRPr="006F4DE1">
        <w:rPr>
          <w:szCs w:val="24"/>
          <w:bCs/>
          <w:b w:val="1"/>
          <w:i w:val="0"/>
          <w:sz w:val="24"/>
          <w:spacing w:val="0"/>
          <w:w w:val="100"/>
          <w:rFonts/>
          <w:caps w:val="0"/>
        </w:rPr>
        <w:t>name</w:t>
      </w:r>
      <w:r w:rsidRPr="006F4DE1">
        <w:rPr>
          <w:szCs w:val="24"/>
          <w:b w:val="0"/>
          <w:i w:val="0"/>
          <w:sz w:val="24"/>
          <w:spacing w:val="0"/>
          <w:w w:val="100"/>
          <w:rFonts/>
          <w:caps w:val="0"/>
        </w:rPr>
        <w:t>:</w:t>
      </w:r>
      <w:r w:rsidRPr="006F4DE1">
        <w:rPr>
          <w:szCs w:val="24"/>
          <w:b w:val="0"/>
          <w:i w:val="0"/>
          <w:sz w:val="24"/>
          <w:spacing w:val="0"/>
          <w:w w:val="100"/>
          <w:rFonts/>
          <w:caps w:val="0"/>
        </w:rPr>
        <w:t> </w:t>
      </w:r>
      <w:r w:rsidRPr="006F4DE1">
        <w:rPr>
          <w:szCs w:val="24"/>
          <w:b w:val="0"/>
          <w:i w:val="0"/>
          <w:sz w:val="24"/>
          <w:spacing w:val="0"/>
          <w:w w:val="100"/>
          <w:rFonts/>
          <w:caps w:val="0"/>
        </w:rPr>
        <w:t>Porphritic</w:t>
      </w:r>
      <w:r w:rsidRPr="006F4DE1">
        <w:rPr>
          <w:szCs w:val="24"/>
          <w:b w:val="0"/>
          <w:i w:val="0"/>
          <w:sz w:val="24"/>
          <w:spacing w:val="0"/>
          <w:w w:val="100"/>
          <w:rFonts/>
          <w:caps w:val="0"/>
        </w:rPr>
        <w:t> </w:t>
      </w:r>
      <w:r w:rsidRPr="006F4DE1">
        <w:rPr>
          <w:szCs w:val="24"/>
          <w:b w:val="0"/>
          <w:i w:val="0"/>
          <w:sz w:val="24"/>
          <w:spacing w:val="0"/>
          <w:w w:val="100"/>
          <w:rFonts/>
          <w:caps w:val="0"/>
        </w:rPr>
        <w:t>granite</w:t>
      </w:r>
    </w:p>
    <w:p w14:paraId="512EAC51" w14:textId="77777777" w:rsidR="00AA3FD0" w:rsidRPr="006F4DE1" w:rsidRDefault="00AA3FD0" w:rsidP="006F4DE1">
      <w:pPr>
        <w:spacing w:before="0" w:beforeAutospacing="0" w:after="160" w:afterAutospacing="0" w:lineRule="auto" w:line="360"/>
        <w:rPr>
          <w:szCs w:val="24"/>
          <w:b w:val="0"/>
          <w:i w:val="0"/>
          <w:sz w:val="24"/>
          <w:spacing w:val="0"/>
          <w:w w:val="100"/>
          <w:rFonts/>
          <w:caps w:val="0"/>
        </w:rPr>
        <w:snapToGrid w:val="0"/>
        <w:textAlignment w:val="baseline"/>
      </w:pPr>
      <w:r w:rsidRPr="006F4DE1">
        <w:rPr>
          <w:szCs w:val="24"/>
          <w:bCs/>
          <w:b w:val="1"/>
          <w:i w:val="0"/>
          <w:sz w:val="24"/>
          <w:spacing w:val="0"/>
          <w:w w:val="100"/>
          <w:rFonts/>
          <w:caps w:val="0"/>
        </w:rPr>
        <w:t>Outcrop</w:t>
      </w:r>
      <w:r w:rsidRPr="006F4DE1">
        <w:rPr>
          <w:szCs w:val="24"/>
          <w:bCs/>
          <w:b w:val="1"/>
          <w:i w:val="0"/>
          <w:sz w:val="24"/>
          <w:spacing w:val="0"/>
          <w:w w:val="100"/>
          <w:rFonts/>
          <w:caps w:val="0"/>
        </w:rPr>
        <w:t> </w:t>
      </w:r>
      <w:r w:rsidRPr="006F4DE1">
        <w:rPr>
          <w:szCs w:val="24"/>
          <w:bCs/>
          <w:b w:val="1"/>
          <w:i w:val="0"/>
          <w:sz w:val="24"/>
          <w:spacing w:val="0"/>
          <w:w w:val="100"/>
          <w:rFonts/>
          <w:caps w:val="0"/>
        </w:rPr>
        <w:t>description:</w:t>
      </w:r>
      <w:r w:rsidRPr="006F4DE1">
        <w:rPr>
          <w:szCs w:val="24"/>
          <w:bCs/>
          <w:b w:val="1"/>
          <w:i w:val="0"/>
          <w:sz w:val="24"/>
          <w:spacing w:val="0"/>
          <w:w w:val="100"/>
          <w:rFonts/>
          <w:caps w:val="0"/>
        </w:rPr>
        <w:t> </w:t>
      </w:r>
      <w:r w:rsidR="00566D7F">
        <w:rPr>
          <w:szCs w:val="24"/>
          <w:b w:val="0"/>
          <w:i w:val="0"/>
          <w:sz w:val="24"/>
          <w:spacing w:val="0"/>
          <w:w w:val="100"/>
          <w:rFonts/>
          <w:caps w:val="0"/>
        </w:rPr>
        <w:t>A</w:t>
      </w:r>
      <w:r w:rsidR="00566D7F">
        <w:rPr>
          <w:szCs w:val="24"/>
          <w:b w:val="0"/>
          <w:i w:val="0"/>
          <w:sz w:val="24"/>
          <w:spacing w:val="0"/>
          <w:w w:val="100"/>
          <w:rFonts/>
          <w:caps w:val="0"/>
        </w:rPr>
        <w:t> </w:t>
      </w:r>
      <w:r w:rsidR="00566D7F">
        <w:rPr>
          <w:szCs w:val="24"/>
          <w:b w:val="0"/>
          <w:i w:val="0"/>
          <w:sz w:val="24"/>
          <w:spacing w:val="0"/>
          <w:w w:val="100"/>
          <w:rFonts/>
          <w:caps w:val="0"/>
        </w:rPr>
        <w:t>massive</w:t>
      </w:r>
      <w:r w:rsidR="00566D7F">
        <w:rPr>
          <w:szCs w:val="24"/>
          <w:b w:val="0"/>
          <w:i w:val="0"/>
          <w:sz w:val="24"/>
          <w:spacing w:val="0"/>
          <w:w w:val="100"/>
          <w:rFonts/>
          <w:caps w:val="0"/>
        </w:rPr>
        <w:t> </w:t>
      </w:r>
      <w:r w:rsidR="00566D7F">
        <w:rPr>
          <w:szCs w:val="24"/>
          <w:b w:val="0"/>
          <w:i w:val="0"/>
          <w:sz w:val="24"/>
          <w:spacing w:val="0"/>
          <w:w w:val="100"/>
          <w:rFonts/>
          <w:caps w:val="0"/>
        </w:rPr>
        <w:t>outcrop</w:t>
      </w:r>
      <w:r w:rsidRPr="006F4DE1">
        <w:rPr>
          <w:szCs w:val="24"/>
          <w:b w:val="0"/>
          <w:i w:val="0"/>
          <w:sz w:val="24"/>
          <w:spacing w:val="0"/>
          <w:w w:val="100"/>
          <w:rFonts/>
          <w:caps w:val="0"/>
        </w:rPr>
        <w:t> </w:t>
      </w:r>
      <w:r w:rsidRPr="006F4DE1">
        <w:rPr>
          <w:szCs w:val="24"/>
          <w:b w:val="0"/>
          <w:i w:val="0"/>
          <w:sz w:val="24"/>
          <w:spacing w:val="0"/>
          <w:w w:val="100"/>
          <w:rFonts/>
          <w:caps w:val="0"/>
        </w:rPr>
        <w:t>close</w:t>
      </w:r>
      <w:r w:rsidRPr="006F4DE1">
        <w:rPr>
          <w:szCs w:val="24"/>
          <w:b w:val="0"/>
          <w:i w:val="0"/>
          <w:sz w:val="24"/>
          <w:spacing w:val="0"/>
          <w:w w:val="100"/>
          <w:rFonts/>
          <w:caps w:val="0"/>
        </w:rPr>
        <w:t> </w:t>
      </w:r>
      <w:r w:rsidRPr="006F4DE1">
        <w:rPr>
          <w:szCs w:val="24"/>
          <w:b w:val="0"/>
          <w:i w:val="0"/>
          <w:sz w:val="24"/>
          <w:spacing w:val="0"/>
          <w:w w:val="100"/>
          <w:rFonts/>
          <w:caps w:val="0"/>
        </w:rPr>
        <w:t>to</w:t>
      </w:r>
      <w:r w:rsidRPr="006F4DE1">
        <w:rPr>
          <w:szCs w:val="24"/>
          <w:b w:val="0"/>
          <w:i w:val="0"/>
          <w:sz w:val="24"/>
          <w:spacing w:val="0"/>
          <w:w w:val="100"/>
          <w:rFonts/>
          <w:caps w:val="0"/>
        </w:rPr>
        <w:t> </w:t>
      </w:r>
      <w:r w:rsidRPr="006F4DE1">
        <w:rPr>
          <w:szCs w:val="24"/>
          <w:b w:val="0"/>
          <w:i w:val="0"/>
          <w:sz w:val="24"/>
          <w:spacing w:val="0"/>
          <w:w w:val="100"/>
          <w:rFonts/>
          <w:caps w:val="0"/>
        </w:rPr>
        <w:t>the</w:t>
      </w:r>
      <w:r w:rsidRPr="006F4DE1">
        <w:rPr>
          <w:szCs w:val="24"/>
          <w:b w:val="0"/>
          <w:i w:val="0"/>
          <w:sz w:val="24"/>
          <w:spacing w:val="0"/>
          <w:w w:val="100"/>
          <w:rFonts/>
          <w:caps w:val="0"/>
        </w:rPr>
        <w:t> </w:t>
      </w:r>
      <w:r w:rsidRPr="006F4DE1">
        <w:rPr>
          <w:szCs w:val="24"/>
          <w:b w:val="0"/>
          <w:i w:val="0"/>
          <w:sz w:val="24"/>
          <w:spacing w:val="0"/>
          <w:w w:val="100"/>
          <w:rFonts/>
          <w:caps w:val="0"/>
        </w:rPr>
        <w:t>popular</w:t>
      </w:r>
      <w:r w:rsidRPr="006F4DE1">
        <w:rPr>
          <w:szCs w:val="24"/>
          <w:b w:val="0"/>
          <w:i w:val="0"/>
          <w:sz w:val="24"/>
          <w:spacing w:val="0"/>
          <w:w w:val="100"/>
          <w:rFonts/>
          <w:caps w:val="0"/>
        </w:rPr>
        <w:t> </w:t>
      </w:r>
      <w:r w:rsidRPr="006F4DE1">
        <w:rPr>
          <w:szCs w:val="24"/>
          <w:b w:val="0"/>
          <w:i w:val="0"/>
          <w:sz w:val="24"/>
          <w:spacing w:val="0"/>
          <w:w w:val="100"/>
          <w:rFonts/>
          <w:caps w:val="0"/>
        </w:rPr>
        <w:t>Olumo</w:t>
      </w:r>
      <w:r w:rsidRPr="006F4DE1">
        <w:rPr>
          <w:szCs w:val="24"/>
          <w:b w:val="0"/>
          <w:i w:val="0"/>
          <w:sz w:val="24"/>
          <w:spacing w:val="0"/>
          <w:w w:val="100"/>
          <w:rFonts/>
          <w:caps w:val="0"/>
        </w:rPr>
        <w:t> </w:t>
      </w:r>
      <w:r w:rsidRPr="006F4DE1">
        <w:rPr>
          <w:szCs w:val="24"/>
          <w:b w:val="0"/>
          <w:i w:val="0"/>
          <w:sz w:val="24"/>
          <w:spacing w:val="0"/>
          <w:w w:val="100"/>
          <w:rFonts/>
          <w:caps w:val="0"/>
        </w:rPr>
        <w:t>rock.</w:t>
      </w:r>
    </w:p>
    <w:p w14:paraId="06957346" w14:textId="77777777" w:rsidR="009B1CAC" w:rsidRDefault="00AA3FD0" w:rsidP="006F4DE1">
      <w:pPr>
        <w:spacing w:before="0" w:beforeAutospacing="0" w:after="160" w:afterAutospacing="0" w:lineRule="auto" w:line="360"/>
        <w:rPr>
          <w:szCs w:val="24"/>
          <w:b w:val="0"/>
          <w:i w:val="0"/>
          <w:sz w:val="24"/>
          <w:spacing w:val="0"/>
          <w:w w:val="100"/>
          <w:rFonts/>
          <w:caps w:val="0"/>
        </w:rPr>
        <w:snapToGrid w:val="0"/>
        <w:textAlignment w:val="baseline"/>
      </w:pPr>
      <w:r w:rsidRPr="006F4DE1">
        <w:rPr>
          <w:szCs w:val="24"/>
          <w:b w:val="0"/>
          <w:i w:val="0"/>
          <w:sz w:val="24"/>
          <w:spacing w:val="0"/>
          <w:w w:val="100"/>
          <w:rFonts/>
          <w:caps w:val="0"/>
        </w:rPr>
        <w:t>It</w:t>
      </w:r>
      <w:r w:rsidRPr="006F4DE1">
        <w:rPr>
          <w:szCs w:val="24"/>
          <w:b w:val="0"/>
          <w:i w:val="0"/>
          <w:sz w:val="24"/>
          <w:spacing w:val="0"/>
          <w:w w:val="100"/>
          <w:rFonts/>
          <w:caps w:val="0"/>
        </w:rPr>
        <w:t> </w:t>
      </w:r>
      <w:r w:rsidRPr="006F4DE1">
        <w:rPr>
          <w:szCs w:val="24"/>
          <w:b w:val="0"/>
          <w:i w:val="0"/>
          <w:sz w:val="24"/>
          <w:spacing w:val="0"/>
          <w:w w:val="100"/>
          <w:rFonts/>
          <w:caps w:val="0"/>
        </w:rPr>
        <w:t>is</w:t>
      </w:r>
      <w:r w:rsidRPr="006F4DE1">
        <w:rPr>
          <w:szCs w:val="24"/>
          <w:b w:val="0"/>
          <w:i w:val="0"/>
          <w:sz w:val="24"/>
          <w:spacing w:val="0"/>
          <w:w w:val="100"/>
          <w:rFonts/>
          <w:caps w:val="0"/>
        </w:rPr>
        <w:t> </w:t>
      </w:r>
      <w:r w:rsidRPr="006F4DE1">
        <w:rPr>
          <w:szCs w:val="24"/>
          <w:b w:val="0"/>
          <w:i w:val="0"/>
          <w:sz w:val="24"/>
          <w:spacing w:val="0"/>
          <w:w w:val="100"/>
          <w:rFonts/>
          <w:caps w:val="0"/>
        </w:rPr>
        <w:t>a</w:t>
      </w:r>
      <w:r w:rsidRPr="006F4DE1">
        <w:rPr>
          <w:szCs w:val="24"/>
          <w:b w:val="0"/>
          <w:i w:val="0"/>
          <w:sz w:val="24"/>
          <w:spacing w:val="0"/>
          <w:w w:val="100"/>
          <w:rFonts/>
          <w:caps w:val="0"/>
        </w:rPr>
        <w:t> </w:t>
      </w:r>
      <w:r w:rsidRPr="006F4DE1">
        <w:rPr>
          <w:szCs w:val="24"/>
          <w:b w:val="0"/>
          <w:i w:val="0"/>
          <w:sz w:val="24"/>
          <w:spacing w:val="0"/>
          <w:w w:val="100"/>
          <w:rFonts/>
          <w:caps w:val="0"/>
        </w:rPr>
        <w:t>porphiritic</w:t>
      </w:r>
      <w:r w:rsidRPr="006F4DE1">
        <w:rPr>
          <w:szCs w:val="24"/>
          <w:b w:val="0"/>
          <w:i w:val="0"/>
          <w:sz w:val="24"/>
          <w:spacing w:val="0"/>
          <w:w w:val="100"/>
          <w:rFonts/>
          <w:caps w:val="0"/>
        </w:rPr>
        <w:t> </w:t>
      </w:r>
      <w:r w:rsidRPr="006F4DE1">
        <w:rPr>
          <w:szCs w:val="24"/>
          <w:b w:val="0"/>
          <w:i w:val="0"/>
          <w:sz w:val="24"/>
          <w:spacing w:val="0"/>
          <w:w w:val="100"/>
          <w:rFonts/>
          <w:caps w:val="0"/>
        </w:rPr>
        <w:t>granite</w:t>
      </w:r>
      <w:r w:rsidRPr="006F4DE1">
        <w:rPr>
          <w:szCs w:val="24"/>
          <w:b w:val="0"/>
          <w:i w:val="0"/>
          <w:sz w:val="24"/>
          <w:spacing w:val="0"/>
          <w:w w:val="100"/>
          <w:rFonts/>
          <w:caps w:val="0"/>
        </w:rPr>
        <w:t> </w:t>
      </w:r>
      <w:r w:rsidRPr="006F4DE1">
        <w:rPr>
          <w:szCs w:val="24"/>
          <w:b w:val="0"/>
          <w:i w:val="0"/>
          <w:sz w:val="24"/>
          <w:spacing w:val="0"/>
          <w:w w:val="100"/>
          <w:rFonts/>
          <w:caps w:val="0"/>
        </w:rPr>
        <w:t>with</w:t>
      </w:r>
      <w:r w:rsidRPr="006F4DE1">
        <w:rPr>
          <w:szCs w:val="24"/>
          <w:b w:val="0"/>
          <w:i w:val="0"/>
          <w:sz w:val="24"/>
          <w:spacing w:val="0"/>
          <w:w w:val="100"/>
          <w:rFonts/>
          <w:caps w:val="0"/>
        </w:rPr>
        <w:t> </w:t>
      </w:r>
      <w:r w:rsidRPr="006F4DE1">
        <w:rPr>
          <w:szCs w:val="24"/>
          <w:b w:val="0"/>
          <w:i w:val="0"/>
          <w:sz w:val="24"/>
          <w:spacing w:val="0"/>
          <w:w w:val="100"/>
          <w:rFonts/>
          <w:caps w:val="0"/>
        </w:rPr>
        <w:t>large</w:t>
      </w:r>
      <w:r w:rsidRPr="006F4DE1">
        <w:rPr>
          <w:szCs w:val="24"/>
          <w:b w:val="0"/>
          <w:i w:val="0"/>
          <w:sz w:val="24"/>
          <w:spacing w:val="0"/>
          <w:w w:val="100"/>
          <w:rFonts/>
          <w:caps w:val="0"/>
        </w:rPr>
        <w:t> </w:t>
      </w:r>
      <w:r w:rsidRPr="006F4DE1">
        <w:rPr>
          <w:szCs w:val="24"/>
          <w:b w:val="0"/>
          <w:i w:val="0"/>
          <w:sz w:val="24"/>
          <w:spacing w:val="0"/>
          <w:w w:val="100"/>
          <w:rFonts/>
          <w:caps w:val="0"/>
        </w:rPr>
        <w:t>visible</w:t>
      </w:r>
      <w:r w:rsidRPr="006F4DE1">
        <w:rPr>
          <w:szCs w:val="24"/>
          <w:b w:val="0"/>
          <w:i w:val="0"/>
          <w:sz w:val="24"/>
          <w:spacing w:val="0"/>
          <w:w w:val="100"/>
          <w:rFonts/>
          <w:caps w:val="0"/>
        </w:rPr>
        <w:t> </w:t>
      </w:r>
      <w:r w:rsidRPr="006F4DE1">
        <w:rPr>
          <w:szCs w:val="24"/>
          <w:b w:val="0"/>
          <w:i w:val="0"/>
          <w:sz w:val="24"/>
          <w:spacing w:val="0"/>
          <w:w w:val="100"/>
          <w:rFonts/>
          <w:caps w:val="0"/>
        </w:rPr>
        <w:t>phenocrysts</w:t>
      </w:r>
      <w:r w:rsidRPr="006F4DE1">
        <w:rPr>
          <w:szCs w:val="24"/>
          <w:b w:val="0"/>
          <w:i w:val="0"/>
          <w:sz w:val="24"/>
          <w:spacing w:val="0"/>
          <w:w w:val="100"/>
          <w:rFonts/>
          <w:caps w:val="0"/>
        </w:rPr>
        <w:t> </w:t>
      </w:r>
      <w:r w:rsidRPr="006F4DE1">
        <w:rPr>
          <w:szCs w:val="24"/>
          <w:b w:val="0"/>
          <w:i w:val="0"/>
          <w:sz w:val="24"/>
          <w:spacing w:val="0"/>
          <w:w w:val="100"/>
          <w:rFonts/>
          <w:caps w:val="0"/>
        </w:rPr>
        <w:t>mostly</w:t>
      </w:r>
      <w:r w:rsidRPr="006F4DE1">
        <w:rPr>
          <w:szCs w:val="24"/>
          <w:b w:val="0"/>
          <w:i w:val="0"/>
          <w:sz w:val="24"/>
          <w:spacing w:val="0"/>
          <w:w w:val="100"/>
          <w:rFonts/>
          <w:caps w:val="0"/>
        </w:rPr>
        <w:t> </w:t>
      </w:r>
      <w:r w:rsidR="004616E2" w:rsidRPr="006F4DE1">
        <w:rPr>
          <w:szCs w:val="24"/>
          <w:b w:val="0"/>
          <w:i w:val="0"/>
          <w:sz w:val="24"/>
          <w:spacing w:val="0"/>
          <w:w w:val="100"/>
          <w:rFonts/>
          <w:caps w:val="0"/>
        </w:rPr>
        <w:t>disorientated</w:t>
      </w:r>
      <w:r w:rsidR="00566D7F">
        <w:rPr>
          <w:szCs w:val="24"/>
          <w:b w:val="0"/>
          <w:i w:val="0"/>
          <w:sz w:val="24"/>
          <w:spacing w:val="0"/>
          <w:w w:val="100"/>
          <w:rFonts/>
          <w:caps w:val="0"/>
        </w:rPr>
        <w:t> </w:t>
      </w:r>
      <w:r w:rsidR="00566D7F">
        <w:rPr>
          <w:szCs w:val="24"/>
          <w:b w:val="0"/>
          <w:i w:val="0"/>
          <w:sz w:val="24"/>
          <w:spacing w:val="0"/>
          <w:w w:val="100"/>
          <w:rFonts/>
          <w:caps w:val="0"/>
        </w:rPr>
        <w:t>(Fig.4.02)</w:t>
      </w:r>
      <w:r w:rsidR="004616E2" w:rsidRPr="006F4DE1">
        <w:rPr>
          <w:szCs w:val="24"/>
          <w:b w:val="0"/>
          <w:i w:val="0"/>
          <w:sz w:val="24"/>
          <w:spacing w:val="0"/>
          <w:w w:val="100"/>
          <w:rFonts/>
          <w:caps w:val="0"/>
        </w:rPr>
        <w:t>.</w:t>
      </w:r>
      <w:r w:rsidR="004616E2" w:rsidRPr="006F4DE1">
        <w:rPr>
          <w:szCs w:val="24"/>
          <w:b w:val="0"/>
          <w:i w:val="0"/>
          <w:sz w:val="24"/>
          <w:spacing w:val="0"/>
          <w:w w:val="100"/>
          <w:rFonts/>
          <w:caps w:val="0"/>
        </w:rPr>
        <w:t> </w:t>
      </w:r>
      <w:r w:rsidR="004616E2" w:rsidRPr="006F4DE1">
        <w:rPr>
          <w:szCs w:val="24"/>
          <w:b w:val="0"/>
          <w:i w:val="0"/>
          <w:sz w:val="24"/>
          <w:spacing w:val="0"/>
          <w:w w:val="100"/>
          <w:rFonts/>
          <w:caps w:val="0"/>
        </w:rPr>
        <w:t>Foliation</w:t>
      </w:r>
      <w:r w:rsidR="004616E2" w:rsidRPr="006F4DE1">
        <w:rPr>
          <w:szCs w:val="24"/>
          <w:b w:val="0"/>
          <w:i w:val="0"/>
          <w:sz w:val="24"/>
          <w:spacing w:val="0"/>
          <w:w w:val="100"/>
          <w:rFonts/>
          <w:caps w:val="0"/>
        </w:rPr>
        <w:t> </w:t>
      </w:r>
      <w:r w:rsidR="004616E2" w:rsidRPr="006F4DE1">
        <w:rPr>
          <w:szCs w:val="24"/>
          <w:b w:val="0"/>
          <w:i w:val="0"/>
          <w:sz w:val="24"/>
          <w:spacing w:val="0"/>
          <w:w w:val="100"/>
          <w:rFonts/>
          <w:caps w:val="0"/>
        </w:rPr>
        <w:t>planes</w:t>
      </w:r>
      <w:r w:rsidR="004616E2" w:rsidRPr="006F4DE1">
        <w:rPr>
          <w:szCs w:val="24"/>
          <w:b w:val="0"/>
          <w:i w:val="0"/>
          <w:sz w:val="24"/>
          <w:spacing w:val="0"/>
          <w:w w:val="100"/>
          <w:rFonts/>
          <w:caps w:val="0"/>
        </w:rPr>
        <w:t> </w:t>
      </w:r>
      <w:r w:rsidR="004616E2" w:rsidRPr="006F4DE1">
        <w:rPr>
          <w:szCs w:val="24"/>
          <w:b w:val="0"/>
          <w:i w:val="0"/>
          <w:sz w:val="24"/>
          <w:spacing w:val="0"/>
          <w:w w:val="100"/>
          <w:rFonts/>
          <w:caps w:val="0"/>
        </w:rPr>
        <w:t>were</w:t>
      </w:r>
      <w:r w:rsidR="004616E2" w:rsidRPr="006F4DE1">
        <w:rPr>
          <w:szCs w:val="24"/>
          <w:b w:val="0"/>
          <w:i w:val="0"/>
          <w:sz w:val="24"/>
          <w:spacing w:val="0"/>
          <w:w w:val="100"/>
          <w:rFonts/>
          <w:caps w:val="0"/>
        </w:rPr>
        <w:t> </w:t>
      </w:r>
      <w:r w:rsidR="004616E2" w:rsidRPr="006F4DE1">
        <w:rPr>
          <w:szCs w:val="24"/>
          <w:b w:val="0"/>
          <w:i w:val="0"/>
          <w:sz w:val="24"/>
          <w:spacing w:val="0"/>
          <w:w w:val="100"/>
          <w:rFonts/>
          <w:caps w:val="0"/>
        </w:rPr>
        <w:t>observed</w:t>
      </w:r>
      <w:r w:rsidR="004616E2" w:rsidRPr="006F4DE1">
        <w:rPr>
          <w:szCs w:val="24"/>
          <w:b w:val="0"/>
          <w:i w:val="0"/>
          <w:sz w:val="24"/>
          <w:spacing w:val="0"/>
          <w:w w:val="100"/>
          <w:rFonts/>
          <w:caps w:val="0"/>
        </w:rPr>
        <w:t> </w:t>
      </w:r>
      <w:r w:rsidR="004616E2" w:rsidRPr="006F4DE1">
        <w:rPr>
          <w:szCs w:val="24"/>
          <w:b w:val="0"/>
          <w:i w:val="0"/>
          <w:sz w:val="24"/>
          <w:spacing w:val="0"/>
          <w:w w:val="100"/>
          <w:rFonts/>
          <w:caps w:val="0"/>
        </w:rPr>
        <w:t>within</w:t>
      </w:r>
      <w:r w:rsidR="004616E2" w:rsidRPr="006F4DE1">
        <w:rPr>
          <w:szCs w:val="24"/>
          <w:b w:val="0"/>
          <w:i w:val="0"/>
          <w:sz w:val="24"/>
          <w:spacing w:val="0"/>
          <w:w w:val="100"/>
          <w:rFonts/>
          <w:caps w:val="0"/>
        </w:rPr>
        <w:t> </w:t>
      </w:r>
      <w:r w:rsidR="004616E2" w:rsidRPr="006F4DE1">
        <w:rPr>
          <w:szCs w:val="24"/>
          <w:b w:val="0"/>
          <w:i w:val="0"/>
          <w:sz w:val="24"/>
          <w:spacing w:val="0"/>
          <w:w w:val="100"/>
          <w:rFonts/>
          <w:caps w:val="0"/>
        </w:rPr>
        <w:t>the</w:t>
      </w:r>
      <w:r w:rsidR="004616E2" w:rsidRPr="006F4DE1">
        <w:rPr>
          <w:szCs w:val="24"/>
          <w:b w:val="0"/>
          <w:i w:val="0"/>
          <w:sz w:val="24"/>
          <w:spacing w:val="0"/>
          <w:w w:val="100"/>
          <w:rFonts/>
          <w:caps w:val="0"/>
        </w:rPr>
        <w:t> </w:t>
      </w:r>
      <w:r w:rsidR="004616E2" w:rsidRPr="006F4DE1">
        <w:rPr>
          <w:szCs w:val="24"/>
          <w:b w:val="0"/>
          <w:i w:val="0"/>
          <w:sz w:val="24"/>
          <w:spacing w:val="0"/>
          <w:w w:val="100"/>
          <w:rFonts/>
          <w:caps w:val="0"/>
        </w:rPr>
        <w:t>body</w:t>
      </w:r>
      <w:r w:rsidR="004616E2" w:rsidRPr="006F4DE1">
        <w:rPr>
          <w:szCs w:val="24"/>
          <w:b w:val="0"/>
          <w:i w:val="0"/>
          <w:sz w:val="24"/>
          <w:spacing w:val="0"/>
          <w:w w:val="100"/>
          <w:rFonts/>
          <w:caps w:val="0"/>
        </w:rPr>
        <w:t> </w:t>
      </w:r>
      <w:r w:rsidR="004616E2" w:rsidRPr="006F4DE1">
        <w:rPr>
          <w:szCs w:val="24"/>
          <w:b w:val="0"/>
          <w:i w:val="0"/>
          <w:sz w:val="24"/>
          <w:spacing w:val="0"/>
          <w:w w:val="100"/>
          <w:rFonts/>
          <w:caps w:val="0"/>
        </w:rPr>
        <w:t>of</w:t>
      </w:r>
      <w:r w:rsidR="004616E2" w:rsidRPr="006F4DE1">
        <w:rPr>
          <w:szCs w:val="24"/>
          <w:b w:val="0"/>
          <w:i w:val="0"/>
          <w:sz w:val="24"/>
          <w:spacing w:val="0"/>
          <w:w w:val="100"/>
          <w:rFonts/>
          <w:caps w:val="0"/>
        </w:rPr>
        <w:t> </w:t>
      </w:r>
      <w:r w:rsidR="004616E2" w:rsidRPr="006F4DE1">
        <w:rPr>
          <w:szCs w:val="24"/>
          <w:b w:val="0"/>
          <w:i w:val="0"/>
          <w:sz w:val="24"/>
          <w:spacing w:val="0"/>
          <w:w w:val="100"/>
          <w:rFonts/>
          <w:caps w:val="0"/>
        </w:rPr>
        <w:t>the</w:t>
      </w:r>
      <w:r w:rsidR="004616E2" w:rsidRPr="006F4DE1">
        <w:rPr>
          <w:szCs w:val="24"/>
          <w:b w:val="0"/>
          <w:i w:val="0"/>
          <w:sz w:val="24"/>
          <w:spacing w:val="0"/>
          <w:w w:val="100"/>
          <w:rFonts/>
          <w:caps w:val="0"/>
        </w:rPr>
        <w:t> </w:t>
      </w:r>
      <w:r w:rsidR="004616E2" w:rsidRPr="006F4DE1">
        <w:rPr>
          <w:szCs w:val="24"/>
          <w:b w:val="0"/>
          <w:i w:val="0"/>
          <w:sz w:val="24"/>
          <w:spacing w:val="0"/>
          <w:w w:val="100"/>
          <w:rFonts/>
          <w:caps w:val="0"/>
        </w:rPr>
        <w:t>granite;</w:t>
      </w:r>
      <w:r w:rsidR="004616E2" w:rsidRPr="006F4DE1">
        <w:rPr>
          <w:szCs w:val="24"/>
          <w:b w:val="0"/>
          <w:i w:val="0"/>
          <w:sz w:val="24"/>
          <w:spacing w:val="0"/>
          <w:w w:val="100"/>
          <w:rFonts/>
          <w:caps w:val="0"/>
        </w:rPr>
        <w:t> </w:t>
      </w:r>
      <w:r w:rsidR="004616E2" w:rsidRPr="006F4DE1">
        <w:rPr>
          <w:szCs w:val="24"/>
          <w:b w:val="0"/>
          <w:i w:val="0"/>
          <w:sz w:val="24"/>
          <w:spacing w:val="0"/>
          <w:w w:val="100"/>
          <w:rFonts/>
          <w:caps w:val="0"/>
        </w:rPr>
        <w:t>which</w:t>
      </w:r>
      <w:r w:rsidR="004616E2" w:rsidRPr="006F4DE1">
        <w:rPr>
          <w:szCs w:val="24"/>
          <w:b w:val="0"/>
          <w:i w:val="0"/>
          <w:sz w:val="24"/>
          <w:spacing w:val="0"/>
          <w:w w:val="100"/>
          <w:rFonts/>
          <w:caps w:val="0"/>
        </w:rPr>
        <w:t> </w:t>
      </w:r>
      <w:r w:rsidR="004616E2" w:rsidRPr="006F4DE1">
        <w:rPr>
          <w:szCs w:val="24"/>
          <w:b w:val="0"/>
          <w:i w:val="0"/>
          <w:sz w:val="24"/>
          <w:spacing w:val="0"/>
          <w:w w:val="100"/>
          <w:rFonts/>
          <w:caps w:val="0"/>
        </w:rPr>
        <w:t>suggests</w:t>
      </w:r>
      <w:r w:rsidR="004616E2" w:rsidRPr="006F4DE1">
        <w:rPr>
          <w:szCs w:val="24"/>
          <w:b w:val="0"/>
          <w:i w:val="0"/>
          <w:sz w:val="24"/>
          <w:spacing w:val="0"/>
          <w:w w:val="100"/>
          <w:rFonts/>
          <w:caps w:val="0"/>
        </w:rPr>
        <w:t> </w:t>
      </w:r>
      <w:r w:rsidR="004616E2" w:rsidRPr="006F4DE1">
        <w:rPr>
          <w:szCs w:val="24"/>
          <w:b w:val="0"/>
          <w:i w:val="0"/>
          <w:sz w:val="24"/>
          <w:spacing w:val="0"/>
          <w:w w:val="100"/>
          <w:rFonts/>
          <w:caps w:val="0"/>
        </w:rPr>
        <w:t>the</w:t>
      </w:r>
      <w:r w:rsidR="004616E2" w:rsidRPr="006F4DE1">
        <w:rPr>
          <w:szCs w:val="24"/>
          <w:b w:val="0"/>
          <w:i w:val="0"/>
          <w:sz w:val="24"/>
          <w:spacing w:val="0"/>
          <w:w w:val="100"/>
          <w:rFonts/>
          <w:caps w:val="0"/>
        </w:rPr>
        <w:t> </w:t>
      </w:r>
      <w:r w:rsidR="004616E2" w:rsidRPr="006F4DE1">
        <w:rPr>
          <w:szCs w:val="24"/>
          <w:b w:val="0"/>
          <w:i w:val="0"/>
          <w:sz w:val="24"/>
          <w:spacing w:val="0"/>
          <w:w w:val="100"/>
          <w:rFonts/>
          <w:caps w:val="0"/>
        </w:rPr>
        <w:t>occurrence</w:t>
      </w:r>
      <w:r w:rsidR="004616E2" w:rsidRPr="006F4DE1">
        <w:rPr>
          <w:szCs w:val="24"/>
          <w:b w:val="0"/>
          <w:i w:val="0"/>
          <w:sz w:val="24"/>
          <w:spacing w:val="0"/>
          <w:w w:val="100"/>
          <w:rFonts/>
          <w:caps w:val="0"/>
        </w:rPr>
        <w:t> </w:t>
      </w:r>
      <w:r w:rsidR="004616E2" w:rsidRPr="006F4DE1">
        <w:rPr>
          <w:szCs w:val="24"/>
          <w:b w:val="0"/>
          <w:i w:val="0"/>
          <w:sz w:val="24"/>
          <w:spacing w:val="0"/>
          <w:w w:val="100"/>
          <w:rFonts/>
          <w:caps w:val="0"/>
        </w:rPr>
        <w:t>of</w:t>
      </w:r>
      <w:r w:rsidR="004616E2" w:rsidRPr="006F4DE1">
        <w:rPr>
          <w:szCs w:val="24"/>
          <w:b w:val="0"/>
          <w:i w:val="0"/>
          <w:sz w:val="24"/>
          <w:spacing w:val="0"/>
          <w:w w:val="100"/>
          <w:rFonts/>
          <w:caps w:val="0"/>
        </w:rPr>
        <w:t> </w:t>
      </w:r>
      <w:r w:rsidR="004616E2" w:rsidRPr="006F4DE1">
        <w:rPr>
          <w:szCs w:val="24"/>
          <w:b w:val="0"/>
          <w:i w:val="0"/>
          <w:sz w:val="24"/>
          <w:spacing w:val="0"/>
          <w:w w:val="100"/>
          <w:rFonts/>
          <w:caps w:val="0"/>
        </w:rPr>
        <w:t>metamorphism</w:t>
      </w:r>
      <w:r w:rsidR="004616E2" w:rsidRPr="006F4DE1">
        <w:rPr>
          <w:szCs w:val="24"/>
          <w:b w:val="0"/>
          <w:i w:val="0"/>
          <w:sz w:val="24"/>
          <w:spacing w:val="0"/>
          <w:w w:val="100"/>
          <w:rFonts/>
          <w:caps w:val="0"/>
        </w:rPr>
        <w:t> </w:t>
      </w:r>
      <w:r w:rsidR="004616E2" w:rsidRPr="006F4DE1">
        <w:rPr>
          <w:szCs w:val="24"/>
          <w:b w:val="0"/>
          <w:i w:val="0"/>
          <w:sz w:val="24"/>
          <w:spacing w:val="0"/>
          <w:w w:val="100"/>
          <w:rFonts/>
          <w:caps w:val="0"/>
        </w:rPr>
        <w:t>as</w:t>
      </w:r>
      <w:r w:rsidR="004616E2" w:rsidRPr="006F4DE1">
        <w:rPr>
          <w:szCs w:val="24"/>
          <w:b w:val="0"/>
          <w:i w:val="0"/>
          <w:sz w:val="24"/>
          <w:spacing w:val="0"/>
          <w:w w:val="100"/>
          <w:rFonts/>
          <w:caps w:val="0"/>
        </w:rPr>
        <w:t> </w:t>
      </w:r>
      <w:r w:rsidR="004616E2" w:rsidRPr="006F4DE1">
        <w:rPr>
          <w:szCs w:val="24"/>
          <w:b w:val="0"/>
          <w:i w:val="0"/>
          <w:sz w:val="24"/>
          <w:spacing w:val="0"/>
          <w:w w:val="100"/>
          <w:rFonts/>
          <w:caps w:val="0"/>
        </w:rPr>
        <w:t>a</w:t>
      </w:r>
      <w:r w:rsidR="004616E2" w:rsidRPr="006F4DE1">
        <w:rPr>
          <w:szCs w:val="24"/>
          <w:b w:val="0"/>
          <w:i w:val="0"/>
          <w:sz w:val="24"/>
          <w:spacing w:val="0"/>
          <w:w w:val="100"/>
          <w:rFonts/>
          <w:caps w:val="0"/>
        </w:rPr>
        <w:t> </w:t>
      </w:r>
      <w:r w:rsidR="004616E2" w:rsidRPr="006F4DE1">
        <w:rPr>
          <w:szCs w:val="24"/>
          <w:b w:val="0"/>
          <w:i w:val="0"/>
          <w:sz w:val="24"/>
          <w:spacing w:val="0"/>
          <w:w w:val="100"/>
          <w:rFonts/>
          <w:caps w:val="0"/>
        </w:rPr>
        <w:t>result</w:t>
      </w:r>
      <w:r w:rsidR="004616E2" w:rsidRPr="006F4DE1">
        <w:rPr>
          <w:szCs w:val="24"/>
          <w:b w:val="0"/>
          <w:i w:val="0"/>
          <w:sz w:val="24"/>
          <w:spacing w:val="0"/>
          <w:w w:val="100"/>
          <w:rFonts/>
          <w:caps w:val="0"/>
        </w:rPr>
        <w:t> </w:t>
      </w:r>
      <w:r w:rsidR="004616E2" w:rsidRPr="006F4DE1">
        <w:rPr>
          <w:szCs w:val="24"/>
          <w:b w:val="0"/>
          <w:i w:val="0"/>
          <w:sz w:val="24"/>
          <w:spacing w:val="0"/>
          <w:w w:val="100"/>
          <w:rFonts/>
          <w:caps w:val="0"/>
        </w:rPr>
        <w:t>of</w:t>
      </w:r>
      <w:r w:rsidR="004616E2" w:rsidRPr="006F4DE1">
        <w:rPr>
          <w:szCs w:val="24"/>
          <w:b w:val="0"/>
          <w:i w:val="0"/>
          <w:sz w:val="24"/>
          <w:spacing w:val="0"/>
          <w:w w:val="100"/>
          <w:rFonts/>
          <w:caps w:val="0"/>
        </w:rPr>
        <w:t> </w:t>
      </w:r>
      <w:r w:rsidR="004616E2" w:rsidRPr="006F4DE1">
        <w:rPr>
          <w:szCs w:val="24"/>
          <w:b w:val="0"/>
          <w:i w:val="0"/>
          <w:sz w:val="24"/>
          <w:spacing w:val="0"/>
          <w:w w:val="100"/>
          <w:rFonts/>
          <w:caps w:val="0"/>
        </w:rPr>
        <w:t>the</w:t>
      </w:r>
      <w:r w:rsidR="004616E2" w:rsidRPr="006F4DE1">
        <w:rPr>
          <w:szCs w:val="24"/>
          <w:b w:val="0"/>
          <w:i w:val="0"/>
          <w:sz w:val="24"/>
          <w:spacing w:val="0"/>
          <w:w w:val="100"/>
          <w:rFonts/>
          <w:caps w:val="0"/>
        </w:rPr>
        <w:t> </w:t>
      </w:r>
      <w:r w:rsidR="004616E2" w:rsidRPr="006F4DE1">
        <w:rPr>
          <w:szCs w:val="24"/>
          <w:b w:val="0"/>
          <w:i w:val="0"/>
          <w:sz w:val="24"/>
          <w:spacing w:val="0"/>
          <w:w w:val="100"/>
          <w:rFonts/>
          <w:caps w:val="0"/>
        </w:rPr>
        <w:t>flowing</w:t>
      </w:r>
      <w:r w:rsidR="004616E2" w:rsidRPr="006F4DE1">
        <w:rPr>
          <w:szCs w:val="24"/>
          <w:b w:val="0"/>
          <w:i w:val="0"/>
          <w:sz w:val="24"/>
          <w:spacing w:val="0"/>
          <w:w w:val="100"/>
          <w:rFonts/>
          <w:caps w:val="0"/>
        </w:rPr>
        <w:t> </w:t>
      </w:r>
      <w:r w:rsidR="004616E2" w:rsidRPr="006F4DE1">
        <w:rPr>
          <w:szCs w:val="24"/>
          <w:b w:val="0"/>
          <w:i w:val="0"/>
          <w:sz w:val="24"/>
          <w:spacing w:val="0"/>
          <w:w w:val="100"/>
          <w:rFonts/>
          <w:caps w:val="0"/>
        </w:rPr>
        <w:t>of</w:t>
      </w:r>
      <w:r w:rsidR="004616E2" w:rsidRPr="006F4DE1">
        <w:rPr>
          <w:szCs w:val="24"/>
          <w:b w:val="0"/>
          <w:i w:val="0"/>
          <w:sz w:val="24"/>
          <w:spacing w:val="0"/>
          <w:w w:val="100"/>
          <w:rFonts/>
          <w:caps w:val="0"/>
        </w:rPr>
        <w:t> </w:t>
      </w:r>
      <w:r w:rsidR="004616E2" w:rsidRPr="006F4DE1">
        <w:rPr>
          <w:szCs w:val="24"/>
          <w:b w:val="0"/>
          <w:i w:val="0"/>
          <w:sz w:val="24"/>
          <w:spacing w:val="0"/>
          <w:w w:val="100"/>
          <w:rFonts/>
          <w:caps w:val="0"/>
        </w:rPr>
        <w:t>magma</w:t>
      </w:r>
      <w:r w:rsidR="004616E2" w:rsidRPr="006F4DE1">
        <w:rPr>
          <w:szCs w:val="24"/>
          <w:b w:val="0"/>
          <w:i w:val="0"/>
          <w:sz w:val="24"/>
          <w:spacing w:val="0"/>
          <w:w w:val="100"/>
          <w:rFonts/>
          <w:caps w:val="0"/>
        </w:rPr>
        <w:t> </w:t>
      </w:r>
      <w:r w:rsidR="004616E2" w:rsidRPr="006F4DE1">
        <w:rPr>
          <w:szCs w:val="24"/>
          <w:b w:val="0"/>
          <w:i w:val="0"/>
          <w:sz w:val="24"/>
          <w:spacing w:val="0"/>
          <w:w w:val="100"/>
          <w:rFonts/>
          <w:caps w:val="0"/>
        </w:rPr>
        <w:t>within</w:t>
      </w:r>
      <w:r w:rsidR="004616E2" w:rsidRPr="006F4DE1">
        <w:rPr>
          <w:szCs w:val="24"/>
          <w:b w:val="0"/>
          <w:i w:val="0"/>
          <w:sz w:val="24"/>
          <w:spacing w:val="0"/>
          <w:w w:val="100"/>
          <w:rFonts/>
          <w:caps w:val="0"/>
        </w:rPr>
        <w:t> </w:t>
      </w:r>
      <w:r w:rsidR="004616E2" w:rsidRPr="006F4DE1">
        <w:rPr>
          <w:szCs w:val="24"/>
          <w:b w:val="0"/>
          <w:i w:val="0"/>
          <w:sz w:val="24"/>
          <w:spacing w:val="0"/>
          <w:w w:val="100"/>
          <w:rFonts/>
          <w:caps w:val="0"/>
        </w:rPr>
        <w:t>the</w:t>
      </w:r>
      <w:r w:rsidR="004616E2" w:rsidRPr="006F4DE1">
        <w:rPr>
          <w:szCs w:val="24"/>
          <w:b w:val="0"/>
          <w:i w:val="0"/>
          <w:sz w:val="24"/>
          <w:spacing w:val="0"/>
          <w:w w:val="100"/>
          <w:rFonts/>
          <w:caps w:val="0"/>
        </w:rPr>
        <w:t> </w:t>
      </w:r>
      <w:r w:rsidR="004616E2" w:rsidRPr="006F4DE1">
        <w:rPr>
          <w:szCs w:val="24"/>
          <w:b w:val="0"/>
          <w:i w:val="0"/>
          <w:sz w:val="24"/>
          <w:spacing w:val="0"/>
          <w:w w:val="100"/>
          <w:rFonts/>
          <w:caps w:val="0"/>
        </w:rPr>
        <w:t>rock</w:t>
      </w:r>
      <w:r w:rsidR="004616E2" w:rsidRPr="006F4DE1">
        <w:rPr>
          <w:szCs w:val="24"/>
          <w:b w:val="0"/>
          <w:i w:val="0"/>
          <w:sz w:val="24"/>
          <w:spacing w:val="0"/>
          <w:w w:val="100"/>
          <w:rFonts/>
          <w:caps w:val="0"/>
        </w:rPr>
        <w:t> </w:t>
      </w:r>
      <w:r w:rsidR="004616E2" w:rsidRPr="006F4DE1">
        <w:rPr>
          <w:szCs w:val="24"/>
          <w:b w:val="0"/>
          <w:i w:val="0"/>
          <w:sz w:val="24"/>
          <w:spacing w:val="0"/>
          <w:w w:val="100"/>
          <w:rFonts/>
          <w:caps w:val="0"/>
        </w:rPr>
        <w:t>(wrap</w:t>
      </w:r>
      <w:r w:rsidR="004616E2" w:rsidRPr="00566D7F">
        <w:rPr>
          <w:szCs w:val="24"/>
          <w:b w:val="0"/>
          <w:i w:val="0"/>
          <w:sz w:val="24"/>
          <w:spacing w:val="0"/>
          <w:w w:val="100"/>
          <w:rFonts/>
          <w:caps w:val="0"/>
        </w:rPr>
        <w:t>).(</w:t>
      </w:r>
      <w:r w:rsidR="00BA3681" w:rsidRPr="00566D7F">
        <w:rPr>
          <w:szCs w:val="24"/>
          <w:b w:val="0"/>
          <w:i w:val="0"/>
          <w:sz w:val="24"/>
          <w:spacing w:val="0"/>
          <w:w w:val="100"/>
          <w:rFonts/>
          <w:caps w:val="0"/>
        </w:rPr>
        <w:t>Fig.</w:t>
      </w:r>
      <w:r w:rsidR="00BA3681" w:rsidRPr="00566D7F">
        <w:rPr>
          <w:szCs w:val="24"/>
          <w:b w:val="0"/>
          <w:i w:val="0"/>
          <w:sz w:val="24"/>
          <w:spacing w:val="0"/>
          <w:w w:val="100"/>
          <w:rFonts/>
          <w:caps w:val="0"/>
        </w:rPr>
        <w:t> </w:t>
      </w:r>
      <w:r w:rsidR="00BA3681" w:rsidRPr="00566D7F">
        <w:rPr>
          <w:szCs w:val="24"/>
          <w:b w:val="0"/>
          <w:i w:val="0"/>
          <w:sz w:val="24"/>
          <w:spacing w:val="0"/>
          <w:w w:val="100"/>
          <w:rFonts/>
          <w:caps w:val="0"/>
        </w:rPr>
        <w:t>4.03</w:t>
      </w:r>
      <w:r w:rsidR="004616E2" w:rsidRPr="00566D7F">
        <w:rPr>
          <w:szCs w:val="24"/>
          <w:b w:val="0"/>
          <w:i w:val="0"/>
          <w:sz w:val="24"/>
          <w:spacing w:val="0"/>
          <w:w w:val="100"/>
          <w:rFonts/>
          <w:caps w:val="0"/>
        </w:rPr>
        <w:t>)</w:t>
      </w:r>
    </w:p>
    <w:p w14:paraId="2E7401B9" w14:textId="77777777" w:rsidR="003341E7" w:rsidRDefault="003341E7" w:rsidP="003341E7">
      <w:pPr>
        <w:spacing w:before="0" w:beforeAutospacing="0" w:after="160" w:afterAutospacing="0" w:lineRule="auto" w:line="360"/>
        <w:rPr>
          <w:szCs w:val="24"/>
          <w:b w:val="0"/>
          <w:i w:val="0"/>
          <w:sz w:val="24"/>
          <w:spacing w:val="0"/>
          <w:w w:val="100"/>
          <w:rFonts/>
          <w:caps w:val="0"/>
        </w:rPr>
        <w:snapToGrid w:val="0"/>
        <w:ind w:right="-755"/>
        <w:textAlignment w:val="baseline"/>
      </w:pPr>
      <w:r>
        <w:drawing>
          <wp:inline distT="0" distB="0" distL="0" distR="0" wp14:anchorId="179506C1" wp14:editId="4B30CCB1">
            <wp:extent cx="3063395" cy="2296925"/>
            <wp:effectExtent l="19050" t="0" r="4970" b="0"/>
            <wp:docPr id="19" name="Picture 8" descr="C:\Users\Bukola\Desktop\flashCopy\Abeokuta fieldwork\fieldw pix\PB28003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Bukola\Desktop\flashCopy\Abeokuta fieldwork\fieldw pix\PB280032.JPG"/>
                    <pic:cNvPicPr>
                      <a:picLocks noChangeAspect="1" noChangeArrowheads="1"/>
                    </pic:cNvPicPr>
                  </pic:nvPicPr>
                  <pic:blipFill>
                    <a:blip r:embed="rId19" cstate="print"/>
                    <a:srcRect/>
                    <a:stretch>
                      <a:fillRect/>
                    </a:stretch>
                  </pic:blipFill>
                  <pic:spPr bwMode="auto">
                    <a:xfrm rot="0">
                      <a:off x="0" y="0"/>
                      <a:ext cx="3063395" cy="2296925"/>
                    </a:xfrm>
                    <a:prstGeom prst="rect">
                      <a:avLst/>
                    </a:prstGeom>
                    <a:noFill/>
                    <a:ln w="9525">
                      <a:noFill/>
                      <a:miter lim="800000"/>
                      <a:headEnd/>
                      <a:tailEnd/>
                    </a:ln>
                  </pic:spPr>
                </pic:pic>
              </a:graphicData>
            </a:graphic>
          </wp:inline>
        </w:drawing>
        <w:rPr>
          <w:szCs w:val="24"/>
          <w:lang w:val="en-GB" w:eastAsia="en-GB"/>
          <w:noProof/>
          <w:b w:val="0"/>
          <w:i w:val="0"/>
          <w:sz w:val="24"/>
          <w:spacing w:val="0"/>
          <w:w w:val="100"/>
          <w:rFonts/>
          <w:caps w:val="0"/>
        </w:rPr>
      </w:r>
      <w:r>
        <w:rPr>
          <w:szCs w:val="24"/>
          <w:b w:val="0"/>
          <w:i w:val="0"/>
          <w:sz w:val="24"/>
          <w:spacing w:val="0"/>
          <w:w w:val="100"/>
          <w:rFonts/>
          <w:caps w:val="0"/>
        </w:rPr>
        <w:t> </w:t>
      </w:r>
      <w:r>
        <w:drawing>
          <wp:inline distT="0" distB="0" distL="0" distR="0" wp14:anchorId="2A296D15" wp14:editId="124A7CBF">
            <wp:extent cx="3035704" cy="2298544"/>
            <wp:effectExtent l="19050" t="0" r="0" b="0"/>
            <wp:docPr id="20" name="Picture 9" descr="C:\Users\Bukola\Desktop\flashCopy\Abeokuta fieldwork\fieldw pix\PB28003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Bukola\Desktop\flashCopy\Abeokuta fieldwork\fieldw pix\PB280033.JPG"/>
                    <pic:cNvPicPr>
                      <a:picLocks noChangeAspect="1" noChangeArrowheads="1"/>
                    </pic:cNvPicPr>
                  </pic:nvPicPr>
                  <pic:blipFill>
                    <a:blip r:embed="rId20" cstate="print"/>
                    <a:srcRect/>
                    <a:stretch>
                      <a:fillRect/>
                    </a:stretch>
                  </pic:blipFill>
                  <pic:spPr bwMode="auto">
                    <a:xfrm rot="0">
                      <a:off x="0" y="0"/>
                      <a:ext cx="3035704" cy="2298544"/>
                    </a:xfrm>
                    <a:prstGeom prst="rect">
                      <a:avLst/>
                    </a:prstGeom>
                    <a:noFill/>
                    <a:ln w="9525">
                      <a:noFill/>
                      <a:miter lim="800000"/>
                      <a:headEnd/>
                      <a:tailEnd/>
                    </a:ln>
                  </pic:spPr>
                </pic:pic>
              </a:graphicData>
            </a:graphic>
          </wp:inline>
        </w:drawing>
        <w:rPr>
          <w:szCs w:val="24"/>
          <w:lang w:val="en-GB" w:eastAsia="en-GB"/>
          <w:noProof/>
          <w:b w:val="0"/>
          <w:i w:val="0"/>
          <w:sz w:val="24"/>
          <w:spacing w:val="0"/>
          <w:w w:val="100"/>
          <w:rFonts/>
          <w:caps w:val="0"/>
        </w:rPr>
      </w:r>
    </w:p>
    <w:p w14:paraId="3372E003" w14:textId="77777777" w:rsidR="003341E7" w:rsidRPr="003341E7" w:rsidRDefault="007E20E2" w:rsidP="003341E7">
      <w:pPr>
        <w:spacing w:before="0" w:beforeAutospacing="0" w:after="160" w:afterAutospacing="0" w:lineRule="auto" w:line="360"/>
        <w:rPr>
          <w:b w:val="0"/>
          <w:i w:val="0"/>
          <w:sz w:val="20"/>
          <w:spacing w:val="0"/>
          <w:w w:val="100"/>
          <w:rFonts/>
          <w:caps w:val="0"/>
        </w:rPr>
        <w:snapToGrid w:val="0"/>
        <w:ind w:right="-755"/>
        <w:textAlignment w:val="baseline"/>
      </w:pPr>
      <w:r>
        <w:rPr>
          <w:b w:val="0"/>
          <w:i w:val="0"/>
          <w:sz w:val="22"/>
          <w:spacing w:val="0"/>
          <w:w w:val="100"/>
          <w:rFonts/>
          <w:caps w:val="0"/>
        </w:rPr>
        <w:t>Fig..</w:t>
      </w:r>
      <w:r>
        <w:rPr>
          <w:b w:val="0"/>
          <w:i w:val="0"/>
          <w:sz w:val="22"/>
          <w:spacing w:val="0"/>
          <w:w w:val="100"/>
          <w:rFonts/>
          <w:caps w:val="0"/>
        </w:rPr>
        <w:t> </w:t>
      </w:r>
      <w:r>
        <w:rPr>
          <w:b w:val="0"/>
          <w:i w:val="0"/>
          <w:sz w:val="22"/>
          <w:spacing w:val="0"/>
          <w:w w:val="100"/>
          <w:rFonts/>
          <w:caps w:val="0"/>
        </w:rPr>
        <w:t>4.</w:t>
      </w:r>
      <w:r w:rsidR="00A56768">
        <w:rPr>
          <w:b w:val="0"/>
          <w:i w:val="0"/>
          <w:sz w:val="22"/>
          <w:spacing w:val="0"/>
          <w:w w:val="100"/>
          <w:rFonts/>
          <w:caps w:val="0"/>
        </w:rPr>
        <w:t>0</w:t>
      </w:r>
      <w:r>
        <w:rPr>
          <w:b w:val="0"/>
          <w:i w:val="0"/>
          <w:sz w:val="22"/>
          <w:spacing w:val="0"/>
          <w:w w:val="100"/>
          <w:rFonts/>
          <w:caps w:val="0"/>
        </w:rPr>
        <w:t>2</w:t>
      </w:r>
      <w:r>
        <w:rPr>
          <w:b w:val="0"/>
          <w:i w:val="0"/>
          <w:sz w:val="22"/>
          <w:spacing w:val="0"/>
          <w:w w:val="100"/>
          <w:rFonts/>
          <w:caps w:val="0"/>
        </w:rPr>
        <w:t> </w:t>
      </w:r>
      <w:r w:rsidR="003341E7" w:rsidRPr="003341E7">
        <w:rPr>
          <w:b w:val="0"/>
          <w:i w:val="0"/>
          <w:sz w:val="22"/>
          <w:spacing w:val="0"/>
          <w:w w:val="100"/>
          <w:rFonts/>
          <w:caps w:val="0"/>
        </w:rPr>
        <w:t>Visible</w:t>
      </w:r>
      <w:r w:rsidR="003341E7" w:rsidRPr="003341E7">
        <w:rPr>
          <w:b w:val="0"/>
          <w:i w:val="0"/>
          <w:sz w:val="22"/>
          <w:spacing w:val="0"/>
          <w:w w:val="100"/>
          <w:rFonts/>
          <w:caps w:val="0"/>
        </w:rPr>
        <w:t> </w:t>
      </w:r>
      <w:r w:rsidR="003341E7" w:rsidRPr="003341E7">
        <w:rPr>
          <w:b w:val="0"/>
          <w:i w:val="0"/>
          <w:sz w:val="22"/>
          <w:spacing w:val="0"/>
          <w:w w:val="100"/>
          <w:rFonts/>
          <w:caps w:val="0"/>
        </w:rPr>
        <w:t>large</w:t>
      </w:r>
      <w:r w:rsidR="003341E7" w:rsidRPr="003341E7">
        <w:rPr>
          <w:b w:val="0"/>
          <w:i w:val="0"/>
          <w:sz w:val="22"/>
          <w:spacing w:val="0"/>
          <w:w w:val="100"/>
          <w:rFonts/>
          <w:caps w:val="0"/>
        </w:rPr>
        <w:t> </w:t>
      </w:r>
      <w:r w:rsidR="003341E7" w:rsidRPr="003341E7">
        <w:rPr>
          <w:b w:val="0"/>
          <w:i w:val="0"/>
          <w:sz w:val="22"/>
          <w:spacing w:val="0"/>
          <w:w w:val="100"/>
          <w:rFonts/>
          <w:caps w:val="0"/>
        </w:rPr>
        <w:t>disorientated</w:t>
      </w:r>
      <w:r w:rsidR="003341E7" w:rsidRPr="003341E7">
        <w:rPr>
          <w:b w:val="0"/>
          <w:i w:val="0"/>
          <w:sz w:val="22"/>
          <w:spacing w:val="0"/>
          <w:w w:val="100"/>
          <w:rFonts/>
          <w:caps w:val="0"/>
        </w:rPr>
        <w:t> </w:t>
      </w:r>
      <w:r w:rsidR="003341E7" w:rsidRPr="003341E7">
        <w:rPr>
          <w:b w:val="0"/>
          <w:i w:val="0"/>
          <w:sz w:val="22"/>
          <w:spacing w:val="0"/>
          <w:w w:val="100"/>
          <w:rFonts/>
          <w:caps w:val="0"/>
        </w:rPr>
        <w:t>pheocrysts</w:t>
      </w:r>
      <w:r w:rsidR="003341E7" w:rsidRPr="003341E7">
        <w:rPr>
          <w:b w:val="0"/>
          <w:i w:val="0"/>
          <w:sz w:val="22"/>
          <w:spacing w:val="0"/>
          <w:w w:val="100"/>
          <w:rFonts/>
          <w:caps w:val="0"/>
        </w:rPr>
        <w:t>              </w:t>
      </w:r>
      <w:r w:rsidR="003341E7">
        <w:rPr>
          <w:b w:val="0"/>
          <w:i w:val="0"/>
          <w:sz w:val="22"/>
          <w:spacing w:val="0"/>
          <w:w w:val="100"/>
          <w:rFonts/>
          <w:caps w:val="0"/>
        </w:rPr>
        <w:t>        </w:t>
      </w:r>
      <w:r>
        <w:rPr>
          <w:b w:val="0"/>
          <w:i w:val="0"/>
          <w:sz w:val="22"/>
          <w:spacing w:val="0"/>
          <w:w w:val="100"/>
          <w:rFonts/>
          <w:caps w:val="0"/>
        </w:rPr>
        <w:t>  </w:t>
      </w:r>
      <w:r>
        <w:rPr>
          <w:b w:val="0"/>
          <w:i w:val="0"/>
          <w:sz w:val="22"/>
          <w:spacing w:val="0"/>
          <w:w w:val="100"/>
          <w:rFonts/>
          <w:caps w:val="0"/>
        </w:rPr>
        <w:t>Fig,</w:t>
      </w:r>
      <w:r>
        <w:rPr>
          <w:b w:val="0"/>
          <w:i w:val="0"/>
          <w:sz w:val="22"/>
          <w:spacing w:val="0"/>
          <w:w w:val="100"/>
          <w:rFonts/>
          <w:caps w:val="0"/>
        </w:rPr>
        <w:t> </w:t>
      </w:r>
      <w:r>
        <w:rPr>
          <w:b w:val="0"/>
          <w:i w:val="0"/>
          <w:sz w:val="22"/>
          <w:spacing w:val="0"/>
          <w:w w:val="100"/>
          <w:rFonts/>
          <w:caps w:val="0"/>
        </w:rPr>
        <w:t>4.</w:t>
      </w:r>
      <w:r w:rsidR="00A56768">
        <w:rPr>
          <w:b w:val="0"/>
          <w:i w:val="0"/>
          <w:sz w:val="22"/>
          <w:spacing w:val="0"/>
          <w:w w:val="100"/>
          <w:rFonts/>
          <w:caps w:val="0"/>
        </w:rPr>
        <w:t>0</w:t>
      </w:r>
      <w:r>
        <w:rPr>
          <w:b w:val="0"/>
          <w:i w:val="0"/>
          <w:sz w:val="22"/>
          <w:spacing w:val="0"/>
          <w:w w:val="100"/>
          <w:rFonts/>
          <w:caps w:val="0"/>
        </w:rPr>
        <w:t>3</w:t>
      </w:r>
      <w:r>
        <w:rPr>
          <w:b w:val="0"/>
          <w:i w:val="0"/>
          <w:sz w:val="22"/>
          <w:spacing w:val="0"/>
          <w:w w:val="100"/>
          <w:rFonts/>
          <w:caps w:val="0"/>
        </w:rPr>
        <w:t> </w:t>
      </w:r>
      <w:r w:rsidR="003341E7" w:rsidRPr="003341E7">
        <w:rPr>
          <w:b w:val="0"/>
          <w:i w:val="0"/>
          <w:sz w:val="22"/>
          <w:spacing w:val="0"/>
          <w:w w:val="100"/>
          <w:rFonts/>
          <w:caps w:val="0"/>
        </w:rPr>
        <w:t> </w:t>
      </w:r>
      <w:r w:rsidR="003341E7" w:rsidRPr="003341E7">
        <w:rPr>
          <w:b w:val="0"/>
          <w:i w:val="0"/>
          <w:sz w:val="22"/>
          <w:spacing w:val="0"/>
          <w:w w:val="100"/>
          <w:rFonts/>
          <w:caps w:val="0"/>
        </w:rPr>
        <w:t>Presence</w:t>
      </w:r>
      <w:r w:rsidR="003341E7" w:rsidRPr="003341E7">
        <w:rPr>
          <w:b w:val="0"/>
          <w:i w:val="0"/>
          <w:sz w:val="22"/>
          <w:spacing w:val="0"/>
          <w:w w:val="100"/>
          <w:rFonts/>
          <w:caps w:val="0"/>
        </w:rPr>
        <w:t> </w:t>
      </w:r>
      <w:r w:rsidR="003341E7" w:rsidRPr="003341E7">
        <w:rPr>
          <w:b w:val="0"/>
          <w:i w:val="0"/>
          <w:sz w:val="22"/>
          <w:spacing w:val="0"/>
          <w:w w:val="100"/>
          <w:rFonts/>
          <w:caps w:val="0"/>
        </w:rPr>
        <w:t>of</w:t>
      </w:r>
      <w:r w:rsidR="003341E7" w:rsidRPr="003341E7">
        <w:rPr>
          <w:b w:val="0"/>
          <w:i w:val="0"/>
          <w:sz w:val="22"/>
          <w:spacing w:val="0"/>
          <w:w w:val="100"/>
          <w:rFonts/>
          <w:caps w:val="0"/>
        </w:rPr>
        <w:t> </w:t>
      </w:r>
      <w:r w:rsidR="003341E7" w:rsidRPr="003341E7">
        <w:rPr>
          <w:b w:val="0"/>
          <w:i w:val="0"/>
          <w:sz w:val="22"/>
          <w:spacing w:val="0"/>
          <w:w w:val="100"/>
          <w:rFonts/>
          <w:caps w:val="0"/>
        </w:rPr>
        <w:t>a</w:t>
      </w:r>
      <w:r w:rsidR="003341E7" w:rsidRPr="003341E7">
        <w:rPr>
          <w:b w:val="0"/>
          <w:i w:val="0"/>
          <w:sz w:val="22"/>
          <w:spacing w:val="0"/>
          <w:w w:val="100"/>
          <w:rFonts/>
          <w:caps w:val="0"/>
        </w:rPr>
        <w:t> </w:t>
      </w:r>
      <w:r w:rsidR="003341E7" w:rsidRPr="003341E7">
        <w:rPr>
          <w:b w:val="0"/>
          <w:i w:val="0"/>
          <w:sz w:val="22"/>
          <w:spacing w:val="0"/>
          <w:w w:val="100"/>
          <w:rFonts/>
          <w:caps w:val="0"/>
        </w:rPr>
        <w:t>wrap</w:t>
      </w:r>
      <w:r w:rsidR="003341E7" w:rsidRPr="003341E7">
        <w:rPr>
          <w:b w:val="0"/>
          <w:i w:val="0"/>
          <w:sz w:val="22"/>
          <w:spacing w:val="0"/>
          <w:w w:val="100"/>
          <w:rFonts/>
          <w:caps w:val="0"/>
        </w:rPr>
        <w:t> </w:t>
      </w:r>
      <w:r w:rsidR="003341E7" w:rsidRPr="003341E7">
        <w:rPr>
          <w:b w:val="0"/>
          <w:i w:val="0"/>
          <w:sz w:val="22"/>
          <w:spacing w:val="0"/>
          <w:w w:val="100"/>
          <w:rFonts/>
          <w:caps w:val="0"/>
        </w:rPr>
        <w:t>in</w:t>
      </w:r>
      <w:r w:rsidR="003341E7" w:rsidRPr="003341E7">
        <w:rPr>
          <w:b w:val="0"/>
          <w:i w:val="0"/>
          <w:sz w:val="22"/>
          <w:spacing w:val="0"/>
          <w:w w:val="100"/>
          <w:rFonts/>
          <w:caps w:val="0"/>
        </w:rPr>
        <w:t> </w:t>
      </w:r>
      <w:r w:rsidR="003341E7" w:rsidRPr="003341E7">
        <w:rPr>
          <w:b w:val="0"/>
          <w:i w:val="0"/>
          <w:sz w:val="22"/>
          <w:spacing w:val="0"/>
          <w:w w:val="100"/>
          <w:rFonts/>
          <w:caps w:val="0"/>
        </w:rPr>
        <w:t>a</w:t>
      </w:r>
      <w:r w:rsidR="003341E7" w:rsidRPr="003341E7">
        <w:rPr>
          <w:b w:val="0"/>
          <w:i w:val="0"/>
          <w:sz w:val="22"/>
          <w:spacing w:val="0"/>
          <w:w w:val="100"/>
          <w:rFonts/>
          <w:caps w:val="0"/>
        </w:rPr>
        <w:t> </w:t>
      </w:r>
      <w:r w:rsidR="003341E7" w:rsidRPr="003341E7">
        <w:rPr>
          <w:b w:val="0"/>
          <w:i w:val="0"/>
          <w:sz w:val="22"/>
          <w:spacing w:val="0"/>
          <w:w w:val="100"/>
          <w:rFonts/>
          <w:caps w:val="0"/>
        </w:rPr>
        <w:t>part</w:t>
      </w:r>
      <w:r w:rsidR="003341E7" w:rsidRPr="003341E7">
        <w:rPr>
          <w:b w:val="0"/>
          <w:i w:val="0"/>
          <w:sz w:val="22"/>
          <w:spacing w:val="0"/>
          <w:w w:val="100"/>
          <w:rFonts/>
          <w:caps w:val="0"/>
        </w:rPr>
        <w:t> </w:t>
      </w:r>
      <w:r w:rsidR="003341E7" w:rsidRPr="003341E7">
        <w:rPr>
          <w:b w:val="0"/>
          <w:i w:val="0"/>
          <w:sz w:val="22"/>
          <w:spacing w:val="0"/>
          <w:w w:val="100"/>
          <w:rFonts/>
          <w:caps w:val="0"/>
        </w:rPr>
        <w:t>of</w:t>
      </w:r>
      <w:r w:rsidR="003341E7" w:rsidRPr="003341E7">
        <w:rPr>
          <w:b w:val="0"/>
          <w:i w:val="0"/>
          <w:sz w:val="22"/>
          <w:spacing w:val="0"/>
          <w:w w:val="100"/>
          <w:rFonts/>
          <w:caps w:val="0"/>
        </w:rPr>
        <w:t> </w:t>
      </w:r>
      <w:r w:rsidR="003341E7" w:rsidRPr="003341E7">
        <w:rPr>
          <w:b w:val="0"/>
          <w:i w:val="0"/>
          <w:sz w:val="22"/>
          <w:spacing w:val="0"/>
          <w:w w:val="100"/>
          <w:rFonts/>
          <w:caps w:val="0"/>
        </w:rPr>
        <w:t>the</w:t>
      </w:r>
      <w:r w:rsidR="003341E7" w:rsidRPr="003341E7">
        <w:rPr>
          <w:b w:val="0"/>
          <w:i w:val="0"/>
          <w:sz w:val="22"/>
          <w:spacing w:val="0"/>
          <w:w w:val="100"/>
          <w:rFonts/>
          <w:caps w:val="0"/>
        </w:rPr>
        <w:t> </w:t>
      </w:r>
      <w:r w:rsidR="003341E7" w:rsidRPr="003341E7">
        <w:rPr>
          <w:b w:val="0"/>
          <w:i w:val="0"/>
          <w:sz w:val="22"/>
          <w:spacing w:val="0"/>
          <w:w w:val="100"/>
          <w:rFonts/>
          <w:caps w:val="0"/>
        </w:rPr>
        <w:t>outcrop</w:t>
      </w:r>
    </w:p>
    <w:p w14:paraId="5908A9B5" w14:textId="77777777" w:rsidR="003341E7" w:rsidRDefault="003341E7" w:rsidP="006F4DE1">
      <w:pPr>
        <w:spacing w:before="0" w:beforeAutospacing="0" w:after="160" w:afterAutospacing="0" w:lineRule="auto" w:line="360"/>
        <w:rPr>
          <w:szCs w:val="24"/>
          <w:b w:val="0"/>
          <w:i w:val="0"/>
          <w:sz w:val="24"/>
          <w:spacing w:val="0"/>
          <w:w w:val="100"/>
          <w:rFonts/>
          <w:caps w:val="0"/>
        </w:rPr>
        <w:snapToGrid w:val="0"/>
        <w:textAlignment w:val="baseline"/>
      </w:pPr>
      <w:r>
        <w:rPr>
          <w:b w:val="0"/>
          <w:i w:val="0"/>
          <w:sz w:val="24"/>
          <w:spacing w:val="0"/>
          <w:w w:val="100"/>
          <w:rFonts/>
          <w:caps w:val="0"/>
        </w:rPr>
        <w:t/>
      </w:r>
    </w:p>
    <w:p w14:paraId="3C635DB2" w14:textId="77777777" w:rsidR="00F6133B" w:rsidRPr="006F4DE1" w:rsidRDefault="00F6133B" w:rsidP="006F4DE1">
      <w:pPr>
        <w:spacing w:before="0" w:beforeAutospacing="0" w:after="160" w:afterAutospacing="0" w:lineRule="auto" w:line="360"/>
        <w:rPr>
          <w:szCs w:val="24"/>
          <w:b w:val="0"/>
          <w:i w:val="0"/>
          <w:sz w:val="24"/>
          <w:spacing w:val="0"/>
          <w:w w:val="100"/>
          <w:rFonts/>
          <w:caps w:val="0"/>
        </w:rPr>
        <w:snapToGrid w:val="0"/>
        <w:textAlignment w:val="baseline"/>
      </w:pPr>
      <w:r w:rsidRPr="00C06C0D">
        <w:rPr>
          <w:szCs w:val="24"/>
          <w:b w:val="0"/>
          <w:i w:val="0"/>
          <w:sz w:val="24"/>
          <w:spacing w:val="0"/>
          <w:w w:val="100"/>
          <w:rFonts/>
          <w:caps w:val="0"/>
        </w:rPr>
        <w:t>Table</w:t>
      </w:r>
      <w:r w:rsidR="007E20E2" w:rsidRPr="00C06C0D">
        <w:rPr>
          <w:szCs w:val="24"/>
          <w:b w:val="0"/>
          <w:i w:val="0"/>
          <w:sz w:val="24"/>
          <w:spacing w:val="0"/>
          <w:w w:val="100"/>
          <w:rFonts/>
          <w:caps w:val="0"/>
        </w:rPr>
        <w:t> </w:t>
      </w:r>
      <w:r w:rsidR="007E20E2" w:rsidRPr="00C06C0D">
        <w:rPr>
          <w:szCs w:val="24"/>
          <w:b w:val="0"/>
          <w:i w:val="0"/>
          <w:sz w:val="24"/>
          <w:spacing w:val="0"/>
          <w:w w:val="100"/>
          <w:rFonts/>
          <w:caps w:val="0"/>
        </w:rPr>
        <w:t>4.2</w:t>
      </w:r>
      <w:r w:rsidR="007E20E2" w:rsidRPr="00C06C0D">
        <w:rPr>
          <w:szCs w:val="24"/>
          <w:b w:val="0"/>
          <w:i w:val="0"/>
          <w:sz w:val="24"/>
          <w:spacing w:val="0"/>
          <w:w w:val="100"/>
          <w:rFonts/>
          <w:caps w:val="0"/>
        </w:rPr>
        <w:t>  </w:t>
      </w:r>
      <w:r w:rsidRPr="00C06C0D">
        <w:rPr>
          <w:szCs w:val="24"/>
          <w:b w:val="0"/>
          <w:i w:val="0"/>
          <w:sz w:val="24"/>
          <w:spacing w:val="0"/>
          <w:w w:val="100"/>
          <w:rFonts/>
          <w:caps w:val="0"/>
        </w:rPr>
        <w:t>Axis</w:t>
      </w:r>
      <w:r w:rsidRPr="00C06C0D">
        <w:rPr>
          <w:szCs w:val="24"/>
          <w:b w:val="0"/>
          <w:i w:val="0"/>
          <w:sz w:val="24"/>
          <w:spacing w:val="0"/>
          <w:w w:val="100"/>
          <w:rFonts/>
          <w:caps w:val="0"/>
        </w:rPr>
        <w:t> </w:t>
      </w:r>
      <w:r w:rsidRPr="00C06C0D">
        <w:rPr>
          <w:szCs w:val="24"/>
          <w:b w:val="0"/>
          <w:i w:val="0"/>
          <w:sz w:val="24"/>
          <w:spacing w:val="0"/>
          <w:w w:val="100"/>
          <w:rFonts/>
          <w:caps w:val="0"/>
        </w:rPr>
        <w:t>lengths</w:t>
      </w:r>
      <w:r w:rsidRPr="00C06C0D">
        <w:rPr>
          <w:szCs w:val="24"/>
          <w:b w:val="0"/>
          <w:i w:val="0"/>
          <w:sz w:val="24"/>
          <w:spacing w:val="0"/>
          <w:w w:val="100"/>
          <w:rFonts/>
          <w:caps w:val="0"/>
        </w:rPr>
        <w:t> </w:t>
      </w:r>
      <w:r w:rsidRPr="00C06C0D">
        <w:rPr>
          <w:szCs w:val="24"/>
          <w:b w:val="0"/>
          <w:i w:val="0"/>
          <w:sz w:val="24"/>
          <w:spacing w:val="0"/>
          <w:w w:val="100"/>
          <w:rFonts/>
          <w:caps w:val="0"/>
        </w:rPr>
        <w:t>and</w:t>
      </w:r>
      <w:r w:rsidRPr="00C06C0D">
        <w:rPr>
          <w:szCs w:val="24"/>
          <w:b w:val="0"/>
          <w:i w:val="0"/>
          <w:sz w:val="24"/>
          <w:spacing w:val="0"/>
          <w:w w:val="100"/>
          <w:rFonts/>
          <w:caps w:val="0"/>
        </w:rPr>
        <w:t> </w:t>
      </w:r>
      <w:r w:rsidRPr="00C06C0D">
        <w:rPr>
          <w:szCs w:val="24"/>
          <w:b w:val="0"/>
          <w:i w:val="0"/>
          <w:sz w:val="24"/>
          <w:spacing w:val="0"/>
          <w:w w:val="100"/>
          <w:rFonts/>
          <w:caps w:val="0"/>
        </w:rPr>
        <w:t>orientation</w:t>
      </w:r>
      <w:r w:rsidRPr="00C06C0D">
        <w:rPr>
          <w:szCs w:val="24"/>
          <w:b w:val="0"/>
          <w:i w:val="0"/>
          <w:sz w:val="24"/>
          <w:spacing w:val="0"/>
          <w:w w:val="100"/>
          <w:rFonts/>
          <w:caps w:val="0"/>
        </w:rPr>
        <w:t> </w:t>
      </w:r>
      <w:r w:rsidRPr="00C06C0D">
        <w:rPr>
          <w:szCs w:val="24"/>
          <w:b w:val="0"/>
          <w:i w:val="0"/>
          <w:sz w:val="24"/>
          <w:spacing w:val="0"/>
          <w:w w:val="100"/>
          <w:rFonts/>
          <w:caps w:val="0"/>
        </w:rPr>
        <w:t>of</w:t>
      </w:r>
      <w:r w:rsidRPr="00C06C0D">
        <w:rPr>
          <w:szCs w:val="24"/>
          <w:b w:val="0"/>
          <w:i w:val="0"/>
          <w:sz w:val="24"/>
          <w:spacing w:val="0"/>
          <w:w w:val="100"/>
          <w:rFonts/>
          <w:caps w:val="0"/>
        </w:rPr>
        <w:t> </w:t>
      </w:r>
      <w:r w:rsidRPr="00C06C0D">
        <w:rPr>
          <w:szCs w:val="24"/>
          <w:b w:val="0"/>
          <w:i w:val="0"/>
          <w:sz w:val="24"/>
          <w:spacing w:val="0"/>
          <w:w w:val="100"/>
          <w:rFonts/>
          <w:caps w:val="0"/>
        </w:rPr>
        <w:t>phenocrysts</w:t>
      </w:r>
      <w:r w:rsidR="00B22A4D" w:rsidRPr="00C06C0D">
        <w:rPr>
          <w:szCs w:val="24"/>
          <w:b w:val="0"/>
          <w:i w:val="0"/>
          <w:sz w:val="24"/>
          <w:spacing w:val="0"/>
          <w:w w:val="100"/>
          <w:rFonts/>
          <w:caps w:val="0"/>
        </w:rPr>
        <w:t>(L</w:t>
      </w:r>
      <w:r w:rsidR="00B22A4D" w:rsidRPr="00C06C0D">
        <w:rPr>
          <w:szCs w:val="24"/>
          <w:b w:val="0"/>
          <w:i w:val="0"/>
          <w:sz w:val="24"/>
          <w:spacing w:val="0"/>
          <w:w w:val="100"/>
          <w:rFonts/>
          <w:caps w:val="0"/>
        </w:rPr>
        <w:t> </w:t>
      </w:r>
      <w:r w:rsidR="00B22A4D" w:rsidRPr="00C06C0D">
        <w:rPr>
          <w:szCs w:val="24"/>
          <w:b w:val="0"/>
          <w:i w:val="0"/>
          <w:sz w:val="24"/>
          <w:spacing w:val="0"/>
          <w:w w:val="100"/>
          <w:rFonts/>
          <w:caps w:val="0"/>
        </w:rPr>
        <w:t>2,</w:t>
      </w:r>
      <w:r w:rsidR="00B22A4D" w:rsidRPr="00C06C0D">
        <w:rPr>
          <w:szCs w:val="24"/>
          <w:b w:val="0"/>
          <w:i w:val="0"/>
          <w:sz w:val="24"/>
          <w:spacing w:val="0"/>
          <w:w w:val="100"/>
          <w:rFonts/>
          <w:caps w:val="0"/>
        </w:rPr>
        <w:t> </w:t>
      </w:r>
      <w:r w:rsidR="00B22A4D" w:rsidRPr="00C06C0D">
        <w:rPr>
          <w:szCs w:val="24"/>
          <w:b w:val="0"/>
          <w:i w:val="0"/>
          <w:sz w:val="24"/>
          <w:spacing w:val="0"/>
          <w:w w:val="100"/>
          <w:rFonts/>
          <w:caps w:val="0"/>
        </w:rPr>
        <w:t>GM</w:t>
      </w:r>
      <w:r w:rsidR="007E20E2">
        <w:rPr>
          <w:szCs w:val="24"/>
          <w:b w:val="0"/>
          <w:i w:val="0"/>
          <w:sz w:val="24"/>
          <w:spacing w:val="0"/>
          <w:w w:val="100"/>
          <w:rFonts/>
          <w:caps w:val="0"/>
        </w:rPr>
        <w:t>)</w:t>
      </w:r>
    </w:p>
    <w:tbl>
      <w:tblPr>
        <w:tblStyle w:val="LightShading-Accent11"/>
        <w:tblW w:w="0" w:type="auto"/>
        <w:tblLook w:val="04A0" w:firstRow="1" w:lastRow="0" w:firstColumn="1" w:lastColumn="0" w:noHBand="0" w:noVBand="1"/>
      </w:tblPr>
      <w:tblGrid>
        <w:gridCol w:w="2310"/>
        <w:gridCol w:w="2310"/>
        <w:gridCol w:w="2311"/>
        <w:gridCol w:w="2311"/>
      </w:tblGrid>
      <w:tr>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310" w:type="dxa"/>
            <w:noWrap/>
            <w:hideMark/>
          </w:tcPr>
          <w:p w14:paraId="4B0E4071" w14:textId="77777777" w:rsidR="002A102A" w:rsidRPr="006F4DE1" w:rsidRDefault="002A102A" w:rsidP="006F4DE1">
            <w:pPr>
              <w:spacing w:before="0" w:beforeAutospacing="0" w:after="0" w:afterAutospacing="0" w:lineRule="auto" w:line="360"/>
              <w:rPr>
                <w:szCs w:val="24"/>
                <w:lang w:val="en-GB" w:eastAsia="en-GB"/>
                <w:b w:val="0"/>
                <w:i w:val="0"/>
                <w:color w:val="000000"/>
                <w:sz w:val="24"/>
                <w:spacing w:val="0"/>
                <w:w w:val="100"/>
                <w:rFonts w:eastAsia="Times New Roman"/>
                <w:caps w:val="0"/>
              </w:rPr>
              <w:snapToGrid w:val="0"/>
              <w:textAlignment w:val="baseline"/>
            </w:pPr>
            <w:r w:rsidRPr="006F4DE1">
              <w:rPr>
                <w:szCs w:val="24"/>
                <w:lang w:val="en-GB" w:eastAsia="en-GB"/>
                <w:b w:val="0"/>
                <w:i w:val="0"/>
                <w:color w:val="000000"/>
                <w:sz w:val="24"/>
                <w:spacing w:val="0"/>
                <w:w w:val="100"/>
                <w:rFonts w:eastAsia="Times New Roman"/>
                <w:caps w:val="0"/>
              </w:rPr>
              <w:t>S/N</w:t>
            </w:r>
          </w:p>
        </w:tc>
        <w:tc>
          <w:tcPr>
            <w:tcW w:w="2310" w:type="dxa"/>
            <w:noWrap/>
            <w:hideMark/>
          </w:tcPr>
          <w:p w14:paraId="7CCB1387" w14:textId="77777777" w:rsidR="002A102A" w:rsidRPr="006F4DE1" w:rsidRDefault="002A102A" w:rsidP="006F4DE1">
            <w:pPr>
              <w:spacing w:before="0" w:beforeAutospacing="0" w:after="0" w:afterAutospacing="0" w:lineRule="auto" w:line="360"/>
              <w:rPr>
                <w:szCs w:val="24"/>
                <w:lang w:val="en-GB" w:eastAsia="en-GB"/>
                <w:b w:val="0"/>
                <w:i w:val="0"/>
                <w:color w:val="000000"/>
                <w:sz w:val="24"/>
                <w:spacing w:val="0"/>
                <w:w w:val="100"/>
                <w:rFonts w:eastAsia="Times New Roman"/>
                <w:caps w:val="0"/>
              </w:rPr>
              <w:snapToGrid w:val="0"/>
              <w:textAlignment w:val="baseline"/>
            </w:pPr>
            <w:r w:rsidRPr="006F4DE1">
              <w:rPr>
                <w:szCs w:val="24"/>
                <w:lang w:val="en-GB" w:eastAsia="en-GB"/>
                <w:b w:val="0"/>
                <w:i w:val="0"/>
                <w:color w:val="000000"/>
                <w:sz w:val="24"/>
                <w:spacing w:val="0"/>
                <w:w w:val="100"/>
                <w:rFonts w:eastAsia="Times New Roman"/>
                <w:caps w:val="0"/>
              </w:rPr>
              <w:t>Long</w:t>
            </w:r>
            <w:r w:rsidRPr="006F4DE1">
              <w:rPr>
                <w:szCs w:val="24"/>
                <w:lang w:val="en-GB" w:eastAsia="en-GB"/>
                <w:b w:val="0"/>
                <w:i w:val="0"/>
                <w:color w:val="000000"/>
                <w:sz w:val="24"/>
                <w:spacing w:val="0"/>
                <w:w w:val="100"/>
                <w:rFonts w:eastAsia="Times New Roman"/>
                <w:caps w:val="0"/>
              </w:rPr>
              <w:t> </w:t>
            </w:r>
            <w:r w:rsidRPr="006F4DE1">
              <w:rPr>
                <w:szCs w:val="24"/>
                <w:lang w:val="en-GB" w:eastAsia="en-GB"/>
                <w:b w:val="0"/>
                <w:i w:val="0"/>
                <w:color w:val="000000"/>
                <w:sz w:val="24"/>
                <w:spacing w:val="0"/>
                <w:w w:val="100"/>
                <w:rFonts w:eastAsia="Times New Roman"/>
                <w:caps w:val="0"/>
              </w:rPr>
              <w:t>axix(mm)</w:t>
            </w:r>
          </w:p>
        </w:tc>
        <w:tc>
          <w:tcPr>
            <w:tcW w:w="2311" w:type="dxa"/>
            <w:noWrap/>
            <w:hideMark/>
          </w:tcPr>
          <w:p w14:paraId="15B91223" w14:textId="77777777" w:rsidR="002A102A" w:rsidRPr="006F4DE1" w:rsidRDefault="002A102A" w:rsidP="006F4DE1">
            <w:pPr>
              <w:spacing w:before="0" w:beforeAutospacing="0" w:after="0" w:afterAutospacing="0" w:lineRule="auto" w:line="360"/>
              <w:rPr>
                <w:szCs w:val="24"/>
                <w:lang w:val="en-GB" w:eastAsia="en-GB"/>
                <w:b w:val="0"/>
                <w:i w:val="0"/>
                <w:color w:val="000000"/>
                <w:sz w:val="24"/>
                <w:spacing w:val="0"/>
                <w:w w:val="100"/>
                <w:rFonts w:eastAsia="Times New Roman"/>
                <w:caps w:val="0"/>
              </w:rPr>
              <w:snapToGrid w:val="0"/>
              <w:textAlignment w:val="baseline"/>
            </w:pPr>
            <w:r w:rsidRPr="006F4DE1">
              <w:rPr>
                <w:szCs w:val="24"/>
                <w:lang w:val="en-GB" w:eastAsia="en-GB"/>
                <w:b w:val="0"/>
                <w:i w:val="0"/>
                <w:color w:val="000000"/>
                <w:sz w:val="24"/>
                <w:spacing w:val="0"/>
                <w:w w:val="100"/>
                <w:rFonts w:eastAsia="Times New Roman"/>
                <w:caps w:val="0"/>
              </w:rPr>
              <w:t>Short</w:t>
            </w:r>
            <w:r w:rsidRPr="006F4DE1">
              <w:rPr>
                <w:szCs w:val="24"/>
                <w:lang w:val="en-GB" w:eastAsia="en-GB"/>
                <w:b w:val="0"/>
                <w:i w:val="0"/>
                <w:color w:val="000000"/>
                <w:sz w:val="24"/>
                <w:spacing w:val="0"/>
                <w:w w:val="100"/>
                <w:rFonts w:eastAsia="Times New Roman"/>
                <w:caps w:val="0"/>
              </w:rPr>
              <w:t> </w:t>
            </w:r>
            <w:r w:rsidRPr="006F4DE1">
              <w:rPr>
                <w:szCs w:val="24"/>
                <w:lang w:val="en-GB" w:eastAsia="en-GB"/>
                <w:b w:val="0"/>
                <w:i w:val="0"/>
                <w:color w:val="000000"/>
                <w:sz w:val="24"/>
                <w:spacing w:val="0"/>
                <w:w w:val="100"/>
                <w:rFonts w:eastAsia="Times New Roman"/>
                <w:caps w:val="0"/>
              </w:rPr>
              <w:t>axis(mm)</w:t>
            </w:r>
          </w:p>
        </w:tc>
        <w:tc>
          <w:tcPr>
            <w:tcW w:w="2311" w:type="dxa"/>
            <w:noWrap/>
            <w:hideMark/>
          </w:tcPr>
          <w:p w14:paraId="77F9985C" w14:textId="77777777" w:rsidR="002A102A" w:rsidRPr="006F4DE1" w:rsidRDefault="002A102A" w:rsidP="006F4DE1">
            <w:pPr>
              <w:spacing w:before="0" w:beforeAutospacing="0" w:after="0" w:afterAutospacing="0" w:lineRule="auto" w:line="360"/>
              <w:rPr>
                <w:szCs w:val="24"/>
                <w:lang w:val="en-GB" w:eastAsia="en-GB"/>
                <w:b w:val="0"/>
                <w:i w:val="0"/>
                <w:color w:val="000000"/>
                <w:sz w:val="24"/>
                <w:spacing w:val="0"/>
                <w:w w:val="100"/>
                <w:rFonts w:eastAsia="Times New Roman"/>
                <w:caps w:val="0"/>
              </w:rPr>
              <w:snapToGrid w:val="0"/>
              <w:textAlignment w:val="baseline"/>
            </w:pPr>
            <w:r w:rsidRPr="006F4DE1">
              <w:rPr>
                <w:szCs w:val="24"/>
                <w:lang w:val="en-GB" w:eastAsia="en-GB"/>
                <w:b w:val="0"/>
                <w:i w:val="0"/>
                <w:color w:val="000000"/>
                <w:sz w:val="24"/>
                <w:spacing w:val="0"/>
                <w:w w:val="100"/>
                <w:rFonts w:eastAsia="Times New Roman"/>
                <w:caps w:val="0"/>
              </w:rPr>
              <w:t>Orientation(degree)</w:t>
            </w:r>
          </w:p>
        </w:tc>
      </w:tr>
      <w:tr>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310" w:type="dxa"/>
            <w:noWrap/>
            <w:hideMark/>
          </w:tcPr>
          <w:p w14:paraId="4E61C363" w14:textId="77777777" w:rsidR="002A102A" w:rsidRPr="006F4DE1" w:rsidRDefault="002A102A" w:rsidP="006F4DE1">
            <w:pPr>
              <w:jc w:val="right"/>
              <w:spacing w:before="0" w:beforeAutospacing="0" w:after="0" w:afterAutospacing="0" w:lineRule="auto" w:line="360"/>
              <w:rPr>
                <w:szCs w:val="24"/>
                <w:lang w:val="en-GB" w:eastAsia="en-GB"/>
                <w:b w:val="0"/>
                <w:i w:val="0"/>
                <w:color w:val="000000"/>
                <w:sz w:val="24"/>
                <w:spacing w:val="0"/>
                <w:w w:val="100"/>
                <w:rFonts w:eastAsia="Times New Roman"/>
                <w:caps w:val="0"/>
              </w:rPr>
              <w:snapToGrid w:val="0"/>
              <w:textAlignment w:val="baseline"/>
            </w:pPr>
            <w:r w:rsidRPr="006F4DE1">
              <w:rPr>
                <w:szCs w:val="24"/>
                <w:lang w:val="en-GB" w:eastAsia="en-GB"/>
                <w:b w:val="0"/>
                <w:i w:val="0"/>
                <w:color w:val="000000"/>
                <w:sz w:val="24"/>
                <w:spacing w:val="0"/>
                <w:w w:val="100"/>
                <w:rFonts w:eastAsia="Times New Roman"/>
                <w:caps w:val="0"/>
              </w:rPr>
              <w:t>1</w:t>
            </w:r>
          </w:p>
        </w:tc>
        <w:tc>
          <w:tcPr>
            <w:tcW w:w="2310" w:type="dxa"/>
            <w:noWrap/>
            <w:hideMark/>
          </w:tcPr>
          <w:p w14:paraId="17917C8B" w14:textId="77777777" w:rsidR="002A102A" w:rsidRPr="006F4DE1" w:rsidRDefault="002A102A" w:rsidP="006F4DE1">
            <w:pPr>
              <w:jc w:val="right"/>
              <w:spacing w:before="0" w:beforeAutospacing="0" w:after="0" w:afterAutospacing="0" w:lineRule="auto" w:line="360"/>
              <w:rPr>
                <w:szCs w:val="24"/>
                <w:lang w:val="en-GB" w:eastAsia="en-GB"/>
                <w:b w:val="0"/>
                <w:i w:val="0"/>
                <w:color w:val="000000"/>
                <w:sz w:val="24"/>
                <w:spacing w:val="0"/>
                <w:w w:val="100"/>
                <w:rFonts w:eastAsia="Times New Roman"/>
                <w:caps w:val="0"/>
              </w:rPr>
              <w:snapToGrid w:val="0"/>
              <w:textAlignment w:val="baseline"/>
            </w:pPr>
            <w:r w:rsidRPr="006F4DE1">
              <w:rPr>
                <w:szCs w:val="24"/>
                <w:lang w:val="en-GB" w:eastAsia="en-GB"/>
                <w:b w:val="0"/>
                <w:i w:val="0"/>
                <w:color w:val="000000"/>
                <w:sz w:val="24"/>
                <w:spacing w:val="0"/>
                <w:w w:val="100"/>
                <w:rFonts w:eastAsia="Times New Roman"/>
                <w:caps w:val="0"/>
              </w:rPr>
              <w:t>70</w:t>
            </w:r>
          </w:p>
        </w:tc>
        <w:tc>
          <w:tcPr>
            <w:tcW w:w="2311" w:type="dxa"/>
            <w:noWrap/>
            <w:hideMark/>
          </w:tcPr>
          <w:p w14:paraId="4363903A" w14:textId="77777777" w:rsidR="002A102A" w:rsidRPr="006F4DE1" w:rsidRDefault="002A102A" w:rsidP="006F4DE1">
            <w:pPr>
              <w:jc w:val="right"/>
              <w:spacing w:before="0" w:beforeAutospacing="0" w:after="0" w:afterAutospacing="0" w:lineRule="auto" w:line="360"/>
              <w:rPr>
                <w:szCs w:val="24"/>
                <w:lang w:val="en-GB" w:eastAsia="en-GB"/>
                <w:b w:val="0"/>
                <w:i w:val="0"/>
                <w:color w:val="000000"/>
                <w:sz w:val="24"/>
                <w:spacing w:val="0"/>
                <w:w w:val="100"/>
                <w:rFonts w:eastAsia="Times New Roman"/>
                <w:caps w:val="0"/>
              </w:rPr>
              <w:snapToGrid w:val="0"/>
              <w:textAlignment w:val="baseline"/>
            </w:pPr>
            <w:r w:rsidRPr="006F4DE1">
              <w:rPr>
                <w:szCs w:val="24"/>
                <w:lang w:val="en-GB" w:eastAsia="en-GB"/>
                <w:b w:val="0"/>
                <w:i w:val="0"/>
                <w:color w:val="000000"/>
                <w:sz w:val="24"/>
                <w:spacing w:val="0"/>
                <w:w w:val="100"/>
                <w:rFonts w:eastAsia="Times New Roman"/>
                <w:caps w:val="0"/>
              </w:rPr>
              <w:t>22</w:t>
            </w:r>
          </w:p>
        </w:tc>
        <w:tc>
          <w:tcPr>
            <w:tcW w:w="2311" w:type="dxa"/>
            <w:noWrap/>
            <w:hideMark/>
          </w:tcPr>
          <w:p w14:paraId="5DA0CF98" w14:textId="77777777" w:rsidR="002A102A" w:rsidRPr="006F4DE1" w:rsidRDefault="002A102A" w:rsidP="006F4DE1">
            <w:pPr>
              <w:jc w:val="right"/>
              <w:spacing w:before="0" w:beforeAutospacing="0" w:after="0" w:afterAutospacing="0" w:lineRule="auto" w:line="360"/>
              <w:rPr>
                <w:szCs w:val="24"/>
                <w:lang w:val="en-GB" w:eastAsia="en-GB"/>
                <w:b w:val="0"/>
                <w:i w:val="0"/>
                <w:color w:val="000000"/>
                <w:sz w:val="24"/>
                <w:spacing w:val="0"/>
                <w:w w:val="100"/>
                <w:rFonts w:eastAsia="Times New Roman"/>
                <w:caps w:val="0"/>
              </w:rPr>
              <w:snapToGrid w:val="0"/>
              <w:textAlignment w:val="baseline"/>
            </w:pPr>
            <w:r w:rsidRPr="006F4DE1">
              <w:rPr>
                <w:szCs w:val="24"/>
                <w:lang w:val="en-GB" w:eastAsia="en-GB"/>
                <w:b w:val="0"/>
                <w:i w:val="0"/>
                <w:color w:val="000000"/>
                <w:sz w:val="24"/>
                <w:spacing w:val="0"/>
                <w:w w:val="100"/>
                <w:rFonts w:eastAsia="Times New Roman"/>
                <w:caps w:val="0"/>
              </w:rPr>
              <w:t>129</w:t>
            </w:r>
          </w:p>
        </w:tc>
      </w:tr>
      <w:tr>
        <w:trPr>
          <w:trHeight w:val="300"/>
        </w:trPr>
        <w:tc>
          <w:tcPr>
            <w:cnfStyle w:val="001000000000" w:firstRow="0" w:lastRow="0" w:firstColumn="1" w:lastColumn="0" w:oddVBand="0" w:evenVBand="0" w:oddHBand="0" w:evenHBand="0" w:firstRowFirstColumn="0" w:firstRowLastColumn="0" w:lastRowFirstColumn="0" w:lastRowLastColumn="0"/>
            <w:tcW w:w="2310" w:type="dxa"/>
            <w:noWrap/>
            <w:hideMark/>
          </w:tcPr>
          <w:p w14:paraId="700CFD53" w14:textId="77777777" w:rsidR="002A102A" w:rsidRPr="006F4DE1" w:rsidRDefault="002A102A" w:rsidP="006F4DE1">
            <w:pPr>
              <w:jc w:val="right"/>
              <w:spacing w:before="0" w:beforeAutospacing="0" w:after="0" w:afterAutospacing="0" w:lineRule="auto" w:line="360"/>
              <w:rPr>
                <w:szCs w:val="24"/>
                <w:lang w:val="en-GB" w:eastAsia="en-GB"/>
                <w:b w:val="0"/>
                <w:i w:val="0"/>
                <w:color w:val="000000"/>
                <w:sz w:val="24"/>
                <w:spacing w:val="0"/>
                <w:w w:val="100"/>
                <w:rFonts w:eastAsia="Times New Roman"/>
                <w:caps w:val="0"/>
              </w:rPr>
              <w:snapToGrid w:val="0"/>
              <w:textAlignment w:val="baseline"/>
            </w:pPr>
            <w:r w:rsidRPr="006F4DE1">
              <w:rPr>
                <w:szCs w:val="24"/>
                <w:lang w:val="en-GB" w:eastAsia="en-GB"/>
                <w:b w:val="0"/>
                <w:i w:val="0"/>
                <w:color w:val="000000"/>
                <w:sz w:val="24"/>
                <w:spacing w:val="0"/>
                <w:w w:val="100"/>
                <w:rFonts w:eastAsia="Times New Roman"/>
                <w:caps w:val="0"/>
              </w:rPr>
              <w:t>2</w:t>
            </w:r>
          </w:p>
        </w:tc>
        <w:tc>
          <w:tcPr>
            <w:tcW w:w="2310" w:type="dxa"/>
            <w:noWrap/>
            <w:hideMark/>
          </w:tcPr>
          <w:p w14:paraId="3D5F3BAF" w14:textId="77777777" w:rsidR="002A102A" w:rsidRPr="006F4DE1" w:rsidRDefault="002A102A" w:rsidP="006F4DE1">
            <w:pPr>
              <w:jc w:val="right"/>
              <w:spacing w:before="0" w:beforeAutospacing="0" w:after="0" w:afterAutospacing="0" w:lineRule="auto" w:line="360"/>
              <w:rPr>
                <w:szCs w:val="24"/>
                <w:lang w:val="en-GB" w:eastAsia="en-GB"/>
                <w:b w:val="0"/>
                <w:i w:val="0"/>
                <w:color w:val="000000"/>
                <w:sz w:val="24"/>
                <w:spacing w:val="0"/>
                <w:w w:val="100"/>
                <w:rFonts w:eastAsia="Times New Roman"/>
                <w:caps w:val="0"/>
              </w:rPr>
              <w:snapToGrid w:val="0"/>
              <w:textAlignment w:val="baseline"/>
            </w:pPr>
            <w:r w:rsidRPr="006F4DE1">
              <w:rPr>
                <w:szCs w:val="24"/>
                <w:lang w:val="en-GB" w:eastAsia="en-GB"/>
                <w:b w:val="0"/>
                <w:i w:val="0"/>
                <w:color w:val="000000"/>
                <w:sz w:val="24"/>
                <w:spacing w:val="0"/>
                <w:w w:val="100"/>
                <w:rFonts w:eastAsia="Times New Roman"/>
                <w:caps w:val="0"/>
              </w:rPr>
              <w:t>65</w:t>
            </w:r>
          </w:p>
        </w:tc>
        <w:tc>
          <w:tcPr>
            <w:tcW w:w="2311" w:type="dxa"/>
            <w:noWrap/>
            <w:hideMark/>
          </w:tcPr>
          <w:p w14:paraId="09817D06" w14:textId="77777777" w:rsidR="002A102A" w:rsidRPr="006F4DE1" w:rsidRDefault="002A102A" w:rsidP="006F4DE1">
            <w:pPr>
              <w:jc w:val="right"/>
              <w:spacing w:before="0" w:beforeAutospacing="0" w:after="0" w:afterAutospacing="0" w:lineRule="auto" w:line="360"/>
              <w:rPr>
                <w:szCs w:val="24"/>
                <w:lang w:val="en-GB" w:eastAsia="en-GB"/>
                <w:b w:val="0"/>
                <w:i w:val="0"/>
                <w:color w:val="000000"/>
                <w:sz w:val="24"/>
                <w:spacing w:val="0"/>
                <w:w w:val="100"/>
                <w:rFonts w:eastAsia="Times New Roman"/>
                <w:caps w:val="0"/>
              </w:rPr>
              <w:snapToGrid w:val="0"/>
              <w:textAlignment w:val="baseline"/>
            </w:pPr>
            <w:r w:rsidRPr="006F4DE1">
              <w:rPr>
                <w:szCs w:val="24"/>
                <w:lang w:val="en-GB" w:eastAsia="en-GB"/>
                <w:b w:val="0"/>
                <w:i w:val="0"/>
                <w:color w:val="000000"/>
                <w:sz w:val="24"/>
                <w:spacing w:val="0"/>
                <w:w w:val="100"/>
                <w:rFonts w:eastAsia="Times New Roman"/>
                <w:caps w:val="0"/>
              </w:rPr>
              <w:t>18</w:t>
            </w:r>
          </w:p>
        </w:tc>
        <w:tc>
          <w:tcPr>
            <w:tcW w:w="2311" w:type="dxa"/>
            <w:noWrap/>
            <w:hideMark/>
          </w:tcPr>
          <w:p w14:paraId="47A5F77E" w14:textId="77777777" w:rsidR="002A102A" w:rsidRPr="006F4DE1" w:rsidRDefault="002A102A" w:rsidP="006F4DE1">
            <w:pPr>
              <w:jc w:val="right"/>
              <w:spacing w:before="0" w:beforeAutospacing="0" w:after="0" w:afterAutospacing="0" w:lineRule="auto" w:line="360"/>
              <w:rPr>
                <w:szCs w:val="24"/>
                <w:lang w:val="en-GB" w:eastAsia="en-GB"/>
                <w:b w:val="0"/>
                <w:i w:val="0"/>
                <w:color w:val="000000"/>
                <w:sz w:val="24"/>
                <w:spacing w:val="0"/>
                <w:w w:val="100"/>
                <w:rFonts w:eastAsia="Times New Roman"/>
                <w:caps w:val="0"/>
              </w:rPr>
              <w:snapToGrid w:val="0"/>
              <w:textAlignment w:val="baseline"/>
            </w:pPr>
            <w:r w:rsidRPr="006F4DE1">
              <w:rPr>
                <w:szCs w:val="24"/>
                <w:lang w:val="en-GB" w:eastAsia="en-GB"/>
                <w:b w:val="0"/>
                <w:i w:val="0"/>
                <w:color w:val="000000"/>
                <w:sz w:val="24"/>
                <w:spacing w:val="0"/>
                <w:w w:val="100"/>
                <w:rFonts w:eastAsia="Times New Roman"/>
                <w:caps w:val="0"/>
              </w:rPr>
              <w:t>173</w:t>
            </w:r>
          </w:p>
        </w:tc>
      </w:tr>
      <w:tr>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310" w:type="dxa"/>
            <w:noWrap/>
            <w:hideMark/>
          </w:tcPr>
          <w:p w14:paraId="3B7F0912" w14:textId="77777777" w:rsidR="002A102A" w:rsidRPr="006F4DE1" w:rsidRDefault="002A102A" w:rsidP="006F4DE1">
            <w:pPr>
              <w:jc w:val="right"/>
              <w:spacing w:before="0" w:beforeAutospacing="0" w:after="0" w:afterAutospacing="0" w:lineRule="auto" w:line="360"/>
              <w:rPr>
                <w:szCs w:val="24"/>
                <w:lang w:val="en-GB" w:eastAsia="en-GB"/>
                <w:b w:val="0"/>
                <w:i w:val="0"/>
                <w:color w:val="000000"/>
                <w:sz w:val="24"/>
                <w:spacing w:val="0"/>
                <w:w w:val="100"/>
                <w:rFonts w:eastAsia="Times New Roman"/>
                <w:caps w:val="0"/>
              </w:rPr>
              <w:snapToGrid w:val="0"/>
              <w:textAlignment w:val="baseline"/>
            </w:pPr>
            <w:r w:rsidRPr="006F4DE1">
              <w:rPr>
                <w:szCs w:val="24"/>
                <w:lang w:val="en-GB" w:eastAsia="en-GB"/>
                <w:b w:val="0"/>
                <w:i w:val="0"/>
                <w:color w:val="000000"/>
                <w:sz w:val="24"/>
                <w:spacing w:val="0"/>
                <w:w w:val="100"/>
                <w:rFonts w:eastAsia="Times New Roman"/>
                <w:caps w:val="0"/>
              </w:rPr>
              <w:t>3</w:t>
            </w:r>
          </w:p>
        </w:tc>
        <w:tc>
          <w:tcPr>
            <w:tcW w:w="2310" w:type="dxa"/>
            <w:noWrap/>
            <w:hideMark/>
          </w:tcPr>
          <w:p w14:paraId="138BDAAC" w14:textId="77777777" w:rsidR="002A102A" w:rsidRPr="006F4DE1" w:rsidRDefault="002A102A" w:rsidP="006F4DE1">
            <w:pPr>
              <w:jc w:val="right"/>
              <w:spacing w:before="0" w:beforeAutospacing="0" w:after="0" w:afterAutospacing="0" w:lineRule="auto" w:line="360"/>
              <w:rPr>
                <w:szCs w:val="24"/>
                <w:lang w:val="en-GB" w:eastAsia="en-GB"/>
                <w:b w:val="0"/>
                <w:i w:val="0"/>
                <w:color w:val="000000"/>
                <w:sz w:val="24"/>
                <w:spacing w:val="0"/>
                <w:w w:val="100"/>
                <w:rFonts w:eastAsia="Times New Roman"/>
                <w:caps w:val="0"/>
              </w:rPr>
              <w:snapToGrid w:val="0"/>
              <w:textAlignment w:val="baseline"/>
            </w:pPr>
            <w:r w:rsidRPr="006F4DE1">
              <w:rPr>
                <w:szCs w:val="24"/>
                <w:lang w:val="en-GB" w:eastAsia="en-GB"/>
                <w:b w:val="0"/>
                <w:i w:val="0"/>
                <w:color w:val="000000"/>
                <w:sz w:val="24"/>
                <w:spacing w:val="0"/>
                <w:w w:val="100"/>
                <w:rFonts w:eastAsia="Times New Roman"/>
                <w:caps w:val="0"/>
              </w:rPr>
              <w:t>55</w:t>
            </w:r>
          </w:p>
        </w:tc>
        <w:tc>
          <w:tcPr>
            <w:tcW w:w="2311" w:type="dxa"/>
            <w:noWrap/>
            <w:hideMark/>
          </w:tcPr>
          <w:p w14:paraId="7750B7DF" w14:textId="77777777" w:rsidR="002A102A" w:rsidRPr="006F4DE1" w:rsidRDefault="002A102A" w:rsidP="006F4DE1">
            <w:pPr>
              <w:jc w:val="right"/>
              <w:spacing w:before="0" w:beforeAutospacing="0" w:after="0" w:afterAutospacing="0" w:lineRule="auto" w:line="360"/>
              <w:rPr>
                <w:szCs w:val="24"/>
                <w:lang w:val="en-GB" w:eastAsia="en-GB"/>
                <w:b w:val="0"/>
                <w:i w:val="0"/>
                <w:color w:val="000000"/>
                <w:sz w:val="24"/>
                <w:spacing w:val="0"/>
                <w:w w:val="100"/>
                <w:rFonts w:eastAsia="Times New Roman"/>
                <w:caps w:val="0"/>
              </w:rPr>
              <w:snapToGrid w:val="0"/>
              <w:textAlignment w:val="baseline"/>
            </w:pPr>
            <w:r w:rsidRPr="006F4DE1">
              <w:rPr>
                <w:szCs w:val="24"/>
                <w:lang w:val="en-GB" w:eastAsia="en-GB"/>
                <w:b w:val="0"/>
                <w:i w:val="0"/>
                <w:color w:val="000000"/>
                <w:sz w:val="24"/>
                <w:spacing w:val="0"/>
                <w:w w:val="100"/>
                <w:rFonts w:eastAsia="Times New Roman"/>
                <w:caps w:val="0"/>
              </w:rPr>
              <w:t>21</w:t>
            </w:r>
          </w:p>
        </w:tc>
        <w:tc>
          <w:tcPr>
            <w:tcW w:w="2311" w:type="dxa"/>
            <w:noWrap/>
            <w:hideMark/>
          </w:tcPr>
          <w:p w14:paraId="6EAAD979" w14:textId="77777777" w:rsidR="002A102A" w:rsidRPr="006F4DE1" w:rsidRDefault="002A102A" w:rsidP="006F4DE1">
            <w:pPr>
              <w:jc w:val="right"/>
              <w:spacing w:before="0" w:beforeAutospacing="0" w:after="0" w:afterAutospacing="0" w:lineRule="auto" w:line="360"/>
              <w:rPr>
                <w:szCs w:val="24"/>
                <w:lang w:val="en-GB" w:eastAsia="en-GB"/>
                <w:b w:val="0"/>
                <w:i w:val="0"/>
                <w:color w:val="000000"/>
                <w:sz w:val="24"/>
                <w:spacing w:val="0"/>
                <w:w w:val="100"/>
                <w:rFonts w:eastAsia="Times New Roman"/>
                <w:caps w:val="0"/>
              </w:rPr>
              <w:snapToGrid w:val="0"/>
              <w:textAlignment w:val="baseline"/>
            </w:pPr>
            <w:r w:rsidRPr="006F4DE1">
              <w:rPr>
                <w:szCs w:val="24"/>
                <w:lang w:val="en-GB" w:eastAsia="en-GB"/>
                <w:b w:val="0"/>
                <w:i w:val="0"/>
                <w:color w:val="000000"/>
                <w:sz w:val="24"/>
                <w:spacing w:val="0"/>
                <w:w w:val="100"/>
                <w:rFonts w:eastAsia="Times New Roman"/>
                <w:caps w:val="0"/>
              </w:rPr>
              <w:t>144</w:t>
            </w:r>
          </w:p>
        </w:tc>
      </w:tr>
      <w:tr>
        <w:trPr>
          <w:trHeight w:val="300"/>
        </w:trPr>
        <w:tc>
          <w:tcPr>
            <w:cnfStyle w:val="001000000000" w:firstRow="0" w:lastRow="0" w:firstColumn="1" w:lastColumn="0" w:oddVBand="0" w:evenVBand="0" w:oddHBand="0" w:evenHBand="0" w:firstRowFirstColumn="0" w:firstRowLastColumn="0" w:lastRowFirstColumn="0" w:lastRowLastColumn="0"/>
            <w:tcW w:w="2310" w:type="dxa"/>
            <w:noWrap/>
            <w:hideMark/>
          </w:tcPr>
          <w:p w14:paraId="01437798" w14:textId="77777777" w:rsidR="002A102A" w:rsidRPr="006F4DE1" w:rsidRDefault="002A102A" w:rsidP="006F4DE1">
            <w:pPr>
              <w:jc w:val="right"/>
              <w:spacing w:before="0" w:beforeAutospacing="0" w:after="0" w:afterAutospacing="0" w:lineRule="auto" w:line="360"/>
              <w:rPr>
                <w:szCs w:val="24"/>
                <w:lang w:val="en-GB" w:eastAsia="en-GB"/>
                <w:b w:val="0"/>
                <w:i w:val="0"/>
                <w:color w:val="000000"/>
                <w:sz w:val="24"/>
                <w:spacing w:val="0"/>
                <w:w w:val="100"/>
                <w:rFonts w:eastAsia="Times New Roman"/>
                <w:caps w:val="0"/>
              </w:rPr>
              <w:snapToGrid w:val="0"/>
              <w:textAlignment w:val="baseline"/>
            </w:pPr>
            <w:r w:rsidRPr="006F4DE1">
              <w:rPr>
                <w:szCs w:val="24"/>
                <w:lang w:val="en-GB" w:eastAsia="en-GB"/>
                <w:b w:val="0"/>
                <w:i w:val="0"/>
                <w:color w:val="000000"/>
                <w:sz w:val="24"/>
                <w:spacing w:val="0"/>
                <w:w w:val="100"/>
                <w:rFonts w:eastAsia="Times New Roman"/>
                <w:caps w:val="0"/>
              </w:rPr>
              <w:t>4</w:t>
            </w:r>
          </w:p>
        </w:tc>
        <w:tc>
          <w:tcPr>
            <w:tcW w:w="2310" w:type="dxa"/>
            <w:noWrap/>
            <w:hideMark/>
          </w:tcPr>
          <w:p w14:paraId="144FB9F8" w14:textId="77777777" w:rsidR="002A102A" w:rsidRPr="006F4DE1" w:rsidRDefault="002A102A" w:rsidP="006F4DE1">
            <w:pPr>
              <w:jc w:val="right"/>
              <w:spacing w:before="0" w:beforeAutospacing="0" w:after="0" w:afterAutospacing="0" w:lineRule="auto" w:line="360"/>
              <w:rPr>
                <w:szCs w:val="24"/>
                <w:lang w:val="en-GB" w:eastAsia="en-GB"/>
                <w:b w:val="0"/>
                <w:i w:val="0"/>
                <w:color w:val="000000"/>
                <w:sz w:val="24"/>
                <w:spacing w:val="0"/>
                <w:w w:val="100"/>
                <w:rFonts w:eastAsia="Times New Roman"/>
                <w:caps w:val="0"/>
              </w:rPr>
              <w:snapToGrid w:val="0"/>
              <w:textAlignment w:val="baseline"/>
            </w:pPr>
            <w:r w:rsidRPr="006F4DE1">
              <w:rPr>
                <w:szCs w:val="24"/>
                <w:lang w:val="en-GB" w:eastAsia="en-GB"/>
                <w:b w:val="0"/>
                <w:i w:val="0"/>
                <w:color w:val="000000"/>
                <w:sz w:val="24"/>
                <w:spacing w:val="0"/>
                <w:w w:val="100"/>
                <w:rFonts w:eastAsia="Times New Roman"/>
                <w:caps w:val="0"/>
              </w:rPr>
              <w:t>52</w:t>
            </w:r>
          </w:p>
        </w:tc>
        <w:tc>
          <w:tcPr>
            <w:tcW w:w="2311" w:type="dxa"/>
            <w:noWrap/>
            <w:hideMark/>
          </w:tcPr>
          <w:p w14:paraId="519E17F7" w14:textId="77777777" w:rsidR="002A102A" w:rsidRPr="006F4DE1" w:rsidRDefault="002A102A" w:rsidP="006F4DE1">
            <w:pPr>
              <w:jc w:val="right"/>
              <w:spacing w:before="0" w:beforeAutospacing="0" w:after="0" w:afterAutospacing="0" w:lineRule="auto" w:line="360"/>
              <w:rPr>
                <w:szCs w:val="24"/>
                <w:lang w:val="en-GB" w:eastAsia="en-GB"/>
                <w:b w:val="0"/>
                <w:i w:val="0"/>
                <w:color w:val="000000"/>
                <w:sz w:val="24"/>
                <w:spacing w:val="0"/>
                <w:w w:val="100"/>
                <w:rFonts w:eastAsia="Times New Roman"/>
                <w:caps w:val="0"/>
              </w:rPr>
              <w:snapToGrid w:val="0"/>
              <w:textAlignment w:val="baseline"/>
            </w:pPr>
            <w:r w:rsidRPr="006F4DE1">
              <w:rPr>
                <w:szCs w:val="24"/>
                <w:lang w:val="en-GB" w:eastAsia="en-GB"/>
                <w:b w:val="0"/>
                <w:i w:val="0"/>
                <w:color w:val="000000"/>
                <w:sz w:val="24"/>
                <w:spacing w:val="0"/>
                <w:w w:val="100"/>
                <w:rFonts w:eastAsia="Times New Roman"/>
                <w:caps w:val="0"/>
              </w:rPr>
              <w:t>28</w:t>
            </w:r>
          </w:p>
        </w:tc>
        <w:tc>
          <w:tcPr>
            <w:tcW w:w="2311" w:type="dxa"/>
            <w:noWrap/>
            <w:hideMark/>
          </w:tcPr>
          <w:p w14:paraId="390A3EE7" w14:textId="77777777" w:rsidR="002A102A" w:rsidRPr="006F4DE1" w:rsidRDefault="002A102A" w:rsidP="006F4DE1">
            <w:pPr>
              <w:jc w:val="right"/>
              <w:spacing w:before="0" w:beforeAutospacing="0" w:after="0" w:afterAutospacing="0" w:lineRule="auto" w:line="360"/>
              <w:rPr>
                <w:szCs w:val="24"/>
                <w:lang w:val="en-GB" w:eastAsia="en-GB"/>
                <w:b w:val="0"/>
                <w:i w:val="0"/>
                <w:color w:val="000000"/>
                <w:sz w:val="24"/>
                <w:spacing w:val="0"/>
                <w:w w:val="100"/>
                <w:rFonts w:eastAsia="Times New Roman"/>
                <w:caps w:val="0"/>
              </w:rPr>
              <w:snapToGrid w:val="0"/>
              <w:textAlignment w:val="baseline"/>
            </w:pPr>
            <w:r w:rsidRPr="006F4DE1">
              <w:rPr>
                <w:szCs w:val="24"/>
                <w:lang w:val="en-GB" w:eastAsia="en-GB"/>
                <w:b w:val="0"/>
                <w:i w:val="0"/>
                <w:color w:val="000000"/>
                <w:sz w:val="24"/>
                <w:spacing w:val="0"/>
                <w:w w:val="100"/>
                <w:rFonts w:eastAsia="Times New Roman"/>
                <w:caps w:val="0"/>
              </w:rPr>
              <w:t>152</w:t>
            </w:r>
          </w:p>
        </w:tc>
      </w:tr>
      <w:tr>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310" w:type="dxa"/>
            <w:noWrap/>
            <w:hideMark/>
          </w:tcPr>
          <w:p w14:paraId="1FC94556" w14:textId="77777777" w:rsidR="002A102A" w:rsidRPr="006F4DE1" w:rsidRDefault="002A102A" w:rsidP="006F4DE1">
            <w:pPr>
              <w:jc w:val="right"/>
              <w:spacing w:before="0" w:beforeAutospacing="0" w:after="0" w:afterAutospacing="0" w:lineRule="auto" w:line="360"/>
              <w:rPr>
                <w:szCs w:val="24"/>
                <w:lang w:val="en-GB" w:eastAsia="en-GB"/>
                <w:b w:val="0"/>
                <w:i w:val="0"/>
                <w:color w:val="000000"/>
                <w:sz w:val="24"/>
                <w:spacing w:val="0"/>
                <w:w w:val="100"/>
                <w:rFonts w:eastAsia="Times New Roman"/>
                <w:caps w:val="0"/>
              </w:rPr>
              <w:snapToGrid w:val="0"/>
              <w:textAlignment w:val="baseline"/>
            </w:pPr>
            <w:r w:rsidRPr="006F4DE1">
              <w:rPr>
                <w:szCs w:val="24"/>
                <w:lang w:val="en-GB" w:eastAsia="en-GB"/>
                <w:b w:val="0"/>
                <w:i w:val="0"/>
                <w:color w:val="000000"/>
                <w:sz w:val="24"/>
                <w:spacing w:val="0"/>
                <w:w w:val="100"/>
                <w:rFonts w:eastAsia="Times New Roman"/>
                <w:caps w:val="0"/>
              </w:rPr>
              <w:t>5</w:t>
            </w:r>
          </w:p>
        </w:tc>
        <w:tc>
          <w:tcPr>
            <w:tcW w:w="2310" w:type="dxa"/>
            <w:noWrap/>
            <w:hideMark/>
          </w:tcPr>
          <w:p w14:paraId="0775AAA5" w14:textId="77777777" w:rsidR="002A102A" w:rsidRPr="006F4DE1" w:rsidRDefault="002A102A" w:rsidP="006F4DE1">
            <w:pPr>
              <w:jc w:val="right"/>
              <w:spacing w:before="0" w:beforeAutospacing="0" w:after="0" w:afterAutospacing="0" w:lineRule="auto" w:line="360"/>
              <w:rPr>
                <w:szCs w:val="24"/>
                <w:lang w:val="en-GB" w:eastAsia="en-GB"/>
                <w:b w:val="0"/>
                <w:i w:val="0"/>
                <w:color w:val="000000"/>
                <w:sz w:val="24"/>
                <w:spacing w:val="0"/>
                <w:w w:val="100"/>
                <w:rFonts w:eastAsia="Times New Roman"/>
                <w:caps w:val="0"/>
              </w:rPr>
              <w:snapToGrid w:val="0"/>
              <w:textAlignment w:val="baseline"/>
            </w:pPr>
            <w:r w:rsidRPr="006F4DE1">
              <w:rPr>
                <w:szCs w:val="24"/>
                <w:lang w:val="en-GB" w:eastAsia="en-GB"/>
                <w:b w:val="0"/>
                <w:i w:val="0"/>
                <w:color w:val="000000"/>
                <w:sz w:val="24"/>
                <w:spacing w:val="0"/>
                <w:w w:val="100"/>
                <w:rFonts w:eastAsia="Times New Roman"/>
                <w:caps w:val="0"/>
              </w:rPr>
              <w:t>58</w:t>
            </w:r>
          </w:p>
        </w:tc>
        <w:tc>
          <w:tcPr>
            <w:tcW w:w="2311" w:type="dxa"/>
            <w:noWrap/>
            <w:hideMark/>
          </w:tcPr>
          <w:p w14:paraId="48202A79" w14:textId="77777777" w:rsidR="002A102A" w:rsidRPr="006F4DE1" w:rsidRDefault="002A102A" w:rsidP="006F4DE1">
            <w:pPr>
              <w:jc w:val="right"/>
              <w:spacing w:before="0" w:beforeAutospacing="0" w:after="0" w:afterAutospacing="0" w:lineRule="auto" w:line="360"/>
              <w:rPr>
                <w:szCs w:val="24"/>
                <w:lang w:val="en-GB" w:eastAsia="en-GB"/>
                <w:b w:val="0"/>
                <w:i w:val="0"/>
                <w:color w:val="000000"/>
                <w:sz w:val="24"/>
                <w:spacing w:val="0"/>
                <w:w w:val="100"/>
                <w:rFonts w:eastAsia="Times New Roman"/>
                <w:caps w:val="0"/>
              </w:rPr>
              <w:snapToGrid w:val="0"/>
              <w:textAlignment w:val="baseline"/>
            </w:pPr>
            <w:r w:rsidRPr="006F4DE1">
              <w:rPr>
                <w:szCs w:val="24"/>
                <w:lang w:val="en-GB" w:eastAsia="en-GB"/>
                <w:b w:val="0"/>
                <w:i w:val="0"/>
                <w:color w:val="000000"/>
                <w:sz w:val="24"/>
                <w:spacing w:val="0"/>
                <w:w w:val="100"/>
                <w:rFonts w:eastAsia="Times New Roman"/>
                <w:caps w:val="0"/>
              </w:rPr>
              <w:t>17</w:t>
            </w:r>
          </w:p>
        </w:tc>
        <w:tc>
          <w:tcPr>
            <w:tcW w:w="2311" w:type="dxa"/>
            <w:noWrap/>
            <w:hideMark/>
          </w:tcPr>
          <w:p w14:paraId="150A3615" w14:textId="77777777" w:rsidR="002A102A" w:rsidRPr="006F4DE1" w:rsidRDefault="002A102A" w:rsidP="006F4DE1">
            <w:pPr>
              <w:jc w:val="right"/>
              <w:spacing w:before="0" w:beforeAutospacing="0" w:after="0" w:afterAutospacing="0" w:lineRule="auto" w:line="360"/>
              <w:rPr>
                <w:szCs w:val="24"/>
                <w:lang w:val="en-GB" w:eastAsia="en-GB"/>
                <w:b w:val="0"/>
                <w:i w:val="0"/>
                <w:color w:val="000000"/>
                <w:sz w:val="24"/>
                <w:spacing w:val="0"/>
                <w:w w:val="100"/>
                <w:rFonts w:eastAsia="Times New Roman"/>
                <w:caps w:val="0"/>
              </w:rPr>
              <w:snapToGrid w:val="0"/>
              <w:textAlignment w:val="baseline"/>
            </w:pPr>
            <w:r w:rsidRPr="006F4DE1">
              <w:rPr>
                <w:szCs w:val="24"/>
                <w:lang w:val="en-GB" w:eastAsia="en-GB"/>
                <w:b w:val="0"/>
                <w:i w:val="0"/>
                <w:color w:val="000000"/>
                <w:sz w:val="24"/>
                <w:spacing w:val="0"/>
                <w:w w:val="100"/>
                <w:rFonts w:eastAsia="Times New Roman"/>
                <w:caps w:val="0"/>
              </w:rPr>
              <w:t>200</w:t>
            </w:r>
          </w:p>
        </w:tc>
      </w:tr>
      <w:tr>
        <w:trPr>
          <w:trHeight w:val="300"/>
        </w:trPr>
        <w:tc>
          <w:tcPr>
            <w:cnfStyle w:val="001000000000" w:firstRow="0" w:lastRow="0" w:firstColumn="1" w:lastColumn="0" w:oddVBand="0" w:evenVBand="0" w:oddHBand="0" w:evenHBand="0" w:firstRowFirstColumn="0" w:firstRowLastColumn="0" w:lastRowFirstColumn="0" w:lastRowLastColumn="0"/>
            <w:tcW w:w="2310" w:type="dxa"/>
            <w:noWrap/>
            <w:hideMark/>
          </w:tcPr>
          <w:p w14:paraId="235E134F" w14:textId="77777777" w:rsidR="002A102A" w:rsidRPr="006F4DE1" w:rsidRDefault="002A102A" w:rsidP="006F4DE1">
            <w:pPr>
              <w:jc w:val="right"/>
              <w:spacing w:before="0" w:beforeAutospacing="0" w:after="0" w:afterAutospacing="0" w:lineRule="auto" w:line="360"/>
              <w:rPr>
                <w:szCs w:val="24"/>
                <w:lang w:val="en-GB" w:eastAsia="en-GB"/>
                <w:b w:val="0"/>
                <w:i w:val="0"/>
                <w:color w:val="000000"/>
                <w:sz w:val="24"/>
                <w:spacing w:val="0"/>
                <w:w w:val="100"/>
                <w:rFonts w:eastAsia="Times New Roman"/>
                <w:caps w:val="0"/>
              </w:rPr>
              <w:snapToGrid w:val="0"/>
              <w:textAlignment w:val="baseline"/>
            </w:pPr>
            <w:r w:rsidRPr="006F4DE1">
              <w:rPr>
                <w:szCs w:val="24"/>
                <w:lang w:val="en-GB" w:eastAsia="en-GB"/>
                <w:b w:val="0"/>
                <w:i w:val="0"/>
                <w:color w:val="000000"/>
                <w:sz w:val="24"/>
                <w:spacing w:val="0"/>
                <w:w w:val="100"/>
                <w:rFonts w:eastAsia="Times New Roman"/>
                <w:caps w:val="0"/>
              </w:rPr>
              <w:t>6</w:t>
            </w:r>
          </w:p>
        </w:tc>
        <w:tc>
          <w:tcPr>
            <w:tcW w:w="2310" w:type="dxa"/>
            <w:noWrap/>
            <w:hideMark/>
          </w:tcPr>
          <w:p w14:paraId="6B178BB3" w14:textId="77777777" w:rsidR="002A102A" w:rsidRPr="006F4DE1" w:rsidRDefault="002A102A" w:rsidP="006F4DE1">
            <w:pPr>
              <w:jc w:val="right"/>
              <w:spacing w:before="0" w:beforeAutospacing="0" w:after="0" w:afterAutospacing="0" w:lineRule="auto" w:line="360"/>
              <w:rPr>
                <w:szCs w:val="24"/>
                <w:lang w:val="en-GB" w:eastAsia="en-GB"/>
                <w:b w:val="0"/>
                <w:i w:val="0"/>
                <w:color w:val="000000"/>
                <w:sz w:val="24"/>
                <w:spacing w:val="0"/>
                <w:w w:val="100"/>
                <w:rFonts w:eastAsia="Times New Roman"/>
                <w:caps w:val="0"/>
              </w:rPr>
              <w:snapToGrid w:val="0"/>
              <w:textAlignment w:val="baseline"/>
            </w:pPr>
            <w:r w:rsidRPr="006F4DE1">
              <w:rPr>
                <w:szCs w:val="24"/>
                <w:lang w:val="en-GB" w:eastAsia="en-GB"/>
                <w:b w:val="0"/>
                <w:i w:val="0"/>
                <w:color w:val="000000"/>
                <w:sz w:val="24"/>
                <w:spacing w:val="0"/>
                <w:w w:val="100"/>
                <w:rFonts w:eastAsia="Times New Roman"/>
                <w:caps w:val="0"/>
              </w:rPr>
              <w:t>24</w:t>
            </w:r>
          </w:p>
        </w:tc>
        <w:tc>
          <w:tcPr>
            <w:tcW w:w="2311" w:type="dxa"/>
            <w:noWrap/>
            <w:hideMark/>
          </w:tcPr>
          <w:p w14:paraId="01572F3E" w14:textId="77777777" w:rsidR="002A102A" w:rsidRPr="006F4DE1" w:rsidRDefault="002A102A" w:rsidP="006F4DE1">
            <w:pPr>
              <w:jc w:val="right"/>
              <w:spacing w:before="0" w:beforeAutospacing="0" w:after="0" w:afterAutospacing="0" w:lineRule="auto" w:line="360"/>
              <w:rPr>
                <w:szCs w:val="24"/>
                <w:lang w:val="en-GB" w:eastAsia="en-GB"/>
                <w:b w:val="0"/>
                <w:i w:val="0"/>
                <w:color w:val="000000"/>
                <w:sz w:val="24"/>
                <w:spacing w:val="0"/>
                <w:w w:val="100"/>
                <w:rFonts w:eastAsia="Times New Roman"/>
                <w:caps w:val="0"/>
              </w:rPr>
              <w:snapToGrid w:val="0"/>
              <w:textAlignment w:val="baseline"/>
            </w:pPr>
            <w:r w:rsidRPr="006F4DE1">
              <w:rPr>
                <w:szCs w:val="24"/>
                <w:lang w:val="en-GB" w:eastAsia="en-GB"/>
                <w:b w:val="0"/>
                <w:i w:val="0"/>
                <w:color w:val="000000"/>
                <w:sz w:val="24"/>
                <w:spacing w:val="0"/>
                <w:w w:val="100"/>
                <w:rFonts w:eastAsia="Times New Roman"/>
                <w:caps w:val="0"/>
              </w:rPr>
              <w:t>21</w:t>
            </w:r>
          </w:p>
        </w:tc>
        <w:tc>
          <w:tcPr>
            <w:tcW w:w="2311" w:type="dxa"/>
            <w:noWrap/>
            <w:hideMark/>
          </w:tcPr>
          <w:p w14:paraId="08BC0F81" w14:textId="77777777" w:rsidR="002A102A" w:rsidRPr="006F4DE1" w:rsidRDefault="002A102A" w:rsidP="006F4DE1">
            <w:pPr>
              <w:jc w:val="right"/>
              <w:spacing w:before="0" w:beforeAutospacing="0" w:after="0" w:afterAutospacing="0" w:lineRule="auto" w:line="360"/>
              <w:rPr>
                <w:szCs w:val="24"/>
                <w:lang w:val="en-GB" w:eastAsia="en-GB"/>
                <w:b w:val="0"/>
                <w:i w:val="0"/>
                <w:color w:val="000000"/>
                <w:sz w:val="24"/>
                <w:spacing w:val="0"/>
                <w:w w:val="100"/>
                <w:rFonts w:eastAsia="Times New Roman"/>
                <w:caps w:val="0"/>
              </w:rPr>
              <w:snapToGrid w:val="0"/>
              <w:textAlignment w:val="baseline"/>
            </w:pPr>
            <w:r w:rsidRPr="006F4DE1">
              <w:rPr>
                <w:szCs w:val="24"/>
                <w:lang w:val="en-GB" w:eastAsia="en-GB"/>
                <w:b w:val="0"/>
                <w:i w:val="0"/>
                <w:color w:val="000000"/>
                <w:sz w:val="24"/>
                <w:spacing w:val="0"/>
                <w:w w:val="100"/>
                <w:rFonts w:eastAsia="Times New Roman"/>
                <w:caps w:val="0"/>
              </w:rPr>
              <w:t>216</w:t>
            </w:r>
          </w:p>
        </w:tc>
      </w:tr>
      <w:tr>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310" w:type="dxa"/>
            <w:noWrap/>
            <w:hideMark/>
          </w:tcPr>
          <w:p w14:paraId="1B8AAB91" w14:textId="77777777" w:rsidR="002A102A" w:rsidRPr="006F4DE1" w:rsidRDefault="002A102A" w:rsidP="006F4DE1">
            <w:pPr>
              <w:jc w:val="right"/>
              <w:spacing w:before="0" w:beforeAutospacing="0" w:after="0" w:afterAutospacing="0" w:lineRule="auto" w:line="360"/>
              <w:rPr>
                <w:szCs w:val="24"/>
                <w:lang w:val="en-GB" w:eastAsia="en-GB"/>
                <w:b w:val="0"/>
                <w:i w:val="0"/>
                <w:color w:val="000000"/>
                <w:sz w:val="24"/>
                <w:spacing w:val="0"/>
                <w:w w:val="100"/>
                <w:rFonts w:eastAsia="Times New Roman"/>
                <w:caps w:val="0"/>
              </w:rPr>
              <w:snapToGrid w:val="0"/>
              <w:textAlignment w:val="baseline"/>
            </w:pPr>
            <w:r w:rsidRPr="006F4DE1">
              <w:rPr>
                <w:szCs w:val="24"/>
                <w:lang w:val="en-GB" w:eastAsia="en-GB"/>
                <w:b w:val="0"/>
                <w:i w:val="0"/>
                <w:color w:val="000000"/>
                <w:sz w:val="24"/>
                <w:spacing w:val="0"/>
                <w:w w:val="100"/>
                <w:rFonts w:eastAsia="Times New Roman"/>
                <w:caps w:val="0"/>
              </w:rPr>
              <w:t>7</w:t>
            </w:r>
          </w:p>
        </w:tc>
        <w:tc>
          <w:tcPr>
            <w:tcW w:w="2310" w:type="dxa"/>
            <w:noWrap/>
            <w:hideMark/>
          </w:tcPr>
          <w:p w14:paraId="31E488B2" w14:textId="77777777" w:rsidR="002A102A" w:rsidRPr="006F4DE1" w:rsidRDefault="002A102A" w:rsidP="006F4DE1">
            <w:pPr>
              <w:jc w:val="right"/>
              <w:spacing w:before="0" w:beforeAutospacing="0" w:after="0" w:afterAutospacing="0" w:lineRule="auto" w:line="360"/>
              <w:rPr>
                <w:szCs w:val="24"/>
                <w:lang w:val="en-GB" w:eastAsia="en-GB"/>
                <w:b w:val="0"/>
                <w:i w:val="0"/>
                <w:color w:val="000000"/>
                <w:sz w:val="24"/>
                <w:spacing w:val="0"/>
                <w:w w:val="100"/>
                <w:rFonts w:eastAsia="Times New Roman"/>
                <w:caps w:val="0"/>
              </w:rPr>
              <w:snapToGrid w:val="0"/>
              <w:textAlignment w:val="baseline"/>
            </w:pPr>
            <w:r w:rsidRPr="006F4DE1">
              <w:rPr>
                <w:szCs w:val="24"/>
                <w:lang w:val="en-GB" w:eastAsia="en-GB"/>
                <w:b w:val="0"/>
                <w:i w:val="0"/>
                <w:color w:val="000000"/>
                <w:sz w:val="24"/>
                <w:spacing w:val="0"/>
                <w:w w:val="100"/>
                <w:rFonts w:eastAsia="Times New Roman"/>
                <w:caps w:val="0"/>
              </w:rPr>
              <w:t>69</w:t>
            </w:r>
          </w:p>
        </w:tc>
        <w:tc>
          <w:tcPr>
            <w:tcW w:w="2311" w:type="dxa"/>
            <w:noWrap/>
            <w:hideMark/>
          </w:tcPr>
          <w:p w14:paraId="275CDA89" w14:textId="77777777" w:rsidR="002A102A" w:rsidRPr="006F4DE1" w:rsidRDefault="002A102A" w:rsidP="006F4DE1">
            <w:pPr>
              <w:jc w:val="right"/>
              <w:spacing w:before="0" w:beforeAutospacing="0" w:after="0" w:afterAutospacing="0" w:lineRule="auto" w:line="360"/>
              <w:rPr>
                <w:szCs w:val="24"/>
                <w:lang w:val="en-GB" w:eastAsia="en-GB"/>
                <w:b w:val="0"/>
                <w:i w:val="0"/>
                <w:color w:val="000000"/>
                <w:sz w:val="24"/>
                <w:spacing w:val="0"/>
                <w:w w:val="100"/>
                <w:rFonts w:eastAsia="Times New Roman"/>
                <w:caps w:val="0"/>
              </w:rPr>
              <w:snapToGrid w:val="0"/>
              <w:textAlignment w:val="baseline"/>
            </w:pPr>
            <w:r w:rsidRPr="006F4DE1">
              <w:rPr>
                <w:szCs w:val="24"/>
                <w:lang w:val="en-GB" w:eastAsia="en-GB"/>
                <w:b w:val="0"/>
                <w:i w:val="0"/>
                <w:color w:val="000000"/>
                <w:sz w:val="24"/>
                <w:spacing w:val="0"/>
                <w:w w:val="100"/>
                <w:rFonts w:eastAsia="Times New Roman"/>
                <w:caps w:val="0"/>
              </w:rPr>
              <w:t>22</w:t>
            </w:r>
          </w:p>
        </w:tc>
        <w:tc>
          <w:tcPr>
            <w:tcW w:w="2311" w:type="dxa"/>
            <w:noWrap/>
            <w:hideMark/>
          </w:tcPr>
          <w:p w14:paraId="30388F00" w14:textId="77777777" w:rsidR="002A102A" w:rsidRPr="006F4DE1" w:rsidRDefault="002A102A" w:rsidP="006F4DE1">
            <w:pPr>
              <w:jc w:val="right"/>
              <w:spacing w:before="0" w:beforeAutospacing="0" w:after="0" w:afterAutospacing="0" w:lineRule="auto" w:line="360"/>
              <w:rPr>
                <w:szCs w:val="24"/>
                <w:lang w:val="en-GB" w:eastAsia="en-GB"/>
                <w:b w:val="0"/>
                <w:i w:val="0"/>
                <w:color w:val="000000"/>
                <w:sz w:val="24"/>
                <w:spacing w:val="0"/>
                <w:w w:val="100"/>
                <w:rFonts w:eastAsia="Times New Roman"/>
                <w:caps w:val="0"/>
              </w:rPr>
              <w:snapToGrid w:val="0"/>
              <w:textAlignment w:val="baseline"/>
            </w:pPr>
            <w:r w:rsidRPr="006F4DE1">
              <w:rPr>
                <w:szCs w:val="24"/>
                <w:lang w:val="en-GB" w:eastAsia="en-GB"/>
                <w:b w:val="0"/>
                <w:i w:val="0"/>
                <w:color w:val="000000"/>
                <w:sz w:val="24"/>
                <w:spacing w:val="0"/>
                <w:w w:val="100"/>
                <w:rFonts w:eastAsia="Times New Roman"/>
                <w:caps w:val="0"/>
              </w:rPr>
              <w:t>248</w:t>
            </w:r>
          </w:p>
        </w:tc>
      </w:tr>
      <w:tr>
        <w:trPr>
          <w:trHeight w:val="300"/>
        </w:trPr>
        <w:tc>
          <w:tcPr>
            <w:cnfStyle w:val="001000000000" w:firstRow="0" w:lastRow="0" w:firstColumn="1" w:lastColumn="0" w:oddVBand="0" w:evenVBand="0" w:oddHBand="0" w:evenHBand="0" w:firstRowFirstColumn="0" w:firstRowLastColumn="0" w:lastRowFirstColumn="0" w:lastRowLastColumn="0"/>
            <w:tcW w:w="2310" w:type="dxa"/>
            <w:noWrap/>
            <w:hideMark/>
          </w:tcPr>
          <w:p w14:paraId="26B42E16" w14:textId="77777777" w:rsidR="002A102A" w:rsidRPr="006F4DE1" w:rsidRDefault="002A102A" w:rsidP="006F4DE1">
            <w:pPr>
              <w:jc w:val="right"/>
              <w:spacing w:before="0" w:beforeAutospacing="0" w:after="0" w:afterAutospacing="0" w:lineRule="auto" w:line="360"/>
              <w:rPr>
                <w:szCs w:val="24"/>
                <w:lang w:val="en-GB" w:eastAsia="en-GB"/>
                <w:b w:val="0"/>
                <w:i w:val="0"/>
                <w:color w:val="000000"/>
                <w:sz w:val="24"/>
                <w:spacing w:val="0"/>
                <w:w w:val="100"/>
                <w:rFonts w:eastAsia="Times New Roman"/>
                <w:caps w:val="0"/>
              </w:rPr>
              <w:snapToGrid w:val="0"/>
              <w:textAlignment w:val="baseline"/>
            </w:pPr>
            <w:r w:rsidRPr="006F4DE1">
              <w:rPr>
                <w:szCs w:val="24"/>
                <w:lang w:val="en-GB" w:eastAsia="en-GB"/>
                <w:b w:val="0"/>
                <w:i w:val="0"/>
                <w:color w:val="000000"/>
                <w:sz w:val="24"/>
                <w:spacing w:val="0"/>
                <w:w w:val="100"/>
                <w:rFonts w:eastAsia="Times New Roman"/>
                <w:caps w:val="0"/>
              </w:rPr>
              <w:t>8</w:t>
            </w:r>
          </w:p>
        </w:tc>
        <w:tc>
          <w:tcPr>
            <w:tcW w:w="2310" w:type="dxa"/>
            <w:noWrap/>
            <w:hideMark/>
          </w:tcPr>
          <w:p w14:paraId="6958B92D" w14:textId="77777777" w:rsidR="002A102A" w:rsidRPr="006F4DE1" w:rsidRDefault="002A102A" w:rsidP="006F4DE1">
            <w:pPr>
              <w:jc w:val="right"/>
              <w:spacing w:before="0" w:beforeAutospacing="0" w:after="0" w:afterAutospacing="0" w:lineRule="auto" w:line="360"/>
              <w:rPr>
                <w:szCs w:val="24"/>
                <w:lang w:val="en-GB" w:eastAsia="en-GB"/>
                <w:b w:val="0"/>
                <w:i w:val="0"/>
                <w:color w:val="000000"/>
                <w:sz w:val="24"/>
                <w:spacing w:val="0"/>
                <w:w w:val="100"/>
                <w:rFonts w:eastAsia="Times New Roman"/>
                <w:caps w:val="0"/>
              </w:rPr>
              <w:snapToGrid w:val="0"/>
              <w:textAlignment w:val="baseline"/>
            </w:pPr>
            <w:r w:rsidRPr="006F4DE1">
              <w:rPr>
                <w:szCs w:val="24"/>
                <w:lang w:val="en-GB" w:eastAsia="en-GB"/>
                <w:b w:val="0"/>
                <w:i w:val="0"/>
                <w:color w:val="000000"/>
                <w:sz w:val="24"/>
                <w:spacing w:val="0"/>
                <w:w w:val="100"/>
                <w:rFonts w:eastAsia="Times New Roman"/>
                <w:caps w:val="0"/>
              </w:rPr>
              <w:t>55</w:t>
            </w:r>
          </w:p>
        </w:tc>
        <w:tc>
          <w:tcPr>
            <w:tcW w:w="2311" w:type="dxa"/>
            <w:noWrap/>
            <w:hideMark/>
          </w:tcPr>
          <w:p w14:paraId="0BC4D7DE" w14:textId="77777777" w:rsidR="002A102A" w:rsidRPr="006F4DE1" w:rsidRDefault="002A102A" w:rsidP="006F4DE1">
            <w:pPr>
              <w:jc w:val="right"/>
              <w:spacing w:before="0" w:beforeAutospacing="0" w:after="0" w:afterAutospacing="0" w:lineRule="auto" w:line="360"/>
              <w:rPr>
                <w:szCs w:val="24"/>
                <w:lang w:val="en-GB" w:eastAsia="en-GB"/>
                <w:b w:val="0"/>
                <w:i w:val="0"/>
                <w:color w:val="000000"/>
                <w:sz w:val="24"/>
                <w:spacing w:val="0"/>
                <w:w w:val="100"/>
                <w:rFonts w:eastAsia="Times New Roman"/>
                <w:caps w:val="0"/>
              </w:rPr>
              <w:snapToGrid w:val="0"/>
              <w:textAlignment w:val="baseline"/>
            </w:pPr>
            <w:r w:rsidRPr="006F4DE1">
              <w:rPr>
                <w:szCs w:val="24"/>
                <w:lang w:val="en-GB" w:eastAsia="en-GB"/>
                <w:b w:val="0"/>
                <w:i w:val="0"/>
                <w:color w:val="000000"/>
                <w:sz w:val="24"/>
                <w:spacing w:val="0"/>
                <w:w w:val="100"/>
                <w:rFonts w:eastAsia="Times New Roman"/>
                <w:caps w:val="0"/>
              </w:rPr>
              <w:t>25</w:t>
            </w:r>
          </w:p>
        </w:tc>
        <w:tc>
          <w:tcPr>
            <w:tcW w:w="2311" w:type="dxa"/>
            <w:noWrap/>
            <w:hideMark/>
          </w:tcPr>
          <w:p w14:paraId="199A19A5" w14:textId="77777777" w:rsidR="002A102A" w:rsidRPr="006F4DE1" w:rsidRDefault="002A102A" w:rsidP="006F4DE1">
            <w:pPr>
              <w:jc w:val="right"/>
              <w:spacing w:before="0" w:beforeAutospacing="0" w:after="0" w:afterAutospacing="0" w:lineRule="auto" w:line="360"/>
              <w:rPr>
                <w:szCs w:val="24"/>
                <w:lang w:val="en-GB" w:eastAsia="en-GB"/>
                <w:b w:val="0"/>
                <w:i w:val="0"/>
                <w:color w:val="000000"/>
                <w:sz w:val="24"/>
                <w:spacing w:val="0"/>
                <w:w w:val="100"/>
                <w:rFonts w:eastAsia="Times New Roman"/>
                <w:caps w:val="0"/>
              </w:rPr>
              <w:snapToGrid w:val="0"/>
              <w:textAlignment w:val="baseline"/>
            </w:pPr>
            <w:r w:rsidRPr="006F4DE1">
              <w:rPr>
                <w:szCs w:val="24"/>
                <w:lang w:val="en-GB" w:eastAsia="en-GB"/>
                <w:b w:val="0"/>
                <w:i w:val="0"/>
                <w:color w:val="000000"/>
                <w:sz w:val="24"/>
                <w:spacing w:val="0"/>
                <w:w w:val="100"/>
                <w:rFonts w:eastAsia="Times New Roman"/>
                <w:caps w:val="0"/>
              </w:rPr>
              <w:t>236</w:t>
            </w:r>
          </w:p>
        </w:tc>
      </w:tr>
      <w:tr>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310" w:type="dxa"/>
            <w:noWrap/>
            <w:hideMark/>
          </w:tcPr>
          <w:p w14:paraId="0EBA2D7D" w14:textId="77777777" w:rsidR="002A102A" w:rsidRPr="006F4DE1" w:rsidRDefault="002A102A" w:rsidP="006F4DE1">
            <w:pPr>
              <w:jc w:val="right"/>
              <w:spacing w:before="0" w:beforeAutospacing="0" w:after="0" w:afterAutospacing="0" w:lineRule="auto" w:line="360"/>
              <w:rPr>
                <w:szCs w:val="24"/>
                <w:lang w:val="en-GB" w:eastAsia="en-GB"/>
                <w:b w:val="0"/>
                <w:i w:val="0"/>
                <w:color w:val="000000"/>
                <w:sz w:val="24"/>
                <w:spacing w:val="0"/>
                <w:w w:val="100"/>
                <w:rFonts w:eastAsia="Times New Roman"/>
                <w:caps w:val="0"/>
              </w:rPr>
              <w:snapToGrid w:val="0"/>
              <w:textAlignment w:val="baseline"/>
            </w:pPr>
            <w:r w:rsidRPr="006F4DE1">
              <w:rPr>
                <w:szCs w:val="24"/>
                <w:lang w:val="en-GB" w:eastAsia="en-GB"/>
                <w:b w:val="0"/>
                <w:i w:val="0"/>
                <w:color w:val="000000"/>
                <w:sz w:val="24"/>
                <w:spacing w:val="0"/>
                <w:w w:val="100"/>
                <w:rFonts w:eastAsia="Times New Roman"/>
                <w:caps w:val="0"/>
              </w:rPr>
              <w:t>9</w:t>
            </w:r>
          </w:p>
        </w:tc>
        <w:tc>
          <w:tcPr>
            <w:tcW w:w="2310" w:type="dxa"/>
            <w:noWrap/>
            <w:hideMark/>
          </w:tcPr>
          <w:p w14:paraId="176FDCDE" w14:textId="77777777" w:rsidR="002A102A" w:rsidRPr="006F4DE1" w:rsidRDefault="002A102A" w:rsidP="006F4DE1">
            <w:pPr>
              <w:jc w:val="right"/>
              <w:spacing w:before="0" w:beforeAutospacing="0" w:after="0" w:afterAutospacing="0" w:lineRule="auto" w:line="360"/>
              <w:rPr>
                <w:szCs w:val="24"/>
                <w:lang w:val="en-GB" w:eastAsia="en-GB"/>
                <w:b w:val="0"/>
                <w:i w:val="0"/>
                <w:color w:val="000000"/>
                <w:sz w:val="24"/>
                <w:spacing w:val="0"/>
                <w:w w:val="100"/>
                <w:rFonts w:eastAsia="Times New Roman"/>
                <w:caps w:val="0"/>
              </w:rPr>
              <w:snapToGrid w:val="0"/>
              <w:textAlignment w:val="baseline"/>
            </w:pPr>
            <w:r w:rsidRPr="006F4DE1">
              <w:rPr>
                <w:szCs w:val="24"/>
                <w:lang w:val="en-GB" w:eastAsia="en-GB"/>
                <w:b w:val="0"/>
                <w:i w:val="0"/>
                <w:color w:val="000000"/>
                <w:sz w:val="24"/>
                <w:spacing w:val="0"/>
                <w:w w:val="100"/>
                <w:rFonts w:eastAsia="Times New Roman"/>
                <w:caps w:val="0"/>
              </w:rPr>
              <w:t>56</w:t>
            </w:r>
          </w:p>
        </w:tc>
        <w:tc>
          <w:tcPr>
            <w:tcW w:w="2311" w:type="dxa"/>
            <w:noWrap/>
            <w:hideMark/>
          </w:tcPr>
          <w:p w14:paraId="3978FCED" w14:textId="77777777" w:rsidR="002A102A" w:rsidRPr="006F4DE1" w:rsidRDefault="002A102A" w:rsidP="006F4DE1">
            <w:pPr>
              <w:jc w:val="right"/>
              <w:spacing w:before="0" w:beforeAutospacing="0" w:after="0" w:afterAutospacing="0" w:lineRule="auto" w:line="360"/>
              <w:rPr>
                <w:szCs w:val="24"/>
                <w:lang w:val="en-GB" w:eastAsia="en-GB"/>
                <w:b w:val="0"/>
                <w:i w:val="0"/>
                <w:color w:val="000000"/>
                <w:sz w:val="24"/>
                <w:spacing w:val="0"/>
                <w:w w:val="100"/>
                <w:rFonts w:eastAsia="Times New Roman"/>
                <w:caps w:val="0"/>
              </w:rPr>
              <w:snapToGrid w:val="0"/>
              <w:textAlignment w:val="baseline"/>
            </w:pPr>
            <w:r w:rsidRPr="006F4DE1">
              <w:rPr>
                <w:szCs w:val="24"/>
                <w:lang w:val="en-GB" w:eastAsia="en-GB"/>
                <w:b w:val="0"/>
                <w:i w:val="0"/>
                <w:color w:val="000000"/>
                <w:sz w:val="24"/>
                <w:spacing w:val="0"/>
                <w:w w:val="100"/>
                <w:rFonts w:eastAsia="Times New Roman"/>
                <w:caps w:val="0"/>
              </w:rPr>
              <w:t>23</w:t>
            </w:r>
          </w:p>
        </w:tc>
        <w:tc>
          <w:tcPr>
            <w:tcW w:w="2311" w:type="dxa"/>
            <w:noWrap/>
            <w:hideMark/>
          </w:tcPr>
          <w:p w14:paraId="718BE67D" w14:textId="77777777" w:rsidR="002A102A" w:rsidRPr="006F4DE1" w:rsidRDefault="002A102A" w:rsidP="006F4DE1">
            <w:pPr>
              <w:jc w:val="right"/>
              <w:spacing w:before="0" w:beforeAutospacing="0" w:after="0" w:afterAutospacing="0" w:lineRule="auto" w:line="360"/>
              <w:rPr>
                <w:szCs w:val="24"/>
                <w:lang w:val="en-GB" w:eastAsia="en-GB"/>
                <w:b w:val="0"/>
                <w:i w:val="0"/>
                <w:color w:val="000000"/>
                <w:sz w:val="24"/>
                <w:spacing w:val="0"/>
                <w:w w:val="100"/>
                <w:rFonts w:eastAsia="Times New Roman"/>
                <w:caps w:val="0"/>
              </w:rPr>
              <w:snapToGrid w:val="0"/>
              <w:textAlignment w:val="baseline"/>
            </w:pPr>
            <w:r w:rsidRPr="006F4DE1">
              <w:rPr>
                <w:szCs w:val="24"/>
                <w:lang w:val="en-GB" w:eastAsia="en-GB"/>
                <w:b w:val="0"/>
                <w:i w:val="0"/>
                <w:color w:val="000000"/>
                <w:sz w:val="24"/>
                <w:spacing w:val="0"/>
                <w:w w:val="100"/>
                <w:rFonts w:eastAsia="Times New Roman"/>
                <w:caps w:val="0"/>
              </w:rPr>
              <w:t>285</w:t>
            </w:r>
          </w:p>
        </w:tc>
      </w:tr>
      <w:tr>
        <w:trPr>
          <w:trHeight w:val="300"/>
        </w:trPr>
        <w:tc>
          <w:tcPr>
            <w:cnfStyle w:val="001000000000" w:firstRow="0" w:lastRow="0" w:firstColumn="1" w:lastColumn="0" w:oddVBand="0" w:evenVBand="0" w:oddHBand="0" w:evenHBand="0" w:firstRowFirstColumn="0" w:firstRowLastColumn="0" w:lastRowFirstColumn="0" w:lastRowLastColumn="0"/>
            <w:tcW w:w="2310" w:type="dxa"/>
            <w:noWrap/>
            <w:hideMark/>
          </w:tcPr>
          <w:p w14:paraId="31CE6358" w14:textId="77777777" w:rsidR="002A102A" w:rsidRPr="006F4DE1" w:rsidRDefault="002A102A" w:rsidP="006F4DE1">
            <w:pPr>
              <w:jc w:val="right"/>
              <w:spacing w:before="0" w:beforeAutospacing="0" w:after="0" w:afterAutospacing="0" w:lineRule="auto" w:line="360"/>
              <w:rPr>
                <w:szCs w:val="24"/>
                <w:lang w:val="en-GB" w:eastAsia="en-GB"/>
                <w:b w:val="0"/>
                <w:i w:val="0"/>
                <w:color w:val="000000"/>
                <w:sz w:val="24"/>
                <w:spacing w:val="0"/>
                <w:w w:val="100"/>
                <w:rFonts w:eastAsia="Times New Roman"/>
                <w:caps w:val="0"/>
              </w:rPr>
              <w:snapToGrid w:val="0"/>
              <w:textAlignment w:val="baseline"/>
            </w:pPr>
            <w:r w:rsidRPr="006F4DE1">
              <w:rPr>
                <w:szCs w:val="24"/>
                <w:lang w:val="en-GB" w:eastAsia="en-GB"/>
                <w:b w:val="0"/>
                <w:i w:val="0"/>
                <w:color w:val="000000"/>
                <w:sz w:val="24"/>
                <w:spacing w:val="0"/>
                <w:w w:val="100"/>
                <w:rFonts w:eastAsia="Times New Roman"/>
                <w:caps w:val="0"/>
              </w:rPr>
              <w:t>10</w:t>
            </w:r>
          </w:p>
        </w:tc>
        <w:tc>
          <w:tcPr>
            <w:tcW w:w="2310" w:type="dxa"/>
            <w:noWrap/>
            <w:hideMark/>
          </w:tcPr>
          <w:p w14:paraId="55C5E3F6" w14:textId="77777777" w:rsidR="002A102A" w:rsidRPr="006F4DE1" w:rsidRDefault="002A102A" w:rsidP="006F4DE1">
            <w:pPr>
              <w:jc w:val="right"/>
              <w:spacing w:before="0" w:beforeAutospacing="0" w:after="0" w:afterAutospacing="0" w:lineRule="auto" w:line="360"/>
              <w:rPr>
                <w:szCs w:val="24"/>
                <w:lang w:val="en-GB" w:eastAsia="en-GB"/>
                <w:b w:val="0"/>
                <w:i w:val="0"/>
                <w:color w:val="000000"/>
                <w:sz w:val="24"/>
                <w:spacing w:val="0"/>
                <w:w w:val="100"/>
                <w:rFonts w:eastAsia="Times New Roman"/>
                <w:caps w:val="0"/>
              </w:rPr>
              <w:snapToGrid w:val="0"/>
              <w:textAlignment w:val="baseline"/>
            </w:pPr>
            <w:r w:rsidRPr="006F4DE1">
              <w:rPr>
                <w:szCs w:val="24"/>
                <w:lang w:val="en-GB" w:eastAsia="en-GB"/>
                <w:b w:val="0"/>
                <w:i w:val="0"/>
                <w:color w:val="000000"/>
                <w:sz w:val="24"/>
                <w:spacing w:val="0"/>
                <w:w w:val="100"/>
                <w:rFonts w:eastAsia="Times New Roman"/>
                <w:caps w:val="0"/>
              </w:rPr>
              <w:t>44</w:t>
            </w:r>
          </w:p>
        </w:tc>
        <w:tc>
          <w:tcPr>
            <w:tcW w:w="2311" w:type="dxa"/>
            <w:noWrap/>
            <w:hideMark/>
          </w:tcPr>
          <w:p w14:paraId="23C728AA" w14:textId="77777777" w:rsidR="002A102A" w:rsidRPr="006F4DE1" w:rsidRDefault="002A102A" w:rsidP="006F4DE1">
            <w:pPr>
              <w:jc w:val="right"/>
              <w:spacing w:before="0" w:beforeAutospacing="0" w:after="0" w:afterAutospacing="0" w:lineRule="auto" w:line="360"/>
              <w:rPr>
                <w:szCs w:val="24"/>
                <w:lang w:val="en-GB" w:eastAsia="en-GB"/>
                <w:b w:val="0"/>
                <w:i w:val="0"/>
                <w:color w:val="000000"/>
                <w:sz w:val="24"/>
                <w:spacing w:val="0"/>
                <w:w w:val="100"/>
                <w:rFonts w:eastAsia="Times New Roman"/>
                <w:caps w:val="0"/>
              </w:rPr>
              <w:snapToGrid w:val="0"/>
              <w:textAlignment w:val="baseline"/>
            </w:pPr>
            <w:r w:rsidRPr="006F4DE1">
              <w:rPr>
                <w:szCs w:val="24"/>
                <w:lang w:val="en-GB" w:eastAsia="en-GB"/>
                <w:b w:val="0"/>
                <w:i w:val="0"/>
                <w:color w:val="000000"/>
                <w:sz w:val="24"/>
                <w:spacing w:val="0"/>
                <w:w w:val="100"/>
                <w:rFonts w:eastAsia="Times New Roman"/>
                <w:caps w:val="0"/>
              </w:rPr>
              <w:t>19</w:t>
            </w:r>
          </w:p>
        </w:tc>
        <w:tc>
          <w:tcPr>
            <w:tcW w:w="2311" w:type="dxa"/>
            <w:noWrap/>
            <w:hideMark/>
          </w:tcPr>
          <w:p w14:paraId="2A6FC27F" w14:textId="77777777" w:rsidR="002A102A" w:rsidRPr="006F4DE1" w:rsidRDefault="002A102A" w:rsidP="006F4DE1">
            <w:pPr>
              <w:jc w:val="right"/>
              <w:spacing w:before="0" w:beforeAutospacing="0" w:after="0" w:afterAutospacing="0" w:lineRule="auto" w:line="360"/>
              <w:rPr>
                <w:szCs w:val="24"/>
                <w:lang w:val="en-GB" w:eastAsia="en-GB"/>
                <w:b w:val="0"/>
                <w:i w:val="0"/>
                <w:color w:val="000000"/>
                <w:sz w:val="24"/>
                <w:spacing w:val="0"/>
                <w:w w:val="100"/>
                <w:rFonts w:eastAsia="Times New Roman"/>
                <w:caps w:val="0"/>
              </w:rPr>
              <w:snapToGrid w:val="0"/>
              <w:textAlignment w:val="baseline"/>
            </w:pPr>
            <w:r w:rsidRPr="006F4DE1">
              <w:rPr>
                <w:szCs w:val="24"/>
                <w:lang w:val="en-GB" w:eastAsia="en-GB"/>
                <w:b w:val="0"/>
                <w:i w:val="0"/>
                <w:color w:val="000000"/>
                <w:sz w:val="24"/>
                <w:spacing w:val="0"/>
                <w:w w:val="100"/>
                <w:rFonts w:eastAsia="Times New Roman"/>
                <w:caps w:val="0"/>
              </w:rPr>
              <w:t>285</w:t>
            </w:r>
          </w:p>
        </w:tc>
      </w:tr>
      <w:tr>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310" w:type="dxa"/>
            <w:noWrap/>
            <w:hideMark/>
          </w:tcPr>
          <w:p w14:paraId="42CA5BA1" w14:textId="77777777" w:rsidR="002A102A" w:rsidRPr="006F4DE1" w:rsidRDefault="002A102A" w:rsidP="006F4DE1">
            <w:pPr>
              <w:jc w:val="right"/>
              <w:spacing w:before="0" w:beforeAutospacing="0" w:after="0" w:afterAutospacing="0" w:lineRule="auto" w:line="360"/>
              <w:rPr>
                <w:szCs w:val="24"/>
                <w:lang w:val="en-GB" w:eastAsia="en-GB"/>
                <w:b w:val="0"/>
                <w:i w:val="0"/>
                <w:color w:val="000000"/>
                <w:sz w:val="24"/>
                <w:spacing w:val="0"/>
                <w:w w:val="100"/>
                <w:rFonts w:eastAsia="Times New Roman"/>
                <w:caps w:val="0"/>
              </w:rPr>
              <w:snapToGrid w:val="0"/>
              <w:textAlignment w:val="baseline"/>
            </w:pPr>
            <w:r w:rsidRPr="006F4DE1">
              <w:rPr>
                <w:szCs w:val="24"/>
                <w:lang w:val="en-GB" w:eastAsia="en-GB"/>
                <w:b w:val="0"/>
                <w:i w:val="0"/>
                <w:color w:val="000000"/>
                <w:sz w:val="24"/>
                <w:spacing w:val="0"/>
                <w:w w:val="100"/>
                <w:rFonts w:eastAsia="Times New Roman"/>
                <w:caps w:val="0"/>
              </w:rPr>
              <w:t>11</w:t>
            </w:r>
          </w:p>
        </w:tc>
        <w:tc>
          <w:tcPr>
            <w:tcW w:w="2310" w:type="dxa"/>
            <w:noWrap/>
            <w:hideMark/>
          </w:tcPr>
          <w:p w14:paraId="682A19A9" w14:textId="77777777" w:rsidR="002A102A" w:rsidRPr="006F4DE1" w:rsidRDefault="002A102A" w:rsidP="006F4DE1">
            <w:pPr>
              <w:jc w:val="right"/>
              <w:spacing w:before="0" w:beforeAutospacing="0" w:after="0" w:afterAutospacing="0" w:lineRule="auto" w:line="360"/>
              <w:rPr>
                <w:szCs w:val="24"/>
                <w:lang w:val="en-GB" w:eastAsia="en-GB"/>
                <w:b w:val="0"/>
                <w:i w:val="0"/>
                <w:color w:val="000000"/>
                <w:sz w:val="24"/>
                <w:spacing w:val="0"/>
                <w:w w:val="100"/>
                <w:rFonts w:eastAsia="Times New Roman"/>
                <w:caps w:val="0"/>
              </w:rPr>
              <w:snapToGrid w:val="0"/>
              <w:textAlignment w:val="baseline"/>
            </w:pPr>
            <w:r w:rsidRPr="006F4DE1">
              <w:rPr>
                <w:szCs w:val="24"/>
                <w:lang w:val="en-GB" w:eastAsia="en-GB"/>
                <w:b w:val="0"/>
                <w:i w:val="0"/>
                <w:color w:val="000000"/>
                <w:sz w:val="24"/>
                <w:spacing w:val="0"/>
                <w:w w:val="100"/>
                <w:rFonts w:eastAsia="Times New Roman"/>
                <w:caps w:val="0"/>
              </w:rPr>
              <w:t>72</w:t>
            </w:r>
          </w:p>
        </w:tc>
        <w:tc>
          <w:tcPr>
            <w:tcW w:w="2311" w:type="dxa"/>
            <w:noWrap/>
            <w:hideMark/>
          </w:tcPr>
          <w:p w14:paraId="322750FF" w14:textId="77777777" w:rsidR="002A102A" w:rsidRPr="006F4DE1" w:rsidRDefault="002A102A" w:rsidP="006F4DE1">
            <w:pPr>
              <w:jc w:val="right"/>
              <w:spacing w:before="0" w:beforeAutospacing="0" w:after="0" w:afterAutospacing="0" w:lineRule="auto" w:line="360"/>
              <w:rPr>
                <w:szCs w:val="24"/>
                <w:lang w:val="en-GB" w:eastAsia="en-GB"/>
                <w:b w:val="0"/>
                <w:i w:val="0"/>
                <w:color w:val="000000"/>
                <w:sz w:val="24"/>
                <w:spacing w:val="0"/>
                <w:w w:val="100"/>
                <w:rFonts w:eastAsia="Times New Roman"/>
                <w:caps w:val="0"/>
              </w:rPr>
              <w:snapToGrid w:val="0"/>
              <w:textAlignment w:val="baseline"/>
            </w:pPr>
            <w:r w:rsidRPr="006F4DE1">
              <w:rPr>
                <w:szCs w:val="24"/>
                <w:lang w:val="en-GB" w:eastAsia="en-GB"/>
                <w:b w:val="0"/>
                <w:i w:val="0"/>
                <w:color w:val="000000"/>
                <w:sz w:val="24"/>
                <w:spacing w:val="0"/>
                <w:w w:val="100"/>
                <w:rFonts w:eastAsia="Times New Roman"/>
                <w:caps w:val="0"/>
              </w:rPr>
              <w:t>21</w:t>
            </w:r>
          </w:p>
        </w:tc>
        <w:tc>
          <w:tcPr>
            <w:tcW w:w="2311" w:type="dxa"/>
            <w:noWrap/>
            <w:hideMark/>
          </w:tcPr>
          <w:p w14:paraId="295B0FFE" w14:textId="77777777" w:rsidR="002A102A" w:rsidRPr="006F4DE1" w:rsidRDefault="002A102A" w:rsidP="006F4DE1">
            <w:pPr>
              <w:jc w:val="right"/>
              <w:spacing w:before="0" w:beforeAutospacing="0" w:after="0" w:afterAutospacing="0" w:lineRule="auto" w:line="360"/>
              <w:rPr>
                <w:szCs w:val="24"/>
                <w:lang w:val="en-GB" w:eastAsia="en-GB"/>
                <w:b w:val="0"/>
                <w:i w:val="0"/>
                <w:color w:val="000000"/>
                <w:sz w:val="24"/>
                <w:spacing w:val="0"/>
                <w:w w:val="100"/>
                <w:rFonts w:eastAsia="Times New Roman"/>
                <w:caps w:val="0"/>
              </w:rPr>
              <w:snapToGrid w:val="0"/>
              <w:textAlignment w:val="baseline"/>
            </w:pPr>
            <w:r w:rsidRPr="006F4DE1">
              <w:rPr>
                <w:szCs w:val="24"/>
                <w:lang w:val="en-GB" w:eastAsia="en-GB"/>
                <w:b w:val="0"/>
                <w:i w:val="0"/>
                <w:color w:val="000000"/>
                <w:sz w:val="24"/>
                <w:spacing w:val="0"/>
                <w:w w:val="100"/>
                <w:rFonts w:eastAsia="Times New Roman"/>
                <w:caps w:val="0"/>
              </w:rPr>
              <w:t>243</w:t>
            </w:r>
          </w:p>
        </w:tc>
      </w:tr>
      <w:tr>
        <w:trPr>
          <w:trHeight w:val="300"/>
        </w:trPr>
        <w:tc>
          <w:tcPr>
            <w:cnfStyle w:val="001000000000" w:firstRow="0" w:lastRow="0" w:firstColumn="1" w:lastColumn="0" w:oddVBand="0" w:evenVBand="0" w:oddHBand="0" w:evenHBand="0" w:firstRowFirstColumn="0" w:firstRowLastColumn="0" w:lastRowFirstColumn="0" w:lastRowLastColumn="0"/>
            <w:tcW w:w="2310" w:type="dxa"/>
            <w:noWrap/>
            <w:hideMark/>
          </w:tcPr>
          <w:p w14:paraId="6DDE1EB7" w14:textId="77777777" w:rsidR="002A102A" w:rsidRPr="006F4DE1" w:rsidRDefault="002A102A" w:rsidP="006F4DE1">
            <w:pPr>
              <w:jc w:val="right"/>
              <w:spacing w:before="0" w:beforeAutospacing="0" w:after="0" w:afterAutospacing="0" w:lineRule="auto" w:line="360"/>
              <w:rPr>
                <w:szCs w:val="24"/>
                <w:lang w:val="en-GB" w:eastAsia="en-GB"/>
                <w:b w:val="0"/>
                <w:i w:val="0"/>
                <w:color w:val="000000"/>
                <w:sz w:val="24"/>
                <w:spacing w:val="0"/>
                <w:w w:val="100"/>
                <w:rFonts w:eastAsia="Times New Roman"/>
                <w:caps w:val="0"/>
              </w:rPr>
              <w:snapToGrid w:val="0"/>
              <w:textAlignment w:val="baseline"/>
            </w:pPr>
            <w:r w:rsidRPr="006F4DE1">
              <w:rPr>
                <w:szCs w:val="24"/>
                <w:lang w:val="en-GB" w:eastAsia="en-GB"/>
                <w:b w:val="0"/>
                <w:i w:val="0"/>
                <w:color w:val="000000"/>
                <w:sz w:val="24"/>
                <w:spacing w:val="0"/>
                <w:w w:val="100"/>
                <w:rFonts w:eastAsia="Times New Roman"/>
                <w:caps w:val="0"/>
              </w:rPr>
              <w:t>12</w:t>
            </w:r>
          </w:p>
        </w:tc>
        <w:tc>
          <w:tcPr>
            <w:tcW w:w="2310" w:type="dxa"/>
            <w:noWrap/>
            <w:hideMark/>
          </w:tcPr>
          <w:p w14:paraId="7D4D415F" w14:textId="77777777" w:rsidR="002A102A" w:rsidRPr="006F4DE1" w:rsidRDefault="002A102A" w:rsidP="006F4DE1">
            <w:pPr>
              <w:jc w:val="right"/>
              <w:spacing w:before="0" w:beforeAutospacing="0" w:after="0" w:afterAutospacing="0" w:lineRule="auto" w:line="360"/>
              <w:rPr>
                <w:szCs w:val="24"/>
                <w:lang w:val="en-GB" w:eastAsia="en-GB"/>
                <w:b w:val="0"/>
                <w:i w:val="0"/>
                <w:color w:val="000000"/>
                <w:sz w:val="24"/>
                <w:spacing w:val="0"/>
                <w:w w:val="100"/>
                <w:rFonts w:eastAsia="Times New Roman"/>
                <w:caps w:val="0"/>
              </w:rPr>
              <w:snapToGrid w:val="0"/>
              <w:textAlignment w:val="baseline"/>
            </w:pPr>
            <w:r w:rsidRPr="006F4DE1">
              <w:rPr>
                <w:szCs w:val="24"/>
                <w:lang w:val="en-GB" w:eastAsia="en-GB"/>
                <w:b w:val="0"/>
                <w:i w:val="0"/>
                <w:color w:val="000000"/>
                <w:sz w:val="24"/>
                <w:spacing w:val="0"/>
                <w:w w:val="100"/>
                <w:rFonts w:eastAsia="Times New Roman"/>
                <w:caps w:val="0"/>
              </w:rPr>
              <w:t>70</w:t>
            </w:r>
          </w:p>
        </w:tc>
        <w:tc>
          <w:tcPr>
            <w:tcW w:w="2311" w:type="dxa"/>
            <w:noWrap/>
            <w:hideMark/>
          </w:tcPr>
          <w:p w14:paraId="17D1D320" w14:textId="77777777" w:rsidR="002A102A" w:rsidRPr="006F4DE1" w:rsidRDefault="002A102A" w:rsidP="006F4DE1">
            <w:pPr>
              <w:jc w:val="right"/>
              <w:spacing w:before="0" w:beforeAutospacing="0" w:after="0" w:afterAutospacing="0" w:lineRule="auto" w:line="360"/>
              <w:rPr>
                <w:szCs w:val="24"/>
                <w:lang w:val="en-GB" w:eastAsia="en-GB"/>
                <w:b w:val="0"/>
                <w:i w:val="0"/>
                <w:color w:val="000000"/>
                <w:sz w:val="24"/>
                <w:spacing w:val="0"/>
                <w:w w:val="100"/>
                <w:rFonts w:eastAsia="Times New Roman"/>
                <w:caps w:val="0"/>
              </w:rPr>
              <w:snapToGrid w:val="0"/>
              <w:textAlignment w:val="baseline"/>
            </w:pPr>
            <w:r w:rsidRPr="006F4DE1">
              <w:rPr>
                <w:szCs w:val="24"/>
                <w:lang w:val="en-GB" w:eastAsia="en-GB"/>
                <w:b w:val="0"/>
                <w:i w:val="0"/>
                <w:color w:val="000000"/>
                <w:sz w:val="24"/>
                <w:spacing w:val="0"/>
                <w:w w:val="100"/>
                <w:rFonts w:eastAsia="Times New Roman"/>
                <w:caps w:val="0"/>
              </w:rPr>
              <w:t>31</w:t>
            </w:r>
          </w:p>
        </w:tc>
        <w:tc>
          <w:tcPr>
            <w:tcW w:w="2311" w:type="dxa"/>
            <w:noWrap/>
            <w:hideMark/>
          </w:tcPr>
          <w:p w14:paraId="679D1E9B" w14:textId="77777777" w:rsidR="002A102A" w:rsidRPr="006F4DE1" w:rsidRDefault="002A102A" w:rsidP="006F4DE1">
            <w:pPr>
              <w:jc w:val="right"/>
              <w:spacing w:before="0" w:beforeAutospacing="0" w:after="0" w:afterAutospacing="0" w:lineRule="auto" w:line="360"/>
              <w:rPr>
                <w:szCs w:val="24"/>
                <w:lang w:val="en-GB" w:eastAsia="en-GB"/>
                <w:b w:val="0"/>
                <w:i w:val="0"/>
                <w:color w:val="000000"/>
                <w:sz w:val="24"/>
                <w:spacing w:val="0"/>
                <w:w w:val="100"/>
                <w:rFonts w:eastAsia="Times New Roman"/>
                <w:caps w:val="0"/>
              </w:rPr>
              <w:snapToGrid w:val="0"/>
              <w:textAlignment w:val="baseline"/>
            </w:pPr>
            <w:r w:rsidRPr="006F4DE1">
              <w:rPr>
                <w:szCs w:val="24"/>
                <w:lang w:val="en-GB" w:eastAsia="en-GB"/>
                <w:b w:val="0"/>
                <w:i w:val="0"/>
                <w:color w:val="000000"/>
                <w:sz w:val="24"/>
                <w:spacing w:val="0"/>
                <w:w w:val="100"/>
                <w:rFonts w:eastAsia="Times New Roman"/>
                <w:caps w:val="0"/>
              </w:rPr>
              <w:t>261</w:t>
            </w:r>
          </w:p>
        </w:tc>
      </w:tr>
      <w:tr>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310" w:type="dxa"/>
            <w:noWrap/>
            <w:hideMark/>
          </w:tcPr>
          <w:p w14:paraId="113D4C3A" w14:textId="77777777" w:rsidR="002A102A" w:rsidRPr="006F4DE1" w:rsidRDefault="002A102A" w:rsidP="006F4DE1">
            <w:pPr>
              <w:jc w:val="right"/>
              <w:spacing w:before="0" w:beforeAutospacing="0" w:after="0" w:afterAutospacing="0" w:lineRule="auto" w:line="360"/>
              <w:rPr>
                <w:szCs w:val="24"/>
                <w:lang w:val="en-GB" w:eastAsia="en-GB"/>
                <w:b w:val="0"/>
                <w:i w:val="0"/>
                <w:color w:val="000000"/>
                <w:sz w:val="24"/>
                <w:spacing w:val="0"/>
                <w:w w:val="100"/>
                <w:rFonts w:eastAsia="Times New Roman"/>
                <w:caps w:val="0"/>
              </w:rPr>
              <w:snapToGrid w:val="0"/>
              <w:textAlignment w:val="baseline"/>
            </w:pPr>
            <w:r w:rsidRPr="006F4DE1">
              <w:rPr>
                <w:szCs w:val="24"/>
                <w:lang w:val="en-GB" w:eastAsia="en-GB"/>
                <w:b w:val="0"/>
                <w:i w:val="0"/>
                <w:color w:val="000000"/>
                <w:sz w:val="24"/>
                <w:spacing w:val="0"/>
                <w:w w:val="100"/>
                <w:rFonts w:eastAsia="Times New Roman"/>
                <w:caps w:val="0"/>
              </w:rPr>
              <w:t>13</w:t>
            </w:r>
          </w:p>
        </w:tc>
        <w:tc>
          <w:tcPr>
            <w:tcW w:w="2310" w:type="dxa"/>
            <w:noWrap/>
            <w:hideMark/>
          </w:tcPr>
          <w:p w14:paraId="77A1F5D4" w14:textId="77777777" w:rsidR="002A102A" w:rsidRPr="006F4DE1" w:rsidRDefault="002A102A" w:rsidP="006F4DE1">
            <w:pPr>
              <w:jc w:val="right"/>
              <w:spacing w:before="0" w:beforeAutospacing="0" w:after="0" w:afterAutospacing="0" w:lineRule="auto" w:line="360"/>
              <w:rPr>
                <w:szCs w:val="24"/>
                <w:lang w:val="en-GB" w:eastAsia="en-GB"/>
                <w:b w:val="0"/>
                <w:i w:val="0"/>
                <w:color w:val="000000"/>
                <w:sz w:val="24"/>
                <w:spacing w:val="0"/>
                <w:w w:val="100"/>
                <w:rFonts w:eastAsia="Times New Roman"/>
                <w:caps w:val="0"/>
              </w:rPr>
              <w:snapToGrid w:val="0"/>
              <w:textAlignment w:val="baseline"/>
            </w:pPr>
            <w:r w:rsidRPr="006F4DE1">
              <w:rPr>
                <w:szCs w:val="24"/>
                <w:lang w:val="en-GB" w:eastAsia="en-GB"/>
                <w:b w:val="0"/>
                <w:i w:val="0"/>
                <w:color w:val="000000"/>
                <w:sz w:val="24"/>
                <w:spacing w:val="0"/>
                <w:w w:val="100"/>
                <w:rFonts w:eastAsia="Times New Roman"/>
                <w:caps w:val="0"/>
              </w:rPr>
              <w:t>65</w:t>
            </w:r>
          </w:p>
        </w:tc>
        <w:tc>
          <w:tcPr>
            <w:tcW w:w="2311" w:type="dxa"/>
            <w:noWrap/>
            <w:hideMark/>
          </w:tcPr>
          <w:p w14:paraId="1B60BF07" w14:textId="77777777" w:rsidR="002A102A" w:rsidRPr="006F4DE1" w:rsidRDefault="002A102A" w:rsidP="006F4DE1">
            <w:pPr>
              <w:jc w:val="right"/>
              <w:spacing w:before="0" w:beforeAutospacing="0" w:after="0" w:afterAutospacing="0" w:lineRule="auto" w:line="360"/>
              <w:rPr>
                <w:szCs w:val="24"/>
                <w:lang w:val="en-GB" w:eastAsia="en-GB"/>
                <w:b w:val="0"/>
                <w:i w:val="0"/>
                <w:color w:val="000000"/>
                <w:sz w:val="24"/>
                <w:spacing w:val="0"/>
                <w:w w:val="100"/>
                <w:rFonts w:eastAsia="Times New Roman"/>
                <w:caps w:val="0"/>
              </w:rPr>
              <w:snapToGrid w:val="0"/>
              <w:textAlignment w:val="baseline"/>
            </w:pPr>
            <w:r w:rsidRPr="006F4DE1">
              <w:rPr>
                <w:szCs w:val="24"/>
                <w:lang w:val="en-GB" w:eastAsia="en-GB"/>
                <w:b w:val="0"/>
                <w:i w:val="0"/>
                <w:color w:val="000000"/>
                <w:sz w:val="24"/>
                <w:spacing w:val="0"/>
                <w:w w:val="100"/>
                <w:rFonts w:eastAsia="Times New Roman"/>
                <w:caps w:val="0"/>
              </w:rPr>
              <w:t>26</w:t>
            </w:r>
          </w:p>
        </w:tc>
        <w:tc>
          <w:tcPr>
            <w:tcW w:w="2311" w:type="dxa"/>
            <w:noWrap/>
            <w:hideMark/>
          </w:tcPr>
          <w:p w14:paraId="698D3081" w14:textId="77777777" w:rsidR="002A102A" w:rsidRPr="006F4DE1" w:rsidRDefault="002A102A" w:rsidP="006F4DE1">
            <w:pPr>
              <w:jc w:val="right"/>
              <w:spacing w:before="0" w:beforeAutospacing="0" w:after="0" w:afterAutospacing="0" w:lineRule="auto" w:line="360"/>
              <w:rPr>
                <w:szCs w:val="24"/>
                <w:lang w:val="en-GB" w:eastAsia="en-GB"/>
                <w:b w:val="0"/>
                <w:i w:val="0"/>
                <w:color w:val="000000"/>
                <w:sz w:val="24"/>
                <w:spacing w:val="0"/>
                <w:w w:val="100"/>
                <w:rFonts w:eastAsia="Times New Roman"/>
                <w:caps w:val="0"/>
              </w:rPr>
              <w:snapToGrid w:val="0"/>
              <w:textAlignment w:val="baseline"/>
            </w:pPr>
            <w:r w:rsidRPr="006F4DE1">
              <w:rPr>
                <w:szCs w:val="24"/>
                <w:lang w:val="en-GB" w:eastAsia="en-GB"/>
                <w:b w:val="0"/>
                <w:i w:val="0"/>
                <w:color w:val="000000"/>
                <w:sz w:val="24"/>
                <w:spacing w:val="0"/>
                <w:w w:val="100"/>
                <w:rFonts w:eastAsia="Times New Roman"/>
                <w:caps w:val="0"/>
              </w:rPr>
              <w:t>236</w:t>
            </w:r>
          </w:p>
        </w:tc>
      </w:tr>
      <w:tr>
        <w:trPr>
          <w:trHeight w:val="300"/>
        </w:trPr>
        <w:tc>
          <w:tcPr>
            <w:cnfStyle w:val="001000000000" w:firstRow="0" w:lastRow="0" w:firstColumn="1" w:lastColumn="0" w:oddVBand="0" w:evenVBand="0" w:oddHBand="0" w:evenHBand="0" w:firstRowFirstColumn="0" w:firstRowLastColumn="0" w:lastRowFirstColumn="0" w:lastRowLastColumn="0"/>
            <w:tcW w:w="2310" w:type="dxa"/>
            <w:noWrap/>
            <w:hideMark/>
          </w:tcPr>
          <w:p w14:paraId="2BBD311F" w14:textId="77777777" w:rsidR="002A102A" w:rsidRPr="006F4DE1" w:rsidRDefault="002A102A" w:rsidP="006F4DE1">
            <w:pPr>
              <w:jc w:val="right"/>
              <w:spacing w:before="0" w:beforeAutospacing="0" w:after="0" w:afterAutospacing="0" w:lineRule="auto" w:line="360"/>
              <w:rPr>
                <w:szCs w:val="24"/>
                <w:lang w:val="en-GB" w:eastAsia="en-GB"/>
                <w:b w:val="0"/>
                <w:i w:val="0"/>
                <w:color w:val="000000"/>
                <w:sz w:val="24"/>
                <w:spacing w:val="0"/>
                <w:w w:val="100"/>
                <w:rFonts w:eastAsia="Times New Roman"/>
                <w:caps w:val="0"/>
              </w:rPr>
              <w:snapToGrid w:val="0"/>
              <w:textAlignment w:val="baseline"/>
            </w:pPr>
            <w:r w:rsidRPr="006F4DE1">
              <w:rPr>
                <w:szCs w:val="24"/>
                <w:lang w:val="en-GB" w:eastAsia="en-GB"/>
                <w:b w:val="0"/>
                <w:i w:val="0"/>
                <w:color w:val="000000"/>
                <w:sz w:val="24"/>
                <w:spacing w:val="0"/>
                <w:w w:val="100"/>
                <w:rFonts w:eastAsia="Times New Roman"/>
                <w:caps w:val="0"/>
              </w:rPr>
              <w:t>14</w:t>
            </w:r>
          </w:p>
        </w:tc>
        <w:tc>
          <w:tcPr>
            <w:tcW w:w="2310" w:type="dxa"/>
            <w:noWrap/>
            <w:hideMark/>
          </w:tcPr>
          <w:p w14:paraId="14123733" w14:textId="77777777" w:rsidR="002A102A" w:rsidRPr="006F4DE1" w:rsidRDefault="002A102A" w:rsidP="006F4DE1">
            <w:pPr>
              <w:jc w:val="right"/>
              <w:spacing w:before="0" w:beforeAutospacing="0" w:after="0" w:afterAutospacing="0" w:lineRule="auto" w:line="360"/>
              <w:rPr>
                <w:szCs w:val="24"/>
                <w:lang w:val="en-GB" w:eastAsia="en-GB"/>
                <w:b w:val="0"/>
                <w:i w:val="0"/>
                <w:color w:val="000000"/>
                <w:sz w:val="24"/>
                <w:spacing w:val="0"/>
                <w:w w:val="100"/>
                <w:rFonts w:eastAsia="Times New Roman"/>
                <w:caps w:val="0"/>
              </w:rPr>
              <w:snapToGrid w:val="0"/>
              <w:textAlignment w:val="baseline"/>
            </w:pPr>
            <w:r w:rsidRPr="006F4DE1">
              <w:rPr>
                <w:szCs w:val="24"/>
                <w:lang w:val="en-GB" w:eastAsia="en-GB"/>
                <w:b w:val="0"/>
                <w:i w:val="0"/>
                <w:color w:val="000000"/>
                <w:sz w:val="24"/>
                <w:spacing w:val="0"/>
                <w:w w:val="100"/>
                <w:rFonts w:eastAsia="Times New Roman"/>
                <w:caps w:val="0"/>
              </w:rPr>
              <w:t>40</w:t>
            </w:r>
          </w:p>
        </w:tc>
        <w:tc>
          <w:tcPr>
            <w:tcW w:w="2311" w:type="dxa"/>
            <w:noWrap/>
            <w:hideMark/>
          </w:tcPr>
          <w:p w14:paraId="19DC5734" w14:textId="77777777" w:rsidR="002A102A" w:rsidRPr="006F4DE1" w:rsidRDefault="002A102A" w:rsidP="006F4DE1">
            <w:pPr>
              <w:jc w:val="right"/>
              <w:spacing w:before="0" w:beforeAutospacing="0" w:after="0" w:afterAutospacing="0" w:lineRule="auto" w:line="360"/>
              <w:rPr>
                <w:szCs w:val="24"/>
                <w:lang w:val="en-GB" w:eastAsia="en-GB"/>
                <w:b w:val="0"/>
                <w:i w:val="0"/>
                <w:color w:val="000000"/>
                <w:sz w:val="24"/>
                <w:spacing w:val="0"/>
                <w:w w:val="100"/>
                <w:rFonts w:eastAsia="Times New Roman"/>
                <w:caps w:val="0"/>
              </w:rPr>
              <w:snapToGrid w:val="0"/>
              <w:textAlignment w:val="baseline"/>
            </w:pPr>
            <w:r w:rsidRPr="006F4DE1">
              <w:rPr>
                <w:szCs w:val="24"/>
                <w:lang w:val="en-GB" w:eastAsia="en-GB"/>
                <w:b w:val="0"/>
                <w:i w:val="0"/>
                <w:color w:val="000000"/>
                <w:sz w:val="24"/>
                <w:spacing w:val="0"/>
                <w:w w:val="100"/>
                <w:rFonts w:eastAsia="Times New Roman"/>
                <w:caps w:val="0"/>
              </w:rPr>
              <w:t>31</w:t>
            </w:r>
          </w:p>
        </w:tc>
        <w:tc>
          <w:tcPr>
            <w:tcW w:w="2311" w:type="dxa"/>
            <w:noWrap/>
            <w:hideMark/>
          </w:tcPr>
          <w:p w14:paraId="350A17CB" w14:textId="77777777" w:rsidR="002A102A" w:rsidRPr="006F4DE1" w:rsidRDefault="002A102A" w:rsidP="006F4DE1">
            <w:pPr>
              <w:jc w:val="right"/>
              <w:spacing w:before="0" w:beforeAutospacing="0" w:after="0" w:afterAutospacing="0" w:lineRule="auto" w:line="360"/>
              <w:rPr>
                <w:szCs w:val="24"/>
                <w:lang w:val="en-GB" w:eastAsia="en-GB"/>
                <w:b w:val="0"/>
                <w:i w:val="0"/>
                <w:color w:val="000000"/>
                <w:sz w:val="24"/>
                <w:spacing w:val="0"/>
                <w:w w:val="100"/>
                <w:rFonts w:eastAsia="Times New Roman"/>
                <w:caps w:val="0"/>
              </w:rPr>
              <w:snapToGrid w:val="0"/>
              <w:textAlignment w:val="baseline"/>
            </w:pPr>
            <w:r w:rsidRPr="006F4DE1">
              <w:rPr>
                <w:szCs w:val="24"/>
                <w:lang w:val="en-GB" w:eastAsia="en-GB"/>
                <w:b w:val="0"/>
                <w:i w:val="0"/>
                <w:color w:val="000000"/>
                <w:sz w:val="24"/>
                <w:spacing w:val="0"/>
                <w:w w:val="100"/>
                <w:rFonts w:eastAsia="Times New Roman"/>
                <w:caps w:val="0"/>
              </w:rPr>
              <w:t>255</w:t>
            </w:r>
          </w:p>
        </w:tc>
      </w:tr>
      <w:tr>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310" w:type="dxa"/>
            <w:noWrap/>
            <w:hideMark/>
          </w:tcPr>
          <w:p w14:paraId="26D82DFA" w14:textId="77777777" w:rsidR="002A102A" w:rsidRPr="006F4DE1" w:rsidRDefault="002A102A" w:rsidP="006F4DE1">
            <w:pPr>
              <w:jc w:val="right"/>
              <w:spacing w:before="0" w:beforeAutospacing="0" w:after="0" w:afterAutospacing="0" w:lineRule="auto" w:line="360"/>
              <w:rPr>
                <w:szCs w:val="24"/>
                <w:lang w:val="en-GB" w:eastAsia="en-GB"/>
                <w:b w:val="0"/>
                <w:i w:val="0"/>
                <w:color w:val="000000"/>
                <w:sz w:val="24"/>
                <w:spacing w:val="0"/>
                <w:w w:val="100"/>
                <w:rFonts w:eastAsia="Times New Roman"/>
                <w:caps w:val="0"/>
              </w:rPr>
              <w:snapToGrid w:val="0"/>
              <w:textAlignment w:val="baseline"/>
            </w:pPr>
            <w:r w:rsidRPr="006F4DE1">
              <w:rPr>
                <w:szCs w:val="24"/>
                <w:lang w:val="en-GB" w:eastAsia="en-GB"/>
                <w:b w:val="0"/>
                <w:i w:val="0"/>
                <w:color w:val="000000"/>
                <w:sz w:val="24"/>
                <w:spacing w:val="0"/>
                <w:w w:val="100"/>
                <w:rFonts w:eastAsia="Times New Roman"/>
                <w:caps w:val="0"/>
              </w:rPr>
              <w:t>15</w:t>
            </w:r>
          </w:p>
        </w:tc>
        <w:tc>
          <w:tcPr>
            <w:tcW w:w="2310" w:type="dxa"/>
            <w:noWrap/>
            <w:hideMark/>
          </w:tcPr>
          <w:p w14:paraId="4E68962D" w14:textId="77777777" w:rsidR="002A102A" w:rsidRPr="006F4DE1" w:rsidRDefault="002A102A" w:rsidP="006F4DE1">
            <w:pPr>
              <w:jc w:val="right"/>
              <w:spacing w:before="0" w:beforeAutospacing="0" w:after="0" w:afterAutospacing="0" w:lineRule="auto" w:line="360"/>
              <w:rPr>
                <w:szCs w:val="24"/>
                <w:lang w:val="en-GB" w:eastAsia="en-GB"/>
                <w:b w:val="0"/>
                <w:i w:val="0"/>
                <w:color w:val="000000"/>
                <w:sz w:val="24"/>
                <w:spacing w:val="0"/>
                <w:w w:val="100"/>
                <w:rFonts w:eastAsia="Times New Roman"/>
                <w:caps w:val="0"/>
              </w:rPr>
              <w:snapToGrid w:val="0"/>
              <w:textAlignment w:val="baseline"/>
            </w:pPr>
            <w:r w:rsidRPr="006F4DE1">
              <w:rPr>
                <w:szCs w:val="24"/>
                <w:lang w:val="en-GB" w:eastAsia="en-GB"/>
                <w:b w:val="0"/>
                <w:i w:val="0"/>
                <w:color w:val="000000"/>
                <w:sz w:val="24"/>
                <w:spacing w:val="0"/>
                <w:w w:val="100"/>
                <w:rFonts w:eastAsia="Times New Roman"/>
                <w:caps w:val="0"/>
              </w:rPr>
              <w:t>55</w:t>
            </w:r>
          </w:p>
        </w:tc>
        <w:tc>
          <w:tcPr>
            <w:tcW w:w="2311" w:type="dxa"/>
            <w:noWrap/>
            <w:hideMark/>
          </w:tcPr>
          <w:p w14:paraId="1D562BB2" w14:textId="77777777" w:rsidR="002A102A" w:rsidRPr="006F4DE1" w:rsidRDefault="002A102A" w:rsidP="006F4DE1">
            <w:pPr>
              <w:jc w:val="right"/>
              <w:spacing w:before="0" w:beforeAutospacing="0" w:after="0" w:afterAutospacing="0" w:lineRule="auto" w:line="360"/>
              <w:rPr>
                <w:szCs w:val="24"/>
                <w:lang w:val="en-GB" w:eastAsia="en-GB"/>
                <w:b w:val="0"/>
                <w:i w:val="0"/>
                <w:color w:val="000000"/>
                <w:sz w:val="24"/>
                <w:spacing w:val="0"/>
                <w:w w:val="100"/>
                <w:rFonts w:eastAsia="Times New Roman"/>
                <w:caps w:val="0"/>
              </w:rPr>
              <w:snapToGrid w:val="0"/>
              <w:textAlignment w:val="baseline"/>
            </w:pPr>
            <w:r w:rsidRPr="006F4DE1">
              <w:rPr>
                <w:szCs w:val="24"/>
                <w:lang w:val="en-GB" w:eastAsia="en-GB"/>
                <w:b w:val="0"/>
                <w:i w:val="0"/>
                <w:color w:val="000000"/>
                <w:sz w:val="24"/>
                <w:spacing w:val="0"/>
                <w:w w:val="100"/>
                <w:rFonts w:eastAsia="Times New Roman"/>
                <w:caps w:val="0"/>
              </w:rPr>
              <w:t>28</w:t>
            </w:r>
          </w:p>
        </w:tc>
        <w:tc>
          <w:tcPr>
            <w:tcW w:w="2311" w:type="dxa"/>
            <w:noWrap/>
            <w:hideMark/>
          </w:tcPr>
          <w:p w14:paraId="0DD6FBFF" w14:textId="77777777" w:rsidR="002A102A" w:rsidRPr="006F4DE1" w:rsidRDefault="002A102A" w:rsidP="006F4DE1">
            <w:pPr>
              <w:jc w:val="right"/>
              <w:spacing w:before="0" w:beforeAutospacing="0" w:after="0" w:afterAutospacing="0" w:lineRule="auto" w:line="360"/>
              <w:rPr>
                <w:szCs w:val="24"/>
                <w:lang w:val="en-GB" w:eastAsia="en-GB"/>
                <w:b w:val="0"/>
                <w:i w:val="0"/>
                <w:color w:val="000000"/>
                <w:sz w:val="24"/>
                <w:spacing w:val="0"/>
                <w:w w:val="100"/>
                <w:rFonts w:eastAsia="Times New Roman"/>
                <w:caps w:val="0"/>
              </w:rPr>
              <w:snapToGrid w:val="0"/>
              <w:textAlignment w:val="baseline"/>
            </w:pPr>
            <w:r w:rsidRPr="006F4DE1">
              <w:rPr>
                <w:szCs w:val="24"/>
                <w:lang w:val="en-GB" w:eastAsia="en-GB"/>
                <w:b w:val="0"/>
                <w:i w:val="0"/>
                <w:color w:val="000000"/>
                <w:sz w:val="24"/>
                <w:spacing w:val="0"/>
                <w:w w:val="100"/>
                <w:rFonts w:eastAsia="Times New Roman"/>
                <w:caps w:val="0"/>
              </w:rPr>
              <w:t>216</w:t>
            </w:r>
          </w:p>
        </w:tc>
      </w:tr>
      <w:tr>
        <w:trPr>
          <w:trHeight w:val="300"/>
        </w:trPr>
        <w:tc>
          <w:tcPr>
            <w:cnfStyle w:val="001000000000" w:firstRow="0" w:lastRow="0" w:firstColumn="1" w:lastColumn="0" w:oddVBand="0" w:evenVBand="0" w:oddHBand="0" w:evenHBand="0" w:firstRowFirstColumn="0" w:firstRowLastColumn="0" w:lastRowFirstColumn="0" w:lastRowLastColumn="0"/>
            <w:tcW w:w="2310" w:type="dxa"/>
            <w:noWrap/>
            <w:hideMark/>
          </w:tcPr>
          <w:p w14:paraId="664F14BB" w14:textId="77777777" w:rsidR="002A102A" w:rsidRPr="006F4DE1" w:rsidRDefault="002A102A" w:rsidP="006F4DE1">
            <w:pPr>
              <w:jc w:val="right"/>
              <w:spacing w:before="0" w:beforeAutospacing="0" w:after="0" w:afterAutospacing="0" w:lineRule="auto" w:line="360"/>
              <w:rPr>
                <w:szCs w:val="24"/>
                <w:lang w:val="en-GB" w:eastAsia="en-GB"/>
                <w:b w:val="0"/>
                <w:i w:val="0"/>
                <w:color w:val="000000"/>
                <w:sz w:val="24"/>
                <w:spacing w:val="0"/>
                <w:w w:val="100"/>
                <w:rFonts w:eastAsia="Times New Roman"/>
                <w:caps w:val="0"/>
              </w:rPr>
              <w:snapToGrid w:val="0"/>
              <w:textAlignment w:val="baseline"/>
            </w:pPr>
            <w:r w:rsidRPr="006F4DE1">
              <w:rPr>
                <w:szCs w:val="24"/>
                <w:lang w:val="en-GB" w:eastAsia="en-GB"/>
                <w:b w:val="0"/>
                <w:i w:val="0"/>
                <w:color w:val="000000"/>
                <w:sz w:val="24"/>
                <w:spacing w:val="0"/>
                <w:w w:val="100"/>
                <w:rFonts w:eastAsia="Times New Roman"/>
                <w:caps w:val="0"/>
              </w:rPr>
              <w:t>16</w:t>
            </w:r>
          </w:p>
        </w:tc>
        <w:tc>
          <w:tcPr>
            <w:tcW w:w="2310" w:type="dxa"/>
            <w:noWrap/>
            <w:hideMark/>
          </w:tcPr>
          <w:p w14:paraId="02DB2ECB" w14:textId="77777777" w:rsidR="002A102A" w:rsidRPr="006F4DE1" w:rsidRDefault="002A102A" w:rsidP="006F4DE1">
            <w:pPr>
              <w:jc w:val="right"/>
              <w:spacing w:before="0" w:beforeAutospacing="0" w:after="0" w:afterAutospacing="0" w:lineRule="auto" w:line="360"/>
              <w:rPr>
                <w:szCs w:val="24"/>
                <w:lang w:val="en-GB" w:eastAsia="en-GB"/>
                <w:b w:val="0"/>
                <w:i w:val="0"/>
                <w:color w:val="000000"/>
                <w:sz w:val="24"/>
                <w:spacing w:val="0"/>
                <w:w w:val="100"/>
                <w:rFonts w:eastAsia="Times New Roman"/>
                <w:caps w:val="0"/>
              </w:rPr>
              <w:snapToGrid w:val="0"/>
              <w:textAlignment w:val="baseline"/>
            </w:pPr>
            <w:r w:rsidRPr="006F4DE1">
              <w:rPr>
                <w:szCs w:val="24"/>
                <w:lang w:val="en-GB" w:eastAsia="en-GB"/>
                <w:b w:val="0"/>
                <w:i w:val="0"/>
                <w:color w:val="000000"/>
                <w:sz w:val="24"/>
                <w:spacing w:val="0"/>
                <w:w w:val="100"/>
                <w:rFonts w:eastAsia="Times New Roman"/>
                <w:caps w:val="0"/>
              </w:rPr>
              <w:t>80</w:t>
            </w:r>
          </w:p>
        </w:tc>
        <w:tc>
          <w:tcPr>
            <w:tcW w:w="2311" w:type="dxa"/>
            <w:noWrap/>
            <w:hideMark/>
          </w:tcPr>
          <w:p w14:paraId="2D9EC198" w14:textId="77777777" w:rsidR="002A102A" w:rsidRPr="006F4DE1" w:rsidRDefault="002A102A" w:rsidP="006F4DE1">
            <w:pPr>
              <w:jc w:val="right"/>
              <w:spacing w:before="0" w:beforeAutospacing="0" w:after="0" w:afterAutospacing="0" w:lineRule="auto" w:line="360"/>
              <w:rPr>
                <w:szCs w:val="24"/>
                <w:lang w:val="en-GB" w:eastAsia="en-GB"/>
                <w:b w:val="0"/>
                <w:i w:val="0"/>
                <w:color w:val="000000"/>
                <w:sz w:val="24"/>
                <w:spacing w:val="0"/>
                <w:w w:val="100"/>
                <w:rFonts w:eastAsia="Times New Roman"/>
                <w:caps w:val="0"/>
              </w:rPr>
              <w:snapToGrid w:val="0"/>
              <w:textAlignment w:val="baseline"/>
            </w:pPr>
            <w:r w:rsidRPr="006F4DE1">
              <w:rPr>
                <w:szCs w:val="24"/>
                <w:lang w:val="en-GB" w:eastAsia="en-GB"/>
                <w:b w:val="0"/>
                <w:i w:val="0"/>
                <w:color w:val="000000"/>
                <w:sz w:val="24"/>
                <w:spacing w:val="0"/>
                <w:w w:val="100"/>
                <w:rFonts w:eastAsia="Times New Roman"/>
                <w:caps w:val="0"/>
              </w:rPr>
              <w:t>25</w:t>
            </w:r>
          </w:p>
        </w:tc>
        <w:tc>
          <w:tcPr>
            <w:tcW w:w="2311" w:type="dxa"/>
            <w:noWrap/>
            <w:hideMark/>
          </w:tcPr>
          <w:p w14:paraId="3E759F44" w14:textId="77777777" w:rsidR="002A102A" w:rsidRPr="006F4DE1" w:rsidRDefault="002A102A" w:rsidP="006F4DE1">
            <w:pPr>
              <w:jc w:val="right"/>
              <w:spacing w:before="0" w:beforeAutospacing="0" w:after="0" w:afterAutospacing="0" w:lineRule="auto" w:line="360"/>
              <w:rPr>
                <w:szCs w:val="24"/>
                <w:lang w:val="en-GB" w:eastAsia="en-GB"/>
                <w:b w:val="0"/>
                <w:i w:val="0"/>
                <w:color w:val="000000"/>
                <w:sz w:val="24"/>
                <w:spacing w:val="0"/>
                <w:w w:val="100"/>
                <w:rFonts w:eastAsia="Times New Roman"/>
                <w:caps w:val="0"/>
              </w:rPr>
              <w:snapToGrid w:val="0"/>
              <w:textAlignment w:val="baseline"/>
            </w:pPr>
            <w:r w:rsidRPr="006F4DE1">
              <w:rPr>
                <w:szCs w:val="24"/>
                <w:lang w:val="en-GB" w:eastAsia="en-GB"/>
                <w:b w:val="0"/>
                <w:i w:val="0"/>
                <w:color w:val="000000"/>
                <w:sz w:val="24"/>
                <w:spacing w:val="0"/>
                <w:w w:val="100"/>
                <w:rFonts w:eastAsia="Times New Roman"/>
                <w:caps w:val="0"/>
              </w:rPr>
              <w:t>270</w:t>
            </w:r>
          </w:p>
        </w:tc>
      </w:tr>
      <w:tr>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310" w:type="dxa"/>
            <w:noWrap/>
            <w:hideMark/>
          </w:tcPr>
          <w:p w14:paraId="5E2F50E2" w14:textId="77777777" w:rsidR="002A102A" w:rsidRPr="006F4DE1" w:rsidRDefault="002A102A" w:rsidP="006F4DE1">
            <w:pPr>
              <w:jc w:val="right"/>
              <w:spacing w:before="0" w:beforeAutospacing="0" w:after="0" w:afterAutospacing="0" w:lineRule="auto" w:line="360"/>
              <w:rPr>
                <w:szCs w:val="24"/>
                <w:lang w:val="en-GB" w:eastAsia="en-GB"/>
                <w:b w:val="0"/>
                <w:i w:val="0"/>
                <w:color w:val="000000"/>
                <w:sz w:val="24"/>
                <w:spacing w:val="0"/>
                <w:w w:val="100"/>
                <w:rFonts w:eastAsia="Times New Roman"/>
                <w:caps w:val="0"/>
              </w:rPr>
              <w:snapToGrid w:val="0"/>
              <w:textAlignment w:val="baseline"/>
            </w:pPr>
            <w:r w:rsidRPr="006F4DE1">
              <w:rPr>
                <w:szCs w:val="24"/>
                <w:lang w:val="en-GB" w:eastAsia="en-GB"/>
                <w:b w:val="0"/>
                <w:i w:val="0"/>
                <w:color w:val="000000"/>
                <w:sz w:val="24"/>
                <w:spacing w:val="0"/>
                <w:w w:val="100"/>
                <w:rFonts w:eastAsia="Times New Roman"/>
                <w:caps w:val="0"/>
              </w:rPr>
              <w:t>17</w:t>
            </w:r>
          </w:p>
        </w:tc>
        <w:tc>
          <w:tcPr>
            <w:tcW w:w="2310" w:type="dxa"/>
            <w:noWrap/>
            <w:hideMark/>
          </w:tcPr>
          <w:p w14:paraId="583EE2FD" w14:textId="77777777" w:rsidR="002A102A" w:rsidRPr="006F4DE1" w:rsidRDefault="002A102A" w:rsidP="006F4DE1">
            <w:pPr>
              <w:jc w:val="right"/>
              <w:spacing w:before="0" w:beforeAutospacing="0" w:after="0" w:afterAutospacing="0" w:lineRule="auto" w:line="360"/>
              <w:rPr>
                <w:szCs w:val="24"/>
                <w:lang w:val="en-GB" w:eastAsia="en-GB"/>
                <w:b w:val="0"/>
                <w:i w:val="0"/>
                <w:color w:val="000000"/>
                <w:sz w:val="24"/>
                <w:spacing w:val="0"/>
                <w:w w:val="100"/>
                <w:rFonts w:eastAsia="Times New Roman"/>
                <w:caps w:val="0"/>
              </w:rPr>
              <w:snapToGrid w:val="0"/>
              <w:textAlignment w:val="baseline"/>
            </w:pPr>
            <w:r w:rsidRPr="006F4DE1">
              <w:rPr>
                <w:szCs w:val="24"/>
                <w:lang w:val="en-GB" w:eastAsia="en-GB"/>
                <w:b w:val="0"/>
                <w:i w:val="0"/>
                <w:color w:val="000000"/>
                <w:sz w:val="24"/>
                <w:spacing w:val="0"/>
                <w:w w:val="100"/>
                <w:rFonts w:eastAsia="Times New Roman"/>
                <w:caps w:val="0"/>
              </w:rPr>
              <w:t>65</w:t>
            </w:r>
          </w:p>
        </w:tc>
        <w:tc>
          <w:tcPr>
            <w:tcW w:w="2311" w:type="dxa"/>
            <w:noWrap/>
            <w:hideMark/>
          </w:tcPr>
          <w:p w14:paraId="7F96EB88" w14:textId="77777777" w:rsidR="002A102A" w:rsidRPr="006F4DE1" w:rsidRDefault="002A102A" w:rsidP="006F4DE1">
            <w:pPr>
              <w:jc w:val="right"/>
              <w:spacing w:before="0" w:beforeAutospacing="0" w:after="0" w:afterAutospacing="0" w:lineRule="auto" w:line="360"/>
              <w:rPr>
                <w:szCs w:val="24"/>
                <w:lang w:val="en-GB" w:eastAsia="en-GB"/>
                <w:b w:val="0"/>
                <w:i w:val="0"/>
                <w:color w:val="000000"/>
                <w:sz w:val="24"/>
                <w:spacing w:val="0"/>
                <w:w w:val="100"/>
                <w:rFonts w:eastAsia="Times New Roman"/>
                <w:caps w:val="0"/>
              </w:rPr>
              <w:snapToGrid w:val="0"/>
              <w:textAlignment w:val="baseline"/>
            </w:pPr>
            <w:r w:rsidRPr="006F4DE1">
              <w:rPr>
                <w:szCs w:val="24"/>
                <w:lang w:val="en-GB" w:eastAsia="en-GB"/>
                <w:b w:val="0"/>
                <w:i w:val="0"/>
                <w:color w:val="000000"/>
                <w:sz w:val="24"/>
                <w:spacing w:val="0"/>
                <w:w w:val="100"/>
                <w:rFonts w:eastAsia="Times New Roman"/>
                <w:caps w:val="0"/>
              </w:rPr>
              <w:t>30</w:t>
            </w:r>
          </w:p>
        </w:tc>
        <w:tc>
          <w:tcPr>
            <w:tcW w:w="2311" w:type="dxa"/>
            <w:noWrap/>
            <w:hideMark/>
          </w:tcPr>
          <w:p w14:paraId="5BD6C8A0" w14:textId="77777777" w:rsidR="002A102A" w:rsidRPr="006F4DE1" w:rsidRDefault="002A102A" w:rsidP="006F4DE1">
            <w:pPr>
              <w:jc w:val="right"/>
              <w:spacing w:before="0" w:beforeAutospacing="0" w:after="0" w:afterAutospacing="0" w:lineRule="auto" w:line="360"/>
              <w:rPr>
                <w:szCs w:val="24"/>
                <w:lang w:val="en-GB" w:eastAsia="en-GB"/>
                <w:b w:val="0"/>
                <w:i w:val="0"/>
                <w:color w:val="000000"/>
                <w:sz w:val="24"/>
                <w:spacing w:val="0"/>
                <w:w w:val="100"/>
                <w:rFonts w:eastAsia="Times New Roman"/>
                <w:caps w:val="0"/>
              </w:rPr>
              <w:snapToGrid w:val="0"/>
              <w:textAlignment w:val="baseline"/>
            </w:pPr>
            <w:r w:rsidRPr="006F4DE1">
              <w:rPr>
                <w:szCs w:val="24"/>
                <w:lang w:val="en-GB" w:eastAsia="en-GB"/>
                <w:b w:val="0"/>
                <w:i w:val="0"/>
                <w:color w:val="000000"/>
                <w:sz w:val="24"/>
                <w:spacing w:val="0"/>
                <w:w w:val="100"/>
                <w:rFonts w:eastAsia="Times New Roman"/>
                <w:caps w:val="0"/>
              </w:rPr>
              <w:t>228</w:t>
            </w:r>
          </w:p>
        </w:tc>
      </w:tr>
      <w:tr>
        <w:trPr>
          <w:trHeight w:val="300"/>
        </w:trPr>
        <w:tc>
          <w:tcPr>
            <w:cnfStyle w:val="001000000000" w:firstRow="0" w:lastRow="0" w:firstColumn="1" w:lastColumn="0" w:oddVBand="0" w:evenVBand="0" w:oddHBand="0" w:evenHBand="0" w:firstRowFirstColumn="0" w:firstRowLastColumn="0" w:lastRowFirstColumn="0" w:lastRowLastColumn="0"/>
            <w:tcW w:w="2310" w:type="dxa"/>
            <w:noWrap/>
            <w:hideMark/>
          </w:tcPr>
          <w:p w14:paraId="557CF566" w14:textId="77777777" w:rsidR="002A102A" w:rsidRPr="006F4DE1" w:rsidRDefault="002A102A" w:rsidP="006F4DE1">
            <w:pPr>
              <w:jc w:val="right"/>
              <w:spacing w:before="0" w:beforeAutospacing="0" w:after="0" w:afterAutospacing="0" w:lineRule="auto" w:line="360"/>
              <w:rPr>
                <w:szCs w:val="24"/>
                <w:lang w:val="en-GB" w:eastAsia="en-GB"/>
                <w:b w:val="0"/>
                <w:i w:val="0"/>
                <w:color w:val="000000"/>
                <w:sz w:val="24"/>
                <w:spacing w:val="0"/>
                <w:w w:val="100"/>
                <w:rFonts w:eastAsia="Times New Roman"/>
                <w:caps w:val="0"/>
              </w:rPr>
              <w:snapToGrid w:val="0"/>
              <w:textAlignment w:val="baseline"/>
            </w:pPr>
            <w:r w:rsidRPr="006F4DE1">
              <w:rPr>
                <w:szCs w:val="24"/>
                <w:lang w:val="en-GB" w:eastAsia="en-GB"/>
                <w:b w:val="0"/>
                <w:i w:val="0"/>
                <w:color w:val="000000"/>
                <w:sz w:val="24"/>
                <w:spacing w:val="0"/>
                <w:w w:val="100"/>
                <w:rFonts w:eastAsia="Times New Roman"/>
                <w:caps w:val="0"/>
              </w:rPr>
              <w:t>18</w:t>
            </w:r>
          </w:p>
        </w:tc>
        <w:tc>
          <w:tcPr>
            <w:tcW w:w="2310" w:type="dxa"/>
            <w:noWrap/>
            <w:hideMark/>
          </w:tcPr>
          <w:p w14:paraId="35DF3820" w14:textId="77777777" w:rsidR="002A102A" w:rsidRPr="006F4DE1" w:rsidRDefault="002A102A" w:rsidP="006F4DE1">
            <w:pPr>
              <w:jc w:val="right"/>
              <w:spacing w:before="0" w:beforeAutospacing="0" w:after="0" w:afterAutospacing="0" w:lineRule="auto" w:line="360"/>
              <w:rPr>
                <w:szCs w:val="24"/>
                <w:lang w:val="en-GB" w:eastAsia="en-GB"/>
                <w:b w:val="0"/>
                <w:i w:val="0"/>
                <w:color w:val="000000"/>
                <w:sz w:val="24"/>
                <w:spacing w:val="0"/>
                <w:w w:val="100"/>
                <w:rFonts w:eastAsia="Times New Roman"/>
                <w:caps w:val="0"/>
              </w:rPr>
              <w:snapToGrid w:val="0"/>
              <w:textAlignment w:val="baseline"/>
            </w:pPr>
            <w:r w:rsidRPr="006F4DE1">
              <w:rPr>
                <w:szCs w:val="24"/>
                <w:lang w:val="en-GB" w:eastAsia="en-GB"/>
                <w:b w:val="0"/>
                <w:i w:val="0"/>
                <w:color w:val="000000"/>
                <w:sz w:val="24"/>
                <w:spacing w:val="0"/>
                <w:w w:val="100"/>
                <w:rFonts w:eastAsia="Times New Roman"/>
                <w:caps w:val="0"/>
              </w:rPr>
              <w:t>72</w:t>
            </w:r>
          </w:p>
        </w:tc>
        <w:tc>
          <w:tcPr>
            <w:tcW w:w="2311" w:type="dxa"/>
            <w:noWrap/>
            <w:hideMark/>
          </w:tcPr>
          <w:p w14:paraId="4F78F6F2" w14:textId="77777777" w:rsidR="002A102A" w:rsidRPr="006F4DE1" w:rsidRDefault="002A102A" w:rsidP="006F4DE1">
            <w:pPr>
              <w:jc w:val="right"/>
              <w:spacing w:before="0" w:beforeAutospacing="0" w:after="0" w:afterAutospacing="0" w:lineRule="auto" w:line="360"/>
              <w:rPr>
                <w:szCs w:val="24"/>
                <w:lang w:val="en-GB" w:eastAsia="en-GB"/>
                <w:b w:val="0"/>
                <w:i w:val="0"/>
                <w:color w:val="000000"/>
                <w:sz w:val="24"/>
                <w:spacing w:val="0"/>
                <w:w w:val="100"/>
                <w:rFonts w:eastAsia="Times New Roman"/>
                <w:caps w:val="0"/>
              </w:rPr>
              <w:snapToGrid w:val="0"/>
              <w:textAlignment w:val="baseline"/>
            </w:pPr>
            <w:r w:rsidRPr="006F4DE1">
              <w:rPr>
                <w:szCs w:val="24"/>
                <w:lang w:val="en-GB" w:eastAsia="en-GB"/>
                <w:b w:val="0"/>
                <w:i w:val="0"/>
                <w:color w:val="000000"/>
                <w:sz w:val="24"/>
                <w:spacing w:val="0"/>
                <w:w w:val="100"/>
                <w:rFonts w:eastAsia="Times New Roman"/>
                <w:caps w:val="0"/>
              </w:rPr>
              <w:t>20</w:t>
            </w:r>
          </w:p>
        </w:tc>
        <w:tc>
          <w:tcPr>
            <w:tcW w:w="2311" w:type="dxa"/>
            <w:noWrap/>
            <w:hideMark/>
          </w:tcPr>
          <w:p w14:paraId="6EA67B27" w14:textId="77777777" w:rsidR="002A102A" w:rsidRPr="006F4DE1" w:rsidRDefault="002A102A" w:rsidP="006F4DE1">
            <w:pPr>
              <w:jc w:val="right"/>
              <w:spacing w:before="0" w:beforeAutospacing="0" w:after="0" w:afterAutospacing="0" w:lineRule="auto" w:line="360"/>
              <w:rPr>
                <w:szCs w:val="24"/>
                <w:lang w:val="en-GB" w:eastAsia="en-GB"/>
                <w:b w:val="0"/>
                <w:i w:val="0"/>
                <w:color w:val="000000"/>
                <w:sz w:val="24"/>
                <w:spacing w:val="0"/>
                <w:w w:val="100"/>
                <w:rFonts w:eastAsia="Times New Roman"/>
                <w:caps w:val="0"/>
              </w:rPr>
              <w:snapToGrid w:val="0"/>
              <w:textAlignment w:val="baseline"/>
            </w:pPr>
            <w:r w:rsidRPr="006F4DE1">
              <w:rPr>
                <w:szCs w:val="24"/>
                <w:lang w:val="en-GB" w:eastAsia="en-GB"/>
                <w:b w:val="0"/>
                <w:i w:val="0"/>
                <w:color w:val="000000"/>
                <w:sz w:val="24"/>
                <w:spacing w:val="0"/>
                <w:w w:val="100"/>
                <w:rFonts w:eastAsia="Times New Roman"/>
                <w:caps w:val="0"/>
              </w:rPr>
              <w:t>236</w:t>
            </w:r>
          </w:p>
        </w:tc>
      </w:tr>
      <w:tr>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310" w:type="dxa"/>
            <w:noWrap/>
            <w:hideMark/>
          </w:tcPr>
          <w:p w14:paraId="47B4E56F" w14:textId="77777777" w:rsidR="002A102A" w:rsidRPr="006F4DE1" w:rsidRDefault="002A102A" w:rsidP="006F4DE1">
            <w:pPr>
              <w:jc w:val="right"/>
              <w:spacing w:before="0" w:beforeAutospacing="0" w:after="0" w:afterAutospacing="0" w:lineRule="auto" w:line="360"/>
              <w:rPr>
                <w:szCs w:val="24"/>
                <w:lang w:val="en-GB" w:eastAsia="en-GB"/>
                <w:b w:val="0"/>
                <w:i w:val="0"/>
                <w:color w:val="000000"/>
                <w:sz w:val="24"/>
                <w:spacing w:val="0"/>
                <w:w w:val="100"/>
                <w:rFonts w:eastAsia="Times New Roman"/>
                <w:caps w:val="0"/>
              </w:rPr>
              <w:snapToGrid w:val="0"/>
              <w:textAlignment w:val="baseline"/>
            </w:pPr>
            <w:r w:rsidRPr="006F4DE1">
              <w:rPr>
                <w:szCs w:val="24"/>
                <w:lang w:val="en-GB" w:eastAsia="en-GB"/>
                <w:b w:val="0"/>
                <w:i w:val="0"/>
                <w:color w:val="000000"/>
                <w:sz w:val="24"/>
                <w:spacing w:val="0"/>
                <w:w w:val="100"/>
                <w:rFonts w:eastAsia="Times New Roman"/>
                <w:caps w:val="0"/>
              </w:rPr>
              <w:t>19</w:t>
            </w:r>
          </w:p>
        </w:tc>
        <w:tc>
          <w:tcPr>
            <w:tcW w:w="2310" w:type="dxa"/>
            <w:noWrap/>
            <w:hideMark/>
          </w:tcPr>
          <w:p w14:paraId="01D2AC7E" w14:textId="77777777" w:rsidR="002A102A" w:rsidRPr="006F4DE1" w:rsidRDefault="002A102A" w:rsidP="006F4DE1">
            <w:pPr>
              <w:jc w:val="right"/>
              <w:spacing w:before="0" w:beforeAutospacing="0" w:after="0" w:afterAutospacing="0" w:lineRule="auto" w:line="360"/>
              <w:rPr>
                <w:szCs w:val="24"/>
                <w:lang w:val="en-GB" w:eastAsia="en-GB"/>
                <w:b w:val="0"/>
                <w:i w:val="0"/>
                <w:color w:val="000000"/>
                <w:sz w:val="24"/>
                <w:spacing w:val="0"/>
                <w:w w:val="100"/>
                <w:rFonts w:eastAsia="Times New Roman"/>
                <w:caps w:val="0"/>
              </w:rPr>
              <w:snapToGrid w:val="0"/>
              <w:textAlignment w:val="baseline"/>
            </w:pPr>
            <w:r w:rsidRPr="006F4DE1">
              <w:rPr>
                <w:szCs w:val="24"/>
                <w:lang w:val="en-GB" w:eastAsia="en-GB"/>
                <w:b w:val="0"/>
                <w:i w:val="0"/>
                <w:color w:val="000000"/>
                <w:sz w:val="24"/>
                <w:spacing w:val="0"/>
                <w:w w:val="100"/>
                <w:rFonts w:eastAsia="Times New Roman"/>
                <w:caps w:val="0"/>
              </w:rPr>
              <w:t>55</w:t>
            </w:r>
          </w:p>
        </w:tc>
        <w:tc>
          <w:tcPr>
            <w:tcW w:w="2311" w:type="dxa"/>
            <w:noWrap/>
            <w:hideMark/>
          </w:tcPr>
          <w:p w14:paraId="0A301719" w14:textId="77777777" w:rsidR="002A102A" w:rsidRPr="006F4DE1" w:rsidRDefault="002A102A" w:rsidP="006F4DE1">
            <w:pPr>
              <w:jc w:val="right"/>
              <w:spacing w:before="0" w:beforeAutospacing="0" w:after="0" w:afterAutospacing="0" w:lineRule="auto" w:line="360"/>
              <w:rPr>
                <w:szCs w:val="24"/>
                <w:lang w:val="en-GB" w:eastAsia="en-GB"/>
                <w:b w:val="0"/>
                <w:i w:val="0"/>
                <w:color w:val="000000"/>
                <w:sz w:val="24"/>
                <w:spacing w:val="0"/>
                <w:w w:val="100"/>
                <w:rFonts w:eastAsia="Times New Roman"/>
                <w:caps w:val="0"/>
              </w:rPr>
              <w:snapToGrid w:val="0"/>
              <w:textAlignment w:val="baseline"/>
            </w:pPr>
            <w:r w:rsidRPr="006F4DE1">
              <w:rPr>
                <w:szCs w:val="24"/>
                <w:lang w:val="en-GB" w:eastAsia="en-GB"/>
                <w:b w:val="0"/>
                <w:i w:val="0"/>
                <w:color w:val="000000"/>
                <w:sz w:val="24"/>
                <w:spacing w:val="0"/>
                <w:w w:val="100"/>
                <w:rFonts w:eastAsia="Times New Roman"/>
                <w:caps w:val="0"/>
              </w:rPr>
              <w:t>20</w:t>
            </w:r>
          </w:p>
        </w:tc>
        <w:tc>
          <w:tcPr>
            <w:tcW w:w="2311" w:type="dxa"/>
            <w:noWrap/>
            <w:hideMark/>
          </w:tcPr>
          <w:p w14:paraId="71F2CBD6" w14:textId="77777777" w:rsidR="002A102A" w:rsidRPr="006F4DE1" w:rsidRDefault="002A102A" w:rsidP="006F4DE1">
            <w:pPr>
              <w:jc w:val="right"/>
              <w:spacing w:before="0" w:beforeAutospacing="0" w:after="0" w:afterAutospacing="0" w:lineRule="auto" w:line="360"/>
              <w:rPr>
                <w:szCs w:val="24"/>
                <w:lang w:val="en-GB" w:eastAsia="en-GB"/>
                <w:b w:val="0"/>
                <w:i w:val="0"/>
                <w:color w:val="000000"/>
                <w:sz w:val="24"/>
                <w:spacing w:val="0"/>
                <w:w w:val="100"/>
                <w:rFonts w:eastAsia="Times New Roman"/>
                <w:caps w:val="0"/>
              </w:rPr>
              <w:snapToGrid w:val="0"/>
              <w:textAlignment w:val="baseline"/>
            </w:pPr>
            <w:r w:rsidRPr="006F4DE1">
              <w:rPr>
                <w:szCs w:val="24"/>
                <w:lang w:val="en-GB" w:eastAsia="en-GB"/>
                <w:b w:val="0"/>
                <w:i w:val="0"/>
                <w:color w:val="000000"/>
                <w:sz w:val="24"/>
                <w:spacing w:val="0"/>
                <w:w w:val="100"/>
                <w:rFonts w:eastAsia="Times New Roman"/>
                <w:caps w:val="0"/>
              </w:rPr>
              <w:t>176</w:t>
            </w:r>
          </w:p>
        </w:tc>
      </w:tr>
      <w:tr>
        <w:trPr>
          <w:trHeight w:val="300"/>
        </w:trPr>
        <w:tc>
          <w:tcPr>
            <w:cnfStyle w:val="001000000000" w:firstRow="0" w:lastRow="0" w:firstColumn="1" w:lastColumn="0" w:oddVBand="0" w:evenVBand="0" w:oddHBand="0" w:evenHBand="0" w:firstRowFirstColumn="0" w:firstRowLastColumn="0" w:lastRowFirstColumn="0" w:lastRowLastColumn="0"/>
            <w:tcW w:w="2310" w:type="dxa"/>
            <w:noWrap/>
            <w:hideMark/>
          </w:tcPr>
          <w:p w14:paraId="530A1E1A" w14:textId="77777777" w:rsidR="002A102A" w:rsidRPr="006F4DE1" w:rsidRDefault="002A102A" w:rsidP="006F4DE1">
            <w:pPr>
              <w:jc w:val="right"/>
              <w:spacing w:before="0" w:beforeAutospacing="0" w:after="0" w:afterAutospacing="0" w:lineRule="auto" w:line="360"/>
              <w:rPr>
                <w:szCs w:val="24"/>
                <w:lang w:val="en-GB" w:eastAsia="en-GB"/>
                <w:b w:val="0"/>
                <w:i w:val="0"/>
                <w:color w:val="000000"/>
                <w:sz w:val="24"/>
                <w:spacing w:val="0"/>
                <w:w w:val="100"/>
                <w:rFonts w:eastAsia="Times New Roman"/>
                <w:caps w:val="0"/>
              </w:rPr>
              <w:snapToGrid w:val="0"/>
              <w:textAlignment w:val="baseline"/>
            </w:pPr>
            <w:r w:rsidRPr="006F4DE1">
              <w:rPr>
                <w:szCs w:val="24"/>
                <w:lang w:val="en-GB" w:eastAsia="en-GB"/>
                <w:b w:val="0"/>
                <w:i w:val="0"/>
                <w:color w:val="000000"/>
                <w:sz w:val="24"/>
                <w:spacing w:val="0"/>
                <w:w w:val="100"/>
                <w:rFonts w:eastAsia="Times New Roman"/>
                <w:caps w:val="0"/>
              </w:rPr>
              <w:t>20</w:t>
            </w:r>
          </w:p>
        </w:tc>
        <w:tc>
          <w:tcPr>
            <w:tcW w:w="2310" w:type="dxa"/>
            <w:noWrap/>
            <w:hideMark/>
          </w:tcPr>
          <w:p w14:paraId="46319DB7" w14:textId="77777777" w:rsidR="002A102A" w:rsidRPr="006F4DE1" w:rsidRDefault="002A102A" w:rsidP="006F4DE1">
            <w:pPr>
              <w:jc w:val="right"/>
              <w:spacing w:before="0" w:beforeAutospacing="0" w:after="0" w:afterAutospacing="0" w:lineRule="auto" w:line="360"/>
              <w:rPr>
                <w:szCs w:val="24"/>
                <w:lang w:val="en-GB" w:eastAsia="en-GB"/>
                <w:b w:val="0"/>
                <w:i w:val="0"/>
                <w:color w:val="000000"/>
                <w:sz w:val="24"/>
                <w:spacing w:val="0"/>
                <w:w w:val="100"/>
                <w:rFonts w:eastAsia="Times New Roman"/>
                <w:caps w:val="0"/>
              </w:rPr>
              <w:snapToGrid w:val="0"/>
              <w:textAlignment w:val="baseline"/>
            </w:pPr>
            <w:r w:rsidRPr="006F4DE1">
              <w:rPr>
                <w:szCs w:val="24"/>
                <w:lang w:val="en-GB" w:eastAsia="en-GB"/>
                <w:b w:val="0"/>
                <w:i w:val="0"/>
                <w:color w:val="000000"/>
                <w:sz w:val="24"/>
                <w:spacing w:val="0"/>
                <w:w w:val="100"/>
                <w:rFonts w:eastAsia="Times New Roman"/>
                <w:caps w:val="0"/>
              </w:rPr>
              <w:t>70</w:t>
            </w:r>
          </w:p>
        </w:tc>
        <w:tc>
          <w:tcPr>
            <w:tcW w:w="2311" w:type="dxa"/>
            <w:noWrap/>
            <w:hideMark/>
          </w:tcPr>
          <w:p w14:paraId="787C6040" w14:textId="77777777" w:rsidR="002A102A" w:rsidRPr="006F4DE1" w:rsidRDefault="002A102A" w:rsidP="006F4DE1">
            <w:pPr>
              <w:jc w:val="right"/>
              <w:spacing w:before="0" w:beforeAutospacing="0" w:after="0" w:afterAutospacing="0" w:lineRule="auto" w:line="360"/>
              <w:rPr>
                <w:szCs w:val="24"/>
                <w:lang w:val="en-GB" w:eastAsia="en-GB"/>
                <w:b w:val="0"/>
                <w:i w:val="0"/>
                <w:color w:val="000000"/>
                <w:sz w:val="24"/>
                <w:spacing w:val="0"/>
                <w:w w:val="100"/>
                <w:rFonts w:eastAsia="Times New Roman"/>
                <w:caps w:val="0"/>
              </w:rPr>
              <w:snapToGrid w:val="0"/>
              <w:textAlignment w:val="baseline"/>
            </w:pPr>
            <w:r w:rsidRPr="006F4DE1">
              <w:rPr>
                <w:szCs w:val="24"/>
                <w:lang w:val="en-GB" w:eastAsia="en-GB"/>
                <w:b w:val="0"/>
                <w:i w:val="0"/>
                <w:color w:val="000000"/>
                <w:sz w:val="24"/>
                <w:spacing w:val="0"/>
                <w:w w:val="100"/>
                <w:rFonts w:eastAsia="Times New Roman"/>
                <w:caps w:val="0"/>
              </w:rPr>
              <w:t>25</w:t>
            </w:r>
          </w:p>
        </w:tc>
        <w:tc>
          <w:tcPr>
            <w:tcW w:w="2311" w:type="dxa"/>
            <w:noWrap/>
            <w:hideMark/>
          </w:tcPr>
          <w:p w14:paraId="5685713B" w14:textId="77777777" w:rsidR="002A102A" w:rsidRPr="006F4DE1" w:rsidRDefault="002A102A" w:rsidP="006F4DE1">
            <w:pPr>
              <w:jc w:val="right"/>
              <w:spacing w:before="0" w:beforeAutospacing="0" w:after="0" w:afterAutospacing="0" w:lineRule="auto" w:line="360"/>
              <w:rPr>
                <w:szCs w:val="24"/>
                <w:lang w:val="en-GB" w:eastAsia="en-GB"/>
                <w:b w:val="0"/>
                <w:i w:val="0"/>
                <w:color w:val="000000"/>
                <w:sz w:val="24"/>
                <w:spacing w:val="0"/>
                <w:w w:val="100"/>
                <w:rFonts w:eastAsia="Times New Roman"/>
                <w:caps w:val="0"/>
              </w:rPr>
              <w:snapToGrid w:val="0"/>
              <w:textAlignment w:val="baseline"/>
            </w:pPr>
            <w:r w:rsidRPr="006F4DE1">
              <w:rPr>
                <w:szCs w:val="24"/>
                <w:lang w:val="en-GB" w:eastAsia="en-GB"/>
                <w:b w:val="0"/>
                <w:i w:val="0"/>
                <w:color w:val="000000"/>
                <w:sz w:val="24"/>
                <w:spacing w:val="0"/>
                <w:w w:val="100"/>
                <w:rFonts w:eastAsia="Times New Roman"/>
                <w:caps w:val="0"/>
              </w:rPr>
              <w:t>220</w:t>
            </w:r>
          </w:p>
        </w:tc>
      </w:tr>
      <w:tr>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310" w:type="dxa"/>
            <w:noWrap/>
            <w:hideMark/>
          </w:tcPr>
          <w:p w14:paraId="7087A606" w14:textId="77777777" w:rsidR="002A102A" w:rsidRPr="006F4DE1" w:rsidRDefault="002A102A" w:rsidP="006F4DE1">
            <w:pPr>
              <w:jc w:val="right"/>
              <w:spacing w:before="0" w:beforeAutospacing="0" w:after="0" w:afterAutospacing="0" w:lineRule="auto" w:line="360"/>
              <w:rPr>
                <w:szCs w:val="24"/>
                <w:lang w:val="en-GB" w:eastAsia="en-GB"/>
                <w:b w:val="0"/>
                <w:i w:val="0"/>
                <w:color w:val="000000"/>
                <w:sz w:val="24"/>
                <w:spacing w:val="0"/>
                <w:w w:val="100"/>
                <w:rFonts w:eastAsia="Times New Roman"/>
                <w:caps w:val="0"/>
              </w:rPr>
              <w:snapToGrid w:val="0"/>
              <w:textAlignment w:val="baseline"/>
            </w:pPr>
            <w:r w:rsidRPr="006F4DE1">
              <w:rPr>
                <w:szCs w:val="24"/>
                <w:lang w:val="en-GB" w:eastAsia="en-GB"/>
                <w:b w:val="0"/>
                <w:i w:val="0"/>
                <w:color w:val="000000"/>
                <w:sz w:val="24"/>
                <w:spacing w:val="0"/>
                <w:w w:val="100"/>
                <w:rFonts w:eastAsia="Times New Roman"/>
                <w:caps w:val="0"/>
              </w:rPr>
              <w:t>21</w:t>
            </w:r>
          </w:p>
        </w:tc>
        <w:tc>
          <w:tcPr>
            <w:tcW w:w="2310" w:type="dxa"/>
            <w:noWrap/>
            <w:hideMark/>
          </w:tcPr>
          <w:p w14:paraId="1EF9300A" w14:textId="77777777" w:rsidR="002A102A" w:rsidRPr="006F4DE1" w:rsidRDefault="002A102A" w:rsidP="006F4DE1">
            <w:pPr>
              <w:jc w:val="right"/>
              <w:spacing w:before="0" w:beforeAutospacing="0" w:after="0" w:afterAutospacing="0" w:lineRule="auto" w:line="360"/>
              <w:rPr>
                <w:szCs w:val="24"/>
                <w:lang w:val="en-GB" w:eastAsia="en-GB"/>
                <w:b w:val="0"/>
                <w:i w:val="0"/>
                <w:color w:val="000000"/>
                <w:sz w:val="24"/>
                <w:spacing w:val="0"/>
                <w:w w:val="100"/>
                <w:rFonts w:eastAsia="Times New Roman"/>
                <w:caps w:val="0"/>
              </w:rPr>
              <w:snapToGrid w:val="0"/>
              <w:textAlignment w:val="baseline"/>
            </w:pPr>
            <w:r w:rsidRPr="006F4DE1">
              <w:rPr>
                <w:szCs w:val="24"/>
                <w:lang w:val="en-GB" w:eastAsia="en-GB"/>
                <w:b w:val="0"/>
                <w:i w:val="0"/>
                <w:color w:val="000000"/>
                <w:sz w:val="24"/>
                <w:spacing w:val="0"/>
                <w:w w:val="100"/>
                <w:rFonts w:eastAsia="Times New Roman"/>
                <w:caps w:val="0"/>
              </w:rPr>
              <w:t>82</w:t>
            </w:r>
          </w:p>
        </w:tc>
        <w:tc>
          <w:tcPr>
            <w:tcW w:w="2311" w:type="dxa"/>
            <w:noWrap/>
            <w:hideMark/>
          </w:tcPr>
          <w:p w14:paraId="58B4ACD9" w14:textId="77777777" w:rsidR="002A102A" w:rsidRPr="006F4DE1" w:rsidRDefault="002A102A" w:rsidP="006F4DE1">
            <w:pPr>
              <w:jc w:val="right"/>
              <w:spacing w:before="0" w:beforeAutospacing="0" w:after="0" w:afterAutospacing="0" w:lineRule="auto" w:line="360"/>
              <w:rPr>
                <w:szCs w:val="24"/>
                <w:lang w:val="en-GB" w:eastAsia="en-GB"/>
                <w:b w:val="0"/>
                <w:i w:val="0"/>
                <w:color w:val="000000"/>
                <w:sz w:val="24"/>
                <w:spacing w:val="0"/>
                <w:w w:val="100"/>
                <w:rFonts w:eastAsia="Times New Roman"/>
                <w:caps w:val="0"/>
              </w:rPr>
              <w:snapToGrid w:val="0"/>
              <w:textAlignment w:val="baseline"/>
            </w:pPr>
            <w:r w:rsidRPr="006F4DE1">
              <w:rPr>
                <w:szCs w:val="24"/>
                <w:lang w:val="en-GB" w:eastAsia="en-GB"/>
                <w:b w:val="0"/>
                <w:i w:val="0"/>
                <w:color w:val="000000"/>
                <w:sz w:val="24"/>
                <w:spacing w:val="0"/>
                <w:w w:val="100"/>
                <w:rFonts w:eastAsia="Times New Roman"/>
                <w:caps w:val="0"/>
              </w:rPr>
              <w:t>22</w:t>
            </w:r>
          </w:p>
        </w:tc>
        <w:tc>
          <w:tcPr>
            <w:tcW w:w="2311" w:type="dxa"/>
            <w:noWrap/>
            <w:hideMark/>
          </w:tcPr>
          <w:p w14:paraId="2657EA09" w14:textId="77777777" w:rsidR="002A102A" w:rsidRPr="006F4DE1" w:rsidRDefault="002A102A" w:rsidP="006F4DE1">
            <w:pPr>
              <w:jc w:val="right"/>
              <w:spacing w:before="0" w:beforeAutospacing="0" w:after="0" w:afterAutospacing="0" w:lineRule="auto" w:line="360"/>
              <w:rPr>
                <w:szCs w:val="24"/>
                <w:lang w:val="en-GB" w:eastAsia="en-GB"/>
                <w:b w:val="0"/>
                <w:i w:val="0"/>
                <w:color w:val="000000"/>
                <w:sz w:val="24"/>
                <w:spacing w:val="0"/>
                <w:w w:val="100"/>
                <w:rFonts w:eastAsia="Times New Roman"/>
                <w:caps w:val="0"/>
              </w:rPr>
              <w:snapToGrid w:val="0"/>
              <w:textAlignment w:val="baseline"/>
            </w:pPr>
            <w:r w:rsidRPr="006F4DE1">
              <w:rPr>
                <w:szCs w:val="24"/>
                <w:lang w:val="en-GB" w:eastAsia="en-GB"/>
                <w:b w:val="0"/>
                <w:i w:val="0"/>
                <w:color w:val="000000"/>
                <w:sz w:val="24"/>
                <w:spacing w:val="0"/>
                <w:w w:val="100"/>
                <w:rFonts w:eastAsia="Times New Roman"/>
                <w:caps w:val="0"/>
              </w:rPr>
              <w:t>340</w:t>
            </w:r>
          </w:p>
        </w:tc>
      </w:tr>
      <w:tr>
        <w:trPr>
          <w:trHeight w:val="300"/>
        </w:trPr>
        <w:tc>
          <w:tcPr>
            <w:cnfStyle w:val="001000000000" w:firstRow="0" w:lastRow="0" w:firstColumn="1" w:lastColumn="0" w:oddVBand="0" w:evenVBand="0" w:oddHBand="0" w:evenHBand="0" w:firstRowFirstColumn="0" w:firstRowLastColumn="0" w:lastRowFirstColumn="0" w:lastRowLastColumn="0"/>
            <w:tcW w:w="2310" w:type="dxa"/>
            <w:noWrap/>
            <w:hideMark/>
          </w:tcPr>
          <w:p w14:paraId="1DF70582" w14:textId="77777777" w:rsidR="002A102A" w:rsidRPr="006F4DE1" w:rsidRDefault="002A102A" w:rsidP="006F4DE1">
            <w:pPr>
              <w:jc w:val="right"/>
              <w:spacing w:before="0" w:beforeAutospacing="0" w:after="0" w:afterAutospacing="0" w:lineRule="auto" w:line="360"/>
              <w:rPr>
                <w:szCs w:val="24"/>
                <w:lang w:val="en-GB" w:eastAsia="en-GB"/>
                <w:b w:val="0"/>
                <w:i w:val="0"/>
                <w:color w:val="000000"/>
                <w:sz w:val="24"/>
                <w:spacing w:val="0"/>
                <w:w w:val="100"/>
                <w:rFonts w:eastAsia="Times New Roman"/>
                <w:caps w:val="0"/>
              </w:rPr>
              <w:snapToGrid w:val="0"/>
              <w:textAlignment w:val="baseline"/>
            </w:pPr>
            <w:r w:rsidRPr="006F4DE1">
              <w:rPr>
                <w:szCs w:val="24"/>
                <w:lang w:val="en-GB" w:eastAsia="en-GB"/>
                <w:b w:val="0"/>
                <w:i w:val="0"/>
                <w:color w:val="000000"/>
                <w:sz w:val="24"/>
                <w:spacing w:val="0"/>
                <w:w w:val="100"/>
                <w:rFonts w:eastAsia="Times New Roman"/>
                <w:caps w:val="0"/>
              </w:rPr>
              <w:t>22</w:t>
            </w:r>
          </w:p>
        </w:tc>
        <w:tc>
          <w:tcPr>
            <w:tcW w:w="2310" w:type="dxa"/>
            <w:noWrap/>
            <w:hideMark/>
          </w:tcPr>
          <w:p w14:paraId="289B1A87" w14:textId="77777777" w:rsidR="002A102A" w:rsidRPr="006F4DE1" w:rsidRDefault="002A102A" w:rsidP="006F4DE1">
            <w:pPr>
              <w:jc w:val="right"/>
              <w:spacing w:before="0" w:beforeAutospacing="0" w:after="0" w:afterAutospacing="0" w:lineRule="auto" w:line="360"/>
              <w:rPr>
                <w:szCs w:val="24"/>
                <w:lang w:val="en-GB" w:eastAsia="en-GB"/>
                <w:b w:val="0"/>
                <w:i w:val="0"/>
                <w:color w:val="000000"/>
                <w:sz w:val="24"/>
                <w:spacing w:val="0"/>
                <w:w w:val="100"/>
                <w:rFonts w:eastAsia="Times New Roman"/>
                <w:caps w:val="0"/>
              </w:rPr>
              <w:snapToGrid w:val="0"/>
              <w:textAlignment w:val="baseline"/>
            </w:pPr>
            <w:r w:rsidRPr="006F4DE1">
              <w:rPr>
                <w:szCs w:val="24"/>
                <w:lang w:val="en-GB" w:eastAsia="en-GB"/>
                <w:b w:val="0"/>
                <w:i w:val="0"/>
                <w:color w:val="000000"/>
                <w:sz w:val="24"/>
                <w:spacing w:val="0"/>
                <w:w w:val="100"/>
                <w:rFonts w:eastAsia="Times New Roman"/>
                <w:caps w:val="0"/>
              </w:rPr>
              <w:t>65</w:t>
            </w:r>
          </w:p>
        </w:tc>
        <w:tc>
          <w:tcPr>
            <w:tcW w:w="2311" w:type="dxa"/>
            <w:noWrap/>
            <w:hideMark/>
          </w:tcPr>
          <w:p w14:paraId="61557FC3" w14:textId="77777777" w:rsidR="002A102A" w:rsidRPr="006F4DE1" w:rsidRDefault="002A102A" w:rsidP="006F4DE1">
            <w:pPr>
              <w:jc w:val="right"/>
              <w:spacing w:before="0" w:beforeAutospacing="0" w:after="0" w:afterAutospacing="0" w:lineRule="auto" w:line="360"/>
              <w:rPr>
                <w:szCs w:val="24"/>
                <w:lang w:val="en-GB" w:eastAsia="en-GB"/>
                <w:b w:val="0"/>
                <w:i w:val="0"/>
                <w:color w:val="000000"/>
                <w:sz w:val="24"/>
                <w:spacing w:val="0"/>
                <w:w w:val="100"/>
                <w:rFonts w:eastAsia="Times New Roman"/>
                <w:caps w:val="0"/>
              </w:rPr>
              <w:snapToGrid w:val="0"/>
              <w:textAlignment w:val="baseline"/>
            </w:pPr>
            <w:r w:rsidRPr="006F4DE1">
              <w:rPr>
                <w:szCs w:val="24"/>
                <w:lang w:val="en-GB" w:eastAsia="en-GB"/>
                <w:b w:val="0"/>
                <w:i w:val="0"/>
                <w:color w:val="000000"/>
                <w:sz w:val="24"/>
                <w:spacing w:val="0"/>
                <w:w w:val="100"/>
                <w:rFonts w:eastAsia="Times New Roman"/>
                <w:caps w:val="0"/>
              </w:rPr>
              <w:t>20</w:t>
            </w:r>
          </w:p>
        </w:tc>
        <w:tc>
          <w:tcPr>
            <w:tcW w:w="2311" w:type="dxa"/>
            <w:noWrap/>
            <w:hideMark/>
          </w:tcPr>
          <w:p w14:paraId="28134A10" w14:textId="77777777" w:rsidR="002A102A" w:rsidRPr="006F4DE1" w:rsidRDefault="002A102A" w:rsidP="006F4DE1">
            <w:pPr>
              <w:jc w:val="right"/>
              <w:spacing w:before="0" w:beforeAutospacing="0" w:after="0" w:afterAutospacing="0" w:lineRule="auto" w:line="360"/>
              <w:rPr>
                <w:szCs w:val="24"/>
                <w:lang w:val="en-GB" w:eastAsia="en-GB"/>
                <w:b w:val="0"/>
                <w:i w:val="0"/>
                <w:color w:val="000000"/>
                <w:sz w:val="24"/>
                <w:spacing w:val="0"/>
                <w:w w:val="100"/>
                <w:rFonts w:eastAsia="Times New Roman"/>
                <w:caps w:val="0"/>
              </w:rPr>
              <w:snapToGrid w:val="0"/>
              <w:textAlignment w:val="baseline"/>
            </w:pPr>
            <w:r w:rsidRPr="006F4DE1">
              <w:rPr>
                <w:szCs w:val="24"/>
                <w:lang w:val="en-GB" w:eastAsia="en-GB"/>
                <w:b w:val="0"/>
                <w:i w:val="0"/>
                <w:color w:val="000000"/>
                <w:sz w:val="24"/>
                <w:spacing w:val="0"/>
                <w:w w:val="100"/>
                <w:rFonts w:eastAsia="Times New Roman"/>
                <w:caps w:val="0"/>
              </w:rPr>
              <w:t>264</w:t>
            </w:r>
          </w:p>
        </w:tc>
      </w:tr>
      <w:tr>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310" w:type="dxa"/>
            <w:noWrap/>
            <w:hideMark/>
          </w:tcPr>
          <w:p w14:paraId="192DAAC1" w14:textId="77777777" w:rsidR="002A102A" w:rsidRPr="006F4DE1" w:rsidRDefault="002A102A" w:rsidP="006F4DE1">
            <w:pPr>
              <w:jc w:val="right"/>
              <w:spacing w:before="0" w:beforeAutospacing="0" w:after="0" w:afterAutospacing="0" w:lineRule="auto" w:line="360"/>
              <w:rPr>
                <w:szCs w:val="24"/>
                <w:lang w:val="en-GB" w:eastAsia="en-GB"/>
                <w:b w:val="0"/>
                <w:i w:val="0"/>
                <w:color w:val="000000"/>
                <w:sz w:val="24"/>
                <w:spacing w:val="0"/>
                <w:w w:val="100"/>
                <w:rFonts w:eastAsia="Times New Roman"/>
                <w:caps w:val="0"/>
              </w:rPr>
              <w:snapToGrid w:val="0"/>
              <w:textAlignment w:val="baseline"/>
            </w:pPr>
            <w:r w:rsidRPr="006F4DE1">
              <w:rPr>
                <w:szCs w:val="24"/>
                <w:lang w:val="en-GB" w:eastAsia="en-GB"/>
                <w:b w:val="0"/>
                <w:i w:val="0"/>
                <w:color w:val="000000"/>
                <w:sz w:val="24"/>
                <w:spacing w:val="0"/>
                <w:w w:val="100"/>
                <w:rFonts w:eastAsia="Times New Roman"/>
                <w:caps w:val="0"/>
              </w:rPr>
              <w:t>23</w:t>
            </w:r>
          </w:p>
        </w:tc>
        <w:tc>
          <w:tcPr>
            <w:tcW w:w="2310" w:type="dxa"/>
            <w:noWrap/>
            <w:hideMark/>
          </w:tcPr>
          <w:p w14:paraId="07FC6F28" w14:textId="77777777" w:rsidR="002A102A" w:rsidRPr="006F4DE1" w:rsidRDefault="002A102A" w:rsidP="006F4DE1">
            <w:pPr>
              <w:jc w:val="right"/>
              <w:spacing w:before="0" w:beforeAutospacing="0" w:after="0" w:afterAutospacing="0" w:lineRule="auto" w:line="360"/>
              <w:rPr>
                <w:szCs w:val="24"/>
                <w:lang w:val="en-GB" w:eastAsia="en-GB"/>
                <w:b w:val="0"/>
                <w:i w:val="0"/>
                <w:color w:val="000000"/>
                <w:sz w:val="24"/>
                <w:spacing w:val="0"/>
                <w:w w:val="100"/>
                <w:rFonts w:eastAsia="Times New Roman"/>
                <w:caps w:val="0"/>
              </w:rPr>
              <w:snapToGrid w:val="0"/>
              <w:textAlignment w:val="baseline"/>
            </w:pPr>
            <w:r w:rsidRPr="006F4DE1">
              <w:rPr>
                <w:szCs w:val="24"/>
                <w:lang w:val="en-GB" w:eastAsia="en-GB"/>
                <w:b w:val="0"/>
                <w:i w:val="0"/>
                <w:color w:val="000000"/>
                <w:sz w:val="24"/>
                <w:spacing w:val="0"/>
                <w:w w:val="100"/>
                <w:rFonts w:eastAsia="Times New Roman"/>
                <w:caps w:val="0"/>
              </w:rPr>
              <w:t>40</w:t>
            </w:r>
          </w:p>
        </w:tc>
        <w:tc>
          <w:tcPr>
            <w:tcW w:w="2311" w:type="dxa"/>
            <w:noWrap/>
            <w:hideMark/>
          </w:tcPr>
          <w:p w14:paraId="7A40F81E" w14:textId="77777777" w:rsidR="002A102A" w:rsidRPr="006F4DE1" w:rsidRDefault="002A102A" w:rsidP="006F4DE1">
            <w:pPr>
              <w:jc w:val="right"/>
              <w:spacing w:before="0" w:beforeAutospacing="0" w:after="0" w:afterAutospacing="0" w:lineRule="auto" w:line="360"/>
              <w:rPr>
                <w:szCs w:val="24"/>
                <w:lang w:val="en-GB" w:eastAsia="en-GB"/>
                <w:b w:val="0"/>
                <w:i w:val="0"/>
                <w:color w:val="000000"/>
                <w:sz w:val="24"/>
                <w:spacing w:val="0"/>
                <w:w w:val="100"/>
                <w:rFonts w:eastAsia="Times New Roman"/>
                <w:caps w:val="0"/>
              </w:rPr>
              <w:snapToGrid w:val="0"/>
              <w:textAlignment w:val="baseline"/>
            </w:pPr>
            <w:r w:rsidRPr="006F4DE1">
              <w:rPr>
                <w:szCs w:val="24"/>
                <w:lang w:val="en-GB" w:eastAsia="en-GB"/>
                <w:b w:val="0"/>
                <w:i w:val="0"/>
                <w:color w:val="000000"/>
                <w:sz w:val="24"/>
                <w:spacing w:val="0"/>
                <w:w w:val="100"/>
                <w:rFonts w:eastAsia="Times New Roman"/>
                <w:caps w:val="0"/>
              </w:rPr>
              <w:t>25</w:t>
            </w:r>
          </w:p>
        </w:tc>
        <w:tc>
          <w:tcPr>
            <w:tcW w:w="2311" w:type="dxa"/>
            <w:noWrap/>
            <w:hideMark/>
          </w:tcPr>
          <w:p w14:paraId="297B85A5" w14:textId="77777777" w:rsidR="002A102A" w:rsidRPr="006F4DE1" w:rsidRDefault="002A102A" w:rsidP="006F4DE1">
            <w:pPr>
              <w:jc w:val="right"/>
              <w:spacing w:before="0" w:beforeAutospacing="0" w:after="0" w:afterAutospacing="0" w:lineRule="auto" w:line="360"/>
              <w:rPr>
                <w:szCs w:val="24"/>
                <w:lang w:val="en-GB" w:eastAsia="en-GB"/>
                <w:b w:val="0"/>
                <w:i w:val="0"/>
                <w:color w:val="000000"/>
                <w:sz w:val="24"/>
                <w:spacing w:val="0"/>
                <w:w w:val="100"/>
                <w:rFonts w:eastAsia="Times New Roman"/>
                <w:caps w:val="0"/>
              </w:rPr>
              <w:snapToGrid w:val="0"/>
              <w:textAlignment w:val="baseline"/>
            </w:pPr>
            <w:r w:rsidRPr="006F4DE1">
              <w:rPr>
                <w:szCs w:val="24"/>
                <w:lang w:val="en-GB" w:eastAsia="en-GB"/>
                <w:b w:val="0"/>
                <w:i w:val="0"/>
                <w:color w:val="000000"/>
                <w:sz w:val="24"/>
                <w:spacing w:val="0"/>
                <w:w w:val="100"/>
                <w:rFonts w:eastAsia="Times New Roman"/>
                <w:caps w:val="0"/>
              </w:rPr>
              <w:t>245</w:t>
            </w:r>
          </w:p>
        </w:tc>
      </w:tr>
      <w:tr>
        <w:trPr>
          <w:trHeight w:val="300"/>
        </w:trPr>
        <w:tc>
          <w:tcPr>
            <w:cnfStyle w:val="001000000000" w:firstRow="0" w:lastRow="0" w:firstColumn="1" w:lastColumn="0" w:oddVBand="0" w:evenVBand="0" w:oddHBand="0" w:evenHBand="0" w:firstRowFirstColumn="0" w:firstRowLastColumn="0" w:lastRowFirstColumn="0" w:lastRowLastColumn="0"/>
            <w:tcW w:w="2310" w:type="dxa"/>
            <w:noWrap/>
            <w:hideMark/>
          </w:tcPr>
          <w:p w14:paraId="06C1C182" w14:textId="77777777" w:rsidR="002A102A" w:rsidRPr="006F4DE1" w:rsidRDefault="002A102A" w:rsidP="006F4DE1">
            <w:pPr>
              <w:jc w:val="right"/>
              <w:spacing w:before="0" w:beforeAutospacing="0" w:after="0" w:afterAutospacing="0" w:lineRule="auto" w:line="360"/>
              <w:rPr>
                <w:szCs w:val="24"/>
                <w:lang w:val="en-GB" w:eastAsia="en-GB"/>
                <w:b w:val="0"/>
                <w:i w:val="0"/>
                <w:color w:val="000000"/>
                <w:sz w:val="24"/>
                <w:spacing w:val="0"/>
                <w:w w:val="100"/>
                <w:rFonts w:eastAsia="Times New Roman"/>
                <w:caps w:val="0"/>
              </w:rPr>
              <w:snapToGrid w:val="0"/>
              <w:textAlignment w:val="baseline"/>
            </w:pPr>
            <w:r w:rsidRPr="006F4DE1">
              <w:rPr>
                <w:szCs w:val="24"/>
                <w:lang w:val="en-GB" w:eastAsia="en-GB"/>
                <w:b w:val="0"/>
                <w:i w:val="0"/>
                <w:color w:val="000000"/>
                <w:sz w:val="24"/>
                <w:spacing w:val="0"/>
                <w:w w:val="100"/>
                <w:rFonts w:eastAsia="Times New Roman"/>
                <w:caps w:val="0"/>
              </w:rPr>
              <w:t>24</w:t>
            </w:r>
          </w:p>
        </w:tc>
        <w:tc>
          <w:tcPr>
            <w:tcW w:w="2310" w:type="dxa"/>
            <w:noWrap/>
            <w:hideMark/>
          </w:tcPr>
          <w:p w14:paraId="522953A5" w14:textId="77777777" w:rsidR="002A102A" w:rsidRPr="006F4DE1" w:rsidRDefault="002A102A" w:rsidP="006F4DE1">
            <w:pPr>
              <w:jc w:val="right"/>
              <w:spacing w:before="0" w:beforeAutospacing="0" w:after="0" w:afterAutospacing="0" w:lineRule="auto" w:line="360"/>
              <w:rPr>
                <w:szCs w:val="24"/>
                <w:lang w:val="en-GB" w:eastAsia="en-GB"/>
                <w:b w:val="0"/>
                <w:i w:val="0"/>
                <w:color w:val="000000"/>
                <w:sz w:val="24"/>
                <w:spacing w:val="0"/>
                <w:w w:val="100"/>
                <w:rFonts w:eastAsia="Times New Roman"/>
                <w:caps w:val="0"/>
              </w:rPr>
              <w:snapToGrid w:val="0"/>
              <w:textAlignment w:val="baseline"/>
            </w:pPr>
            <w:r w:rsidRPr="006F4DE1">
              <w:rPr>
                <w:szCs w:val="24"/>
                <w:lang w:val="en-GB" w:eastAsia="en-GB"/>
                <w:b w:val="0"/>
                <w:i w:val="0"/>
                <w:color w:val="000000"/>
                <w:sz w:val="24"/>
                <w:spacing w:val="0"/>
                <w:w w:val="100"/>
                <w:rFonts w:eastAsia="Times New Roman"/>
                <w:caps w:val="0"/>
              </w:rPr>
              <w:t>68</w:t>
            </w:r>
          </w:p>
        </w:tc>
        <w:tc>
          <w:tcPr>
            <w:tcW w:w="2311" w:type="dxa"/>
            <w:noWrap/>
            <w:hideMark/>
          </w:tcPr>
          <w:p w14:paraId="167AD35A" w14:textId="77777777" w:rsidR="002A102A" w:rsidRPr="006F4DE1" w:rsidRDefault="002A102A" w:rsidP="006F4DE1">
            <w:pPr>
              <w:jc w:val="right"/>
              <w:spacing w:before="0" w:beforeAutospacing="0" w:after="0" w:afterAutospacing="0" w:lineRule="auto" w:line="360"/>
              <w:rPr>
                <w:szCs w:val="24"/>
                <w:lang w:val="en-GB" w:eastAsia="en-GB"/>
                <w:b w:val="0"/>
                <w:i w:val="0"/>
                <w:color w:val="000000"/>
                <w:sz w:val="24"/>
                <w:spacing w:val="0"/>
                <w:w w:val="100"/>
                <w:rFonts w:eastAsia="Times New Roman"/>
                <w:caps w:val="0"/>
              </w:rPr>
              <w:snapToGrid w:val="0"/>
              <w:textAlignment w:val="baseline"/>
            </w:pPr>
            <w:r w:rsidRPr="006F4DE1">
              <w:rPr>
                <w:szCs w:val="24"/>
                <w:lang w:val="en-GB" w:eastAsia="en-GB"/>
                <w:b w:val="0"/>
                <w:i w:val="0"/>
                <w:color w:val="000000"/>
                <w:sz w:val="24"/>
                <w:spacing w:val="0"/>
                <w:w w:val="100"/>
                <w:rFonts w:eastAsia="Times New Roman"/>
                <w:caps w:val="0"/>
              </w:rPr>
              <w:t>22</w:t>
            </w:r>
          </w:p>
        </w:tc>
        <w:tc>
          <w:tcPr>
            <w:tcW w:w="2311" w:type="dxa"/>
            <w:noWrap/>
            <w:hideMark/>
          </w:tcPr>
          <w:p w14:paraId="010AD5E7" w14:textId="77777777" w:rsidR="002A102A" w:rsidRPr="006F4DE1" w:rsidRDefault="002A102A" w:rsidP="006F4DE1">
            <w:pPr>
              <w:jc w:val="right"/>
              <w:spacing w:before="0" w:beforeAutospacing="0" w:after="0" w:afterAutospacing="0" w:lineRule="auto" w:line="360"/>
              <w:rPr>
                <w:szCs w:val="24"/>
                <w:lang w:val="en-GB" w:eastAsia="en-GB"/>
                <w:b w:val="0"/>
                <w:i w:val="0"/>
                <w:color w:val="000000"/>
                <w:sz w:val="24"/>
                <w:spacing w:val="0"/>
                <w:w w:val="100"/>
                <w:rFonts w:eastAsia="Times New Roman"/>
                <w:caps w:val="0"/>
              </w:rPr>
              <w:snapToGrid w:val="0"/>
              <w:textAlignment w:val="baseline"/>
            </w:pPr>
            <w:r w:rsidRPr="006F4DE1">
              <w:rPr>
                <w:szCs w:val="24"/>
                <w:lang w:val="en-GB" w:eastAsia="en-GB"/>
                <w:b w:val="0"/>
                <w:i w:val="0"/>
                <w:color w:val="000000"/>
                <w:sz w:val="24"/>
                <w:spacing w:val="0"/>
                <w:w w:val="100"/>
                <w:rFonts w:eastAsia="Times New Roman"/>
                <w:caps w:val="0"/>
              </w:rPr>
              <w:t>212</w:t>
            </w:r>
          </w:p>
        </w:tc>
      </w:tr>
      <w:tr>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310" w:type="dxa"/>
            <w:noWrap/>
            <w:hideMark/>
          </w:tcPr>
          <w:p w14:paraId="3B59F248" w14:textId="77777777" w:rsidR="002A102A" w:rsidRPr="006F4DE1" w:rsidRDefault="002A102A" w:rsidP="006F4DE1">
            <w:pPr>
              <w:jc w:val="right"/>
              <w:spacing w:before="0" w:beforeAutospacing="0" w:after="0" w:afterAutospacing="0" w:lineRule="auto" w:line="360"/>
              <w:rPr>
                <w:szCs w:val="24"/>
                <w:lang w:val="en-GB" w:eastAsia="en-GB"/>
                <w:b w:val="0"/>
                <w:i w:val="0"/>
                <w:color w:val="000000"/>
                <w:sz w:val="24"/>
                <w:spacing w:val="0"/>
                <w:w w:val="100"/>
                <w:rFonts w:eastAsia="Times New Roman"/>
                <w:caps w:val="0"/>
              </w:rPr>
              <w:snapToGrid w:val="0"/>
              <w:textAlignment w:val="baseline"/>
            </w:pPr>
            <w:r w:rsidRPr="006F4DE1">
              <w:rPr>
                <w:szCs w:val="24"/>
                <w:lang w:val="en-GB" w:eastAsia="en-GB"/>
                <w:b w:val="0"/>
                <w:i w:val="0"/>
                <w:color w:val="000000"/>
                <w:sz w:val="24"/>
                <w:spacing w:val="0"/>
                <w:w w:val="100"/>
                <w:rFonts w:eastAsia="Times New Roman"/>
                <w:caps w:val="0"/>
              </w:rPr>
              <w:t>25</w:t>
            </w:r>
          </w:p>
        </w:tc>
        <w:tc>
          <w:tcPr>
            <w:tcW w:w="2310" w:type="dxa"/>
            <w:noWrap/>
            <w:hideMark/>
          </w:tcPr>
          <w:p w14:paraId="04B08785" w14:textId="77777777" w:rsidR="002A102A" w:rsidRPr="006F4DE1" w:rsidRDefault="002A102A" w:rsidP="006F4DE1">
            <w:pPr>
              <w:jc w:val="right"/>
              <w:spacing w:before="0" w:beforeAutospacing="0" w:after="0" w:afterAutospacing="0" w:lineRule="auto" w:line="360"/>
              <w:rPr>
                <w:szCs w:val="24"/>
                <w:lang w:val="en-GB" w:eastAsia="en-GB"/>
                <w:b w:val="0"/>
                <w:i w:val="0"/>
                <w:color w:val="000000"/>
                <w:sz w:val="24"/>
                <w:spacing w:val="0"/>
                <w:w w:val="100"/>
                <w:rFonts w:eastAsia="Times New Roman"/>
                <w:caps w:val="0"/>
              </w:rPr>
              <w:snapToGrid w:val="0"/>
              <w:textAlignment w:val="baseline"/>
            </w:pPr>
            <w:r w:rsidRPr="006F4DE1">
              <w:rPr>
                <w:szCs w:val="24"/>
                <w:lang w:val="en-GB" w:eastAsia="en-GB"/>
                <w:b w:val="0"/>
                <w:i w:val="0"/>
                <w:color w:val="000000"/>
                <w:sz w:val="24"/>
                <w:spacing w:val="0"/>
                <w:w w:val="100"/>
                <w:rFonts w:eastAsia="Times New Roman"/>
                <w:caps w:val="0"/>
              </w:rPr>
              <w:t>56</w:t>
            </w:r>
          </w:p>
        </w:tc>
        <w:tc>
          <w:tcPr>
            <w:tcW w:w="2311" w:type="dxa"/>
            <w:noWrap/>
            <w:hideMark/>
          </w:tcPr>
          <w:p w14:paraId="034B9C89" w14:textId="77777777" w:rsidR="002A102A" w:rsidRPr="006F4DE1" w:rsidRDefault="002A102A" w:rsidP="006F4DE1">
            <w:pPr>
              <w:jc w:val="right"/>
              <w:spacing w:before="0" w:beforeAutospacing="0" w:after="0" w:afterAutospacing="0" w:lineRule="auto" w:line="360"/>
              <w:rPr>
                <w:szCs w:val="24"/>
                <w:lang w:val="en-GB" w:eastAsia="en-GB"/>
                <w:b w:val="0"/>
                <w:i w:val="0"/>
                <w:color w:val="000000"/>
                <w:sz w:val="24"/>
                <w:spacing w:val="0"/>
                <w:w w:val="100"/>
                <w:rFonts w:eastAsia="Times New Roman"/>
                <w:caps w:val="0"/>
              </w:rPr>
              <w:snapToGrid w:val="0"/>
              <w:textAlignment w:val="baseline"/>
            </w:pPr>
            <w:r w:rsidRPr="006F4DE1">
              <w:rPr>
                <w:szCs w:val="24"/>
                <w:lang w:val="en-GB" w:eastAsia="en-GB"/>
                <w:b w:val="0"/>
                <w:i w:val="0"/>
                <w:color w:val="000000"/>
                <w:sz w:val="24"/>
                <w:spacing w:val="0"/>
                <w:w w:val="100"/>
                <w:rFonts w:eastAsia="Times New Roman"/>
                <w:caps w:val="0"/>
              </w:rPr>
              <w:t>15</w:t>
            </w:r>
          </w:p>
        </w:tc>
        <w:tc>
          <w:tcPr>
            <w:tcW w:w="2311" w:type="dxa"/>
            <w:noWrap/>
            <w:hideMark/>
          </w:tcPr>
          <w:p w14:paraId="06C0F57C" w14:textId="77777777" w:rsidR="002A102A" w:rsidRPr="006F4DE1" w:rsidRDefault="002A102A" w:rsidP="006F4DE1">
            <w:pPr>
              <w:jc w:val="right"/>
              <w:spacing w:before="0" w:beforeAutospacing="0" w:after="0" w:afterAutospacing="0" w:lineRule="auto" w:line="360"/>
              <w:rPr>
                <w:szCs w:val="24"/>
                <w:lang w:val="en-GB" w:eastAsia="en-GB"/>
                <w:b w:val="0"/>
                <w:i w:val="0"/>
                <w:color w:val="000000"/>
                <w:sz w:val="24"/>
                <w:spacing w:val="0"/>
                <w:w w:val="100"/>
                <w:rFonts w:eastAsia="Times New Roman"/>
                <w:caps w:val="0"/>
              </w:rPr>
              <w:snapToGrid w:val="0"/>
              <w:textAlignment w:val="baseline"/>
            </w:pPr>
            <w:r w:rsidRPr="006F4DE1">
              <w:rPr>
                <w:szCs w:val="24"/>
                <w:lang w:val="en-GB" w:eastAsia="en-GB"/>
                <w:b w:val="0"/>
                <w:i w:val="0"/>
                <w:color w:val="000000"/>
                <w:sz w:val="24"/>
                <w:spacing w:val="0"/>
                <w:w w:val="100"/>
                <w:rFonts w:eastAsia="Times New Roman"/>
                <w:caps w:val="0"/>
              </w:rPr>
              <w:t>203</w:t>
            </w:r>
          </w:p>
        </w:tc>
      </w:tr>
      <w:tr>
        <w:trPr>
          <w:trHeight w:val="300"/>
        </w:trPr>
        <w:tc>
          <w:tcPr>
            <w:cnfStyle w:val="001000000000" w:firstRow="0" w:lastRow="0" w:firstColumn="1" w:lastColumn="0" w:oddVBand="0" w:evenVBand="0" w:oddHBand="0" w:evenHBand="0" w:firstRowFirstColumn="0" w:firstRowLastColumn="0" w:lastRowFirstColumn="0" w:lastRowLastColumn="0"/>
            <w:tcW w:w="2310" w:type="dxa"/>
            <w:noWrap/>
            <w:hideMark/>
          </w:tcPr>
          <w:p w14:paraId="29474E8F" w14:textId="77777777" w:rsidR="002A102A" w:rsidRPr="006F4DE1" w:rsidRDefault="002A102A" w:rsidP="006F4DE1">
            <w:pPr>
              <w:jc w:val="right"/>
              <w:spacing w:before="0" w:beforeAutospacing="0" w:after="0" w:afterAutospacing="0" w:lineRule="auto" w:line="360"/>
              <w:rPr>
                <w:szCs w:val="24"/>
                <w:lang w:val="en-GB" w:eastAsia="en-GB"/>
                <w:b w:val="0"/>
                <w:i w:val="0"/>
                <w:color w:val="000000"/>
                <w:sz w:val="24"/>
                <w:spacing w:val="0"/>
                <w:w w:val="100"/>
                <w:rFonts w:eastAsia="Times New Roman"/>
                <w:caps w:val="0"/>
              </w:rPr>
              <w:snapToGrid w:val="0"/>
              <w:textAlignment w:val="baseline"/>
            </w:pPr>
            <w:r w:rsidRPr="006F4DE1">
              <w:rPr>
                <w:szCs w:val="24"/>
                <w:lang w:val="en-GB" w:eastAsia="en-GB"/>
                <w:b w:val="0"/>
                <w:i w:val="0"/>
                <w:color w:val="000000"/>
                <w:sz w:val="24"/>
                <w:spacing w:val="0"/>
                <w:w w:val="100"/>
                <w:rFonts w:eastAsia="Times New Roman"/>
                <w:caps w:val="0"/>
              </w:rPr>
              <w:t>26</w:t>
            </w:r>
          </w:p>
        </w:tc>
        <w:tc>
          <w:tcPr>
            <w:tcW w:w="2310" w:type="dxa"/>
            <w:noWrap/>
            <w:hideMark/>
          </w:tcPr>
          <w:p w14:paraId="2F9D9AAE" w14:textId="77777777" w:rsidR="002A102A" w:rsidRPr="006F4DE1" w:rsidRDefault="002A102A" w:rsidP="006F4DE1">
            <w:pPr>
              <w:jc w:val="right"/>
              <w:spacing w:before="0" w:beforeAutospacing="0" w:after="0" w:afterAutospacing="0" w:lineRule="auto" w:line="360"/>
              <w:rPr>
                <w:szCs w:val="24"/>
                <w:lang w:val="en-GB" w:eastAsia="en-GB"/>
                <w:b w:val="0"/>
                <w:i w:val="0"/>
                <w:color w:val="000000"/>
                <w:sz w:val="24"/>
                <w:spacing w:val="0"/>
                <w:w w:val="100"/>
                <w:rFonts w:eastAsia="Times New Roman"/>
                <w:caps w:val="0"/>
              </w:rPr>
              <w:snapToGrid w:val="0"/>
              <w:textAlignment w:val="baseline"/>
            </w:pPr>
            <w:r w:rsidRPr="006F4DE1">
              <w:rPr>
                <w:szCs w:val="24"/>
                <w:lang w:val="en-GB" w:eastAsia="en-GB"/>
                <w:b w:val="0"/>
                <w:i w:val="0"/>
                <w:color w:val="000000"/>
                <w:sz w:val="24"/>
                <w:spacing w:val="0"/>
                <w:w w:val="100"/>
                <w:rFonts w:eastAsia="Times New Roman"/>
                <w:caps w:val="0"/>
              </w:rPr>
              <w:t>72</w:t>
            </w:r>
          </w:p>
        </w:tc>
        <w:tc>
          <w:tcPr>
            <w:tcW w:w="2311" w:type="dxa"/>
            <w:noWrap/>
            <w:hideMark/>
          </w:tcPr>
          <w:p w14:paraId="4C43D56C" w14:textId="77777777" w:rsidR="002A102A" w:rsidRPr="006F4DE1" w:rsidRDefault="002A102A" w:rsidP="006F4DE1">
            <w:pPr>
              <w:jc w:val="right"/>
              <w:spacing w:before="0" w:beforeAutospacing="0" w:after="0" w:afterAutospacing="0" w:lineRule="auto" w:line="360"/>
              <w:rPr>
                <w:szCs w:val="24"/>
                <w:lang w:val="en-GB" w:eastAsia="en-GB"/>
                <w:b w:val="0"/>
                <w:i w:val="0"/>
                <w:color w:val="000000"/>
                <w:sz w:val="24"/>
                <w:spacing w:val="0"/>
                <w:w w:val="100"/>
                <w:rFonts w:eastAsia="Times New Roman"/>
                <w:caps w:val="0"/>
              </w:rPr>
              <w:snapToGrid w:val="0"/>
              <w:textAlignment w:val="baseline"/>
            </w:pPr>
            <w:r w:rsidRPr="006F4DE1">
              <w:rPr>
                <w:szCs w:val="24"/>
                <w:lang w:val="en-GB" w:eastAsia="en-GB"/>
                <w:b w:val="0"/>
                <w:i w:val="0"/>
                <w:color w:val="000000"/>
                <w:sz w:val="24"/>
                <w:spacing w:val="0"/>
                <w:w w:val="100"/>
                <w:rFonts w:eastAsia="Times New Roman"/>
                <w:caps w:val="0"/>
              </w:rPr>
              <w:t>25</w:t>
            </w:r>
          </w:p>
        </w:tc>
        <w:tc>
          <w:tcPr>
            <w:tcW w:w="2311" w:type="dxa"/>
            <w:noWrap/>
            <w:hideMark/>
          </w:tcPr>
          <w:p w14:paraId="615F6803" w14:textId="77777777" w:rsidR="002A102A" w:rsidRPr="006F4DE1" w:rsidRDefault="002A102A" w:rsidP="006F4DE1">
            <w:pPr>
              <w:jc w:val="right"/>
              <w:spacing w:before="0" w:beforeAutospacing="0" w:after="0" w:afterAutospacing="0" w:lineRule="auto" w:line="360"/>
              <w:rPr>
                <w:szCs w:val="24"/>
                <w:lang w:val="en-GB" w:eastAsia="en-GB"/>
                <w:b w:val="0"/>
                <w:i w:val="0"/>
                <w:color w:val="000000"/>
                <w:sz w:val="24"/>
                <w:spacing w:val="0"/>
                <w:w w:val="100"/>
                <w:rFonts w:eastAsia="Times New Roman"/>
                <w:caps w:val="0"/>
              </w:rPr>
              <w:snapToGrid w:val="0"/>
              <w:textAlignment w:val="baseline"/>
            </w:pPr>
            <w:r w:rsidRPr="006F4DE1">
              <w:rPr>
                <w:szCs w:val="24"/>
                <w:lang w:val="en-GB" w:eastAsia="en-GB"/>
                <w:b w:val="0"/>
                <w:i w:val="0"/>
                <w:color w:val="000000"/>
                <w:sz w:val="24"/>
                <w:spacing w:val="0"/>
                <w:w w:val="100"/>
                <w:rFonts w:eastAsia="Times New Roman"/>
                <w:caps w:val="0"/>
              </w:rPr>
              <w:t>188</w:t>
            </w:r>
          </w:p>
        </w:tc>
      </w:tr>
      <w:tr>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310" w:type="dxa"/>
            <w:noWrap/>
            <w:hideMark/>
          </w:tcPr>
          <w:p w14:paraId="65AA0CDC" w14:textId="77777777" w:rsidR="002A102A" w:rsidRPr="006F4DE1" w:rsidRDefault="002A102A" w:rsidP="006F4DE1">
            <w:pPr>
              <w:jc w:val="right"/>
              <w:spacing w:before="0" w:beforeAutospacing="0" w:after="0" w:afterAutospacing="0" w:lineRule="auto" w:line="360"/>
              <w:rPr>
                <w:szCs w:val="24"/>
                <w:lang w:val="en-GB" w:eastAsia="en-GB"/>
                <w:b w:val="0"/>
                <w:i w:val="0"/>
                <w:color w:val="000000"/>
                <w:sz w:val="24"/>
                <w:spacing w:val="0"/>
                <w:w w:val="100"/>
                <w:rFonts w:eastAsia="Times New Roman"/>
                <w:caps w:val="0"/>
              </w:rPr>
              <w:snapToGrid w:val="0"/>
              <w:textAlignment w:val="baseline"/>
            </w:pPr>
            <w:r w:rsidRPr="006F4DE1">
              <w:rPr>
                <w:szCs w:val="24"/>
                <w:lang w:val="en-GB" w:eastAsia="en-GB"/>
                <w:b w:val="0"/>
                <w:i w:val="0"/>
                <w:color w:val="000000"/>
                <w:sz w:val="24"/>
                <w:spacing w:val="0"/>
                <w:w w:val="100"/>
                <w:rFonts w:eastAsia="Times New Roman"/>
                <w:caps w:val="0"/>
              </w:rPr>
              <w:t>27</w:t>
            </w:r>
          </w:p>
        </w:tc>
        <w:tc>
          <w:tcPr>
            <w:tcW w:w="2310" w:type="dxa"/>
            <w:noWrap/>
            <w:hideMark/>
          </w:tcPr>
          <w:p w14:paraId="47BC5373" w14:textId="77777777" w:rsidR="002A102A" w:rsidRPr="006F4DE1" w:rsidRDefault="002A102A" w:rsidP="006F4DE1">
            <w:pPr>
              <w:jc w:val="right"/>
              <w:spacing w:before="0" w:beforeAutospacing="0" w:after="0" w:afterAutospacing="0" w:lineRule="auto" w:line="360"/>
              <w:rPr>
                <w:szCs w:val="24"/>
                <w:lang w:val="en-GB" w:eastAsia="en-GB"/>
                <w:b w:val="0"/>
                <w:i w:val="0"/>
                <w:color w:val="000000"/>
                <w:sz w:val="24"/>
                <w:spacing w:val="0"/>
                <w:w w:val="100"/>
                <w:rFonts w:eastAsia="Times New Roman"/>
                <w:caps w:val="0"/>
              </w:rPr>
              <w:snapToGrid w:val="0"/>
              <w:textAlignment w:val="baseline"/>
            </w:pPr>
            <w:r w:rsidRPr="006F4DE1">
              <w:rPr>
                <w:szCs w:val="24"/>
                <w:lang w:val="en-GB" w:eastAsia="en-GB"/>
                <w:b w:val="0"/>
                <w:i w:val="0"/>
                <w:color w:val="000000"/>
                <w:sz w:val="24"/>
                <w:spacing w:val="0"/>
                <w:w w:val="100"/>
                <w:rFonts w:eastAsia="Times New Roman"/>
                <w:caps w:val="0"/>
              </w:rPr>
              <w:t>68</w:t>
            </w:r>
          </w:p>
        </w:tc>
        <w:tc>
          <w:tcPr>
            <w:tcW w:w="2311" w:type="dxa"/>
            <w:noWrap/>
            <w:hideMark/>
          </w:tcPr>
          <w:p w14:paraId="1EDA4277" w14:textId="77777777" w:rsidR="002A102A" w:rsidRPr="006F4DE1" w:rsidRDefault="002A102A" w:rsidP="006F4DE1">
            <w:pPr>
              <w:jc w:val="right"/>
              <w:spacing w:before="0" w:beforeAutospacing="0" w:after="0" w:afterAutospacing="0" w:lineRule="auto" w:line="360"/>
              <w:rPr>
                <w:szCs w:val="24"/>
                <w:lang w:val="en-GB" w:eastAsia="en-GB"/>
                <w:b w:val="0"/>
                <w:i w:val="0"/>
                <w:color w:val="000000"/>
                <w:sz w:val="24"/>
                <w:spacing w:val="0"/>
                <w:w w:val="100"/>
                <w:rFonts w:eastAsia="Times New Roman"/>
                <w:caps w:val="0"/>
              </w:rPr>
              <w:snapToGrid w:val="0"/>
              <w:textAlignment w:val="baseline"/>
            </w:pPr>
            <w:r w:rsidRPr="006F4DE1">
              <w:rPr>
                <w:szCs w:val="24"/>
                <w:lang w:val="en-GB" w:eastAsia="en-GB"/>
                <w:b w:val="0"/>
                <w:i w:val="0"/>
                <w:color w:val="000000"/>
                <w:sz w:val="24"/>
                <w:spacing w:val="0"/>
                <w:w w:val="100"/>
                <w:rFonts w:eastAsia="Times New Roman"/>
                <w:caps w:val="0"/>
              </w:rPr>
              <w:t>15</w:t>
            </w:r>
          </w:p>
        </w:tc>
        <w:tc>
          <w:tcPr>
            <w:tcW w:w="2311" w:type="dxa"/>
            <w:noWrap/>
            <w:hideMark/>
          </w:tcPr>
          <w:p w14:paraId="363480FC" w14:textId="77777777" w:rsidR="002A102A" w:rsidRPr="006F4DE1" w:rsidRDefault="002A102A" w:rsidP="006F4DE1">
            <w:pPr>
              <w:jc w:val="right"/>
              <w:spacing w:before="0" w:beforeAutospacing="0" w:after="0" w:afterAutospacing="0" w:lineRule="auto" w:line="360"/>
              <w:rPr>
                <w:szCs w:val="24"/>
                <w:lang w:val="en-GB" w:eastAsia="en-GB"/>
                <w:b w:val="0"/>
                <w:i w:val="0"/>
                <w:color w:val="000000"/>
                <w:sz w:val="24"/>
                <w:spacing w:val="0"/>
                <w:w w:val="100"/>
                <w:rFonts w:eastAsia="Times New Roman"/>
                <w:caps w:val="0"/>
              </w:rPr>
              <w:snapToGrid w:val="0"/>
              <w:textAlignment w:val="baseline"/>
            </w:pPr>
            <w:r w:rsidRPr="006F4DE1">
              <w:rPr>
                <w:szCs w:val="24"/>
                <w:lang w:val="en-GB" w:eastAsia="en-GB"/>
                <w:b w:val="0"/>
                <w:i w:val="0"/>
                <w:color w:val="000000"/>
                <w:sz w:val="24"/>
                <w:spacing w:val="0"/>
                <w:w w:val="100"/>
                <w:rFonts w:eastAsia="Times New Roman"/>
                <w:caps w:val="0"/>
              </w:rPr>
              <w:t>150</w:t>
            </w:r>
          </w:p>
        </w:tc>
      </w:tr>
      <w:tr>
        <w:trPr>
          <w:trHeight w:val="300"/>
        </w:trPr>
        <w:tc>
          <w:tcPr>
            <w:cnfStyle w:val="001000000000" w:firstRow="0" w:lastRow="0" w:firstColumn="1" w:lastColumn="0" w:oddVBand="0" w:evenVBand="0" w:oddHBand="0" w:evenHBand="0" w:firstRowFirstColumn="0" w:firstRowLastColumn="0" w:lastRowFirstColumn="0" w:lastRowLastColumn="0"/>
            <w:tcW w:w="2310" w:type="dxa"/>
            <w:noWrap/>
            <w:hideMark/>
          </w:tcPr>
          <w:p w14:paraId="4F464A80" w14:textId="77777777" w:rsidR="002A102A" w:rsidRPr="006F4DE1" w:rsidRDefault="002A102A" w:rsidP="006F4DE1">
            <w:pPr>
              <w:jc w:val="right"/>
              <w:spacing w:before="0" w:beforeAutospacing="0" w:after="0" w:afterAutospacing="0" w:lineRule="auto" w:line="360"/>
              <w:rPr>
                <w:szCs w:val="24"/>
                <w:lang w:val="en-GB" w:eastAsia="en-GB"/>
                <w:b w:val="0"/>
                <w:i w:val="0"/>
                <w:color w:val="000000"/>
                <w:sz w:val="24"/>
                <w:spacing w:val="0"/>
                <w:w w:val="100"/>
                <w:rFonts w:eastAsia="Times New Roman"/>
                <w:caps w:val="0"/>
              </w:rPr>
              <w:snapToGrid w:val="0"/>
              <w:textAlignment w:val="baseline"/>
            </w:pPr>
            <w:r w:rsidRPr="006F4DE1">
              <w:rPr>
                <w:szCs w:val="24"/>
                <w:lang w:val="en-GB" w:eastAsia="en-GB"/>
                <w:b w:val="0"/>
                <w:i w:val="0"/>
                <w:color w:val="000000"/>
                <w:sz w:val="24"/>
                <w:spacing w:val="0"/>
                <w:w w:val="100"/>
                <w:rFonts w:eastAsia="Times New Roman"/>
                <w:caps w:val="0"/>
              </w:rPr>
              <w:t>28</w:t>
            </w:r>
          </w:p>
        </w:tc>
        <w:tc>
          <w:tcPr>
            <w:tcW w:w="2310" w:type="dxa"/>
            <w:noWrap/>
            <w:hideMark/>
          </w:tcPr>
          <w:p w14:paraId="56A4FC78" w14:textId="77777777" w:rsidR="002A102A" w:rsidRPr="006F4DE1" w:rsidRDefault="002A102A" w:rsidP="006F4DE1">
            <w:pPr>
              <w:jc w:val="right"/>
              <w:spacing w:before="0" w:beforeAutospacing="0" w:after="0" w:afterAutospacing="0" w:lineRule="auto" w:line="360"/>
              <w:rPr>
                <w:szCs w:val="24"/>
                <w:lang w:val="en-GB" w:eastAsia="en-GB"/>
                <w:b w:val="0"/>
                <w:i w:val="0"/>
                <w:color w:val="000000"/>
                <w:sz w:val="24"/>
                <w:spacing w:val="0"/>
                <w:w w:val="100"/>
                <w:rFonts w:eastAsia="Times New Roman"/>
                <w:caps w:val="0"/>
              </w:rPr>
              <w:snapToGrid w:val="0"/>
              <w:textAlignment w:val="baseline"/>
            </w:pPr>
            <w:r w:rsidRPr="006F4DE1">
              <w:rPr>
                <w:szCs w:val="24"/>
                <w:lang w:val="en-GB" w:eastAsia="en-GB"/>
                <w:b w:val="0"/>
                <w:i w:val="0"/>
                <w:color w:val="000000"/>
                <w:sz w:val="24"/>
                <w:spacing w:val="0"/>
                <w:w w:val="100"/>
                <w:rFonts w:eastAsia="Times New Roman"/>
                <w:caps w:val="0"/>
              </w:rPr>
              <w:t>80</w:t>
            </w:r>
          </w:p>
        </w:tc>
        <w:tc>
          <w:tcPr>
            <w:tcW w:w="2311" w:type="dxa"/>
            <w:noWrap/>
            <w:hideMark/>
          </w:tcPr>
          <w:p w14:paraId="12767DFC" w14:textId="77777777" w:rsidR="002A102A" w:rsidRPr="006F4DE1" w:rsidRDefault="002A102A" w:rsidP="006F4DE1">
            <w:pPr>
              <w:jc w:val="right"/>
              <w:spacing w:before="0" w:beforeAutospacing="0" w:after="0" w:afterAutospacing="0" w:lineRule="auto" w:line="360"/>
              <w:rPr>
                <w:szCs w:val="24"/>
                <w:lang w:val="en-GB" w:eastAsia="en-GB"/>
                <w:b w:val="0"/>
                <w:i w:val="0"/>
                <w:color w:val="000000"/>
                <w:sz w:val="24"/>
                <w:spacing w:val="0"/>
                <w:w w:val="100"/>
                <w:rFonts w:eastAsia="Times New Roman"/>
                <w:caps w:val="0"/>
              </w:rPr>
              <w:snapToGrid w:val="0"/>
              <w:textAlignment w:val="baseline"/>
            </w:pPr>
            <w:r w:rsidRPr="006F4DE1">
              <w:rPr>
                <w:szCs w:val="24"/>
                <w:lang w:val="en-GB" w:eastAsia="en-GB"/>
                <w:b w:val="0"/>
                <w:i w:val="0"/>
                <w:color w:val="000000"/>
                <w:sz w:val="24"/>
                <w:spacing w:val="0"/>
                <w:w w:val="100"/>
                <w:rFonts w:eastAsia="Times New Roman"/>
                <w:caps w:val="0"/>
              </w:rPr>
              <w:t>23</w:t>
            </w:r>
          </w:p>
        </w:tc>
        <w:tc>
          <w:tcPr>
            <w:tcW w:w="2311" w:type="dxa"/>
            <w:noWrap/>
            <w:hideMark/>
          </w:tcPr>
          <w:p w14:paraId="66CBDFB9" w14:textId="77777777" w:rsidR="002A102A" w:rsidRPr="006F4DE1" w:rsidRDefault="002A102A" w:rsidP="006F4DE1">
            <w:pPr>
              <w:jc w:val="right"/>
              <w:spacing w:before="0" w:beforeAutospacing="0" w:after="0" w:afterAutospacing="0" w:lineRule="auto" w:line="360"/>
              <w:rPr>
                <w:szCs w:val="24"/>
                <w:lang w:val="en-GB" w:eastAsia="en-GB"/>
                <w:b w:val="0"/>
                <w:i w:val="0"/>
                <w:color w:val="000000"/>
                <w:sz w:val="24"/>
                <w:spacing w:val="0"/>
                <w:w w:val="100"/>
                <w:rFonts w:eastAsia="Times New Roman"/>
                <w:caps w:val="0"/>
              </w:rPr>
              <w:snapToGrid w:val="0"/>
              <w:textAlignment w:val="baseline"/>
            </w:pPr>
            <w:r w:rsidRPr="006F4DE1">
              <w:rPr>
                <w:szCs w:val="24"/>
                <w:lang w:val="en-GB" w:eastAsia="en-GB"/>
                <w:b w:val="0"/>
                <w:i w:val="0"/>
                <w:color w:val="000000"/>
                <w:sz w:val="24"/>
                <w:spacing w:val="0"/>
                <w:w w:val="100"/>
                <w:rFonts w:eastAsia="Times New Roman"/>
                <w:caps w:val="0"/>
              </w:rPr>
              <w:t>133</w:t>
            </w:r>
          </w:p>
        </w:tc>
      </w:tr>
      <w:tr>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310" w:type="dxa"/>
            <w:noWrap/>
            <w:hideMark/>
          </w:tcPr>
          <w:p w14:paraId="19AC3806" w14:textId="77777777" w:rsidR="002A102A" w:rsidRPr="006F4DE1" w:rsidRDefault="002A102A" w:rsidP="006F4DE1">
            <w:pPr>
              <w:jc w:val="right"/>
              <w:spacing w:before="0" w:beforeAutospacing="0" w:after="0" w:afterAutospacing="0" w:lineRule="auto" w:line="360"/>
              <w:rPr>
                <w:szCs w:val="24"/>
                <w:lang w:val="en-GB" w:eastAsia="en-GB"/>
                <w:b w:val="0"/>
                <w:i w:val="0"/>
                <w:color w:val="000000"/>
                <w:sz w:val="24"/>
                <w:spacing w:val="0"/>
                <w:w w:val="100"/>
                <w:rFonts w:eastAsia="Times New Roman"/>
                <w:caps w:val="0"/>
              </w:rPr>
              <w:snapToGrid w:val="0"/>
              <w:textAlignment w:val="baseline"/>
            </w:pPr>
            <w:r w:rsidRPr="006F4DE1">
              <w:rPr>
                <w:szCs w:val="24"/>
                <w:lang w:val="en-GB" w:eastAsia="en-GB"/>
                <w:b w:val="0"/>
                <w:i w:val="0"/>
                <w:color w:val="000000"/>
                <w:sz w:val="24"/>
                <w:spacing w:val="0"/>
                <w:w w:val="100"/>
                <w:rFonts w:eastAsia="Times New Roman"/>
                <w:caps w:val="0"/>
              </w:rPr>
              <w:t>29</w:t>
            </w:r>
          </w:p>
        </w:tc>
        <w:tc>
          <w:tcPr>
            <w:tcW w:w="2310" w:type="dxa"/>
            <w:noWrap/>
            <w:hideMark/>
          </w:tcPr>
          <w:p w14:paraId="7EEE0AE7" w14:textId="77777777" w:rsidR="002A102A" w:rsidRPr="006F4DE1" w:rsidRDefault="002A102A" w:rsidP="006F4DE1">
            <w:pPr>
              <w:jc w:val="right"/>
              <w:spacing w:before="0" w:beforeAutospacing="0" w:after="0" w:afterAutospacing="0" w:lineRule="auto" w:line="360"/>
              <w:rPr>
                <w:szCs w:val="24"/>
                <w:lang w:val="en-GB" w:eastAsia="en-GB"/>
                <w:b w:val="0"/>
                <w:i w:val="0"/>
                <w:color w:val="000000"/>
                <w:sz w:val="24"/>
                <w:spacing w:val="0"/>
                <w:w w:val="100"/>
                <w:rFonts w:eastAsia="Times New Roman"/>
                <w:caps w:val="0"/>
              </w:rPr>
              <w:snapToGrid w:val="0"/>
              <w:textAlignment w:val="baseline"/>
            </w:pPr>
            <w:r w:rsidRPr="006F4DE1">
              <w:rPr>
                <w:szCs w:val="24"/>
                <w:lang w:val="en-GB" w:eastAsia="en-GB"/>
                <w:b w:val="0"/>
                <w:i w:val="0"/>
                <w:color w:val="000000"/>
                <w:sz w:val="24"/>
                <w:spacing w:val="0"/>
                <w:w w:val="100"/>
                <w:rFonts w:eastAsia="Times New Roman"/>
                <w:caps w:val="0"/>
              </w:rPr>
              <w:t>42</w:t>
            </w:r>
          </w:p>
        </w:tc>
        <w:tc>
          <w:tcPr>
            <w:tcW w:w="2311" w:type="dxa"/>
            <w:noWrap/>
            <w:hideMark/>
          </w:tcPr>
          <w:p w14:paraId="0D254020" w14:textId="77777777" w:rsidR="002A102A" w:rsidRPr="006F4DE1" w:rsidRDefault="002A102A" w:rsidP="006F4DE1">
            <w:pPr>
              <w:jc w:val="right"/>
              <w:spacing w:before="0" w:beforeAutospacing="0" w:after="0" w:afterAutospacing="0" w:lineRule="auto" w:line="360"/>
              <w:rPr>
                <w:szCs w:val="24"/>
                <w:lang w:val="en-GB" w:eastAsia="en-GB"/>
                <w:b w:val="0"/>
                <w:i w:val="0"/>
                <w:color w:val="000000"/>
                <w:sz w:val="24"/>
                <w:spacing w:val="0"/>
                <w:w w:val="100"/>
                <w:rFonts w:eastAsia="Times New Roman"/>
                <w:caps w:val="0"/>
              </w:rPr>
              <w:snapToGrid w:val="0"/>
              <w:textAlignment w:val="baseline"/>
            </w:pPr>
            <w:r w:rsidRPr="006F4DE1">
              <w:rPr>
                <w:szCs w:val="24"/>
                <w:lang w:val="en-GB" w:eastAsia="en-GB"/>
                <w:b w:val="0"/>
                <w:i w:val="0"/>
                <w:color w:val="000000"/>
                <w:sz w:val="24"/>
                <w:spacing w:val="0"/>
                <w:w w:val="100"/>
                <w:rFonts w:eastAsia="Times New Roman"/>
                <w:caps w:val="0"/>
              </w:rPr>
              <w:t>12</w:t>
            </w:r>
          </w:p>
        </w:tc>
        <w:tc>
          <w:tcPr>
            <w:tcW w:w="2311" w:type="dxa"/>
            <w:noWrap/>
            <w:hideMark/>
          </w:tcPr>
          <w:p w14:paraId="6919B702" w14:textId="77777777" w:rsidR="002A102A" w:rsidRPr="006F4DE1" w:rsidRDefault="002A102A" w:rsidP="006F4DE1">
            <w:pPr>
              <w:jc w:val="right"/>
              <w:spacing w:before="0" w:beforeAutospacing="0" w:after="0" w:afterAutospacing="0" w:lineRule="auto" w:line="360"/>
              <w:rPr>
                <w:szCs w:val="24"/>
                <w:lang w:val="en-GB" w:eastAsia="en-GB"/>
                <w:b w:val="0"/>
                <w:i w:val="0"/>
                <w:color w:val="000000"/>
                <w:sz w:val="24"/>
                <w:spacing w:val="0"/>
                <w:w w:val="100"/>
                <w:rFonts w:eastAsia="Times New Roman"/>
                <w:caps w:val="0"/>
              </w:rPr>
              <w:snapToGrid w:val="0"/>
              <w:textAlignment w:val="baseline"/>
            </w:pPr>
            <w:r w:rsidRPr="006F4DE1">
              <w:rPr>
                <w:szCs w:val="24"/>
                <w:lang w:val="en-GB" w:eastAsia="en-GB"/>
                <w:b w:val="0"/>
                <w:i w:val="0"/>
                <w:color w:val="000000"/>
                <w:sz w:val="24"/>
                <w:spacing w:val="0"/>
                <w:w w:val="100"/>
                <w:rFonts w:eastAsia="Times New Roman"/>
                <w:caps w:val="0"/>
              </w:rPr>
              <w:t>149</w:t>
            </w:r>
          </w:p>
        </w:tc>
      </w:tr>
      <w:tr>
        <w:trPr>
          <w:trHeight w:val="300"/>
        </w:trPr>
        <w:tc>
          <w:tcPr>
            <w:cnfStyle w:val="001000000000" w:firstRow="0" w:lastRow="0" w:firstColumn="1" w:lastColumn="0" w:oddVBand="0" w:evenVBand="0" w:oddHBand="0" w:evenHBand="0" w:firstRowFirstColumn="0" w:firstRowLastColumn="0" w:lastRowFirstColumn="0" w:lastRowLastColumn="0"/>
            <w:tcW w:w="2310" w:type="dxa"/>
            <w:noWrap/>
            <w:hideMark/>
          </w:tcPr>
          <w:p w14:paraId="6DD31E18" w14:textId="77777777" w:rsidR="002A102A" w:rsidRPr="006F4DE1" w:rsidRDefault="002A102A" w:rsidP="006F4DE1">
            <w:pPr>
              <w:jc w:val="right"/>
              <w:spacing w:before="0" w:beforeAutospacing="0" w:after="0" w:afterAutospacing="0" w:lineRule="auto" w:line="360"/>
              <w:rPr>
                <w:szCs w:val="24"/>
                <w:lang w:val="en-GB" w:eastAsia="en-GB"/>
                <w:b w:val="0"/>
                <w:i w:val="0"/>
                <w:color w:val="000000"/>
                <w:sz w:val="24"/>
                <w:spacing w:val="0"/>
                <w:w w:val="100"/>
                <w:rFonts w:eastAsia="Times New Roman"/>
                <w:caps w:val="0"/>
              </w:rPr>
              <w:snapToGrid w:val="0"/>
              <w:textAlignment w:val="baseline"/>
            </w:pPr>
            <w:r w:rsidRPr="006F4DE1">
              <w:rPr>
                <w:szCs w:val="24"/>
                <w:lang w:val="en-GB" w:eastAsia="en-GB"/>
                <w:b w:val="0"/>
                <w:i w:val="0"/>
                <w:color w:val="000000"/>
                <w:sz w:val="24"/>
                <w:spacing w:val="0"/>
                <w:w w:val="100"/>
                <w:rFonts w:eastAsia="Times New Roman"/>
                <w:caps w:val="0"/>
              </w:rPr>
              <w:t>30</w:t>
            </w:r>
          </w:p>
        </w:tc>
        <w:tc>
          <w:tcPr>
            <w:tcW w:w="2310" w:type="dxa"/>
            <w:noWrap/>
            <w:hideMark/>
          </w:tcPr>
          <w:p w14:paraId="57367135" w14:textId="77777777" w:rsidR="002A102A" w:rsidRPr="006F4DE1" w:rsidRDefault="002A102A" w:rsidP="006F4DE1">
            <w:pPr>
              <w:jc w:val="right"/>
              <w:spacing w:before="0" w:beforeAutospacing="0" w:after="0" w:afterAutospacing="0" w:lineRule="auto" w:line="360"/>
              <w:rPr>
                <w:szCs w:val="24"/>
                <w:lang w:val="en-GB" w:eastAsia="en-GB"/>
                <w:b w:val="0"/>
                <w:i w:val="0"/>
                <w:color w:val="000000"/>
                <w:sz w:val="24"/>
                <w:spacing w:val="0"/>
                <w:w w:val="100"/>
                <w:rFonts w:eastAsia="Times New Roman"/>
                <w:caps w:val="0"/>
              </w:rPr>
              <w:snapToGrid w:val="0"/>
              <w:textAlignment w:val="baseline"/>
            </w:pPr>
            <w:r w:rsidRPr="006F4DE1">
              <w:rPr>
                <w:szCs w:val="24"/>
                <w:lang w:val="en-GB" w:eastAsia="en-GB"/>
                <w:b w:val="0"/>
                <w:i w:val="0"/>
                <w:color w:val="000000"/>
                <w:sz w:val="24"/>
                <w:spacing w:val="0"/>
                <w:w w:val="100"/>
                <w:rFonts w:eastAsia="Times New Roman"/>
                <w:caps w:val="0"/>
              </w:rPr>
              <w:t>70</w:t>
            </w:r>
          </w:p>
        </w:tc>
        <w:tc>
          <w:tcPr>
            <w:tcW w:w="2311" w:type="dxa"/>
            <w:noWrap/>
            <w:hideMark/>
          </w:tcPr>
          <w:p w14:paraId="5EA1ED12" w14:textId="77777777" w:rsidR="002A102A" w:rsidRPr="006F4DE1" w:rsidRDefault="002A102A" w:rsidP="006F4DE1">
            <w:pPr>
              <w:jc w:val="right"/>
              <w:spacing w:before="0" w:beforeAutospacing="0" w:after="0" w:afterAutospacing="0" w:lineRule="auto" w:line="360"/>
              <w:rPr>
                <w:szCs w:val="24"/>
                <w:lang w:val="en-GB" w:eastAsia="en-GB"/>
                <w:b w:val="0"/>
                <w:i w:val="0"/>
                <w:color w:val="000000"/>
                <w:sz w:val="24"/>
                <w:spacing w:val="0"/>
                <w:w w:val="100"/>
                <w:rFonts w:eastAsia="Times New Roman"/>
                <w:caps w:val="0"/>
              </w:rPr>
              <w:snapToGrid w:val="0"/>
              <w:textAlignment w:val="baseline"/>
            </w:pPr>
            <w:r w:rsidRPr="006F4DE1">
              <w:rPr>
                <w:szCs w:val="24"/>
                <w:lang w:val="en-GB" w:eastAsia="en-GB"/>
                <w:b w:val="0"/>
                <w:i w:val="0"/>
                <w:color w:val="000000"/>
                <w:sz w:val="24"/>
                <w:spacing w:val="0"/>
                <w:w w:val="100"/>
                <w:rFonts w:eastAsia="Times New Roman"/>
                <w:caps w:val="0"/>
              </w:rPr>
              <w:t>28</w:t>
            </w:r>
          </w:p>
        </w:tc>
        <w:tc>
          <w:tcPr>
            <w:tcW w:w="2311" w:type="dxa"/>
            <w:noWrap/>
            <w:hideMark/>
          </w:tcPr>
          <w:p w14:paraId="0510BE2F" w14:textId="77777777" w:rsidR="002A102A" w:rsidRPr="006F4DE1" w:rsidRDefault="002A102A" w:rsidP="006F4DE1">
            <w:pPr>
              <w:jc w:val="right"/>
              <w:spacing w:before="0" w:beforeAutospacing="0" w:after="0" w:afterAutospacing="0" w:lineRule="auto" w:line="360"/>
              <w:rPr>
                <w:szCs w:val="24"/>
                <w:lang w:val="en-GB" w:eastAsia="en-GB"/>
                <w:b w:val="0"/>
                <w:i w:val="0"/>
                <w:color w:val="000000"/>
                <w:sz w:val="24"/>
                <w:spacing w:val="0"/>
                <w:w w:val="100"/>
                <w:rFonts w:eastAsia="Times New Roman"/>
                <w:caps w:val="0"/>
              </w:rPr>
              <w:snapToGrid w:val="0"/>
              <w:textAlignment w:val="baseline"/>
            </w:pPr>
            <w:r w:rsidRPr="006F4DE1">
              <w:rPr>
                <w:szCs w:val="24"/>
                <w:lang w:val="en-GB" w:eastAsia="en-GB"/>
                <w:b w:val="0"/>
                <w:i w:val="0"/>
                <w:color w:val="000000"/>
                <w:sz w:val="24"/>
                <w:spacing w:val="0"/>
                <w:w w:val="100"/>
                <w:rFonts w:eastAsia="Times New Roman"/>
                <w:caps w:val="0"/>
              </w:rPr>
              <w:t>166</w:t>
            </w:r>
          </w:p>
        </w:tc>
      </w:tr>
      <w:tr>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310" w:type="dxa"/>
            <w:noWrap/>
            <w:hideMark/>
          </w:tcPr>
          <w:p w14:paraId="7768ECD7" w14:textId="77777777" w:rsidR="002A102A" w:rsidRPr="006F4DE1" w:rsidRDefault="002A102A" w:rsidP="006F4DE1">
            <w:pPr>
              <w:jc w:val="right"/>
              <w:spacing w:before="0" w:beforeAutospacing="0" w:after="0" w:afterAutospacing="0" w:lineRule="auto" w:line="360"/>
              <w:rPr>
                <w:szCs w:val="24"/>
                <w:lang w:val="en-GB" w:eastAsia="en-GB"/>
                <w:b w:val="0"/>
                <w:i w:val="0"/>
                <w:color w:val="000000"/>
                <w:sz w:val="24"/>
                <w:spacing w:val="0"/>
                <w:w w:val="100"/>
                <w:rFonts w:eastAsia="Times New Roman"/>
                <w:caps w:val="0"/>
              </w:rPr>
              <w:snapToGrid w:val="0"/>
              <w:textAlignment w:val="baseline"/>
            </w:pPr>
            <w:r w:rsidRPr="006F4DE1">
              <w:rPr>
                <w:szCs w:val="24"/>
                <w:lang w:val="en-GB" w:eastAsia="en-GB"/>
                <w:b w:val="0"/>
                <w:i w:val="0"/>
                <w:color w:val="000000"/>
                <w:sz w:val="24"/>
                <w:spacing w:val="0"/>
                <w:w w:val="100"/>
                <w:rFonts w:eastAsia="Times New Roman"/>
                <w:caps w:val="0"/>
              </w:rPr>
              <w:t>31</w:t>
            </w:r>
          </w:p>
        </w:tc>
        <w:tc>
          <w:tcPr>
            <w:tcW w:w="2310" w:type="dxa"/>
            <w:noWrap/>
            <w:hideMark/>
          </w:tcPr>
          <w:p w14:paraId="0F52F19D" w14:textId="77777777" w:rsidR="002A102A" w:rsidRPr="006F4DE1" w:rsidRDefault="002A102A" w:rsidP="006F4DE1">
            <w:pPr>
              <w:jc w:val="right"/>
              <w:spacing w:before="0" w:beforeAutospacing="0" w:after="0" w:afterAutospacing="0" w:lineRule="auto" w:line="360"/>
              <w:rPr>
                <w:szCs w:val="24"/>
                <w:lang w:val="en-GB" w:eastAsia="en-GB"/>
                <w:b w:val="0"/>
                <w:i w:val="0"/>
                <w:color w:val="000000"/>
                <w:sz w:val="24"/>
                <w:spacing w:val="0"/>
                <w:w w:val="100"/>
                <w:rFonts w:eastAsia="Times New Roman"/>
                <w:caps w:val="0"/>
              </w:rPr>
              <w:snapToGrid w:val="0"/>
              <w:textAlignment w:val="baseline"/>
            </w:pPr>
            <w:r w:rsidRPr="006F4DE1">
              <w:rPr>
                <w:szCs w:val="24"/>
                <w:lang w:val="en-GB" w:eastAsia="en-GB"/>
                <w:b w:val="0"/>
                <w:i w:val="0"/>
                <w:color w:val="000000"/>
                <w:sz w:val="24"/>
                <w:spacing w:val="0"/>
                <w:w w:val="100"/>
                <w:rFonts w:eastAsia="Times New Roman"/>
                <w:caps w:val="0"/>
              </w:rPr>
              <w:t>56</w:t>
            </w:r>
          </w:p>
        </w:tc>
        <w:tc>
          <w:tcPr>
            <w:tcW w:w="2311" w:type="dxa"/>
            <w:noWrap/>
            <w:hideMark/>
          </w:tcPr>
          <w:p w14:paraId="7C0BD119" w14:textId="77777777" w:rsidR="002A102A" w:rsidRPr="006F4DE1" w:rsidRDefault="002A102A" w:rsidP="006F4DE1">
            <w:pPr>
              <w:jc w:val="right"/>
              <w:spacing w:before="0" w:beforeAutospacing="0" w:after="0" w:afterAutospacing="0" w:lineRule="auto" w:line="360"/>
              <w:rPr>
                <w:szCs w:val="24"/>
                <w:lang w:val="en-GB" w:eastAsia="en-GB"/>
                <w:b w:val="0"/>
                <w:i w:val="0"/>
                <w:color w:val="000000"/>
                <w:sz w:val="24"/>
                <w:spacing w:val="0"/>
                <w:w w:val="100"/>
                <w:rFonts w:eastAsia="Times New Roman"/>
                <w:caps w:val="0"/>
              </w:rPr>
              <w:snapToGrid w:val="0"/>
              <w:textAlignment w:val="baseline"/>
            </w:pPr>
            <w:r w:rsidRPr="006F4DE1">
              <w:rPr>
                <w:szCs w:val="24"/>
                <w:lang w:val="en-GB" w:eastAsia="en-GB"/>
                <w:b w:val="0"/>
                <w:i w:val="0"/>
                <w:color w:val="000000"/>
                <w:sz w:val="24"/>
                <w:spacing w:val="0"/>
                <w:w w:val="100"/>
                <w:rFonts w:eastAsia="Times New Roman"/>
                <w:caps w:val="0"/>
              </w:rPr>
              <w:t>15</w:t>
            </w:r>
          </w:p>
        </w:tc>
        <w:tc>
          <w:tcPr>
            <w:tcW w:w="2311" w:type="dxa"/>
            <w:noWrap/>
            <w:hideMark/>
          </w:tcPr>
          <w:p w14:paraId="6C61ADB5" w14:textId="77777777" w:rsidR="002A102A" w:rsidRPr="006F4DE1" w:rsidRDefault="002A102A" w:rsidP="006F4DE1">
            <w:pPr>
              <w:jc w:val="right"/>
              <w:spacing w:before="0" w:beforeAutospacing="0" w:after="0" w:afterAutospacing="0" w:lineRule="auto" w:line="360"/>
              <w:rPr>
                <w:szCs w:val="24"/>
                <w:lang w:val="en-GB" w:eastAsia="en-GB"/>
                <w:b w:val="0"/>
                <w:i w:val="0"/>
                <w:color w:val="000000"/>
                <w:sz w:val="24"/>
                <w:spacing w:val="0"/>
                <w:w w:val="100"/>
                <w:rFonts w:eastAsia="Times New Roman"/>
                <w:caps w:val="0"/>
              </w:rPr>
              <w:snapToGrid w:val="0"/>
              <w:textAlignment w:val="baseline"/>
            </w:pPr>
            <w:r w:rsidRPr="006F4DE1">
              <w:rPr>
                <w:szCs w:val="24"/>
                <w:lang w:val="en-GB" w:eastAsia="en-GB"/>
                <w:b w:val="0"/>
                <w:i w:val="0"/>
                <w:color w:val="000000"/>
                <w:sz w:val="24"/>
                <w:spacing w:val="0"/>
                <w:w w:val="100"/>
                <w:rFonts w:eastAsia="Times New Roman"/>
                <w:caps w:val="0"/>
              </w:rPr>
              <w:t>197</w:t>
            </w:r>
          </w:p>
        </w:tc>
      </w:tr>
      <w:tr>
        <w:trPr>
          <w:trHeight w:val="300"/>
        </w:trPr>
        <w:tc>
          <w:tcPr>
            <w:cnfStyle w:val="001000000000" w:firstRow="0" w:lastRow="0" w:firstColumn="1" w:lastColumn="0" w:oddVBand="0" w:evenVBand="0" w:oddHBand="0" w:evenHBand="0" w:firstRowFirstColumn="0" w:firstRowLastColumn="0" w:lastRowFirstColumn="0" w:lastRowLastColumn="0"/>
            <w:tcW w:w="2310" w:type="dxa"/>
            <w:noWrap/>
            <w:hideMark/>
          </w:tcPr>
          <w:p w14:paraId="316D52EE" w14:textId="77777777" w:rsidR="002A102A" w:rsidRPr="006F4DE1" w:rsidRDefault="002A102A" w:rsidP="006F4DE1">
            <w:pPr>
              <w:jc w:val="right"/>
              <w:spacing w:before="0" w:beforeAutospacing="0" w:after="0" w:afterAutospacing="0" w:lineRule="auto" w:line="360"/>
              <w:rPr>
                <w:szCs w:val="24"/>
                <w:lang w:val="en-GB" w:eastAsia="en-GB"/>
                <w:b w:val="0"/>
                <w:i w:val="0"/>
                <w:color w:val="000000"/>
                <w:sz w:val="24"/>
                <w:spacing w:val="0"/>
                <w:w w:val="100"/>
                <w:rFonts w:eastAsia="Times New Roman"/>
                <w:caps w:val="0"/>
              </w:rPr>
              <w:snapToGrid w:val="0"/>
              <w:textAlignment w:val="baseline"/>
            </w:pPr>
            <w:r w:rsidRPr="006F4DE1">
              <w:rPr>
                <w:szCs w:val="24"/>
                <w:lang w:val="en-GB" w:eastAsia="en-GB"/>
                <w:b w:val="0"/>
                <w:i w:val="0"/>
                <w:color w:val="000000"/>
                <w:sz w:val="24"/>
                <w:spacing w:val="0"/>
                <w:w w:val="100"/>
                <w:rFonts w:eastAsia="Times New Roman"/>
                <w:caps w:val="0"/>
              </w:rPr>
              <w:t>32</w:t>
            </w:r>
          </w:p>
        </w:tc>
        <w:tc>
          <w:tcPr>
            <w:tcW w:w="2310" w:type="dxa"/>
            <w:noWrap/>
            <w:hideMark/>
          </w:tcPr>
          <w:p w14:paraId="4A13489B" w14:textId="77777777" w:rsidR="002A102A" w:rsidRPr="006F4DE1" w:rsidRDefault="002A102A" w:rsidP="006F4DE1">
            <w:pPr>
              <w:jc w:val="right"/>
              <w:spacing w:before="0" w:beforeAutospacing="0" w:after="0" w:afterAutospacing="0" w:lineRule="auto" w:line="360"/>
              <w:rPr>
                <w:szCs w:val="24"/>
                <w:lang w:val="en-GB" w:eastAsia="en-GB"/>
                <w:b w:val="0"/>
                <w:i w:val="0"/>
                <w:color w:val="000000"/>
                <w:sz w:val="24"/>
                <w:spacing w:val="0"/>
                <w:w w:val="100"/>
                <w:rFonts w:eastAsia="Times New Roman"/>
                <w:caps w:val="0"/>
              </w:rPr>
              <w:snapToGrid w:val="0"/>
              <w:textAlignment w:val="baseline"/>
            </w:pPr>
            <w:r w:rsidRPr="006F4DE1">
              <w:rPr>
                <w:szCs w:val="24"/>
                <w:lang w:val="en-GB" w:eastAsia="en-GB"/>
                <w:b w:val="0"/>
                <w:i w:val="0"/>
                <w:color w:val="000000"/>
                <w:sz w:val="24"/>
                <w:spacing w:val="0"/>
                <w:w w:val="100"/>
                <w:rFonts w:eastAsia="Times New Roman"/>
                <w:caps w:val="0"/>
              </w:rPr>
              <w:t>44</w:t>
            </w:r>
          </w:p>
        </w:tc>
        <w:tc>
          <w:tcPr>
            <w:tcW w:w="2311" w:type="dxa"/>
            <w:noWrap/>
            <w:hideMark/>
          </w:tcPr>
          <w:p w14:paraId="60D53B79" w14:textId="77777777" w:rsidR="002A102A" w:rsidRPr="006F4DE1" w:rsidRDefault="002A102A" w:rsidP="006F4DE1">
            <w:pPr>
              <w:jc w:val="right"/>
              <w:spacing w:before="0" w:beforeAutospacing="0" w:after="0" w:afterAutospacing="0" w:lineRule="auto" w:line="360"/>
              <w:rPr>
                <w:szCs w:val="24"/>
                <w:lang w:val="en-GB" w:eastAsia="en-GB"/>
                <w:b w:val="0"/>
                <w:i w:val="0"/>
                <w:color w:val="000000"/>
                <w:sz w:val="24"/>
                <w:spacing w:val="0"/>
                <w:w w:val="100"/>
                <w:rFonts w:eastAsia="Times New Roman"/>
                <w:caps w:val="0"/>
              </w:rPr>
              <w:snapToGrid w:val="0"/>
              <w:textAlignment w:val="baseline"/>
            </w:pPr>
            <w:r w:rsidRPr="006F4DE1">
              <w:rPr>
                <w:szCs w:val="24"/>
                <w:lang w:val="en-GB" w:eastAsia="en-GB"/>
                <w:b w:val="0"/>
                <w:i w:val="0"/>
                <w:color w:val="000000"/>
                <w:sz w:val="24"/>
                <w:spacing w:val="0"/>
                <w:w w:val="100"/>
                <w:rFonts w:eastAsia="Times New Roman"/>
                <w:caps w:val="0"/>
              </w:rPr>
              <w:t>18</w:t>
            </w:r>
          </w:p>
        </w:tc>
        <w:tc>
          <w:tcPr>
            <w:tcW w:w="2311" w:type="dxa"/>
            <w:noWrap/>
            <w:hideMark/>
          </w:tcPr>
          <w:p w14:paraId="6F5770A3" w14:textId="77777777" w:rsidR="002A102A" w:rsidRPr="006F4DE1" w:rsidRDefault="002A102A" w:rsidP="006F4DE1">
            <w:pPr>
              <w:jc w:val="right"/>
              <w:spacing w:before="0" w:beforeAutospacing="0" w:after="0" w:afterAutospacing="0" w:lineRule="auto" w:line="360"/>
              <w:rPr>
                <w:szCs w:val="24"/>
                <w:lang w:val="en-GB" w:eastAsia="en-GB"/>
                <w:b w:val="0"/>
                <w:i w:val="0"/>
                <w:color w:val="000000"/>
                <w:sz w:val="24"/>
                <w:spacing w:val="0"/>
                <w:w w:val="100"/>
                <w:rFonts w:eastAsia="Times New Roman"/>
                <w:caps w:val="0"/>
              </w:rPr>
              <w:snapToGrid w:val="0"/>
              <w:textAlignment w:val="baseline"/>
            </w:pPr>
            <w:r w:rsidRPr="006F4DE1">
              <w:rPr>
                <w:szCs w:val="24"/>
                <w:lang w:val="en-GB" w:eastAsia="en-GB"/>
                <w:b w:val="0"/>
                <w:i w:val="0"/>
                <w:color w:val="000000"/>
                <w:sz w:val="24"/>
                <w:spacing w:val="0"/>
                <w:w w:val="100"/>
                <w:rFonts w:eastAsia="Times New Roman"/>
                <w:caps w:val="0"/>
              </w:rPr>
              <w:t>220</w:t>
            </w:r>
          </w:p>
        </w:tc>
      </w:tr>
      <w:tr>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310" w:type="dxa"/>
            <w:noWrap/>
            <w:hideMark/>
          </w:tcPr>
          <w:p w14:paraId="0EF84685" w14:textId="77777777" w:rsidR="002A102A" w:rsidRPr="006F4DE1" w:rsidRDefault="002A102A" w:rsidP="006F4DE1">
            <w:pPr>
              <w:jc w:val="right"/>
              <w:spacing w:before="0" w:beforeAutospacing="0" w:after="0" w:afterAutospacing="0" w:lineRule="auto" w:line="360"/>
              <w:rPr>
                <w:szCs w:val="24"/>
                <w:lang w:val="en-GB" w:eastAsia="en-GB"/>
                <w:b w:val="0"/>
                <w:i w:val="0"/>
                <w:color w:val="000000"/>
                <w:sz w:val="24"/>
                <w:spacing w:val="0"/>
                <w:w w:val="100"/>
                <w:rFonts w:eastAsia="Times New Roman"/>
                <w:caps w:val="0"/>
              </w:rPr>
              <w:snapToGrid w:val="0"/>
              <w:textAlignment w:val="baseline"/>
            </w:pPr>
            <w:r w:rsidRPr="006F4DE1">
              <w:rPr>
                <w:szCs w:val="24"/>
                <w:lang w:val="en-GB" w:eastAsia="en-GB"/>
                <w:b w:val="0"/>
                <w:i w:val="0"/>
                <w:color w:val="000000"/>
                <w:sz w:val="24"/>
                <w:spacing w:val="0"/>
                <w:w w:val="100"/>
                <w:rFonts w:eastAsia="Times New Roman"/>
                <w:caps w:val="0"/>
              </w:rPr>
              <w:t>33</w:t>
            </w:r>
          </w:p>
        </w:tc>
        <w:tc>
          <w:tcPr>
            <w:tcW w:w="2310" w:type="dxa"/>
            <w:noWrap/>
            <w:hideMark/>
          </w:tcPr>
          <w:p w14:paraId="65B62166" w14:textId="77777777" w:rsidR="002A102A" w:rsidRPr="006F4DE1" w:rsidRDefault="002A102A" w:rsidP="006F4DE1">
            <w:pPr>
              <w:jc w:val="right"/>
              <w:spacing w:before="0" w:beforeAutospacing="0" w:after="0" w:afterAutospacing="0" w:lineRule="auto" w:line="360"/>
              <w:rPr>
                <w:szCs w:val="24"/>
                <w:lang w:val="en-GB" w:eastAsia="en-GB"/>
                <w:b w:val="0"/>
                <w:i w:val="0"/>
                <w:color w:val="000000"/>
                <w:sz w:val="24"/>
                <w:spacing w:val="0"/>
                <w:w w:val="100"/>
                <w:rFonts w:eastAsia="Times New Roman"/>
                <w:caps w:val="0"/>
              </w:rPr>
              <w:snapToGrid w:val="0"/>
              <w:textAlignment w:val="baseline"/>
            </w:pPr>
            <w:r w:rsidRPr="006F4DE1">
              <w:rPr>
                <w:szCs w:val="24"/>
                <w:lang w:val="en-GB" w:eastAsia="en-GB"/>
                <w:b w:val="0"/>
                <w:i w:val="0"/>
                <w:color w:val="000000"/>
                <w:sz w:val="24"/>
                <w:spacing w:val="0"/>
                <w:w w:val="100"/>
                <w:rFonts w:eastAsia="Times New Roman"/>
                <w:caps w:val="0"/>
              </w:rPr>
              <w:t>28</w:t>
            </w:r>
          </w:p>
        </w:tc>
        <w:tc>
          <w:tcPr>
            <w:tcW w:w="2311" w:type="dxa"/>
            <w:noWrap/>
            <w:hideMark/>
          </w:tcPr>
          <w:p w14:paraId="172C3207" w14:textId="77777777" w:rsidR="002A102A" w:rsidRPr="006F4DE1" w:rsidRDefault="002A102A" w:rsidP="006F4DE1">
            <w:pPr>
              <w:jc w:val="right"/>
              <w:spacing w:before="0" w:beforeAutospacing="0" w:after="0" w:afterAutospacing="0" w:lineRule="auto" w:line="360"/>
              <w:rPr>
                <w:szCs w:val="24"/>
                <w:lang w:val="en-GB" w:eastAsia="en-GB"/>
                <w:b w:val="0"/>
                <w:i w:val="0"/>
                <w:color w:val="000000"/>
                <w:sz w:val="24"/>
                <w:spacing w:val="0"/>
                <w:w w:val="100"/>
                <w:rFonts w:eastAsia="Times New Roman"/>
                <w:caps w:val="0"/>
              </w:rPr>
              <w:snapToGrid w:val="0"/>
              <w:textAlignment w:val="baseline"/>
            </w:pPr>
            <w:r w:rsidRPr="006F4DE1">
              <w:rPr>
                <w:szCs w:val="24"/>
                <w:lang w:val="en-GB" w:eastAsia="en-GB"/>
                <w:b w:val="0"/>
                <w:i w:val="0"/>
                <w:color w:val="000000"/>
                <w:sz w:val="24"/>
                <w:spacing w:val="0"/>
                <w:w w:val="100"/>
                <w:rFonts w:eastAsia="Times New Roman"/>
                <w:caps w:val="0"/>
              </w:rPr>
              <w:t>12</w:t>
            </w:r>
          </w:p>
        </w:tc>
        <w:tc>
          <w:tcPr>
            <w:tcW w:w="2311" w:type="dxa"/>
            <w:noWrap/>
            <w:hideMark/>
          </w:tcPr>
          <w:p w14:paraId="15880692" w14:textId="77777777" w:rsidR="002A102A" w:rsidRPr="006F4DE1" w:rsidRDefault="002A102A" w:rsidP="006F4DE1">
            <w:pPr>
              <w:jc w:val="right"/>
              <w:spacing w:before="0" w:beforeAutospacing="0" w:after="0" w:afterAutospacing="0" w:lineRule="auto" w:line="360"/>
              <w:rPr>
                <w:szCs w:val="24"/>
                <w:lang w:val="en-GB" w:eastAsia="en-GB"/>
                <w:b w:val="0"/>
                <w:i w:val="0"/>
                <w:color w:val="000000"/>
                <w:sz w:val="24"/>
                <w:spacing w:val="0"/>
                <w:w w:val="100"/>
                <w:rFonts w:eastAsia="Times New Roman"/>
                <w:caps w:val="0"/>
              </w:rPr>
              <w:snapToGrid w:val="0"/>
              <w:textAlignment w:val="baseline"/>
            </w:pPr>
            <w:r w:rsidRPr="006F4DE1">
              <w:rPr>
                <w:szCs w:val="24"/>
                <w:lang w:val="en-GB" w:eastAsia="en-GB"/>
                <w:b w:val="0"/>
                <w:i w:val="0"/>
                <w:color w:val="000000"/>
                <w:sz w:val="24"/>
                <w:spacing w:val="0"/>
                <w:w w:val="100"/>
                <w:rFonts w:eastAsia="Times New Roman"/>
                <w:caps w:val="0"/>
              </w:rPr>
              <w:t>180</w:t>
            </w:r>
          </w:p>
        </w:tc>
      </w:tr>
      <w:tr>
        <w:trPr>
          <w:trHeight w:val="300"/>
        </w:trPr>
        <w:tc>
          <w:tcPr>
            <w:cnfStyle w:val="001000000000" w:firstRow="0" w:lastRow="0" w:firstColumn="1" w:lastColumn="0" w:oddVBand="0" w:evenVBand="0" w:oddHBand="0" w:evenHBand="0" w:firstRowFirstColumn="0" w:firstRowLastColumn="0" w:lastRowFirstColumn="0" w:lastRowLastColumn="0"/>
            <w:tcW w:w="2310" w:type="dxa"/>
            <w:noWrap/>
            <w:hideMark/>
          </w:tcPr>
          <w:p w14:paraId="66D79424" w14:textId="77777777" w:rsidR="002A102A" w:rsidRPr="006F4DE1" w:rsidRDefault="002A102A" w:rsidP="006F4DE1">
            <w:pPr>
              <w:jc w:val="right"/>
              <w:spacing w:before="0" w:beforeAutospacing="0" w:after="0" w:afterAutospacing="0" w:lineRule="auto" w:line="360"/>
              <w:rPr>
                <w:szCs w:val="24"/>
                <w:lang w:val="en-GB" w:eastAsia="en-GB"/>
                <w:b w:val="0"/>
                <w:i w:val="0"/>
                <w:color w:val="000000"/>
                <w:sz w:val="24"/>
                <w:spacing w:val="0"/>
                <w:w w:val="100"/>
                <w:rFonts w:eastAsia="Times New Roman"/>
                <w:caps w:val="0"/>
              </w:rPr>
              <w:snapToGrid w:val="0"/>
              <w:textAlignment w:val="baseline"/>
            </w:pPr>
            <w:r w:rsidRPr="006F4DE1">
              <w:rPr>
                <w:szCs w:val="24"/>
                <w:lang w:val="en-GB" w:eastAsia="en-GB"/>
                <w:b w:val="0"/>
                <w:i w:val="0"/>
                <w:color w:val="000000"/>
                <w:sz w:val="24"/>
                <w:spacing w:val="0"/>
                <w:w w:val="100"/>
                <w:rFonts w:eastAsia="Times New Roman"/>
                <w:caps w:val="0"/>
              </w:rPr>
              <w:t>34</w:t>
            </w:r>
          </w:p>
        </w:tc>
        <w:tc>
          <w:tcPr>
            <w:tcW w:w="2310" w:type="dxa"/>
            <w:noWrap/>
            <w:hideMark/>
          </w:tcPr>
          <w:p w14:paraId="775B12F3" w14:textId="77777777" w:rsidR="002A102A" w:rsidRPr="006F4DE1" w:rsidRDefault="002A102A" w:rsidP="006F4DE1">
            <w:pPr>
              <w:jc w:val="right"/>
              <w:spacing w:before="0" w:beforeAutospacing="0" w:after="0" w:afterAutospacing="0" w:lineRule="auto" w:line="360"/>
              <w:rPr>
                <w:szCs w:val="24"/>
                <w:lang w:val="en-GB" w:eastAsia="en-GB"/>
                <w:b w:val="0"/>
                <w:i w:val="0"/>
                <w:color w:val="000000"/>
                <w:sz w:val="24"/>
                <w:spacing w:val="0"/>
                <w:w w:val="100"/>
                <w:rFonts w:eastAsia="Times New Roman"/>
                <w:caps w:val="0"/>
              </w:rPr>
              <w:snapToGrid w:val="0"/>
              <w:textAlignment w:val="baseline"/>
            </w:pPr>
            <w:r w:rsidRPr="006F4DE1">
              <w:rPr>
                <w:szCs w:val="24"/>
                <w:lang w:val="en-GB" w:eastAsia="en-GB"/>
                <w:b w:val="0"/>
                <w:i w:val="0"/>
                <w:color w:val="000000"/>
                <w:sz w:val="24"/>
                <w:spacing w:val="0"/>
                <w:w w:val="100"/>
                <w:rFonts w:eastAsia="Times New Roman"/>
                <w:caps w:val="0"/>
              </w:rPr>
              <w:t>55</w:t>
            </w:r>
          </w:p>
        </w:tc>
        <w:tc>
          <w:tcPr>
            <w:tcW w:w="2311" w:type="dxa"/>
            <w:noWrap/>
            <w:hideMark/>
          </w:tcPr>
          <w:p w14:paraId="7BF2E75D" w14:textId="77777777" w:rsidR="002A102A" w:rsidRPr="006F4DE1" w:rsidRDefault="002A102A" w:rsidP="006F4DE1">
            <w:pPr>
              <w:jc w:val="right"/>
              <w:spacing w:before="0" w:beforeAutospacing="0" w:after="0" w:afterAutospacing="0" w:lineRule="auto" w:line="360"/>
              <w:rPr>
                <w:szCs w:val="24"/>
                <w:lang w:val="en-GB" w:eastAsia="en-GB"/>
                <w:b w:val="0"/>
                <w:i w:val="0"/>
                <w:color w:val="000000"/>
                <w:sz w:val="24"/>
                <w:spacing w:val="0"/>
                <w:w w:val="100"/>
                <w:rFonts w:eastAsia="Times New Roman"/>
                <w:caps w:val="0"/>
              </w:rPr>
              <w:snapToGrid w:val="0"/>
              <w:textAlignment w:val="baseline"/>
            </w:pPr>
            <w:r w:rsidRPr="006F4DE1">
              <w:rPr>
                <w:szCs w:val="24"/>
                <w:lang w:val="en-GB" w:eastAsia="en-GB"/>
                <w:b w:val="0"/>
                <w:i w:val="0"/>
                <w:color w:val="000000"/>
                <w:sz w:val="24"/>
                <w:spacing w:val="0"/>
                <w:w w:val="100"/>
                <w:rFonts w:eastAsia="Times New Roman"/>
                <w:caps w:val="0"/>
              </w:rPr>
              <w:t>10</w:t>
            </w:r>
          </w:p>
        </w:tc>
        <w:tc>
          <w:tcPr>
            <w:tcW w:w="2311" w:type="dxa"/>
            <w:noWrap/>
            <w:hideMark/>
          </w:tcPr>
          <w:p w14:paraId="30A2DAFD" w14:textId="77777777" w:rsidR="002A102A" w:rsidRPr="006F4DE1" w:rsidRDefault="002A102A" w:rsidP="006F4DE1">
            <w:pPr>
              <w:jc w:val="right"/>
              <w:spacing w:before="0" w:beforeAutospacing="0" w:after="0" w:afterAutospacing="0" w:lineRule="auto" w:line="360"/>
              <w:rPr>
                <w:szCs w:val="24"/>
                <w:lang w:val="en-GB" w:eastAsia="en-GB"/>
                <w:b w:val="0"/>
                <w:i w:val="0"/>
                <w:color w:val="000000"/>
                <w:sz w:val="24"/>
                <w:spacing w:val="0"/>
                <w:w w:val="100"/>
                <w:rFonts w:eastAsia="Times New Roman"/>
                <w:caps w:val="0"/>
              </w:rPr>
              <w:snapToGrid w:val="0"/>
              <w:textAlignment w:val="baseline"/>
            </w:pPr>
            <w:r w:rsidRPr="006F4DE1">
              <w:rPr>
                <w:szCs w:val="24"/>
                <w:lang w:val="en-GB" w:eastAsia="en-GB"/>
                <w:b w:val="0"/>
                <w:i w:val="0"/>
                <w:color w:val="000000"/>
                <w:sz w:val="24"/>
                <w:spacing w:val="0"/>
                <w:w w:val="100"/>
                <w:rFonts w:eastAsia="Times New Roman"/>
                <w:caps w:val="0"/>
              </w:rPr>
              <w:t>168</w:t>
            </w:r>
          </w:p>
        </w:tc>
      </w:tr>
      <w:tr>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310" w:type="dxa"/>
            <w:noWrap/>
            <w:hideMark/>
          </w:tcPr>
          <w:p w14:paraId="15252664" w14:textId="77777777" w:rsidR="002A102A" w:rsidRPr="006F4DE1" w:rsidRDefault="002A102A" w:rsidP="006F4DE1">
            <w:pPr>
              <w:jc w:val="right"/>
              <w:spacing w:before="0" w:beforeAutospacing="0" w:after="0" w:afterAutospacing="0" w:lineRule="auto" w:line="360"/>
              <w:rPr>
                <w:szCs w:val="24"/>
                <w:lang w:val="en-GB" w:eastAsia="en-GB"/>
                <w:b w:val="0"/>
                <w:i w:val="0"/>
                <w:color w:val="000000"/>
                <w:sz w:val="24"/>
                <w:spacing w:val="0"/>
                <w:w w:val="100"/>
                <w:rFonts w:eastAsia="Times New Roman"/>
                <w:caps w:val="0"/>
              </w:rPr>
              <w:snapToGrid w:val="0"/>
              <w:textAlignment w:val="baseline"/>
            </w:pPr>
            <w:r w:rsidRPr="006F4DE1">
              <w:rPr>
                <w:szCs w:val="24"/>
                <w:lang w:val="en-GB" w:eastAsia="en-GB"/>
                <w:b w:val="0"/>
                <w:i w:val="0"/>
                <w:color w:val="000000"/>
                <w:sz w:val="24"/>
                <w:spacing w:val="0"/>
                <w:w w:val="100"/>
                <w:rFonts w:eastAsia="Times New Roman"/>
                <w:caps w:val="0"/>
              </w:rPr>
              <w:t>35</w:t>
            </w:r>
          </w:p>
        </w:tc>
        <w:tc>
          <w:tcPr>
            <w:tcW w:w="2310" w:type="dxa"/>
            <w:noWrap/>
            <w:hideMark/>
          </w:tcPr>
          <w:p w14:paraId="4D3E9495" w14:textId="77777777" w:rsidR="002A102A" w:rsidRPr="006F4DE1" w:rsidRDefault="002A102A" w:rsidP="006F4DE1">
            <w:pPr>
              <w:jc w:val="right"/>
              <w:spacing w:before="0" w:beforeAutospacing="0" w:after="0" w:afterAutospacing="0" w:lineRule="auto" w:line="360"/>
              <w:rPr>
                <w:szCs w:val="24"/>
                <w:lang w:val="en-GB" w:eastAsia="en-GB"/>
                <w:b w:val="0"/>
                <w:i w:val="0"/>
                <w:color w:val="000000"/>
                <w:sz w:val="24"/>
                <w:spacing w:val="0"/>
                <w:w w:val="100"/>
                <w:rFonts w:eastAsia="Times New Roman"/>
                <w:caps w:val="0"/>
              </w:rPr>
              <w:snapToGrid w:val="0"/>
              <w:textAlignment w:val="baseline"/>
            </w:pPr>
            <w:r w:rsidRPr="006F4DE1">
              <w:rPr>
                <w:szCs w:val="24"/>
                <w:lang w:val="en-GB" w:eastAsia="en-GB"/>
                <w:b w:val="0"/>
                <w:i w:val="0"/>
                <w:color w:val="000000"/>
                <w:sz w:val="24"/>
                <w:spacing w:val="0"/>
                <w:w w:val="100"/>
                <w:rFonts w:eastAsia="Times New Roman"/>
                <w:caps w:val="0"/>
              </w:rPr>
              <w:t>66</w:t>
            </w:r>
          </w:p>
        </w:tc>
        <w:tc>
          <w:tcPr>
            <w:tcW w:w="2311" w:type="dxa"/>
            <w:noWrap/>
            <w:hideMark/>
          </w:tcPr>
          <w:p w14:paraId="74D6F231" w14:textId="77777777" w:rsidR="002A102A" w:rsidRPr="006F4DE1" w:rsidRDefault="002A102A" w:rsidP="006F4DE1">
            <w:pPr>
              <w:jc w:val="right"/>
              <w:spacing w:before="0" w:beforeAutospacing="0" w:after="0" w:afterAutospacing="0" w:lineRule="auto" w:line="360"/>
              <w:rPr>
                <w:szCs w:val="24"/>
                <w:lang w:val="en-GB" w:eastAsia="en-GB"/>
                <w:b w:val="0"/>
                <w:i w:val="0"/>
                <w:color w:val="000000"/>
                <w:sz w:val="24"/>
                <w:spacing w:val="0"/>
                <w:w w:val="100"/>
                <w:rFonts w:eastAsia="Times New Roman"/>
                <w:caps w:val="0"/>
              </w:rPr>
              <w:snapToGrid w:val="0"/>
              <w:textAlignment w:val="baseline"/>
            </w:pPr>
            <w:r w:rsidRPr="006F4DE1">
              <w:rPr>
                <w:szCs w:val="24"/>
                <w:lang w:val="en-GB" w:eastAsia="en-GB"/>
                <w:b w:val="0"/>
                <w:i w:val="0"/>
                <w:color w:val="000000"/>
                <w:sz w:val="24"/>
                <w:spacing w:val="0"/>
                <w:w w:val="100"/>
                <w:rFonts w:eastAsia="Times New Roman"/>
                <w:caps w:val="0"/>
              </w:rPr>
              <w:t>14</w:t>
            </w:r>
          </w:p>
        </w:tc>
        <w:tc>
          <w:tcPr>
            <w:tcW w:w="2311" w:type="dxa"/>
            <w:noWrap/>
            <w:hideMark/>
          </w:tcPr>
          <w:p w14:paraId="75162860" w14:textId="77777777" w:rsidR="002A102A" w:rsidRPr="006F4DE1" w:rsidRDefault="002A102A" w:rsidP="006F4DE1">
            <w:pPr>
              <w:jc w:val="right"/>
              <w:spacing w:before="0" w:beforeAutospacing="0" w:after="0" w:afterAutospacing="0" w:lineRule="auto" w:line="360"/>
              <w:rPr>
                <w:szCs w:val="24"/>
                <w:lang w:val="en-GB" w:eastAsia="en-GB"/>
                <w:b w:val="0"/>
                <w:i w:val="0"/>
                <w:color w:val="000000"/>
                <w:sz w:val="24"/>
                <w:spacing w:val="0"/>
                <w:w w:val="100"/>
                <w:rFonts w:eastAsia="Times New Roman"/>
                <w:caps w:val="0"/>
              </w:rPr>
              <w:snapToGrid w:val="0"/>
              <w:textAlignment w:val="baseline"/>
            </w:pPr>
            <w:r w:rsidRPr="006F4DE1">
              <w:rPr>
                <w:szCs w:val="24"/>
                <w:lang w:val="en-GB" w:eastAsia="en-GB"/>
                <w:b w:val="0"/>
                <w:i w:val="0"/>
                <w:color w:val="000000"/>
                <w:sz w:val="24"/>
                <w:spacing w:val="0"/>
                <w:w w:val="100"/>
                <w:rFonts w:eastAsia="Times New Roman"/>
                <w:caps w:val="0"/>
              </w:rPr>
              <w:t>165</w:t>
            </w:r>
          </w:p>
        </w:tc>
      </w:tr>
      <w:tr>
        <w:trPr>
          <w:trHeight w:val="300"/>
        </w:trPr>
        <w:tc>
          <w:tcPr>
            <w:cnfStyle w:val="001000000000" w:firstRow="0" w:lastRow="0" w:firstColumn="1" w:lastColumn="0" w:oddVBand="0" w:evenVBand="0" w:oddHBand="0" w:evenHBand="0" w:firstRowFirstColumn="0" w:firstRowLastColumn="0" w:lastRowFirstColumn="0" w:lastRowLastColumn="0"/>
            <w:tcW w:w="2310" w:type="dxa"/>
            <w:noWrap/>
            <w:hideMark/>
          </w:tcPr>
          <w:p w14:paraId="24B98600" w14:textId="77777777" w:rsidR="002A102A" w:rsidRPr="006F4DE1" w:rsidRDefault="002A102A" w:rsidP="006F4DE1">
            <w:pPr>
              <w:jc w:val="right"/>
              <w:spacing w:before="0" w:beforeAutospacing="0" w:after="0" w:afterAutospacing="0" w:lineRule="auto" w:line="360"/>
              <w:rPr>
                <w:szCs w:val="24"/>
                <w:lang w:val="en-GB" w:eastAsia="en-GB"/>
                <w:b w:val="0"/>
                <w:i w:val="0"/>
                <w:color w:val="000000"/>
                <w:sz w:val="24"/>
                <w:spacing w:val="0"/>
                <w:w w:val="100"/>
                <w:rFonts w:eastAsia="Times New Roman"/>
                <w:caps w:val="0"/>
              </w:rPr>
              <w:snapToGrid w:val="0"/>
              <w:textAlignment w:val="baseline"/>
            </w:pPr>
            <w:r w:rsidRPr="006F4DE1">
              <w:rPr>
                <w:szCs w:val="24"/>
                <w:lang w:val="en-GB" w:eastAsia="en-GB"/>
                <w:b w:val="0"/>
                <w:i w:val="0"/>
                <w:color w:val="000000"/>
                <w:sz w:val="24"/>
                <w:spacing w:val="0"/>
                <w:w w:val="100"/>
                <w:rFonts w:eastAsia="Times New Roman"/>
                <w:caps w:val="0"/>
              </w:rPr>
              <w:t>36</w:t>
            </w:r>
          </w:p>
        </w:tc>
        <w:tc>
          <w:tcPr>
            <w:tcW w:w="2310" w:type="dxa"/>
            <w:noWrap/>
            <w:hideMark/>
          </w:tcPr>
          <w:p w14:paraId="7C56721B" w14:textId="77777777" w:rsidR="002A102A" w:rsidRPr="006F4DE1" w:rsidRDefault="002A102A" w:rsidP="006F4DE1">
            <w:pPr>
              <w:jc w:val="right"/>
              <w:spacing w:before="0" w:beforeAutospacing="0" w:after="0" w:afterAutospacing="0" w:lineRule="auto" w:line="360"/>
              <w:rPr>
                <w:szCs w:val="24"/>
                <w:lang w:val="en-GB" w:eastAsia="en-GB"/>
                <w:b w:val="0"/>
                <w:i w:val="0"/>
                <w:color w:val="000000"/>
                <w:sz w:val="24"/>
                <w:spacing w:val="0"/>
                <w:w w:val="100"/>
                <w:rFonts w:eastAsia="Times New Roman"/>
                <w:caps w:val="0"/>
              </w:rPr>
              <w:snapToGrid w:val="0"/>
              <w:textAlignment w:val="baseline"/>
            </w:pPr>
            <w:r w:rsidRPr="006F4DE1">
              <w:rPr>
                <w:szCs w:val="24"/>
                <w:lang w:val="en-GB" w:eastAsia="en-GB"/>
                <w:b w:val="0"/>
                <w:i w:val="0"/>
                <w:color w:val="000000"/>
                <w:sz w:val="24"/>
                <w:spacing w:val="0"/>
                <w:w w:val="100"/>
                <w:rFonts w:eastAsia="Times New Roman"/>
                <w:caps w:val="0"/>
              </w:rPr>
              <w:t>72</w:t>
            </w:r>
          </w:p>
        </w:tc>
        <w:tc>
          <w:tcPr>
            <w:tcW w:w="2311" w:type="dxa"/>
            <w:noWrap/>
            <w:hideMark/>
          </w:tcPr>
          <w:p w14:paraId="1B647A49" w14:textId="77777777" w:rsidR="002A102A" w:rsidRPr="006F4DE1" w:rsidRDefault="002A102A" w:rsidP="006F4DE1">
            <w:pPr>
              <w:jc w:val="right"/>
              <w:spacing w:before="0" w:beforeAutospacing="0" w:after="0" w:afterAutospacing="0" w:lineRule="auto" w:line="360"/>
              <w:rPr>
                <w:szCs w:val="24"/>
                <w:lang w:val="en-GB" w:eastAsia="en-GB"/>
                <w:b w:val="0"/>
                <w:i w:val="0"/>
                <w:color w:val="000000"/>
                <w:sz w:val="24"/>
                <w:spacing w:val="0"/>
                <w:w w:val="100"/>
                <w:rFonts w:eastAsia="Times New Roman"/>
                <w:caps w:val="0"/>
              </w:rPr>
              <w:snapToGrid w:val="0"/>
              <w:textAlignment w:val="baseline"/>
            </w:pPr>
            <w:r w:rsidRPr="006F4DE1">
              <w:rPr>
                <w:szCs w:val="24"/>
                <w:lang w:val="en-GB" w:eastAsia="en-GB"/>
                <w:b w:val="0"/>
                <w:i w:val="0"/>
                <w:color w:val="000000"/>
                <w:sz w:val="24"/>
                <w:spacing w:val="0"/>
                <w:w w:val="100"/>
                <w:rFonts w:eastAsia="Times New Roman"/>
                <w:caps w:val="0"/>
              </w:rPr>
              <w:t>24</w:t>
            </w:r>
          </w:p>
        </w:tc>
        <w:tc>
          <w:tcPr>
            <w:tcW w:w="2311" w:type="dxa"/>
            <w:noWrap/>
            <w:hideMark/>
          </w:tcPr>
          <w:p w14:paraId="78B3FB63" w14:textId="77777777" w:rsidR="002A102A" w:rsidRPr="006F4DE1" w:rsidRDefault="002A102A" w:rsidP="006F4DE1">
            <w:pPr>
              <w:jc w:val="right"/>
              <w:spacing w:before="0" w:beforeAutospacing="0" w:after="0" w:afterAutospacing="0" w:lineRule="auto" w:line="360"/>
              <w:rPr>
                <w:szCs w:val="24"/>
                <w:lang w:val="en-GB" w:eastAsia="en-GB"/>
                <w:b w:val="0"/>
                <w:i w:val="0"/>
                <w:color w:val="000000"/>
                <w:sz w:val="24"/>
                <w:spacing w:val="0"/>
                <w:w w:val="100"/>
                <w:rFonts w:eastAsia="Times New Roman"/>
                <w:caps w:val="0"/>
              </w:rPr>
              <w:snapToGrid w:val="0"/>
              <w:textAlignment w:val="baseline"/>
            </w:pPr>
            <w:r w:rsidRPr="006F4DE1">
              <w:rPr>
                <w:szCs w:val="24"/>
                <w:lang w:val="en-GB" w:eastAsia="en-GB"/>
                <w:b w:val="0"/>
                <w:i w:val="0"/>
                <w:color w:val="000000"/>
                <w:sz w:val="24"/>
                <w:spacing w:val="0"/>
                <w:w w:val="100"/>
                <w:rFonts w:eastAsia="Times New Roman"/>
                <w:caps w:val="0"/>
              </w:rPr>
              <w:t>223</w:t>
            </w:r>
          </w:p>
        </w:tc>
      </w:tr>
      <w:tr>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310" w:type="dxa"/>
            <w:noWrap/>
            <w:hideMark/>
          </w:tcPr>
          <w:p w14:paraId="7FCCBD5D" w14:textId="77777777" w:rsidR="002A102A" w:rsidRPr="006F4DE1" w:rsidRDefault="002A102A" w:rsidP="006F4DE1">
            <w:pPr>
              <w:jc w:val="right"/>
              <w:spacing w:before="0" w:beforeAutospacing="0" w:after="0" w:afterAutospacing="0" w:lineRule="auto" w:line="360"/>
              <w:rPr>
                <w:szCs w:val="24"/>
                <w:lang w:val="en-GB" w:eastAsia="en-GB"/>
                <w:b w:val="0"/>
                <w:i w:val="0"/>
                <w:color w:val="000000"/>
                <w:sz w:val="24"/>
                <w:spacing w:val="0"/>
                <w:w w:val="100"/>
                <w:rFonts w:eastAsia="Times New Roman"/>
                <w:caps w:val="0"/>
              </w:rPr>
              <w:snapToGrid w:val="0"/>
              <w:textAlignment w:val="baseline"/>
            </w:pPr>
            <w:r w:rsidRPr="006F4DE1">
              <w:rPr>
                <w:szCs w:val="24"/>
                <w:lang w:val="en-GB" w:eastAsia="en-GB"/>
                <w:b w:val="0"/>
                <w:i w:val="0"/>
                <w:color w:val="000000"/>
                <w:sz w:val="24"/>
                <w:spacing w:val="0"/>
                <w:w w:val="100"/>
                <w:rFonts w:eastAsia="Times New Roman"/>
                <w:caps w:val="0"/>
              </w:rPr>
              <w:t>37</w:t>
            </w:r>
          </w:p>
        </w:tc>
        <w:tc>
          <w:tcPr>
            <w:tcW w:w="2310" w:type="dxa"/>
            <w:noWrap/>
            <w:hideMark/>
          </w:tcPr>
          <w:p w14:paraId="6C898FEB" w14:textId="77777777" w:rsidR="002A102A" w:rsidRPr="006F4DE1" w:rsidRDefault="002A102A" w:rsidP="006F4DE1">
            <w:pPr>
              <w:jc w:val="right"/>
              <w:spacing w:before="0" w:beforeAutospacing="0" w:after="0" w:afterAutospacing="0" w:lineRule="auto" w:line="360"/>
              <w:rPr>
                <w:szCs w:val="24"/>
                <w:lang w:val="en-GB" w:eastAsia="en-GB"/>
                <w:b w:val="0"/>
                <w:i w:val="0"/>
                <w:color w:val="000000"/>
                <w:sz w:val="24"/>
                <w:spacing w:val="0"/>
                <w:w w:val="100"/>
                <w:rFonts w:eastAsia="Times New Roman"/>
                <w:caps w:val="0"/>
              </w:rPr>
              <w:snapToGrid w:val="0"/>
              <w:textAlignment w:val="baseline"/>
            </w:pPr>
            <w:r w:rsidRPr="006F4DE1">
              <w:rPr>
                <w:szCs w:val="24"/>
                <w:lang w:val="en-GB" w:eastAsia="en-GB"/>
                <w:b w:val="0"/>
                <w:i w:val="0"/>
                <w:color w:val="000000"/>
                <w:sz w:val="24"/>
                <w:spacing w:val="0"/>
                <w:w w:val="100"/>
                <w:rFonts w:eastAsia="Times New Roman"/>
                <w:caps w:val="0"/>
              </w:rPr>
              <w:t>74</w:t>
            </w:r>
          </w:p>
        </w:tc>
        <w:tc>
          <w:tcPr>
            <w:tcW w:w="2311" w:type="dxa"/>
            <w:noWrap/>
            <w:hideMark/>
          </w:tcPr>
          <w:p w14:paraId="74632361" w14:textId="77777777" w:rsidR="002A102A" w:rsidRPr="006F4DE1" w:rsidRDefault="002A102A" w:rsidP="006F4DE1">
            <w:pPr>
              <w:jc w:val="right"/>
              <w:spacing w:before="0" w:beforeAutospacing="0" w:after="0" w:afterAutospacing="0" w:lineRule="auto" w:line="360"/>
              <w:rPr>
                <w:szCs w:val="24"/>
                <w:lang w:val="en-GB" w:eastAsia="en-GB"/>
                <w:b w:val="0"/>
                <w:i w:val="0"/>
                <w:color w:val="000000"/>
                <w:sz w:val="24"/>
                <w:spacing w:val="0"/>
                <w:w w:val="100"/>
                <w:rFonts w:eastAsia="Times New Roman"/>
                <w:caps w:val="0"/>
              </w:rPr>
              <w:snapToGrid w:val="0"/>
              <w:textAlignment w:val="baseline"/>
            </w:pPr>
            <w:r w:rsidRPr="006F4DE1">
              <w:rPr>
                <w:szCs w:val="24"/>
                <w:lang w:val="en-GB" w:eastAsia="en-GB"/>
                <w:b w:val="0"/>
                <w:i w:val="0"/>
                <w:color w:val="000000"/>
                <w:sz w:val="24"/>
                <w:spacing w:val="0"/>
                <w:w w:val="100"/>
                <w:rFonts w:eastAsia="Times New Roman"/>
                <w:caps w:val="0"/>
              </w:rPr>
              <w:t>18</w:t>
            </w:r>
          </w:p>
        </w:tc>
        <w:tc>
          <w:tcPr>
            <w:tcW w:w="2311" w:type="dxa"/>
            <w:noWrap/>
            <w:hideMark/>
          </w:tcPr>
          <w:p w14:paraId="1A512791" w14:textId="77777777" w:rsidR="002A102A" w:rsidRPr="006F4DE1" w:rsidRDefault="002A102A" w:rsidP="006F4DE1">
            <w:pPr>
              <w:jc w:val="right"/>
              <w:spacing w:before="0" w:beforeAutospacing="0" w:after="0" w:afterAutospacing="0" w:lineRule="auto" w:line="360"/>
              <w:rPr>
                <w:szCs w:val="24"/>
                <w:lang w:val="en-GB" w:eastAsia="en-GB"/>
                <w:b w:val="0"/>
                <w:i w:val="0"/>
                <w:color w:val="000000"/>
                <w:sz w:val="24"/>
                <w:spacing w:val="0"/>
                <w:w w:val="100"/>
                <w:rFonts w:eastAsia="Times New Roman"/>
                <w:caps w:val="0"/>
              </w:rPr>
              <w:snapToGrid w:val="0"/>
              <w:textAlignment w:val="baseline"/>
            </w:pPr>
            <w:r w:rsidRPr="006F4DE1">
              <w:rPr>
                <w:szCs w:val="24"/>
                <w:lang w:val="en-GB" w:eastAsia="en-GB"/>
                <w:b w:val="0"/>
                <w:i w:val="0"/>
                <w:color w:val="000000"/>
                <w:sz w:val="24"/>
                <w:spacing w:val="0"/>
                <w:w w:val="100"/>
                <w:rFonts w:eastAsia="Times New Roman"/>
                <w:caps w:val="0"/>
              </w:rPr>
              <w:t>180</w:t>
            </w:r>
          </w:p>
        </w:tc>
      </w:tr>
      <w:tr>
        <w:trPr>
          <w:trHeight w:val="300"/>
        </w:trPr>
        <w:tc>
          <w:tcPr>
            <w:cnfStyle w:val="001000000000" w:firstRow="0" w:lastRow="0" w:firstColumn="1" w:lastColumn="0" w:oddVBand="0" w:evenVBand="0" w:oddHBand="0" w:evenHBand="0" w:firstRowFirstColumn="0" w:firstRowLastColumn="0" w:lastRowFirstColumn="0" w:lastRowLastColumn="0"/>
            <w:tcW w:w="2310" w:type="dxa"/>
            <w:noWrap/>
            <w:hideMark/>
          </w:tcPr>
          <w:p w14:paraId="42341EC4" w14:textId="77777777" w:rsidR="002A102A" w:rsidRPr="006F4DE1" w:rsidRDefault="002A102A" w:rsidP="006F4DE1">
            <w:pPr>
              <w:jc w:val="right"/>
              <w:spacing w:before="0" w:beforeAutospacing="0" w:after="0" w:afterAutospacing="0" w:lineRule="auto" w:line="360"/>
              <w:rPr>
                <w:szCs w:val="24"/>
                <w:lang w:val="en-GB" w:eastAsia="en-GB"/>
                <w:b w:val="0"/>
                <w:i w:val="0"/>
                <w:color w:val="000000"/>
                <w:sz w:val="24"/>
                <w:spacing w:val="0"/>
                <w:w w:val="100"/>
                <w:rFonts w:eastAsia="Times New Roman"/>
                <w:caps w:val="0"/>
              </w:rPr>
              <w:snapToGrid w:val="0"/>
              <w:textAlignment w:val="baseline"/>
            </w:pPr>
            <w:r w:rsidRPr="006F4DE1">
              <w:rPr>
                <w:szCs w:val="24"/>
                <w:lang w:val="en-GB" w:eastAsia="en-GB"/>
                <w:b w:val="0"/>
                <w:i w:val="0"/>
                <w:color w:val="000000"/>
                <w:sz w:val="24"/>
                <w:spacing w:val="0"/>
                <w:w w:val="100"/>
                <w:rFonts w:eastAsia="Times New Roman"/>
                <w:caps w:val="0"/>
              </w:rPr>
              <w:t>38</w:t>
            </w:r>
          </w:p>
        </w:tc>
        <w:tc>
          <w:tcPr>
            <w:tcW w:w="2310" w:type="dxa"/>
            <w:noWrap/>
            <w:hideMark/>
          </w:tcPr>
          <w:p w14:paraId="648D2C61" w14:textId="77777777" w:rsidR="002A102A" w:rsidRPr="006F4DE1" w:rsidRDefault="002A102A" w:rsidP="006F4DE1">
            <w:pPr>
              <w:jc w:val="right"/>
              <w:spacing w:before="0" w:beforeAutospacing="0" w:after="0" w:afterAutospacing="0" w:lineRule="auto" w:line="360"/>
              <w:rPr>
                <w:szCs w:val="24"/>
                <w:lang w:val="en-GB" w:eastAsia="en-GB"/>
                <w:b w:val="0"/>
                <w:i w:val="0"/>
                <w:color w:val="000000"/>
                <w:sz w:val="24"/>
                <w:spacing w:val="0"/>
                <w:w w:val="100"/>
                <w:rFonts w:eastAsia="Times New Roman"/>
                <w:caps w:val="0"/>
              </w:rPr>
              <w:snapToGrid w:val="0"/>
              <w:textAlignment w:val="baseline"/>
            </w:pPr>
            <w:r w:rsidRPr="006F4DE1">
              <w:rPr>
                <w:szCs w:val="24"/>
                <w:lang w:val="en-GB" w:eastAsia="en-GB"/>
                <w:b w:val="0"/>
                <w:i w:val="0"/>
                <w:color w:val="000000"/>
                <w:sz w:val="24"/>
                <w:spacing w:val="0"/>
                <w:w w:val="100"/>
                <w:rFonts w:eastAsia="Times New Roman"/>
                <w:caps w:val="0"/>
              </w:rPr>
              <w:t>58</w:t>
            </w:r>
          </w:p>
        </w:tc>
        <w:tc>
          <w:tcPr>
            <w:tcW w:w="2311" w:type="dxa"/>
            <w:noWrap/>
            <w:hideMark/>
          </w:tcPr>
          <w:p w14:paraId="16EC63A7" w14:textId="77777777" w:rsidR="002A102A" w:rsidRPr="006F4DE1" w:rsidRDefault="002A102A" w:rsidP="006F4DE1">
            <w:pPr>
              <w:jc w:val="right"/>
              <w:spacing w:before="0" w:beforeAutospacing="0" w:after="0" w:afterAutospacing="0" w:lineRule="auto" w:line="360"/>
              <w:rPr>
                <w:szCs w:val="24"/>
                <w:lang w:val="en-GB" w:eastAsia="en-GB"/>
                <w:b w:val="0"/>
                <w:i w:val="0"/>
                <w:color w:val="000000"/>
                <w:sz w:val="24"/>
                <w:spacing w:val="0"/>
                <w:w w:val="100"/>
                <w:rFonts w:eastAsia="Times New Roman"/>
                <w:caps w:val="0"/>
              </w:rPr>
              <w:snapToGrid w:val="0"/>
              <w:textAlignment w:val="baseline"/>
            </w:pPr>
            <w:r w:rsidRPr="006F4DE1">
              <w:rPr>
                <w:szCs w:val="24"/>
                <w:lang w:val="en-GB" w:eastAsia="en-GB"/>
                <w:b w:val="0"/>
                <w:i w:val="0"/>
                <w:color w:val="000000"/>
                <w:sz w:val="24"/>
                <w:spacing w:val="0"/>
                <w:w w:val="100"/>
                <w:rFonts w:eastAsia="Times New Roman"/>
                <w:caps w:val="0"/>
              </w:rPr>
              <w:t>24</w:t>
            </w:r>
          </w:p>
        </w:tc>
        <w:tc>
          <w:tcPr>
            <w:tcW w:w="2311" w:type="dxa"/>
            <w:noWrap/>
            <w:hideMark/>
          </w:tcPr>
          <w:p w14:paraId="05B7AC0D" w14:textId="77777777" w:rsidR="002A102A" w:rsidRPr="006F4DE1" w:rsidRDefault="002A102A" w:rsidP="006F4DE1">
            <w:pPr>
              <w:jc w:val="right"/>
              <w:spacing w:before="0" w:beforeAutospacing="0" w:after="0" w:afterAutospacing="0" w:lineRule="auto" w:line="360"/>
              <w:rPr>
                <w:szCs w:val="24"/>
                <w:lang w:val="en-GB" w:eastAsia="en-GB"/>
                <w:b w:val="0"/>
                <w:i w:val="0"/>
                <w:color w:val="000000"/>
                <w:sz w:val="24"/>
                <w:spacing w:val="0"/>
                <w:w w:val="100"/>
                <w:rFonts w:eastAsia="Times New Roman"/>
                <w:caps w:val="0"/>
              </w:rPr>
              <w:snapToGrid w:val="0"/>
              <w:textAlignment w:val="baseline"/>
            </w:pPr>
            <w:r w:rsidRPr="006F4DE1">
              <w:rPr>
                <w:szCs w:val="24"/>
                <w:lang w:val="en-GB" w:eastAsia="en-GB"/>
                <w:b w:val="0"/>
                <w:i w:val="0"/>
                <w:color w:val="000000"/>
                <w:sz w:val="24"/>
                <w:spacing w:val="0"/>
                <w:w w:val="100"/>
                <w:rFonts w:eastAsia="Times New Roman"/>
                <w:caps w:val="0"/>
              </w:rPr>
              <w:t>144</w:t>
            </w:r>
          </w:p>
        </w:tc>
      </w:tr>
      <w:tr>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310" w:type="dxa"/>
            <w:noWrap/>
            <w:hideMark/>
          </w:tcPr>
          <w:p w14:paraId="09BDD35D" w14:textId="77777777" w:rsidR="002A102A" w:rsidRPr="006F4DE1" w:rsidRDefault="002A102A" w:rsidP="006F4DE1">
            <w:pPr>
              <w:jc w:val="right"/>
              <w:spacing w:before="0" w:beforeAutospacing="0" w:after="0" w:afterAutospacing="0" w:lineRule="auto" w:line="360"/>
              <w:rPr>
                <w:szCs w:val="24"/>
                <w:lang w:val="en-GB" w:eastAsia="en-GB"/>
                <w:b w:val="0"/>
                <w:i w:val="0"/>
                <w:color w:val="000000"/>
                <w:sz w:val="24"/>
                <w:spacing w:val="0"/>
                <w:w w:val="100"/>
                <w:rFonts w:eastAsia="Times New Roman"/>
                <w:caps w:val="0"/>
              </w:rPr>
              <w:snapToGrid w:val="0"/>
              <w:textAlignment w:val="baseline"/>
            </w:pPr>
            <w:r w:rsidRPr="006F4DE1">
              <w:rPr>
                <w:szCs w:val="24"/>
                <w:lang w:val="en-GB" w:eastAsia="en-GB"/>
                <w:b w:val="0"/>
                <w:i w:val="0"/>
                <w:color w:val="000000"/>
                <w:sz w:val="24"/>
                <w:spacing w:val="0"/>
                <w:w w:val="100"/>
                <w:rFonts w:eastAsia="Times New Roman"/>
                <w:caps w:val="0"/>
              </w:rPr>
              <w:t>39</w:t>
            </w:r>
          </w:p>
        </w:tc>
        <w:tc>
          <w:tcPr>
            <w:tcW w:w="2310" w:type="dxa"/>
            <w:noWrap/>
            <w:hideMark/>
          </w:tcPr>
          <w:p w14:paraId="52624B9C" w14:textId="77777777" w:rsidR="002A102A" w:rsidRPr="006F4DE1" w:rsidRDefault="002A102A" w:rsidP="006F4DE1">
            <w:pPr>
              <w:jc w:val="right"/>
              <w:spacing w:before="0" w:beforeAutospacing="0" w:after="0" w:afterAutospacing="0" w:lineRule="auto" w:line="360"/>
              <w:rPr>
                <w:szCs w:val="24"/>
                <w:lang w:val="en-GB" w:eastAsia="en-GB"/>
                <w:b w:val="0"/>
                <w:i w:val="0"/>
                <w:color w:val="000000"/>
                <w:sz w:val="24"/>
                <w:spacing w:val="0"/>
                <w:w w:val="100"/>
                <w:rFonts w:eastAsia="Times New Roman"/>
                <w:caps w:val="0"/>
              </w:rPr>
              <w:snapToGrid w:val="0"/>
              <w:textAlignment w:val="baseline"/>
            </w:pPr>
            <w:r w:rsidRPr="006F4DE1">
              <w:rPr>
                <w:szCs w:val="24"/>
                <w:lang w:val="en-GB" w:eastAsia="en-GB"/>
                <w:b w:val="0"/>
                <w:i w:val="0"/>
                <w:color w:val="000000"/>
                <w:sz w:val="24"/>
                <w:spacing w:val="0"/>
                <w:w w:val="100"/>
                <w:rFonts w:eastAsia="Times New Roman"/>
                <w:caps w:val="0"/>
              </w:rPr>
              <w:t>70</w:t>
            </w:r>
          </w:p>
        </w:tc>
        <w:tc>
          <w:tcPr>
            <w:tcW w:w="2311" w:type="dxa"/>
            <w:noWrap/>
            <w:hideMark/>
          </w:tcPr>
          <w:p w14:paraId="1FFB7BB0" w14:textId="77777777" w:rsidR="002A102A" w:rsidRPr="006F4DE1" w:rsidRDefault="002A102A" w:rsidP="006F4DE1">
            <w:pPr>
              <w:jc w:val="right"/>
              <w:spacing w:before="0" w:beforeAutospacing="0" w:after="0" w:afterAutospacing="0" w:lineRule="auto" w:line="360"/>
              <w:rPr>
                <w:szCs w:val="24"/>
                <w:lang w:val="en-GB" w:eastAsia="en-GB"/>
                <w:b w:val="0"/>
                <w:i w:val="0"/>
                <w:color w:val="000000"/>
                <w:sz w:val="24"/>
                <w:spacing w:val="0"/>
                <w:w w:val="100"/>
                <w:rFonts w:eastAsia="Times New Roman"/>
                <w:caps w:val="0"/>
              </w:rPr>
              <w:snapToGrid w:val="0"/>
              <w:textAlignment w:val="baseline"/>
            </w:pPr>
            <w:r w:rsidRPr="006F4DE1">
              <w:rPr>
                <w:szCs w:val="24"/>
                <w:lang w:val="en-GB" w:eastAsia="en-GB"/>
                <w:b w:val="0"/>
                <w:i w:val="0"/>
                <w:color w:val="000000"/>
                <w:sz w:val="24"/>
                <w:spacing w:val="0"/>
                <w:w w:val="100"/>
                <w:rFonts w:eastAsia="Times New Roman"/>
                <w:caps w:val="0"/>
              </w:rPr>
              <w:t>20</w:t>
            </w:r>
          </w:p>
        </w:tc>
        <w:tc>
          <w:tcPr>
            <w:tcW w:w="2311" w:type="dxa"/>
            <w:noWrap/>
            <w:hideMark/>
          </w:tcPr>
          <w:p w14:paraId="0DC4C484" w14:textId="77777777" w:rsidR="002A102A" w:rsidRPr="006F4DE1" w:rsidRDefault="002A102A" w:rsidP="006F4DE1">
            <w:pPr>
              <w:jc w:val="right"/>
              <w:spacing w:before="0" w:beforeAutospacing="0" w:after="0" w:afterAutospacing="0" w:lineRule="auto" w:line="360"/>
              <w:rPr>
                <w:szCs w:val="24"/>
                <w:lang w:val="en-GB" w:eastAsia="en-GB"/>
                <w:b w:val="0"/>
                <w:i w:val="0"/>
                <w:color w:val="000000"/>
                <w:sz w:val="24"/>
                <w:spacing w:val="0"/>
                <w:w w:val="100"/>
                <w:rFonts w:eastAsia="Times New Roman"/>
                <w:caps w:val="0"/>
              </w:rPr>
              <w:snapToGrid w:val="0"/>
              <w:textAlignment w:val="baseline"/>
            </w:pPr>
            <w:r w:rsidRPr="006F4DE1">
              <w:rPr>
                <w:szCs w:val="24"/>
                <w:lang w:val="en-GB" w:eastAsia="en-GB"/>
                <w:b w:val="0"/>
                <w:i w:val="0"/>
                <w:color w:val="000000"/>
                <w:sz w:val="24"/>
                <w:spacing w:val="0"/>
                <w:w w:val="100"/>
                <w:rFonts w:eastAsia="Times New Roman"/>
                <w:caps w:val="0"/>
              </w:rPr>
              <w:t>213</w:t>
            </w:r>
          </w:p>
        </w:tc>
      </w:tr>
      <w:tr>
        <w:trPr>
          <w:trHeight w:val="300"/>
        </w:trPr>
        <w:tc>
          <w:tcPr>
            <w:cnfStyle w:val="001000000000" w:firstRow="0" w:lastRow="0" w:firstColumn="1" w:lastColumn="0" w:oddVBand="0" w:evenVBand="0" w:oddHBand="0" w:evenHBand="0" w:firstRowFirstColumn="0" w:firstRowLastColumn="0" w:lastRowFirstColumn="0" w:lastRowLastColumn="0"/>
            <w:tcW w:w="2310" w:type="dxa"/>
            <w:noWrap/>
            <w:hideMark/>
          </w:tcPr>
          <w:p w14:paraId="17A3090B" w14:textId="77777777" w:rsidR="002A102A" w:rsidRPr="006F4DE1" w:rsidRDefault="002A102A" w:rsidP="006F4DE1">
            <w:pPr>
              <w:jc w:val="right"/>
              <w:spacing w:before="0" w:beforeAutospacing="0" w:after="0" w:afterAutospacing="0" w:lineRule="auto" w:line="360"/>
              <w:rPr>
                <w:szCs w:val="24"/>
                <w:lang w:val="en-GB" w:eastAsia="en-GB"/>
                <w:b w:val="0"/>
                <w:i w:val="0"/>
                <w:color w:val="000000"/>
                <w:sz w:val="24"/>
                <w:spacing w:val="0"/>
                <w:w w:val="100"/>
                <w:rFonts w:eastAsia="Times New Roman"/>
                <w:caps w:val="0"/>
              </w:rPr>
              <w:snapToGrid w:val="0"/>
              <w:textAlignment w:val="baseline"/>
            </w:pPr>
            <w:r w:rsidRPr="006F4DE1">
              <w:rPr>
                <w:szCs w:val="24"/>
                <w:lang w:val="en-GB" w:eastAsia="en-GB"/>
                <w:b w:val="0"/>
                <w:i w:val="0"/>
                <w:color w:val="000000"/>
                <w:sz w:val="24"/>
                <w:spacing w:val="0"/>
                <w:w w:val="100"/>
                <w:rFonts w:eastAsia="Times New Roman"/>
                <w:caps w:val="0"/>
              </w:rPr>
              <w:t>40</w:t>
            </w:r>
          </w:p>
        </w:tc>
        <w:tc>
          <w:tcPr>
            <w:tcW w:w="2310" w:type="dxa"/>
            <w:noWrap/>
            <w:hideMark/>
          </w:tcPr>
          <w:p w14:paraId="649E9D59" w14:textId="77777777" w:rsidR="002A102A" w:rsidRPr="006F4DE1" w:rsidRDefault="002A102A" w:rsidP="006F4DE1">
            <w:pPr>
              <w:jc w:val="right"/>
              <w:spacing w:before="0" w:beforeAutospacing="0" w:after="0" w:afterAutospacing="0" w:lineRule="auto" w:line="360"/>
              <w:rPr>
                <w:szCs w:val="24"/>
                <w:lang w:val="en-GB" w:eastAsia="en-GB"/>
                <w:b w:val="0"/>
                <w:i w:val="0"/>
                <w:color w:val="000000"/>
                <w:sz w:val="24"/>
                <w:spacing w:val="0"/>
                <w:w w:val="100"/>
                <w:rFonts w:eastAsia="Times New Roman"/>
                <w:caps w:val="0"/>
              </w:rPr>
              <w:snapToGrid w:val="0"/>
              <w:textAlignment w:val="baseline"/>
            </w:pPr>
            <w:r w:rsidRPr="006F4DE1">
              <w:rPr>
                <w:szCs w:val="24"/>
                <w:lang w:val="en-GB" w:eastAsia="en-GB"/>
                <w:b w:val="0"/>
                <w:i w:val="0"/>
                <w:color w:val="000000"/>
                <w:sz w:val="24"/>
                <w:spacing w:val="0"/>
                <w:w w:val="100"/>
                <w:rFonts w:eastAsia="Times New Roman"/>
                <w:caps w:val="0"/>
              </w:rPr>
              <w:t>68</w:t>
            </w:r>
          </w:p>
        </w:tc>
        <w:tc>
          <w:tcPr>
            <w:tcW w:w="2311" w:type="dxa"/>
            <w:noWrap/>
            <w:hideMark/>
          </w:tcPr>
          <w:p w14:paraId="34073B92" w14:textId="77777777" w:rsidR="002A102A" w:rsidRPr="006F4DE1" w:rsidRDefault="002A102A" w:rsidP="006F4DE1">
            <w:pPr>
              <w:jc w:val="right"/>
              <w:spacing w:before="0" w:beforeAutospacing="0" w:after="0" w:afterAutospacing="0" w:lineRule="auto" w:line="360"/>
              <w:rPr>
                <w:szCs w:val="24"/>
                <w:lang w:val="en-GB" w:eastAsia="en-GB"/>
                <w:b w:val="0"/>
                <w:i w:val="0"/>
                <w:color w:val="000000"/>
                <w:sz w:val="24"/>
                <w:spacing w:val="0"/>
                <w:w w:val="100"/>
                <w:rFonts w:eastAsia="Times New Roman"/>
                <w:caps w:val="0"/>
              </w:rPr>
              <w:snapToGrid w:val="0"/>
              <w:textAlignment w:val="baseline"/>
            </w:pPr>
            <w:r w:rsidRPr="006F4DE1">
              <w:rPr>
                <w:szCs w:val="24"/>
                <w:lang w:val="en-GB" w:eastAsia="en-GB"/>
                <w:b w:val="0"/>
                <w:i w:val="0"/>
                <w:color w:val="000000"/>
                <w:sz w:val="24"/>
                <w:spacing w:val="0"/>
                <w:w w:val="100"/>
                <w:rFonts w:eastAsia="Times New Roman"/>
                <w:caps w:val="0"/>
              </w:rPr>
              <w:t>22</w:t>
            </w:r>
          </w:p>
        </w:tc>
        <w:tc>
          <w:tcPr>
            <w:tcW w:w="2311" w:type="dxa"/>
            <w:noWrap/>
            <w:hideMark/>
          </w:tcPr>
          <w:p w14:paraId="14851A85" w14:textId="77777777" w:rsidR="002A102A" w:rsidRPr="006F4DE1" w:rsidRDefault="002A102A" w:rsidP="006F4DE1">
            <w:pPr>
              <w:jc w:val="right"/>
              <w:spacing w:before="0" w:beforeAutospacing="0" w:after="0" w:afterAutospacing="0" w:lineRule="auto" w:line="360"/>
              <w:rPr>
                <w:szCs w:val="24"/>
                <w:lang w:val="en-GB" w:eastAsia="en-GB"/>
                <w:b w:val="0"/>
                <w:i w:val="0"/>
                <w:color w:val="000000"/>
                <w:sz w:val="24"/>
                <w:spacing w:val="0"/>
                <w:w w:val="100"/>
                <w:rFonts w:eastAsia="Times New Roman"/>
                <w:caps w:val="0"/>
              </w:rPr>
              <w:snapToGrid w:val="0"/>
              <w:textAlignment w:val="baseline"/>
            </w:pPr>
            <w:r w:rsidRPr="006F4DE1">
              <w:rPr>
                <w:szCs w:val="24"/>
                <w:lang w:val="en-GB" w:eastAsia="en-GB"/>
                <w:b w:val="0"/>
                <w:i w:val="0"/>
                <w:color w:val="000000"/>
                <w:sz w:val="24"/>
                <w:spacing w:val="0"/>
                <w:w w:val="100"/>
                <w:rFonts w:eastAsia="Times New Roman"/>
                <w:caps w:val="0"/>
              </w:rPr>
              <w:t>187</w:t>
            </w:r>
          </w:p>
        </w:tc>
      </w:tr>
      <w:tr>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310" w:type="dxa"/>
            <w:noWrap/>
            <w:hideMark/>
          </w:tcPr>
          <w:p w14:paraId="17C9BFF3" w14:textId="77777777" w:rsidR="002A102A" w:rsidRPr="006F4DE1" w:rsidRDefault="002A102A" w:rsidP="006F4DE1">
            <w:pPr>
              <w:jc w:val="right"/>
              <w:spacing w:before="0" w:beforeAutospacing="0" w:after="0" w:afterAutospacing="0" w:lineRule="auto" w:line="360"/>
              <w:rPr>
                <w:szCs w:val="24"/>
                <w:lang w:val="en-GB" w:eastAsia="en-GB"/>
                <w:b w:val="0"/>
                <w:i w:val="0"/>
                <w:color w:val="000000"/>
                <w:sz w:val="24"/>
                <w:spacing w:val="0"/>
                <w:w w:val="100"/>
                <w:rFonts w:eastAsia="Times New Roman"/>
                <w:caps w:val="0"/>
              </w:rPr>
              <w:snapToGrid w:val="0"/>
              <w:textAlignment w:val="baseline"/>
            </w:pPr>
            <w:r w:rsidRPr="006F4DE1">
              <w:rPr>
                <w:szCs w:val="24"/>
                <w:lang w:val="en-GB" w:eastAsia="en-GB"/>
                <w:b w:val="0"/>
                <w:i w:val="0"/>
                <w:color w:val="000000"/>
                <w:sz w:val="24"/>
                <w:spacing w:val="0"/>
                <w:w w:val="100"/>
                <w:rFonts w:eastAsia="Times New Roman"/>
                <w:caps w:val="0"/>
              </w:rPr>
              <w:t>41</w:t>
            </w:r>
          </w:p>
        </w:tc>
        <w:tc>
          <w:tcPr>
            <w:tcW w:w="2310" w:type="dxa"/>
            <w:noWrap/>
            <w:hideMark/>
          </w:tcPr>
          <w:p w14:paraId="31D59B6E" w14:textId="77777777" w:rsidR="002A102A" w:rsidRPr="006F4DE1" w:rsidRDefault="002A102A" w:rsidP="006F4DE1">
            <w:pPr>
              <w:jc w:val="right"/>
              <w:spacing w:before="0" w:beforeAutospacing="0" w:after="0" w:afterAutospacing="0" w:lineRule="auto" w:line="360"/>
              <w:rPr>
                <w:szCs w:val="24"/>
                <w:lang w:val="en-GB" w:eastAsia="en-GB"/>
                <w:b w:val="0"/>
                <w:i w:val="0"/>
                <w:color w:val="000000"/>
                <w:sz w:val="24"/>
                <w:spacing w:val="0"/>
                <w:w w:val="100"/>
                <w:rFonts w:eastAsia="Times New Roman"/>
                <w:caps w:val="0"/>
              </w:rPr>
              <w:snapToGrid w:val="0"/>
              <w:textAlignment w:val="baseline"/>
            </w:pPr>
            <w:r w:rsidRPr="006F4DE1">
              <w:rPr>
                <w:szCs w:val="24"/>
                <w:lang w:val="en-GB" w:eastAsia="en-GB"/>
                <w:b w:val="0"/>
                <w:i w:val="0"/>
                <w:color w:val="000000"/>
                <w:sz w:val="24"/>
                <w:spacing w:val="0"/>
                <w:w w:val="100"/>
                <w:rFonts w:eastAsia="Times New Roman"/>
                <w:caps w:val="0"/>
              </w:rPr>
              <w:t>75</w:t>
            </w:r>
          </w:p>
        </w:tc>
        <w:tc>
          <w:tcPr>
            <w:tcW w:w="2311" w:type="dxa"/>
            <w:noWrap/>
            <w:hideMark/>
          </w:tcPr>
          <w:p w14:paraId="6AB88FBE" w14:textId="77777777" w:rsidR="002A102A" w:rsidRPr="006F4DE1" w:rsidRDefault="002A102A" w:rsidP="006F4DE1">
            <w:pPr>
              <w:jc w:val="right"/>
              <w:spacing w:before="0" w:beforeAutospacing="0" w:after="0" w:afterAutospacing="0" w:lineRule="auto" w:line="360"/>
              <w:rPr>
                <w:szCs w:val="24"/>
                <w:lang w:val="en-GB" w:eastAsia="en-GB"/>
                <w:b w:val="0"/>
                <w:i w:val="0"/>
                <w:color w:val="000000"/>
                <w:sz w:val="24"/>
                <w:spacing w:val="0"/>
                <w:w w:val="100"/>
                <w:rFonts w:eastAsia="Times New Roman"/>
                <w:caps w:val="0"/>
              </w:rPr>
              <w:snapToGrid w:val="0"/>
              <w:textAlignment w:val="baseline"/>
            </w:pPr>
            <w:r w:rsidRPr="006F4DE1">
              <w:rPr>
                <w:szCs w:val="24"/>
                <w:lang w:val="en-GB" w:eastAsia="en-GB"/>
                <w:b w:val="0"/>
                <w:i w:val="0"/>
                <w:color w:val="000000"/>
                <w:sz w:val="24"/>
                <w:spacing w:val="0"/>
                <w:w w:val="100"/>
                <w:rFonts w:eastAsia="Times New Roman"/>
                <w:caps w:val="0"/>
              </w:rPr>
              <w:t>25</w:t>
            </w:r>
          </w:p>
        </w:tc>
        <w:tc>
          <w:tcPr>
            <w:tcW w:w="2311" w:type="dxa"/>
            <w:noWrap/>
            <w:hideMark/>
          </w:tcPr>
          <w:p w14:paraId="456F627C" w14:textId="77777777" w:rsidR="002A102A" w:rsidRPr="006F4DE1" w:rsidRDefault="002A102A" w:rsidP="006F4DE1">
            <w:pPr>
              <w:jc w:val="right"/>
              <w:spacing w:before="0" w:beforeAutospacing="0" w:after="0" w:afterAutospacing="0" w:lineRule="auto" w:line="360"/>
              <w:rPr>
                <w:szCs w:val="24"/>
                <w:lang w:val="en-GB" w:eastAsia="en-GB"/>
                <w:b w:val="0"/>
                <w:i w:val="0"/>
                <w:color w:val="000000"/>
                <w:sz w:val="24"/>
                <w:spacing w:val="0"/>
                <w:w w:val="100"/>
                <w:rFonts w:eastAsia="Times New Roman"/>
                <w:caps w:val="0"/>
              </w:rPr>
              <w:snapToGrid w:val="0"/>
              <w:textAlignment w:val="baseline"/>
            </w:pPr>
            <w:r w:rsidRPr="006F4DE1">
              <w:rPr>
                <w:szCs w:val="24"/>
                <w:lang w:val="en-GB" w:eastAsia="en-GB"/>
                <w:b w:val="0"/>
                <w:i w:val="0"/>
                <w:color w:val="000000"/>
                <w:sz w:val="24"/>
                <w:spacing w:val="0"/>
                <w:w w:val="100"/>
                <w:rFonts w:eastAsia="Times New Roman"/>
                <w:caps w:val="0"/>
              </w:rPr>
              <w:t>216</w:t>
            </w:r>
          </w:p>
        </w:tc>
      </w:tr>
      <w:tr>
        <w:trPr>
          <w:trHeight w:val="300"/>
        </w:trPr>
        <w:tc>
          <w:tcPr>
            <w:cnfStyle w:val="001000000000" w:firstRow="0" w:lastRow="0" w:firstColumn="1" w:lastColumn="0" w:oddVBand="0" w:evenVBand="0" w:oddHBand="0" w:evenHBand="0" w:firstRowFirstColumn="0" w:firstRowLastColumn="0" w:lastRowFirstColumn="0" w:lastRowLastColumn="0"/>
            <w:tcW w:w="2310" w:type="dxa"/>
            <w:noWrap/>
            <w:hideMark/>
          </w:tcPr>
          <w:p w14:paraId="7EBB92A0" w14:textId="77777777" w:rsidR="002A102A" w:rsidRPr="006F4DE1" w:rsidRDefault="002A102A" w:rsidP="006F4DE1">
            <w:pPr>
              <w:jc w:val="right"/>
              <w:spacing w:before="0" w:beforeAutospacing="0" w:after="0" w:afterAutospacing="0" w:lineRule="auto" w:line="360"/>
              <w:rPr>
                <w:szCs w:val="24"/>
                <w:lang w:val="en-GB" w:eastAsia="en-GB"/>
                <w:b w:val="0"/>
                <w:i w:val="0"/>
                <w:color w:val="000000"/>
                <w:sz w:val="24"/>
                <w:spacing w:val="0"/>
                <w:w w:val="100"/>
                <w:rFonts w:eastAsia="Times New Roman"/>
                <w:caps w:val="0"/>
              </w:rPr>
              <w:snapToGrid w:val="0"/>
              <w:textAlignment w:val="baseline"/>
            </w:pPr>
            <w:r w:rsidRPr="006F4DE1">
              <w:rPr>
                <w:szCs w:val="24"/>
                <w:lang w:val="en-GB" w:eastAsia="en-GB"/>
                <w:b w:val="0"/>
                <w:i w:val="0"/>
                <w:color w:val="000000"/>
                <w:sz w:val="24"/>
                <w:spacing w:val="0"/>
                <w:w w:val="100"/>
                <w:rFonts w:eastAsia="Times New Roman"/>
                <w:caps w:val="0"/>
              </w:rPr>
              <w:t>42</w:t>
            </w:r>
          </w:p>
        </w:tc>
        <w:tc>
          <w:tcPr>
            <w:tcW w:w="2310" w:type="dxa"/>
            <w:noWrap/>
            <w:hideMark/>
          </w:tcPr>
          <w:p w14:paraId="7CF4EE5F" w14:textId="77777777" w:rsidR="002A102A" w:rsidRPr="006F4DE1" w:rsidRDefault="002A102A" w:rsidP="006F4DE1">
            <w:pPr>
              <w:jc w:val="right"/>
              <w:spacing w:before="0" w:beforeAutospacing="0" w:after="0" w:afterAutospacing="0" w:lineRule="auto" w:line="360"/>
              <w:rPr>
                <w:szCs w:val="24"/>
                <w:lang w:val="en-GB" w:eastAsia="en-GB"/>
                <w:b w:val="0"/>
                <w:i w:val="0"/>
                <w:color w:val="000000"/>
                <w:sz w:val="24"/>
                <w:spacing w:val="0"/>
                <w:w w:val="100"/>
                <w:rFonts w:eastAsia="Times New Roman"/>
                <w:caps w:val="0"/>
              </w:rPr>
              <w:snapToGrid w:val="0"/>
              <w:textAlignment w:val="baseline"/>
            </w:pPr>
            <w:r w:rsidRPr="006F4DE1">
              <w:rPr>
                <w:szCs w:val="24"/>
                <w:lang w:val="en-GB" w:eastAsia="en-GB"/>
                <w:b w:val="0"/>
                <w:i w:val="0"/>
                <w:color w:val="000000"/>
                <w:sz w:val="24"/>
                <w:spacing w:val="0"/>
                <w:w w:val="100"/>
                <w:rFonts w:eastAsia="Times New Roman"/>
                <w:caps w:val="0"/>
              </w:rPr>
              <w:t>65</w:t>
            </w:r>
          </w:p>
        </w:tc>
        <w:tc>
          <w:tcPr>
            <w:tcW w:w="2311" w:type="dxa"/>
            <w:noWrap/>
            <w:hideMark/>
          </w:tcPr>
          <w:p w14:paraId="5B69A23A" w14:textId="77777777" w:rsidR="002A102A" w:rsidRPr="006F4DE1" w:rsidRDefault="002A102A" w:rsidP="006F4DE1">
            <w:pPr>
              <w:jc w:val="right"/>
              <w:spacing w:before="0" w:beforeAutospacing="0" w:after="0" w:afterAutospacing="0" w:lineRule="auto" w:line="360"/>
              <w:rPr>
                <w:szCs w:val="24"/>
                <w:lang w:val="en-GB" w:eastAsia="en-GB"/>
                <w:b w:val="0"/>
                <w:i w:val="0"/>
                <w:color w:val="000000"/>
                <w:sz w:val="24"/>
                <w:spacing w:val="0"/>
                <w:w w:val="100"/>
                <w:rFonts w:eastAsia="Times New Roman"/>
                <w:caps w:val="0"/>
              </w:rPr>
              <w:snapToGrid w:val="0"/>
              <w:textAlignment w:val="baseline"/>
            </w:pPr>
            <w:r w:rsidRPr="006F4DE1">
              <w:rPr>
                <w:szCs w:val="24"/>
                <w:lang w:val="en-GB" w:eastAsia="en-GB"/>
                <w:b w:val="0"/>
                <w:i w:val="0"/>
                <w:color w:val="000000"/>
                <w:sz w:val="24"/>
                <w:spacing w:val="0"/>
                <w:w w:val="100"/>
                <w:rFonts w:eastAsia="Times New Roman"/>
                <w:caps w:val="0"/>
              </w:rPr>
              <w:t>22</w:t>
            </w:r>
          </w:p>
        </w:tc>
        <w:tc>
          <w:tcPr>
            <w:tcW w:w="2311" w:type="dxa"/>
            <w:noWrap/>
            <w:hideMark/>
          </w:tcPr>
          <w:p w14:paraId="7E8184AD" w14:textId="77777777" w:rsidR="002A102A" w:rsidRPr="006F4DE1" w:rsidRDefault="002A102A" w:rsidP="006F4DE1">
            <w:pPr>
              <w:jc w:val="right"/>
              <w:spacing w:before="0" w:beforeAutospacing="0" w:after="0" w:afterAutospacing="0" w:lineRule="auto" w:line="360"/>
              <w:rPr>
                <w:szCs w:val="24"/>
                <w:lang w:val="en-GB" w:eastAsia="en-GB"/>
                <w:b w:val="0"/>
                <w:i w:val="0"/>
                <w:color w:val="000000"/>
                <w:sz w:val="24"/>
                <w:spacing w:val="0"/>
                <w:w w:val="100"/>
                <w:rFonts w:eastAsia="Times New Roman"/>
                <w:caps w:val="0"/>
              </w:rPr>
              <w:snapToGrid w:val="0"/>
              <w:textAlignment w:val="baseline"/>
            </w:pPr>
            <w:r w:rsidRPr="006F4DE1">
              <w:rPr>
                <w:szCs w:val="24"/>
                <w:lang w:val="en-GB" w:eastAsia="en-GB"/>
                <w:b w:val="0"/>
                <w:i w:val="0"/>
                <w:color w:val="000000"/>
                <w:sz w:val="24"/>
                <w:spacing w:val="0"/>
                <w:w w:val="100"/>
                <w:rFonts w:eastAsia="Times New Roman"/>
                <w:caps w:val="0"/>
              </w:rPr>
              <w:t>220</w:t>
            </w:r>
          </w:p>
        </w:tc>
      </w:tr>
      <w:tr>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310" w:type="dxa"/>
            <w:noWrap/>
            <w:hideMark/>
          </w:tcPr>
          <w:p w14:paraId="2C632E9C" w14:textId="77777777" w:rsidR="002A102A" w:rsidRPr="006F4DE1" w:rsidRDefault="002A102A" w:rsidP="006F4DE1">
            <w:pPr>
              <w:jc w:val="right"/>
              <w:spacing w:before="0" w:beforeAutospacing="0" w:after="0" w:afterAutospacing="0" w:lineRule="auto" w:line="360"/>
              <w:rPr>
                <w:szCs w:val="24"/>
                <w:lang w:val="en-GB" w:eastAsia="en-GB"/>
                <w:b w:val="0"/>
                <w:i w:val="0"/>
                <w:color w:val="000000"/>
                <w:sz w:val="24"/>
                <w:spacing w:val="0"/>
                <w:w w:val="100"/>
                <w:rFonts w:eastAsia="Times New Roman"/>
                <w:caps w:val="0"/>
              </w:rPr>
              <w:snapToGrid w:val="0"/>
              <w:textAlignment w:val="baseline"/>
            </w:pPr>
            <w:r w:rsidRPr="006F4DE1">
              <w:rPr>
                <w:szCs w:val="24"/>
                <w:lang w:val="en-GB" w:eastAsia="en-GB"/>
                <w:b w:val="0"/>
                <w:i w:val="0"/>
                <w:color w:val="000000"/>
                <w:sz w:val="24"/>
                <w:spacing w:val="0"/>
                <w:w w:val="100"/>
                <w:rFonts w:eastAsia="Times New Roman"/>
                <w:caps w:val="0"/>
              </w:rPr>
              <w:t>43</w:t>
            </w:r>
          </w:p>
        </w:tc>
        <w:tc>
          <w:tcPr>
            <w:tcW w:w="2310" w:type="dxa"/>
            <w:noWrap/>
            <w:hideMark/>
          </w:tcPr>
          <w:p w14:paraId="73FFD1DD" w14:textId="77777777" w:rsidR="002A102A" w:rsidRPr="006F4DE1" w:rsidRDefault="002A102A" w:rsidP="006F4DE1">
            <w:pPr>
              <w:jc w:val="right"/>
              <w:spacing w:before="0" w:beforeAutospacing="0" w:after="0" w:afterAutospacing="0" w:lineRule="auto" w:line="360"/>
              <w:rPr>
                <w:szCs w:val="24"/>
                <w:lang w:val="en-GB" w:eastAsia="en-GB"/>
                <w:b w:val="0"/>
                <w:i w:val="0"/>
                <w:color w:val="000000"/>
                <w:sz w:val="24"/>
                <w:spacing w:val="0"/>
                <w:w w:val="100"/>
                <w:rFonts w:eastAsia="Times New Roman"/>
                <w:caps w:val="0"/>
              </w:rPr>
              <w:snapToGrid w:val="0"/>
              <w:textAlignment w:val="baseline"/>
            </w:pPr>
            <w:r w:rsidRPr="006F4DE1">
              <w:rPr>
                <w:szCs w:val="24"/>
                <w:lang w:val="en-GB" w:eastAsia="en-GB"/>
                <w:b w:val="0"/>
                <w:i w:val="0"/>
                <w:color w:val="000000"/>
                <w:sz w:val="24"/>
                <w:spacing w:val="0"/>
                <w:w w:val="100"/>
                <w:rFonts w:eastAsia="Times New Roman"/>
                <w:caps w:val="0"/>
              </w:rPr>
              <w:t>72</w:t>
            </w:r>
          </w:p>
        </w:tc>
        <w:tc>
          <w:tcPr>
            <w:tcW w:w="2311" w:type="dxa"/>
            <w:noWrap/>
            <w:hideMark/>
          </w:tcPr>
          <w:p w14:paraId="3822F828" w14:textId="77777777" w:rsidR="002A102A" w:rsidRPr="006F4DE1" w:rsidRDefault="002A102A" w:rsidP="006F4DE1">
            <w:pPr>
              <w:jc w:val="right"/>
              <w:spacing w:before="0" w:beforeAutospacing="0" w:after="0" w:afterAutospacing="0" w:lineRule="auto" w:line="360"/>
              <w:rPr>
                <w:szCs w:val="24"/>
                <w:lang w:val="en-GB" w:eastAsia="en-GB"/>
                <w:b w:val="0"/>
                <w:i w:val="0"/>
                <w:color w:val="000000"/>
                <w:sz w:val="24"/>
                <w:spacing w:val="0"/>
                <w:w w:val="100"/>
                <w:rFonts w:eastAsia="Times New Roman"/>
                <w:caps w:val="0"/>
              </w:rPr>
              <w:snapToGrid w:val="0"/>
              <w:textAlignment w:val="baseline"/>
            </w:pPr>
            <w:r w:rsidRPr="006F4DE1">
              <w:rPr>
                <w:szCs w:val="24"/>
                <w:lang w:val="en-GB" w:eastAsia="en-GB"/>
                <w:b w:val="0"/>
                <w:i w:val="0"/>
                <w:color w:val="000000"/>
                <w:sz w:val="24"/>
                <w:spacing w:val="0"/>
                <w:w w:val="100"/>
                <w:rFonts w:eastAsia="Times New Roman"/>
                <w:caps w:val="0"/>
              </w:rPr>
              <w:t>24</w:t>
            </w:r>
          </w:p>
        </w:tc>
        <w:tc>
          <w:tcPr>
            <w:tcW w:w="2311" w:type="dxa"/>
            <w:noWrap/>
            <w:hideMark/>
          </w:tcPr>
          <w:p w14:paraId="3096ED86" w14:textId="77777777" w:rsidR="002A102A" w:rsidRPr="006F4DE1" w:rsidRDefault="002A102A" w:rsidP="006F4DE1">
            <w:pPr>
              <w:jc w:val="right"/>
              <w:spacing w:before="0" w:beforeAutospacing="0" w:after="0" w:afterAutospacing="0" w:lineRule="auto" w:line="360"/>
              <w:rPr>
                <w:szCs w:val="24"/>
                <w:lang w:val="en-GB" w:eastAsia="en-GB"/>
                <w:b w:val="0"/>
                <w:i w:val="0"/>
                <w:color w:val="000000"/>
                <w:sz w:val="24"/>
                <w:spacing w:val="0"/>
                <w:w w:val="100"/>
                <w:rFonts w:eastAsia="Times New Roman"/>
                <w:caps w:val="0"/>
              </w:rPr>
              <w:snapToGrid w:val="0"/>
              <w:textAlignment w:val="baseline"/>
            </w:pPr>
            <w:r w:rsidRPr="006F4DE1">
              <w:rPr>
                <w:szCs w:val="24"/>
                <w:lang w:val="en-GB" w:eastAsia="en-GB"/>
                <w:b w:val="0"/>
                <w:i w:val="0"/>
                <w:color w:val="000000"/>
                <w:sz w:val="24"/>
                <w:spacing w:val="0"/>
                <w:w w:val="100"/>
                <w:rFonts w:eastAsia="Times New Roman"/>
                <w:caps w:val="0"/>
              </w:rPr>
              <w:t>233</w:t>
            </w:r>
          </w:p>
        </w:tc>
      </w:tr>
      <w:tr>
        <w:trPr>
          <w:trHeight w:val="300"/>
        </w:trPr>
        <w:tc>
          <w:tcPr>
            <w:cnfStyle w:val="001000000000" w:firstRow="0" w:lastRow="0" w:firstColumn="1" w:lastColumn="0" w:oddVBand="0" w:evenVBand="0" w:oddHBand="0" w:evenHBand="0" w:firstRowFirstColumn="0" w:firstRowLastColumn="0" w:lastRowFirstColumn="0" w:lastRowLastColumn="0"/>
            <w:tcW w:w="2310" w:type="dxa"/>
            <w:noWrap/>
            <w:hideMark/>
          </w:tcPr>
          <w:p w14:paraId="3F3AB29E" w14:textId="77777777" w:rsidR="002A102A" w:rsidRPr="006F4DE1" w:rsidRDefault="002A102A" w:rsidP="006F4DE1">
            <w:pPr>
              <w:jc w:val="right"/>
              <w:spacing w:before="0" w:beforeAutospacing="0" w:after="0" w:afterAutospacing="0" w:lineRule="auto" w:line="360"/>
              <w:rPr>
                <w:szCs w:val="24"/>
                <w:lang w:val="en-GB" w:eastAsia="en-GB"/>
                <w:b w:val="0"/>
                <w:i w:val="0"/>
                <w:color w:val="000000"/>
                <w:sz w:val="24"/>
                <w:spacing w:val="0"/>
                <w:w w:val="100"/>
                <w:rFonts w:eastAsia="Times New Roman"/>
                <w:caps w:val="0"/>
              </w:rPr>
              <w:snapToGrid w:val="0"/>
              <w:textAlignment w:val="baseline"/>
            </w:pPr>
            <w:r w:rsidRPr="006F4DE1">
              <w:rPr>
                <w:szCs w:val="24"/>
                <w:lang w:val="en-GB" w:eastAsia="en-GB"/>
                <w:b w:val="0"/>
                <w:i w:val="0"/>
                <w:color w:val="000000"/>
                <w:sz w:val="24"/>
                <w:spacing w:val="0"/>
                <w:w w:val="100"/>
                <w:rFonts w:eastAsia="Times New Roman"/>
                <w:caps w:val="0"/>
              </w:rPr>
              <w:t>44</w:t>
            </w:r>
          </w:p>
        </w:tc>
        <w:tc>
          <w:tcPr>
            <w:tcW w:w="2310" w:type="dxa"/>
            <w:noWrap/>
            <w:hideMark/>
          </w:tcPr>
          <w:p w14:paraId="49E33DC0" w14:textId="77777777" w:rsidR="002A102A" w:rsidRPr="006F4DE1" w:rsidRDefault="002A102A" w:rsidP="006F4DE1">
            <w:pPr>
              <w:jc w:val="right"/>
              <w:spacing w:before="0" w:beforeAutospacing="0" w:after="0" w:afterAutospacing="0" w:lineRule="auto" w:line="360"/>
              <w:rPr>
                <w:szCs w:val="24"/>
                <w:lang w:val="en-GB" w:eastAsia="en-GB"/>
                <w:b w:val="0"/>
                <w:i w:val="0"/>
                <w:color w:val="000000"/>
                <w:sz w:val="24"/>
                <w:spacing w:val="0"/>
                <w:w w:val="100"/>
                <w:rFonts w:eastAsia="Times New Roman"/>
                <w:caps w:val="0"/>
              </w:rPr>
              <w:snapToGrid w:val="0"/>
              <w:textAlignment w:val="baseline"/>
            </w:pPr>
            <w:r w:rsidRPr="006F4DE1">
              <w:rPr>
                <w:szCs w:val="24"/>
                <w:lang w:val="en-GB" w:eastAsia="en-GB"/>
                <w:b w:val="0"/>
                <w:i w:val="0"/>
                <w:color w:val="000000"/>
                <w:sz w:val="24"/>
                <w:spacing w:val="0"/>
                <w:w w:val="100"/>
                <w:rFonts w:eastAsia="Times New Roman"/>
                <w:caps w:val="0"/>
              </w:rPr>
              <w:t>58</w:t>
            </w:r>
          </w:p>
        </w:tc>
        <w:tc>
          <w:tcPr>
            <w:tcW w:w="2311" w:type="dxa"/>
            <w:noWrap/>
            <w:hideMark/>
          </w:tcPr>
          <w:p w14:paraId="2DC4CD3C" w14:textId="77777777" w:rsidR="002A102A" w:rsidRPr="006F4DE1" w:rsidRDefault="002A102A" w:rsidP="006F4DE1">
            <w:pPr>
              <w:jc w:val="right"/>
              <w:spacing w:before="0" w:beforeAutospacing="0" w:after="0" w:afterAutospacing="0" w:lineRule="auto" w:line="360"/>
              <w:rPr>
                <w:szCs w:val="24"/>
                <w:lang w:val="en-GB" w:eastAsia="en-GB"/>
                <w:b w:val="0"/>
                <w:i w:val="0"/>
                <w:color w:val="000000"/>
                <w:sz w:val="24"/>
                <w:spacing w:val="0"/>
                <w:w w:val="100"/>
                <w:rFonts w:eastAsia="Times New Roman"/>
                <w:caps w:val="0"/>
              </w:rPr>
              <w:snapToGrid w:val="0"/>
              <w:textAlignment w:val="baseline"/>
            </w:pPr>
            <w:r w:rsidRPr="006F4DE1">
              <w:rPr>
                <w:szCs w:val="24"/>
                <w:lang w:val="en-GB" w:eastAsia="en-GB"/>
                <w:b w:val="0"/>
                <w:i w:val="0"/>
                <w:color w:val="000000"/>
                <w:sz w:val="24"/>
                <w:spacing w:val="0"/>
                <w:w w:val="100"/>
                <w:rFonts w:eastAsia="Times New Roman"/>
                <w:caps w:val="0"/>
              </w:rPr>
              <w:t>22</w:t>
            </w:r>
          </w:p>
        </w:tc>
        <w:tc>
          <w:tcPr>
            <w:tcW w:w="2311" w:type="dxa"/>
            <w:noWrap/>
            <w:hideMark/>
          </w:tcPr>
          <w:p w14:paraId="72025282" w14:textId="77777777" w:rsidR="002A102A" w:rsidRPr="006F4DE1" w:rsidRDefault="002A102A" w:rsidP="006F4DE1">
            <w:pPr>
              <w:jc w:val="right"/>
              <w:spacing w:before="0" w:beforeAutospacing="0" w:after="0" w:afterAutospacing="0" w:lineRule="auto" w:line="360"/>
              <w:rPr>
                <w:szCs w:val="24"/>
                <w:lang w:val="en-GB" w:eastAsia="en-GB"/>
                <w:b w:val="0"/>
                <w:i w:val="0"/>
                <w:color w:val="000000"/>
                <w:sz w:val="24"/>
                <w:spacing w:val="0"/>
                <w:w w:val="100"/>
                <w:rFonts w:eastAsia="Times New Roman"/>
                <w:caps w:val="0"/>
              </w:rPr>
              <w:snapToGrid w:val="0"/>
              <w:textAlignment w:val="baseline"/>
            </w:pPr>
            <w:r w:rsidRPr="006F4DE1">
              <w:rPr>
                <w:szCs w:val="24"/>
                <w:lang w:val="en-GB" w:eastAsia="en-GB"/>
                <w:b w:val="0"/>
                <w:i w:val="0"/>
                <w:color w:val="000000"/>
                <w:sz w:val="24"/>
                <w:spacing w:val="0"/>
                <w:w w:val="100"/>
                <w:rFonts w:eastAsia="Times New Roman"/>
                <w:caps w:val="0"/>
              </w:rPr>
              <w:t>151</w:t>
            </w:r>
          </w:p>
        </w:tc>
      </w:tr>
      <w:tr>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310" w:type="dxa"/>
            <w:noWrap/>
            <w:hideMark/>
          </w:tcPr>
          <w:p w14:paraId="2CAB8B33" w14:textId="77777777" w:rsidR="002A102A" w:rsidRPr="006F4DE1" w:rsidRDefault="002A102A" w:rsidP="006F4DE1">
            <w:pPr>
              <w:jc w:val="right"/>
              <w:spacing w:before="0" w:beforeAutospacing="0" w:after="0" w:afterAutospacing="0" w:lineRule="auto" w:line="360"/>
              <w:rPr>
                <w:szCs w:val="24"/>
                <w:lang w:val="en-GB" w:eastAsia="en-GB"/>
                <w:b w:val="0"/>
                <w:i w:val="0"/>
                <w:color w:val="000000"/>
                <w:sz w:val="24"/>
                <w:spacing w:val="0"/>
                <w:w w:val="100"/>
                <w:rFonts w:eastAsia="Times New Roman"/>
                <w:caps w:val="0"/>
              </w:rPr>
              <w:snapToGrid w:val="0"/>
              <w:textAlignment w:val="baseline"/>
            </w:pPr>
            <w:r w:rsidRPr="006F4DE1">
              <w:rPr>
                <w:szCs w:val="24"/>
                <w:lang w:val="en-GB" w:eastAsia="en-GB"/>
                <w:b w:val="0"/>
                <w:i w:val="0"/>
                <w:color w:val="000000"/>
                <w:sz w:val="24"/>
                <w:spacing w:val="0"/>
                <w:w w:val="100"/>
                <w:rFonts w:eastAsia="Times New Roman"/>
                <w:caps w:val="0"/>
              </w:rPr>
              <w:t>45</w:t>
            </w:r>
          </w:p>
        </w:tc>
        <w:tc>
          <w:tcPr>
            <w:tcW w:w="2310" w:type="dxa"/>
            <w:noWrap/>
            <w:hideMark/>
          </w:tcPr>
          <w:p w14:paraId="4C07DBB9" w14:textId="77777777" w:rsidR="002A102A" w:rsidRPr="006F4DE1" w:rsidRDefault="002A102A" w:rsidP="006F4DE1">
            <w:pPr>
              <w:jc w:val="right"/>
              <w:spacing w:before="0" w:beforeAutospacing="0" w:after="0" w:afterAutospacing="0" w:lineRule="auto" w:line="360"/>
              <w:rPr>
                <w:szCs w:val="24"/>
                <w:lang w:val="en-GB" w:eastAsia="en-GB"/>
                <w:b w:val="0"/>
                <w:i w:val="0"/>
                <w:color w:val="000000"/>
                <w:sz w:val="24"/>
                <w:spacing w:val="0"/>
                <w:w w:val="100"/>
                <w:rFonts w:eastAsia="Times New Roman"/>
                <w:caps w:val="0"/>
              </w:rPr>
              <w:snapToGrid w:val="0"/>
              <w:textAlignment w:val="baseline"/>
            </w:pPr>
            <w:r w:rsidRPr="006F4DE1">
              <w:rPr>
                <w:szCs w:val="24"/>
                <w:lang w:val="en-GB" w:eastAsia="en-GB"/>
                <w:b w:val="0"/>
                <w:i w:val="0"/>
                <w:color w:val="000000"/>
                <w:sz w:val="24"/>
                <w:spacing w:val="0"/>
                <w:w w:val="100"/>
                <w:rFonts w:eastAsia="Times New Roman"/>
                <w:caps w:val="0"/>
              </w:rPr>
              <w:t>70</w:t>
            </w:r>
          </w:p>
        </w:tc>
        <w:tc>
          <w:tcPr>
            <w:tcW w:w="2311" w:type="dxa"/>
            <w:noWrap/>
            <w:hideMark/>
          </w:tcPr>
          <w:p w14:paraId="64852AE3" w14:textId="77777777" w:rsidR="002A102A" w:rsidRPr="006F4DE1" w:rsidRDefault="002A102A" w:rsidP="006F4DE1">
            <w:pPr>
              <w:jc w:val="right"/>
              <w:spacing w:before="0" w:beforeAutospacing="0" w:after="0" w:afterAutospacing="0" w:lineRule="auto" w:line="360"/>
              <w:rPr>
                <w:szCs w:val="24"/>
                <w:lang w:val="en-GB" w:eastAsia="en-GB"/>
                <w:b w:val="0"/>
                <w:i w:val="0"/>
                <w:color w:val="000000"/>
                <w:sz w:val="24"/>
                <w:spacing w:val="0"/>
                <w:w w:val="100"/>
                <w:rFonts w:eastAsia="Times New Roman"/>
                <w:caps w:val="0"/>
              </w:rPr>
              <w:snapToGrid w:val="0"/>
              <w:textAlignment w:val="baseline"/>
            </w:pPr>
            <w:r w:rsidRPr="006F4DE1">
              <w:rPr>
                <w:szCs w:val="24"/>
                <w:lang w:val="en-GB" w:eastAsia="en-GB"/>
                <w:b w:val="0"/>
                <w:i w:val="0"/>
                <w:color w:val="000000"/>
                <w:sz w:val="24"/>
                <w:spacing w:val="0"/>
                <w:w w:val="100"/>
                <w:rFonts w:eastAsia="Times New Roman"/>
                <w:caps w:val="0"/>
              </w:rPr>
              <w:t>24</w:t>
            </w:r>
          </w:p>
        </w:tc>
        <w:tc>
          <w:tcPr>
            <w:tcW w:w="2311" w:type="dxa"/>
            <w:noWrap/>
            <w:hideMark/>
          </w:tcPr>
          <w:p w14:paraId="63CB28C5" w14:textId="77777777" w:rsidR="002A102A" w:rsidRPr="006F4DE1" w:rsidRDefault="002A102A" w:rsidP="006F4DE1">
            <w:pPr>
              <w:jc w:val="right"/>
              <w:spacing w:before="0" w:beforeAutospacing="0" w:after="0" w:afterAutospacing="0" w:lineRule="auto" w:line="360"/>
              <w:rPr>
                <w:szCs w:val="24"/>
                <w:lang w:val="en-GB" w:eastAsia="en-GB"/>
                <w:b w:val="0"/>
                <w:i w:val="0"/>
                <w:color w:val="000000"/>
                <w:sz w:val="24"/>
                <w:spacing w:val="0"/>
                <w:w w:val="100"/>
                <w:rFonts w:eastAsia="Times New Roman"/>
                <w:caps w:val="0"/>
              </w:rPr>
              <w:snapToGrid w:val="0"/>
              <w:textAlignment w:val="baseline"/>
            </w:pPr>
            <w:r w:rsidRPr="006F4DE1">
              <w:rPr>
                <w:szCs w:val="24"/>
                <w:lang w:val="en-GB" w:eastAsia="en-GB"/>
                <w:b w:val="0"/>
                <w:i w:val="0"/>
                <w:color w:val="000000"/>
                <w:sz w:val="24"/>
                <w:spacing w:val="0"/>
                <w:w w:val="100"/>
                <w:rFonts w:eastAsia="Times New Roman"/>
                <w:caps w:val="0"/>
              </w:rPr>
              <w:t>221</w:t>
            </w:r>
          </w:p>
        </w:tc>
      </w:tr>
      <w:tr>
        <w:trPr>
          <w:trHeight w:val="300"/>
        </w:trPr>
        <w:tc>
          <w:tcPr>
            <w:cnfStyle w:val="001000000000" w:firstRow="0" w:lastRow="0" w:firstColumn="1" w:lastColumn="0" w:oddVBand="0" w:evenVBand="0" w:oddHBand="0" w:evenHBand="0" w:firstRowFirstColumn="0" w:firstRowLastColumn="0" w:lastRowFirstColumn="0" w:lastRowLastColumn="0"/>
            <w:tcW w:w="2310" w:type="dxa"/>
            <w:noWrap/>
            <w:hideMark/>
          </w:tcPr>
          <w:p w14:paraId="74713DC2" w14:textId="77777777" w:rsidR="002A102A" w:rsidRPr="006F4DE1" w:rsidRDefault="002A102A" w:rsidP="006F4DE1">
            <w:pPr>
              <w:jc w:val="right"/>
              <w:spacing w:before="0" w:beforeAutospacing="0" w:after="0" w:afterAutospacing="0" w:lineRule="auto" w:line="360"/>
              <w:rPr>
                <w:szCs w:val="24"/>
                <w:lang w:val="en-GB" w:eastAsia="en-GB"/>
                <w:b w:val="0"/>
                <w:i w:val="0"/>
                <w:color w:val="000000"/>
                <w:sz w:val="24"/>
                <w:spacing w:val="0"/>
                <w:w w:val="100"/>
                <w:rFonts w:eastAsia="Times New Roman"/>
                <w:caps w:val="0"/>
              </w:rPr>
              <w:snapToGrid w:val="0"/>
              <w:textAlignment w:val="baseline"/>
            </w:pPr>
            <w:r w:rsidRPr="006F4DE1">
              <w:rPr>
                <w:szCs w:val="24"/>
                <w:lang w:val="en-GB" w:eastAsia="en-GB"/>
                <w:b w:val="0"/>
                <w:i w:val="0"/>
                <w:color w:val="000000"/>
                <w:sz w:val="24"/>
                <w:spacing w:val="0"/>
                <w:w w:val="100"/>
                <w:rFonts w:eastAsia="Times New Roman"/>
                <w:caps w:val="0"/>
              </w:rPr>
              <w:t>46</w:t>
            </w:r>
          </w:p>
        </w:tc>
        <w:tc>
          <w:tcPr>
            <w:tcW w:w="2310" w:type="dxa"/>
            <w:noWrap/>
            <w:hideMark/>
          </w:tcPr>
          <w:p w14:paraId="375B3409" w14:textId="77777777" w:rsidR="002A102A" w:rsidRPr="006F4DE1" w:rsidRDefault="002A102A" w:rsidP="006F4DE1">
            <w:pPr>
              <w:jc w:val="right"/>
              <w:spacing w:before="0" w:beforeAutospacing="0" w:after="0" w:afterAutospacing="0" w:lineRule="auto" w:line="360"/>
              <w:rPr>
                <w:szCs w:val="24"/>
                <w:lang w:val="en-GB" w:eastAsia="en-GB"/>
                <w:b w:val="0"/>
                <w:i w:val="0"/>
                <w:color w:val="000000"/>
                <w:sz w:val="24"/>
                <w:spacing w:val="0"/>
                <w:w w:val="100"/>
                <w:rFonts w:eastAsia="Times New Roman"/>
                <w:caps w:val="0"/>
              </w:rPr>
              <w:snapToGrid w:val="0"/>
              <w:textAlignment w:val="baseline"/>
            </w:pPr>
            <w:r w:rsidRPr="006F4DE1">
              <w:rPr>
                <w:szCs w:val="24"/>
                <w:lang w:val="en-GB" w:eastAsia="en-GB"/>
                <w:b w:val="0"/>
                <w:i w:val="0"/>
                <w:color w:val="000000"/>
                <w:sz w:val="24"/>
                <w:spacing w:val="0"/>
                <w:w w:val="100"/>
                <w:rFonts w:eastAsia="Times New Roman"/>
                <w:caps w:val="0"/>
              </w:rPr>
              <w:t>64</w:t>
            </w:r>
          </w:p>
        </w:tc>
        <w:tc>
          <w:tcPr>
            <w:tcW w:w="2311" w:type="dxa"/>
            <w:noWrap/>
            <w:hideMark/>
          </w:tcPr>
          <w:p w14:paraId="40E82126" w14:textId="77777777" w:rsidR="002A102A" w:rsidRPr="006F4DE1" w:rsidRDefault="002A102A" w:rsidP="006F4DE1">
            <w:pPr>
              <w:jc w:val="right"/>
              <w:spacing w:before="0" w:beforeAutospacing="0" w:after="0" w:afterAutospacing="0" w:lineRule="auto" w:line="360"/>
              <w:rPr>
                <w:szCs w:val="24"/>
                <w:lang w:val="en-GB" w:eastAsia="en-GB"/>
                <w:b w:val="0"/>
                <w:i w:val="0"/>
                <w:color w:val="000000"/>
                <w:sz w:val="24"/>
                <w:spacing w:val="0"/>
                <w:w w:val="100"/>
                <w:rFonts w:eastAsia="Times New Roman"/>
                <w:caps w:val="0"/>
              </w:rPr>
              <w:snapToGrid w:val="0"/>
              <w:textAlignment w:val="baseline"/>
            </w:pPr>
            <w:r w:rsidRPr="006F4DE1">
              <w:rPr>
                <w:szCs w:val="24"/>
                <w:lang w:val="en-GB" w:eastAsia="en-GB"/>
                <w:b w:val="0"/>
                <w:i w:val="0"/>
                <w:color w:val="000000"/>
                <w:sz w:val="24"/>
                <w:spacing w:val="0"/>
                <w:w w:val="100"/>
                <w:rFonts w:eastAsia="Times New Roman"/>
                <w:caps w:val="0"/>
              </w:rPr>
              <w:t>18</w:t>
            </w:r>
          </w:p>
        </w:tc>
        <w:tc>
          <w:tcPr>
            <w:tcW w:w="2311" w:type="dxa"/>
            <w:noWrap/>
            <w:hideMark/>
          </w:tcPr>
          <w:p w14:paraId="244C8D84" w14:textId="77777777" w:rsidR="002A102A" w:rsidRPr="006F4DE1" w:rsidRDefault="002A102A" w:rsidP="006F4DE1">
            <w:pPr>
              <w:jc w:val="right"/>
              <w:spacing w:before="0" w:beforeAutospacing="0" w:after="0" w:afterAutospacing="0" w:lineRule="auto" w:line="360"/>
              <w:rPr>
                <w:szCs w:val="24"/>
                <w:lang w:val="en-GB" w:eastAsia="en-GB"/>
                <w:b w:val="0"/>
                <w:i w:val="0"/>
                <w:color w:val="000000"/>
                <w:sz w:val="24"/>
                <w:spacing w:val="0"/>
                <w:w w:val="100"/>
                <w:rFonts w:eastAsia="Times New Roman"/>
                <w:caps w:val="0"/>
              </w:rPr>
              <w:snapToGrid w:val="0"/>
              <w:textAlignment w:val="baseline"/>
            </w:pPr>
            <w:r w:rsidRPr="006F4DE1">
              <w:rPr>
                <w:szCs w:val="24"/>
                <w:lang w:val="en-GB" w:eastAsia="en-GB"/>
                <w:b w:val="0"/>
                <w:i w:val="0"/>
                <w:color w:val="000000"/>
                <w:sz w:val="24"/>
                <w:spacing w:val="0"/>
                <w:w w:val="100"/>
                <w:rFonts w:eastAsia="Times New Roman"/>
                <w:caps w:val="0"/>
              </w:rPr>
              <w:t>239</w:t>
            </w:r>
          </w:p>
        </w:tc>
      </w:tr>
      <w:tr>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310" w:type="dxa"/>
            <w:noWrap/>
            <w:hideMark/>
          </w:tcPr>
          <w:p w14:paraId="02C98A52" w14:textId="77777777" w:rsidR="002A102A" w:rsidRPr="006F4DE1" w:rsidRDefault="002A102A" w:rsidP="006F4DE1">
            <w:pPr>
              <w:jc w:val="right"/>
              <w:spacing w:before="0" w:beforeAutospacing="0" w:after="0" w:afterAutospacing="0" w:lineRule="auto" w:line="360"/>
              <w:rPr>
                <w:szCs w:val="24"/>
                <w:lang w:val="en-GB" w:eastAsia="en-GB"/>
                <w:b w:val="0"/>
                <w:i w:val="0"/>
                <w:color w:val="000000"/>
                <w:sz w:val="24"/>
                <w:spacing w:val="0"/>
                <w:w w:val="100"/>
                <w:rFonts w:eastAsia="Times New Roman"/>
                <w:caps w:val="0"/>
              </w:rPr>
              <w:snapToGrid w:val="0"/>
              <w:textAlignment w:val="baseline"/>
            </w:pPr>
            <w:r w:rsidRPr="006F4DE1">
              <w:rPr>
                <w:szCs w:val="24"/>
                <w:lang w:val="en-GB" w:eastAsia="en-GB"/>
                <w:b w:val="0"/>
                <w:i w:val="0"/>
                <w:color w:val="000000"/>
                <w:sz w:val="24"/>
                <w:spacing w:val="0"/>
                <w:w w:val="100"/>
                <w:rFonts w:eastAsia="Times New Roman"/>
                <w:caps w:val="0"/>
              </w:rPr>
              <w:t>47</w:t>
            </w:r>
          </w:p>
        </w:tc>
        <w:tc>
          <w:tcPr>
            <w:tcW w:w="2310" w:type="dxa"/>
            <w:noWrap/>
            <w:hideMark/>
          </w:tcPr>
          <w:p w14:paraId="08CC2C02" w14:textId="77777777" w:rsidR="002A102A" w:rsidRPr="006F4DE1" w:rsidRDefault="002A102A" w:rsidP="006F4DE1">
            <w:pPr>
              <w:jc w:val="right"/>
              <w:spacing w:before="0" w:beforeAutospacing="0" w:after="0" w:afterAutospacing="0" w:lineRule="auto" w:line="360"/>
              <w:rPr>
                <w:szCs w:val="24"/>
                <w:lang w:val="en-GB" w:eastAsia="en-GB"/>
                <w:b w:val="0"/>
                <w:i w:val="0"/>
                <w:color w:val="000000"/>
                <w:sz w:val="24"/>
                <w:spacing w:val="0"/>
                <w:w w:val="100"/>
                <w:rFonts w:eastAsia="Times New Roman"/>
                <w:caps w:val="0"/>
              </w:rPr>
              <w:snapToGrid w:val="0"/>
              <w:textAlignment w:val="baseline"/>
            </w:pPr>
            <w:r w:rsidRPr="006F4DE1">
              <w:rPr>
                <w:szCs w:val="24"/>
                <w:lang w:val="en-GB" w:eastAsia="en-GB"/>
                <w:b w:val="0"/>
                <w:i w:val="0"/>
                <w:color w:val="000000"/>
                <w:sz w:val="24"/>
                <w:spacing w:val="0"/>
                <w:w w:val="100"/>
                <w:rFonts w:eastAsia="Times New Roman"/>
                <w:caps w:val="0"/>
              </w:rPr>
              <w:t>55</w:t>
            </w:r>
          </w:p>
        </w:tc>
        <w:tc>
          <w:tcPr>
            <w:tcW w:w="2311" w:type="dxa"/>
            <w:noWrap/>
            <w:hideMark/>
          </w:tcPr>
          <w:p w14:paraId="1BC0EF65" w14:textId="77777777" w:rsidR="002A102A" w:rsidRPr="006F4DE1" w:rsidRDefault="002A102A" w:rsidP="006F4DE1">
            <w:pPr>
              <w:jc w:val="right"/>
              <w:spacing w:before="0" w:beforeAutospacing="0" w:after="0" w:afterAutospacing="0" w:lineRule="auto" w:line="360"/>
              <w:rPr>
                <w:szCs w:val="24"/>
                <w:lang w:val="en-GB" w:eastAsia="en-GB"/>
                <w:b w:val="0"/>
                <w:i w:val="0"/>
                <w:color w:val="000000"/>
                <w:sz w:val="24"/>
                <w:spacing w:val="0"/>
                <w:w w:val="100"/>
                <w:rFonts w:eastAsia="Times New Roman"/>
                <w:caps w:val="0"/>
              </w:rPr>
              <w:snapToGrid w:val="0"/>
              <w:textAlignment w:val="baseline"/>
            </w:pPr>
            <w:r w:rsidRPr="006F4DE1">
              <w:rPr>
                <w:szCs w:val="24"/>
                <w:lang w:val="en-GB" w:eastAsia="en-GB"/>
                <w:b w:val="0"/>
                <w:i w:val="0"/>
                <w:color w:val="000000"/>
                <w:sz w:val="24"/>
                <w:spacing w:val="0"/>
                <w:w w:val="100"/>
                <w:rFonts w:eastAsia="Times New Roman"/>
                <w:caps w:val="0"/>
              </w:rPr>
              <w:t>22</w:t>
            </w:r>
          </w:p>
        </w:tc>
        <w:tc>
          <w:tcPr>
            <w:tcW w:w="2311" w:type="dxa"/>
            <w:noWrap/>
            <w:hideMark/>
          </w:tcPr>
          <w:p w14:paraId="53ACB5AC" w14:textId="77777777" w:rsidR="002A102A" w:rsidRPr="006F4DE1" w:rsidRDefault="002A102A" w:rsidP="006F4DE1">
            <w:pPr>
              <w:jc w:val="right"/>
              <w:spacing w:before="0" w:beforeAutospacing="0" w:after="0" w:afterAutospacing="0" w:lineRule="auto" w:line="360"/>
              <w:rPr>
                <w:szCs w:val="24"/>
                <w:lang w:val="en-GB" w:eastAsia="en-GB"/>
                <w:b w:val="0"/>
                <w:i w:val="0"/>
                <w:color w:val="000000"/>
                <w:sz w:val="24"/>
                <w:spacing w:val="0"/>
                <w:w w:val="100"/>
                <w:rFonts w:eastAsia="Times New Roman"/>
                <w:caps w:val="0"/>
              </w:rPr>
              <w:snapToGrid w:val="0"/>
              <w:textAlignment w:val="baseline"/>
            </w:pPr>
            <w:r w:rsidRPr="006F4DE1">
              <w:rPr>
                <w:szCs w:val="24"/>
                <w:lang w:val="en-GB" w:eastAsia="en-GB"/>
                <w:b w:val="0"/>
                <w:i w:val="0"/>
                <w:color w:val="000000"/>
                <w:sz w:val="24"/>
                <w:spacing w:val="0"/>
                <w:w w:val="100"/>
                <w:rFonts w:eastAsia="Times New Roman"/>
                <w:caps w:val="0"/>
              </w:rPr>
              <w:t>155</w:t>
            </w:r>
          </w:p>
        </w:tc>
      </w:tr>
      <w:tr>
        <w:trPr>
          <w:trHeight w:val="300"/>
        </w:trPr>
        <w:tc>
          <w:tcPr>
            <w:cnfStyle w:val="001000000000" w:firstRow="0" w:lastRow="0" w:firstColumn="1" w:lastColumn="0" w:oddVBand="0" w:evenVBand="0" w:oddHBand="0" w:evenHBand="0" w:firstRowFirstColumn="0" w:firstRowLastColumn="0" w:lastRowFirstColumn="0" w:lastRowLastColumn="0"/>
            <w:tcW w:w="2310" w:type="dxa"/>
            <w:noWrap/>
            <w:hideMark/>
          </w:tcPr>
          <w:p w14:paraId="7185C115" w14:textId="77777777" w:rsidR="002A102A" w:rsidRPr="006F4DE1" w:rsidRDefault="002A102A" w:rsidP="006F4DE1">
            <w:pPr>
              <w:jc w:val="right"/>
              <w:spacing w:before="0" w:beforeAutospacing="0" w:after="0" w:afterAutospacing="0" w:lineRule="auto" w:line="360"/>
              <w:rPr>
                <w:szCs w:val="24"/>
                <w:lang w:val="en-GB" w:eastAsia="en-GB"/>
                <w:b w:val="0"/>
                <w:i w:val="0"/>
                <w:color w:val="000000"/>
                <w:sz w:val="24"/>
                <w:spacing w:val="0"/>
                <w:w w:val="100"/>
                <w:rFonts w:eastAsia="Times New Roman"/>
                <w:caps w:val="0"/>
              </w:rPr>
              <w:snapToGrid w:val="0"/>
              <w:textAlignment w:val="baseline"/>
            </w:pPr>
            <w:r w:rsidRPr="006F4DE1">
              <w:rPr>
                <w:szCs w:val="24"/>
                <w:lang w:val="en-GB" w:eastAsia="en-GB"/>
                <w:b w:val="0"/>
                <w:i w:val="0"/>
                <w:color w:val="000000"/>
                <w:sz w:val="24"/>
                <w:spacing w:val="0"/>
                <w:w w:val="100"/>
                <w:rFonts w:eastAsia="Times New Roman"/>
                <w:caps w:val="0"/>
              </w:rPr>
              <w:t>48</w:t>
            </w:r>
          </w:p>
        </w:tc>
        <w:tc>
          <w:tcPr>
            <w:tcW w:w="2310" w:type="dxa"/>
            <w:noWrap/>
            <w:hideMark/>
          </w:tcPr>
          <w:p w14:paraId="334D4694" w14:textId="77777777" w:rsidR="002A102A" w:rsidRPr="006F4DE1" w:rsidRDefault="002A102A" w:rsidP="006F4DE1">
            <w:pPr>
              <w:jc w:val="right"/>
              <w:spacing w:before="0" w:beforeAutospacing="0" w:after="0" w:afterAutospacing="0" w:lineRule="auto" w:line="360"/>
              <w:rPr>
                <w:szCs w:val="24"/>
                <w:lang w:val="en-GB" w:eastAsia="en-GB"/>
                <w:b w:val="0"/>
                <w:i w:val="0"/>
                <w:color w:val="000000"/>
                <w:sz w:val="24"/>
                <w:spacing w:val="0"/>
                <w:w w:val="100"/>
                <w:rFonts w:eastAsia="Times New Roman"/>
                <w:caps w:val="0"/>
              </w:rPr>
              <w:snapToGrid w:val="0"/>
              <w:textAlignment w:val="baseline"/>
            </w:pPr>
            <w:r w:rsidRPr="006F4DE1">
              <w:rPr>
                <w:szCs w:val="24"/>
                <w:lang w:val="en-GB" w:eastAsia="en-GB"/>
                <w:b w:val="0"/>
                <w:i w:val="0"/>
                <w:color w:val="000000"/>
                <w:sz w:val="24"/>
                <w:spacing w:val="0"/>
                <w:w w:val="100"/>
                <w:rFonts w:eastAsia="Times New Roman"/>
                <w:caps w:val="0"/>
              </w:rPr>
              <w:t>80</w:t>
            </w:r>
          </w:p>
        </w:tc>
        <w:tc>
          <w:tcPr>
            <w:tcW w:w="2311" w:type="dxa"/>
            <w:noWrap/>
            <w:hideMark/>
          </w:tcPr>
          <w:p w14:paraId="369970A9" w14:textId="77777777" w:rsidR="002A102A" w:rsidRPr="006F4DE1" w:rsidRDefault="002A102A" w:rsidP="006F4DE1">
            <w:pPr>
              <w:jc w:val="right"/>
              <w:spacing w:before="0" w:beforeAutospacing="0" w:after="0" w:afterAutospacing="0" w:lineRule="auto" w:line="360"/>
              <w:rPr>
                <w:szCs w:val="24"/>
                <w:lang w:val="en-GB" w:eastAsia="en-GB"/>
                <w:b w:val="0"/>
                <w:i w:val="0"/>
                <w:color w:val="000000"/>
                <w:sz w:val="24"/>
                <w:spacing w:val="0"/>
                <w:w w:val="100"/>
                <w:rFonts w:eastAsia="Times New Roman"/>
                <w:caps w:val="0"/>
              </w:rPr>
              <w:snapToGrid w:val="0"/>
              <w:textAlignment w:val="baseline"/>
            </w:pPr>
            <w:r w:rsidRPr="006F4DE1">
              <w:rPr>
                <w:szCs w:val="24"/>
                <w:lang w:val="en-GB" w:eastAsia="en-GB"/>
                <w:b w:val="0"/>
                <w:i w:val="0"/>
                <w:color w:val="000000"/>
                <w:sz w:val="24"/>
                <w:spacing w:val="0"/>
                <w:w w:val="100"/>
                <w:rFonts w:eastAsia="Times New Roman"/>
                <w:caps w:val="0"/>
              </w:rPr>
              <w:t>25</w:t>
            </w:r>
          </w:p>
        </w:tc>
        <w:tc>
          <w:tcPr>
            <w:tcW w:w="2311" w:type="dxa"/>
            <w:noWrap/>
            <w:hideMark/>
          </w:tcPr>
          <w:p w14:paraId="3783D584" w14:textId="77777777" w:rsidR="002A102A" w:rsidRPr="006F4DE1" w:rsidRDefault="002A102A" w:rsidP="006F4DE1">
            <w:pPr>
              <w:jc w:val="right"/>
              <w:spacing w:before="0" w:beforeAutospacing="0" w:after="0" w:afterAutospacing="0" w:lineRule="auto" w:line="360"/>
              <w:rPr>
                <w:szCs w:val="24"/>
                <w:lang w:val="en-GB" w:eastAsia="en-GB"/>
                <w:b w:val="0"/>
                <w:i w:val="0"/>
                <w:color w:val="000000"/>
                <w:sz w:val="24"/>
                <w:spacing w:val="0"/>
                <w:w w:val="100"/>
                <w:rFonts w:eastAsia="Times New Roman"/>
                <w:caps w:val="0"/>
              </w:rPr>
              <w:snapToGrid w:val="0"/>
              <w:textAlignment w:val="baseline"/>
            </w:pPr>
            <w:r w:rsidRPr="006F4DE1">
              <w:rPr>
                <w:szCs w:val="24"/>
                <w:lang w:val="en-GB" w:eastAsia="en-GB"/>
                <w:b w:val="0"/>
                <w:i w:val="0"/>
                <w:color w:val="000000"/>
                <w:sz w:val="24"/>
                <w:spacing w:val="0"/>
                <w:w w:val="100"/>
                <w:rFonts w:eastAsia="Times New Roman"/>
                <w:caps w:val="0"/>
              </w:rPr>
              <w:t>148</w:t>
            </w:r>
          </w:p>
        </w:tc>
      </w:tr>
      <w:tr>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310" w:type="dxa"/>
            <w:noWrap/>
            <w:hideMark/>
          </w:tcPr>
          <w:p w14:paraId="2421F23F" w14:textId="77777777" w:rsidR="002A102A" w:rsidRPr="006F4DE1" w:rsidRDefault="002A102A" w:rsidP="006F4DE1">
            <w:pPr>
              <w:jc w:val="right"/>
              <w:spacing w:before="0" w:beforeAutospacing="0" w:after="0" w:afterAutospacing="0" w:lineRule="auto" w:line="360"/>
              <w:rPr>
                <w:szCs w:val="24"/>
                <w:lang w:val="en-GB" w:eastAsia="en-GB"/>
                <w:b w:val="0"/>
                <w:i w:val="0"/>
                <w:color w:val="000000"/>
                <w:sz w:val="24"/>
                <w:spacing w:val="0"/>
                <w:w w:val="100"/>
                <w:rFonts w:eastAsia="Times New Roman"/>
                <w:caps w:val="0"/>
              </w:rPr>
              <w:snapToGrid w:val="0"/>
              <w:textAlignment w:val="baseline"/>
            </w:pPr>
            <w:r w:rsidRPr="006F4DE1">
              <w:rPr>
                <w:szCs w:val="24"/>
                <w:lang w:val="en-GB" w:eastAsia="en-GB"/>
                <w:b w:val="0"/>
                <w:i w:val="0"/>
                <w:color w:val="000000"/>
                <w:sz w:val="24"/>
                <w:spacing w:val="0"/>
                <w:w w:val="100"/>
                <w:rFonts w:eastAsia="Times New Roman"/>
                <w:caps w:val="0"/>
              </w:rPr>
              <w:t>49</w:t>
            </w:r>
          </w:p>
        </w:tc>
        <w:tc>
          <w:tcPr>
            <w:tcW w:w="2310" w:type="dxa"/>
            <w:noWrap/>
            <w:hideMark/>
          </w:tcPr>
          <w:p w14:paraId="455728E3" w14:textId="77777777" w:rsidR="002A102A" w:rsidRPr="006F4DE1" w:rsidRDefault="002A102A" w:rsidP="006F4DE1">
            <w:pPr>
              <w:jc w:val="right"/>
              <w:spacing w:before="0" w:beforeAutospacing="0" w:after="0" w:afterAutospacing="0" w:lineRule="auto" w:line="360"/>
              <w:rPr>
                <w:szCs w:val="24"/>
                <w:lang w:val="en-GB" w:eastAsia="en-GB"/>
                <w:b w:val="0"/>
                <w:i w:val="0"/>
                <w:color w:val="000000"/>
                <w:sz w:val="24"/>
                <w:spacing w:val="0"/>
                <w:w w:val="100"/>
                <w:rFonts w:eastAsia="Times New Roman"/>
                <w:caps w:val="0"/>
              </w:rPr>
              <w:snapToGrid w:val="0"/>
              <w:textAlignment w:val="baseline"/>
            </w:pPr>
            <w:r w:rsidRPr="006F4DE1">
              <w:rPr>
                <w:szCs w:val="24"/>
                <w:lang w:val="en-GB" w:eastAsia="en-GB"/>
                <w:b w:val="0"/>
                <w:i w:val="0"/>
                <w:color w:val="000000"/>
                <w:sz w:val="24"/>
                <w:spacing w:val="0"/>
                <w:w w:val="100"/>
                <w:rFonts w:eastAsia="Times New Roman"/>
                <w:caps w:val="0"/>
              </w:rPr>
              <w:t>65</w:t>
            </w:r>
          </w:p>
        </w:tc>
        <w:tc>
          <w:tcPr>
            <w:tcW w:w="2311" w:type="dxa"/>
            <w:noWrap/>
            <w:hideMark/>
          </w:tcPr>
          <w:p w14:paraId="3BC869AD" w14:textId="77777777" w:rsidR="002A102A" w:rsidRPr="006F4DE1" w:rsidRDefault="002A102A" w:rsidP="006F4DE1">
            <w:pPr>
              <w:jc w:val="right"/>
              <w:spacing w:before="0" w:beforeAutospacing="0" w:after="0" w:afterAutospacing="0" w:lineRule="auto" w:line="360"/>
              <w:rPr>
                <w:szCs w:val="24"/>
                <w:lang w:val="en-GB" w:eastAsia="en-GB"/>
                <w:b w:val="0"/>
                <w:i w:val="0"/>
                <w:color w:val="000000"/>
                <w:sz w:val="24"/>
                <w:spacing w:val="0"/>
                <w:w w:val="100"/>
                <w:rFonts w:eastAsia="Times New Roman"/>
                <w:caps w:val="0"/>
              </w:rPr>
              <w:snapToGrid w:val="0"/>
              <w:textAlignment w:val="baseline"/>
            </w:pPr>
            <w:r w:rsidRPr="006F4DE1">
              <w:rPr>
                <w:szCs w:val="24"/>
                <w:lang w:val="en-GB" w:eastAsia="en-GB"/>
                <w:b w:val="0"/>
                <w:i w:val="0"/>
                <w:color w:val="000000"/>
                <w:sz w:val="24"/>
                <w:spacing w:val="0"/>
                <w:w w:val="100"/>
                <w:rFonts w:eastAsia="Times New Roman"/>
                <w:caps w:val="0"/>
              </w:rPr>
              <w:t>24</w:t>
            </w:r>
          </w:p>
        </w:tc>
        <w:tc>
          <w:tcPr>
            <w:tcW w:w="2311" w:type="dxa"/>
            <w:noWrap/>
            <w:hideMark/>
          </w:tcPr>
          <w:p w14:paraId="128AEA31" w14:textId="77777777" w:rsidR="002A102A" w:rsidRPr="006F4DE1" w:rsidRDefault="002A102A" w:rsidP="006F4DE1">
            <w:pPr>
              <w:jc w:val="right"/>
              <w:spacing w:before="0" w:beforeAutospacing="0" w:after="0" w:afterAutospacing="0" w:lineRule="auto" w:line="360"/>
              <w:rPr>
                <w:szCs w:val="24"/>
                <w:lang w:val="en-GB" w:eastAsia="en-GB"/>
                <w:b w:val="0"/>
                <w:i w:val="0"/>
                <w:color w:val="000000"/>
                <w:sz w:val="24"/>
                <w:spacing w:val="0"/>
                <w:w w:val="100"/>
                <w:rFonts w:eastAsia="Times New Roman"/>
                <w:caps w:val="0"/>
              </w:rPr>
              <w:snapToGrid w:val="0"/>
              <w:textAlignment w:val="baseline"/>
            </w:pPr>
            <w:r w:rsidRPr="006F4DE1">
              <w:rPr>
                <w:szCs w:val="24"/>
                <w:lang w:val="en-GB" w:eastAsia="en-GB"/>
                <w:b w:val="0"/>
                <w:i w:val="0"/>
                <w:color w:val="000000"/>
                <w:sz w:val="24"/>
                <w:spacing w:val="0"/>
                <w:w w:val="100"/>
                <w:rFonts w:eastAsia="Times New Roman"/>
                <w:caps w:val="0"/>
              </w:rPr>
              <w:t>259</w:t>
            </w:r>
          </w:p>
        </w:tc>
      </w:tr>
      <w:tr>
        <w:trPr>
          <w:trHeight w:val="300"/>
        </w:trPr>
        <w:tc>
          <w:tcPr>
            <w:cnfStyle w:val="001000000000" w:firstRow="0" w:lastRow="0" w:firstColumn="1" w:lastColumn="0" w:oddVBand="0" w:evenVBand="0" w:oddHBand="0" w:evenHBand="0" w:firstRowFirstColumn="0" w:firstRowLastColumn="0" w:lastRowFirstColumn="0" w:lastRowLastColumn="0"/>
            <w:tcW w:w="2310" w:type="dxa"/>
            <w:noWrap/>
            <w:hideMark/>
          </w:tcPr>
          <w:p w14:paraId="1FB84440" w14:textId="77777777" w:rsidR="002A102A" w:rsidRPr="006F4DE1" w:rsidRDefault="002A102A" w:rsidP="006F4DE1">
            <w:pPr>
              <w:jc w:val="right"/>
              <w:spacing w:before="0" w:beforeAutospacing="0" w:after="0" w:afterAutospacing="0" w:lineRule="auto" w:line="360"/>
              <w:rPr>
                <w:szCs w:val="24"/>
                <w:lang w:val="en-GB" w:eastAsia="en-GB"/>
                <w:b w:val="0"/>
                <w:i w:val="0"/>
                <w:color w:val="000000"/>
                <w:sz w:val="24"/>
                <w:spacing w:val="0"/>
                <w:w w:val="100"/>
                <w:rFonts w:eastAsia="Times New Roman"/>
                <w:caps w:val="0"/>
              </w:rPr>
              <w:snapToGrid w:val="0"/>
              <w:textAlignment w:val="baseline"/>
            </w:pPr>
            <w:r w:rsidRPr="006F4DE1">
              <w:rPr>
                <w:szCs w:val="24"/>
                <w:lang w:val="en-GB" w:eastAsia="en-GB"/>
                <w:b w:val="0"/>
                <w:i w:val="0"/>
                <w:color w:val="000000"/>
                <w:sz w:val="24"/>
                <w:spacing w:val="0"/>
                <w:w w:val="100"/>
                <w:rFonts w:eastAsia="Times New Roman"/>
                <w:caps w:val="0"/>
              </w:rPr>
              <w:t>50</w:t>
            </w:r>
          </w:p>
        </w:tc>
        <w:tc>
          <w:tcPr>
            <w:tcW w:w="2310" w:type="dxa"/>
            <w:noWrap/>
            <w:hideMark/>
          </w:tcPr>
          <w:p w14:paraId="7B1F120E" w14:textId="77777777" w:rsidR="002A102A" w:rsidRPr="006F4DE1" w:rsidRDefault="002A102A" w:rsidP="006F4DE1">
            <w:pPr>
              <w:jc w:val="right"/>
              <w:spacing w:before="0" w:beforeAutospacing="0" w:after="0" w:afterAutospacing="0" w:lineRule="auto" w:line="360"/>
              <w:rPr>
                <w:szCs w:val="24"/>
                <w:lang w:val="en-GB" w:eastAsia="en-GB"/>
                <w:b w:val="0"/>
                <w:i w:val="0"/>
                <w:color w:val="000000"/>
                <w:sz w:val="24"/>
                <w:spacing w:val="0"/>
                <w:w w:val="100"/>
                <w:rFonts w:eastAsia="Times New Roman"/>
                <w:caps w:val="0"/>
              </w:rPr>
              <w:snapToGrid w:val="0"/>
              <w:textAlignment w:val="baseline"/>
            </w:pPr>
            <w:r w:rsidRPr="006F4DE1">
              <w:rPr>
                <w:szCs w:val="24"/>
                <w:lang w:val="en-GB" w:eastAsia="en-GB"/>
                <w:b w:val="0"/>
                <w:i w:val="0"/>
                <w:color w:val="000000"/>
                <w:sz w:val="24"/>
                <w:spacing w:val="0"/>
                <w:w w:val="100"/>
                <w:rFonts w:eastAsia="Times New Roman"/>
                <w:caps w:val="0"/>
              </w:rPr>
              <w:t>72</w:t>
            </w:r>
          </w:p>
        </w:tc>
        <w:tc>
          <w:tcPr>
            <w:tcW w:w="2311" w:type="dxa"/>
            <w:noWrap/>
            <w:hideMark/>
          </w:tcPr>
          <w:p w14:paraId="720495E0" w14:textId="77777777" w:rsidR="002A102A" w:rsidRPr="006F4DE1" w:rsidRDefault="002A102A" w:rsidP="006F4DE1">
            <w:pPr>
              <w:jc w:val="right"/>
              <w:spacing w:before="0" w:beforeAutospacing="0" w:after="0" w:afterAutospacing="0" w:lineRule="auto" w:line="360"/>
              <w:rPr>
                <w:szCs w:val="24"/>
                <w:lang w:val="en-GB" w:eastAsia="en-GB"/>
                <w:b w:val="0"/>
                <w:i w:val="0"/>
                <w:color w:val="000000"/>
                <w:sz w:val="24"/>
                <w:spacing w:val="0"/>
                <w:w w:val="100"/>
                <w:rFonts w:eastAsia="Times New Roman"/>
                <w:caps w:val="0"/>
              </w:rPr>
              <w:snapToGrid w:val="0"/>
              <w:textAlignment w:val="baseline"/>
            </w:pPr>
            <w:r w:rsidRPr="006F4DE1">
              <w:rPr>
                <w:szCs w:val="24"/>
                <w:lang w:val="en-GB" w:eastAsia="en-GB"/>
                <w:b w:val="0"/>
                <w:i w:val="0"/>
                <w:color w:val="000000"/>
                <w:sz w:val="24"/>
                <w:spacing w:val="0"/>
                <w:w w:val="100"/>
                <w:rFonts w:eastAsia="Times New Roman"/>
                <w:caps w:val="0"/>
              </w:rPr>
              <w:t>18</w:t>
            </w:r>
          </w:p>
        </w:tc>
        <w:tc>
          <w:tcPr>
            <w:tcW w:w="2311" w:type="dxa"/>
            <w:noWrap/>
            <w:hideMark/>
          </w:tcPr>
          <w:p w14:paraId="34F696B4" w14:textId="77777777" w:rsidR="002A102A" w:rsidRPr="006F4DE1" w:rsidRDefault="002A102A" w:rsidP="006F4DE1">
            <w:pPr>
              <w:jc w:val="right"/>
              <w:spacing w:before="0" w:beforeAutospacing="0" w:after="0" w:afterAutospacing="0" w:lineRule="auto" w:line="360"/>
              <w:rPr>
                <w:szCs w:val="24"/>
                <w:lang w:val="en-GB" w:eastAsia="en-GB"/>
                <w:b w:val="0"/>
                <w:i w:val="0"/>
                <w:color w:val="000000"/>
                <w:sz w:val="24"/>
                <w:spacing w:val="0"/>
                <w:w w:val="100"/>
                <w:rFonts w:eastAsia="Times New Roman"/>
                <w:caps w:val="0"/>
              </w:rPr>
              <w:snapToGrid w:val="0"/>
              <w:textAlignment w:val="baseline"/>
            </w:pPr>
            <w:r w:rsidRPr="006F4DE1">
              <w:rPr>
                <w:szCs w:val="24"/>
                <w:lang w:val="en-GB" w:eastAsia="en-GB"/>
                <w:b w:val="0"/>
                <w:i w:val="0"/>
                <w:color w:val="000000"/>
                <w:sz w:val="24"/>
                <w:spacing w:val="0"/>
                <w:w w:val="100"/>
                <w:rFonts w:eastAsia="Times New Roman"/>
                <w:caps w:val="0"/>
              </w:rPr>
              <w:t>196</w:t>
            </w:r>
          </w:p>
        </w:tc>
      </w:tr>
    </w:tbl>
    <w:p w14:paraId="6F7B079E" w14:textId="77777777" w:rsidR="00103FD1" w:rsidRPr="006F4DE1" w:rsidRDefault="00103FD1" w:rsidP="006F4DE1">
      <w:pPr>
        <w:spacing w:before="0" w:beforeAutospacing="0" w:after="160" w:afterAutospacing="0" w:lineRule="auto" w:line="360"/>
        <w:rPr>
          <w:szCs w:val="24"/>
          <w:b w:val="0"/>
          <w:i w:val="0"/>
          <w:sz w:val="24"/>
          <w:spacing w:val="0"/>
          <w:w w:val="100"/>
          <w:rFonts/>
          <w:caps w:val="0"/>
        </w:rPr>
        <w:snapToGrid w:val="0"/>
        <w:textAlignment w:val="baseline"/>
      </w:pPr>
      <w:r>
        <w:rPr>
          <w:b w:val="0"/>
          <w:i w:val="0"/>
          <w:sz w:val="24"/>
          <w:spacing w:val="0"/>
          <w:w w:val="100"/>
          <w:rFonts/>
          <w:caps w:val="0"/>
        </w:rPr>
        <w:t/>
      </w:r>
    </w:p>
    <w:p w14:paraId="5DE0371A" w14:textId="77777777" w:rsidR="00911003" w:rsidRDefault="00911003" w:rsidP="006F4DE1">
      <w:pPr>
        <w:spacing w:before="0" w:beforeAutospacing="0" w:after="160" w:afterAutospacing="0" w:lineRule="auto" w:line="360"/>
        <w:rPr>
          <w:szCs w:val="24"/>
          <w:bCs/>
          <w:b w:val="1"/>
          <w:i w:val="0"/>
          <w:sz w:val="24"/>
          <w:spacing w:val="0"/>
          <w:w w:val="100"/>
          <w:rFonts/>
          <w:caps w:val="0"/>
        </w:rPr>
        <w:snapToGrid w:val="0"/>
        <w:textAlignment w:val="baseline"/>
      </w:pPr>
      <w:r w:rsidRPr="006F4DE1">
        <w:drawing>
          <wp:inline distT="0" distB="0" distL="0" distR="0" wp14:anchorId="4EA0751E" wp14:editId="7CB9CF8B">
            <wp:extent cx="3842536" cy="3552684"/>
            <wp:effectExtent l="19050" t="0" r="0" b="0"/>
            <wp:docPr id="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cstate="print"/>
                    <a:srcRect/>
                    <a:stretch>
                      <a:fillRect/>
                    </a:stretch>
                  </pic:blipFill>
                  <pic:spPr bwMode="auto">
                    <a:xfrm rot="0">
                      <a:off x="0" y="0"/>
                      <a:ext cx="3842536" cy="3552684"/>
                    </a:xfrm>
                    <a:prstGeom prst="rect">
                      <a:avLst/>
                    </a:prstGeom>
                    <a:noFill/>
                    <a:ln w="9525">
                      <a:noFill/>
                      <a:miter lim="800000"/>
                      <a:headEnd/>
                      <a:tailEnd/>
                    </a:ln>
                  </pic:spPr>
                </pic:pic>
              </a:graphicData>
            </a:graphic>
          </wp:inline>
        </w:drawing>
        <w:rPr>
          <w:szCs w:val="24"/>
          <w:bCs/>
          <w:lang w:val="en-GB" w:eastAsia="en-GB"/>
          <w:noProof/>
          <w:b w:val="1"/>
          <w:i w:val="0"/>
          <w:sz w:val="24"/>
          <w:spacing w:val="0"/>
          <w:w w:val="100"/>
          <w:rFonts/>
          <w:caps w:val="0"/>
        </w:rPr>
      </w:r>
    </w:p>
    <w:p w14:paraId="7DAEC046" w14:textId="77777777" w:rsidR="003341E7" w:rsidRPr="00BA3681" w:rsidRDefault="003341E7" w:rsidP="006F4DE1">
      <w:pPr>
        <w:spacing w:before="0" w:beforeAutospacing="0" w:after="160" w:afterAutospacing="0" w:lineRule="auto" w:line="360"/>
        <w:rPr>
          <w:szCs w:val="24"/>
          <w:b w:val="0"/>
          <w:i w:val="0"/>
          <w:sz w:val="24"/>
          <w:spacing w:val="0"/>
          <w:w w:val="100"/>
          <w:rFonts/>
          <w:caps w:val="0"/>
        </w:rPr>
        <w:snapToGrid w:val="0"/>
        <w:textAlignment w:val="baseline"/>
      </w:pPr>
      <w:r w:rsidRPr="00BA3681">
        <w:rPr>
          <w:szCs w:val="24"/>
          <w:b w:val="0"/>
          <w:i w:val="0"/>
          <w:sz w:val="24"/>
          <w:spacing w:val="0"/>
          <w:w w:val="100"/>
          <w:rFonts/>
          <w:caps w:val="0"/>
        </w:rPr>
        <w:t>Figure</w:t>
      </w:r>
      <w:r w:rsidRPr="00BA3681">
        <w:rPr>
          <w:szCs w:val="24"/>
          <w:b w:val="0"/>
          <w:i w:val="0"/>
          <w:sz w:val="24"/>
          <w:spacing w:val="0"/>
          <w:w w:val="100"/>
          <w:rFonts/>
          <w:caps w:val="0"/>
        </w:rPr>
        <w:t> </w:t>
      </w:r>
      <w:r w:rsidR="007E20E2" w:rsidRPr="00BA3681">
        <w:rPr>
          <w:szCs w:val="24"/>
          <w:b w:val="0"/>
          <w:i w:val="0"/>
          <w:sz w:val="24"/>
          <w:spacing w:val="0"/>
          <w:w w:val="100"/>
          <w:rFonts/>
          <w:caps w:val="0"/>
        </w:rPr>
        <w:t>4.</w:t>
      </w:r>
      <w:r w:rsidR="00A56768" w:rsidRPr="00BA3681">
        <w:rPr>
          <w:szCs w:val="24"/>
          <w:b w:val="0"/>
          <w:i w:val="0"/>
          <w:sz w:val="24"/>
          <w:spacing w:val="0"/>
          <w:w w:val="100"/>
          <w:rFonts/>
          <w:caps w:val="0"/>
        </w:rPr>
        <w:t>0</w:t>
      </w:r>
      <w:r w:rsidR="007E20E2" w:rsidRPr="00BA3681">
        <w:rPr>
          <w:szCs w:val="24"/>
          <w:b w:val="0"/>
          <w:i w:val="0"/>
          <w:sz w:val="24"/>
          <w:spacing w:val="0"/>
          <w:w w:val="100"/>
          <w:rFonts/>
          <w:caps w:val="0"/>
        </w:rPr>
        <w:t>4</w:t>
      </w:r>
      <w:r w:rsidR="007E20E2" w:rsidRPr="00BA3681">
        <w:rPr>
          <w:szCs w:val="24"/>
          <w:b w:val="0"/>
          <w:i w:val="0"/>
          <w:sz w:val="24"/>
          <w:spacing w:val="0"/>
          <w:w w:val="100"/>
          <w:rFonts/>
          <w:caps w:val="0"/>
        </w:rPr>
        <w:t>  </w:t>
      </w:r>
      <w:r w:rsidRPr="00BA3681">
        <w:rPr>
          <w:szCs w:val="24"/>
          <w:b w:val="0"/>
          <w:i w:val="0"/>
          <w:sz w:val="24"/>
          <w:spacing w:val="0"/>
          <w:w w:val="100"/>
          <w:rFonts/>
          <w:caps w:val="0"/>
        </w:rPr>
        <w:t>Rose</w:t>
      </w:r>
      <w:r w:rsidRPr="00BA3681">
        <w:rPr>
          <w:szCs w:val="24"/>
          <w:b w:val="0"/>
          <w:i w:val="0"/>
          <w:sz w:val="24"/>
          <w:spacing w:val="0"/>
          <w:w w:val="100"/>
          <w:rFonts/>
          <w:caps w:val="0"/>
        </w:rPr>
        <w:t> </w:t>
      </w:r>
      <w:r w:rsidRPr="00BA3681">
        <w:rPr>
          <w:szCs w:val="24"/>
          <w:b w:val="0"/>
          <w:i w:val="0"/>
          <w:sz w:val="24"/>
          <w:spacing w:val="0"/>
          <w:w w:val="100"/>
          <w:rFonts/>
          <w:caps w:val="0"/>
        </w:rPr>
        <w:t>diagram</w:t>
      </w:r>
      <w:r w:rsidRPr="00BA3681">
        <w:rPr>
          <w:szCs w:val="24"/>
          <w:b w:val="0"/>
          <w:i w:val="0"/>
          <w:sz w:val="24"/>
          <w:spacing w:val="0"/>
          <w:w w:val="100"/>
          <w:rFonts/>
          <w:caps w:val="0"/>
        </w:rPr>
        <w:t> </w:t>
      </w:r>
      <w:r w:rsidRPr="00BA3681">
        <w:rPr>
          <w:szCs w:val="24"/>
          <w:b w:val="0"/>
          <w:i w:val="0"/>
          <w:sz w:val="24"/>
          <w:spacing w:val="0"/>
          <w:w w:val="100"/>
          <w:rFonts/>
          <w:caps w:val="0"/>
        </w:rPr>
        <w:t>of</w:t>
      </w:r>
      <w:r w:rsidRPr="00BA3681">
        <w:rPr>
          <w:szCs w:val="24"/>
          <w:b w:val="0"/>
          <w:i w:val="0"/>
          <w:sz w:val="24"/>
          <w:spacing w:val="0"/>
          <w:w w:val="100"/>
          <w:rFonts/>
          <w:caps w:val="0"/>
        </w:rPr>
        <w:t> </w:t>
      </w:r>
      <w:r w:rsidRPr="00BA3681">
        <w:rPr>
          <w:szCs w:val="24"/>
          <w:b w:val="0"/>
          <w:i w:val="0"/>
          <w:sz w:val="24"/>
          <w:spacing w:val="0"/>
          <w:w w:val="100"/>
          <w:rFonts/>
          <w:caps w:val="0"/>
        </w:rPr>
        <w:t>pheocysts</w:t>
      </w:r>
      <w:r w:rsidRPr="00BA3681">
        <w:rPr>
          <w:szCs w:val="24"/>
          <w:b w:val="0"/>
          <w:i w:val="0"/>
          <w:sz w:val="24"/>
          <w:spacing w:val="0"/>
          <w:w w:val="100"/>
          <w:rFonts/>
          <w:caps w:val="0"/>
        </w:rPr>
        <w:t> </w:t>
      </w:r>
      <w:r w:rsidRPr="00BA3681">
        <w:rPr>
          <w:szCs w:val="24"/>
          <w:b w:val="0"/>
          <w:i w:val="0"/>
          <w:sz w:val="24"/>
          <w:spacing w:val="0"/>
          <w:w w:val="100"/>
          <w:rFonts/>
          <w:caps w:val="0"/>
        </w:rPr>
        <w:t>orientation</w:t>
      </w:r>
      <w:r w:rsidR="007E20E2" w:rsidRPr="00BA3681">
        <w:rPr>
          <w:szCs w:val="24"/>
          <w:b w:val="0"/>
          <w:i w:val="0"/>
          <w:sz w:val="24"/>
          <w:spacing w:val="0"/>
          <w:w w:val="100"/>
          <w:rFonts/>
          <w:caps w:val="0"/>
        </w:rPr>
        <w:t>(</w:t>
      </w:r>
      <w:r w:rsidR="007E20E2" w:rsidRPr="00BA3681">
        <w:rPr>
          <w:szCs w:val="24"/>
          <w:b w:val="0"/>
          <w:i w:val="0"/>
          <w:sz w:val="24"/>
          <w:spacing w:val="0"/>
          <w:w w:val="100"/>
          <w:rFonts/>
          <w:caps w:val="0"/>
        </w:rPr>
        <w:t> </w:t>
      </w:r>
      <w:r w:rsidR="007E20E2" w:rsidRPr="00BA3681">
        <w:rPr>
          <w:szCs w:val="24"/>
          <w:b w:val="0"/>
          <w:i w:val="0"/>
          <w:sz w:val="24"/>
          <w:spacing w:val="0"/>
          <w:w w:val="100"/>
          <w:rFonts/>
          <w:caps w:val="0"/>
        </w:rPr>
        <w:t>Location</w:t>
      </w:r>
      <w:r w:rsidR="007E20E2" w:rsidRPr="00BA3681">
        <w:rPr>
          <w:szCs w:val="24"/>
          <w:b w:val="0"/>
          <w:i w:val="0"/>
          <w:sz w:val="24"/>
          <w:spacing w:val="0"/>
          <w:w w:val="100"/>
          <w:rFonts/>
          <w:caps w:val="0"/>
        </w:rPr>
        <w:t> </w:t>
      </w:r>
      <w:r w:rsidR="007E20E2" w:rsidRPr="00BA3681">
        <w:rPr>
          <w:szCs w:val="24"/>
          <w:b w:val="0"/>
          <w:i w:val="0"/>
          <w:sz w:val="24"/>
          <w:spacing w:val="0"/>
          <w:w w:val="100"/>
          <w:rFonts/>
          <w:caps w:val="0"/>
        </w:rPr>
        <w:t>2,</w:t>
      </w:r>
      <w:r w:rsidR="007E20E2" w:rsidRPr="00BA3681">
        <w:rPr>
          <w:szCs w:val="24"/>
          <w:b w:val="0"/>
          <w:i w:val="0"/>
          <w:sz w:val="24"/>
          <w:spacing w:val="0"/>
          <w:w w:val="100"/>
          <w:rFonts/>
          <w:caps w:val="0"/>
        </w:rPr>
        <w:t> </w:t>
      </w:r>
      <w:r w:rsidR="007E20E2" w:rsidRPr="00BA3681">
        <w:rPr>
          <w:szCs w:val="24"/>
          <w:b w:val="0"/>
          <w:i w:val="0"/>
          <w:sz w:val="24"/>
          <w:spacing w:val="0"/>
          <w:w w:val="100"/>
          <w:rFonts/>
          <w:caps w:val="0"/>
        </w:rPr>
        <w:t>general</w:t>
      </w:r>
      <w:r w:rsidR="007E20E2" w:rsidRPr="00BA3681">
        <w:rPr>
          <w:szCs w:val="24"/>
          <w:b w:val="0"/>
          <w:i w:val="0"/>
          <w:sz w:val="24"/>
          <w:spacing w:val="0"/>
          <w:w w:val="100"/>
          <w:rFonts/>
          <w:caps w:val="0"/>
        </w:rPr>
        <w:t> </w:t>
      </w:r>
      <w:r w:rsidR="007E20E2" w:rsidRPr="00BA3681">
        <w:rPr>
          <w:szCs w:val="24"/>
          <w:b w:val="0"/>
          <w:i w:val="0"/>
          <w:sz w:val="24"/>
          <w:spacing w:val="0"/>
          <w:w w:val="100"/>
          <w:rFonts/>
          <w:caps w:val="0"/>
        </w:rPr>
        <w:t>mapping)</w:t>
      </w:r>
    </w:p>
    <w:p w14:paraId="341349D9" w14:textId="77777777" w:rsidR="0074135D" w:rsidRPr="006F4DE1" w:rsidRDefault="0074135D" w:rsidP="006F4DE1">
      <w:pPr>
        <w:spacing w:before="0" w:beforeAutospacing="0" w:after="160" w:afterAutospacing="0" w:lineRule="auto" w:line="360"/>
        <w:rPr>
          <w:szCs w:val="24"/>
          <w:b w:val="0"/>
          <w:i w:val="0"/>
          <w:sz w:val="24"/>
          <w:spacing w:val="0"/>
          <w:w w:val="100"/>
          <w:rFonts/>
          <w:caps w:val="0"/>
        </w:rPr>
        <w:snapToGrid w:val="0"/>
        <w:textAlignment w:val="baseline"/>
      </w:pPr>
      <w:r>
        <w:rPr>
          <w:b w:val="0"/>
          <w:i w:val="0"/>
          <w:sz w:val="24"/>
          <w:spacing w:val="0"/>
          <w:w w:val="100"/>
          <w:rFonts/>
          <w:caps w:val="0"/>
        </w:rPr>
        <w:t/>
      </w:r>
    </w:p>
    <w:p w14:paraId="6304CC97" w14:textId="77777777" w:rsidR="00857052" w:rsidRPr="006F4DE1" w:rsidRDefault="004616E2" w:rsidP="00C06C0D">
      <w:pPr>
        <w:spacing w:before="0" w:beforeAutospacing="0" w:after="160" w:afterAutospacing="0" w:lineRule="auto" w:line="360"/>
        <w:rPr>
          <w:szCs w:val="24"/>
          <w:bCs/>
          <w:b w:val="1"/>
          <w:i w:val="0"/>
          <w:sz w:val="24"/>
          <w:spacing w:val="0"/>
          <w:w w:val="100"/>
          <w:rFonts/>
          <w:caps w:val="0"/>
        </w:rPr>
        <w:snapToGrid w:val="0"/>
        <w:textAlignment w:val="baseline"/>
      </w:pPr>
      <w:r w:rsidRPr="006F4DE1">
        <w:rPr>
          <w:szCs w:val="24"/>
          <w:bCs/>
          <w:b w:val="1"/>
          <w:i w:val="0"/>
          <w:sz w:val="24"/>
          <w:spacing w:val="0"/>
          <w:w w:val="100"/>
          <w:rFonts/>
          <w:caps w:val="0"/>
        </w:rPr>
        <w:t>4.1.1.2</w:t>
      </w:r>
      <w:r w:rsidRPr="006F4DE1">
        <w:rPr>
          <w:szCs w:val="24"/>
          <w:bCs/>
          <w:b w:val="1"/>
          <w:i w:val="0"/>
          <w:sz w:val="24"/>
          <w:spacing w:val="0"/>
          <w:w w:val="100"/>
          <w:rFonts/>
          <w:caps w:val="0"/>
        </w:rPr>
        <w:t> </w:t>
      </w:r>
      <w:r w:rsidRPr="006F4DE1">
        <w:rPr>
          <w:szCs w:val="24"/>
          <w:bCs/>
          <w:b w:val="1"/>
          <w:i w:val="0"/>
          <w:sz w:val="24"/>
          <w:spacing w:val="0"/>
          <w:w w:val="100"/>
          <w:rFonts/>
          <w:caps w:val="0"/>
        </w:rPr>
        <w:t>Independent(Group)</w:t>
      </w:r>
      <w:r w:rsidRPr="006F4DE1">
        <w:rPr>
          <w:szCs w:val="24"/>
          <w:bCs/>
          <w:b w:val="1"/>
          <w:i w:val="0"/>
          <w:sz w:val="24"/>
          <w:spacing w:val="0"/>
          <w:w w:val="100"/>
          <w:rFonts/>
          <w:caps w:val="0"/>
        </w:rPr>
        <w:t> </w:t>
      </w:r>
      <w:r w:rsidRPr="006F4DE1">
        <w:rPr>
          <w:szCs w:val="24"/>
          <w:bCs/>
          <w:b w:val="1"/>
          <w:i w:val="0"/>
          <w:sz w:val="24"/>
          <w:spacing w:val="0"/>
          <w:w w:val="100"/>
          <w:rFonts/>
          <w:caps w:val="0"/>
        </w:rPr>
        <w:t>Field</w:t>
      </w:r>
      <w:r w:rsidRPr="006F4DE1">
        <w:rPr>
          <w:szCs w:val="24"/>
          <w:bCs/>
          <w:b w:val="1"/>
          <w:i w:val="0"/>
          <w:sz w:val="24"/>
          <w:spacing w:val="0"/>
          <w:w w:val="100"/>
          <w:rFonts/>
          <w:caps w:val="0"/>
        </w:rPr>
        <w:t> </w:t>
      </w:r>
      <w:r w:rsidRPr="006F4DE1">
        <w:rPr>
          <w:szCs w:val="24"/>
          <w:bCs/>
          <w:b w:val="1"/>
          <w:i w:val="0"/>
          <w:sz w:val="24"/>
          <w:spacing w:val="0"/>
          <w:w w:val="100"/>
          <w:rFonts/>
          <w:caps w:val="0"/>
        </w:rPr>
        <w:t>Mapping</w:t>
      </w:r>
    </w:p>
    <w:p w14:paraId="4A29B6FD" w14:textId="77777777" w:rsidR="00705F36" w:rsidRPr="006F4DE1" w:rsidRDefault="00705F36" w:rsidP="006F4DE1">
      <w:pPr>
        <w:spacing w:before="0" w:beforeAutospacing="0" w:after="160" w:afterAutospacing="0" w:lineRule="auto" w:line="360"/>
        <w:rPr>
          <w:szCs w:val="24"/>
          <w:bCs/>
          <w:b w:val="1"/>
          <w:i w:val="0"/>
          <w:sz w:val="24"/>
          <w:spacing w:val="0"/>
          <w:w w:val="100"/>
          <w:rFonts/>
          <w:caps w:val="0"/>
        </w:rPr>
        <w:snapToGrid w:val="0"/>
        <w:textAlignment w:val="baseline"/>
      </w:pPr>
      <w:r w:rsidRPr="006F4DE1">
        <w:rPr>
          <w:szCs w:val="24"/>
          <w:bCs/>
          <w:b w:val="1"/>
          <w:i w:val="0"/>
          <w:sz w:val="24"/>
          <w:spacing w:val="0"/>
          <w:w w:val="100"/>
          <w:rFonts/>
          <w:caps w:val="0"/>
        </w:rPr>
        <w:t>LOCATION</w:t>
      </w:r>
      <w:r w:rsidRPr="006F4DE1">
        <w:rPr>
          <w:szCs w:val="24"/>
          <w:bCs/>
          <w:b w:val="1"/>
          <w:i w:val="0"/>
          <w:sz w:val="24"/>
          <w:spacing w:val="0"/>
          <w:w w:val="100"/>
          <w:rFonts/>
          <w:caps w:val="0"/>
        </w:rPr>
        <w:t> </w:t>
      </w:r>
      <w:r w:rsidRPr="006F4DE1">
        <w:rPr>
          <w:szCs w:val="24"/>
          <w:bCs/>
          <w:b w:val="1"/>
          <w:i w:val="0"/>
          <w:sz w:val="24"/>
          <w:spacing w:val="0"/>
          <w:w w:val="100"/>
          <w:rFonts/>
          <w:caps w:val="0"/>
        </w:rPr>
        <w:t>1</w:t>
      </w:r>
      <w:r w:rsidRPr="006F4DE1">
        <w:rPr>
          <w:szCs w:val="24"/>
          <w:bCs/>
          <w:b w:val="1"/>
          <w:i w:val="0"/>
          <w:sz w:val="24"/>
          <w:spacing w:val="0"/>
          <w:w w:val="100"/>
          <w:rFonts/>
          <w:caps w:val="0"/>
        </w:rPr>
        <w:t> </w:t>
      </w:r>
    </w:p>
    <w:p w14:paraId="3D5DE499" w14:textId="77777777" w:rsidR="00DB484A" w:rsidRPr="006F4DE1" w:rsidRDefault="00DB484A" w:rsidP="006F4DE1">
      <w:pPr>
        <w:spacing w:before="0" w:beforeAutospacing="0" w:after="160" w:afterAutospacing="0" w:lineRule="auto" w:line="360"/>
        <w:rPr>
          <w:szCs w:val="24"/>
          <w:bCs/>
          <w:lang w:val="en-GB" w:eastAsia="en-GB"/>
          <w:b w:val="1"/>
          <w:i w:val="0"/>
          <w:color w:val="000000"/>
          <w:sz w:val="24"/>
          <w:spacing w:val="0"/>
          <w:w w:val="100"/>
          <w:rFonts w:eastAsia="Times New Roman"/>
          <w:caps w:val="0"/>
        </w:rPr>
        <w:snapToGrid w:val="0"/>
        <w:textAlignment w:val="baseline"/>
      </w:pPr>
      <w:r w:rsidRPr="006F4DE1">
        <w:rPr>
          <w:szCs w:val="24"/>
          <w:bCs/>
          <w:b w:val="1"/>
          <w:i w:val="0"/>
          <w:sz w:val="24"/>
          <w:spacing w:val="0"/>
          <w:w w:val="100"/>
          <w:rFonts/>
          <w:caps w:val="0"/>
        </w:rPr>
        <w:t>Coordinates;</w:t>
      </w:r>
      <w:r w:rsidRPr="006F4DE1">
        <w:rPr>
          <w:szCs w:val="24"/>
          <w:bCs/>
          <w:b w:val="1"/>
          <w:i w:val="0"/>
          <w:sz w:val="24"/>
          <w:spacing w:val="0"/>
          <w:w w:val="100"/>
          <w:rFonts/>
          <w:caps w:val="0"/>
        </w:rPr>
        <w:t> </w:t>
      </w:r>
      <w:r w:rsidRPr="006F4DE1">
        <w:rPr>
          <w:szCs w:val="24"/>
          <w:bCs/>
          <w:lang w:val="en-GB" w:eastAsia="en-GB"/>
          <w:b w:val="1"/>
          <w:i w:val="0"/>
          <w:color w:val="000000"/>
          <w:sz w:val="24"/>
          <w:spacing w:val="0"/>
          <w:w w:val="100"/>
          <w:rFonts w:eastAsia="Times New Roman"/>
          <w:caps w:val="0"/>
        </w:rPr>
        <w:t>7.2052330,</w:t>
      </w:r>
      <w:r w:rsidRPr="006F4DE1">
        <w:rPr>
          <w:szCs w:val="24"/>
          <w:bCs/>
          <w:lang w:val="en-GB" w:eastAsia="en-GB"/>
          <w:b w:val="1"/>
          <w:i w:val="0"/>
          <w:color w:val="000000"/>
          <w:sz w:val="24"/>
          <w:spacing w:val="0"/>
          <w:w w:val="100"/>
          <w:rFonts w:eastAsia="Times New Roman"/>
          <w:caps w:val="0"/>
        </w:rPr>
        <w:t> </w:t>
      </w:r>
      <w:r w:rsidRPr="006F4DE1">
        <w:rPr>
          <w:szCs w:val="24"/>
          <w:bCs/>
          <w:lang w:val="en-GB" w:eastAsia="en-GB"/>
          <w:b w:val="1"/>
          <w:i w:val="0"/>
          <w:color w:val="000000"/>
          <w:sz w:val="24"/>
          <w:spacing w:val="0"/>
          <w:w w:val="100"/>
          <w:rFonts w:eastAsia="Times New Roman"/>
          <w:caps w:val="0"/>
        </w:rPr>
        <w:t>3.3460667</w:t>
      </w:r>
    </w:p>
    <w:p w14:paraId="56178F82" w14:textId="77777777" w:rsidR="00DB484A" w:rsidRPr="006F4DE1" w:rsidRDefault="00E3631E" w:rsidP="006F4DE1">
      <w:pPr>
        <w:spacing w:before="0" w:beforeAutospacing="0" w:after="160" w:afterAutospacing="0" w:lineRule="auto" w:line="360"/>
        <w:rPr>
          <w:szCs w:val="24"/>
          <w:bCs/>
          <w:b w:val="1"/>
          <w:i w:val="0"/>
          <w:sz w:val="24"/>
          <w:spacing w:val="0"/>
          <w:w w:val="100"/>
          <w:rFonts/>
          <w:caps w:val="0"/>
        </w:rPr>
        <w:snapToGrid w:val="0"/>
        <w:textAlignment w:val="baseline"/>
      </w:pPr>
      <w:r w:rsidRPr="006F4DE1">
        <w:rPr>
          <w:szCs w:val="24"/>
          <w:bCs/>
          <w:b w:val="1"/>
          <w:i w:val="0"/>
          <w:sz w:val="24"/>
          <w:spacing w:val="0"/>
          <w:w w:val="100"/>
          <w:rFonts/>
          <w:caps w:val="0"/>
        </w:rPr>
        <w:t>Weather:</w:t>
      </w:r>
      <w:r w:rsidRPr="006F4DE1">
        <w:rPr>
          <w:szCs w:val="24"/>
          <w:bCs/>
          <w:b w:val="1"/>
          <w:i w:val="0"/>
          <w:sz w:val="24"/>
          <w:spacing w:val="0"/>
          <w:w w:val="100"/>
          <w:rFonts/>
          <w:caps w:val="0"/>
        </w:rPr>
        <w:t> </w:t>
      </w:r>
      <w:r w:rsidRPr="006F4DE1">
        <w:rPr>
          <w:szCs w:val="24"/>
          <w:bCs/>
          <w:b w:val="1"/>
          <w:i w:val="0"/>
          <w:sz w:val="24"/>
          <w:spacing w:val="0"/>
          <w:w w:val="100"/>
          <w:rFonts/>
          <w:caps w:val="0"/>
        </w:rPr>
        <w:t>34</w:t>
      </w:r>
      <w:r w:rsidR="00DB484A" w:rsidRPr="006F4DE1">
        <w:rPr>
          <w:szCs w:val="24"/>
          <w:bCs/>
          <w:b w:val="1"/>
          <w:i w:val="0"/>
          <w:sz w:val="24"/>
          <w:spacing w:val="0"/>
          <w:w w:val="100"/>
          <w:vertAlign w:val="superscript"/>
          <w:rFonts/>
          <w:caps w:val="0"/>
        </w:rPr>
        <w:t>o</w:t>
      </w:r>
      <w:r w:rsidR="00DB484A" w:rsidRPr="006F4DE1">
        <w:rPr>
          <w:szCs w:val="24"/>
          <w:bCs/>
          <w:b w:val="1"/>
          <w:i w:val="0"/>
          <w:sz w:val="24"/>
          <w:spacing w:val="0"/>
          <w:w w:val="100"/>
          <w:rFonts/>
          <w:caps w:val="0"/>
        </w:rPr>
        <w:t>C,</w:t>
      </w:r>
      <w:r w:rsidR="00DB484A" w:rsidRPr="006F4DE1">
        <w:rPr>
          <w:szCs w:val="24"/>
          <w:bCs/>
          <w:b w:val="1"/>
          <w:i w:val="0"/>
          <w:sz w:val="24"/>
          <w:spacing w:val="0"/>
          <w:w w:val="100"/>
          <w:rFonts/>
          <w:caps w:val="0"/>
        </w:rPr>
        <w:t> </w:t>
      </w:r>
      <w:r w:rsidR="00DB484A" w:rsidRPr="006F4DE1">
        <w:rPr>
          <w:szCs w:val="24"/>
          <w:bCs/>
          <w:b w:val="1"/>
          <w:i w:val="0"/>
          <w:sz w:val="24"/>
          <w:spacing w:val="0"/>
          <w:w w:val="100"/>
          <w:rFonts/>
          <w:caps w:val="0"/>
        </w:rPr>
        <w:t>sunny</w:t>
      </w:r>
    </w:p>
    <w:p w14:paraId="60E94478" w14:textId="77777777" w:rsidR="00E3631E" w:rsidRPr="006F4DE1" w:rsidRDefault="00E3631E" w:rsidP="006F4DE1">
      <w:pPr>
        <w:spacing w:before="0" w:beforeAutospacing="0" w:after="160" w:afterAutospacing="0" w:lineRule="auto" w:line="360"/>
        <w:rPr>
          <w:szCs w:val="24"/>
          <w:bCs/>
          <w:b w:val="1"/>
          <w:i w:val="0"/>
          <w:sz w:val="24"/>
          <w:spacing w:val="0"/>
          <w:w w:val="100"/>
          <w:rFonts/>
          <w:caps w:val="0"/>
        </w:rPr>
        <w:snapToGrid w:val="0"/>
        <w:textAlignment w:val="baseline"/>
      </w:pPr>
      <w:r w:rsidRPr="006F4DE1">
        <w:rPr>
          <w:szCs w:val="24"/>
          <w:bCs/>
          <w:b w:val="1"/>
          <w:i w:val="0"/>
          <w:sz w:val="24"/>
          <w:spacing w:val="0"/>
          <w:w w:val="100"/>
          <w:rFonts/>
          <w:caps w:val="0"/>
        </w:rPr>
        <w:t>Altitude:</w:t>
      </w:r>
      <w:r w:rsidRPr="006F4DE1">
        <w:rPr>
          <w:szCs w:val="24"/>
          <w:bCs/>
          <w:b w:val="1"/>
          <w:i w:val="0"/>
          <w:sz w:val="24"/>
          <w:spacing w:val="0"/>
          <w:w w:val="100"/>
          <w:rFonts/>
          <w:caps w:val="0"/>
        </w:rPr>
        <w:t> </w:t>
      </w:r>
      <w:r w:rsidRPr="006F4DE1">
        <w:rPr>
          <w:szCs w:val="24"/>
          <w:bCs/>
          <w:b w:val="1"/>
          <w:i w:val="0"/>
          <w:sz w:val="24"/>
          <w:spacing w:val="0"/>
          <w:w w:val="100"/>
          <w:rFonts/>
          <w:caps w:val="0"/>
        </w:rPr>
        <w:t>134m</w:t>
      </w:r>
      <w:r w:rsidRPr="006F4DE1">
        <w:rPr>
          <w:szCs w:val="24"/>
          <w:bCs/>
          <w:b w:val="1"/>
          <w:i w:val="0"/>
          <w:sz w:val="24"/>
          <w:spacing w:val="0"/>
          <w:w w:val="100"/>
          <w:rFonts/>
          <w:caps w:val="0"/>
        </w:rPr>
        <w:t> </w:t>
      </w:r>
      <w:r w:rsidRPr="006F4DE1">
        <w:rPr>
          <w:szCs w:val="24"/>
          <w:bCs/>
          <w:b w:val="1"/>
          <w:i w:val="0"/>
          <w:sz w:val="24"/>
          <w:spacing w:val="0"/>
          <w:w w:val="100"/>
          <w:rFonts/>
          <w:caps w:val="0"/>
        </w:rPr>
        <w:t>Above</w:t>
      </w:r>
      <w:r w:rsidRPr="006F4DE1">
        <w:rPr>
          <w:szCs w:val="24"/>
          <w:bCs/>
          <w:b w:val="1"/>
          <w:i w:val="0"/>
          <w:sz w:val="24"/>
          <w:spacing w:val="0"/>
          <w:w w:val="100"/>
          <w:rFonts/>
          <w:caps w:val="0"/>
        </w:rPr>
        <w:t> </w:t>
      </w:r>
      <w:r w:rsidRPr="006F4DE1">
        <w:rPr>
          <w:szCs w:val="24"/>
          <w:bCs/>
          <w:b w:val="1"/>
          <w:i w:val="0"/>
          <w:sz w:val="24"/>
          <w:spacing w:val="0"/>
          <w:w w:val="100"/>
          <w:rFonts/>
          <w:caps w:val="0"/>
        </w:rPr>
        <w:t>MSL</w:t>
      </w:r>
    </w:p>
    <w:p w14:paraId="6FF48C0D" w14:textId="77777777" w:rsidR="00DB484A" w:rsidRPr="006F4DE1" w:rsidRDefault="00DB484A" w:rsidP="006F4DE1">
      <w:pPr>
        <w:spacing w:before="0" w:beforeAutospacing="0" w:after="160" w:afterAutospacing="0" w:lineRule="auto" w:line="360"/>
        <w:rPr>
          <w:szCs w:val="24"/>
          <w:bCs/>
          <w:b w:val="1"/>
          <w:i w:val="0"/>
          <w:sz w:val="24"/>
          <w:spacing w:val="0"/>
          <w:w w:val="100"/>
          <w:rFonts/>
          <w:caps w:val="0"/>
        </w:rPr>
        <w:snapToGrid w:val="0"/>
        <w:textAlignment w:val="baseline"/>
      </w:pPr>
      <w:r w:rsidRPr="006F4DE1">
        <w:rPr>
          <w:szCs w:val="24"/>
          <w:bCs/>
          <w:b w:val="1"/>
          <w:i w:val="0"/>
          <w:sz w:val="24"/>
          <w:spacing w:val="0"/>
          <w:w w:val="100"/>
          <w:rFonts/>
          <w:caps w:val="0"/>
        </w:rPr>
        <w:t>Strike/Dip</w:t>
      </w:r>
      <w:r w:rsidRPr="006F4DE1">
        <w:rPr>
          <w:szCs w:val="24"/>
          <w:bCs/>
          <w:b w:val="1"/>
          <w:i w:val="0"/>
          <w:sz w:val="24"/>
          <w:spacing w:val="0"/>
          <w:w w:val="100"/>
          <w:rFonts/>
          <w:caps w:val="0"/>
        </w:rPr>
        <w:t> </w:t>
      </w:r>
      <w:r w:rsidRPr="006F4DE1">
        <w:rPr>
          <w:szCs w:val="24"/>
          <w:bCs/>
          <w:b w:val="1"/>
          <w:i w:val="0"/>
          <w:sz w:val="24"/>
          <w:spacing w:val="0"/>
          <w:w w:val="100"/>
          <w:rFonts/>
          <w:caps w:val="0"/>
        </w:rPr>
        <w:t>of</w:t>
      </w:r>
      <w:r w:rsidRPr="006F4DE1">
        <w:rPr>
          <w:szCs w:val="24"/>
          <w:bCs/>
          <w:b w:val="1"/>
          <w:i w:val="0"/>
          <w:sz w:val="24"/>
          <w:spacing w:val="0"/>
          <w:w w:val="100"/>
          <w:rFonts/>
          <w:caps w:val="0"/>
        </w:rPr>
        <w:t> </w:t>
      </w:r>
      <w:r w:rsidRPr="006F4DE1">
        <w:rPr>
          <w:szCs w:val="24"/>
          <w:bCs/>
          <w:b w:val="1"/>
          <w:i w:val="0"/>
          <w:sz w:val="24"/>
          <w:spacing w:val="0"/>
          <w:w w:val="100"/>
          <w:rFonts/>
          <w:caps w:val="0"/>
        </w:rPr>
        <w:t>foliation</w:t>
      </w:r>
      <w:r w:rsidRPr="006F4DE1">
        <w:rPr>
          <w:szCs w:val="24"/>
          <w:bCs/>
          <w:b w:val="1"/>
          <w:i w:val="0"/>
          <w:sz w:val="24"/>
          <w:spacing w:val="0"/>
          <w:w w:val="100"/>
          <w:rFonts/>
          <w:caps w:val="0"/>
        </w:rPr>
        <w:t> </w:t>
      </w:r>
      <w:r w:rsidRPr="006F4DE1">
        <w:rPr>
          <w:szCs w:val="24"/>
          <w:bCs/>
          <w:b w:val="1"/>
          <w:i w:val="0"/>
          <w:sz w:val="24"/>
          <w:spacing w:val="0"/>
          <w:w w:val="100"/>
          <w:rFonts/>
          <w:caps w:val="0"/>
        </w:rPr>
        <w:t>plane</w:t>
      </w:r>
      <w:r w:rsidR="00E3631E" w:rsidRPr="006F4DE1">
        <w:rPr>
          <w:szCs w:val="24"/>
          <w:bCs/>
          <w:b w:val="1"/>
          <w:i w:val="0"/>
          <w:sz w:val="24"/>
          <w:spacing w:val="0"/>
          <w:w w:val="100"/>
          <w:rFonts/>
          <w:caps w:val="0"/>
        </w:rPr>
        <w:t>:</w:t>
      </w:r>
      <w:r w:rsidR="00E3631E" w:rsidRPr="006F4DE1">
        <w:rPr>
          <w:szCs w:val="24"/>
          <w:bCs/>
          <w:b w:val="1"/>
          <w:i w:val="0"/>
          <w:sz w:val="24"/>
          <w:spacing w:val="0"/>
          <w:w w:val="100"/>
          <w:rFonts/>
          <w:caps w:val="0"/>
        </w:rPr>
        <w:t> </w:t>
      </w:r>
      <w:r w:rsidR="00E3631E" w:rsidRPr="006F4DE1">
        <w:rPr>
          <w:szCs w:val="24"/>
          <w:bCs/>
          <w:b w:val="1"/>
          <w:i w:val="0"/>
          <w:sz w:val="24"/>
          <w:spacing w:val="0"/>
          <w:w w:val="100"/>
          <w:rFonts/>
          <w:caps w:val="0"/>
        </w:rPr>
        <w:t>122</w:t>
      </w:r>
      <w:r w:rsidR="00E3631E" w:rsidRPr="006F4DE1">
        <w:rPr>
          <w:szCs w:val="24"/>
          <w:bCs/>
          <w:b w:val="1"/>
          <w:i w:val="0"/>
          <w:sz w:val="24"/>
          <w:spacing w:val="0"/>
          <w:w w:val="100"/>
          <w:vertAlign w:val="superscript"/>
          <w:rFonts/>
          <w:caps w:val="0"/>
        </w:rPr>
        <w:t>o</w:t>
      </w:r>
      <w:r w:rsidR="00E3631E" w:rsidRPr="006F4DE1">
        <w:rPr>
          <w:szCs w:val="24"/>
          <w:bCs/>
          <w:b w:val="1"/>
          <w:i w:val="0"/>
          <w:sz w:val="24"/>
          <w:spacing w:val="0"/>
          <w:w w:val="100"/>
          <w:rFonts/>
          <w:caps w:val="0"/>
        </w:rPr>
        <w:t>//34</w:t>
      </w:r>
      <w:r w:rsidRPr="006F4DE1">
        <w:rPr>
          <w:szCs w:val="24"/>
          <w:bCs/>
          <w:b w:val="1"/>
          <w:i w:val="0"/>
          <w:sz w:val="24"/>
          <w:spacing w:val="0"/>
          <w:w w:val="100"/>
          <w:vertAlign w:val="superscript"/>
          <w:rFonts/>
          <w:caps w:val="0"/>
        </w:rPr>
        <w:t>o</w:t>
      </w:r>
      <w:r w:rsidRPr="006F4DE1">
        <w:rPr>
          <w:szCs w:val="24"/>
          <w:bCs/>
          <w:b w:val="1"/>
          <w:i w:val="0"/>
          <w:sz w:val="24"/>
          <w:spacing w:val="0"/>
          <w:w w:val="100"/>
          <w:rFonts/>
          <w:caps w:val="0"/>
        </w:rPr>
        <w:t>E</w:t>
      </w:r>
    </w:p>
    <w:p w14:paraId="13ADD479" w14:textId="77777777" w:rsidR="00DB484A" w:rsidRPr="006F4DE1" w:rsidRDefault="00DB484A" w:rsidP="006F4DE1">
      <w:pPr>
        <w:spacing w:before="0" w:beforeAutospacing="0" w:after="160" w:afterAutospacing="0" w:lineRule="auto" w:line="360"/>
        <w:rPr>
          <w:szCs w:val="24"/>
          <w:bCs/>
          <w:b w:val="1"/>
          <w:i w:val="0"/>
          <w:sz w:val="24"/>
          <w:spacing w:val="0"/>
          <w:w w:val="100"/>
          <w:rFonts/>
          <w:caps w:val="0"/>
        </w:rPr>
        <w:snapToGrid w:val="0"/>
        <w:textAlignment w:val="baseline"/>
      </w:pPr>
      <w:r>
        <w:rPr>
          <w:b w:val="1"/>
          <w:i w:val="0"/>
          <w:sz w:val="24"/>
          <w:spacing w:val="0"/>
          <w:w w:val="100"/>
          <w:rFonts/>
          <w:caps w:val="0"/>
        </w:rPr>
        <w:t/>
      </w:r>
    </w:p>
    <w:p w14:paraId="0EBCE247" w14:textId="77777777" w:rsidR="00DB484A" w:rsidRPr="006F4DE1" w:rsidRDefault="00DB484A" w:rsidP="006F4DE1">
      <w:pPr>
        <w:spacing w:before="0" w:beforeAutospacing="0" w:after="160" w:afterAutospacing="0" w:lineRule="auto" w:line="360"/>
        <w:rPr>
          <w:szCs w:val="24"/>
          <w:b w:val="0"/>
          <w:i w:val="0"/>
          <w:sz w:val="24"/>
          <w:spacing w:val="0"/>
          <w:w w:val="100"/>
          <w:rFonts/>
          <w:caps w:val="0"/>
        </w:rPr>
        <w:snapToGrid w:val="0"/>
        <w:textAlignment w:val="baseline"/>
      </w:pPr>
      <w:r w:rsidRPr="006F4DE1">
        <w:rPr>
          <w:szCs w:val="24"/>
          <w:bCs/>
          <w:b w:val="1"/>
          <w:i w:val="0"/>
          <w:sz w:val="24"/>
          <w:spacing w:val="0"/>
          <w:w w:val="100"/>
          <w:rFonts/>
          <w:caps w:val="0"/>
        </w:rPr>
        <w:t>Outcrop</w:t>
      </w:r>
      <w:r w:rsidRPr="006F4DE1">
        <w:rPr>
          <w:szCs w:val="24"/>
          <w:bCs/>
          <w:b w:val="1"/>
          <w:i w:val="0"/>
          <w:sz w:val="24"/>
          <w:spacing w:val="0"/>
          <w:w w:val="100"/>
          <w:rFonts/>
          <w:caps w:val="0"/>
        </w:rPr>
        <w:t> </w:t>
      </w:r>
      <w:r w:rsidRPr="006F4DE1">
        <w:rPr>
          <w:szCs w:val="24"/>
          <w:bCs/>
          <w:b w:val="1"/>
          <w:i w:val="0"/>
          <w:sz w:val="24"/>
          <w:spacing w:val="0"/>
          <w:w w:val="100"/>
          <w:rFonts/>
          <w:caps w:val="0"/>
        </w:rPr>
        <w:t>name</w:t>
      </w:r>
      <w:r w:rsidRPr="006F4DE1">
        <w:rPr>
          <w:szCs w:val="24"/>
          <w:b w:val="0"/>
          <w:i w:val="0"/>
          <w:sz w:val="24"/>
          <w:spacing w:val="0"/>
          <w:w w:val="100"/>
          <w:rFonts/>
          <w:caps w:val="0"/>
        </w:rPr>
        <w:t>:</w:t>
      </w:r>
      <w:r w:rsidRPr="006F4DE1">
        <w:rPr>
          <w:szCs w:val="24"/>
          <w:b w:val="0"/>
          <w:i w:val="0"/>
          <w:sz w:val="24"/>
          <w:spacing w:val="0"/>
          <w:w w:val="100"/>
          <w:rFonts/>
          <w:caps w:val="0"/>
        </w:rPr>
        <w:t> </w:t>
      </w:r>
      <w:r w:rsidR="00F17ED3" w:rsidRPr="006F4DE1">
        <w:rPr>
          <w:szCs w:val="24"/>
          <w:b w:val="0"/>
          <w:i w:val="0"/>
          <w:sz w:val="24"/>
          <w:spacing w:val="0"/>
          <w:w w:val="100"/>
          <w:rFonts/>
          <w:caps w:val="0"/>
        </w:rPr>
        <w:t>Porphiritic</w:t>
      </w:r>
      <w:r w:rsidR="00F17ED3" w:rsidRPr="006F4DE1">
        <w:rPr>
          <w:szCs w:val="24"/>
          <w:b w:val="0"/>
          <w:i w:val="0"/>
          <w:sz w:val="24"/>
          <w:spacing w:val="0"/>
          <w:w w:val="100"/>
          <w:rFonts/>
          <w:caps w:val="0"/>
        </w:rPr>
        <w:t> </w:t>
      </w:r>
      <w:r w:rsidR="00F17ED3" w:rsidRPr="006F4DE1">
        <w:rPr>
          <w:szCs w:val="24"/>
          <w:b w:val="0"/>
          <w:i w:val="0"/>
          <w:sz w:val="24"/>
          <w:spacing w:val="0"/>
          <w:w w:val="100"/>
          <w:rFonts/>
          <w:caps w:val="0"/>
        </w:rPr>
        <w:t>granite</w:t>
      </w:r>
    </w:p>
    <w:p w14:paraId="7F4179BB" w14:textId="77777777" w:rsidR="000F2DE1" w:rsidRDefault="00705F36" w:rsidP="006F4DE1">
      <w:pPr>
        <w:jc w:val="both"/>
        <w:spacing w:before="0" w:beforeAutospacing="0" w:after="160" w:afterAutospacing="0" w:lineRule="auto" w:line="360"/>
        <w:rPr>
          <w:szCs w:val="24"/>
          <w:b w:val="0"/>
          <w:i w:val="0"/>
          <w:sz w:val="24"/>
          <w:spacing w:val="0"/>
          <w:w w:val="100"/>
          <w:highlight w:val="yellow"/>
          <w:rFonts/>
          <w:caps w:val="0"/>
        </w:rPr>
        <w:snapToGrid w:val="0"/>
        <w:textAlignment w:val="baseline"/>
        <w:tabs>
          <w:tab w:val="left" w:pos="1947"/>
        </w:tabs>
      </w:pPr>
      <w:r w:rsidRPr="006F4DE1">
        <w:rPr>
          <w:szCs w:val="24"/>
          <w:b w:val="0"/>
          <w:i w:val="0"/>
          <w:sz w:val="24"/>
          <w:spacing w:val="0"/>
          <w:w w:val="100"/>
          <w:rFonts/>
          <w:caps w:val="0"/>
        </w:rPr>
        <w:t>Descriptions:</w:t>
      </w:r>
      <w:r w:rsidRPr="006F4DE1">
        <w:rPr>
          <w:szCs w:val="24"/>
          <w:b w:val="0"/>
          <w:i w:val="0"/>
          <w:sz w:val="24"/>
          <w:spacing w:val="0"/>
          <w:w w:val="100"/>
          <w:rFonts/>
          <w:caps w:val="0"/>
        </w:rPr>
        <w:t> </w:t>
      </w:r>
      <w:r w:rsidR="00F17ED3" w:rsidRPr="006F4DE1">
        <w:rPr>
          <w:szCs w:val="24"/>
          <w:b w:val="0"/>
          <w:i w:val="0"/>
          <w:sz w:val="24"/>
          <w:spacing w:val="0"/>
          <w:w w:val="100"/>
          <w:rFonts/>
          <w:caps w:val="0"/>
        </w:rPr>
        <w:t>A</w:t>
      </w:r>
      <w:r w:rsidR="00F17ED3" w:rsidRPr="006F4DE1">
        <w:rPr>
          <w:szCs w:val="24"/>
          <w:b w:val="0"/>
          <w:i w:val="0"/>
          <w:sz w:val="24"/>
          <w:spacing w:val="0"/>
          <w:w w:val="100"/>
          <w:rFonts/>
          <w:caps w:val="0"/>
        </w:rPr>
        <w:t> </w:t>
      </w:r>
      <w:r w:rsidR="00F17ED3" w:rsidRPr="006F4DE1">
        <w:rPr>
          <w:szCs w:val="24"/>
          <w:b w:val="0"/>
          <w:i w:val="0"/>
          <w:sz w:val="24"/>
          <w:spacing w:val="0"/>
          <w:w w:val="100"/>
          <w:rFonts/>
          <w:caps w:val="0"/>
        </w:rPr>
        <w:t>massive</w:t>
      </w:r>
      <w:r w:rsidR="00F17ED3" w:rsidRPr="006F4DE1">
        <w:rPr>
          <w:szCs w:val="24"/>
          <w:b w:val="0"/>
          <w:i w:val="0"/>
          <w:sz w:val="24"/>
          <w:spacing w:val="0"/>
          <w:w w:val="100"/>
          <w:rFonts/>
          <w:caps w:val="0"/>
        </w:rPr>
        <w:t> </w:t>
      </w:r>
      <w:r w:rsidR="00F17ED3" w:rsidRPr="006F4DE1">
        <w:rPr>
          <w:szCs w:val="24"/>
          <w:b w:val="0"/>
          <w:i w:val="0"/>
          <w:sz w:val="24"/>
          <w:spacing w:val="0"/>
          <w:w w:val="100"/>
          <w:rFonts/>
          <w:caps w:val="0"/>
        </w:rPr>
        <w:t>outcrop</w:t>
      </w:r>
      <w:r w:rsidR="00F17ED3" w:rsidRPr="006F4DE1">
        <w:rPr>
          <w:szCs w:val="24"/>
          <w:b w:val="0"/>
          <w:i w:val="0"/>
          <w:sz w:val="24"/>
          <w:spacing w:val="0"/>
          <w:w w:val="100"/>
          <w:rFonts/>
          <w:caps w:val="0"/>
        </w:rPr>
        <w:t> </w:t>
      </w:r>
      <w:r w:rsidR="00F17ED3" w:rsidRPr="006F4DE1">
        <w:rPr>
          <w:szCs w:val="24"/>
          <w:b w:val="0"/>
          <w:i w:val="0"/>
          <w:sz w:val="24"/>
          <w:spacing w:val="0"/>
          <w:w w:val="100"/>
          <w:rFonts/>
          <w:caps w:val="0"/>
        </w:rPr>
        <w:t>with</w:t>
      </w:r>
      <w:r w:rsidR="00F17ED3" w:rsidRPr="006F4DE1">
        <w:rPr>
          <w:szCs w:val="24"/>
          <w:b w:val="0"/>
          <w:i w:val="0"/>
          <w:sz w:val="24"/>
          <w:spacing w:val="0"/>
          <w:w w:val="100"/>
          <w:rFonts/>
          <w:caps w:val="0"/>
        </w:rPr>
        <w:t> </w:t>
      </w:r>
      <w:r w:rsidR="00F17ED3" w:rsidRPr="006F4DE1">
        <w:rPr>
          <w:szCs w:val="24"/>
          <w:b w:val="0"/>
          <w:i w:val="0"/>
          <w:sz w:val="24"/>
          <w:spacing w:val="0"/>
          <w:w w:val="100"/>
          <w:rFonts/>
          <w:caps w:val="0"/>
        </w:rPr>
        <w:t>visible</w:t>
      </w:r>
      <w:r w:rsidR="00F17ED3" w:rsidRPr="006F4DE1">
        <w:rPr>
          <w:szCs w:val="24"/>
          <w:b w:val="0"/>
          <w:i w:val="0"/>
          <w:sz w:val="24"/>
          <w:spacing w:val="0"/>
          <w:w w:val="100"/>
          <w:rFonts/>
          <w:caps w:val="0"/>
        </w:rPr>
        <w:t> </w:t>
      </w:r>
      <w:r w:rsidR="00F17ED3" w:rsidRPr="006F4DE1">
        <w:rPr>
          <w:szCs w:val="24"/>
          <w:b w:val="0"/>
          <w:i w:val="0"/>
          <w:sz w:val="24"/>
          <w:spacing w:val="0"/>
          <w:w w:val="100"/>
          <w:rFonts/>
          <w:caps w:val="0"/>
        </w:rPr>
        <w:t>large-size</w:t>
      </w:r>
      <w:r w:rsidR="00F17ED3" w:rsidRPr="006F4DE1">
        <w:rPr>
          <w:szCs w:val="24"/>
          <w:b w:val="0"/>
          <w:i w:val="0"/>
          <w:sz w:val="24"/>
          <w:spacing w:val="0"/>
          <w:w w:val="100"/>
          <w:rFonts/>
          <w:caps w:val="0"/>
        </w:rPr>
        <w:t> </w:t>
      </w:r>
      <w:r w:rsidR="00F17ED3" w:rsidRPr="006F4DE1">
        <w:rPr>
          <w:szCs w:val="24"/>
          <w:b w:val="0"/>
          <w:i w:val="0"/>
          <w:sz w:val="24"/>
          <w:spacing w:val="0"/>
          <w:w w:val="100"/>
          <w:rFonts/>
          <w:caps w:val="0"/>
        </w:rPr>
        <w:t>phenocrysts</w:t>
      </w:r>
      <w:r w:rsidR="00F17ED3" w:rsidRPr="006F4DE1">
        <w:rPr>
          <w:szCs w:val="24"/>
          <w:b w:val="0"/>
          <w:i w:val="0"/>
          <w:sz w:val="24"/>
          <w:spacing w:val="0"/>
          <w:w w:val="100"/>
          <w:rFonts/>
          <w:caps w:val="0"/>
        </w:rPr>
        <w:t> </w:t>
      </w:r>
      <w:r w:rsidR="00F17ED3" w:rsidRPr="006F4DE1">
        <w:rPr>
          <w:szCs w:val="24"/>
          <w:b w:val="0"/>
          <w:i w:val="0"/>
          <w:sz w:val="24"/>
          <w:spacing w:val="0"/>
          <w:w w:val="100"/>
          <w:rFonts/>
          <w:caps w:val="0"/>
        </w:rPr>
        <w:t>within</w:t>
      </w:r>
      <w:r w:rsidR="00F17ED3" w:rsidRPr="006F4DE1">
        <w:rPr>
          <w:szCs w:val="24"/>
          <w:b w:val="0"/>
          <w:i w:val="0"/>
          <w:sz w:val="24"/>
          <w:spacing w:val="0"/>
          <w:w w:val="100"/>
          <w:rFonts/>
          <w:caps w:val="0"/>
        </w:rPr>
        <w:t> </w:t>
      </w:r>
      <w:r w:rsidR="00F17ED3" w:rsidRPr="006F4DE1">
        <w:rPr>
          <w:szCs w:val="24"/>
          <w:b w:val="0"/>
          <w:i w:val="0"/>
          <w:sz w:val="24"/>
          <w:spacing w:val="0"/>
          <w:w w:val="100"/>
          <w:rFonts/>
          <w:caps w:val="0"/>
        </w:rPr>
        <w:t>dark-coloured</w:t>
      </w:r>
      <w:r w:rsidR="00F17ED3" w:rsidRPr="006F4DE1">
        <w:rPr>
          <w:szCs w:val="24"/>
          <w:b w:val="0"/>
          <w:i w:val="0"/>
          <w:sz w:val="24"/>
          <w:spacing w:val="0"/>
          <w:w w:val="100"/>
          <w:rFonts/>
          <w:caps w:val="0"/>
        </w:rPr>
        <w:t> </w:t>
      </w:r>
      <w:r w:rsidR="00F17ED3" w:rsidRPr="006F4DE1">
        <w:rPr>
          <w:szCs w:val="24"/>
          <w:b w:val="0"/>
          <w:i w:val="0"/>
          <w:sz w:val="24"/>
          <w:spacing w:val="0"/>
          <w:w w:val="100"/>
          <w:rFonts/>
          <w:caps w:val="0"/>
        </w:rPr>
        <w:t>matrix.</w:t>
      </w:r>
      <w:r w:rsidR="00F17ED3" w:rsidRPr="006F4DE1">
        <w:rPr>
          <w:szCs w:val="24"/>
          <w:b w:val="0"/>
          <w:i w:val="0"/>
          <w:sz w:val="24"/>
          <w:spacing w:val="0"/>
          <w:w w:val="100"/>
          <w:rFonts/>
          <w:caps w:val="0"/>
        </w:rPr>
        <w:t> </w:t>
      </w:r>
      <w:r w:rsidR="00F17ED3" w:rsidRPr="006F4DE1">
        <w:rPr>
          <w:szCs w:val="24"/>
          <w:b w:val="0"/>
          <w:i w:val="0"/>
          <w:sz w:val="24"/>
          <w:spacing w:val="0"/>
          <w:w w:val="100"/>
          <w:rFonts/>
          <w:caps w:val="0"/>
        </w:rPr>
        <w:t>The</w:t>
      </w:r>
      <w:r w:rsidR="00F17ED3" w:rsidRPr="006F4DE1">
        <w:rPr>
          <w:szCs w:val="24"/>
          <w:b w:val="0"/>
          <w:i w:val="0"/>
          <w:sz w:val="24"/>
          <w:spacing w:val="0"/>
          <w:w w:val="100"/>
          <w:rFonts/>
          <w:caps w:val="0"/>
        </w:rPr>
        <w:t> </w:t>
      </w:r>
      <w:r w:rsidR="00F17ED3" w:rsidRPr="006F4DE1">
        <w:rPr>
          <w:szCs w:val="24"/>
          <w:b w:val="0"/>
          <w:i w:val="0"/>
          <w:sz w:val="24"/>
          <w:spacing w:val="0"/>
          <w:w w:val="100"/>
          <w:rFonts/>
          <w:caps w:val="0"/>
        </w:rPr>
        <w:t>phenocrysts</w:t>
      </w:r>
      <w:r w:rsidR="00F17ED3" w:rsidRPr="006F4DE1">
        <w:rPr>
          <w:szCs w:val="24"/>
          <w:b w:val="0"/>
          <w:i w:val="0"/>
          <w:sz w:val="24"/>
          <w:spacing w:val="0"/>
          <w:w w:val="100"/>
          <w:rFonts/>
          <w:caps w:val="0"/>
        </w:rPr>
        <w:t> </w:t>
      </w:r>
      <w:r w:rsidR="00F17ED3" w:rsidRPr="006F4DE1">
        <w:rPr>
          <w:szCs w:val="24"/>
          <w:b w:val="0"/>
          <w:i w:val="0"/>
          <w:sz w:val="24"/>
          <w:spacing w:val="0"/>
          <w:w w:val="100"/>
          <w:rFonts/>
          <w:caps w:val="0"/>
        </w:rPr>
        <w:t>are</w:t>
      </w:r>
      <w:r w:rsidR="00F17ED3" w:rsidRPr="006F4DE1">
        <w:rPr>
          <w:szCs w:val="24"/>
          <w:b w:val="0"/>
          <w:i w:val="0"/>
          <w:sz w:val="24"/>
          <w:spacing w:val="0"/>
          <w:w w:val="100"/>
          <w:rFonts/>
          <w:caps w:val="0"/>
        </w:rPr>
        <w:t> </w:t>
      </w:r>
      <w:r w:rsidR="00F17ED3" w:rsidRPr="006F4DE1">
        <w:rPr>
          <w:szCs w:val="24"/>
          <w:b w:val="0"/>
          <w:i w:val="0"/>
          <w:sz w:val="24"/>
          <w:spacing w:val="0"/>
          <w:w w:val="100"/>
          <w:rFonts/>
          <w:caps w:val="0"/>
        </w:rPr>
        <w:t>randomly</w:t>
      </w:r>
      <w:r w:rsidR="00F17ED3" w:rsidRPr="006F4DE1">
        <w:rPr>
          <w:szCs w:val="24"/>
          <w:b w:val="0"/>
          <w:i w:val="0"/>
          <w:sz w:val="24"/>
          <w:spacing w:val="0"/>
          <w:w w:val="100"/>
          <w:rFonts/>
          <w:caps w:val="0"/>
        </w:rPr>
        <w:t> </w:t>
      </w:r>
      <w:r w:rsidR="00F17ED3" w:rsidRPr="006F4DE1">
        <w:rPr>
          <w:szCs w:val="24"/>
          <w:b w:val="0"/>
          <w:i w:val="0"/>
          <w:sz w:val="24"/>
          <w:spacing w:val="0"/>
          <w:w w:val="100"/>
          <w:rFonts/>
          <w:caps w:val="0"/>
        </w:rPr>
        <w:t>orientated</w:t>
      </w:r>
      <w:r w:rsidR="000F2DE1" w:rsidRPr="006F4DE1">
        <w:rPr>
          <w:szCs w:val="24"/>
          <w:b w:val="0"/>
          <w:i w:val="0"/>
          <w:sz w:val="24"/>
          <w:spacing w:val="0"/>
          <w:w w:val="100"/>
          <w:rFonts/>
          <w:caps w:val="0"/>
        </w:rPr>
        <w:t> </w:t>
      </w:r>
      <w:r w:rsidR="000F2DE1" w:rsidRPr="006F4DE1">
        <w:rPr>
          <w:szCs w:val="24"/>
          <w:b w:val="0"/>
          <w:i w:val="0"/>
          <w:sz w:val="24"/>
          <w:spacing w:val="0"/>
          <w:w w:val="100"/>
          <w:rFonts/>
          <w:caps w:val="0"/>
        </w:rPr>
        <w:t>as</w:t>
      </w:r>
      <w:r w:rsidR="000F2DE1" w:rsidRPr="006F4DE1">
        <w:rPr>
          <w:szCs w:val="24"/>
          <w:b w:val="0"/>
          <w:i w:val="0"/>
          <w:sz w:val="24"/>
          <w:spacing w:val="0"/>
          <w:w w:val="100"/>
          <w:rFonts/>
          <w:caps w:val="0"/>
        </w:rPr>
        <w:t> </w:t>
      </w:r>
      <w:r w:rsidR="000F2DE1" w:rsidRPr="006F4DE1">
        <w:rPr>
          <w:szCs w:val="24"/>
          <w:b w:val="0"/>
          <w:i w:val="0"/>
          <w:sz w:val="24"/>
          <w:spacing w:val="0"/>
          <w:w w:val="100"/>
          <w:rFonts/>
          <w:caps w:val="0"/>
        </w:rPr>
        <w:t>shown</w:t>
      </w:r>
      <w:r w:rsidR="000F2DE1" w:rsidRPr="006F4DE1">
        <w:rPr>
          <w:szCs w:val="24"/>
          <w:b w:val="0"/>
          <w:i w:val="0"/>
          <w:sz w:val="24"/>
          <w:spacing w:val="0"/>
          <w:w w:val="100"/>
          <w:rFonts/>
          <w:caps w:val="0"/>
        </w:rPr>
        <w:t> </w:t>
      </w:r>
      <w:r w:rsidR="000F2DE1" w:rsidRPr="006F4DE1">
        <w:rPr>
          <w:szCs w:val="24"/>
          <w:b w:val="0"/>
          <w:i w:val="0"/>
          <w:sz w:val="24"/>
          <w:spacing w:val="0"/>
          <w:w w:val="100"/>
          <w:rFonts/>
          <w:caps w:val="0"/>
        </w:rPr>
        <w:t>in</w:t>
      </w:r>
      <w:r w:rsidR="000F2DE1" w:rsidRPr="006F4DE1">
        <w:rPr>
          <w:szCs w:val="24"/>
          <w:b w:val="0"/>
          <w:i w:val="0"/>
          <w:sz w:val="24"/>
          <w:spacing w:val="0"/>
          <w:w w:val="100"/>
          <w:rFonts/>
          <w:caps w:val="0"/>
        </w:rPr>
        <w:t> </w:t>
      </w:r>
      <w:r w:rsidR="000F2DE1" w:rsidRPr="006F4DE1">
        <w:rPr>
          <w:szCs w:val="24"/>
          <w:b w:val="0"/>
          <w:i w:val="0"/>
          <w:sz w:val="24"/>
          <w:spacing w:val="0"/>
          <w:w w:val="100"/>
          <w:rFonts/>
          <w:caps w:val="0"/>
        </w:rPr>
        <w:t>the</w:t>
      </w:r>
      <w:r w:rsidR="000F2DE1" w:rsidRPr="006F4DE1">
        <w:rPr>
          <w:szCs w:val="24"/>
          <w:b w:val="0"/>
          <w:i w:val="0"/>
          <w:sz w:val="24"/>
          <w:spacing w:val="0"/>
          <w:w w:val="100"/>
          <w:rFonts/>
          <w:caps w:val="0"/>
        </w:rPr>
        <w:t> </w:t>
      </w:r>
      <w:r w:rsidR="000F2DE1" w:rsidRPr="006F4DE1">
        <w:rPr>
          <w:szCs w:val="24"/>
          <w:b w:val="0"/>
          <w:i w:val="0"/>
          <w:sz w:val="24"/>
          <w:spacing w:val="0"/>
          <w:w w:val="100"/>
          <w:rFonts/>
          <w:caps w:val="0"/>
        </w:rPr>
        <w:t>Rose</w:t>
      </w:r>
      <w:r w:rsidR="000F2DE1" w:rsidRPr="006F4DE1">
        <w:rPr>
          <w:szCs w:val="24"/>
          <w:b w:val="0"/>
          <w:i w:val="0"/>
          <w:sz w:val="24"/>
          <w:spacing w:val="0"/>
          <w:w w:val="100"/>
          <w:rFonts/>
          <w:caps w:val="0"/>
        </w:rPr>
        <w:t> </w:t>
      </w:r>
      <w:r w:rsidR="00411405" w:rsidRPr="00411405">
        <w:rPr>
          <w:szCs w:val="24"/>
          <w:b w:val="0"/>
          <w:i w:val="0"/>
          <w:sz w:val="24"/>
          <w:spacing w:val="0"/>
          <w:w w:val="100"/>
          <w:rFonts/>
          <w:caps w:val="0"/>
        </w:rPr>
        <w:t>diagram.(Fig.4.05)</w:t>
      </w:r>
    </w:p>
    <w:p w14:paraId="0DE80721" w14:textId="77777777" w:rsidR="001730E7" w:rsidRDefault="001730E7" w:rsidP="006F4DE1">
      <w:pPr>
        <w:jc w:val="both"/>
        <w:spacing w:before="0" w:beforeAutospacing="0" w:after="160" w:afterAutospacing="0" w:lineRule="auto" w:line="360"/>
        <w:rPr>
          <w:szCs w:val="24"/>
          <w:b w:val="0"/>
          <w:i w:val="0"/>
          <w:sz w:val="24"/>
          <w:spacing w:val="0"/>
          <w:w w:val="100"/>
          <w:highlight w:val="yellow"/>
          <w:rFonts/>
          <w:caps w:val="0"/>
        </w:rPr>
        <w:snapToGrid w:val="0"/>
        <w:textAlignment w:val="baseline"/>
        <w:tabs>
          <w:tab w:val="left" w:pos="1947"/>
        </w:tabs>
      </w:pPr>
      <w:r>
        <w:rPr>
          <w:b w:val="0"/>
          <w:i w:val="0"/>
          <w:sz w:val="24"/>
          <w:spacing w:val="0"/>
          <w:w w:val="100"/>
          <w:highlight w:val="yellow"/>
          <w:rFonts/>
          <w:caps w:val="0"/>
        </w:rPr>
        <w:t/>
      </w:r>
    </w:p>
    <w:p w14:paraId="19662AC6" w14:textId="77777777" w:rsidR="002B07E9" w:rsidRDefault="002B07E9" w:rsidP="006F4DE1">
      <w:pPr>
        <w:jc w:val="both"/>
        <w:spacing w:before="0" w:beforeAutospacing="0" w:after="160" w:afterAutospacing="0" w:lineRule="auto" w:line="360"/>
        <w:rPr>
          <w:szCs w:val="24"/>
          <w:b w:val="0"/>
          <w:i w:val="0"/>
          <w:sz w:val="24"/>
          <w:spacing w:val="0"/>
          <w:w w:val="100"/>
          <w:highlight w:val="yellow"/>
          <w:rFonts/>
          <w:caps w:val="0"/>
        </w:rPr>
        <w:snapToGrid w:val="0"/>
        <w:textAlignment w:val="baseline"/>
        <w:tabs>
          <w:tab w:val="left" w:pos="1947"/>
        </w:tabs>
      </w:pPr>
      <w:r>
        <w:rPr>
          <w:b w:val="0"/>
          <w:i w:val="0"/>
          <w:sz w:val="24"/>
          <w:spacing w:val="0"/>
          <w:w w:val="100"/>
          <w:highlight w:val="yellow"/>
          <w:rFonts/>
          <w:caps w:val="0"/>
        </w:rPr>
        <w:t/>
      </w:r>
    </w:p>
    <w:p w14:paraId="7F83A0BA" w14:textId="77777777" w:rsidR="002B07E9" w:rsidRDefault="002B07E9" w:rsidP="006F4DE1">
      <w:pPr>
        <w:jc w:val="both"/>
        <w:spacing w:before="0" w:beforeAutospacing="0" w:after="160" w:afterAutospacing="0" w:lineRule="auto" w:line="360"/>
        <w:rPr>
          <w:szCs w:val="24"/>
          <w:b w:val="0"/>
          <w:i w:val="0"/>
          <w:sz w:val="24"/>
          <w:spacing w:val="0"/>
          <w:w w:val="100"/>
          <w:highlight w:val="yellow"/>
          <w:rFonts/>
          <w:caps w:val="0"/>
        </w:rPr>
        <w:snapToGrid w:val="0"/>
        <w:textAlignment w:val="baseline"/>
        <w:tabs>
          <w:tab w:val="left" w:pos="1947"/>
        </w:tabs>
      </w:pPr>
      <w:r>
        <w:rPr>
          <w:b w:val="0"/>
          <w:i w:val="0"/>
          <w:sz w:val="24"/>
          <w:spacing w:val="0"/>
          <w:w w:val="100"/>
          <w:highlight w:val="yellow"/>
          <w:rFonts/>
          <w:caps w:val="0"/>
        </w:rPr>
        <w:t/>
      </w:r>
    </w:p>
    <w:p w14:paraId="77BA059D" w14:textId="77777777" w:rsidR="005F7FD4" w:rsidRPr="00F01C35" w:rsidRDefault="005F7FD4" w:rsidP="00F01C35">
      <w:pPr>
        <w:jc w:val="both"/>
        <w:spacing w:before="0" w:beforeAutospacing="0" w:after="160" w:afterAutospacing="0" w:lineRule="auto" w:line="360"/>
        <w:rPr>
          <w:szCs w:val="24"/>
          <w:b w:val="0"/>
          <w:i w:val="0"/>
          <w:sz w:val="24"/>
          <w:spacing w:val="0"/>
          <w:w w:val="100"/>
          <w:rFonts/>
          <w:caps w:val="0"/>
        </w:rPr>
        <w:snapToGrid w:val="0"/>
        <w:textAlignment w:val="baseline"/>
        <w:tabs>
          <w:tab w:val="left" w:pos="1947"/>
        </w:tabs>
      </w:pPr>
      <w:r w:rsidRPr="00411405">
        <w:rPr>
          <w:szCs w:val="24"/>
          <w:b w:val="0"/>
          <w:i w:val="0"/>
          <w:sz w:val="24"/>
          <w:spacing w:val="0"/>
          <w:w w:val="100"/>
          <w:rFonts/>
          <w:caps w:val="0"/>
        </w:rPr>
        <w:t>Tabl</w:t>
      </w:r>
      <w:r w:rsidR="007E20E2" w:rsidRPr="00411405">
        <w:rPr>
          <w:szCs w:val="24"/>
          <w:b w:val="0"/>
          <w:i w:val="0"/>
          <w:sz w:val="24"/>
          <w:spacing w:val="0"/>
          <w:w w:val="100"/>
          <w:rFonts/>
          <w:caps w:val="0"/>
        </w:rPr>
        <w:t>e</w:t>
      </w:r>
      <w:r w:rsidR="007E20E2" w:rsidRPr="00411405">
        <w:rPr>
          <w:szCs w:val="24"/>
          <w:b w:val="0"/>
          <w:i w:val="0"/>
          <w:sz w:val="24"/>
          <w:spacing w:val="0"/>
          <w:w w:val="100"/>
          <w:rFonts/>
          <w:caps w:val="0"/>
        </w:rPr>
        <w:t> </w:t>
      </w:r>
      <w:r w:rsidR="007E20E2" w:rsidRPr="00411405">
        <w:rPr>
          <w:szCs w:val="24"/>
          <w:b w:val="0"/>
          <w:i w:val="0"/>
          <w:sz w:val="24"/>
          <w:spacing w:val="0"/>
          <w:w w:val="100"/>
          <w:rFonts/>
          <w:caps w:val="0"/>
        </w:rPr>
        <w:t>4.3</w:t>
      </w:r>
      <w:r w:rsidR="007E20E2" w:rsidRPr="00411405">
        <w:rPr>
          <w:szCs w:val="24"/>
          <w:b w:val="0"/>
          <w:i w:val="0"/>
          <w:sz w:val="24"/>
          <w:spacing w:val="0"/>
          <w:w w:val="100"/>
          <w:rFonts/>
          <w:caps w:val="0"/>
        </w:rPr>
        <w:t> </w:t>
      </w:r>
      <w:r w:rsidRPr="00411405">
        <w:rPr>
          <w:szCs w:val="24"/>
          <w:b w:val="0"/>
          <w:i w:val="0"/>
          <w:sz w:val="24"/>
          <w:spacing w:val="0"/>
          <w:w w:val="100"/>
          <w:rFonts/>
          <w:caps w:val="0"/>
        </w:rPr>
        <w:t>.Axis</w:t>
      </w:r>
      <w:r w:rsidRPr="005F7FD4">
        <w:rPr>
          <w:szCs w:val="24"/>
          <w:b w:val="0"/>
          <w:i w:val="0"/>
          <w:sz w:val="24"/>
          <w:spacing w:val="0"/>
          <w:w w:val="100"/>
          <w:rFonts/>
          <w:caps w:val="0"/>
        </w:rPr>
        <w:t> </w:t>
      </w:r>
      <w:r w:rsidRPr="005F7FD4">
        <w:rPr>
          <w:szCs w:val="24"/>
          <w:b w:val="0"/>
          <w:i w:val="0"/>
          <w:sz w:val="24"/>
          <w:spacing w:val="0"/>
          <w:w w:val="100"/>
          <w:rFonts/>
          <w:caps w:val="0"/>
        </w:rPr>
        <w:t>lengths</w:t>
      </w:r>
      <w:r w:rsidRPr="005F7FD4">
        <w:rPr>
          <w:szCs w:val="24"/>
          <w:b w:val="0"/>
          <w:i w:val="0"/>
          <w:sz w:val="24"/>
          <w:spacing w:val="0"/>
          <w:w w:val="100"/>
          <w:rFonts/>
          <w:caps w:val="0"/>
        </w:rPr>
        <w:t> </w:t>
      </w:r>
      <w:r w:rsidRPr="005F7FD4">
        <w:rPr>
          <w:szCs w:val="24"/>
          <w:b w:val="0"/>
          <w:i w:val="0"/>
          <w:sz w:val="24"/>
          <w:spacing w:val="0"/>
          <w:w w:val="100"/>
          <w:rFonts/>
          <w:caps w:val="0"/>
        </w:rPr>
        <w:t>and</w:t>
      </w:r>
      <w:r w:rsidRPr="005F7FD4">
        <w:rPr>
          <w:szCs w:val="24"/>
          <w:b w:val="0"/>
          <w:i w:val="0"/>
          <w:sz w:val="24"/>
          <w:spacing w:val="0"/>
          <w:w w:val="100"/>
          <w:rFonts/>
          <w:caps w:val="0"/>
        </w:rPr>
        <w:t> </w:t>
      </w:r>
      <w:r w:rsidRPr="005F7FD4">
        <w:rPr>
          <w:szCs w:val="24"/>
          <w:b w:val="0"/>
          <w:i w:val="0"/>
          <w:sz w:val="24"/>
          <w:spacing w:val="0"/>
          <w:w w:val="100"/>
          <w:rFonts/>
          <w:caps w:val="0"/>
        </w:rPr>
        <w:t>orientation</w:t>
      </w:r>
      <w:r w:rsidRPr="005F7FD4">
        <w:rPr>
          <w:szCs w:val="24"/>
          <w:b w:val="0"/>
          <w:i w:val="0"/>
          <w:sz w:val="24"/>
          <w:spacing w:val="0"/>
          <w:w w:val="100"/>
          <w:rFonts/>
          <w:caps w:val="0"/>
        </w:rPr>
        <w:t> </w:t>
      </w:r>
      <w:r w:rsidRPr="005F7FD4">
        <w:rPr>
          <w:szCs w:val="24"/>
          <w:b w:val="0"/>
          <w:i w:val="0"/>
          <w:sz w:val="24"/>
          <w:spacing w:val="0"/>
          <w:w w:val="100"/>
          <w:rFonts/>
          <w:caps w:val="0"/>
        </w:rPr>
        <w:t>of</w:t>
      </w:r>
      <w:r w:rsidRPr="005F7FD4">
        <w:rPr>
          <w:szCs w:val="24"/>
          <w:b w:val="0"/>
          <w:i w:val="0"/>
          <w:sz w:val="24"/>
          <w:spacing w:val="0"/>
          <w:w w:val="100"/>
          <w:rFonts/>
          <w:caps w:val="0"/>
        </w:rPr>
        <w:t> </w:t>
      </w:r>
      <w:r w:rsidRPr="005F7FD4">
        <w:rPr>
          <w:szCs w:val="24"/>
          <w:b w:val="0"/>
          <w:i w:val="0"/>
          <w:sz w:val="24"/>
          <w:spacing w:val="0"/>
          <w:w w:val="100"/>
          <w:rFonts/>
          <w:caps w:val="0"/>
        </w:rPr>
        <w:t>phenocrysts</w:t>
      </w:r>
      <w:r w:rsidR="007E20E2">
        <w:rPr>
          <w:szCs w:val="24"/>
          <w:b w:val="0"/>
          <w:i w:val="0"/>
          <w:sz w:val="24"/>
          <w:spacing w:val="0"/>
          <w:w w:val="100"/>
          <w:rFonts/>
          <w:caps w:val="0"/>
        </w:rPr>
        <w:t>(Location</w:t>
      </w:r>
      <w:r w:rsidR="007E20E2">
        <w:rPr>
          <w:szCs w:val="24"/>
          <w:b w:val="0"/>
          <w:i w:val="0"/>
          <w:sz w:val="24"/>
          <w:spacing w:val="0"/>
          <w:w w:val="100"/>
          <w:rFonts/>
          <w:caps w:val="0"/>
        </w:rPr>
        <w:t> </w:t>
      </w:r>
      <w:r w:rsidR="007E20E2">
        <w:rPr>
          <w:szCs w:val="24"/>
          <w:b w:val="0"/>
          <w:i w:val="0"/>
          <w:sz w:val="24"/>
          <w:spacing w:val="0"/>
          <w:w w:val="100"/>
          <w:rFonts/>
          <w:caps w:val="0"/>
        </w:rPr>
        <w:t>1,</w:t>
      </w:r>
      <w:r w:rsidR="007E20E2">
        <w:rPr>
          <w:szCs w:val="24"/>
          <w:b w:val="0"/>
          <w:i w:val="0"/>
          <w:sz w:val="24"/>
          <w:spacing w:val="0"/>
          <w:w w:val="100"/>
          <w:rFonts/>
          <w:caps w:val="0"/>
        </w:rPr>
        <w:t> </w:t>
      </w:r>
      <w:r w:rsidR="007E20E2">
        <w:rPr>
          <w:szCs w:val="24"/>
          <w:b w:val="0"/>
          <w:i w:val="0"/>
          <w:sz w:val="24"/>
          <w:spacing w:val="0"/>
          <w:w w:val="100"/>
          <w:rFonts/>
          <w:caps w:val="0"/>
        </w:rPr>
        <w:t>IM)</w:t>
      </w:r>
    </w:p>
    <w:tbl>
      <w:tblPr>
        <w:tblStyle w:val="LightShading-Accent11"/>
        <w:tblW w:w="0" w:type="auto"/>
        <w:tblLook w:val="04A0" w:firstRow="1" w:lastRow="0" w:firstColumn="1" w:lastColumn="0" w:noHBand="0" w:noVBand="1"/>
      </w:tblPr>
      <w:tblGrid>
        <w:gridCol w:w="2310"/>
        <w:gridCol w:w="2310"/>
        <w:gridCol w:w="2311"/>
        <w:gridCol w:w="2311"/>
      </w:tblGrid>
      <w:tr>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310" w:type="dxa"/>
            <w:noWrap/>
            <w:hideMark/>
          </w:tcPr>
          <w:p w14:paraId="36765697" w14:textId="77777777" w:rsidR="0084158A" w:rsidRPr="006F4DE1" w:rsidRDefault="0084158A" w:rsidP="006F4DE1">
            <w:pPr>
              <w:spacing w:before="0" w:beforeAutospacing="0" w:after="0" w:afterAutospacing="0" w:lineRule="auto" w:line="360"/>
              <w:rPr>
                <w:szCs w:val="24"/>
                <w:lang w:val="en-GB" w:eastAsia="en-GB"/>
                <w:b w:val="0"/>
                <w:i w:val="0"/>
                <w:color w:val="000000"/>
                <w:sz w:val="24"/>
                <w:spacing w:val="0"/>
                <w:w w:val="100"/>
                <w:rFonts w:eastAsia="Times New Roman"/>
                <w:caps w:val="0"/>
              </w:rPr>
              <w:snapToGrid w:val="0"/>
              <w:textAlignment w:val="baseline"/>
            </w:pPr>
            <w:r w:rsidRPr="006F4DE1">
              <w:rPr>
                <w:szCs w:val="24"/>
                <w:lang w:val="en-GB" w:eastAsia="en-GB"/>
                <w:b w:val="0"/>
                <w:i w:val="0"/>
                <w:color w:val="000000"/>
                <w:sz w:val="24"/>
                <w:spacing w:val="0"/>
                <w:w w:val="100"/>
                <w:rFonts w:eastAsia="Times New Roman"/>
                <w:caps w:val="0"/>
              </w:rPr>
              <w:t>S/N</w:t>
            </w:r>
          </w:p>
        </w:tc>
        <w:tc>
          <w:tcPr>
            <w:tcW w:w="2310" w:type="dxa"/>
            <w:noWrap/>
            <w:hideMark/>
          </w:tcPr>
          <w:p w14:paraId="74E4B0C0" w14:textId="77777777" w:rsidR="0084158A" w:rsidRPr="006F4DE1" w:rsidRDefault="0084158A" w:rsidP="006F4DE1">
            <w:pPr>
              <w:spacing w:before="0" w:beforeAutospacing="0" w:after="0" w:afterAutospacing="0" w:lineRule="auto" w:line="360"/>
              <w:rPr>
                <w:szCs w:val="24"/>
                <w:lang w:val="en-GB" w:eastAsia="en-GB"/>
                <w:b w:val="0"/>
                <w:i w:val="0"/>
                <w:color w:val="000000"/>
                <w:sz w:val="24"/>
                <w:spacing w:val="0"/>
                <w:w w:val="100"/>
                <w:rFonts w:eastAsia="Times New Roman"/>
                <w:caps w:val="0"/>
              </w:rPr>
              <w:snapToGrid w:val="0"/>
              <w:textAlignment w:val="baseline"/>
            </w:pPr>
            <w:r w:rsidRPr="006F4DE1">
              <w:rPr>
                <w:szCs w:val="24"/>
                <w:lang w:val="en-GB" w:eastAsia="en-GB"/>
                <w:b w:val="0"/>
                <w:i w:val="0"/>
                <w:color w:val="000000"/>
                <w:sz w:val="24"/>
                <w:spacing w:val="0"/>
                <w:w w:val="100"/>
                <w:rFonts w:eastAsia="Times New Roman"/>
                <w:caps w:val="0"/>
              </w:rPr>
              <w:t>Long</w:t>
            </w:r>
            <w:r w:rsidRPr="006F4DE1">
              <w:rPr>
                <w:szCs w:val="24"/>
                <w:lang w:val="en-GB" w:eastAsia="en-GB"/>
                <w:b w:val="0"/>
                <w:i w:val="0"/>
                <w:color w:val="000000"/>
                <w:sz w:val="24"/>
                <w:spacing w:val="0"/>
                <w:w w:val="100"/>
                <w:rFonts w:eastAsia="Times New Roman"/>
                <w:caps w:val="0"/>
              </w:rPr>
              <w:t> </w:t>
            </w:r>
            <w:r w:rsidRPr="006F4DE1">
              <w:rPr>
                <w:szCs w:val="24"/>
                <w:lang w:val="en-GB" w:eastAsia="en-GB"/>
                <w:b w:val="0"/>
                <w:i w:val="0"/>
                <w:color w:val="000000"/>
                <w:sz w:val="24"/>
                <w:spacing w:val="0"/>
                <w:w w:val="100"/>
                <w:rFonts w:eastAsia="Times New Roman"/>
                <w:caps w:val="0"/>
              </w:rPr>
              <w:t>axix(mm)</w:t>
            </w:r>
          </w:p>
        </w:tc>
        <w:tc>
          <w:tcPr>
            <w:tcW w:w="2311" w:type="dxa"/>
            <w:noWrap/>
            <w:hideMark/>
          </w:tcPr>
          <w:p w14:paraId="045DA40C" w14:textId="77777777" w:rsidR="0084158A" w:rsidRPr="006F4DE1" w:rsidRDefault="0084158A" w:rsidP="006F4DE1">
            <w:pPr>
              <w:spacing w:before="0" w:beforeAutospacing="0" w:after="0" w:afterAutospacing="0" w:lineRule="auto" w:line="360"/>
              <w:rPr>
                <w:szCs w:val="24"/>
                <w:lang w:val="en-GB" w:eastAsia="en-GB"/>
                <w:b w:val="0"/>
                <w:i w:val="0"/>
                <w:color w:val="000000"/>
                <w:sz w:val="24"/>
                <w:spacing w:val="0"/>
                <w:w w:val="100"/>
                <w:rFonts w:eastAsia="Times New Roman"/>
                <w:caps w:val="0"/>
              </w:rPr>
              <w:snapToGrid w:val="0"/>
              <w:textAlignment w:val="baseline"/>
            </w:pPr>
            <w:r w:rsidRPr="006F4DE1">
              <w:rPr>
                <w:szCs w:val="24"/>
                <w:lang w:val="en-GB" w:eastAsia="en-GB"/>
                <w:b w:val="0"/>
                <w:i w:val="0"/>
                <w:color w:val="000000"/>
                <w:sz w:val="24"/>
                <w:spacing w:val="0"/>
                <w:w w:val="100"/>
                <w:rFonts w:eastAsia="Times New Roman"/>
                <w:caps w:val="0"/>
              </w:rPr>
              <w:t>Short</w:t>
            </w:r>
            <w:r w:rsidRPr="006F4DE1">
              <w:rPr>
                <w:szCs w:val="24"/>
                <w:lang w:val="en-GB" w:eastAsia="en-GB"/>
                <w:b w:val="0"/>
                <w:i w:val="0"/>
                <w:color w:val="000000"/>
                <w:sz w:val="24"/>
                <w:spacing w:val="0"/>
                <w:w w:val="100"/>
                <w:rFonts w:eastAsia="Times New Roman"/>
                <w:caps w:val="0"/>
              </w:rPr>
              <w:t> </w:t>
            </w:r>
            <w:r w:rsidRPr="006F4DE1">
              <w:rPr>
                <w:szCs w:val="24"/>
                <w:lang w:val="en-GB" w:eastAsia="en-GB"/>
                <w:b w:val="0"/>
                <w:i w:val="0"/>
                <w:color w:val="000000"/>
                <w:sz w:val="24"/>
                <w:spacing w:val="0"/>
                <w:w w:val="100"/>
                <w:rFonts w:eastAsia="Times New Roman"/>
                <w:caps w:val="0"/>
              </w:rPr>
              <w:t>axis(mm)</w:t>
            </w:r>
          </w:p>
        </w:tc>
        <w:tc>
          <w:tcPr>
            <w:tcW w:w="2311" w:type="dxa"/>
            <w:noWrap/>
            <w:hideMark/>
          </w:tcPr>
          <w:p w14:paraId="176B2239" w14:textId="77777777" w:rsidR="0084158A" w:rsidRPr="006F4DE1" w:rsidRDefault="0084158A" w:rsidP="006F4DE1">
            <w:pPr>
              <w:spacing w:before="0" w:beforeAutospacing="0" w:after="0" w:afterAutospacing="0" w:lineRule="auto" w:line="360"/>
              <w:rPr>
                <w:szCs w:val="24"/>
                <w:lang w:val="en-GB" w:eastAsia="en-GB"/>
                <w:b w:val="0"/>
                <w:i w:val="0"/>
                <w:color w:val="000000"/>
                <w:sz w:val="24"/>
                <w:spacing w:val="0"/>
                <w:w w:val="100"/>
                <w:rFonts w:eastAsia="Times New Roman"/>
                <w:caps w:val="0"/>
              </w:rPr>
              <w:snapToGrid w:val="0"/>
              <w:textAlignment w:val="baseline"/>
            </w:pPr>
            <w:r w:rsidRPr="006F4DE1">
              <w:rPr>
                <w:szCs w:val="24"/>
                <w:lang w:val="en-GB" w:eastAsia="en-GB"/>
                <w:b w:val="0"/>
                <w:i w:val="0"/>
                <w:color w:val="000000"/>
                <w:sz w:val="24"/>
                <w:spacing w:val="0"/>
                <w:w w:val="100"/>
                <w:rFonts w:eastAsia="Times New Roman"/>
                <w:caps w:val="0"/>
              </w:rPr>
              <w:t>Orientation(degree)</w:t>
            </w:r>
          </w:p>
        </w:tc>
      </w:tr>
      <w:tr>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310" w:type="dxa"/>
            <w:noWrap/>
            <w:hideMark/>
          </w:tcPr>
          <w:p w14:paraId="760588E7" w14:textId="77777777" w:rsidR="0084158A" w:rsidRPr="006F4DE1" w:rsidRDefault="0084158A" w:rsidP="006F4DE1">
            <w:pPr>
              <w:jc w:val="right"/>
              <w:spacing w:before="0" w:beforeAutospacing="0" w:after="0" w:afterAutospacing="0" w:lineRule="auto" w:line="360"/>
              <w:rPr>
                <w:szCs w:val="24"/>
                <w:lang w:val="en-GB" w:eastAsia="en-GB"/>
                <w:b w:val="0"/>
                <w:i w:val="0"/>
                <w:color w:val="000000"/>
                <w:sz w:val="24"/>
                <w:spacing w:val="0"/>
                <w:w w:val="100"/>
                <w:rFonts w:eastAsia="Times New Roman"/>
                <w:caps w:val="0"/>
              </w:rPr>
              <w:snapToGrid w:val="0"/>
              <w:textAlignment w:val="baseline"/>
            </w:pPr>
            <w:r w:rsidRPr="006F4DE1">
              <w:rPr>
                <w:szCs w:val="24"/>
                <w:lang w:val="en-GB" w:eastAsia="en-GB"/>
                <w:b w:val="0"/>
                <w:i w:val="0"/>
                <w:color w:val="000000"/>
                <w:sz w:val="24"/>
                <w:spacing w:val="0"/>
                <w:w w:val="100"/>
                <w:rFonts w:eastAsia="Times New Roman"/>
                <w:caps w:val="0"/>
              </w:rPr>
              <w:t>1</w:t>
            </w:r>
          </w:p>
        </w:tc>
        <w:tc>
          <w:tcPr>
            <w:tcW w:w="2310" w:type="dxa"/>
            <w:noWrap/>
            <w:hideMark/>
          </w:tcPr>
          <w:p w14:paraId="4D61F5B6" w14:textId="77777777" w:rsidR="0084158A" w:rsidRPr="006F4DE1" w:rsidRDefault="0084158A" w:rsidP="006F4DE1">
            <w:pPr>
              <w:jc w:val="right"/>
              <w:spacing w:before="0" w:beforeAutospacing="0" w:after="0" w:afterAutospacing="0" w:lineRule="auto" w:line="360"/>
              <w:rPr>
                <w:szCs w:val="24"/>
                <w:lang w:val="en-GB" w:eastAsia="en-GB"/>
                <w:b w:val="0"/>
                <w:i w:val="0"/>
                <w:color w:val="000000"/>
                <w:sz w:val="24"/>
                <w:spacing w:val="0"/>
                <w:w w:val="100"/>
                <w:rFonts w:eastAsia="Times New Roman"/>
                <w:caps w:val="0"/>
              </w:rPr>
              <w:snapToGrid w:val="0"/>
              <w:textAlignment w:val="baseline"/>
            </w:pPr>
            <w:r w:rsidRPr="006F4DE1">
              <w:rPr>
                <w:szCs w:val="24"/>
                <w:lang w:val="en-GB" w:eastAsia="en-GB"/>
                <w:b w:val="0"/>
                <w:i w:val="0"/>
                <w:color w:val="000000"/>
                <w:sz w:val="24"/>
                <w:spacing w:val="0"/>
                <w:w w:val="100"/>
                <w:rFonts w:eastAsia="Times New Roman"/>
                <w:caps w:val="0"/>
              </w:rPr>
              <w:t>75</w:t>
            </w:r>
          </w:p>
        </w:tc>
        <w:tc>
          <w:tcPr>
            <w:tcW w:w="2311" w:type="dxa"/>
            <w:noWrap/>
            <w:hideMark/>
          </w:tcPr>
          <w:p w14:paraId="421C2142" w14:textId="77777777" w:rsidR="0084158A" w:rsidRPr="006F4DE1" w:rsidRDefault="0084158A" w:rsidP="006F4DE1">
            <w:pPr>
              <w:jc w:val="right"/>
              <w:spacing w:before="0" w:beforeAutospacing="0" w:after="0" w:afterAutospacing="0" w:lineRule="auto" w:line="360"/>
              <w:rPr>
                <w:szCs w:val="24"/>
                <w:lang w:val="en-GB" w:eastAsia="en-GB"/>
                <w:b w:val="0"/>
                <w:i w:val="0"/>
                <w:color w:val="000000"/>
                <w:sz w:val="24"/>
                <w:spacing w:val="0"/>
                <w:w w:val="100"/>
                <w:rFonts w:eastAsia="Times New Roman"/>
                <w:caps w:val="0"/>
              </w:rPr>
              <w:snapToGrid w:val="0"/>
              <w:textAlignment w:val="baseline"/>
            </w:pPr>
            <w:r w:rsidRPr="006F4DE1">
              <w:rPr>
                <w:szCs w:val="24"/>
                <w:lang w:val="en-GB" w:eastAsia="en-GB"/>
                <w:b w:val="0"/>
                <w:i w:val="0"/>
                <w:color w:val="000000"/>
                <w:sz w:val="24"/>
                <w:spacing w:val="0"/>
                <w:w w:val="100"/>
                <w:rFonts w:eastAsia="Times New Roman"/>
                <w:caps w:val="0"/>
              </w:rPr>
              <w:t>30</w:t>
            </w:r>
          </w:p>
        </w:tc>
        <w:tc>
          <w:tcPr>
            <w:tcW w:w="2311" w:type="dxa"/>
            <w:noWrap/>
            <w:hideMark/>
          </w:tcPr>
          <w:p w14:paraId="4C34A828" w14:textId="77777777" w:rsidR="0084158A" w:rsidRPr="006F4DE1" w:rsidRDefault="0084158A" w:rsidP="006F4DE1">
            <w:pPr>
              <w:jc w:val="right"/>
              <w:spacing w:before="0" w:beforeAutospacing="0" w:after="0" w:afterAutospacing="0" w:lineRule="auto" w:line="360"/>
              <w:rPr>
                <w:szCs w:val="24"/>
                <w:lang w:val="en-GB" w:eastAsia="en-GB"/>
                <w:b w:val="0"/>
                <w:i w:val="0"/>
                <w:color w:val="000000"/>
                <w:sz w:val="24"/>
                <w:spacing w:val="0"/>
                <w:w w:val="100"/>
                <w:rFonts w:eastAsia="Times New Roman"/>
                <w:caps w:val="0"/>
              </w:rPr>
              <w:snapToGrid w:val="0"/>
              <w:textAlignment w:val="baseline"/>
            </w:pPr>
            <w:r w:rsidRPr="006F4DE1">
              <w:rPr>
                <w:szCs w:val="24"/>
                <w:lang w:val="en-GB" w:eastAsia="en-GB"/>
                <w:b w:val="0"/>
                <w:i w:val="0"/>
                <w:color w:val="000000"/>
                <w:sz w:val="24"/>
                <w:spacing w:val="0"/>
                <w:w w:val="100"/>
                <w:rFonts w:eastAsia="Times New Roman"/>
                <w:caps w:val="0"/>
              </w:rPr>
              <w:t>60</w:t>
            </w:r>
          </w:p>
        </w:tc>
      </w:tr>
      <w:tr>
        <w:trPr>
          <w:trHeight w:val="300"/>
        </w:trPr>
        <w:tc>
          <w:tcPr>
            <w:cnfStyle w:val="001000000000" w:firstRow="0" w:lastRow="0" w:firstColumn="1" w:lastColumn="0" w:oddVBand="0" w:evenVBand="0" w:oddHBand="0" w:evenHBand="0" w:firstRowFirstColumn="0" w:firstRowLastColumn="0" w:lastRowFirstColumn="0" w:lastRowLastColumn="0"/>
            <w:tcW w:w="2310" w:type="dxa"/>
            <w:noWrap/>
            <w:hideMark/>
          </w:tcPr>
          <w:p w14:paraId="4D998932" w14:textId="77777777" w:rsidR="0084158A" w:rsidRPr="006F4DE1" w:rsidRDefault="0084158A" w:rsidP="006F4DE1">
            <w:pPr>
              <w:jc w:val="right"/>
              <w:spacing w:before="0" w:beforeAutospacing="0" w:after="0" w:afterAutospacing="0" w:lineRule="auto" w:line="360"/>
              <w:rPr>
                <w:szCs w:val="24"/>
                <w:lang w:val="en-GB" w:eastAsia="en-GB"/>
                <w:b w:val="0"/>
                <w:i w:val="0"/>
                <w:color w:val="000000"/>
                <w:sz w:val="24"/>
                <w:spacing w:val="0"/>
                <w:w w:val="100"/>
                <w:rFonts w:eastAsia="Times New Roman"/>
                <w:caps w:val="0"/>
              </w:rPr>
              <w:snapToGrid w:val="0"/>
              <w:textAlignment w:val="baseline"/>
            </w:pPr>
            <w:r w:rsidRPr="006F4DE1">
              <w:rPr>
                <w:szCs w:val="24"/>
                <w:lang w:val="en-GB" w:eastAsia="en-GB"/>
                <w:b w:val="0"/>
                <w:i w:val="0"/>
                <w:color w:val="000000"/>
                <w:sz w:val="24"/>
                <w:spacing w:val="0"/>
                <w:w w:val="100"/>
                <w:rFonts w:eastAsia="Times New Roman"/>
                <w:caps w:val="0"/>
              </w:rPr>
              <w:t>2</w:t>
            </w:r>
          </w:p>
        </w:tc>
        <w:tc>
          <w:tcPr>
            <w:tcW w:w="2310" w:type="dxa"/>
            <w:noWrap/>
            <w:hideMark/>
          </w:tcPr>
          <w:p w14:paraId="16312732" w14:textId="77777777" w:rsidR="0084158A" w:rsidRPr="006F4DE1" w:rsidRDefault="0084158A" w:rsidP="006F4DE1">
            <w:pPr>
              <w:jc w:val="right"/>
              <w:spacing w:before="0" w:beforeAutospacing="0" w:after="0" w:afterAutospacing="0" w:lineRule="auto" w:line="360"/>
              <w:rPr>
                <w:szCs w:val="24"/>
                <w:lang w:val="en-GB" w:eastAsia="en-GB"/>
                <w:b w:val="0"/>
                <w:i w:val="0"/>
                <w:color w:val="000000"/>
                <w:sz w:val="24"/>
                <w:spacing w:val="0"/>
                <w:w w:val="100"/>
                <w:rFonts w:eastAsia="Times New Roman"/>
                <w:caps w:val="0"/>
              </w:rPr>
              <w:snapToGrid w:val="0"/>
              <w:textAlignment w:val="baseline"/>
            </w:pPr>
            <w:r w:rsidRPr="006F4DE1">
              <w:rPr>
                <w:szCs w:val="24"/>
                <w:lang w:val="en-GB" w:eastAsia="en-GB"/>
                <w:b w:val="0"/>
                <w:i w:val="0"/>
                <w:color w:val="000000"/>
                <w:sz w:val="24"/>
                <w:spacing w:val="0"/>
                <w:w w:val="100"/>
                <w:rFonts w:eastAsia="Times New Roman"/>
                <w:caps w:val="0"/>
              </w:rPr>
              <w:t>71</w:t>
            </w:r>
          </w:p>
        </w:tc>
        <w:tc>
          <w:tcPr>
            <w:tcW w:w="2311" w:type="dxa"/>
            <w:noWrap/>
            <w:hideMark/>
          </w:tcPr>
          <w:p w14:paraId="76B96F72" w14:textId="77777777" w:rsidR="0084158A" w:rsidRPr="006F4DE1" w:rsidRDefault="0084158A" w:rsidP="006F4DE1">
            <w:pPr>
              <w:jc w:val="right"/>
              <w:spacing w:before="0" w:beforeAutospacing="0" w:after="0" w:afterAutospacing="0" w:lineRule="auto" w:line="360"/>
              <w:rPr>
                <w:szCs w:val="24"/>
                <w:lang w:val="en-GB" w:eastAsia="en-GB"/>
                <w:b w:val="0"/>
                <w:i w:val="0"/>
                <w:color w:val="000000"/>
                <w:sz w:val="24"/>
                <w:spacing w:val="0"/>
                <w:w w:val="100"/>
                <w:rFonts w:eastAsia="Times New Roman"/>
                <w:caps w:val="0"/>
              </w:rPr>
              <w:snapToGrid w:val="0"/>
              <w:textAlignment w:val="baseline"/>
            </w:pPr>
            <w:r w:rsidRPr="006F4DE1">
              <w:rPr>
                <w:szCs w:val="24"/>
                <w:lang w:val="en-GB" w:eastAsia="en-GB"/>
                <w:b w:val="0"/>
                <w:i w:val="0"/>
                <w:color w:val="000000"/>
                <w:sz w:val="24"/>
                <w:spacing w:val="0"/>
                <w:w w:val="100"/>
                <w:rFonts w:eastAsia="Times New Roman"/>
                <w:caps w:val="0"/>
              </w:rPr>
              <w:t>15</w:t>
            </w:r>
          </w:p>
        </w:tc>
        <w:tc>
          <w:tcPr>
            <w:tcW w:w="2311" w:type="dxa"/>
            <w:noWrap/>
            <w:hideMark/>
          </w:tcPr>
          <w:p w14:paraId="42F550CA" w14:textId="77777777" w:rsidR="0084158A" w:rsidRPr="006F4DE1" w:rsidRDefault="0084158A" w:rsidP="006F4DE1">
            <w:pPr>
              <w:jc w:val="right"/>
              <w:spacing w:before="0" w:beforeAutospacing="0" w:after="0" w:afterAutospacing="0" w:lineRule="auto" w:line="360"/>
              <w:rPr>
                <w:szCs w:val="24"/>
                <w:lang w:val="en-GB" w:eastAsia="en-GB"/>
                <w:b w:val="0"/>
                <w:i w:val="0"/>
                <w:color w:val="000000"/>
                <w:sz w:val="24"/>
                <w:spacing w:val="0"/>
                <w:w w:val="100"/>
                <w:rFonts w:eastAsia="Times New Roman"/>
                <w:caps w:val="0"/>
              </w:rPr>
              <w:snapToGrid w:val="0"/>
              <w:textAlignment w:val="baseline"/>
            </w:pPr>
            <w:r w:rsidRPr="006F4DE1">
              <w:rPr>
                <w:szCs w:val="24"/>
                <w:lang w:val="en-GB" w:eastAsia="en-GB"/>
                <w:b w:val="0"/>
                <w:i w:val="0"/>
                <w:color w:val="000000"/>
                <w:sz w:val="24"/>
                <w:spacing w:val="0"/>
                <w:w w:val="100"/>
                <w:rFonts w:eastAsia="Times New Roman"/>
                <w:caps w:val="0"/>
              </w:rPr>
              <w:t>44</w:t>
            </w:r>
          </w:p>
        </w:tc>
      </w:tr>
      <w:tr>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310" w:type="dxa"/>
            <w:noWrap/>
            <w:hideMark/>
          </w:tcPr>
          <w:p w14:paraId="3F2DAD92" w14:textId="77777777" w:rsidR="0084158A" w:rsidRPr="006F4DE1" w:rsidRDefault="0084158A" w:rsidP="006F4DE1">
            <w:pPr>
              <w:jc w:val="right"/>
              <w:spacing w:before="0" w:beforeAutospacing="0" w:after="0" w:afterAutospacing="0" w:lineRule="auto" w:line="360"/>
              <w:rPr>
                <w:szCs w:val="24"/>
                <w:lang w:val="en-GB" w:eastAsia="en-GB"/>
                <w:b w:val="0"/>
                <w:i w:val="0"/>
                <w:color w:val="000000"/>
                <w:sz w:val="24"/>
                <w:spacing w:val="0"/>
                <w:w w:val="100"/>
                <w:rFonts w:eastAsia="Times New Roman"/>
                <w:caps w:val="0"/>
              </w:rPr>
              <w:snapToGrid w:val="0"/>
              <w:textAlignment w:val="baseline"/>
            </w:pPr>
            <w:r w:rsidRPr="006F4DE1">
              <w:rPr>
                <w:szCs w:val="24"/>
                <w:lang w:val="en-GB" w:eastAsia="en-GB"/>
                <w:b w:val="0"/>
                <w:i w:val="0"/>
                <w:color w:val="000000"/>
                <w:sz w:val="24"/>
                <w:spacing w:val="0"/>
                <w:w w:val="100"/>
                <w:rFonts w:eastAsia="Times New Roman"/>
                <w:caps w:val="0"/>
              </w:rPr>
              <w:t>3</w:t>
            </w:r>
          </w:p>
        </w:tc>
        <w:tc>
          <w:tcPr>
            <w:tcW w:w="2310" w:type="dxa"/>
            <w:noWrap/>
            <w:hideMark/>
          </w:tcPr>
          <w:p w14:paraId="56688019" w14:textId="77777777" w:rsidR="0084158A" w:rsidRPr="006F4DE1" w:rsidRDefault="0084158A" w:rsidP="006F4DE1">
            <w:pPr>
              <w:jc w:val="right"/>
              <w:spacing w:before="0" w:beforeAutospacing="0" w:after="0" w:afterAutospacing="0" w:lineRule="auto" w:line="360"/>
              <w:rPr>
                <w:szCs w:val="24"/>
                <w:lang w:val="en-GB" w:eastAsia="en-GB"/>
                <w:b w:val="0"/>
                <w:i w:val="0"/>
                <w:color w:val="000000"/>
                <w:sz w:val="24"/>
                <w:spacing w:val="0"/>
                <w:w w:val="100"/>
                <w:rFonts w:eastAsia="Times New Roman"/>
                <w:caps w:val="0"/>
              </w:rPr>
              <w:snapToGrid w:val="0"/>
              <w:textAlignment w:val="baseline"/>
            </w:pPr>
            <w:r w:rsidRPr="006F4DE1">
              <w:rPr>
                <w:szCs w:val="24"/>
                <w:lang w:val="en-GB" w:eastAsia="en-GB"/>
                <w:b w:val="0"/>
                <w:i w:val="0"/>
                <w:color w:val="000000"/>
                <w:sz w:val="24"/>
                <w:spacing w:val="0"/>
                <w:w w:val="100"/>
                <w:rFonts w:eastAsia="Times New Roman"/>
                <w:caps w:val="0"/>
              </w:rPr>
              <w:t>100</w:t>
            </w:r>
          </w:p>
        </w:tc>
        <w:tc>
          <w:tcPr>
            <w:tcW w:w="2311" w:type="dxa"/>
            <w:noWrap/>
            <w:hideMark/>
          </w:tcPr>
          <w:p w14:paraId="0207128E" w14:textId="77777777" w:rsidR="0084158A" w:rsidRPr="006F4DE1" w:rsidRDefault="0084158A" w:rsidP="006F4DE1">
            <w:pPr>
              <w:jc w:val="right"/>
              <w:spacing w:before="0" w:beforeAutospacing="0" w:after="0" w:afterAutospacing="0" w:lineRule="auto" w:line="360"/>
              <w:rPr>
                <w:szCs w:val="24"/>
                <w:lang w:val="en-GB" w:eastAsia="en-GB"/>
                <w:b w:val="0"/>
                <w:i w:val="0"/>
                <w:color w:val="000000"/>
                <w:sz w:val="24"/>
                <w:spacing w:val="0"/>
                <w:w w:val="100"/>
                <w:rFonts w:eastAsia="Times New Roman"/>
                <w:caps w:val="0"/>
              </w:rPr>
              <w:snapToGrid w:val="0"/>
              <w:textAlignment w:val="baseline"/>
            </w:pPr>
            <w:r w:rsidRPr="006F4DE1">
              <w:rPr>
                <w:szCs w:val="24"/>
                <w:lang w:val="en-GB" w:eastAsia="en-GB"/>
                <w:b w:val="0"/>
                <w:i w:val="0"/>
                <w:color w:val="000000"/>
                <w:sz w:val="24"/>
                <w:spacing w:val="0"/>
                <w:w w:val="100"/>
                <w:rFonts w:eastAsia="Times New Roman"/>
                <w:caps w:val="0"/>
              </w:rPr>
              <w:t>50</w:t>
            </w:r>
          </w:p>
        </w:tc>
        <w:tc>
          <w:tcPr>
            <w:tcW w:w="2311" w:type="dxa"/>
            <w:noWrap/>
            <w:hideMark/>
          </w:tcPr>
          <w:p w14:paraId="645F9266" w14:textId="77777777" w:rsidR="0084158A" w:rsidRPr="006F4DE1" w:rsidRDefault="0084158A" w:rsidP="006F4DE1">
            <w:pPr>
              <w:jc w:val="right"/>
              <w:spacing w:before="0" w:beforeAutospacing="0" w:after="0" w:afterAutospacing="0" w:lineRule="auto" w:line="360"/>
              <w:rPr>
                <w:szCs w:val="24"/>
                <w:lang w:val="en-GB" w:eastAsia="en-GB"/>
                <w:b w:val="0"/>
                <w:i w:val="0"/>
                <w:color w:val="000000"/>
                <w:sz w:val="24"/>
                <w:spacing w:val="0"/>
                <w:w w:val="100"/>
                <w:rFonts w:eastAsia="Times New Roman"/>
                <w:caps w:val="0"/>
              </w:rPr>
              <w:snapToGrid w:val="0"/>
              <w:textAlignment w:val="baseline"/>
            </w:pPr>
            <w:r w:rsidRPr="006F4DE1">
              <w:rPr>
                <w:szCs w:val="24"/>
                <w:lang w:val="en-GB" w:eastAsia="en-GB"/>
                <w:b w:val="0"/>
                <w:i w:val="0"/>
                <w:color w:val="000000"/>
                <w:sz w:val="24"/>
                <w:spacing w:val="0"/>
                <w:w w:val="100"/>
                <w:rFonts w:eastAsia="Times New Roman"/>
                <w:caps w:val="0"/>
              </w:rPr>
              <w:t>46</w:t>
            </w:r>
          </w:p>
        </w:tc>
      </w:tr>
      <w:tr>
        <w:trPr>
          <w:trHeight w:val="300"/>
        </w:trPr>
        <w:tc>
          <w:tcPr>
            <w:cnfStyle w:val="001000000000" w:firstRow="0" w:lastRow="0" w:firstColumn="1" w:lastColumn="0" w:oddVBand="0" w:evenVBand="0" w:oddHBand="0" w:evenHBand="0" w:firstRowFirstColumn="0" w:firstRowLastColumn="0" w:lastRowFirstColumn="0" w:lastRowLastColumn="0"/>
            <w:tcW w:w="2310" w:type="dxa"/>
            <w:noWrap/>
            <w:hideMark/>
          </w:tcPr>
          <w:p w14:paraId="6DF68DFA" w14:textId="77777777" w:rsidR="0084158A" w:rsidRPr="006F4DE1" w:rsidRDefault="0084158A" w:rsidP="006F4DE1">
            <w:pPr>
              <w:jc w:val="right"/>
              <w:spacing w:before="0" w:beforeAutospacing="0" w:after="0" w:afterAutospacing="0" w:lineRule="auto" w:line="360"/>
              <w:rPr>
                <w:szCs w:val="24"/>
                <w:lang w:val="en-GB" w:eastAsia="en-GB"/>
                <w:b w:val="0"/>
                <w:i w:val="0"/>
                <w:color w:val="000000"/>
                <w:sz w:val="24"/>
                <w:spacing w:val="0"/>
                <w:w w:val="100"/>
                <w:rFonts w:eastAsia="Times New Roman"/>
                <w:caps w:val="0"/>
              </w:rPr>
              <w:snapToGrid w:val="0"/>
              <w:textAlignment w:val="baseline"/>
            </w:pPr>
            <w:r w:rsidRPr="006F4DE1">
              <w:rPr>
                <w:szCs w:val="24"/>
                <w:lang w:val="en-GB" w:eastAsia="en-GB"/>
                <w:b w:val="0"/>
                <w:i w:val="0"/>
                <w:color w:val="000000"/>
                <w:sz w:val="24"/>
                <w:spacing w:val="0"/>
                <w:w w:val="100"/>
                <w:rFonts w:eastAsia="Times New Roman"/>
                <w:caps w:val="0"/>
              </w:rPr>
              <w:t>4</w:t>
            </w:r>
          </w:p>
        </w:tc>
        <w:tc>
          <w:tcPr>
            <w:tcW w:w="2310" w:type="dxa"/>
            <w:noWrap/>
            <w:hideMark/>
          </w:tcPr>
          <w:p w14:paraId="26B1914E" w14:textId="77777777" w:rsidR="0084158A" w:rsidRPr="006F4DE1" w:rsidRDefault="0084158A" w:rsidP="006F4DE1">
            <w:pPr>
              <w:jc w:val="right"/>
              <w:spacing w:before="0" w:beforeAutospacing="0" w:after="0" w:afterAutospacing="0" w:lineRule="auto" w:line="360"/>
              <w:rPr>
                <w:szCs w:val="24"/>
                <w:lang w:val="en-GB" w:eastAsia="en-GB"/>
                <w:b w:val="0"/>
                <w:i w:val="0"/>
                <w:color w:val="000000"/>
                <w:sz w:val="24"/>
                <w:spacing w:val="0"/>
                <w:w w:val="100"/>
                <w:rFonts w:eastAsia="Times New Roman"/>
                <w:caps w:val="0"/>
              </w:rPr>
              <w:snapToGrid w:val="0"/>
              <w:textAlignment w:val="baseline"/>
            </w:pPr>
            <w:r w:rsidRPr="006F4DE1">
              <w:rPr>
                <w:szCs w:val="24"/>
                <w:lang w:val="en-GB" w:eastAsia="en-GB"/>
                <w:b w:val="0"/>
                <w:i w:val="0"/>
                <w:color w:val="000000"/>
                <w:sz w:val="24"/>
                <w:spacing w:val="0"/>
                <w:w w:val="100"/>
                <w:rFonts w:eastAsia="Times New Roman"/>
                <w:caps w:val="0"/>
              </w:rPr>
              <w:t>75</w:t>
            </w:r>
          </w:p>
        </w:tc>
        <w:tc>
          <w:tcPr>
            <w:tcW w:w="2311" w:type="dxa"/>
            <w:noWrap/>
            <w:hideMark/>
          </w:tcPr>
          <w:p w14:paraId="05201CF4" w14:textId="77777777" w:rsidR="0084158A" w:rsidRPr="006F4DE1" w:rsidRDefault="0084158A" w:rsidP="006F4DE1">
            <w:pPr>
              <w:jc w:val="right"/>
              <w:spacing w:before="0" w:beforeAutospacing="0" w:after="0" w:afterAutospacing="0" w:lineRule="auto" w:line="360"/>
              <w:rPr>
                <w:szCs w:val="24"/>
                <w:lang w:val="en-GB" w:eastAsia="en-GB"/>
                <w:b w:val="0"/>
                <w:i w:val="0"/>
                <w:color w:val="000000"/>
                <w:sz w:val="24"/>
                <w:spacing w:val="0"/>
                <w:w w:val="100"/>
                <w:rFonts w:eastAsia="Times New Roman"/>
                <w:caps w:val="0"/>
              </w:rPr>
              <w:snapToGrid w:val="0"/>
              <w:textAlignment w:val="baseline"/>
            </w:pPr>
            <w:r w:rsidRPr="006F4DE1">
              <w:rPr>
                <w:szCs w:val="24"/>
                <w:lang w:val="en-GB" w:eastAsia="en-GB"/>
                <w:b w:val="0"/>
                <w:i w:val="0"/>
                <w:color w:val="000000"/>
                <w:sz w:val="24"/>
                <w:spacing w:val="0"/>
                <w:w w:val="100"/>
                <w:rFonts w:eastAsia="Times New Roman"/>
                <w:caps w:val="0"/>
              </w:rPr>
              <w:t>35</w:t>
            </w:r>
          </w:p>
        </w:tc>
        <w:tc>
          <w:tcPr>
            <w:tcW w:w="2311" w:type="dxa"/>
            <w:noWrap/>
            <w:hideMark/>
          </w:tcPr>
          <w:p w14:paraId="3C037849" w14:textId="77777777" w:rsidR="0084158A" w:rsidRPr="006F4DE1" w:rsidRDefault="0084158A" w:rsidP="006F4DE1">
            <w:pPr>
              <w:jc w:val="right"/>
              <w:spacing w:before="0" w:beforeAutospacing="0" w:after="0" w:afterAutospacing="0" w:lineRule="auto" w:line="360"/>
              <w:rPr>
                <w:szCs w:val="24"/>
                <w:lang w:val="en-GB" w:eastAsia="en-GB"/>
                <w:b w:val="0"/>
                <w:i w:val="0"/>
                <w:color w:val="000000"/>
                <w:sz w:val="24"/>
                <w:spacing w:val="0"/>
                <w:w w:val="100"/>
                <w:rFonts w:eastAsia="Times New Roman"/>
                <w:caps w:val="0"/>
              </w:rPr>
              <w:snapToGrid w:val="0"/>
              <w:textAlignment w:val="baseline"/>
            </w:pPr>
            <w:r w:rsidRPr="006F4DE1">
              <w:rPr>
                <w:szCs w:val="24"/>
                <w:lang w:val="en-GB" w:eastAsia="en-GB"/>
                <w:b w:val="0"/>
                <w:i w:val="0"/>
                <w:color w:val="000000"/>
                <w:sz w:val="24"/>
                <w:spacing w:val="0"/>
                <w:w w:val="100"/>
                <w:rFonts w:eastAsia="Times New Roman"/>
                <w:caps w:val="0"/>
              </w:rPr>
              <w:t>22</w:t>
            </w:r>
          </w:p>
        </w:tc>
      </w:tr>
      <w:tr>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310" w:type="dxa"/>
            <w:noWrap/>
            <w:hideMark/>
          </w:tcPr>
          <w:p w14:paraId="2EAAD083" w14:textId="77777777" w:rsidR="0084158A" w:rsidRPr="006F4DE1" w:rsidRDefault="0084158A" w:rsidP="006F4DE1">
            <w:pPr>
              <w:jc w:val="right"/>
              <w:spacing w:before="0" w:beforeAutospacing="0" w:after="0" w:afterAutospacing="0" w:lineRule="auto" w:line="360"/>
              <w:rPr>
                <w:szCs w:val="24"/>
                <w:lang w:val="en-GB" w:eastAsia="en-GB"/>
                <w:b w:val="0"/>
                <w:i w:val="0"/>
                <w:color w:val="000000"/>
                <w:sz w:val="24"/>
                <w:spacing w:val="0"/>
                <w:w w:val="100"/>
                <w:rFonts w:eastAsia="Times New Roman"/>
                <w:caps w:val="0"/>
              </w:rPr>
              <w:snapToGrid w:val="0"/>
              <w:textAlignment w:val="baseline"/>
            </w:pPr>
            <w:r w:rsidRPr="006F4DE1">
              <w:rPr>
                <w:szCs w:val="24"/>
                <w:lang w:val="en-GB" w:eastAsia="en-GB"/>
                <w:b w:val="0"/>
                <w:i w:val="0"/>
                <w:color w:val="000000"/>
                <w:sz w:val="24"/>
                <w:spacing w:val="0"/>
                <w:w w:val="100"/>
                <w:rFonts w:eastAsia="Times New Roman"/>
                <w:caps w:val="0"/>
              </w:rPr>
              <w:t>5</w:t>
            </w:r>
          </w:p>
        </w:tc>
        <w:tc>
          <w:tcPr>
            <w:tcW w:w="2310" w:type="dxa"/>
            <w:noWrap/>
            <w:hideMark/>
          </w:tcPr>
          <w:p w14:paraId="6A0E026F" w14:textId="77777777" w:rsidR="0084158A" w:rsidRPr="006F4DE1" w:rsidRDefault="0084158A" w:rsidP="006F4DE1">
            <w:pPr>
              <w:jc w:val="right"/>
              <w:spacing w:before="0" w:beforeAutospacing="0" w:after="0" w:afterAutospacing="0" w:lineRule="auto" w:line="360"/>
              <w:rPr>
                <w:szCs w:val="24"/>
                <w:lang w:val="en-GB" w:eastAsia="en-GB"/>
                <w:b w:val="0"/>
                <w:i w:val="0"/>
                <w:color w:val="000000"/>
                <w:sz w:val="24"/>
                <w:spacing w:val="0"/>
                <w:w w:val="100"/>
                <w:rFonts w:eastAsia="Times New Roman"/>
                <w:caps w:val="0"/>
              </w:rPr>
              <w:snapToGrid w:val="0"/>
              <w:textAlignment w:val="baseline"/>
            </w:pPr>
            <w:r w:rsidRPr="006F4DE1">
              <w:rPr>
                <w:szCs w:val="24"/>
                <w:lang w:val="en-GB" w:eastAsia="en-GB"/>
                <w:b w:val="0"/>
                <w:i w:val="0"/>
                <w:color w:val="000000"/>
                <w:sz w:val="24"/>
                <w:spacing w:val="0"/>
                <w:w w:val="100"/>
                <w:rFonts w:eastAsia="Times New Roman"/>
                <w:caps w:val="0"/>
              </w:rPr>
              <w:t>85</w:t>
            </w:r>
          </w:p>
        </w:tc>
        <w:tc>
          <w:tcPr>
            <w:tcW w:w="2311" w:type="dxa"/>
            <w:noWrap/>
            <w:hideMark/>
          </w:tcPr>
          <w:p w14:paraId="36805C27" w14:textId="77777777" w:rsidR="0084158A" w:rsidRPr="006F4DE1" w:rsidRDefault="0084158A" w:rsidP="006F4DE1">
            <w:pPr>
              <w:jc w:val="right"/>
              <w:spacing w:before="0" w:beforeAutospacing="0" w:after="0" w:afterAutospacing="0" w:lineRule="auto" w:line="360"/>
              <w:rPr>
                <w:szCs w:val="24"/>
                <w:lang w:val="en-GB" w:eastAsia="en-GB"/>
                <w:b w:val="0"/>
                <w:i w:val="0"/>
                <w:color w:val="000000"/>
                <w:sz w:val="24"/>
                <w:spacing w:val="0"/>
                <w:w w:val="100"/>
                <w:rFonts w:eastAsia="Times New Roman"/>
                <w:caps w:val="0"/>
              </w:rPr>
              <w:snapToGrid w:val="0"/>
              <w:textAlignment w:val="baseline"/>
            </w:pPr>
            <w:r w:rsidRPr="006F4DE1">
              <w:rPr>
                <w:szCs w:val="24"/>
                <w:lang w:val="en-GB" w:eastAsia="en-GB"/>
                <w:b w:val="0"/>
                <w:i w:val="0"/>
                <w:color w:val="000000"/>
                <w:sz w:val="24"/>
                <w:spacing w:val="0"/>
                <w:w w:val="100"/>
                <w:rFonts w:eastAsia="Times New Roman"/>
                <w:caps w:val="0"/>
              </w:rPr>
              <w:t>20</w:t>
            </w:r>
          </w:p>
        </w:tc>
        <w:tc>
          <w:tcPr>
            <w:tcW w:w="2311" w:type="dxa"/>
            <w:noWrap/>
            <w:hideMark/>
          </w:tcPr>
          <w:p w14:paraId="755C195C" w14:textId="77777777" w:rsidR="0084158A" w:rsidRPr="006F4DE1" w:rsidRDefault="0084158A" w:rsidP="006F4DE1">
            <w:pPr>
              <w:jc w:val="right"/>
              <w:spacing w:before="0" w:beforeAutospacing="0" w:after="0" w:afterAutospacing="0" w:lineRule="auto" w:line="360"/>
              <w:rPr>
                <w:szCs w:val="24"/>
                <w:lang w:val="en-GB" w:eastAsia="en-GB"/>
                <w:b w:val="0"/>
                <w:i w:val="0"/>
                <w:color w:val="000000"/>
                <w:sz w:val="24"/>
                <w:spacing w:val="0"/>
                <w:w w:val="100"/>
                <w:rFonts w:eastAsia="Times New Roman"/>
                <w:caps w:val="0"/>
              </w:rPr>
              <w:snapToGrid w:val="0"/>
              <w:textAlignment w:val="baseline"/>
            </w:pPr>
            <w:r w:rsidRPr="006F4DE1">
              <w:rPr>
                <w:szCs w:val="24"/>
                <w:lang w:val="en-GB" w:eastAsia="en-GB"/>
                <w:b w:val="0"/>
                <w:i w:val="0"/>
                <w:color w:val="000000"/>
                <w:sz w:val="24"/>
                <w:spacing w:val="0"/>
                <w:w w:val="100"/>
                <w:rFonts w:eastAsia="Times New Roman"/>
                <w:caps w:val="0"/>
              </w:rPr>
              <w:t>30</w:t>
            </w:r>
          </w:p>
        </w:tc>
      </w:tr>
      <w:tr>
        <w:trPr>
          <w:trHeight w:val="300"/>
        </w:trPr>
        <w:tc>
          <w:tcPr>
            <w:cnfStyle w:val="001000000000" w:firstRow="0" w:lastRow="0" w:firstColumn="1" w:lastColumn="0" w:oddVBand="0" w:evenVBand="0" w:oddHBand="0" w:evenHBand="0" w:firstRowFirstColumn="0" w:firstRowLastColumn="0" w:lastRowFirstColumn="0" w:lastRowLastColumn="0"/>
            <w:tcW w:w="2310" w:type="dxa"/>
            <w:noWrap/>
            <w:hideMark/>
          </w:tcPr>
          <w:p w14:paraId="35BFF139" w14:textId="77777777" w:rsidR="0084158A" w:rsidRPr="006F4DE1" w:rsidRDefault="0084158A" w:rsidP="006F4DE1">
            <w:pPr>
              <w:jc w:val="right"/>
              <w:spacing w:before="0" w:beforeAutospacing="0" w:after="0" w:afterAutospacing="0" w:lineRule="auto" w:line="360"/>
              <w:rPr>
                <w:szCs w:val="24"/>
                <w:lang w:val="en-GB" w:eastAsia="en-GB"/>
                <w:b w:val="0"/>
                <w:i w:val="0"/>
                <w:color w:val="000000"/>
                <w:sz w:val="24"/>
                <w:spacing w:val="0"/>
                <w:w w:val="100"/>
                <w:rFonts w:eastAsia="Times New Roman"/>
                <w:caps w:val="0"/>
              </w:rPr>
              <w:snapToGrid w:val="0"/>
              <w:textAlignment w:val="baseline"/>
            </w:pPr>
            <w:r w:rsidRPr="006F4DE1">
              <w:rPr>
                <w:szCs w:val="24"/>
                <w:lang w:val="en-GB" w:eastAsia="en-GB"/>
                <w:b w:val="0"/>
                <w:i w:val="0"/>
                <w:color w:val="000000"/>
                <w:sz w:val="24"/>
                <w:spacing w:val="0"/>
                <w:w w:val="100"/>
                <w:rFonts w:eastAsia="Times New Roman"/>
                <w:caps w:val="0"/>
              </w:rPr>
              <w:t>6</w:t>
            </w:r>
          </w:p>
        </w:tc>
        <w:tc>
          <w:tcPr>
            <w:tcW w:w="2310" w:type="dxa"/>
            <w:noWrap/>
            <w:hideMark/>
          </w:tcPr>
          <w:p w14:paraId="1F95F512" w14:textId="77777777" w:rsidR="0084158A" w:rsidRPr="006F4DE1" w:rsidRDefault="0084158A" w:rsidP="006F4DE1">
            <w:pPr>
              <w:jc w:val="right"/>
              <w:spacing w:before="0" w:beforeAutospacing="0" w:after="0" w:afterAutospacing="0" w:lineRule="auto" w:line="360"/>
              <w:rPr>
                <w:szCs w:val="24"/>
                <w:lang w:val="en-GB" w:eastAsia="en-GB"/>
                <w:b w:val="0"/>
                <w:i w:val="0"/>
                <w:color w:val="000000"/>
                <w:sz w:val="24"/>
                <w:spacing w:val="0"/>
                <w:w w:val="100"/>
                <w:rFonts w:eastAsia="Times New Roman"/>
                <w:caps w:val="0"/>
              </w:rPr>
              <w:snapToGrid w:val="0"/>
              <w:textAlignment w:val="baseline"/>
            </w:pPr>
            <w:r w:rsidRPr="006F4DE1">
              <w:rPr>
                <w:szCs w:val="24"/>
                <w:lang w:val="en-GB" w:eastAsia="en-GB"/>
                <w:b w:val="0"/>
                <w:i w:val="0"/>
                <w:color w:val="000000"/>
                <w:sz w:val="24"/>
                <w:spacing w:val="0"/>
                <w:w w:val="100"/>
                <w:rFonts w:eastAsia="Times New Roman"/>
                <w:caps w:val="0"/>
              </w:rPr>
              <w:t>70</w:t>
            </w:r>
          </w:p>
        </w:tc>
        <w:tc>
          <w:tcPr>
            <w:tcW w:w="2311" w:type="dxa"/>
            <w:noWrap/>
            <w:hideMark/>
          </w:tcPr>
          <w:p w14:paraId="56E77374" w14:textId="77777777" w:rsidR="0084158A" w:rsidRPr="006F4DE1" w:rsidRDefault="0084158A" w:rsidP="006F4DE1">
            <w:pPr>
              <w:jc w:val="right"/>
              <w:spacing w:before="0" w:beforeAutospacing="0" w:after="0" w:afterAutospacing="0" w:lineRule="auto" w:line="360"/>
              <w:rPr>
                <w:szCs w:val="24"/>
                <w:lang w:val="en-GB" w:eastAsia="en-GB"/>
                <w:b w:val="0"/>
                <w:i w:val="0"/>
                <w:color w:val="000000"/>
                <w:sz w:val="24"/>
                <w:spacing w:val="0"/>
                <w:w w:val="100"/>
                <w:rFonts w:eastAsia="Times New Roman"/>
                <w:caps w:val="0"/>
              </w:rPr>
              <w:snapToGrid w:val="0"/>
              <w:textAlignment w:val="baseline"/>
            </w:pPr>
            <w:r w:rsidRPr="006F4DE1">
              <w:rPr>
                <w:szCs w:val="24"/>
                <w:lang w:val="en-GB" w:eastAsia="en-GB"/>
                <w:b w:val="0"/>
                <w:i w:val="0"/>
                <w:color w:val="000000"/>
                <w:sz w:val="24"/>
                <w:spacing w:val="0"/>
                <w:w w:val="100"/>
                <w:rFonts w:eastAsia="Times New Roman"/>
                <w:caps w:val="0"/>
              </w:rPr>
              <w:t>40</w:t>
            </w:r>
          </w:p>
        </w:tc>
        <w:tc>
          <w:tcPr>
            <w:tcW w:w="2311" w:type="dxa"/>
            <w:noWrap/>
            <w:hideMark/>
          </w:tcPr>
          <w:p w14:paraId="084500A9" w14:textId="77777777" w:rsidR="0084158A" w:rsidRPr="006F4DE1" w:rsidRDefault="0084158A" w:rsidP="006F4DE1">
            <w:pPr>
              <w:jc w:val="right"/>
              <w:spacing w:before="0" w:beforeAutospacing="0" w:after="0" w:afterAutospacing="0" w:lineRule="auto" w:line="360"/>
              <w:rPr>
                <w:szCs w:val="24"/>
                <w:lang w:val="en-GB" w:eastAsia="en-GB"/>
                <w:b w:val="0"/>
                <w:i w:val="0"/>
                <w:color w:val="000000"/>
                <w:sz w:val="24"/>
                <w:spacing w:val="0"/>
                <w:w w:val="100"/>
                <w:rFonts w:eastAsia="Times New Roman"/>
                <w:caps w:val="0"/>
              </w:rPr>
              <w:snapToGrid w:val="0"/>
              <w:textAlignment w:val="baseline"/>
            </w:pPr>
            <w:r w:rsidRPr="006F4DE1">
              <w:rPr>
                <w:szCs w:val="24"/>
                <w:lang w:val="en-GB" w:eastAsia="en-GB"/>
                <w:b w:val="0"/>
                <w:i w:val="0"/>
                <w:color w:val="000000"/>
                <w:sz w:val="24"/>
                <w:spacing w:val="0"/>
                <w:w w:val="100"/>
                <w:rFonts w:eastAsia="Times New Roman"/>
                <w:caps w:val="0"/>
              </w:rPr>
              <w:t>140</w:t>
            </w:r>
          </w:p>
        </w:tc>
      </w:tr>
      <w:tr>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310" w:type="dxa"/>
            <w:noWrap/>
            <w:hideMark/>
          </w:tcPr>
          <w:p w14:paraId="0CF56057" w14:textId="77777777" w:rsidR="0084158A" w:rsidRPr="006F4DE1" w:rsidRDefault="0084158A" w:rsidP="006F4DE1">
            <w:pPr>
              <w:jc w:val="right"/>
              <w:spacing w:before="0" w:beforeAutospacing="0" w:after="0" w:afterAutospacing="0" w:lineRule="auto" w:line="360"/>
              <w:rPr>
                <w:szCs w:val="24"/>
                <w:lang w:val="en-GB" w:eastAsia="en-GB"/>
                <w:b w:val="0"/>
                <w:i w:val="0"/>
                <w:color w:val="000000"/>
                <w:sz w:val="24"/>
                <w:spacing w:val="0"/>
                <w:w w:val="100"/>
                <w:rFonts w:eastAsia="Times New Roman"/>
                <w:caps w:val="0"/>
              </w:rPr>
              <w:snapToGrid w:val="0"/>
              <w:textAlignment w:val="baseline"/>
            </w:pPr>
            <w:r w:rsidRPr="006F4DE1">
              <w:rPr>
                <w:szCs w:val="24"/>
                <w:lang w:val="en-GB" w:eastAsia="en-GB"/>
                <w:b w:val="0"/>
                <w:i w:val="0"/>
                <w:color w:val="000000"/>
                <w:sz w:val="24"/>
                <w:spacing w:val="0"/>
                <w:w w:val="100"/>
                <w:rFonts w:eastAsia="Times New Roman"/>
                <w:caps w:val="0"/>
              </w:rPr>
              <w:t>7</w:t>
            </w:r>
          </w:p>
        </w:tc>
        <w:tc>
          <w:tcPr>
            <w:tcW w:w="2310" w:type="dxa"/>
            <w:noWrap/>
            <w:hideMark/>
          </w:tcPr>
          <w:p w14:paraId="3C7DAC38" w14:textId="77777777" w:rsidR="0084158A" w:rsidRPr="006F4DE1" w:rsidRDefault="0084158A" w:rsidP="006F4DE1">
            <w:pPr>
              <w:jc w:val="right"/>
              <w:spacing w:before="0" w:beforeAutospacing="0" w:after="0" w:afterAutospacing="0" w:lineRule="auto" w:line="360"/>
              <w:rPr>
                <w:szCs w:val="24"/>
                <w:lang w:val="en-GB" w:eastAsia="en-GB"/>
                <w:b w:val="0"/>
                <w:i w:val="0"/>
                <w:color w:val="000000"/>
                <w:sz w:val="24"/>
                <w:spacing w:val="0"/>
                <w:w w:val="100"/>
                <w:rFonts w:eastAsia="Times New Roman"/>
                <w:caps w:val="0"/>
              </w:rPr>
              <w:snapToGrid w:val="0"/>
              <w:textAlignment w:val="baseline"/>
            </w:pPr>
            <w:r w:rsidRPr="006F4DE1">
              <w:rPr>
                <w:szCs w:val="24"/>
                <w:lang w:val="en-GB" w:eastAsia="en-GB"/>
                <w:b w:val="0"/>
                <w:i w:val="0"/>
                <w:color w:val="000000"/>
                <w:sz w:val="24"/>
                <w:spacing w:val="0"/>
                <w:w w:val="100"/>
                <w:rFonts w:eastAsia="Times New Roman"/>
                <w:caps w:val="0"/>
              </w:rPr>
              <w:t>55</w:t>
            </w:r>
          </w:p>
        </w:tc>
        <w:tc>
          <w:tcPr>
            <w:tcW w:w="2311" w:type="dxa"/>
            <w:noWrap/>
            <w:hideMark/>
          </w:tcPr>
          <w:p w14:paraId="3C44A62D" w14:textId="77777777" w:rsidR="0084158A" w:rsidRPr="006F4DE1" w:rsidRDefault="0084158A" w:rsidP="006F4DE1">
            <w:pPr>
              <w:jc w:val="right"/>
              <w:spacing w:before="0" w:beforeAutospacing="0" w:after="0" w:afterAutospacing="0" w:lineRule="auto" w:line="360"/>
              <w:rPr>
                <w:szCs w:val="24"/>
                <w:lang w:val="en-GB" w:eastAsia="en-GB"/>
                <w:b w:val="0"/>
                <w:i w:val="0"/>
                <w:color w:val="000000"/>
                <w:sz w:val="24"/>
                <w:spacing w:val="0"/>
                <w:w w:val="100"/>
                <w:rFonts w:eastAsia="Times New Roman"/>
                <w:caps w:val="0"/>
              </w:rPr>
              <w:snapToGrid w:val="0"/>
              <w:textAlignment w:val="baseline"/>
            </w:pPr>
            <w:r w:rsidRPr="006F4DE1">
              <w:rPr>
                <w:szCs w:val="24"/>
                <w:lang w:val="en-GB" w:eastAsia="en-GB"/>
                <w:b w:val="0"/>
                <w:i w:val="0"/>
                <w:color w:val="000000"/>
                <w:sz w:val="24"/>
                <w:spacing w:val="0"/>
                <w:w w:val="100"/>
                <w:rFonts w:eastAsia="Times New Roman"/>
                <w:caps w:val="0"/>
              </w:rPr>
              <w:t>30</w:t>
            </w:r>
          </w:p>
        </w:tc>
        <w:tc>
          <w:tcPr>
            <w:tcW w:w="2311" w:type="dxa"/>
            <w:noWrap/>
            <w:hideMark/>
          </w:tcPr>
          <w:p w14:paraId="30A7F147" w14:textId="77777777" w:rsidR="0084158A" w:rsidRPr="006F4DE1" w:rsidRDefault="0084158A" w:rsidP="006F4DE1">
            <w:pPr>
              <w:jc w:val="right"/>
              <w:spacing w:before="0" w:beforeAutospacing="0" w:after="0" w:afterAutospacing="0" w:lineRule="auto" w:line="360"/>
              <w:rPr>
                <w:szCs w:val="24"/>
                <w:lang w:val="en-GB" w:eastAsia="en-GB"/>
                <w:b w:val="0"/>
                <w:i w:val="0"/>
                <w:color w:val="000000"/>
                <w:sz w:val="24"/>
                <w:spacing w:val="0"/>
                <w:w w:val="100"/>
                <w:rFonts w:eastAsia="Times New Roman"/>
                <w:caps w:val="0"/>
              </w:rPr>
              <w:snapToGrid w:val="0"/>
              <w:textAlignment w:val="baseline"/>
            </w:pPr>
            <w:r w:rsidRPr="006F4DE1">
              <w:rPr>
                <w:szCs w:val="24"/>
                <w:lang w:val="en-GB" w:eastAsia="en-GB"/>
                <w:b w:val="0"/>
                <w:i w:val="0"/>
                <w:color w:val="000000"/>
                <w:sz w:val="24"/>
                <w:spacing w:val="0"/>
                <w:w w:val="100"/>
                <w:rFonts w:eastAsia="Times New Roman"/>
                <w:caps w:val="0"/>
              </w:rPr>
              <w:t>178</w:t>
            </w:r>
          </w:p>
        </w:tc>
      </w:tr>
      <w:tr>
        <w:trPr>
          <w:trHeight w:val="300"/>
        </w:trPr>
        <w:tc>
          <w:tcPr>
            <w:cnfStyle w:val="001000000000" w:firstRow="0" w:lastRow="0" w:firstColumn="1" w:lastColumn="0" w:oddVBand="0" w:evenVBand="0" w:oddHBand="0" w:evenHBand="0" w:firstRowFirstColumn="0" w:firstRowLastColumn="0" w:lastRowFirstColumn="0" w:lastRowLastColumn="0"/>
            <w:tcW w:w="2310" w:type="dxa"/>
            <w:noWrap/>
            <w:hideMark/>
          </w:tcPr>
          <w:p w14:paraId="6D1EF061" w14:textId="77777777" w:rsidR="0084158A" w:rsidRPr="006F4DE1" w:rsidRDefault="0084158A" w:rsidP="006F4DE1">
            <w:pPr>
              <w:jc w:val="right"/>
              <w:spacing w:before="0" w:beforeAutospacing="0" w:after="0" w:afterAutospacing="0" w:lineRule="auto" w:line="360"/>
              <w:rPr>
                <w:szCs w:val="24"/>
                <w:lang w:val="en-GB" w:eastAsia="en-GB"/>
                <w:b w:val="0"/>
                <w:i w:val="0"/>
                <w:color w:val="000000"/>
                <w:sz w:val="24"/>
                <w:spacing w:val="0"/>
                <w:w w:val="100"/>
                <w:rFonts w:eastAsia="Times New Roman"/>
                <w:caps w:val="0"/>
              </w:rPr>
              <w:snapToGrid w:val="0"/>
              <w:textAlignment w:val="baseline"/>
            </w:pPr>
            <w:r w:rsidRPr="006F4DE1">
              <w:rPr>
                <w:szCs w:val="24"/>
                <w:lang w:val="en-GB" w:eastAsia="en-GB"/>
                <w:b w:val="0"/>
                <w:i w:val="0"/>
                <w:color w:val="000000"/>
                <w:sz w:val="24"/>
                <w:spacing w:val="0"/>
                <w:w w:val="100"/>
                <w:rFonts w:eastAsia="Times New Roman"/>
                <w:caps w:val="0"/>
              </w:rPr>
              <w:t>8</w:t>
            </w:r>
          </w:p>
        </w:tc>
        <w:tc>
          <w:tcPr>
            <w:tcW w:w="2310" w:type="dxa"/>
            <w:noWrap/>
            <w:hideMark/>
          </w:tcPr>
          <w:p w14:paraId="56F8988C" w14:textId="77777777" w:rsidR="0084158A" w:rsidRPr="006F4DE1" w:rsidRDefault="0084158A" w:rsidP="006F4DE1">
            <w:pPr>
              <w:jc w:val="right"/>
              <w:spacing w:before="0" w:beforeAutospacing="0" w:after="0" w:afterAutospacing="0" w:lineRule="auto" w:line="360"/>
              <w:rPr>
                <w:szCs w:val="24"/>
                <w:lang w:val="en-GB" w:eastAsia="en-GB"/>
                <w:b w:val="0"/>
                <w:i w:val="0"/>
                <w:color w:val="000000"/>
                <w:sz w:val="24"/>
                <w:spacing w:val="0"/>
                <w:w w:val="100"/>
                <w:rFonts w:eastAsia="Times New Roman"/>
                <w:caps w:val="0"/>
              </w:rPr>
              <w:snapToGrid w:val="0"/>
              <w:textAlignment w:val="baseline"/>
            </w:pPr>
            <w:r w:rsidRPr="006F4DE1">
              <w:rPr>
                <w:szCs w:val="24"/>
                <w:lang w:val="en-GB" w:eastAsia="en-GB"/>
                <w:b w:val="0"/>
                <w:i w:val="0"/>
                <w:color w:val="000000"/>
                <w:sz w:val="24"/>
                <w:spacing w:val="0"/>
                <w:w w:val="100"/>
                <w:rFonts w:eastAsia="Times New Roman"/>
                <w:caps w:val="0"/>
              </w:rPr>
              <w:t>45</w:t>
            </w:r>
          </w:p>
        </w:tc>
        <w:tc>
          <w:tcPr>
            <w:tcW w:w="2311" w:type="dxa"/>
            <w:noWrap/>
            <w:hideMark/>
          </w:tcPr>
          <w:p w14:paraId="1A010E80" w14:textId="77777777" w:rsidR="0084158A" w:rsidRPr="006F4DE1" w:rsidRDefault="0084158A" w:rsidP="006F4DE1">
            <w:pPr>
              <w:jc w:val="right"/>
              <w:spacing w:before="0" w:beforeAutospacing="0" w:after="0" w:afterAutospacing="0" w:lineRule="auto" w:line="360"/>
              <w:rPr>
                <w:szCs w:val="24"/>
                <w:lang w:val="en-GB" w:eastAsia="en-GB"/>
                <w:b w:val="0"/>
                <w:i w:val="0"/>
                <w:color w:val="000000"/>
                <w:sz w:val="24"/>
                <w:spacing w:val="0"/>
                <w:w w:val="100"/>
                <w:rFonts w:eastAsia="Times New Roman"/>
                <w:caps w:val="0"/>
              </w:rPr>
              <w:snapToGrid w:val="0"/>
              <w:textAlignment w:val="baseline"/>
            </w:pPr>
            <w:r w:rsidRPr="006F4DE1">
              <w:rPr>
                <w:szCs w:val="24"/>
                <w:lang w:val="en-GB" w:eastAsia="en-GB"/>
                <w:b w:val="0"/>
                <w:i w:val="0"/>
                <w:color w:val="000000"/>
                <w:sz w:val="24"/>
                <w:spacing w:val="0"/>
                <w:w w:val="100"/>
                <w:rFonts w:eastAsia="Times New Roman"/>
                <w:caps w:val="0"/>
              </w:rPr>
              <w:t>15</w:t>
            </w:r>
          </w:p>
        </w:tc>
        <w:tc>
          <w:tcPr>
            <w:tcW w:w="2311" w:type="dxa"/>
            <w:noWrap/>
            <w:hideMark/>
          </w:tcPr>
          <w:p w14:paraId="3595FD99" w14:textId="77777777" w:rsidR="0084158A" w:rsidRPr="006F4DE1" w:rsidRDefault="0084158A" w:rsidP="006F4DE1">
            <w:pPr>
              <w:jc w:val="right"/>
              <w:spacing w:before="0" w:beforeAutospacing="0" w:after="0" w:afterAutospacing="0" w:lineRule="auto" w:line="360"/>
              <w:rPr>
                <w:szCs w:val="24"/>
                <w:lang w:val="en-GB" w:eastAsia="en-GB"/>
                <w:b w:val="0"/>
                <w:i w:val="0"/>
                <w:color w:val="000000"/>
                <w:sz w:val="24"/>
                <w:spacing w:val="0"/>
                <w:w w:val="100"/>
                <w:rFonts w:eastAsia="Times New Roman"/>
                <w:caps w:val="0"/>
              </w:rPr>
              <w:snapToGrid w:val="0"/>
              <w:textAlignment w:val="baseline"/>
            </w:pPr>
            <w:r w:rsidRPr="006F4DE1">
              <w:rPr>
                <w:szCs w:val="24"/>
                <w:lang w:val="en-GB" w:eastAsia="en-GB"/>
                <w:b w:val="0"/>
                <w:i w:val="0"/>
                <w:color w:val="000000"/>
                <w:sz w:val="24"/>
                <w:spacing w:val="0"/>
                <w:w w:val="100"/>
                <w:rFonts w:eastAsia="Times New Roman"/>
                <w:caps w:val="0"/>
              </w:rPr>
              <w:t>220</w:t>
            </w:r>
          </w:p>
        </w:tc>
      </w:tr>
      <w:tr>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310" w:type="dxa"/>
            <w:noWrap/>
            <w:hideMark/>
          </w:tcPr>
          <w:p w14:paraId="54CED7F6" w14:textId="77777777" w:rsidR="0084158A" w:rsidRPr="006F4DE1" w:rsidRDefault="0084158A" w:rsidP="006F4DE1">
            <w:pPr>
              <w:jc w:val="right"/>
              <w:spacing w:before="0" w:beforeAutospacing="0" w:after="0" w:afterAutospacing="0" w:lineRule="auto" w:line="360"/>
              <w:rPr>
                <w:szCs w:val="24"/>
                <w:lang w:val="en-GB" w:eastAsia="en-GB"/>
                <w:b w:val="0"/>
                <w:i w:val="0"/>
                <w:color w:val="000000"/>
                <w:sz w:val="24"/>
                <w:spacing w:val="0"/>
                <w:w w:val="100"/>
                <w:rFonts w:eastAsia="Times New Roman"/>
                <w:caps w:val="0"/>
              </w:rPr>
              <w:snapToGrid w:val="0"/>
              <w:textAlignment w:val="baseline"/>
            </w:pPr>
            <w:r w:rsidRPr="006F4DE1">
              <w:rPr>
                <w:szCs w:val="24"/>
                <w:lang w:val="en-GB" w:eastAsia="en-GB"/>
                <w:b w:val="0"/>
                <w:i w:val="0"/>
                <w:color w:val="000000"/>
                <w:sz w:val="24"/>
                <w:spacing w:val="0"/>
                <w:w w:val="100"/>
                <w:rFonts w:eastAsia="Times New Roman"/>
                <w:caps w:val="0"/>
              </w:rPr>
              <w:t>9</w:t>
            </w:r>
          </w:p>
        </w:tc>
        <w:tc>
          <w:tcPr>
            <w:tcW w:w="2310" w:type="dxa"/>
            <w:noWrap/>
            <w:hideMark/>
          </w:tcPr>
          <w:p w14:paraId="1E3FE2B1" w14:textId="77777777" w:rsidR="0084158A" w:rsidRPr="006F4DE1" w:rsidRDefault="0084158A" w:rsidP="006F4DE1">
            <w:pPr>
              <w:jc w:val="right"/>
              <w:spacing w:before="0" w:beforeAutospacing="0" w:after="0" w:afterAutospacing="0" w:lineRule="auto" w:line="360"/>
              <w:rPr>
                <w:szCs w:val="24"/>
                <w:lang w:val="en-GB" w:eastAsia="en-GB"/>
                <w:b w:val="0"/>
                <w:i w:val="0"/>
                <w:color w:val="000000"/>
                <w:sz w:val="24"/>
                <w:spacing w:val="0"/>
                <w:w w:val="100"/>
                <w:rFonts w:eastAsia="Times New Roman"/>
                <w:caps w:val="0"/>
              </w:rPr>
              <w:snapToGrid w:val="0"/>
              <w:textAlignment w:val="baseline"/>
            </w:pPr>
            <w:r w:rsidRPr="006F4DE1">
              <w:rPr>
                <w:szCs w:val="24"/>
                <w:lang w:val="en-GB" w:eastAsia="en-GB"/>
                <w:b w:val="0"/>
                <w:i w:val="0"/>
                <w:color w:val="000000"/>
                <w:sz w:val="24"/>
                <w:spacing w:val="0"/>
                <w:w w:val="100"/>
                <w:rFonts w:eastAsia="Times New Roman"/>
                <w:caps w:val="0"/>
              </w:rPr>
              <w:t>60</w:t>
            </w:r>
          </w:p>
        </w:tc>
        <w:tc>
          <w:tcPr>
            <w:tcW w:w="2311" w:type="dxa"/>
            <w:noWrap/>
            <w:hideMark/>
          </w:tcPr>
          <w:p w14:paraId="13E8707A" w14:textId="77777777" w:rsidR="0084158A" w:rsidRPr="006F4DE1" w:rsidRDefault="0084158A" w:rsidP="006F4DE1">
            <w:pPr>
              <w:jc w:val="right"/>
              <w:spacing w:before="0" w:beforeAutospacing="0" w:after="0" w:afterAutospacing="0" w:lineRule="auto" w:line="360"/>
              <w:rPr>
                <w:szCs w:val="24"/>
                <w:lang w:val="en-GB" w:eastAsia="en-GB"/>
                <w:b w:val="0"/>
                <w:i w:val="0"/>
                <w:color w:val="000000"/>
                <w:sz w:val="24"/>
                <w:spacing w:val="0"/>
                <w:w w:val="100"/>
                <w:rFonts w:eastAsia="Times New Roman"/>
                <w:caps w:val="0"/>
              </w:rPr>
              <w:snapToGrid w:val="0"/>
              <w:textAlignment w:val="baseline"/>
            </w:pPr>
            <w:r w:rsidRPr="006F4DE1">
              <w:rPr>
                <w:szCs w:val="24"/>
                <w:lang w:val="en-GB" w:eastAsia="en-GB"/>
                <w:b w:val="0"/>
                <w:i w:val="0"/>
                <w:color w:val="000000"/>
                <w:sz w:val="24"/>
                <w:spacing w:val="0"/>
                <w:w w:val="100"/>
                <w:rFonts w:eastAsia="Times New Roman"/>
                <w:caps w:val="0"/>
              </w:rPr>
              <w:t>20</w:t>
            </w:r>
          </w:p>
        </w:tc>
        <w:tc>
          <w:tcPr>
            <w:tcW w:w="2311" w:type="dxa"/>
            <w:noWrap/>
            <w:hideMark/>
          </w:tcPr>
          <w:p w14:paraId="572FB96F" w14:textId="77777777" w:rsidR="0084158A" w:rsidRPr="006F4DE1" w:rsidRDefault="0084158A" w:rsidP="006F4DE1">
            <w:pPr>
              <w:jc w:val="right"/>
              <w:spacing w:before="0" w:beforeAutospacing="0" w:after="0" w:afterAutospacing="0" w:lineRule="auto" w:line="360"/>
              <w:rPr>
                <w:szCs w:val="24"/>
                <w:lang w:val="en-GB" w:eastAsia="en-GB"/>
                <w:b w:val="0"/>
                <w:i w:val="0"/>
                <w:color w:val="000000"/>
                <w:sz w:val="24"/>
                <w:spacing w:val="0"/>
                <w:w w:val="100"/>
                <w:rFonts w:eastAsia="Times New Roman"/>
                <w:caps w:val="0"/>
              </w:rPr>
              <w:snapToGrid w:val="0"/>
              <w:textAlignment w:val="baseline"/>
            </w:pPr>
            <w:r w:rsidRPr="006F4DE1">
              <w:rPr>
                <w:szCs w:val="24"/>
                <w:lang w:val="en-GB" w:eastAsia="en-GB"/>
                <w:b w:val="0"/>
                <w:i w:val="0"/>
                <w:color w:val="000000"/>
                <w:sz w:val="24"/>
                <w:spacing w:val="0"/>
                <w:w w:val="100"/>
                <w:rFonts w:eastAsia="Times New Roman"/>
                <w:caps w:val="0"/>
              </w:rPr>
              <w:t>191</w:t>
            </w:r>
          </w:p>
        </w:tc>
      </w:tr>
      <w:tr>
        <w:trPr>
          <w:trHeight w:val="300"/>
        </w:trPr>
        <w:tc>
          <w:tcPr>
            <w:cnfStyle w:val="001000000000" w:firstRow="0" w:lastRow="0" w:firstColumn="1" w:lastColumn="0" w:oddVBand="0" w:evenVBand="0" w:oddHBand="0" w:evenHBand="0" w:firstRowFirstColumn="0" w:firstRowLastColumn="0" w:lastRowFirstColumn="0" w:lastRowLastColumn="0"/>
            <w:tcW w:w="2310" w:type="dxa"/>
            <w:noWrap/>
            <w:hideMark/>
          </w:tcPr>
          <w:p w14:paraId="0B5B5426" w14:textId="77777777" w:rsidR="0084158A" w:rsidRPr="006F4DE1" w:rsidRDefault="0084158A" w:rsidP="006F4DE1">
            <w:pPr>
              <w:jc w:val="right"/>
              <w:spacing w:before="0" w:beforeAutospacing="0" w:after="0" w:afterAutospacing="0" w:lineRule="auto" w:line="360"/>
              <w:rPr>
                <w:szCs w:val="24"/>
                <w:lang w:val="en-GB" w:eastAsia="en-GB"/>
                <w:b w:val="0"/>
                <w:i w:val="0"/>
                <w:color w:val="000000"/>
                <w:sz w:val="24"/>
                <w:spacing w:val="0"/>
                <w:w w:val="100"/>
                <w:rFonts w:eastAsia="Times New Roman"/>
                <w:caps w:val="0"/>
              </w:rPr>
              <w:snapToGrid w:val="0"/>
              <w:textAlignment w:val="baseline"/>
            </w:pPr>
            <w:r w:rsidRPr="006F4DE1">
              <w:rPr>
                <w:szCs w:val="24"/>
                <w:lang w:val="en-GB" w:eastAsia="en-GB"/>
                <w:b w:val="0"/>
                <w:i w:val="0"/>
                <w:color w:val="000000"/>
                <w:sz w:val="24"/>
                <w:spacing w:val="0"/>
                <w:w w:val="100"/>
                <w:rFonts w:eastAsia="Times New Roman"/>
                <w:caps w:val="0"/>
              </w:rPr>
              <w:t>10</w:t>
            </w:r>
          </w:p>
        </w:tc>
        <w:tc>
          <w:tcPr>
            <w:tcW w:w="2310" w:type="dxa"/>
            <w:noWrap/>
            <w:hideMark/>
          </w:tcPr>
          <w:p w14:paraId="49B7FB7D" w14:textId="77777777" w:rsidR="0084158A" w:rsidRPr="006F4DE1" w:rsidRDefault="0084158A" w:rsidP="006F4DE1">
            <w:pPr>
              <w:jc w:val="right"/>
              <w:spacing w:before="0" w:beforeAutospacing="0" w:after="0" w:afterAutospacing="0" w:lineRule="auto" w:line="360"/>
              <w:rPr>
                <w:szCs w:val="24"/>
                <w:lang w:val="en-GB" w:eastAsia="en-GB"/>
                <w:b w:val="0"/>
                <w:i w:val="0"/>
                <w:color w:val="000000"/>
                <w:sz w:val="24"/>
                <w:spacing w:val="0"/>
                <w:w w:val="100"/>
                <w:rFonts w:eastAsia="Times New Roman"/>
                <w:caps w:val="0"/>
              </w:rPr>
              <w:snapToGrid w:val="0"/>
              <w:textAlignment w:val="baseline"/>
            </w:pPr>
            <w:r w:rsidRPr="006F4DE1">
              <w:rPr>
                <w:szCs w:val="24"/>
                <w:lang w:val="en-GB" w:eastAsia="en-GB"/>
                <w:b w:val="0"/>
                <w:i w:val="0"/>
                <w:color w:val="000000"/>
                <w:sz w:val="24"/>
                <w:spacing w:val="0"/>
                <w:w w:val="100"/>
                <w:rFonts w:eastAsia="Times New Roman"/>
                <w:caps w:val="0"/>
              </w:rPr>
              <w:t>70</w:t>
            </w:r>
          </w:p>
        </w:tc>
        <w:tc>
          <w:tcPr>
            <w:tcW w:w="2311" w:type="dxa"/>
            <w:noWrap/>
            <w:hideMark/>
          </w:tcPr>
          <w:p w14:paraId="3237C167" w14:textId="77777777" w:rsidR="0084158A" w:rsidRPr="006F4DE1" w:rsidRDefault="0084158A" w:rsidP="006F4DE1">
            <w:pPr>
              <w:jc w:val="right"/>
              <w:spacing w:before="0" w:beforeAutospacing="0" w:after="0" w:afterAutospacing="0" w:lineRule="auto" w:line="360"/>
              <w:rPr>
                <w:szCs w:val="24"/>
                <w:lang w:val="en-GB" w:eastAsia="en-GB"/>
                <w:b w:val="0"/>
                <w:i w:val="0"/>
                <w:color w:val="000000"/>
                <w:sz w:val="24"/>
                <w:spacing w:val="0"/>
                <w:w w:val="100"/>
                <w:rFonts w:eastAsia="Times New Roman"/>
                <w:caps w:val="0"/>
              </w:rPr>
              <w:snapToGrid w:val="0"/>
              <w:textAlignment w:val="baseline"/>
            </w:pPr>
            <w:r w:rsidRPr="006F4DE1">
              <w:rPr>
                <w:szCs w:val="24"/>
                <w:lang w:val="en-GB" w:eastAsia="en-GB"/>
                <w:b w:val="0"/>
                <w:i w:val="0"/>
                <w:color w:val="000000"/>
                <w:sz w:val="24"/>
                <w:spacing w:val="0"/>
                <w:w w:val="100"/>
                <w:rFonts w:eastAsia="Times New Roman"/>
                <w:caps w:val="0"/>
              </w:rPr>
              <w:t>32</w:t>
            </w:r>
          </w:p>
        </w:tc>
        <w:tc>
          <w:tcPr>
            <w:tcW w:w="2311" w:type="dxa"/>
            <w:noWrap/>
            <w:hideMark/>
          </w:tcPr>
          <w:p w14:paraId="200361D7" w14:textId="77777777" w:rsidR="0084158A" w:rsidRPr="006F4DE1" w:rsidRDefault="0084158A" w:rsidP="006F4DE1">
            <w:pPr>
              <w:jc w:val="right"/>
              <w:spacing w:before="0" w:beforeAutospacing="0" w:after="0" w:afterAutospacing="0" w:lineRule="auto" w:line="360"/>
              <w:rPr>
                <w:szCs w:val="24"/>
                <w:lang w:val="en-GB" w:eastAsia="en-GB"/>
                <w:b w:val="0"/>
                <w:i w:val="0"/>
                <w:color w:val="000000"/>
                <w:sz w:val="24"/>
                <w:spacing w:val="0"/>
                <w:w w:val="100"/>
                <w:rFonts w:eastAsia="Times New Roman"/>
                <w:caps w:val="0"/>
              </w:rPr>
              <w:snapToGrid w:val="0"/>
              <w:textAlignment w:val="baseline"/>
            </w:pPr>
            <w:r w:rsidRPr="006F4DE1">
              <w:rPr>
                <w:szCs w:val="24"/>
                <w:lang w:val="en-GB" w:eastAsia="en-GB"/>
                <w:b w:val="0"/>
                <w:i w:val="0"/>
                <w:color w:val="000000"/>
                <w:sz w:val="24"/>
                <w:spacing w:val="0"/>
                <w:w w:val="100"/>
                <w:rFonts w:eastAsia="Times New Roman"/>
                <w:caps w:val="0"/>
              </w:rPr>
              <w:t>142</w:t>
            </w:r>
          </w:p>
        </w:tc>
      </w:tr>
    </w:tbl>
    <w:p w14:paraId="26022926" w14:textId="77777777" w:rsidR="0084158A" w:rsidRPr="006F4DE1" w:rsidRDefault="0084158A" w:rsidP="006F4DE1">
      <w:pPr>
        <w:jc w:val="both"/>
        <w:spacing w:before="0" w:beforeAutospacing="0" w:after="160" w:afterAutospacing="0" w:lineRule="auto" w:line="360"/>
        <w:rPr>
          <w:szCs w:val="24"/>
          <w:b w:val="0"/>
          <w:i w:val="0"/>
          <w:sz w:val="24"/>
          <w:spacing w:val="0"/>
          <w:w w:val="100"/>
          <w:highlight w:val="yellow"/>
          <w:rFonts/>
          <w:caps w:val="0"/>
        </w:rPr>
        <w:snapToGrid w:val="0"/>
        <w:textAlignment w:val="baseline"/>
        <w:tabs>
          <w:tab w:val="left" w:pos="1947"/>
        </w:tabs>
      </w:pPr>
      <w:r>
        <w:rPr>
          <w:b w:val="0"/>
          <w:i w:val="0"/>
          <w:sz w:val="24"/>
          <w:spacing w:val="0"/>
          <w:w w:val="100"/>
          <w:highlight w:val="yellow"/>
          <w:rFonts/>
          <w:caps w:val="0"/>
        </w:rPr>
        <w:t/>
      </w:r>
    </w:p>
    <w:p w14:paraId="3BF14EED" w14:textId="77777777" w:rsidR="0084158A" w:rsidRPr="006F4DE1" w:rsidRDefault="0084158A" w:rsidP="006F4DE1">
      <w:pPr>
        <w:jc w:val="both"/>
        <w:spacing w:before="0" w:beforeAutospacing="0" w:after="160" w:afterAutospacing="0" w:lineRule="auto" w:line="360"/>
        <w:rPr>
          <w:szCs w:val="24"/>
          <w:b w:val="0"/>
          <w:i w:val="0"/>
          <w:sz w:val="24"/>
          <w:spacing w:val="0"/>
          <w:w w:val="100"/>
          <w:highlight w:val="yellow"/>
          <w:rFonts/>
          <w:caps w:val="0"/>
        </w:rPr>
        <w:snapToGrid w:val="0"/>
        <w:textAlignment w:val="baseline"/>
        <w:tabs>
          <w:tab w:val="left" w:pos="1947"/>
        </w:tabs>
      </w:pPr>
      <w:r>
        <w:rPr>
          <w:b w:val="0"/>
          <w:i w:val="0"/>
          <w:sz w:val="24"/>
          <w:spacing w:val="0"/>
          <w:w w:val="100"/>
          <w:highlight w:val="yellow"/>
          <w:rFonts/>
          <w:caps w:val="0"/>
        </w:rPr>
        <w:t/>
      </w:r>
    </w:p>
    <w:p w14:paraId="336DB5D0" w14:textId="77777777" w:rsidR="0084158A" w:rsidRDefault="0084158A" w:rsidP="006F4DE1">
      <w:pPr>
        <w:jc w:val="both"/>
        <w:spacing w:before="0" w:beforeAutospacing="0" w:after="160" w:afterAutospacing="0" w:lineRule="auto" w:line="360"/>
        <w:rPr>
          <w:szCs w:val="24"/>
          <w:b w:val="0"/>
          <w:i w:val="0"/>
          <w:sz w:val="24"/>
          <w:spacing w:val="0"/>
          <w:w w:val="100"/>
          <w:highlight w:val="yellow"/>
          <w:rFonts/>
          <w:caps w:val="0"/>
        </w:rPr>
        <w:snapToGrid w:val="0"/>
        <w:textAlignment w:val="baseline"/>
        <w:tabs>
          <w:tab w:val="left" w:pos="1947"/>
        </w:tabs>
      </w:pPr>
      <w:r w:rsidRPr="006F4DE1">
        <w:drawing>
          <wp:inline distT="0" distB="0" distL="0" distR="0" wp14:anchorId="7F5C0AEB" wp14:editId="091BCA4B">
            <wp:extent cx="4323009" cy="4011451"/>
            <wp:effectExtent l="19050" t="0" r="0" b="0"/>
            <wp:docPr id="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2" cstate="print"/>
                    <a:srcRect/>
                    <a:stretch>
                      <a:fillRect/>
                    </a:stretch>
                  </pic:blipFill>
                  <pic:spPr bwMode="auto">
                    <a:xfrm rot="0">
                      <a:off x="0" y="0"/>
                      <a:ext cx="4323009" cy="4011451"/>
                    </a:xfrm>
                    <a:prstGeom prst="rect">
                      <a:avLst/>
                    </a:prstGeom>
                    <a:noFill/>
                    <a:ln w="9525">
                      <a:noFill/>
                      <a:miter lim="800000"/>
                      <a:headEnd/>
                      <a:tailEnd/>
                    </a:ln>
                  </pic:spPr>
                </pic:pic>
              </a:graphicData>
            </a:graphic>
          </wp:inline>
        </w:drawing>
        <w:rPr>
          <w:szCs w:val="24"/>
          <w:lang w:val="en-GB" w:eastAsia="en-GB"/>
          <w:noProof/>
          <w:b w:val="0"/>
          <w:i w:val="0"/>
          <w:sz w:val="24"/>
          <w:spacing w:val="0"/>
          <w:w w:val="100"/>
          <w:rFonts/>
          <w:caps w:val="0"/>
        </w:rPr>
      </w:r>
    </w:p>
    <w:p w14:paraId="12E4ACA1" w14:textId="77777777" w:rsidR="005F7FD4" w:rsidRPr="00411405" w:rsidRDefault="007E20E2" w:rsidP="006F4DE1">
      <w:pPr>
        <w:jc w:val="both"/>
        <w:spacing w:before="0" w:beforeAutospacing="0" w:after="160" w:afterAutospacing="0" w:lineRule="auto" w:line="360"/>
        <w:rPr>
          <w:szCs w:val="24"/>
          <w:b w:val="0"/>
          <w:i w:val="0"/>
          <w:sz w:val="24"/>
          <w:spacing w:val="0"/>
          <w:w w:val="100"/>
          <w:rFonts/>
          <w:caps w:val="0"/>
        </w:rPr>
        <w:snapToGrid w:val="0"/>
        <w:textAlignment w:val="baseline"/>
        <w:tabs>
          <w:tab w:val="left" w:pos="1947"/>
        </w:tabs>
      </w:pPr>
      <w:r w:rsidRPr="00411405">
        <w:rPr>
          <w:szCs w:val="24"/>
          <w:b w:val="0"/>
          <w:i w:val="0"/>
          <w:sz w:val="24"/>
          <w:spacing w:val="0"/>
          <w:w w:val="100"/>
          <w:rFonts/>
          <w:caps w:val="0"/>
        </w:rPr>
        <w:t>Fig.4.</w:t>
      </w:r>
      <w:r w:rsidR="00A56768" w:rsidRPr="00411405">
        <w:rPr>
          <w:szCs w:val="24"/>
          <w:b w:val="0"/>
          <w:i w:val="0"/>
          <w:sz w:val="24"/>
          <w:spacing w:val="0"/>
          <w:w w:val="100"/>
          <w:rFonts/>
          <w:caps w:val="0"/>
        </w:rPr>
        <w:t>0</w:t>
      </w:r>
      <w:r w:rsidRPr="00411405">
        <w:rPr>
          <w:szCs w:val="24"/>
          <w:b w:val="0"/>
          <w:i w:val="0"/>
          <w:sz w:val="24"/>
          <w:spacing w:val="0"/>
          <w:w w:val="100"/>
          <w:rFonts/>
          <w:caps w:val="0"/>
        </w:rPr>
        <w:t>5</w:t>
      </w:r>
      <w:r w:rsidR="005F7FD4" w:rsidRPr="00411405">
        <w:rPr>
          <w:szCs w:val="24"/>
          <w:b w:val="0"/>
          <w:i w:val="0"/>
          <w:sz w:val="24"/>
          <w:spacing w:val="0"/>
          <w:w w:val="100"/>
          <w:rFonts/>
          <w:caps w:val="0"/>
        </w:rPr>
        <w:t>   </w:t>
      </w:r>
      <w:r w:rsidR="005F7FD4" w:rsidRPr="00411405">
        <w:rPr>
          <w:szCs w:val="24"/>
          <w:b w:val="0"/>
          <w:i w:val="0"/>
          <w:sz w:val="24"/>
          <w:spacing w:val="0"/>
          <w:w w:val="100"/>
          <w:rFonts/>
          <w:caps w:val="0"/>
        </w:rPr>
        <w:t>Rose</w:t>
      </w:r>
      <w:r w:rsidR="005F7FD4" w:rsidRPr="00411405">
        <w:rPr>
          <w:szCs w:val="24"/>
          <w:b w:val="0"/>
          <w:i w:val="0"/>
          <w:sz w:val="24"/>
          <w:spacing w:val="0"/>
          <w:w w:val="100"/>
          <w:rFonts/>
          <w:caps w:val="0"/>
        </w:rPr>
        <w:t> </w:t>
      </w:r>
      <w:r w:rsidR="005F7FD4" w:rsidRPr="00411405">
        <w:rPr>
          <w:szCs w:val="24"/>
          <w:b w:val="0"/>
          <w:i w:val="0"/>
          <w:sz w:val="24"/>
          <w:spacing w:val="0"/>
          <w:w w:val="100"/>
          <w:rFonts/>
          <w:caps w:val="0"/>
        </w:rPr>
        <w:t>diagram</w:t>
      </w:r>
      <w:r w:rsidR="005F7FD4" w:rsidRPr="00411405">
        <w:rPr>
          <w:szCs w:val="24"/>
          <w:b w:val="0"/>
          <w:i w:val="0"/>
          <w:sz w:val="24"/>
          <w:spacing w:val="0"/>
          <w:w w:val="100"/>
          <w:rFonts/>
          <w:caps w:val="0"/>
        </w:rPr>
        <w:t> </w:t>
      </w:r>
      <w:r w:rsidR="005F7FD4" w:rsidRPr="00411405">
        <w:rPr>
          <w:szCs w:val="24"/>
          <w:b w:val="0"/>
          <w:i w:val="0"/>
          <w:sz w:val="24"/>
          <w:spacing w:val="0"/>
          <w:w w:val="100"/>
          <w:rFonts/>
          <w:caps w:val="0"/>
        </w:rPr>
        <w:t>of</w:t>
      </w:r>
      <w:r w:rsidR="005F7FD4" w:rsidRPr="00411405">
        <w:rPr>
          <w:szCs w:val="24"/>
          <w:b w:val="0"/>
          <w:i w:val="0"/>
          <w:sz w:val="24"/>
          <w:spacing w:val="0"/>
          <w:w w:val="100"/>
          <w:rFonts/>
          <w:caps w:val="0"/>
        </w:rPr>
        <w:t> </w:t>
      </w:r>
      <w:r w:rsidR="005F7FD4" w:rsidRPr="00411405">
        <w:rPr>
          <w:szCs w:val="24"/>
          <w:b w:val="0"/>
          <w:i w:val="0"/>
          <w:sz w:val="24"/>
          <w:spacing w:val="0"/>
          <w:w w:val="100"/>
          <w:rFonts/>
          <w:caps w:val="0"/>
        </w:rPr>
        <w:t>pheocysts</w:t>
      </w:r>
      <w:r w:rsidR="005F7FD4" w:rsidRPr="00411405">
        <w:rPr>
          <w:szCs w:val="24"/>
          <w:b w:val="0"/>
          <w:i w:val="0"/>
          <w:sz w:val="24"/>
          <w:spacing w:val="0"/>
          <w:w w:val="100"/>
          <w:rFonts/>
          <w:caps w:val="0"/>
        </w:rPr>
        <w:t> </w:t>
      </w:r>
      <w:r w:rsidR="005F7FD4" w:rsidRPr="00411405">
        <w:rPr>
          <w:szCs w:val="24"/>
          <w:b w:val="0"/>
          <w:i w:val="0"/>
          <w:sz w:val="24"/>
          <w:spacing w:val="0"/>
          <w:w w:val="100"/>
          <w:rFonts/>
          <w:caps w:val="0"/>
        </w:rPr>
        <w:t>orientation</w:t>
      </w:r>
      <w:r w:rsidRPr="00411405">
        <w:rPr>
          <w:szCs w:val="24"/>
          <w:b w:val="0"/>
          <w:i w:val="0"/>
          <w:sz w:val="24"/>
          <w:spacing w:val="0"/>
          <w:w w:val="100"/>
          <w:rFonts/>
          <w:caps w:val="0"/>
        </w:rPr>
        <w:t>(L1,IM)</w:t>
      </w:r>
    </w:p>
    <w:p w14:paraId="69BF5B93" w14:textId="77777777" w:rsidR="000F2DE1" w:rsidRPr="006F4DE1" w:rsidRDefault="000F2DE1" w:rsidP="006F4DE1">
      <w:pPr>
        <w:jc w:val="both"/>
        <w:spacing w:before="0" w:beforeAutospacing="0" w:after="160" w:afterAutospacing="0" w:lineRule="auto" w:line="360"/>
        <w:rPr>
          <w:szCs w:val="24"/>
          <w:b w:val="0"/>
          <w:i w:val="0"/>
          <w:sz w:val="24"/>
          <w:spacing w:val="0"/>
          <w:w w:val="100"/>
          <w:highlight w:val="yellow"/>
          <w:rFonts/>
          <w:caps w:val="0"/>
        </w:rPr>
        <w:snapToGrid w:val="0"/>
        <w:textAlignment w:val="baseline"/>
        <w:tabs>
          <w:tab w:val="left" w:pos="1947"/>
        </w:tabs>
      </w:pPr>
      <w:r>
        <w:rPr>
          <w:b w:val="0"/>
          <w:i w:val="0"/>
          <w:sz w:val="24"/>
          <w:spacing w:val="0"/>
          <w:w w:val="100"/>
          <w:highlight w:val="yellow"/>
          <w:rFonts/>
          <w:caps w:val="0"/>
        </w:rPr>
        <w:t/>
      </w:r>
    </w:p>
    <w:p w14:paraId="6D29145B" w14:textId="77777777" w:rsidR="002B07E9" w:rsidRDefault="002B07E9" w:rsidP="006F4DE1">
      <w:pPr>
        <w:jc w:val="both"/>
        <w:spacing w:before="0" w:beforeAutospacing="0" w:after="160" w:afterAutospacing="0" w:lineRule="auto" w:line="360"/>
        <w:rPr>
          <w:szCs w:val="24"/>
          <w:bCs/>
          <w:b w:val="1"/>
          <w:i w:val="0"/>
          <w:sz w:val="24"/>
          <w:spacing w:val="0"/>
          <w:w w:val="100"/>
          <w:rFonts/>
          <w:caps w:val="0"/>
        </w:rPr>
        <w:snapToGrid w:val="0"/>
        <w:textAlignment w:val="baseline"/>
        <w:tabs>
          <w:tab w:val="left" w:pos="1947"/>
        </w:tabs>
      </w:pPr>
      <w:r>
        <w:rPr>
          <w:b w:val="1"/>
          <w:i w:val="0"/>
          <w:sz w:val="24"/>
          <w:spacing w:val="0"/>
          <w:w w:val="100"/>
          <w:rFonts/>
          <w:caps w:val="0"/>
        </w:rPr>
        <w:t/>
      </w:r>
    </w:p>
    <w:p w14:paraId="5BFECDDC" w14:textId="77777777" w:rsidR="00705F36" w:rsidRPr="006F4DE1" w:rsidRDefault="00705F36" w:rsidP="006F4DE1">
      <w:pPr>
        <w:jc w:val="both"/>
        <w:spacing w:before="0" w:beforeAutospacing="0" w:after="160" w:afterAutospacing="0" w:lineRule="auto" w:line="360"/>
        <w:rPr>
          <w:szCs w:val="24"/>
          <w:bCs/>
          <w:b w:val="1"/>
          <w:i w:val="0"/>
          <w:sz w:val="24"/>
          <w:spacing w:val="0"/>
          <w:w w:val="100"/>
          <w:rFonts/>
          <w:caps w:val="0"/>
        </w:rPr>
        <w:snapToGrid w:val="0"/>
        <w:textAlignment w:val="baseline"/>
        <w:tabs>
          <w:tab w:val="left" w:pos="1947"/>
        </w:tabs>
      </w:pPr>
      <w:r w:rsidRPr="006F4DE1">
        <w:rPr>
          <w:szCs w:val="24"/>
          <w:bCs/>
          <w:b w:val="1"/>
          <w:i w:val="0"/>
          <w:sz w:val="24"/>
          <w:spacing w:val="0"/>
          <w:w w:val="100"/>
          <w:rFonts/>
          <w:caps w:val="0"/>
        </w:rPr>
        <w:t>LOCATION</w:t>
      </w:r>
      <w:r w:rsidRPr="006F4DE1">
        <w:rPr>
          <w:szCs w:val="24"/>
          <w:bCs/>
          <w:b w:val="1"/>
          <w:i w:val="0"/>
          <w:sz w:val="24"/>
          <w:spacing w:val="0"/>
          <w:w w:val="100"/>
          <w:rFonts/>
          <w:caps w:val="0"/>
        </w:rPr>
        <w:t> </w:t>
      </w:r>
      <w:r w:rsidRPr="006F4DE1">
        <w:rPr>
          <w:szCs w:val="24"/>
          <w:bCs/>
          <w:b w:val="1"/>
          <w:i w:val="0"/>
          <w:sz w:val="24"/>
          <w:spacing w:val="0"/>
          <w:w w:val="100"/>
          <w:rFonts/>
          <w:caps w:val="0"/>
        </w:rPr>
        <w:t>2</w:t>
      </w:r>
      <w:r w:rsidRPr="006F4DE1">
        <w:rPr>
          <w:szCs w:val="24"/>
          <w:bCs/>
          <w:b w:val="1"/>
          <w:i w:val="0"/>
          <w:sz w:val="24"/>
          <w:spacing w:val="0"/>
          <w:w w:val="100"/>
          <w:rFonts/>
          <w:caps w:val="0"/>
        </w:rPr>
        <w:t> </w:t>
      </w:r>
      <w:r w:rsidRPr="006F4DE1">
        <w:rPr>
          <w:szCs w:val="24"/>
          <w:bCs/>
          <w:b w:val="1"/>
          <w:i w:val="0"/>
          <w:sz w:val="24"/>
          <w:spacing w:val="0"/>
          <w:w w:val="100"/>
          <w:rFonts/>
          <w:caps w:val="0"/>
        </w:rPr>
        <w:tab/>
      </w:r>
    </w:p>
    <w:p w14:paraId="592C52DA" w14:textId="77777777" w:rsidR="00705F36" w:rsidRPr="006F4DE1" w:rsidRDefault="00166122" w:rsidP="006F4DE1">
      <w:pPr>
        <w:spacing w:before="0" w:beforeAutospacing="0" w:after="160" w:afterAutospacing="0" w:lineRule="auto" w:line="360"/>
        <w:rPr>
          <w:szCs w:val="24"/>
          <w:bCs/>
          <w:lang w:val="en-GB" w:eastAsia="en-GB"/>
          <w:b w:val="1"/>
          <w:i w:val="0"/>
          <w:color w:val="000000"/>
          <w:sz w:val="24"/>
          <w:spacing w:val="0"/>
          <w:w w:val="100"/>
          <w:rFonts w:eastAsia="Times New Roman"/>
          <w:caps w:val="0"/>
        </w:rPr>
        <w:snapToGrid w:val="0"/>
        <w:textAlignment w:val="baseline"/>
      </w:pPr>
      <w:r w:rsidRPr="006F4DE1">
        <w:rPr>
          <w:szCs w:val="24"/>
          <w:bCs/>
          <w:b w:val="1"/>
          <w:i w:val="0"/>
          <w:sz w:val="24"/>
          <w:spacing w:val="0"/>
          <w:w w:val="100"/>
          <w:rFonts/>
          <w:caps w:val="0"/>
        </w:rPr>
        <w:t>Coordinates;</w:t>
      </w:r>
      <w:r w:rsidRPr="006F4DE1">
        <w:rPr>
          <w:szCs w:val="24"/>
          <w:bCs/>
          <w:b w:val="1"/>
          <w:i w:val="0"/>
          <w:sz w:val="24"/>
          <w:spacing w:val="0"/>
          <w:w w:val="100"/>
          <w:rFonts/>
          <w:caps w:val="0"/>
        </w:rPr>
        <w:t> </w:t>
      </w:r>
      <w:r w:rsidRPr="006F4DE1">
        <w:rPr>
          <w:szCs w:val="24"/>
          <w:bCs/>
          <w:lang w:val="en-GB" w:eastAsia="en-GB"/>
          <w:b w:val="1"/>
          <w:i w:val="0"/>
          <w:color w:val="000000"/>
          <w:sz w:val="24"/>
          <w:spacing w:val="0"/>
          <w:w w:val="100"/>
          <w:rFonts w:eastAsia="Times New Roman"/>
          <w:caps w:val="0"/>
        </w:rPr>
        <w:t>7.2076670,</w:t>
      </w:r>
      <w:r w:rsidRPr="006F4DE1">
        <w:rPr>
          <w:szCs w:val="24"/>
          <w:bCs/>
          <w:lang w:val="en-GB" w:eastAsia="en-GB"/>
          <w:b w:val="1"/>
          <w:i w:val="0"/>
          <w:color w:val="000000"/>
          <w:sz w:val="24"/>
          <w:spacing w:val="0"/>
          <w:w w:val="100"/>
          <w:rFonts w:eastAsia="Times New Roman"/>
          <w:caps w:val="0"/>
        </w:rPr>
        <w:t> </w:t>
      </w:r>
      <w:r w:rsidRPr="006F4DE1">
        <w:rPr>
          <w:szCs w:val="24"/>
          <w:bCs/>
          <w:lang w:val="en-GB" w:eastAsia="en-GB"/>
          <w:b w:val="1"/>
          <w:i w:val="0"/>
          <w:color w:val="000000"/>
          <w:sz w:val="24"/>
          <w:spacing w:val="0"/>
          <w:w w:val="100"/>
          <w:rFonts w:eastAsia="Times New Roman"/>
          <w:caps w:val="0"/>
        </w:rPr>
        <w:t>3.3489500</w:t>
      </w:r>
    </w:p>
    <w:p w14:paraId="14735E8C" w14:textId="77777777" w:rsidR="000F2DE1" w:rsidRPr="006F4DE1" w:rsidRDefault="000F2DE1" w:rsidP="006F4DE1">
      <w:pPr>
        <w:spacing w:before="0" w:beforeAutospacing="0" w:after="160" w:afterAutospacing="0" w:lineRule="auto" w:line="360"/>
        <w:rPr>
          <w:szCs w:val="24"/>
          <w:bCs/>
          <w:b w:val="1"/>
          <w:i w:val="0"/>
          <w:sz w:val="24"/>
          <w:spacing w:val="0"/>
          <w:w w:val="100"/>
          <w:rFonts/>
          <w:caps w:val="0"/>
        </w:rPr>
        <w:snapToGrid w:val="0"/>
        <w:textAlignment w:val="baseline"/>
      </w:pPr>
      <w:r w:rsidRPr="006F4DE1">
        <w:rPr>
          <w:szCs w:val="24"/>
          <w:bCs/>
          <w:b w:val="1"/>
          <w:i w:val="0"/>
          <w:sz w:val="24"/>
          <w:spacing w:val="0"/>
          <w:w w:val="100"/>
          <w:rFonts/>
          <w:caps w:val="0"/>
        </w:rPr>
        <w:t>Weather:</w:t>
      </w:r>
      <w:r w:rsidRPr="006F4DE1">
        <w:rPr>
          <w:szCs w:val="24"/>
          <w:bCs/>
          <w:b w:val="1"/>
          <w:i w:val="0"/>
          <w:sz w:val="24"/>
          <w:spacing w:val="0"/>
          <w:w w:val="100"/>
          <w:rFonts/>
          <w:caps w:val="0"/>
        </w:rPr>
        <w:t> </w:t>
      </w:r>
      <w:r w:rsidRPr="006F4DE1">
        <w:rPr>
          <w:szCs w:val="24"/>
          <w:bCs/>
          <w:b w:val="1"/>
          <w:i w:val="0"/>
          <w:sz w:val="24"/>
          <w:spacing w:val="0"/>
          <w:w w:val="100"/>
          <w:rFonts/>
          <w:caps w:val="0"/>
        </w:rPr>
        <w:t>34</w:t>
      </w:r>
      <w:r w:rsidRPr="006F4DE1">
        <w:rPr>
          <w:szCs w:val="24"/>
          <w:bCs/>
          <w:b w:val="1"/>
          <w:i w:val="0"/>
          <w:sz w:val="24"/>
          <w:spacing w:val="0"/>
          <w:w w:val="100"/>
          <w:vertAlign w:val="superscript"/>
          <w:rFonts/>
          <w:caps w:val="0"/>
        </w:rPr>
        <w:t>o</w:t>
      </w:r>
      <w:r w:rsidRPr="006F4DE1">
        <w:rPr>
          <w:szCs w:val="24"/>
          <w:bCs/>
          <w:b w:val="1"/>
          <w:i w:val="0"/>
          <w:sz w:val="24"/>
          <w:spacing w:val="0"/>
          <w:w w:val="100"/>
          <w:rFonts/>
          <w:caps w:val="0"/>
        </w:rPr>
        <w:t>C,</w:t>
      </w:r>
      <w:r w:rsidRPr="006F4DE1">
        <w:rPr>
          <w:szCs w:val="24"/>
          <w:bCs/>
          <w:b w:val="1"/>
          <w:i w:val="0"/>
          <w:sz w:val="24"/>
          <w:spacing w:val="0"/>
          <w:w w:val="100"/>
          <w:rFonts/>
          <w:caps w:val="0"/>
        </w:rPr>
        <w:t> </w:t>
      </w:r>
      <w:r w:rsidRPr="006F4DE1">
        <w:rPr>
          <w:szCs w:val="24"/>
          <w:bCs/>
          <w:b w:val="1"/>
          <w:i w:val="0"/>
          <w:sz w:val="24"/>
          <w:spacing w:val="0"/>
          <w:w w:val="100"/>
          <w:rFonts/>
          <w:caps w:val="0"/>
        </w:rPr>
        <w:t>sunny</w:t>
      </w:r>
    </w:p>
    <w:p w14:paraId="28FEE32C" w14:textId="77777777" w:rsidR="000F2DE1" w:rsidRPr="006F4DE1" w:rsidRDefault="00166122" w:rsidP="006F4DE1">
      <w:pPr>
        <w:spacing w:before="0" w:beforeAutospacing="0" w:after="160" w:afterAutospacing="0" w:lineRule="auto" w:line="360"/>
        <w:rPr>
          <w:szCs w:val="24"/>
          <w:bCs/>
          <w:b w:val="1"/>
          <w:i w:val="0"/>
          <w:sz w:val="24"/>
          <w:spacing w:val="0"/>
          <w:w w:val="100"/>
          <w:rFonts/>
          <w:caps w:val="0"/>
        </w:rPr>
        <w:snapToGrid w:val="0"/>
        <w:textAlignment w:val="baseline"/>
      </w:pPr>
      <w:r w:rsidRPr="006F4DE1">
        <w:rPr>
          <w:szCs w:val="24"/>
          <w:bCs/>
          <w:b w:val="1"/>
          <w:i w:val="0"/>
          <w:sz w:val="24"/>
          <w:spacing w:val="0"/>
          <w:w w:val="100"/>
          <w:rFonts/>
          <w:caps w:val="0"/>
        </w:rPr>
        <w:t>Altitude:</w:t>
      </w:r>
      <w:r w:rsidRPr="006F4DE1">
        <w:rPr>
          <w:szCs w:val="24"/>
          <w:bCs/>
          <w:b w:val="1"/>
          <w:i w:val="0"/>
          <w:sz w:val="24"/>
          <w:spacing w:val="0"/>
          <w:w w:val="100"/>
          <w:rFonts/>
          <w:caps w:val="0"/>
        </w:rPr>
        <w:t> </w:t>
      </w:r>
      <w:r w:rsidRPr="006F4DE1">
        <w:rPr>
          <w:szCs w:val="24"/>
          <w:bCs/>
          <w:b w:val="1"/>
          <w:i w:val="0"/>
          <w:sz w:val="24"/>
          <w:spacing w:val="0"/>
          <w:w w:val="100"/>
          <w:rFonts/>
          <w:caps w:val="0"/>
        </w:rPr>
        <w:t>100</w:t>
      </w:r>
      <w:r w:rsidR="000F2DE1" w:rsidRPr="006F4DE1">
        <w:rPr>
          <w:szCs w:val="24"/>
          <w:bCs/>
          <w:b w:val="1"/>
          <w:i w:val="0"/>
          <w:sz w:val="24"/>
          <w:spacing w:val="0"/>
          <w:w w:val="100"/>
          <w:rFonts/>
          <w:caps w:val="0"/>
        </w:rPr>
        <w:t>m</w:t>
      </w:r>
      <w:r w:rsidR="000F2DE1" w:rsidRPr="006F4DE1">
        <w:rPr>
          <w:szCs w:val="24"/>
          <w:bCs/>
          <w:b w:val="1"/>
          <w:i w:val="0"/>
          <w:sz w:val="24"/>
          <w:spacing w:val="0"/>
          <w:w w:val="100"/>
          <w:rFonts/>
          <w:caps w:val="0"/>
        </w:rPr>
        <w:t> </w:t>
      </w:r>
      <w:r w:rsidR="000F2DE1" w:rsidRPr="006F4DE1">
        <w:rPr>
          <w:szCs w:val="24"/>
          <w:bCs/>
          <w:b w:val="1"/>
          <w:i w:val="0"/>
          <w:sz w:val="24"/>
          <w:spacing w:val="0"/>
          <w:w w:val="100"/>
          <w:rFonts/>
          <w:caps w:val="0"/>
        </w:rPr>
        <w:t>Above</w:t>
      </w:r>
      <w:r w:rsidR="000F2DE1" w:rsidRPr="006F4DE1">
        <w:rPr>
          <w:szCs w:val="24"/>
          <w:bCs/>
          <w:b w:val="1"/>
          <w:i w:val="0"/>
          <w:sz w:val="24"/>
          <w:spacing w:val="0"/>
          <w:w w:val="100"/>
          <w:rFonts/>
          <w:caps w:val="0"/>
        </w:rPr>
        <w:t> </w:t>
      </w:r>
      <w:r w:rsidR="000F2DE1" w:rsidRPr="006F4DE1">
        <w:rPr>
          <w:szCs w:val="24"/>
          <w:bCs/>
          <w:b w:val="1"/>
          <w:i w:val="0"/>
          <w:sz w:val="24"/>
          <w:spacing w:val="0"/>
          <w:w w:val="100"/>
          <w:rFonts/>
          <w:caps w:val="0"/>
        </w:rPr>
        <w:t>MSL</w:t>
      </w:r>
    </w:p>
    <w:p w14:paraId="555DDF4E" w14:textId="77777777" w:rsidR="000F2DE1" w:rsidRPr="006F4DE1" w:rsidRDefault="000F2DE1" w:rsidP="00105790">
      <w:pPr>
        <w:spacing w:before="0" w:beforeAutospacing="0" w:after="160" w:afterAutospacing="0" w:lineRule="auto" w:line="360"/>
        <w:rPr>
          <w:szCs w:val="24"/>
          <w:bCs/>
          <w:b w:val="1"/>
          <w:i w:val="0"/>
          <w:sz w:val="24"/>
          <w:spacing w:val="0"/>
          <w:w w:val="100"/>
          <w:rFonts/>
          <w:caps w:val="0"/>
        </w:rPr>
        <w:snapToGrid w:val="0"/>
        <w:textAlignment w:val="baseline"/>
      </w:pPr>
      <w:r w:rsidRPr="006F4DE1">
        <w:rPr>
          <w:szCs w:val="24"/>
          <w:bCs/>
          <w:b w:val="1"/>
          <w:i w:val="0"/>
          <w:sz w:val="24"/>
          <w:spacing w:val="0"/>
          <w:w w:val="100"/>
          <w:rFonts/>
          <w:caps w:val="0"/>
        </w:rPr>
        <w:t>Strike/Dip</w:t>
      </w:r>
      <w:r w:rsidRPr="006F4DE1">
        <w:rPr>
          <w:szCs w:val="24"/>
          <w:bCs/>
          <w:b w:val="1"/>
          <w:i w:val="0"/>
          <w:sz w:val="24"/>
          <w:spacing w:val="0"/>
          <w:w w:val="100"/>
          <w:rFonts/>
          <w:caps w:val="0"/>
        </w:rPr>
        <w:t> </w:t>
      </w:r>
      <w:r w:rsidRPr="006F4DE1">
        <w:rPr>
          <w:szCs w:val="24"/>
          <w:bCs/>
          <w:b w:val="1"/>
          <w:i w:val="0"/>
          <w:sz w:val="24"/>
          <w:spacing w:val="0"/>
          <w:w w:val="100"/>
          <w:rFonts/>
          <w:caps w:val="0"/>
        </w:rPr>
        <w:t>of</w:t>
      </w:r>
      <w:r w:rsidRPr="006F4DE1">
        <w:rPr>
          <w:szCs w:val="24"/>
          <w:bCs/>
          <w:b w:val="1"/>
          <w:i w:val="0"/>
          <w:sz w:val="24"/>
          <w:spacing w:val="0"/>
          <w:w w:val="100"/>
          <w:rFonts/>
          <w:caps w:val="0"/>
        </w:rPr>
        <w:t> </w:t>
      </w:r>
      <w:r w:rsidRPr="006F4DE1">
        <w:rPr>
          <w:szCs w:val="24"/>
          <w:bCs/>
          <w:b w:val="1"/>
          <w:i w:val="0"/>
          <w:sz w:val="24"/>
          <w:spacing w:val="0"/>
          <w:w w:val="100"/>
          <w:rFonts/>
          <w:caps w:val="0"/>
        </w:rPr>
        <w:t>foliation</w:t>
      </w:r>
      <w:r w:rsidRPr="006F4DE1">
        <w:rPr>
          <w:szCs w:val="24"/>
          <w:bCs/>
          <w:b w:val="1"/>
          <w:i w:val="0"/>
          <w:sz w:val="24"/>
          <w:spacing w:val="0"/>
          <w:w w:val="100"/>
          <w:rFonts/>
          <w:caps w:val="0"/>
        </w:rPr>
        <w:t> </w:t>
      </w:r>
      <w:r w:rsidRPr="006F4DE1">
        <w:rPr>
          <w:szCs w:val="24"/>
          <w:bCs/>
          <w:b w:val="1"/>
          <w:i w:val="0"/>
          <w:sz w:val="24"/>
          <w:spacing w:val="0"/>
          <w:w w:val="100"/>
          <w:rFonts/>
          <w:caps w:val="0"/>
        </w:rPr>
        <w:t>plane:</w:t>
      </w:r>
      <w:r w:rsidRPr="006F4DE1">
        <w:rPr>
          <w:szCs w:val="24"/>
          <w:bCs/>
          <w:b w:val="1"/>
          <w:i w:val="0"/>
          <w:sz w:val="24"/>
          <w:spacing w:val="0"/>
          <w:w w:val="100"/>
          <w:rFonts/>
          <w:caps w:val="0"/>
        </w:rPr>
        <w:t> </w:t>
      </w:r>
      <w:r w:rsidRPr="006F4DE1">
        <w:rPr>
          <w:szCs w:val="24"/>
          <w:bCs/>
          <w:b w:val="1"/>
          <w:i w:val="0"/>
          <w:sz w:val="24"/>
          <w:spacing w:val="0"/>
          <w:w w:val="100"/>
          <w:rFonts/>
          <w:caps w:val="0"/>
        </w:rPr>
        <w:t>122</w:t>
      </w:r>
      <w:r w:rsidRPr="006F4DE1">
        <w:rPr>
          <w:szCs w:val="24"/>
          <w:bCs/>
          <w:b w:val="1"/>
          <w:i w:val="0"/>
          <w:sz w:val="24"/>
          <w:spacing w:val="0"/>
          <w:w w:val="100"/>
          <w:vertAlign w:val="superscript"/>
          <w:rFonts/>
          <w:caps w:val="0"/>
        </w:rPr>
        <w:t>o</w:t>
      </w:r>
      <w:r w:rsidRPr="006F4DE1">
        <w:rPr>
          <w:szCs w:val="24"/>
          <w:bCs/>
          <w:b w:val="1"/>
          <w:i w:val="0"/>
          <w:sz w:val="24"/>
          <w:spacing w:val="0"/>
          <w:w w:val="100"/>
          <w:rFonts/>
          <w:caps w:val="0"/>
        </w:rPr>
        <w:t>//34</w:t>
      </w:r>
      <w:r w:rsidRPr="006F4DE1">
        <w:rPr>
          <w:szCs w:val="24"/>
          <w:bCs/>
          <w:b w:val="1"/>
          <w:i w:val="0"/>
          <w:sz w:val="24"/>
          <w:spacing w:val="0"/>
          <w:w w:val="100"/>
          <w:vertAlign w:val="superscript"/>
          <w:rFonts/>
          <w:caps w:val="0"/>
        </w:rPr>
        <w:t>o</w:t>
      </w:r>
      <w:r w:rsidRPr="006F4DE1">
        <w:rPr>
          <w:szCs w:val="24"/>
          <w:bCs/>
          <w:b w:val="1"/>
          <w:i w:val="0"/>
          <w:sz w:val="24"/>
          <w:spacing w:val="0"/>
          <w:w w:val="100"/>
          <w:rFonts/>
          <w:caps w:val="0"/>
        </w:rPr>
        <w:t>E</w:t>
      </w:r>
    </w:p>
    <w:p w14:paraId="0D4CA8C1" w14:textId="77777777" w:rsidR="00166122" w:rsidRPr="006F4DE1" w:rsidRDefault="00166122" w:rsidP="006F4DE1">
      <w:pPr>
        <w:spacing w:before="0" w:beforeAutospacing="0" w:after="160" w:afterAutospacing="0" w:lineRule="auto" w:line="360"/>
        <w:rPr>
          <w:szCs w:val="24"/>
          <w:b w:val="0"/>
          <w:i w:val="0"/>
          <w:sz w:val="24"/>
          <w:spacing w:val="0"/>
          <w:w w:val="100"/>
          <w:rFonts/>
          <w:caps w:val="0"/>
        </w:rPr>
        <w:snapToGrid w:val="0"/>
        <w:textAlignment w:val="baseline"/>
      </w:pPr>
      <w:r w:rsidRPr="006F4DE1">
        <w:rPr>
          <w:szCs w:val="24"/>
          <w:bCs/>
          <w:b w:val="1"/>
          <w:i w:val="0"/>
          <w:sz w:val="24"/>
          <w:spacing w:val="0"/>
          <w:w w:val="100"/>
          <w:rFonts/>
          <w:caps w:val="0"/>
        </w:rPr>
        <w:t>Outcrop</w:t>
      </w:r>
      <w:r w:rsidRPr="006F4DE1">
        <w:rPr>
          <w:szCs w:val="24"/>
          <w:bCs/>
          <w:b w:val="1"/>
          <w:i w:val="0"/>
          <w:sz w:val="24"/>
          <w:spacing w:val="0"/>
          <w:w w:val="100"/>
          <w:rFonts/>
          <w:caps w:val="0"/>
        </w:rPr>
        <w:t> </w:t>
      </w:r>
      <w:r w:rsidRPr="006F4DE1">
        <w:rPr>
          <w:szCs w:val="24"/>
          <w:bCs/>
          <w:b w:val="1"/>
          <w:i w:val="0"/>
          <w:sz w:val="24"/>
          <w:spacing w:val="0"/>
          <w:w w:val="100"/>
          <w:rFonts/>
          <w:caps w:val="0"/>
        </w:rPr>
        <w:t>name</w:t>
      </w:r>
      <w:r w:rsidRPr="006F4DE1">
        <w:rPr>
          <w:szCs w:val="24"/>
          <w:b w:val="0"/>
          <w:i w:val="0"/>
          <w:sz w:val="24"/>
          <w:spacing w:val="0"/>
          <w:w w:val="100"/>
          <w:rFonts/>
          <w:caps w:val="0"/>
        </w:rPr>
        <w:t>:</w:t>
      </w:r>
      <w:r w:rsidRPr="006F4DE1">
        <w:rPr>
          <w:szCs w:val="24"/>
          <w:b w:val="0"/>
          <w:i w:val="0"/>
          <w:sz w:val="24"/>
          <w:spacing w:val="0"/>
          <w:w w:val="100"/>
          <w:rFonts/>
          <w:caps w:val="0"/>
        </w:rPr>
        <w:t> </w:t>
      </w:r>
      <w:r w:rsidRPr="006F4DE1">
        <w:rPr>
          <w:szCs w:val="24"/>
          <w:b w:val="0"/>
          <w:i w:val="0"/>
          <w:sz w:val="24"/>
          <w:spacing w:val="0"/>
          <w:w w:val="100"/>
          <w:rFonts/>
          <w:caps w:val="0"/>
        </w:rPr>
        <w:t>Porphiritic</w:t>
      </w:r>
      <w:r w:rsidRPr="006F4DE1">
        <w:rPr>
          <w:szCs w:val="24"/>
          <w:b w:val="0"/>
          <w:i w:val="0"/>
          <w:sz w:val="24"/>
          <w:spacing w:val="0"/>
          <w:w w:val="100"/>
          <w:rFonts/>
          <w:caps w:val="0"/>
        </w:rPr>
        <w:t> </w:t>
      </w:r>
      <w:r w:rsidRPr="006F4DE1">
        <w:rPr>
          <w:szCs w:val="24"/>
          <w:b w:val="0"/>
          <w:i w:val="0"/>
          <w:sz w:val="24"/>
          <w:spacing w:val="0"/>
          <w:w w:val="100"/>
          <w:rFonts/>
          <w:caps w:val="0"/>
        </w:rPr>
        <w:t>granite</w:t>
      </w:r>
    </w:p>
    <w:p w14:paraId="50F2996D" w14:textId="77777777" w:rsidR="00705F36" w:rsidRPr="006F4DE1" w:rsidRDefault="00705F36" w:rsidP="006F4DE1">
      <w:pPr>
        <w:jc w:val="both"/>
        <w:spacing w:before="0" w:beforeAutospacing="0" w:after="160" w:afterAutospacing="0" w:lineRule="auto" w:line="360"/>
        <w:rPr>
          <w:szCs w:val="24"/>
          <w:b w:val="0"/>
          <w:i w:val="0"/>
          <w:sz w:val="24"/>
          <w:spacing w:val="0"/>
          <w:w w:val="100"/>
          <w:rFonts/>
          <w:caps w:val="0"/>
        </w:rPr>
        <w:snapToGrid w:val="0"/>
        <w:textAlignment w:val="baseline"/>
        <w:tabs>
          <w:tab w:val="left" w:pos="1947"/>
        </w:tabs>
      </w:pPr>
      <w:r w:rsidRPr="006F4DE1">
        <w:rPr>
          <w:szCs w:val="24"/>
          <w:bCs/>
          <w:b w:val="1"/>
          <w:i w:val="0"/>
          <w:sz w:val="24"/>
          <w:spacing w:val="0"/>
          <w:w w:val="100"/>
          <w:rFonts/>
          <w:caps w:val="0"/>
        </w:rPr>
        <w:t>Description</w:t>
      </w:r>
      <w:r w:rsidRPr="006F4DE1">
        <w:rPr>
          <w:szCs w:val="24"/>
          <w:b w:val="0"/>
          <w:i w:val="0"/>
          <w:sz w:val="24"/>
          <w:spacing w:val="0"/>
          <w:w w:val="100"/>
          <w:rFonts/>
          <w:caps w:val="0"/>
        </w:rPr>
        <w:t>:</w:t>
      </w:r>
      <w:r w:rsidRPr="006F4DE1">
        <w:rPr>
          <w:szCs w:val="24"/>
          <w:b w:val="0"/>
          <w:i w:val="0"/>
          <w:sz w:val="24"/>
          <w:spacing w:val="0"/>
          <w:w w:val="100"/>
          <w:rFonts/>
          <w:caps w:val="0"/>
        </w:rPr>
        <w:t> </w:t>
      </w:r>
      <w:r w:rsidR="00166122" w:rsidRPr="006F4DE1">
        <w:rPr>
          <w:szCs w:val="24"/>
          <w:b w:val="0"/>
          <w:i w:val="0"/>
          <w:sz w:val="24"/>
          <w:spacing w:val="0"/>
          <w:w w:val="100"/>
          <w:rFonts/>
          <w:caps w:val="0"/>
        </w:rPr>
        <w:t> </w:t>
      </w:r>
      <w:r w:rsidR="00166122" w:rsidRPr="006F4DE1">
        <w:rPr>
          <w:szCs w:val="24"/>
          <w:b w:val="0"/>
          <w:i w:val="0"/>
          <w:sz w:val="24"/>
          <w:spacing w:val="0"/>
          <w:w w:val="100"/>
          <w:rFonts/>
          <w:caps w:val="0"/>
        </w:rPr>
        <w:t>A</w:t>
      </w:r>
      <w:r w:rsidR="00166122" w:rsidRPr="006F4DE1">
        <w:rPr>
          <w:szCs w:val="24"/>
          <w:b w:val="0"/>
          <w:i w:val="0"/>
          <w:sz w:val="24"/>
          <w:spacing w:val="0"/>
          <w:w w:val="100"/>
          <w:rFonts/>
          <w:caps w:val="0"/>
        </w:rPr>
        <w:t> </w:t>
      </w:r>
      <w:r w:rsidR="00166122" w:rsidRPr="006F4DE1">
        <w:rPr>
          <w:szCs w:val="24"/>
          <w:b w:val="0"/>
          <w:i w:val="0"/>
          <w:sz w:val="24"/>
          <w:spacing w:val="0"/>
          <w:w w:val="100"/>
          <w:rFonts/>
          <w:caps w:val="0"/>
        </w:rPr>
        <w:t>low</w:t>
      </w:r>
      <w:r w:rsidR="00166122" w:rsidRPr="006F4DE1">
        <w:rPr>
          <w:szCs w:val="24"/>
          <w:b w:val="0"/>
          <w:i w:val="0"/>
          <w:sz w:val="24"/>
          <w:spacing w:val="0"/>
          <w:w w:val="100"/>
          <w:rFonts/>
          <w:caps w:val="0"/>
        </w:rPr>
        <w:t> </w:t>
      </w:r>
      <w:r w:rsidR="00166122" w:rsidRPr="006F4DE1">
        <w:rPr>
          <w:szCs w:val="24"/>
          <w:b w:val="0"/>
          <w:i w:val="0"/>
          <w:sz w:val="24"/>
          <w:spacing w:val="0"/>
          <w:w w:val="100"/>
          <w:rFonts/>
          <w:caps w:val="0"/>
        </w:rPr>
        <w:t>lying</w:t>
      </w:r>
      <w:r w:rsidR="00166122" w:rsidRPr="006F4DE1">
        <w:rPr>
          <w:szCs w:val="24"/>
          <w:b w:val="0"/>
          <w:i w:val="0"/>
          <w:sz w:val="24"/>
          <w:spacing w:val="0"/>
          <w:w w:val="100"/>
          <w:rFonts/>
          <w:caps w:val="0"/>
        </w:rPr>
        <w:t> </w:t>
      </w:r>
      <w:r w:rsidR="00166122" w:rsidRPr="006F4DE1">
        <w:rPr>
          <w:szCs w:val="24"/>
          <w:b w:val="0"/>
          <w:i w:val="0"/>
          <w:sz w:val="24"/>
          <w:spacing w:val="0"/>
          <w:w w:val="100"/>
          <w:rFonts/>
          <w:caps w:val="0"/>
        </w:rPr>
        <w:t>porphiritic</w:t>
      </w:r>
      <w:r w:rsidR="00166122" w:rsidRPr="006F4DE1">
        <w:rPr>
          <w:szCs w:val="24"/>
          <w:b w:val="0"/>
          <w:i w:val="0"/>
          <w:sz w:val="24"/>
          <w:spacing w:val="0"/>
          <w:w w:val="100"/>
          <w:rFonts/>
          <w:caps w:val="0"/>
        </w:rPr>
        <w:t> </w:t>
      </w:r>
      <w:r w:rsidR="00166122" w:rsidRPr="006F4DE1">
        <w:rPr>
          <w:szCs w:val="24"/>
          <w:b w:val="0"/>
          <w:i w:val="0"/>
          <w:sz w:val="24"/>
          <w:spacing w:val="0"/>
          <w:w w:val="100"/>
          <w:rFonts/>
          <w:caps w:val="0"/>
        </w:rPr>
        <w:t>granite</w:t>
      </w:r>
      <w:r w:rsidR="00166122" w:rsidRPr="006F4DE1">
        <w:rPr>
          <w:szCs w:val="24"/>
          <w:b w:val="0"/>
          <w:i w:val="0"/>
          <w:sz w:val="24"/>
          <w:spacing w:val="0"/>
          <w:w w:val="100"/>
          <w:rFonts/>
          <w:caps w:val="0"/>
        </w:rPr>
        <w:t> </w:t>
      </w:r>
      <w:r w:rsidR="00166122" w:rsidRPr="006F4DE1">
        <w:rPr>
          <w:szCs w:val="24"/>
          <w:b w:val="0"/>
          <w:i w:val="0"/>
          <w:sz w:val="24"/>
          <w:spacing w:val="0"/>
          <w:w w:val="100"/>
          <w:rFonts/>
          <w:caps w:val="0"/>
        </w:rPr>
        <w:t>with</w:t>
      </w:r>
      <w:r w:rsidR="00166122" w:rsidRPr="006F4DE1">
        <w:rPr>
          <w:szCs w:val="24"/>
          <w:b w:val="0"/>
          <w:i w:val="0"/>
          <w:sz w:val="24"/>
          <w:spacing w:val="0"/>
          <w:w w:val="100"/>
          <w:rFonts/>
          <w:caps w:val="0"/>
        </w:rPr>
        <w:t> </w:t>
      </w:r>
      <w:r w:rsidR="00166122" w:rsidRPr="006F4DE1">
        <w:rPr>
          <w:szCs w:val="24"/>
          <w:b w:val="0"/>
          <w:i w:val="0"/>
          <w:sz w:val="24"/>
          <w:spacing w:val="0"/>
          <w:w w:val="100"/>
          <w:rFonts/>
          <w:caps w:val="0"/>
        </w:rPr>
        <w:t>distinct</w:t>
      </w:r>
      <w:r w:rsidR="00166122" w:rsidRPr="006F4DE1">
        <w:rPr>
          <w:szCs w:val="24"/>
          <w:b w:val="0"/>
          <w:i w:val="0"/>
          <w:sz w:val="24"/>
          <w:spacing w:val="0"/>
          <w:w w:val="100"/>
          <w:rFonts/>
          <w:caps w:val="0"/>
        </w:rPr>
        <w:t> </w:t>
      </w:r>
      <w:r w:rsidR="00166122" w:rsidRPr="006F4DE1">
        <w:rPr>
          <w:szCs w:val="24"/>
          <w:b w:val="0"/>
          <w:i w:val="0"/>
          <w:sz w:val="24"/>
          <w:spacing w:val="0"/>
          <w:w w:val="100"/>
          <w:rFonts/>
          <w:caps w:val="0"/>
        </w:rPr>
        <w:t>grain</w:t>
      </w:r>
      <w:r w:rsidR="00166122" w:rsidRPr="006F4DE1">
        <w:rPr>
          <w:szCs w:val="24"/>
          <w:b w:val="0"/>
          <w:i w:val="0"/>
          <w:sz w:val="24"/>
          <w:spacing w:val="0"/>
          <w:w w:val="100"/>
          <w:rFonts/>
          <w:caps w:val="0"/>
        </w:rPr>
        <w:t> </w:t>
      </w:r>
      <w:r w:rsidR="00166122" w:rsidRPr="006F4DE1">
        <w:rPr>
          <w:szCs w:val="24"/>
          <w:b w:val="0"/>
          <w:i w:val="0"/>
          <w:sz w:val="24"/>
          <w:spacing w:val="0"/>
          <w:w w:val="100"/>
          <w:rFonts/>
          <w:caps w:val="0"/>
        </w:rPr>
        <w:t>sizes</w:t>
      </w:r>
      <w:r w:rsidR="00166122" w:rsidRPr="006F4DE1">
        <w:rPr>
          <w:szCs w:val="24"/>
          <w:b w:val="0"/>
          <w:i w:val="0"/>
          <w:sz w:val="24"/>
          <w:spacing w:val="0"/>
          <w:w w:val="100"/>
          <w:rFonts/>
          <w:caps w:val="0"/>
        </w:rPr>
        <w:t> </w:t>
      </w:r>
      <w:r w:rsidR="00166122" w:rsidRPr="006F4DE1">
        <w:rPr>
          <w:szCs w:val="24"/>
          <w:b w:val="0"/>
          <w:i w:val="0"/>
          <w:sz w:val="24"/>
          <w:spacing w:val="0"/>
          <w:w w:val="100"/>
          <w:rFonts/>
          <w:caps w:val="0"/>
        </w:rPr>
        <w:t>of</w:t>
      </w:r>
      <w:r w:rsidR="00166122" w:rsidRPr="006F4DE1">
        <w:rPr>
          <w:szCs w:val="24"/>
          <w:b w:val="0"/>
          <w:i w:val="0"/>
          <w:sz w:val="24"/>
          <w:spacing w:val="0"/>
          <w:w w:val="100"/>
          <w:rFonts/>
          <w:caps w:val="0"/>
        </w:rPr>
        <w:t> </w:t>
      </w:r>
      <w:r w:rsidR="00166122" w:rsidRPr="006F4DE1">
        <w:rPr>
          <w:szCs w:val="24"/>
          <w:b w:val="0"/>
          <w:i w:val="0"/>
          <w:sz w:val="24"/>
          <w:spacing w:val="0"/>
          <w:w w:val="100"/>
          <w:rFonts/>
          <w:caps w:val="0"/>
        </w:rPr>
        <w:t>quarts</w:t>
      </w:r>
      <w:r w:rsidR="00166122" w:rsidRPr="006F4DE1">
        <w:rPr>
          <w:szCs w:val="24"/>
          <w:b w:val="0"/>
          <w:i w:val="0"/>
          <w:sz w:val="24"/>
          <w:spacing w:val="0"/>
          <w:w w:val="100"/>
          <w:rFonts/>
          <w:caps w:val="0"/>
        </w:rPr>
        <w:t> </w:t>
      </w:r>
      <w:r w:rsidR="00166122" w:rsidRPr="006F4DE1">
        <w:rPr>
          <w:szCs w:val="24"/>
          <w:b w:val="0"/>
          <w:i w:val="0"/>
          <w:sz w:val="24"/>
          <w:spacing w:val="0"/>
          <w:w w:val="100"/>
          <w:rFonts/>
          <w:caps w:val="0"/>
        </w:rPr>
        <w:t>with</w:t>
      </w:r>
      <w:r w:rsidR="00166122" w:rsidRPr="006F4DE1">
        <w:rPr>
          <w:szCs w:val="24"/>
          <w:b w:val="0"/>
          <w:i w:val="0"/>
          <w:sz w:val="24"/>
          <w:spacing w:val="0"/>
          <w:w w:val="100"/>
          <w:rFonts/>
          <w:caps w:val="0"/>
        </w:rPr>
        <w:t> </w:t>
      </w:r>
      <w:r w:rsidR="00166122" w:rsidRPr="006F4DE1">
        <w:rPr>
          <w:szCs w:val="24"/>
          <w:b w:val="0"/>
          <w:i w:val="0"/>
          <w:sz w:val="24"/>
          <w:spacing w:val="0"/>
          <w:w w:val="100"/>
          <w:rFonts/>
          <w:caps w:val="0"/>
        </w:rPr>
        <w:t>biotite</w:t>
      </w:r>
      <w:r w:rsidR="00166122" w:rsidRPr="006F4DE1">
        <w:rPr>
          <w:szCs w:val="24"/>
          <w:b w:val="0"/>
          <w:i w:val="0"/>
          <w:sz w:val="24"/>
          <w:spacing w:val="0"/>
          <w:w w:val="100"/>
          <w:rFonts/>
          <w:caps w:val="0"/>
        </w:rPr>
        <w:t> </w:t>
      </w:r>
      <w:r w:rsidR="00166122" w:rsidRPr="006F4DE1">
        <w:rPr>
          <w:szCs w:val="24"/>
          <w:b w:val="0"/>
          <w:i w:val="0"/>
          <w:sz w:val="24"/>
          <w:spacing w:val="0"/>
          <w:w w:val="100"/>
          <w:rFonts/>
          <w:caps w:val="0"/>
        </w:rPr>
        <w:t>matrix.</w:t>
      </w:r>
      <w:r w:rsidR="00166122" w:rsidRPr="006F4DE1">
        <w:rPr>
          <w:szCs w:val="24"/>
          <w:b w:val="0"/>
          <w:i w:val="0"/>
          <w:sz w:val="24"/>
          <w:spacing w:val="0"/>
          <w:w w:val="100"/>
          <w:rFonts/>
          <w:caps w:val="0"/>
        </w:rPr>
        <w:t> </w:t>
      </w:r>
      <w:r w:rsidR="00166122" w:rsidRPr="006F4DE1">
        <w:rPr>
          <w:szCs w:val="24"/>
          <w:b w:val="0"/>
          <w:i w:val="0"/>
          <w:sz w:val="24"/>
          <w:spacing w:val="0"/>
          <w:w w:val="100"/>
          <w:rFonts/>
          <w:caps w:val="0"/>
        </w:rPr>
        <w:t>There</w:t>
      </w:r>
      <w:r w:rsidR="00166122" w:rsidRPr="006F4DE1">
        <w:rPr>
          <w:szCs w:val="24"/>
          <w:b w:val="0"/>
          <w:i w:val="0"/>
          <w:sz w:val="24"/>
          <w:spacing w:val="0"/>
          <w:w w:val="100"/>
          <w:rFonts/>
          <w:caps w:val="0"/>
        </w:rPr>
        <w:t> </w:t>
      </w:r>
      <w:r w:rsidR="00166122" w:rsidRPr="006F4DE1">
        <w:rPr>
          <w:szCs w:val="24"/>
          <w:b w:val="0"/>
          <w:i w:val="0"/>
          <w:sz w:val="24"/>
          <w:spacing w:val="0"/>
          <w:w w:val="100"/>
          <w:rFonts/>
          <w:caps w:val="0"/>
        </w:rPr>
        <w:t>is</w:t>
      </w:r>
      <w:r w:rsidR="00166122" w:rsidRPr="006F4DE1">
        <w:rPr>
          <w:szCs w:val="24"/>
          <w:b w:val="0"/>
          <w:i w:val="0"/>
          <w:sz w:val="24"/>
          <w:spacing w:val="0"/>
          <w:w w:val="100"/>
          <w:rFonts/>
          <w:caps w:val="0"/>
        </w:rPr>
        <w:t> </w:t>
      </w:r>
      <w:r w:rsidR="00166122" w:rsidRPr="006F4DE1">
        <w:rPr>
          <w:szCs w:val="24"/>
          <w:b w:val="0"/>
          <w:i w:val="0"/>
          <w:sz w:val="24"/>
          <w:spacing w:val="0"/>
          <w:w w:val="100"/>
          <w:rFonts/>
          <w:caps w:val="0"/>
        </w:rPr>
        <w:t>the</w:t>
      </w:r>
      <w:r w:rsidR="00166122" w:rsidRPr="006F4DE1">
        <w:rPr>
          <w:szCs w:val="24"/>
          <w:b w:val="0"/>
          <w:i w:val="0"/>
          <w:sz w:val="24"/>
          <w:spacing w:val="0"/>
          <w:w w:val="100"/>
          <w:rFonts/>
          <w:caps w:val="0"/>
        </w:rPr>
        <w:t> </w:t>
      </w:r>
      <w:r w:rsidR="00166122" w:rsidRPr="006F4DE1">
        <w:rPr>
          <w:szCs w:val="24"/>
          <w:b w:val="0"/>
          <w:i w:val="0"/>
          <w:sz w:val="24"/>
          <w:spacing w:val="0"/>
          <w:w w:val="100"/>
          <w:rFonts/>
          <w:caps w:val="0"/>
        </w:rPr>
        <w:t>presence</w:t>
      </w:r>
      <w:r w:rsidR="00166122" w:rsidRPr="006F4DE1">
        <w:rPr>
          <w:szCs w:val="24"/>
          <w:b w:val="0"/>
          <w:i w:val="0"/>
          <w:sz w:val="24"/>
          <w:spacing w:val="0"/>
          <w:w w:val="100"/>
          <w:rFonts/>
          <w:caps w:val="0"/>
        </w:rPr>
        <w:t> </w:t>
      </w:r>
      <w:r w:rsidR="00166122" w:rsidRPr="006F4DE1">
        <w:rPr>
          <w:szCs w:val="24"/>
          <w:b w:val="0"/>
          <w:i w:val="0"/>
          <w:sz w:val="24"/>
          <w:spacing w:val="0"/>
          <w:w w:val="100"/>
          <w:rFonts/>
          <w:caps w:val="0"/>
        </w:rPr>
        <w:t>of</w:t>
      </w:r>
      <w:r w:rsidR="00166122" w:rsidRPr="006F4DE1">
        <w:rPr>
          <w:szCs w:val="24"/>
          <w:b w:val="0"/>
          <w:i w:val="0"/>
          <w:sz w:val="24"/>
          <w:spacing w:val="0"/>
          <w:w w:val="100"/>
          <w:rFonts/>
          <w:caps w:val="0"/>
        </w:rPr>
        <w:t> </w:t>
      </w:r>
      <w:r w:rsidR="00166122" w:rsidRPr="006F4DE1">
        <w:rPr>
          <w:szCs w:val="24"/>
          <w:b w:val="0"/>
          <w:i w:val="0"/>
          <w:sz w:val="24"/>
          <w:spacing w:val="0"/>
          <w:w w:val="100"/>
          <w:rFonts/>
          <w:caps w:val="0"/>
        </w:rPr>
        <w:t>zenoliths</w:t>
      </w:r>
      <w:r w:rsidR="00166122" w:rsidRPr="006F4DE1">
        <w:rPr>
          <w:szCs w:val="24"/>
          <w:b w:val="0"/>
          <w:i w:val="0"/>
          <w:sz w:val="24"/>
          <w:spacing w:val="0"/>
          <w:w w:val="100"/>
          <w:rFonts/>
          <w:caps w:val="0"/>
        </w:rPr>
        <w:t> </w:t>
      </w:r>
      <w:r w:rsidR="00166122" w:rsidRPr="006F4DE1">
        <w:rPr>
          <w:szCs w:val="24"/>
          <w:b w:val="0"/>
          <w:i w:val="0"/>
          <w:sz w:val="24"/>
          <w:spacing w:val="0"/>
          <w:w w:val="100"/>
          <w:rFonts/>
          <w:caps w:val="0"/>
        </w:rPr>
        <w:t>with</w:t>
      </w:r>
      <w:r w:rsidR="00166122" w:rsidRPr="006F4DE1">
        <w:rPr>
          <w:szCs w:val="24"/>
          <w:b w:val="0"/>
          <w:i w:val="0"/>
          <w:sz w:val="24"/>
          <w:spacing w:val="0"/>
          <w:w w:val="100"/>
          <w:rFonts/>
          <w:caps w:val="0"/>
        </w:rPr>
        <w:t> </w:t>
      </w:r>
      <w:r w:rsidR="00166122" w:rsidRPr="006F4DE1">
        <w:rPr>
          <w:szCs w:val="24"/>
          <w:b w:val="0"/>
          <w:i w:val="0"/>
          <w:sz w:val="24"/>
          <w:spacing w:val="0"/>
          <w:w w:val="100"/>
          <w:rFonts/>
          <w:caps w:val="0"/>
        </w:rPr>
        <w:t>darker</w:t>
      </w:r>
      <w:r w:rsidR="00166122" w:rsidRPr="006F4DE1">
        <w:rPr>
          <w:szCs w:val="24"/>
          <w:b w:val="0"/>
          <w:i w:val="0"/>
          <w:sz w:val="24"/>
          <w:spacing w:val="0"/>
          <w:w w:val="100"/>
          <w:rFonts/>
          <w:caps w:val="0"/>
        </w:rPr>
        <w:t> </w:t>
      </w:r>
      <w:r w:rsidR="00166122" w:rsidRPr="006F4DE1">
        <w:rPr>
          <w:szCs w:val="24"/>
          <w:b w:val="0"/>
          <w:i w:val="0"/>
          <w:sz w:val="24"/>
          <w:spacing w:val="0"/>
          <w:w w:val="100"/>
          <w:rFonts/>
          <w:caps w:val="0"/>
        </w:rPr>
        <w:t>colour</w:t>
      </w:r>
      <w:r w:rsidR="00166122" w:rsidRPr="006F4DE1">
        <w:rPr>
          <w:szCs w:val="24"/>
          <w:b w:val="0"/>
          <w:i w:val="0"/>
          <w:sz w:val="24"/>
          <w:spacing w:val="0"/>
          <w:w w:val="100"/>
          <w:rFonts/>
          <w:caps w:val="0"/>
        </w:rPr>
        <w:t> </w:t>
      </w:r>
      <w:r w:rsidR="00166122" w:rsidRPr="006F4DE1">
        <w:rPr>
          <w:szCs w:val="24"/>
          <w:b w:val="0"/>
          <w:i w:val="0"/>
          <w:sz w:val="24"/>
          <w:spacing w:val="0"/>
          <w:w w:val="100"/>
          <w:rFonts/>
          <w:caps w:val="0"/>
        </w:rPr>
        <w:t>which</w:t>
      </w:r>
      <w:r w:rsidR="00166122" w:rsidRPr="006F4DE1">
        <w:rPr>
          <w:szCs w:val="24"/>
          <w:b w:val="0"/>
          <w:i w:val="0"/>
          <w:sz w:val="24"/>
          <w:spacing w:val="0"/>
          <w:w w:val="100"/>
          <w:rFonts/>
          <w:caps w:val="0"/>
        </w:rPr>
        <w:t> </w:t>
      </w:r>
      <w:r w:rsidR="00166122" w:rsidRPr="006F4DE1">
        <w:rPr>
          <w:szCs w:val="24"/>
          <w:b w:val="0"/>
          <w:i w:val="0"/>
          <w:sz w:val="24"/>
          <w:spacing w:val="0"/>
          <w:w w:val="100"/>
          <w:rFonts/>
          <w:caps w:val="0"/>
        </w:rPr>
        <w:t>suggests</w:t>
      </w:r>
      <w:r w:rsidR="00166122" w:rsidRPr="006F4DE1">
        <w:rPr>
          <w:szCs w:val="24"/>
          <w:b w:val="0"/>
          <w:i w:val="0"/>
          <w:sz w:val="24"/>
          <w:spacing w:val="0"/>
          <w:w w:val="100"/>
          <w:rFonts/>
          <w:caps w:val="0"/>
        </w:rPr>
        <w:t> </w:t>
      </w:r>
      <w:r w:rsidR="00166122" w:rsidRPr="006F4DE1">
        <w:rPr>
          <w:szCs w:val="24"/>
          <w:b w:val="0"/>
          <w:i w:val="0"/>
          <w:sz w:val="24"/>
          <w:spacing w:val="0"/>
          <w:w w:val="100"/>
          <w:rFonts/>
          <w:caps w:val="0"/>
        </w:rPr>
        <w:t>the</w:t>
      </w:r>
      <w:r w:rsidR="00166122" w:rsidRPr="006F4DE1">
        <w:rPr>
          <w:szCs w:val="24"/>
          <w:b w:val="0"/>
          <w:i w:val="0"/>
          <w:sz w:val="24"/>
          <w:spacing w:val="0"/>
          <w:w w:val="100"/>
          <w:rFonts/>
          <w:caps w:val="0"/>
        </w:rPr>
        <w:t> </w:t>
      </w:r>
      <w:r w:rsidR="00166122" w:rsidRPr="006F4DE1">
        <w:rPr>
          <w:szCs w:val="24"/>
          <w:b w:val="0"/>
          <w:i w:val="0"/>
          <w:sz w:val="24"/>
          <w:spacing w:val="0"/>
          <w:w w:val="100"/>
          <w:rFonts/>
          <w:caps w:val="0"/>
        </w:rPr>
        <w:t>presence</w:t>
      </w:r>
      <w:r w:rsidR="00166122" w:rsidRPr="006F4DE1">
        <w:rPr>
          <w:szCs w:val="24"/>
          <w:b w:val="0"/>
          <w:i w:val="0"/>
          <w:sz w:val="24"/>
          <w:spacing w:val="0"/>
          <w:w w:val="100"/>
          <w:rFonts/>
          <w:caps w:val="0"/>
        </w:rPr>
        <w:t> </w:t>
      </w:r>
      <w:r w:rsidR="00166122" w:rsidRPr="006F4DE1">
        <w:rPr>
          <w:szCs w:val="24"/>
          <w:b w:val="0"/>
          <w:i w:val="0"/>
          <w:sz w:val="24"/>
          <w:spacing w:val="0"/>
          <w:w w:val="100"/>
          <w:rFonts/>
          <w:caps w:val="0"/>
        </w:rPr>
        <w:t>of</w:t>
      </w:r>
      <w:r w:rsidR="00166122" w:rsidRPr="006F4DE1">
        <w:rPr>
          <w:szCs w:val="24"/>
          <w:b w:val="0"/>
          <w:i w:val="0"/>
          <w:sz w:val="24"/>
          <w:spacing w:val="0"/>
          <w:w w:val="100"/>
          <w:rFonts/>
          <w:caps w:val="0"/>
        </w:rPr>
        <w:t> </w:t>
      </w:r>
      <w:r w:rsidR="00166122" w:rsidRPr="006F4DE1">
        <w:rPr>
          <w:szCs w:val="24"/>
          <w:b w:val="0"/>
          <w:i w:val="0"/>
          <w:sz w:val="24"/>
          <w:spacing w:val="0"/>
          <w:w w:val="100"/>
          <w:rFonts/>
          <w:caps w:val="0"/>
        </w:rPr>
        <w:t>an</w:t>
      </w:r>
      <w:r w:rsidR="00166122" w:rsidRPr="006F4DE1">
        <w:rPr>
          <w:szCs w:val="24"/>
          <w:b w:val="0"/>
          <w:i w:val="0"/>
          <w:sz w:val="24"/>
          <w:spacing w:val="0"/>
          <w:w w:val="100"/>
          <w:rFonts/>
          <w:caps w:val="0"/>
        </w:rPr>
        <w:t> </w:t>
      </w:r>
      <w:r w:rsidR="00166122" w:rsidRPr="006F4DE1">
        <w:rPr>
          <w:szCs w:val="24"/>
          <w:b w:val="0"/>
          <w:i w:val="0"/>
          <w:sz w:val="24"/>
          <w:spacing w:val="0"/>
          <w:w w:val="100"/>
          <w:rFonts/>
          <w:caps w:val="0"/>
        </w:rPr>
        <w:t>older</w:t>
      </w:r>
      <w:r w:rsidR="00166122" w:rsidRPr="006F4DE1">
        <w:rPr>
          <w:szCs w:val="24"/>
          <w:b w:val="0"/>
          <w:i w:val="0"/>
          <w:sz w:val="24"/>
          <w:spacing w:val="0"/>
          <w:w w:val="100"/>
          <w:rFonts/>
          <w:caps w:val="0"/>
        </w:rPr>
        <w:t> </w:t>
      </w:r>
      <w:r w:rsidR="00166122" w:rsidRPr="006F4DE1">
        <w:rPr>
          <w:szCs w:val="24"/>
          <w:b w:val="0"/>
          <w:i w:val="0"/>
          <w:sz w:val="24"/>
          <w:spacing w:val="0"/>
          <w:w w:val="100"/>
          <w:rFonts/>
          <w:caps w:val="0"/>
        </w:rPr>
        <w:t>rock</w:t>
      </w:r>
      <w:r w:rsidR="00166122" w:rsidRPr="006F4DE1">
        <w:rPr>
          <w:szCs w:val="24"/>
          <w:b w:val="0"/>
          <w:i w:val="0"/>
          <w:sz w:val="24"/>
          <w:spacing w:val="0"/>
          <w:w w:val="100"/>
          <w:rFonts/>
          <w:caps w:val="0"/>
        </w:rPr>
        <w:t> </w:t>
      </w:r>
      <w:r w:rsidR="00166122" w:rsidRPr="006F4DE1">
        <w:rPr>
          <w:szCs w:val="24"/>
          <w:b w:val="0"/>
          <w:i w:val="0"/>
          <w:sz w:val="24"/>
          <w:spacing w:val="0"/>
          <w:w w:val="100"/>
          <w:rFonts/>
          <w:caps w:val="0"/>
        </w:rPr>
        <w:t>before</w:t>
      </w:r>
      <w:r w:rsidR="00166122" w:rsidRPr="006F4DE1">
        <w:rPr>
          <w:szCs w:val="24"/>
          <w:b w:val="0"/>
          <w:i w:val="0"/>
          <w:sz w:val="24"/>
          <w:spacing w:val="0"/>
          <w:w w:val="100"/>
          <w:rFonts/>
          <w:caps w:val="0"/>
        </w:rPr>
        <w:t> </w:t>
      </w:r>
      <w:r w:rsidR="00166122" w:rsidRPr="006F4DE1">
        <w:rPr>
          <w:szCs w:val="24"/>
          <w:b w:val="0"/>
          <w:i w:val="0"/>
          <w:sz w:val="24"/>
          <w:spacing w:val="0"/>
          <w:w w:val="100"/>
          <w:rFonts/>
          <w:caps w:val="0"/>
        </w:rPr>
        <w:t>magmatization.</w:t>
      </w:r>
      <w:r w:rsidR="008A0E66">
        <w:rPr>
          <w:szCs w:val="24"/>
          <w:b w:val="0"/>
          <w:i w:val="0"/>
          <w:sz w:val="24"/>
          <w:spacing w:val="0"/>
          <w:w w:val="100"/>
          <w:rFonts/>
          <w:caps w:val="0"/>
        </w:rPr>
        <w:t>(Fig.4.06)</w:t>
      </w:r>
    </w:p>
    <w:p w14:paraId="05F4D5F9" w14:textId="77777777" w:rsidR="00166122" w:rsidRDefault="00166122" w:rsidP="006F4DE1">
      <w:pPr>
        <w:jc w:val="both"/>
        <w:spacing w:before="0" w:beforeAutospacing="0" w:after="160" w:afterAutospacing="0" w:lineRule="auto" w:line="360"/>
        <w:rPr>
          <w:szCs w:val="24"/>
          <w:b w:val="0"/>
          <w:i w:val="0"/>
          <w:sz w:val="24"/>
          <w:spacing w:val="0"/>
          <w:w w:val="100"/>
          <w:rFonts/>
          <w:caps w:val="0"/>
        </w:rPr>
        <w:snapToGrid w:val="0"/>
        <w:textAlignment w:val="baseline"/>
        <w:tabs>
          <w:tab w:val="left" w:pos="1947"/>
        </w:tabs>
      </w:pPr>
      <w:r w:rsidRPr="006F4DE1">
        <w:rPr>
          <w:szCs w:val="24"/>
          <w:b w:val="0"/>
          <w:i w:val="0"/>
          <w:sz w:val="24"/>
          <w:spacing w:val="0"/>
          <w:w w:val="100"/>
          <w:rFonts/>
          <w:caps w:val="0"/>
        </w:rPr>
        <w:t>There</w:t>
      </w:r>
      <w:r w:rsidRPr="006F4DE1">
        <w:rPr>
          <w:szCs w:val="24"/>
          <w:b w:val="0"/>
          <w:i w:val="0"/>
          <w:sz w:val="24"/>
          <w:spacing w:val="0"/>
          <w:w w:val="100"/>
          <w:rFonts/>
          <w:caps w:val="0"/>
        </w:rPr>
        <w:t> </w:t>
      </w:r>
      <w:r w:rsidRPr="006F4DE1">
        <w:rPr>
          <w:szCs w:val="24"/>
          <w:b w:val="0"/>
          <w:i w:val="0"/>
          <w:sz w:val="24"/>
          <w:spacing w:val="0"/>
          <w:w w:val="100"/>
          <w:rFonts/>
          <w:caps w:val="0"/>
        </w:rPr>
        <w:t>is</w:t>
      </w:r>
      <w:r w:rsidRPr="006F4DE1">
        <w:rPr>
          <w:szCs w:val="24"/>
          <w:b w:val="0"/>
          <w:i w:val="0"/>
          <w:sz w:val="24"/>
          <w:spacing w:val="0"/>
          <w:w w:val="100"/>
          <w:rFonts/>
          <w:caps w:val="0"/>
        </w:rPr>
        <w:t> </w:t>
      </w:r>
      <w:r w:rsidRPr="006F4DE1">
        <w:rPr>
          <w:szCs w:val="24"/>
          <w:b w:val="0"/>
          <w:i w:val="0"/>
          <w:sz w:val="24"/>
          <w:spacing w:val="0"/>
          <w:w w:val="100"/>
          <w:rFonts/>
          <w:caps w:val="0"/>
        </w:rPr>
        <w:t>also</w:t>
      </w:r>
      <w:r w:rsidRPr="006F4DE1">
        <w:rPr>
          <w:szCs w:val="24"/>
          <w:b w:val="0"/>
          <w:i w:val="0"/>
          <w:sz w:val="24"/>
          <w:spacing w:val="0"/>
          <w:w w:val="100"/>
          <w:rFonts/>
          <w:caps w:val="0"/>
        </w:rPr>
        <w:t> </w:t>
      </w:r>
      <w:r w:rsidRPr="006F4DE1">
        <w:rPr>
          <w:szCs w:val="24"/>
          <w:b w:val="0"/>
          <w:i w:val="0"/>
          <w:sz w:val="24"/>
          <w:spacing w:val="0"/>
          <w:w w:val="100"/>
          <w:rFonts/>
          <w:caps w:val="0"/>
        </w:rPr>
        <w:t>the</w:t>
      </w:r>
      <w:r w:rsidRPr="006F4DE1">
        <w:rPr>
          <w:szCs w:val="24"/>
          <w:b w:val="0"/>
          <w:i w:val="0"/>
          <w:sz w:val="24"/>
          <w:spacing w:val="0"/>
          <w:w w:val="100"/>
          <w:rFonts/>
          <w:caps w:val="0"/>
        </w:rPr>
        <w:t> </w:t>
      </w:r>
      <w:r w:rsidRPr="006F4DE1">
        <w:rPr>
          <w:szCs w:val="24"/>
          <w:b w:val="0"/>
          <w:i w:val="0"/>
          <w:sz w:val="24"/>
          <w:spacing w:val="0"/>
          <w:w w:val="100"/>
          <w:rFonts/>
          <w:caps w:val="0"/>
        </w:rPr>
        <w:t>presence</w:t>
      </w:r>
      <w:r w:rsidRPr="006F4DE1">
        <w:rPr>
          <w:szCs w:val="24"/>
          <w:b w:val="0"/>
          <w:i w:val="0"/>
          <w:sz w:val="24"/>
          <w:spacing w:val="0"/>
          <w:w w:val="100"/>
          <w:rFonts/>
          <w:caps w:val="0"/>
        </w:rPr>
        <w:t> </w:t>
      </w:r>
      <w:r w:rsidRPr="006F4DE1">
        <w:rPr>
          <w:szCs w:val="24"/>
          <w:b w:val="0"/>
          <w:i w:val="0"/>
          <w:sz w:val="24"/>
          <w:spacing w:val="0"/>
          <w:w w:val="100"/>
          <w:rFonts/>
          <w:caps w:val="0"/>
        </w:rPr>
        <w:t>of</w:t>
      </w:r>
      <w:r w:rsidRPr="006F4DE1">
        <w:rPr>
          <w:szCs w:val="24"/>
          <w:b w:val="0"/>
          <w:i w:val="0"/>
          <w:sz w:val="24"/>
          <w:spacing w:val="0"/>
          <w:w w:val="100"/>
          <w:rFonts/>
          <w:caps w:val="0"/>
        </w:rPr>
        <w:t> </w:t>
      </w:r>
      <w:r w:rsidRPr="006F4DE1">
        <w:rPr>
          <w:szCs w:val="24"/>
          <w:b w:val="0"/>
          <w:i w:val="0"/>
          <w:sz w:val="24"/>
          <w:spacing w:val="0"/>
          <w:w w:val="100"/>
          <w:rFonts/>
          <w:caps w:val="0"/>
        </w:rPr>
        <w:t>fault</w:t>
      </w:r>
      <w:r w:rsidRPr="006F4DE1">
        <w:rPr>
          <w:szCs w:val="24"/>
          <w:b w:val="0"/>
          <w:i w:val="0"/>
          <w:sz w:val="24"/>
          <w:spacing w:val="0"/>
          <w:w w:val="100"/>
          <w:rFonts/>
          <w:caps w:val="0"/>
        </w:rPr>
        <w:t> </w:t>
      </w:r>
      <w:r w:rsidR="00C4400E" w:rsidRPr="006F4DE1">
        <w:rPr>
          <w:szCs w:val="24"/>
          <w:b w:val="0"/>
          <w:i w:val="0"/>
          <w:sz w:val="24"/>
          <w:spacing w:val="0"/>
          <w:w w:val="100"/>
          <w:rFonts/>
          <w:caps w:val="0"/>
        </w:rPr>
        <w:t>shown</w:t>
      </w:r>
      <w:r w:rsidR="00C4400E" w:rsidRPr="006F4DE1">
        <w:rPr>
          <w:szCs w:val="24"/>
          <w:b w:val="0"/>
          <w:i w:val="0"/>
          <w:sz w:val="24"/>
          <w:spacing w:val="0"/>
          <w:w w:val="100"/>
          <w:rFonts/>
          <w:caps w:val="0"/>
        </w:rPr>
        <w:t> </w:t>
      </w:r>
      <w:r w:rsidR="00C4400E" w:rsidRPr="006F4DE1">
        <w:rPr>
          <w:szCs w:val="24"/>
          <w:b w:val="0"/>
          <w:i w:val="0"/>
          <w:sz w:val="24"/>
          <w:spacing w:val="0"/>
          <w:w w:val="100"/>
          <w:rFonts/>
          <w:caps w:val="0"/>
        </w:rPr>
        <w:t>with</w:t>
      </w:r>
      <w:r w:rsidR="00C4400E" w:rsidRPr="006F4DE1">
        <w:rPr>
          <w:szCs w:val="24"/>
          <w:b w:val="0"/>
          <w:i w:val="0"/>
          <w:sz w:val="24"/>
          <w:spacing w:val="0"/>
          <w:w w:val="100"/>
          <w:rFonts/>
          <w:caps w:val="0"/>
        </w:rPr>
        <w:t> </w:t>
      </w:r>
      <w:r w:rsidR="00C4400E" w:rsidRPr="006F4DE1">
        <w:rPr>
          <w:szCs w:val="24"/>
          <w:b w:val="0"/>
          <w:i w:val="0"/>
          <w:sz w:val="24"/>
          <w:spacing w:val="0"/>
          <w:w w:val="100"/>
          <w:rFonts/>
          <w:caps w:val="0"/>
        </w:rPr>
        <w:t>the</w:t>
      </w:r>
      <w:r w:rsidR="00C4400E" w:rsidRPr="006F4DE1">
        <w:rPr>
          <w:szCs w:val="24"/>
          <w:b w:val="0"/>
          <w:i w:val="0"/>
          <w:sz w:val="24"/>
          <w:spacing w:val="0"/>
          <w:w w:val="100"/>
          <w:rFonts/>
          <w:caps w:val="0"/>
        </w:rPr>
        <w:t> </w:t>
      </w:r>
      <w:r w:rsidR="00C4400E" w:rsidRPr="006F4DE1">
        <w:rPr>
          <w:szCs w:val="24"/>
          <w:b w:val="0"/>
          <w:i w:val="0"/>
          <w:sz w:val="24"/>
          <w:spacing w:val="0"/>
          <w:w w:val="100"/>
          <w:rFonts/>
          <w:caps w:val="0"/>
        </w:rPr>
        <w:t>displacement</w:t>
      </w:r>
      <w:r w:rsidR="00C4400E" w:rsidRPr="006F4DE1">
        <w:rPr>
          <w:szCs w:val="24"/>
          <w:b w:val="0"/>
          <w:i w:val="0"/>
          <w:sz w:val="24"/>
          <w:spacing w:val="0"/>
          <w:w w:val="100"/>
          <w:rFonts/>
          <w:caps w:val="0"/>
        </w:rPr>
        <w:t> </w:t>
      </w:r>
      <w:r w:rsidR="00C4400E" w:rsidRPr="006F4DE1">
        <w:rPr>
          <w:szCs w:val="24"/>
          <w:b w:val="0"/>
          <w:i w:val="0"/>
          <w:sz w:val="24"/>
          <w:spacing w:val="0"/>
          <w:w w:val="100"/>
          <w:rFonts/>
          <w:caps w:val="0"/>
        </w:rPr>
        <w:t>of</w:t>
      </w:r>
      <w:r w:rsidR="00C4400E" w:rsidRPr="006F4DE1">
        <w:rPr>
          <w:szCs w:val="24"/>
          <w:b w:val="0"/>
          <w:i w:val="0"/>
          <w:sz w:val="24"/>
          <w:spacing w:val="0"/>
          <w:w w:val="100"/>
          <w:rFonts/>
          <w:caps w:val="0"/>
        </w:rPr>
        <w:t> </w:t>
      </w:r>
      <w:r w:rsidR="00C4400E" w:rsidRPr="006F4DE1">
        <w:rPr>
          <w:szCs w:val="24"/>
          <w:b w:val="0"/>
          <w:i w:val="0"/>
          <w:sz w:val="24"/>
          <w:spacing w:val="0"/>
          <w:w w:val="100"/>
          <w:rFonts/>
          <w:caps w:val="0"/>
        </w:rPr>
        <w:t>zeolith</w:t>
      </w:r>
      <w:r w:rsidR="00C4400E" w:rsidRPr="006F4DE1">
        <w:rPr>
          <w:szCs w:val="24"/>
          <w:b w:val="0"/>
          <w:i w:val="0"/>
          <w:sz w:val="24"/>
          <w:spacing w:val="0"/>
          <w:w w:val="100"/>
          <w:rFonts/>
          <w:caps w:val="0"/>
        </w:rPr>
        <w:t> </w:t>
      </w:r>
      <w:r w:rsidR="00C4400E" w:rsidRPr="006F4DE1">
        <w:rPr>
          <w:szCs w:val="24"/>
          <w:b w:val="0"/>
          <w:i w:val="0"/>
          <w:sz w:val="24"/>
          <w:spacing w:val="0"/>
          <w:w w:val="100"/>
          <w:rFonts/>
          <w:caps w:val="0"/>
        </w:rPr>
        <w:t>along</w:t>
      </w:r>
      <w:r w:rsidR="00C4400E" w:rsidRPr="006F4DE1">
        <w:rPr>
          <w:szCs w:val="24"/>
          <w:b w:val="0"/>
          <w:i w:val="0"/>
          <w:sz w:val="24"/>
          <w:spacing w:val="0"/>
          <w:w w:val="100"/>
          <w:rFonts/>
          <w:caps w:val="0"/>
        </w:rPr>
        <w:t> </w:t>
      </w:r>
      <w:r w:rsidR="00C4400E" w:rsidRPr="006F4DE1">
        <w:rPr>
          <w:szCs w:val="24"/>
          <w:b w:val="0"/>
          <w:i w:val="0"/>
          <w:sz w:val="24"/>
          <w:spacing w:val="0"/>
          <w:w w:val="100"/>
          <w:rFonts/>
          <w:caps w:val="0"/>
        </w:rPr>
        <w:t>the</w:t>
      </w:r>
      <w:r w:rsidR="00C4400E" w:rsidRPr="006F4DE1">
        <w:rPr>
          <w:szCs w:val="24"/>
          <w:b w:val="0"/>
          <w:i w:val="0"/>
          <w:sz w:val="24"/>
          <w:spacing w:val="0"/>
          <w:w w:val="100"/>
          <w:rFonts/>
          <w:caps w:val="0"/>
        </w:rPr>
        <w:t> </w:t>
      </w:r>
      <w:r w:rsidR="00C4400E" w:rsidRPr="006F4DE1">
        <w:rPr>
          <w:szCs w:val="24"/>
          <w:b w:val="0"/>
          <w:i w:val="0"/>
          <w:sz w:val="24"/>
          <w:spacing w:val="0"/>
          <w:w w:val="100"/>
          <w:rFonts/>
          <w:caps w:val="0"/>
        </w:rPr>
        <w:t>fault</w:t>
      </w:r>
      <w:r w:rsidR="00C4400E" w:rsidRPr="006F4DE1">
        <w:rPr>
          <w:szCs w:val="24"/>
          <w:b w:val="0"/>
          <w:i w:val="0"/>
          <w:sz w:val="24"/>
          <w:spacing w:val="0"/>
          <w:w w:val="100"/>
          <w:rFonts/>
          <w:caps w:val="0"/>
        </w:rPr>
        <w:t> </w:t>
      </w:r>
      <w:r w:rsidR="00C4400E" w:rsidRPr="006F4DE1">
        <w:rPr>
          <w:szCs w:val="24"/>
          <w:b w:val="0"/>
          <w:i w:val="0"/>
          <w:sz w:val="24"/>
          <w:spacing w:val="0"/>
          <w:w w:val="100"/>
          <w:rFonts/>
          <w:caps w:val="0"/>
        </w:rPr>
        <w:t>plane.</w:t>
      </w:r>
      <w:r w:rsidR="00C4400E" w:rsidRPr="006F4DE1">
        <w:rPr>
          <w:szCs w:val="24"/>
          <w:b w:val="0"/>
          <w:i w:val="0"/>
          <w:sz w:val="24"/>
          <w:spacing w:val="0"/>
          <w:w w:val="100"/>
          <w:rFonts/>
          <w:caps w:val="0"/>
        </w:rPr>
        <w:t> </w:t>
      </w:r>
      <w:r w:rsidR="00C4400E" w:rsidRPr="006F4DE1">
        <w:rPr>
          <w:szCs w:val="24"/>
          <w:b w:val="0"/>
          <w:i w:val="0"/>
          <w:sz w:val="24"/>
          <w:spacing w:val="0"/>
          <w:w w:val="100"/>
          <w:rFonts/>
          <w:caps w:val="0"/>
        </w:rPr>
        <w:t>The</w:t>
      </w:r>
      <w:r w:rsidR="00C4400E" w:rsidRPr="006F4DE1">
        <w:rPr>
          <w:szCs w:val="24"/>
          <w:b w:val="0"/>
          <w:i w:val="0"/>
          <w:sz w:val="24"/>
          <w:spacing w:val="0"/>
          <w:w w:val="100"/>
          <w:rFonts/>
          <w:caps w:val="0"/>
        </w:rPr>
        <w:t> </w:t>
      </w:r>
      <w:r w:rsidR="00C4400E" w:rsidRPr="006F4DE1">
        <w:rPr>
          <w:szCs w:val="24"/>
          <w:b w:val="0"/>
          <w:i w:val="0"/>
          <w:sz w:val="24"/>
          <w:spacing w:val="0"/>
          <w:w w:val="100"/>
          <w:rFonts/>
          <w:caps w:val="0"/>
        </w:rPr>
        <w:t>zenolith</w:t>
      </w:r>
      <w:r w:rsidR="00C4400E" w:rsidRPr="006F4DE1">
        <w:rPr>
          <w:szCs w:val="24"/>
          <w:b w:val="0"/>
          <w:i w:val="0"/>
          <w:sz w:val="24"/>
          <w:spacing w:val="0"/>
          <w:w w:val="100"/>
          <w:rFonts/>
          <w:caps w:val="0"/>
        </w:rPr>
        <w:t> </w:t>
      </w:r>
      <w:r w:rsidR="00C4400E" w:rsidRPr="006F4DE1">
        <w:rPr>
          <w:szCs w:val="24"/>
          <w:b w:val="0"/>
          <w:i w:val="0"/>
          <w:sz w:val="24"/>
          <w:spacing w:val="0"/>
          <w:w w:val="100"/>
          <w:rFonts/>
          <w:caps w:val="0"/>
        </w:rPr>
        <w:t>is</w:t>
      </w:r>
      <w:r w:rsidR="00C4400E" w:rsidRPr="006F4DE1">
        <w:rPr>
          <w:szCs w:val="24"/>
          <w:b w:val="0"/>
          <w:i w:val="0"/>
          <w:sz w:val="24"/>
          <w:spacing w:val="0"/>
          <w:w w:val="100"/>
          <w:rFonts/>
          <w:caps w:val="0"/>
        </w:rPr>
        <w:t> </w:t>
      </w:r>
      <w:r w:rsidR="00C4400E" w:rsidRPr="006F4DE1">
        <w:rPr>
          <w:szCs w:val="24"/>
          <w:b w:val="0"/>
          <w:i w:val="0"/>
          <w:sz w:val="24"/>
          <w:spacing w:val="0"/>
          <w:w w:val="100"/>
          <w:rFonts/>
          <w:caps w:val="0"/>
        </w:rPr>
        <w:t>fine</w:t>
      </w:r>
      <w:r w:rsidR="00C4400E" w:rsidRPr="006F4DE1">
        <w:rPr>
          <w:szCs w:val="24"/>
          <w:b w:val="0"/>
          <w:i w:val="0"/>
          <w:sz w:val="24"/>
          <w:spacing w:val="0"/>
          <w:w w:val="100"/>
          <w:rFonts/>
          <w:caps w:val="0"/>
        </w:rPr>
        <w:t> </w:t>
      </w:r>
      <w:r w:rsidR="00C4400E" w:rsidRPr="006F4DE1">
        <w:rPr>
          <w:szCs w:val="24"/>
          <w:b w:val="0"/>
          <w:i w:val="0"/>
          <w:sz w:val="24"/>
          <w:spacing w:val="0"/>
          <w:w w:val="100"/>
          <w:rFonts/>
          <w:caps w:val="0"/>
        </w:rPr>
        <w:t>grained</w:t>
      </w:r>
      <w:r w:rsidR="00C4400E" w:rsidRPr="006F4DE1">
        <w:rPr>
          <w:szCs w:val="24"/>
          <w:b w:val="0"/>
          <w:i w:val="0"/>
          <w:sz w:val="24"/>
          <w:spacing w:val="0"/>
          <w:w w:val="100"/>
          <w:rFonts/>
          <w:caps w:val="0"/>
        </w:rPr>
        <w:t> </w:t>
      </w:r>
      <w:r w:rsidR="00C4400E" w:rsidRPr="006F4DE1">
        <w:rPr>
          <w:szCs w:val="24"/>
          <w:b w:val="0"/>
          <w:i w:val="0"/>
          <w:sz w:val="24"/>
          <w:spacing w:val="0"/>
          <w:w w:val="100"/>
          <w:rFonts/>
          <w:caps w:val="0"/>
        </w:rPr>
        <w:t>and</w:t>
      </w:r>
      <w:r w:rsidR="00C4400E" w:rsidRPr="006F4DE1">
        <w:rPr>
          <w:szCs w:val="24"/>
          <w:b w:val="0"/>
          <w:i w:val="0"/>
          <w:sz w:val="24"/>
          <w:spacing w:val="0"/>
          <w:w w:val="100"/>
          <w:rFonts/>
          <w:caps w:val="0"/>
        </w:rPr>
        <w:t> </w:t>
      </w:r>
      <w:r w:rsidR="00C4400E" w:rsidRPr="006F4DE1">
        <w:rPr>
          <w:szCs w:val="24"/>
          <w:b w:val="0"/>
          <w:i w:val="0"/>
          <w:sz w:val="24"/>
          <w:spacing w:val="0"/>
          <w:w w:val="100"/>
          <w:rFonts/>
          <w:caps w:val="0"/>
        </w:rPr>
        <w:t>darker</w:t>
      </w:r>
      <w:r w:rsidR="00C4400E" w:rsidRPr="006F4DE1">
        <w:rPr>
          <w:szCs w:val="24"/>
          <w:b w:val="0"/>
          <w:i w:val="0"/>
          <w:sz w:val="24"/>
          <w:spacing w:val="0"/>
          <w:w w:val="100"/>
          <w:rFonts/>
          <w:caps w:val="0"/>
        </w:rPr>
        <w:t> </w:t>
      </w:r>
      <w:r w:rsidR="00C4400E" w:rsidRPr="006F4DE1">
        <w:rPr>
          <w:szCs w:val="24"/>
          <w:b w:val="0"/>
          <w:i w:val="0"/>
          <w:sz w:val="24"/>
          <w:spacing w:val="0"/>
          <w:w w:val="100"/>
          <w:rFonts/>
          <w:caps w:val="0"/>
        </w:rPr>
        <w:t>in</w:t>
      </w:r>
      <w:r w:rsidR="00C4400E" w:rsidRPr="006F4DE1">
        <w:rPr>
          <w:szCs w:val="24"/>
          <w:b w:val="0"/>
          <w:i w:val="0"/>
          <w:sz w:val="24"/>
          <w:spacing w:val="0"/>
          <w:w w:val="100"/>
          <w:rFonts/>
          <w:caps w:val="0"/>
        </w:rPr>
        <w:t> </w:t>
      </w:r>
      <w:r w:rsidR="00C4400E" w:rsidRPr="006F4DE1">
        <w:rPr>
          <w:szCs w:val="24"/>
          <w:b w:val="0"/>
          <w:i w:val="0"/>
          <w:sz w:val="24"/>
          <w:spacing w:val="0"/>
          <w:w w:val="100"/>
          <w:rFonts/>
          <w:caps w:val="0"/>
        </w:rPr>
        <w:t>colour</w:t>
      </w:r>
      <w:r w:rsidR="00C4400E" w:rsidRPr="006F4DE1">
        <w:rPr>
          <w:szCs w:val="24"/>
          <w:b w:val="0"/>
          <w:i w:val="0"/>
          <w:sz w:val="24"/>
          <w:spacing w:val="0"/>
          <w:w w:val="100"/>
          <w:rFonts/>
          <w:caps w:val="0"/>
        </w:rPr>
        <w:t> </w:t>
      </w:r>
      <w:r w:rsidR="00C4400E" w:rsidRPr="006F4DE1">
        <w:rPr>
          <w:szCs w:val="24"/>
          <w:b w:val="0"/>
          <w:i w:val="0"/>
          <w:sz w:val="24"/>
          <w:spacing w:val="0"/>
          <w:w w:val="100"/>
          <w:rFonts/>
          <w:caps w:val="0"/>
        </w:rPr>
        <w:t>compared</w:t>
      </w:r>
      <w:r w:rsidR="00C4400E" w:rsidRPr="006F4DE1">
        <w:rPr>
          <w:szCs w:val="24"/>
          <w:b w:val="0"/>
          <w:i w:val="0"/>
          <w:sz w:val="24"/>
          <w:spacing w:val="0"/>
          <w:w w:val="100"/>
          <w:rFonts/>
          <w:caps w:val="0"/>
        </w:rPr>
        <w:t> </w:t>
      </w:r>
      <w:r w:rsidR="00C4400E" w:rsidRPr="006F4DE1">
        <w:rPr>
          <w:szCs w:val="24"/>
          <w:b w:val="0"/>
          <w:i w:val="0"/>
          <w:sz w:val="24"/>
          <w:spacing w:val="0"/>
          <w:w w:val="100"/>
          <w:rFonts/>
          <w:caps w:val="0"/>
        </w:rPr>
        <w:t>to</w:t>
      </w:r>
      <w:r w:rsidR="00C4400E" w:rsidRPr="006F4DE1">
        <w:rPr>
          <w:szCs w:val="24"/>
          <w:b w:val="0"/>
          <w:i w:val="0"/>
          <w:sz w:val="24"/>
          <w:spacing w:val="0"/>
          <w:w w:val="100"/>
          <w:rFonts/>
          <w:caps w:val="0"/>
        </w:rPr>
        <w:t> </w:t>
      </w:r>
      <w:r w:rsidR="00C4400E" w:rsidRPr="006F4DE1">
        <w:rPr>
          <w:szCs w:val="24"/>
          <w:b w:val="0"/>
          <w:i w:val="0"/>
          <w:sz w:val="24"/>
          <w:spacing w:val="0"/>
          <w:w w:val="100"/>
          <w:rFonts/>
          <w:caps w:val="0"/>
        </w:rPr>
        <w:t>the</w:t>
      </w:r>
      <w:r w:rsidR="00C4400E" w:rsidRPr="006F4DE1">
        <w:rPr>
          <w:szCs w:val="24"/>
          <w:b w:val="0"/>
          <w:i w:val="0"/>
          <w:sz w:val="24"/>
          <w:spacing w:val="0"/>
          <w:w w:val="100"/>
          <w:rFonts/>
          <w:caps w:val="0"/>
        </w:rPr>
        <w:t> </w:t>
      </w:r>
      <w:r w:rsidR="00C4400E" w:rsidRPr="006F4DE1">
        <w:rPr>
          <w:szCs w:val="24"/>
          <w:b w:val="0"/>
          <w:i w:val="0"/>
          <w:sz w:val="24"/>
          <w:spacing w:val="0"/>
          <w:w w:val="100"/>
          <w:rFonts/>
          <w:caps w:val="0"/>
        </w:rPr>
        <w:t>host</w:t>
      </w:r>
      <w:r w:rsidR="00C4400E" w:rsidRPr="006F4DE1">
        <w:rPr>
          <w:szCs w:val="24"/>
          <w:b w:val="0"/>
          <w:i w:val="0"/>
          <w:sz w:val="24"/>
          <w:spacing w:val="0"/>
          <w:w w:val="100"/>
          <w:rFonts/>
          <w:caps w:val="0"/>
        </w:rPr>
        <w:t> </w:t>
      </w:r>
      <w:r w:rsidR="00C4400E" w:rsidRPr="006F4DE1">
        <w:rPr>
          <w:szCs w:val="24"/>
          <w:b w:val="0"/>
          <w:i w:val="0"/>
          <w:sz w:val="24"/>
          <w:spacing w:val="0"/>
          <w:w w:val="100"/>
          <w:rFonts/>
          <w:caps w:val="0"/>
        </w:rPr>
        <w:t>rock</w:t>
      </w:r>
      <w:r w:rsidR="00C4400E" w:rsidRPr="00411405">
        <w:rPr>
          <w:szCs w:val="24"/>
          <w:b w:val="0"/>
          <w:i w:val="0"/>
          <w:sz w:val="24"/>
          <w:spacing w:val="0"/>
          <w:w w:val="100"/>
          <w:rFonts/>
          <w:caps w:val="0"/>
        </w:rPr>
        <w:t>.</w:t>
      </w:r>
      <w:r w:rsidR="00C4400E" w:rsidRPr="00411405">
        <w:rPr>
          <w:szCs w:val="24"/>
          <w:b w:val="0"/>
          <w:i w:val="0"/>
          <w:sz w:val="24"/>
          <w:spacing w:val="0"/>
          <w:w w:val="100"/>
          <w:rFonts/>
          <w:caps w:val="0"/>
        </w:rPr>
        <w:t> </w:t>
      </w:r>
      <w:r w:rsidR="00C4400E" w:rsidRPr="00411405">
        <w:rPr>
          <w:szCs w:val="24"/>
          <w:b w:val="0"/>
          <w:i w:val="0"/>
          <w:sz w:val="24"/>
          <w:spacing w:val="0"/>
          <w:w w:val="100"/>
          <w:rFonts/>
          <w:caps w:val="0"/>
        </w:rPr>
        <w:t>This</w:t>
      </w:r>
      <w:r w:rsidR="00C4400E" w:rsidRPr="00411405">
        <w:rPr>
          <w:szCs w:val="24"/>
          <w:b w:val="0"/>
          <w:i w:val="0"/>
          <w:sz w:val="24"/>
          <w:spacing w:val="0"/>
          <w:w w:val="100"/>
          <w:rFonts/>
          <w:caps w:val="0"/>
        </w:rPr>
        <w:t> </w:t>
      </w:r>
      <w:r w:rsidR="00C4400E" w:rsidRPr="00411405">
        <w:rPr>
          <w:szCs w:val="24"/>
          <w:b w:val="0"/>
          <w:i w:val="0"/>
          <w:sz w:val="24"/>
          <w:spacing w:val="0"/>
          <w:w w:val="100"/>
          <w:rFonts/>
          <w:caps w:val="0"/>
        </w:rPr>
        <w:t>suggests</w:t>
      </w:r>
      <w:r w:rsidR="00C4400E" w:rsidRPr="00411405">
        <w:rPr>
          <w:szCs w:val="24"/>
          <w:b w:val="0"/>
          <w:i w:val="0"/>
          <w:sz w:val="24"/>
          <w:spacing w:val="0"/>
          <w:w w:val="100"/>
          <w:rFonts/>
          <w:caps w:val="0"/>
        </w:rPr>
        <w:t> </w:t>
      </w:r>
      <w:r w:rsidR="00C4400E" w:rsidRPr="00411405">
        <w:rPr>
          <w:szCs w:val="24"/>
          <w:b w:val="0"/>
          <w:i w:val="0"/>
          <w:sz w:val="24"/>
          <w:spacing w:val="0"/>
          <w:w w:val="100"/>
          <w:rFonts/>
          <w:caps w:val="0"/>
        </w:rPr>
        <w:t>the</w:t>
      </w:r>
      <w:r w:rsidR="00C4400E" w:rsidRPr="00411405">
        <w:rPr>
          <w:szCs w:val="24"/>
          <w:b w:val="0"/>
          <w:i w:val="0"/>
          <w:sz w:val="24"/>
          <w:spacing w:val="0"/>
          <w:w w:val="100"/>
          <w:rFonts/>
          <w:caps w:val="0"/>
        </w:rPr>
        <w:t> </w:t>
      </w:r>
      <w:r w:rsidR="00C4400E" w:rsidRPr="00411405">
        <w:rPr>
          <w:szCs w:val="24"/>
          <w:b w:val="0"/>
          <w:i w:val="0"/>
          <w:sz w:val="24"/>
          <w:spacing w:val="0"/>
          <w:w w:val="100"/>
          <w:rFonts/>
          <w:caps w:val="0"/>
        </w:rPr>
        <w:t>occurrence</w:t>
      </w:r>
      <w:r w:rsidR="00C4400E" w:rsidRPr="00411405">
        <w:rPr>
          <w:szCs w:val="24"/>
          <w:b w:val="0"/>
          <w:i w:val="0"/>
          <w:sz w:val="24"/>
          <w:spacing w:val="0"/>
          <w:w w:val="100"/>
          <w:rFonts/>
          <w:caps w:val="0"/>
        </w:rPr>
        <w:t>  </w:t>
      </w:r>
      <w:r w:rsidR="00C4400E" w:rsidRPr="00411405">
        <w:rPr>
          <w:szCs w:val="24"/>
          <w:b w:val="0"/>
          <w:i w:val="0"/>
          <w:sz w:val="24"/>
          <w:spacing w:val="0"/>
          <w:w w:val="100"/>
          <w:rFonts/>
          <w:caps w:val="0"/>
        </w:rPr>
        <w:t>a</w:t>
      </w:r>
      <w:r w:rsidR="00C4400E" w:rsidRPr="00411405">
        <w:rPr>
          <w:szCs w:val="24"/>
          <w:b w:val="0"/>
          <w:i w:val="0"/>
          <w:sz w:val="24"/>
          <w:spacing w:val="0"/>
          <w:w w:val="100"/>
          <w:rFonts/>
          <w:caps w:val="0"/>
        </w:rPr>
        <w:t> </w:t>
      </w:r>
      <w:r w:rsidR="00C4400E" w:rsidRPr="00411405">
        <w:rPr>
          <w:szCs w:val="24"/>
          <w:b w:val="0"/>
          <w:i w:val="0"/>
          <w:sz w:val="24"/>
          <w:spacing w:val="0"/>
          <w:w w:val="100"/>
          <w:rFonts/>
          <w:caps w:val="0"/>
        </w:rPr>
        <w:t>pre-existing</w:t>
      </w:r>
      <w:r w:rsidR="00C4400E" w:rsidRPr="00411405">
        <w:rPr>
          <w:szCs w:val="24"/>
          <w:b w:val="0"/>
          <w:i w:val="0"/>
          <w:sz w:val="24"/>
          <w:spacing w:val="0"/>
          <w:w w:val="100"/>
          <w:rFonts/>
          <w:caps w:val="0"/>
        </w:rPr>
        <w:t> </w:t>
      </w:r>
      <w:r w:rsidR="00C4400E" w:rsidRPr="00411405">
        <w:rPr>
          <w:szCs w:val="24"/>
          <w:b w:val="0"/>
          <w:i w:val="0"/>
          <w:sz w:val="24"/>
          <w:spacing w:val="0"/>
          <w:w w:val="100"/>
          <w:rFonts/>
          <w:caps w:val="0"/>
        </w:rPr>
        <w:t>volcanic</w:t>
      </w:r>
      <w:r w:rsidR="00C4400E" w:rsidRPr="00411405">
        <w:rPr>
          <w:szCs w:val="24"/>
          <w:b w:val="0"/>
          <w:i w:val="0"/>
          <w:sz w:val="24"/>
          <w:spacing w:val="0"/>
          <w:w w:val="100"/>
          <w:rFonts/>
          <w:caps w:val="0"/>
        </w:rPr>
        <w:t> </w:t>
      </w:r>
      <w:r w:rsidR="00C4400E" w:rsidRPr="00411405">
        <w:rPr>
          <w:szCs w:val="24"/>
          <w:b w:val="0"/>
          <w:i w:val="0"/>
          <w:sz w:val="24"/>
          <w:spacing w:val="0"/>
          <w:w w:val="100"/>
          <w:rFonts/>
          <w:caps w:val="0"/>
        </w:rPr>
        <w:t>rock</w:t>
      </w:r>
      <w:r w:rsidR="00C4400E" w:rsidRPr="00411405">
        <w:rPr>
          <w:szCs w:val="24"/>
          <w:b w:val="0"/>
          <w:i w:val="0"/>
          <w:sz w:val="24"/>
          <w:spacing w:val="0"/>
          <w:w w:val="100"/>
          <w:rFonts/>
          <w:caps w:val="0"/>
        </w:rPr>
        <w:t> </w:t>
      </w:r>
      <w:r w:rsidR="00C4400E" w:rsidRPr="00411405">
        <w:rPr>
          <w:szCs w:val="24"/>
          <w:b w:val="0"/>
          <w:i w:val="0"/>
          <w:sz w:val="24"/>
          <w:spacing w:val="0"/>
          <w:w w:val="100"/>
          <w:rFonts/>
          <w:caps w:val="0"/>
        </w:rPr>
        <w:t>before</w:t>
      </w:r>
      <w:r w:rsidR="00C4400E" w:rsidRPr="00411405">
        <w:rPr>
          <w:szCs w:val="24"/>
          <w:b w:val="0"/>
          <w:i w:val="0"/>
          <w:sz w:val="24"/>
          <w:spacing w:val="0"/>
          <w:w w:val="100"/>
          <w:rFonts/>
          <w:caps w:val="0"/>
        </w:rPr>
        <w:t> </w:t>
      </w:r>
      <w:r w:rsidR="00C4400E" w:rsidRPr="00411405">
        <w:rPr>
          <w:szCs w:val="24"/>
          <w:b w:val="0"/>
          <w:i w:val="0"/>
          <w:sz w:val="24"/>
          <w:spacing w:val="0"/>
          <w:w w:val="100"/>
          <w:rFonts/>
          <w:caps w:val="0"/>
        </w:rPr>
        <w:t>intrusion</w:t>
      </w:r>
      <w:r w:rsidR="00C4400E" w:rsidRPr="00411405">
        <w:rPr>
          <w:szCs w:val="24"/>
          <w:b w:val="0"/>
          <w:i w:val="0"/>
          <w:sz w:val="24"/>
          <w:spacing w:val="0"/>
          <w:w w:val="100"/>
          <w:rFonts/>
          <w:caps w:val="0"/>
        </w:rPr>
        <w:t> </w:t>
      </w:r>
      <w:r w:rsidR="00C4400E" w:rsidRPr="00411405">
        <w:rPr>
          <w:szCs w:val="24"/>
          <w:b w:val="0"/>
          <w:i w:val="0"/>
          <w:sz w:val="24"/>
          <w:spacing w:val="0"/>
          <w:w w:val="100"/>
          <w:rFonts/>
          <w:caps w:val="0"/>
        </w:rPr>
        <w:t>of</w:t>
      </w:r>
      <w:r w:rsidR="00C4400E" w:rsidRPr="00411405">
        <w:rPr>
          <w:szCs w:val="24"/>
          <w:b w:val="0"/>
          <w:i w:val="0"/>
          <w:sz w:val="24"/>
          <w:spacing w:val="0"/>
          <w:w w:val="100"/>
          <w:rFonts/>
          <w:caps w:val="0"/>
        </w:rPr>
        <w:t> </w:t>
      </w:r>
      <w:r w:rsidR="00C4400E" w:rsidRPr="00411405">
        <w:rPr>
          <w:szCs w:val="24"/>
          <w:b w:val="0"/>
          <w:i w:val="0"/>
          <w:sz w:val="24"/>
          <w:spacing w:val="0"/>
          <w:w w:val="100"/>
          <w:rFonts/>
          <w:caps w:val="0"/>
        </w:rPr>
        <w:t>a</w:t>
      </w:r>
      <w:r w:rsidR="00C4400E" w:rsidRPr="00411405">
        <w:rPr>
          <w:szCs w:val="24"/>
          <w:b w:val="0"/>
          <w:i w:val="0"/>
          <w:sz w:val="24"/>
          <w:spacing w:val="0"/>
          <w:w w:val="100"/>
          <w:rFonts/>
          <w:caps w:val="0"/>
        </w:rPr>
        <w:t> </w:t>
      </w:r>
      <w:r w:rsidR="00C4400E" w:rsidRPr="00411405">
        <w:rPr>
          <w:szCs w:val="24"/>
          <w:b w:val="0"/>
          <w:i w:val="0"/>
          <w:sz w:val="24"/>
          <w:spacing w:val="0"/>
          <w:w w:val="100"/>
          <w:rFonts/>
          <w:caps w:val="0"/>
        </w:rPr>
        <w:t>plutonic</w:t>
      </w:r>
      <w:r w:rsidR="00C4400E" w:rsidRPr="00411405">
        <w:rPr>
          <w:szCs w:val="24"/>
          <w:b w:val="0"/>
          <w:i w:val="0"/>
          <w:sz w:val="24"/>
          <w:spacing w:val="0"/>
          <w:w w:val="100"/>
          <w:rFonts/>
          <w:caps w:val="0"/>
        </w:rPr>
        <w:t> </w:t>
      </w:r>
      <w:r w:rsidR="00C4400E" w:rsidRPr="00411405">
        <w:rPr>
          <w:szCs w:val="24"/>
          <w:b w:val="0"/>
          <w:i w:val="0"/>
          <w:sz w:val="24"/>
          <w:spacing w:val="0"/>
          <w:w w:val="100"/>
          <w:rFonts/>
          <w:caps w:val="0"/>
        </w:rPr>
        <w:t>rock.</w:t>
      </w:r>
      <w:r w:rsidR="008A0E66">
        <w:rPr>
          <w:szCs w:val="24"/>
          <w:b w:val="0"/>
          <w:i w:val="0"/>
          <w:sz w:val="24"/>
          <w:spacing w:val="0"/>
          <w:w w:val="100"/>
          <w:rFonts/>
          <w:caps w:val="0"/>
        </w:rPr>
        <w:t>(Fig.4.07)</w:t>
      </w:r>
    </w:p>
    <w:p w14:paraId="1CC17019" w14:textId="77777777" w:rsidR="00F73CAC" w:rsidRDefault="00F73CAC" w:rsidP="00F73CAC">
      <w:pPr>
        <w:jc w:val="both"/>
        <w:spacing w:before="0" w:beforeAutospacing="0" w:after="160" w:afterAutospacing="0" w:lineRule="auto" w:line="360"/>
        <w:rPr>
          <w:szCs w:val="24"/>
          <w:bdr w:val="none" w:sz="0" w:space="0" w:color="000000"/>
          <w:lang w:val="en-GB"/>
          <w:b w:val="0"/>
          <w:i w:val="0"/>
          <w:color w:val="000000"/>
          <w:sz w:val="24"/>
          <w:spacing w:val="0"/>
          <w:w w:val="0"/>
          <w:shd w:fill="000000" w:color="000000" w:val="clear"/>
          <w:rFonts w:ascii="Times New Roman" w:cs="Times New Roman" w:eastAsia="Times New Roman" w:hAnsi="Times New Roman"/>
          <w:caps w:val="0"/>
        </w:rPr>
        <w:snapToGrid w:val="0"/>
        <w:ind w:right="-1039"/>
        <w:textAlignment w:val="baseline"/>
        <w:tabs>
          <w:tab w:val="left" w:pos="1947"/>
        </w:tabs>
      </w:pPr>
      <w:r>
        <w:drawing>
          <wp:inline distT="0" distB="0" distL="0" distR="0" wp14:anchorId="0A2C4889" wp14:editId="5FE76677">
            <wp:extent cx="2952750" cy="2932043"/>
            <wp:effectExtent l="19050" t="0" r="0" b="0"/>
            <wp:docPr id="21" name="Picture 10" descr="C:\Users\Bukola\Desktop\flashCopy\Abeokuta fieldwork\fieldw pix\PB29006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Bukola\Desktop\flashCopy\Abeokuta fieldwork\fieldw pix\PB290062.JPG"/>
                    <pic:cNvPicPr>
                      <a:picLocks noChangeAspect="1" noChangeArrowheads="1"/>
                    </pic:cNvPicPr>
                  </pic:nvPicPr>
                  <pic:blipFill>
                    <a:blip r:embed="rId23" cstate="print"/>
                    <a:srcRect/>
                    <a:stretch>
                      <a:fillRect/>
                    </a:stretch>
                  </pic:blipFill>
                  <pic:spPr bwMode="auto">
                    <a:xfrm rot="0">
                      <a:off x="0" y="0"/>
                      <a:ext cx="2952750" cy="2932043"/>
                    </a:xfrm>
                    <a:prstGeom prst="rect">
                      <a:avLst/>
                    </a:prstGeom>
                    <a:noFill/>
                    <a:ln w="9525">
                      <a:noFill/>
                      <a:miter lim="800000"/>
                      <a:headEnd/>
                      <a:tailEnd/>
                    </a:ln>
                  </pic:spPr>
                </pic:pic>
              </a:graphicData>
            </a:graphic>
          </wp:inline>
        </w:drawing>
        <w:rPr>
          <w:szCs w:val="24"/>
          <w:lang w:val="en-GB" w:eastAsia="en-GB"/>
          <w:noProof/>
          <w:b w:val="0"/>
          <w:i w:val="0"/>
          <w:sz w:val="24"/>
          <w:spacing w:val="0"/>
          <w:w w:val="100"/>
          <w:rFonts/>
          <w:caps w:val="0"/>
        </w:rPr>
      </w:r>
      <w:r w:rsidRPr="00F73CAC">
        <w:rPr>
          <w:szCs w:val="0"/>
          <w:bdr w:val="none" w:sz="0" w:space="0" w:color="000000"/>
          <w:b w:val="0"/>
          <w:i w:val="0"/>
          <w:color w:val="000000"/>
          <w:sz w:val="0"/>
          <w:spacing w:val="0"/>
          <w:w w:val="0"/>
          <w:shd w:fill="000000" w:color="000000" w:val="clear"/>
          <w:rFonts w:ascii="Times New Roman" w:cs="Times New Roman" w:eastAsia="Times New Roman" w:hAnsi="Times New Roman"/>
          <w:caps w:val="0"/>
        </w:rPr>
        <w:t> </w:t>
      </w:r>
      <w:r>
        <w:drawing>
          <wp:inline distT="0" distB="0" distL="0" distR="0" wp14:anchorId="4B52D3FF" wp14:editId="439BC5A3">
            <wp:extent cx="3280742" cy="2928316"/>
            <wp:effectExtent l="19050" t="0" r="0" b="0"/>
            <wp:docPr id="22" name="Picture 11" descr="C:\Users\Bukola\Desktop\flashCopy\Abeokuta fieldwork\fieldw pix\PB29006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Bukola\Desktop\flashCopy\Abeokuta fieldwork\fieldw pix\PB290064.JPG"/>
                    <pic:cNvPicPr>
                      <a:picLocks noChangeAspect="1" noChangeArrowheads="1"/>
                    </pic:cNvPicPr>
                  </pic:nvPicPr>
                  <pic:blipFill>
                    <a:blip r:embed="rId24" cstate="print"/>
                    <a:srcRect/>
                    <a:stretch>
                      <a:fillRect/>
                    </a:stretch>
                  </pic:blipFill>
                  <pic:spPr bwMode="auto">
                    <a:xfrm rot="0">
                      <a:off x="0" y="0"/>
                      <a:ext cx="3280742" cy="2928316"/>
                    </a:xfrm>
                    <a:prstGeom prst="rect">
                      <a:avLst/>
                    </a:prstGeom>
                    <a:noFill/>
                    <a:ln w="9525">
                      <a:noFill/>
                      <a:miter lim="800000"/>
                      <a:headEnd/>
                      <a:tailEnd/>
                    </a:ln>
                  </pic:spPr>
                </pic:pic>
              </a:graphicData>
            </a:graphic>
          </wp:inline>
        </w:drawing>
        <w:rPr>
          <w:szCs w:val="24"/>
          <w:lang w:val="en-GB" w:eastAsia="en-GB"/>
          <w:noProof/>
          <w:b w:val="0"/>
          <w:i w:val="0"/>
          <w:sz w:val="24"/>
          <w:spacing w:val="0"/>
          <w:w w:val="100"/>
          <w:rFonts/>
          <w:caps w:val="0"/>
        </w:rPr>
      </w:r>
    </w:p>
    <w:p w14:paraId="43F6433A" w14:textId="77777777" w:rsidR="00F73CAC" w:rsidRPr="00F73CAC" w:rsidRDefault="00F01C35" w:rsidP="00F73CAC">
      <w:pPr>
        <w:jc w:val="both"/>
        <w:spacing w:before="0" w:beforeAutospacing="0" w:after="160" w:afterAutospacing="0" w:lineRule="auto" w:line="360"/>
        <w:rPr>
          <w:lang w:val="en-GB"/>
          <w:b w:val="0"/>
          <w:i w:val="0"/>
          <w:sz w:val="20"/>
          <w:spacing w:val="0"/>
          <w:w w:val="100"/>
          <w:rFonts/>
          <w:caps w:val="0"/>
        </w:rPr>
        <w:snapToGrid w:val="0"/>
        <w:ind w:right="-1039"/>
        <w:textAlignment w:val="baseline"/>
        <w:tabs>
          <w:tab w:val="left" w:pos="1947"/>
        </w:tabs>
      </w:pPr>
      <w:r>
        <w:rPr>
          <w:lang w:val="en-GB"/>
          <w:b w:val="0"/>
          <w:i w:val="0"/>
          <w:sz w:val="22"/>
          <w:spacing w:val="0"/>
          <w:w w:val="100"/>
          <w:rFonts/>
          <w:caps w:val="0"/>
        </w:rPr>
        <w:t>Fig.4.</w:t>
      </w:r>
      <w:r w:rsidR="004C672B">
        <w:rPr>
          <w:lang w:val="en-GB"/>
          <w:b w:val="0"/>
          <w:i w:val="0"/>
          <w:sz w:val="22"/>
          <w:spacing w:val="0"/>
          <w:w w:val="100"/>
          <w:rFonts/>
          <w:caps w:val="0"/>
        </w:rPr>
        <w:t>0</w:t>
      </w:r>
      <w:r>
        <w:rPr>
          <w:lang w:val="en-GB"/>
          <w:b w:val="0"/>
          <w:i w:val="0"/>
          <w:sz w:val="22"/>
          <w:spacing w:val="0"/>
          <w:w w:val="100"/>
          <w:rFonts/>
          <w:caps w:val="0"/>
        </w:rPr>
        <w:t>6</w:t>
      </w:r>
      <w:r>
        <w:rPr>
          <w:lang w:val="en-GB"/>
          <w:b w:val="0"/>
          <w:i w:val="0"/>
          <w:sz w:val="22"/>
          <w:spacing w:val="0"/>
          <w:w w:val="100"/>
          <w:rFonts/>
          <w:caps w:val="0"/>
        </w:rPr>
        <w:t> </w:t>
      </w:r>
      <w:r w:rsidR="00F73CAC">
        <w:rPr>
          <w:lang w:val="en-GB"/>
          <w:b w:val="0"/>
          <w:i w:val="0"/>
          <w:sz w:val="22"/>
          <w:spacing w:val="0"/>
          <w:w w:val="100"/>
          <w:rFonts/>
          <w:caps w:val="0"/>
        </w:rPr>
        <w:t>  </w:t>
      </w:r>
      <w:r w:rsidR="00F73CAC">
        <w:rPr>
          <w:lang w:val="en-GB"/>
          <w:b w:val="0"/>
          <w:i w:val="0"/>
          <w:sz w:val="22"/>
          <w:spacing w:val="0"/>
          <w:w w:val="100"/>
          <w:rFonts/>
          <w:caps w:val="0"/>
        </w:rPr>
        <w:t>Zenolith</w:t>
      </w:r>
      <w:r w:rsidR="00F73CAC">
        <w:rPr>
          <w:lang w:val="en-GB"/>
          <w:b w:val="0"/>
          <w:i w:val="0"/>
          <w:sz w:val="22"/>
          <w:spacing w:val="0"/>
          <w:w w:val="100"/>
          <w:rFonts/>
          <w:caps w:val="0"/>
        </w:rPr>
        <w:t> </w:t>
      </w:r>
      <w:r w:rsidR="00F73CAC">
        <w:rPr>
          <w:lang w:val="en-GB"/>
          <w:b w:val="0"/>
          <w:i w:val="0"/>
          <w:sz w:val="22"/>
          <w:spacing w:val="0"/>
          <w:w w:val="100"/>
          <w:rFonts/>
          <w:caps w:val="0"/>
        </w:rPr>
        <w:t>emplaced</w:t>
      </w:r>
      <w:r w:rsidR="00F73CAC">
        <w:rPr>
          <w:lang w:val="en-GB"/>
          <w:b w:val="0"/>
          <w:i w:val="0"/>
          <w:sz w:val="22"/>
          <w:spacing w:val="0"/>
          <w:w w:val="100"/>
          <w:rFonts/>
          <w:caps w:val="0"/>
        </w:rPr>
        <w:t> </w:t>
      </w:r>
      <w:r w:rsidR="00F73CAC">
        <w:rPr>
          <w:lang w:val="en-GB"/>
          <w:b w:val="0"/>
          <w:i w:val="0"/>
          <w:sz w:val="22"/>
          <w:spacing w:val="0"/>
          <w:w w:val="100"/>
          <w:rFonts/>
          <w:caps w:val="0"/>
        </w:rPr>
        <w:t>in</w:t>
      </w:r>
      <w:r w:rsidR="00F73CAC">
        <w:rPr>
          <w:lang w:val="en-GB"/>
          <w:b w:val="0"/>
          <w:i w:val="0"/>
          <w:sz w:val="22"/>
          <w:spacing w:val="0"/>
          <w:w w:val="100"/>
          <w:rFonts/>
          <w:caps w:val="0"/>
        </w:rPr>
        <w:t> </w:t>
      </w:r>
      <w:r w:rsidR="00F73CAC">
        <w:rPr>
          <w:lang w:val="en-GB"/>
          <w:b w:val="0"/>
          <w:i w:val="0"/>
          <w:sz w:val="22"/>
          <w:spacing w:val="0"/>
          <w:w w:val="100"/>
          <w:rFonts/>
          <w:caps w:val="0"/>
        </w:rPr>
        <w:t>the</w:t>
      </w:r>
      <w:r w:rsidR="00F73CAC">
        <w:rPr>
          <w:lang w:val="en-GB"/>
          <w:b w:val="0"/>
          <w:i w:val="0"/>
          <w:sz w:val="22"/>
          <w:spacing w:val="0"/>
          <w:w w:val="100"/>
          <w:rFonts/>
          <w:caps w:val="0"/>
        </w:rPr>
        <w:t> </w:t>
      </w:r>
      <w:r w:rsidR="00F73CAC">
        <w:rPr>
          <w:lang w:val="en-GB"/>
          <w:b w:val="0"/>
          <w:i w:val="0"/>
          <w:sz w:val="22"/>
          <w:spacing w:val="0"/>
          <w:w w:val="100"/>
          <w:rFonts/>
          <w:caps w:val="0"/>
        </w:rPr>
        <w:t>rock</w:t>
      </w:r>
      <w:r w:rsidR="00F73CAC">
        <w:rPr>
          <w:lang w:val="en-GB"/>
          <w:b w:val="0"/>
          <w:i w:val="0"/>
          <w:sz w:val="22"/>
          <w:spacing w:val="0"/>
          <w:w w:val="100"/>
          <w:rFonts/>
          <w:caps w:val="0"/>
        </w:rPr>
        <w:t> </w:t>
      </w:r>
      <w:r w:rsidR="00F73CAC">
        <w:rPr>
          <w:lang w:val="en-GB"/>
          <w:b w:val="0"/>
          <w:i w:val="0"/>
          <w:sz w:val="22"/>
          <w:spacing w:val="0"/>
          <w:w w:val="100"/>
          <w:rFonts/>
          <w:caps w:val="0"/>
        </w:rPr>
        <w:t>mass</w:t>
      </w:r>
      <w:r w:rsidR="00F73CAC">
        <w:rPr>
          <w:lang w:val="en-GB"/>
          <w:b w:val="0"/>
          <w:i w:val="0"/>
          <w:sz w:val="22"/>
          <w:spacing w:val="0"/>
          <w:w w:val="100"/>
          <w:rFonts/>
          <w:caps w:val="0"/>
        </w:rPr>
        <w:t>                </w:t>
      </w:r>
      <w:r w:rsidR="00F73CAC">
        <w:rPr>
          <w:lang w:val="en-GB"/>
          <w:b w:val="0"/>
          <w:i w:val="0"/>
          <w:sz w:val="22"/>
          <w:spacing w:val="0"/>
          <w:w w:val="100"/>
          <w:rFonts/>
          <w:caps w:val="0"/>
        </w:rPr>
        <w:t>Fig.</w:t>
      </w:r>
      <w:r>
        <w:rPr>
          <w:lang w:val="en-GB"/>
          <w:b w:val="0"/>
          <w:i w:val="0"/>
          <w:sz w:val="22"/>
          <w:spacing w:val="0"/>
          <w:w w:val="100"/>
          <w:rFonts/>
          <w:caps w:val="0"/>
        </w:rPr>
        <w:t>4.</w:t>
      </w:r>
      <w:r w:rsidR="004C672B">
        <w:rPr>
          <w:lang w:val="en-GB"/>
          <w:b w:val="0"/>
          <w:i w:val="0"/>
          <w:sz w:val="22"/>
          <w:spacing w:val="0"/>
          <w:w w:val="100"/>
          <w:rFonts/>
          <w:caps w:val="0"/>
        </w:rPr>
        <w:t>0</w:t>
      </w:r>
      <w:r>
        <w:rPr>
          <w:lang w:val="en-GB"/>
          <w:b w:val="0"/>
          <w:i w:val="0"/>
          <w:sz w:val="22"/>
          <w:spacing w:val="0"/>
          <w:w w:val="100"/>
          <w:rFonts/>
          <w:caps w:val="0"/>
        </w:rPr>
        <w:t>7</w:t>
      </w:r>
      <w:r>
        <w:rPr>
          <w:lang w:val="en-GB"/>
          <w:b w:val="0"/>
          <w:i w:val="0"/>
          <w:sz w:val="22"/>
          <w:spacing w:val="0"/>
          <w:w w:val="100"/>
          <w:rFonts/>
          <w:caps w:val="0"/>
        </w:rPr>
        <w:t> </w:t>
      </w:r>
      <w:r w:rsidR="00F73CAC">
        <w:rPr>
          <w:lang w:val="en-GB"/>
          <w:b w:val="0"/>
          <w:i w:val="0"/>
          <w:sz w:val="22"/>
          <w:spacing w:val="0"/>
          <w:w w:val="100"/>
          <w:rFonts/>
          <w:caps w:val="0"/>
        </w:rPr>
        <w:t>  </w:t>
      </w:r>
      <w:r w:rsidR="00F73CAC">
        <w:rPr>
          <w:lang w:val="en-GB"/>
          <w:b w:val="0"/>
          <w:i w:val="0"/>
          <w:sz w:val="22"/>
          <w:spacing w:val="0"/>
          <w:w w:val="100"/>
          <w:rFonts/>
          <w:caps w:val="0"/>
        </w:rPr>
        <w:t>A</w:t>
      </w:r>
      <w:r w:rsidR="00F73CAC">
        <w:rPr>
          <w:lang w:val="en-GB"/>
          <w:b w:val="0"/>
          <w:i w:val="0"/>
          <w:sz w:val="22"/>
          <w:spacing w:val="0"/>
          <w:w w:val="100"/>
          <w:rFonts/>
          <w:caps w:val="0"/>
        </w:rPr>
        <w:t> </w:t>
      </w:r>
      <w:r w:rsidR="00F73CAC">
        <w:rPr>
          <w:lang w:val="en-GB"/>
          <w:b w:val="0"/>
          <w:i w:val="0"/>
          <w:sz w:val="22"/>
          <w:spacing w:val="0"/>
          <w:w w:val="100"/>
          <w:rFonts/>
          <w:caps w:val="0"/>
        </w:rPr>
        <w:t>mini</w:t>
      </w:r>
      <w:r w:rsidR="00F73CAC">
        <w:rPr>
          <w:lang w:val="en-GB"/>
          <w:b w:val="0"/>
          <w:i w:val="0"/>
          <w:sz w:val="22"/>
          <w:spacing w:val="0"/>
          <w:w w:val="100"/>
          <w:rFonts/>
          <w:caps w:val="0"/>
        </w:rPr>
        <w:t> </w:t>
      </w:r>
      <w:r w:rsidR="00F73CAC">
        <w:rPr>
          <w:lang w:val="en-GB"/>
          <w:b w:val="0"/>
          <w:i w:val="0"/>
          <w:sz w:val="22"/>
          <w:spacing w:val="0"/>
          <w:w w:val="100"/>
          <w:rFonts/>
          <w:caps w:val="0"/>
        </w:rPr>
        <w:t>strike-slip</w:t>
      </w:r>
      <w:r w:rsidR="00F73CAC">
        <w:rPr>
          <w:lang w:val="en-GB"/>
          <w:b w:val="0"/>
          <w:i w:val="0"/>
          <w:sz w:val="22"/>
          <w:spacing w:val="0"/>
          <w:w w:val="100"/>
          <w:rFonts/>
          <w:caps w:val="0"/>
        </w:rPr>
        <w:t> </w:t>
      </w:r>
      <w:r w:rsidR="00F73CAC">
        <w:rPr>
          <w:lang w:val="en-GB"/>
          <w:b w:val="0"/>
          <w:i w:val="0"/>
          <w:sz w:val="22"/>
          <w:spacing w:val="0"/>
          <w:w w:val="100"/>
          <w:rFonts/>
          <w:caps w:val="0"/>
        </w:rPr>
        <w:t>fault</w:t>
      </w:r>
    </w:p>
    <w:p w14:paraId="597DE13C" w14:textId="77777777" w:rsidR="00F73CAC" w:rsidRDefault="00F73CAC" w:rsidP="006F4DE1">
      <w:pPr>
        <w:jc w:val="both"/>
        <w:spacing w:before="0" w:beforeAutospacing="0" w:after="160" w:afterAutospacing="0" w:lineRule="auto" w:line="360"/>
        <w:rPr>
          <w:szCs w:val="24"/>
          <w:b w:val="0"/>
          <w:i w:val="0"/>
          <w:sz w:val="24"/>
          <w:spacing w:val="0"/>
          <w:w w:val="100"/>
          <w:rFonts/>
          <w:caps w:val="0"/>
        </w:rPr>
        <w:snapToGrid w:val="0"/>
        <w:textAlignment w:val="baseline"/>
        <w:tabs>
          <w:tab w:val="left" w:pos="1947"/>
        </w:tabs>
      </w:pPr>
      <w:r>
        <w:rPr>
          <w:b w:val="0"/>
          <w:i w:val="0"/>
          <w:sz w:val="24"/>
          <w:spacing w:val="0"/>
          <w:w w:val="100"/>
          <w:rFonts/>
          <w:caps w:val="0"/>
        </w:rPr>
        <w:t/>
      </w:r>
    </w:p>
    <w:p w14:paraId="4D369A7B" w14:textId="77777777" w:rsidR="00F73CAC" w:rsidRDefault="00F73CAC" w:rsidP="006F4DE1">
      <w:pPr>
        <w:jc w:val="both"/>
        <w:spacing w:before="0" w:beforeAutospacing="0" w:after="160" w:afterAutospacing="0" w:lineRule="auto" w:line="360"/>
        <w:rPr>
          <w:szCs w:val="24"/>
          <w:b w:val="0"/>
          <w:i w:val="0"/>
          <w:sz w:val="24"/>
          <w:spacing w:val="0"/>
          <w:w w:val="100"/>
          <w:highlight w:val="yellow"/>
          <w:rFonts/>
          <w:caps w:val="0"/>
        </w:rPr>
        <w:snapToGrid w:val="0"/>
        <w:textAlignment w:val="baseline"/>
        <w:tabs>
          <w:tab w:val="left" w:pos="1947"/>
        </w:tabs>
      </w:pPr>
      <w:r>
        <w:rPr>
          <w:b w:val="0"/>
          <w:i w:val="0"/>
          <w:sz w:val="24"/>
          <w:spacing w:val="0"/>
          <w:w w:val="100"/>
          <w:highlight w:val="yellow"/>
          <w:rFonts/>
          <w:caps w:val="0"/>
        </w:rPr>
        <w:t/>
      </w:r>
    </w:p>
    <w:p w14:paraId="42D138CD" w14:textId="77777777" w:rsidR="00F73CAC" w:rsidRDefault="00F73CAC" w:rsidP="006F4DE1">
      <w:pPr>
        <w:jc w:val="both"/>
        <w:spacing w:before="0" w:beforeAutospacing="0" w:after="160" w:afterAutospacing="0" w:lineRule="auto" w:line="360"/>
        <w:rPr>
          <w:szCs w:val="24"/>
          <w:b w:val="0"/>
          <w:i w:val="0"/>
          <w:sz w:val="24"/>
          <w:spacing w:val="0"/>
          <w:w w:val="100"/>
          <w:highlight w:val="yellow"/>
          <w:rFonts/>
          <w:caps w:val="0"/>
        </w:rPr>
        <w:snapToGrid w:val="0"/>
        <w:textAlignment w:val="baseline"/>
        <w:tabs>
          <w:tab w:val="left" w:pos="1947"/>
        </w:tabs>
      </w:pPr>
      <w:r>
        <w:rPr>
          <w:b w:val="0"/>
          <w:i w:val="0"/>
          <w:sz w:val="24"/>
          <w:spacing w:val="0"/>
          <w:w w:val="100"/>
          <w:highlight w:val="yellow"/>
          <w:rFonts/>
          <w:caps w:val="0"/>
        </w:rPr>
        <w:t/>
      </w:r>
    </w:p>
    <w:p w14:paraId="6F7CDB53" w14:textId="77777777" w:rsidR="005E0522" w:rsidRDefault="005E0522" w:rsidP="006F4DE1">
      <w:pPr>
        <w:jc w:val="both"/>
        <w:spacing w:before="0" w:beforeAutospacing="0" w:after="160" w:afterAutospacing="0" w:lineRule="auto" w:line="360"/>
        <w:rPr>
          <w:szCs w:val="24"/>
          <w:b w:val="0"/>
          <w:i w:val="0"/>
          <w:sz w:val="24"/>
          <w:spacing w:val="0"/>
          <w:w w:val="100"/>
          <w:highlight w:val="yellow"/>
          <w:rFonts/>
          <w:caps w:val="0"/>
        </w:rPr>
        <w:snapToGrid w:val="0"/>
        <w:textAlignment w:val="baseline"/>
        <w:tabs>
          <w:tab w:val="left" w:pos="1947"/>
        </w:tabs>
      </w:pPr>
      <w:r>
        <w:rPr>
          <w:b w:val="0"/>
          <w:i w:val="0"/>
          <w:sz w:val="24"/>
          <w:spacing w:val="0"/>
          <w:w w:val="100"/>
          <w:highlight w:val="yellow"/>
          <w:rFonts/>
          <w:caps w:val="0"/>
        </w:rPr>
        <w:t/>
      </w:r>
    </w:p>
    <w:p w14:paraId="23F6EA9A" w14:textId="77777777" w:rsidR="00F73CAC" w:rsidRDefault="00F73CAC" w:rsidP="006F4DE1">
      <w:pPr>
        <w:jc w:val="both"/>
        <w:spacing w:before="0" w:beforeAutospacing="0" w:after="160" w:afterAutospacing="0" w:lineRule="auto" w:line="360"/>
        <w:rPr>
          <w:szCs w:val="24"/>
          <w:b w:val="0"/>
          <w:i w:val="0"/>
          <w:sz w:val="24"/>
          <w:spacing w:val="0"/>
          <w:w w:val="100"/>
          <w:highlight w:val="yellow"/>
          <w:rFonts/>
          <w:caps w:val="0"/>
        </w:rPr>
        <w:snapToGrid w:val="0"/>
        <w:textAlignment w:val="baseline"/>
        <w:tabs>
          <w:tab w:val="left" w:pos="1947"/>
        </w:tabs>
      </w:pPr>
      <w:r>
        <w:rPr>
          <w:b w:val="0"/>
          <w:i w:val="0"/>
          <w:sz w:val="24"/>
          <w:spacing w:val="0"/>
          <w:w w:val="100"/>
          <w:highlight w:val="yellow"/>
          <w:rFonts/>
          <w:caps w:val="0"/>
        </w:rPr>
        <w:t/>
      </w:r>
    </w:p>
    <w:p w14:paraId="5292DBB4" w14:textId="77777777" w:rsidR="001730E7" w:rsidRPr="006F4DE1" w:rsidRDefault="00F01C35" w:rsidP="006F4DE1">
      <w:pPr>
        <w:jc w:val="both"/>
        <w:spacing w:before="0" w:beforeAutospacing="0" w:after="160" w:afterAutospacing="0" w:lineRule="auto" w:line="360"/>
        <w:rPr>
          <w:szCs w:val="24"/>
          <w:b w:val="0"/>
          <w:i w:val="0"/>
          <w:sz w:val="24"/>
          <w:spacing w:val="0"/>
          <w:w w:val="100"/>
          <w:rFonts/>
          <w:caps w:val="0"/>
        </w:rPr>
        <w:snapToGrid w:val="0"/>
        <w:textAlignment w:val="baseline"/>
        <w:tabs>
          <w:tab w:val="left" w:pos="1947"/>
        </w:tabs>
      </w:pPr>
      <w:r w:rsidRPr="005E0522">
        <w:rPr>
          <w:szCs w:val="24"/>
          <w:b w:val="0"/>
          <w:i w:val="0"/>
          <w:sz w:val="24"/>
          <w:spacing w:val="0"/>
          <w:w w:val="100"/>
          <w:rFonts/>
          <w:caps w:val="0"/>
        </w:rPr>
        <w:t>Table</w:t>
      </w:r>
      <w:r w:rsidRPr="005E0522">
        <w:rPr>
          <w:szCs w:val="24"/>
          <w:b w:val="0"/>
          <w:i w:val="0"/>
          <w:sz w:val="24"/>
          <w:spacing w:val="0"/>
          <w:w w:val="100"/>
          <w:rFonts/>
          <w:caps w:val="0"/>
        </w:rPr>
        <w:t> </w:t>
      </w:r>
      <w:r w:rsidRPr="005E0522">
        <w:rPr>
          <w:szCs w:val="24"/>
          <w:b w:val="0"/>
          <w:i w:val="0"/>
          <w:sz w:val="24"/>
          <w:spacing w:val="0"/>
          <w:w w:val="100"/>
          <w:rFonts/>
          <w:caps w:val="0"/>
        </w:rPr>
        <w:t>4.4</w:t>
      </w:r>
      <w:r w:rsidRPr="005E0522">
        <w:rPr>
          <w:szCs w:val="24"/>
          <w:b w:val="0"/>
          <w:i w:val="0"/>
          <w:sz w:val="24"/>
          <w:spacing w:val="0"/>
          <w:w w:val="100"/>
          <w:rFonts/>
          <w:caps w:val="0"/>
        </w:rPr>
        <w:t> </w:t>
      </w:r>
      <w:r w:rsidR="001730E7" w:rsidRPr="005E0522">
        <w:rPr>
          <w:szCs w:val="24"/>
          <w:b w:val="0"/>
          <w:i w:val="0"/>
          <w:sz w:val="24"/>
          <w:spacing w:val="0"/>
          <w:w w:val="100"/>
          <w:rFonts/>
          <w:caps w:val="0"/>
        </w:rPr>
        <w:t>.Axis</w:t>
      </w:r>
      <w:r w:rsidR="001730E7" w:rsidRPr="005E0522">
        <w:rPr>
          <w:szCs w:val="24"/>
          <w:b w:val="0"/>
          <w:i w:val="0"/>
          <w:sz w:val="24"/>
          <w:spacing w:val="0"/>
          <w:w w:val="100"/>
          <w:rFonts/>
          <w:caps w:val="0"/>
        </w:rPr>
        <w:t> </w:t>
      </w:r>
      <w:r w:rsidR="001730E7" w:rsidRPr="005E0522">
        <w:rPr>
          <w:szCs w:val="24"/>
          <w:b w:val="0"/>
          <w:i w:val="0"/>
          <w:sz w:val="24"/>
          <w:spacing w:val="0"/>
          <w:w w:val="100"/>
          <w:rFonts/>
          <w:caps w:val="0"/>
        </w:rPr>
        <w:t>lengths</w:t>
      </w:r>
      <w:r w:rsidR="001730E7" w:rsidRPr="001730E7">
        <w:rPr>
          <w:szCs w:val="24"/>
          <w:b w:val="0"/>
          <w:i w:val="0"/>
          <w:sz w:val="24"/>
          <w:spacing w:val="0"/>
          <w:w w:val="100"/>
          <w:rFonts/>
          <w:caps w:val="0"/>
        </w:rPr>
        <w:t> </w:t>
      </w:r>
      <w:r w:rsidR="001730E7" w:rsidRPr="001730E7">
        <w:rPr>
          <w:szCs w:val="24"/>
          <w:b w:val="0"/>
          <w:i w:val="0"/>
          <w:sz w:val="24"/>
          <w:spacing w:val="0"/>
          <w:w w:val="100"/>
          <w:rFonts/>
          <w:caps w:val="0"/>
        </w:rPr>
        <w:t>and</w:t>
      </w:r>
      <w:r w:rsidR="001730E7" w:rsidRPr="001730E7">
        <w:rPr>
          <w:szCs w:val="24"/>
          <w:b w:val="0"/>
          <w:i w:val="0"/>
          <w:sz w:val="24"/>
          <w:spacing w:val="0"/>
          <w:w w:val="100"/>
          <w:rFonts/>
          <w:caps w:val="0"/>
        </w:rPr>
        <w:t> </w:t>
      </w:r>
      <w:r w:rsidR="001730E7" w:rsidRPr="001730E7">
        <w:rPr>
          <w:szCs w:val="24"/>
          <w:b w:val="0"/>
          <w:i w:val="0"/>
          <w:sz w:val="24"/>
          <w:spacing w:val="0"/>
          <w:w w:val="100"/>
          <w:rFonts/>
          <w:caps w:val="0"/>
        </w:rPr>
        <w:t>orientation</w:t>
      </w:r>
      <w:r w:rsidR="001730E7" w:rsidRPr="001730E7">
        <w:rPr>
          <w:szCs w:val="24"/>
          <w:b w:val="0"/>
          <w:i w:val="0"/>
          <w:sz w:val="24"/>
          <w:spacing w:val="0"/>
          <w:w w:val="100"/>
          <w:rFonts/>
          <w:caps w:val="0"/>
        </w:rPr>
        <w:t> </w:t>
      </w:r>
      <w:r w:rsidR="001730E7" w:rsidRPr="001730E7">
        <w:rPr>
          <w:szCs w:val="24"/>
          <w:b w:val="0"/>
          <w:i w:val="0"/>
          <w:sz w:val="24"/>
          <w:spacing w:val="0"/>
          <w:w w:val="100"/>
          <w:rFonts/>
          <w:caps w:val="0"/>
        </w:rPr>
        <w:t>of</w:t>
      </w:r>
      <w:r w:rsidR="001730E7" w:rsidRPr="001730E7">
        <w:rPr>
          <w:szCs w:val="24"/>
          <w:b w:val="0"/>
          <w:i w:val="0"/>
          <w:sz w:val="24"/>
          <w:spacing w:val="0"/>
          <w:w w:val="100"/>
          <w:rFonts/>
          <w:caps w:val="0"/>
        </w:rPr>
        <w:t> </w:t>
      </w:r>
      <w:r w:rsidR="001730E7" w:rsidRPr="001730E7">
        <w:rPr>
          <w:szCs w:val="24"/>
          <w:b w:val="0"/>
          <w:i w:val="0"/>
          <w:sz w:val="24"/>
          <w:spacing w:val="0"/>
          <w:w w:val="100"/>
          <w:rFonts/>
          <w:caps w:val="0"/>
        </w:rPr>
        <w:t>phenocrysts</w:t>
      </w:r>
      <w:r>
        <w:rPr>
          <w:szCs w:val="24"/>
          <w:b w:val="0"/>
          <w:i w:val="0"/>
          <w:sz w:val="24"/>
          <w:spacing w:val="0"/>
          <w:w w:val="100"/>
          <w:rFonts/>
          <w:caps w:val="0"/>
        </w:rPr>
        <w:t>(L2,IM)</w:t>
      </w:r>
    </w:p>
    <w:tbl>
      <w:tblPr>
        <w:tblStyle w:val="LightShading-Accent11"/>
        <w:tblW w:w="0" w:type="auto"/>
        <w:tblLook w:val="04A0" w:firstRow="1" w:lastRow="0" w:firstColumn="1" w:lastColumn="0" w:noHBand="0" w:noVBand="1"/>
      </w:tblPr>
      <w:tblGrid>
        <w:gridCol w:w="2310"/>
        <w:gridCol w:w="2310"/>
        <w:gridCol w:w="2311"/>
        <w:gridCol w:w="2311"/>
      </w:tblGrid>
      <w:tr>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310" w:type="dxa"/>
            <w:noWrap/>
            <w:hideMark/>
          </w:tcPr>
          <w:p w14:paraId="67036659" w14:textId="77777777" w:rsidR="00103FD1" w:rsidRPr="006F4DE1" w:rsidRDefault="00103FD1" w:rsidP="006F4DE1">
            <w:pPr>
              <w:spacing w:before="0" w:beforeAutospacing="0" w:after="0" w:afterAutospacing="0" w:lineRule="auto" w:line="360"/>
              <w:rPr>
                <w:szCs w:val="24"/>
                <w:lang w:val="en-GB" w:eastAsia="en-GB"/>
                <w:b w:val="0"/>
                <w:i w:val="0"/>
                <w:color w:val="000000"/>
                <w:sz w:val="24"/>
                <w:spacing w:val="0"/>
                <w:w w:val="100"/>
                <w:rFonts w:eastAsia="Times New Roman"/>
                <w:caps w:val="0"/>
              </w:rPr>
              <w:snapToGrid w:val="0"/>
              <w:textAlignment w:val="baseline"/>
            </w:pPr>
            <w:r w:rsidRPr="006F4DE1">
              <w:rPr>
                <w:szCs w:val="24"/>
                <w:lang w:val="en-GB" w:eastAsia="en-GB"/>
                <w:b w:val="0"/>
                <w:i w:val="0"/>
                <w:color w:val="000000"/>
                <w:sz w:val="24"/>
                <w:spacing w:val="0"/>
                <w:w w:val="100"/>
                <w:rFonts w:eastAsia="Times New Roman"/>
                <w:caps w:val="0"/>
              </w:rPr>
              <w:t>S/N</w:t>
            </w:r>
          </w:p>
        </w:tc>
        <w:tc>
          <w:tcPr>
            <w:tcW w:w="2310" w:type="dxa"/>
            <w:noWrap/>
            <w:hideMark/>
          </w:tcPr>
          <w:p w14:paraId="087A5BFF" w14:textId="77777777" w:rsidR="00103FD1" w:rsidRPr="006F4DE1" w:rsidRDefault="00103FD1" w:rsidP="006F4DE1">
            <w:pPr>
              <w:spacing w:before="0" w:beforeAutospacing="0" w:after="0" w:afterAutospacing="0" w:lineRule="auto" w:line="360"/>
              <w:rPr>
                <w:szCs w:val="24"/>
                <w:lang w:val="en-GB" w:eastAsia="en-GB"/>
                <w:b w:val="0"/>
                <w:i w:val="0"/>
                <w:color w:val="000000"/>
                <w:sz w:val="24"/>
                <w:spacing w:val="0"/>
                <w:w w:val="100"/>
                <w:rFonts w:eastAsia="Times New Roman"/>
                <w:caps w:val="0"/>
              </w:rPr>
              <w:snapToGrid w:val="0"/>
              <w:textAlignment w:val="baseline"/>
            </w:pPr>
            <w:r w:rsidRPr="006F4DE1">
              <w:rPr>
                <w:szCs w:val="24"/>
                <w:lang w:val="en-GB" w:eastAsia="en-GB"/>
                <w:b w:val="0"/>
                <w:i w:val="0"/>
                <w:color w:val="000000"/>
                <w:sz w:val="24"/>
                <w:spacing w:val="0"/>
                <w:w w:val="100"/>
                <w:rFonts w:eastAsia="Times New Roman"/>
                <w:caps w:val="0"/>
              </w:rPr>
              <w:t>Long</w:t>
            </w:r>
            <w:r w:rsidRPr="006F4DE1">
              <w:rPr>
                <w:szCs w:val="24"/>
                <w:lang w:val="en-GB" w:eastAsia="en-GB"/>
                <w:b w:val="0"/>
                <w:i w:val="0"/>
                <w:color w:val="000000"/>
                <w:sz w:val="24"/>
                <w:spacing w:val="0"/>
                <w:w w:val="100"/>
                <w:rFonts w:eastAsia="Times New Roman"/>
                <w:caps w:val="0"/>
              </w:rPr>
              <w:t> </w:t>
            </w:r>
            <w:r w:rsidRPr="006F4DE1">
              <w:rPr>
                <w:szCs w:val="24"/>
                <w:lang w:val="en-GB" w:eastAsia="en-GB"/>
                <w:b w:val="0"/>
                <w:i w:val="0"/>
                <w:color w:val="000000"/>
                <w:sz w:val="24"/>
                <w:spacing w:val="0"/>
                <w:w w:val="100"/>
                <w:rFonts w:eastAsia="Times New Roman"/>
                <w:caps w:val="0"/>
              </w:rPr>
              <w:t>axix(mm)</w:t>
            </w:r>
          </w:p>
        </w:tc>
        <w:tc>
          <w:tcPr>
            <w:tcW w:w="2311" w:type="dxa"/>
            <w:noWrap/>
            <w:hideMark/>
          </w:tcPr>
          <w:p w14:paraId="5927FC2F" w14:textId="77777777" w:rsidR="00103FD1" w:rsidRPr="006F4DE1" w:rsidRDefault="00103FD1" w:rsidP="006F4DE1">
            <w:pPr>
              <w:spacing w:before="0" w:beforeAutospacing="0" w:after="0" w:afterAutospacing="0" w:lineRule="auto" w:line="360"/>
              <w:rPr>
                <w:szCs w:val="24"/>
                <w:lang w:val="en-GB" w:eastAsia="en-GB"/>
                <w:b w:val="0"/>
                <w:i w:val="0"/>
                <w:color w:val="000000"/>
                <w:sz w:val="24"/>
                <w:spacing w:val="0"/>
                <w:w w:val="100"/>
                <w:rFonts w:eastAsia="Times New Roman"/>
                <w:caps w:val="0"/>
              </w:rPr>
              <w:snapToGrid w:val="0"/>
              <w:textAlignment w:val="baseline"/>
            </w:pPr>
            <w:r w:rsidRPr="006F4DE1">
              <w:rPr>
                <w:szCs w:val="24"/>
                <w:lang w:val="en-GB" w:eastAsia="en-GB"/>
                <w:b w:val="0"/>
                <w:i w:val="0"/>
                <w:color w:val="000000"/>
                <w:sz w:val="24"/>
                <w:spacing w:val="0"/>
                <w:w w:val="100"/>
                <w:rFonts w:eastAsia="Times New Roman"/>
                <w:caps w:val="0"/>
              </w:rPr>
              <w:t>Short</w:t>
            </w:r>
            <w:r w:rsidRPr="006F4DE1">
              <w:rPr>
                <w:szCs w:val="24"/>
                <w:lang w:val="en-GB" w:eastAsia="en-GB"/>
                <w:b w:val="0"/>
                <w:i w:val="0"/>
                <w:color w:val="000000"/>
                <w:sz w:val="24"/>
                <w:spacing w:val="0"/>
                <w:w w:val="100"/>
                <w:rFonts w:eastAsia="Times New Roman"/>
                <w:caps w:val="0"/>
              </w:rPr>
              <w:t> </w:t>
            </w:r>
            <w:r w:rsidRPr="006F4DE1">
              <w:rPr>
                <w:szCs w:val="24"/>
                <w:lang w:val="en-GB" w:eastAsia="en-GB"/>
                <w:b w:val="0"/>
                <w:i w:val="0"/>
                <w:color w:val="000000"/>
                <w:sz w:val="24"/>
                <w:spacing w:val="0"/>
                <w:w w:val="100"/>
                <w:rFonts w:eastAsia="Times New Roman"/>
                <w:caps w:val="0"/>
              </w:rPr>
              <w:t>axis(mm)</w:t>
            </w:r>
          </w:p>
        </w:tc>
        <w:tc>
          <w:tcPr>
            <w:tcW w:w="2311" w:type="dxa"/>
            <w:noWrap/>
            <w:hideMark/>
          </w:tcPr>
          <w:p w14:paraId="6E0279E7" w14:textId="77777777" w:rsidR="00103FD1" w:rsidRPr="006F4DE1" w:rsidRDefault="00103FD1" w:rsidP="006F4DE1">
            <w:pPr>
              <w:spacing w:before="0" w:beforeAutospacing="0" w:after="0" w:afterAutospacing="0" w:lineRule="auto" w:line="360"/>
              <w:rPr>
                <w:szCs w:val="24"/>
                <w:lang w:val="en-GB" w:eastAsia="en-GB"/>
                <w:b w:val="0"/>
                <w:i w:val="0"/>
                <w:color w:val="000000"/>
                <w:sz w:val="24"/>
                <w:spacing w:val="0"/>
                <w:w w:val="100"/>
                <w:rFonts w:eastAsia="Times New Roman"/>
                <w:caps w:val="0"/>
              </w:rPr>
              <w:snapToGrid w:val="0"/>
              <w:textAlignment w:val="baseline"/>
            </w:pPr>
            <w:r w:rsidRPr="006F4DE1">
              <w:rPr>
                <w:szCs w:val="24"/>
                <w:lang w:val="en-GB" w:eastAsia="en-GB"/>
                <w:b w:val="0"/>
                <w:i w:val="0"/>
                <w:color w:val="000000"/>
                <w:sz w:val="24"/>
                <w:spacing w:val="0"/>
                <w:w w:val="100"/>
                <w:rFonts w:eastAsia="Times New Roman"/>
                <w:caps w:val="0"/>
              </w:rPr>
              <w:t>Orientation(degree)</w:t>
            </w:r>
          </w:p>
        </w:tc>
      </w:tr>
      <w:tr>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310" w:type="dxa"/>
            <w:noWrap/>
            <w:hideMark/>
          </w:tcPr>
          <w:p w14:paraId="04B399A2" w14:textId="77777777" w:rsidR="00103FD1" w:rsidRPr="006F4DE1" w:rsidRDefault="00103FD1" w:rsidP="006F4DE1">
            <w:pPr>
              <w:jc w:val="right"/>
              <w:spacing w:before="0" w:beforeAutospacing="0" w:after="0" w:afterAutospacing="0" w:lineRule="auto" w:line="360"/>
              <w:rPr>
                <w:szCs w:val="24"/>
                <w:lang w:val="en-GB" w:eastAsia="en-GB"/>
                <w:b w:val="0"/>
                <w:i w:val="0"/>
                <w:color w:val="000000"/>
                <w:sz w:val="24"/>
                <w:spacing w:val="0"/>
                <w:w w:val="100"/>
                <w:rFonts w:eastAsia="Times New Roman"/>
                <w:caps w:val="0"/>
              </w:rPr>
              <w:snapToGrid w:val="0"/>
              <w:textAlignment w:val="baseline"/>
            </w:pPr>
            <w:r w:rsidRPr="006F4DE1">
              <w:rPr>
                <w:szCs w:val="24"/>
                <w:lang w:val="en-GB" w:eastAsia="en-GB"/>
                <w:b w:val="0"/>
                <w:i w:val="0"/>
                <w:color w:val="000000"/>
                <w:sz w:val="24"/>
                <w:spacing w:val="0"/>
                <w:w w:val="100"/>
                <w:rFonts w:eastAsia="Times New Roman"/>
                <w:caps w:val="0"/>
              </w:rPr>
              <w:t>1</w:t>
            </w:r>
          </w:p>
        </w:tc>
        <w:tc>
          <w:tcPr>
            <w:tcW w:w="2310" w:type="dxa"/>
            <w:noWrap/>
            <w:hideMark/>
          </w:tcPr>
          <w:p w14:paraId="79199851" w14:textId="77777777" w:rsidR="00103FD1" w:rsidRPr="006F4DE1" w:rsidRDefault="00103FD1" w:rsidP="006F4DE1">
            <w:pPr>
              <w:jc w:val="right"/>
              <w:spacing w:before="0" w:beforeAutospacing="0" w:after="0" w:afterAutospacing="0" w:lineRule="auto" w:line="360"/>
              <w:rPr>
                <w:szCs w:val="24"/>
                <w:lang w:val="en-GB" w:eastAsia="en-GB"/>
                <w:b w:val="0"/>
                <w:i w:val="0"/>
                <w:color w:val="000000"/>
                <w:sz w:val="24"/>
                <w:spacing w:val="0"/>
                <w:w w:val="100"/>
                <w:rFonts w:eastAsia="Times New Roman"/>
                <w:caps w:val="0"/>
              </w:rPr>
              <w:snapToGrid w:val="0"/>
              <w:textAlignment w:val="baseline"/>
            </w:pPr>
            <w:r w:rsidRPr="006F4DE1">
              <w:rPr>
                <w:szCs w:val="24"/>
                <w:lang w:val="en-GB" w:eastAsia="en-GB"/>
                <w:b w:val="0"/>
                <w:i w:val="0"/>
                <w:color w:val="000000"/>
                <w:sz w:val="24"/>
                <w:spacing w:val="0"/>
                <w:w w:val="100"/>
                <w:rFonts w:eastAsia="Times New Roman"/>
                <w:caps w:val="0"/>
              </w:rPr>
              <w:t>80</w:t>
            </w:r>
          </w:p>
        </w:tc>
        <w:tc>
          <w:tcPr>
            <w:tcW w:w="2311" w:type="dxa"/>
            <w:noWrap/>
            <w:hideMark/>
          </w:tcPr>
          <w:p w14:paraId="65F54BAB" w14:textId="77777777" w:rsidR="00103FD1" w:rsidRPr="006F4DE1" w:rsidRDefault="00103FD1" w:rsidP="006F4DE1">
            <w:pPr>
              <w:jc w:val="right"/>
              <w:spacing w:before="0" w:beforeAutospacing="0" w:after="0" w:afterAutospacing="0" w:lineRule="auto" w:line="360"/>
              <w:rPr>
                <w:szCs w:val="24"/>
                <w:lang w:val="en-GB" w:eastAsia="en-GB"/>
                <w:b w:val="0"/>
                <w:i w:val="0"/>
                <w:color w:val="000000"/>
                <w:sz w:val="24"/>
                <w:spacing w:val="0"/>
                <w:w w:val="100"/>
                <w:rFonts w:eastAsia="Times New Roman"/>
                <w:caps w:val="0"/>
              </w:rPr>
              <w:snapToGrid w:val="0"/>
              <w:textAlignment w:val="baseline"/>
            </w:pPr>
            <w:r w:rsidRPr="006F4DE1">
              <w:rPr>
                <w:szCs w:val="24"/>
                <w:lang w:val="en-GB" w:eastAsia="en-GB"/>
                <w:b w:val="0"/>
                <w:i w:val="0"/>
                <w:color w:val="000000"/>
                <w:sz w:val="24"/>
                <w:spacing w:val="0"/>
                <w:w w:val="100"/>
                <w:rFonts w:eastAsia="Times New Roman"/>
                <w:caps w:val="0"/>
              </w:rPr>
              <w:t>25</w:t>
            </w:r>
          </w:p>
        </w:tc>
        <w:tc>
          <w:tcPr>
            <w:tcW w:w="2311" w:type="dxa"/>
            <w:noWrap/>
            <w:hideMark/>
          </w:tcPr>
          <w:p w14:paraId="0E64BCDC" w14:textId="77777777" w:rsidR="00103FD1" w:rsidRPr="006F4DE1" w:rsidRDefault="00103FD1" w:rsidP="006F4DE1">
            <w:pPr>
              <w:jc w:val="right"/>
              <w:spacing w:before="0" w:beforeAutospacing="0" w:after="0" w:afterAutospacing="0" w:lineRule="auto" w:line="360"/>
              <w:rPr>
                <w:szCs w:val="24"/>
                <w:lang w:val="en-GB" w:eastAsia="en-GB"/>
                <w:b w:val="0"/>
                <w:i w:val="0"/>
                <w:color w:val="000000"/>
                <w:sz w:val="24"/>
                <w:spacing w:val="0"/>
                <w:w w:val="100"/>
                <w:rFonts w:eastAsia="Times New Roman"/>
                <w:caps w:val="0"/>
              </w:rPr>
              <w:snapToGrid w:val="0"/>
              <w:textAlignment w:val="baseline"/>
            </w:pPr>
            <w:r w:rsidRPr="006F4DE1">
              <w:rPr>
                <w:szCs w:val="24"/>
                <w:lang w:val="en-GB" w:eastAsia="en-GB"/>
                <w:b w:val="0"/>
                <w:i w:val="0"/>
                <w:color w:val="000000"/>
                <w:sz w:val="24"/>
                <w:spacing w:val="0"/>
                <w:w w:val="100"/>
                <w:rFonts w:eastAsia="Times New Roman"/>
                <w:caps w:val="0"/>
              </w:rPr>
              <w:t>224</w:t>
            </w:r>
          </w:p>
        </w:tc>
      </w:tr>
      <w:tr>
        <w:trPr>
          <w:trHeight w:val="300"/>
        </w:trPr>
        <w:tc>
          <w:tcPr>
            <w:cnfStyle w:val="001000000000" w:firstRow="0" w:lastRow="0" w:firstColumn="1" w:lastColumn="0" w:oddVBand="0" w:evenVBand="0" w:oddHBand="0" w:evenHBand="0" w:firstRowFirstColumn="0" w:firstRowLastColumn="0" w:lastRowFirstColumn="0" w:lastRowLastColumn="0"/>
            <w:tcW w:w="2310" w:type="dxa"/>
            <w:noWrap/>
            <w:hideMark/>
          </w:tcPr>
          <w:p w14:paraId="334EE656" w14:textId="77777777" w:rsidR="00103FD1" w:rsidRPr="006F4DE1" w:rsidRDefault="00103FD1" w:rsidP="006F4DE1">
            <w:pPr>
              <w:jc w:val="right"/>
              <w:spacing w:before="0" w:beforeAutospacing="0" w:after="0" w:afterAutospacing="0" w:lineRule="auto" w:line="360"/>
              <w:rPr>
                <w:szCs w:val="24"/>
                <w:lang w:val="en-GB" w:eastAsia="en-GB"/>
                <w:b w:val="0"/>
                <w:i w:val="0"/>
                <w:color w:val="000000"/>
                <w:sz w:val="24"/>
                <w:spacing w:val="0"/>
                <w:w w:val="100"/>
                <w:rFonts w:eastAsia="Times New Roman"/>
                <w:caps w:val="0"/>
              </w:rPr>
              <w:snapToGrid w:val="0"/>
              <w:textAlignment w:val="baseline"/>
            </w:pPr>
            <w:r w:rsidRPr="006F4DE1">
              <w:rPr>
                <w:szCs w:val="24"/>
                <w:lang w:val="en-GB" w:eastAsia="en-GB"/>
                <w:b w:val="0"/>
                <w:i w:val="0"/>
                <w:color w:val="000000"/>
                <w:sz w:val="24"/>
                <w:spacing w:val="0"/>
                <w:w w:val="100"/>
                <w:rFonts w:eastAsia="Times New Roman"/>
                <w:caps w:val="0"/>
              </w:rPr>
              <w:t>2</w:t>
            </w:r>
          </w:p>
        </w:tc>
        <w:tc>
          <w:tcPr>
            <w:tcW w:w="2310" w:type="dxa"/>
            <w:noWrap/>
            <w:hideMark/>
          </w:tcPr>
          <w:p w14:paraId="74E752F2" w14:textId="77777777" w:rsidR="00103FD1" w:rsidRPr="006F4DE1" w:rsidRDefault="00103FD1" w:rsidP="006F4DE1">
            <w:pPr>
              <w:jc w:val="right"/>
              <w:spacing w:before="0" w:beforeAutospacing="0" w:after="0" w:afterAutospacing="0" w:lineRule="auto" w:line="360"/>
              <w:rPr>
                <w:szCs w:val="24"/>
                <w:lang w:val="en-GB" w:eastAsia="en-GB"/>
                <w:b w:val="0"/>
                <w:i w:val="0"/>
                <w:color w:val="000000"/>
                <w:sz w:val="24"/>
                <w:spacing w:val="0"/>
                <w:w w:val="100"/>
                <w:rFonts w:eastAsia="Times New Roman"/>
                <w:caps w:val="0"/>
              </w:rPr>
              <w:snapToGrid w:val="0"/>
              <w:textAlignment w:val="baseline"/>
            </w:pPr>
            <w:r w:rsidRPr="006F4DE1">
              <w:rPr>
                <w:szCs w:val="24"/>
                <w:lang w:val="en-GB" w:eastAsia="en-GB"/>
                <w:b w:val="0"/>
                <w:i w:val="0"/>
                <w:color w:val="000000"/>
                <w:sz w:val="24"/>
                <w:spacing w:val="0"/>
                <w:w w:val="100"/>
                <w:rFonts w:eastAsia="Times New Roman"/>
                <w:caps w:val="0"/>
              </w:rPr>
              <w:t>60</w:t>
            </w:r>
          </w:p>
        </w:tc>
        <w:tc>
          <w:tcPr>
            <w:tcW w:w="2311" w:type="dxa"/>
            <w:noWrap/>
            <w:hideMark/>
          </w:tcPr>
          <w:p w14:paraId="696608B8" w14:textId="77777777" w:rsidR="00103FD1" w:rsidRPr="006F4DE1" w:rsidRDefault="00103FD1" w:rsidP="006F4DE1">
            <w:pPr>
              <w:jc w:val="right"/>
              <w:spacing w:before="0" w:beforeAutospacing="0" w:after="0" w:afterAutospacing="0" w:lineRule="auto" w:line="360"/>
              <w:rPr>
                <w:szCs w:val="24"/>
                <w:lang w:val="en-GB" w:eastAsia="en-GB"/>
                <w:b w:val="0"/>
                <w:i w:val="0"/>
                <w:color w:val="000000"/>
                <w:sz w:val="24"/>
                <w:spacing w:val="0"/>
                <w:w w:val="100"/>
                <w:rFonts w:eastAsia="Times New Roman"/>
                <w:caps w:val="0"/>
              </w:rPr>
              <w:snapToGrid w:val="0"/>
              <w:textAlignment w:val="baseline"/>
            </w:pPr>
            <w:r w:rsidRPr="006F4DE1">
              <w:rPr>
                <w:szCs w:val="24"/>
                <w:lang w:val="en-GB" w:eastAsia="en-GB"/>
                <w:b w:val="0"/>
                <w:i w:val="0"/>
                <w:color w:val="000000"/>
                <w:sz w:val="24"/>
                <w:spacing w:val="0"/>
                <w:w w:val="100"/>
                <w:rFonts w:eastAsia="Times New Roman"/>
                <w:caps w:val="0"/>
              </w:rPr>
              <w:t>24</w:t>
            </w:r>
          </w:p>
        </w:tc>
        <w:tc>
          <w:tcPr>
            <w:tcW w:w="2311" w:type="dxa"/>
            <w:noWrap/>
            <w:hideMark/>
          </w:tcPr>
          <w:p w14:paraId="0A696FF6" w14:textId="77777777" w:rsidR="00103FD1" w:rsidRPr="006F4DE1" w:rsidRDefault="00103FD1" w:rsidP="006F4DE1">
            <w:pPr>
              <w:jc w:val="right"/>
              <w:spacing w:before="0" w:beforeAutospacing="0" w:after="0" w:afterAutospacing="0" w:lineRule="auto" w:line="360"/>
              <w:rPr>
                <w:szCs w:val="24"/>
                <w:lang w:val="en-GB" w:eastAsia="en-GB"/>
                <w:b w:val="0"/>
                <w:i w:val="0"/>
                <w:color w:val="000000"/>
                <w:sz w:val="24"/>
                <w:spacing w:val="0"/>
                <w:w w:val="100"/>
                <w:rFonts w:eastAsia="Times New Roman"/>
                <w:caps w:val="0"/>
              </w:rPr>
              <w:snapToGrid w:val="0"/>
              <w:textAlignment w:val="baseline"/>
            </w:pPr>
            <w:r w:rsidRPr="006F4DE1">
              <w:rPr>
                <w:szCs w:val="24"/>
                <w:lang w:val="en-GB" w:eastAsia="en-GB"/>
                <w:b w:val="0"/>
                <w:i w:val="0"/>
                <w:color w:val="000000"/>
                <w:sz w:val="24"/>
                <w:spacing w:val="0"/>
                <w:w w:val="100"/>
                <w:rFonts w:eastAsia="Times New Roman"/>
                <w:caps w:val="0"/>
              </w:rPr>
              <w:t>173</w:t>
            </w:r>
          </w:p>
        </w:tc>
      </w:tr>
      <w:tr>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310" w:type="dxa"/>
            <w:noWrap/>
            <w:hideMark/>
          </w:tcPr>
          <w:p w14:paraId="2BBCCD7B" w14:textId="77777777" w:rsidR="00103FD1" w:rsidRPr="006F4DE1" w:rsidRDefault="00103FD1" w:rsidP="006F4DE1">
            <w:pPr>
              <w:jc w:val="right"/>
              <w:spacing w:before="0" w:beforeAutospacing="0" w:after="0" w:afterAutospacing="0" w:lineRule="auto" w:line="360"/>
              <w:rPr>
                <w:szCs w:val="24"/>
                <w:lang w:val="en-GB" w:eastAsia="en-GB"/>
                <w:b w:val="0"/>
                <w:i w:val="0"/>
                <w:color w:val="000000"/>
                <w:sz w:val="24"/>
                <w:spacing w:val="0"/>
                <w:w w:val="100"/>
                <w:rFonts w:eastAsia="Times New Roman"/>
                <w:caps w:val="0"/>
              </w:rPr>
              <w:snapToGrid w:val="0"/>
              <w:textAlignment w:val="baseline"/>
            </w:pPr>
            <w:r w:rsidRPr="006F4DE1">
              <w:rPr>
                <w:szCs w:val="24"/>
                <w:lang w:val="en-GB" w:eastAsia="en-GB"/>
                <w:b w:val="0"/>
                <w:i w:val="0"/>
                <w:color w:val="000000"/>
                <w:sz w:val="24"/>
                <w:spacing w:val="0"/>
                <w:w w:val="100"/>
                <w:rFonts w:eastAsia="Times New Roman"/>
                <w:caps w:val="0"/>
              </w:rPr>
              <w:t>3</w:t>
            </w:r>
          </w:p>
        </w:tc>
        <w:tc>
          <w:tcPr>
            <w:tcW w:w="2310" w:type="dxa"/>
            <w:noWrap/>
            <w:hideMark/>
          </w:tcPr>
          <w:p w14:paraId="0523A4D4" w14:textId="77777777" w:rsidR="00103FD1" w:rsidRPr="006F4DE1" w:rsidRDefault="00103FD1" w:rsidP="006F4DE1">
            <w:pPr>
              <w:jc w:val="right"/>
              <w:spacing w:before="0" w:beforeAutospacing="0" w:after="0" w:afterAutospacing="0" w:lineRule="auto" w:line="360"/>
              <w:rPr>
                <w:szCs w:val="24"/>
                <w:lang w:val="en-GB" w:eastAsia="en-GB"/>
                <w:b w:val="0"/>
                <w:i w:val="0"/>
                <w:color w:val="000000"/>
                <w:sz w:val="24"/>
                <w:spacing w:val="0"/>
                <w:w w:val="100"/>
                <w:rFonts w:eastAsia="Times New Roman"/>
                <w:caps w:val="0"/>
              </w:rPr>
              <w:snapToGrid w:val="0"/>
              <w:textAlignment w:val="baseline"/>
            </w:pPr>
            <w:r w:rsidRPr="006F4DE1">
              <w:rPr>
                <w:szCs w:val="24"/>
                <w:lang w:val="en-GB" w:eastAsia="en-GB"/>
                <w:b w:val="0"/>
                <w:i w:val="0"/>
                <w:color w:val="000000"/>
                <w:sz w:val="24"/>
                <w:spacing w:val="0"/>
                <w:w w:val="100"/>
                <w:rFonts w:eastAsia="Times New Roman"/>
                <w:caps w:val="0"/>
              </w:rPr>
              <w:t>78</w:t>
            </w:r>
          </w:p>
        </w:tc>
        <w:tc>
          <w:tcPr>
            <w:tcW w:w="2311" w:type="dxa"/>
            <w:noWrap/>
            <w:hideMark/>
          </w:tcPr>
          <w:p w14:paraId="437714E2" w14:textId="77777777" w:rsidR="00103FD1" w:rsidRPr="006F4DE1" w:rsidRDefault="00103FD1" w:rsidP="006F4DE1">
            <w:pPr>
              <w:jc w:val="right"/>
              <w:spacing w:before="0" w:beforeAutospacing="0" w:after="0" w:afterAutospacing="0" w:lineRule="auto" w:line="360"/>
              <w:rPr>
                <w:szCs w:val="24"/>
                <w:lang w:val="en-GB" w:eastAsia="en-GB"/>
                <w:b w:val="0"/>
                <w:i w:val="0"/>
                <w:color w:val="000000"/>
                <w:sz w:val="24"/>
                <w:spacing w:val="0"/>
                <w:w w:val="100"/>
                <w:rFonts w:eastAsia="Times New Roman"/>
                <w:caps w:val="0"/>
              </w:rPr>
              <w:snapToGrid w:val="0"/>
              <w:textAlignment w:val="baseline"/>
            </w:pPr>
            <w:r w:rsidRPr="006F4DE1">
              <w:rPr>
                <w:szCs w:val="24"/>
                <w:lang w:val="en-GB" w:eastAsia="en-GB"/>
                <w:b w:val="0"/>
                <w:i w:val="0"/>
                <w:color w:val="000000"/>
                <w:sz w:val="24"/>
                <w:spacing w:val="0"/>
                <w:w w:val="100"/>
                <w:rFonts w:eastAsia="Times New Roman"/>
                <w:caps w:val="0"/>
              </w:rPr>
              <w:t>20</w:t>
            </w:r>
          </w:p>
        </w:tc>
        <w:tc>
          <w:tcPr>
            <w:tcW w:w="2311" w:type="dxa"/>
            <w:noWrap/>
            <w:hideMark/>
          </w:tcPr>
          <w:p w14:paraId="4A6900F6" w14:textId="77777777" w:rsidR="00103FD1" w:rsidRPr="006F4DE1" w:rsidRDefault="00103FD1" w:rsidP="006F4DE1">
            <w:pPr>
              <w:jc w:val="right"/>
              <w:spacing w:before="0" w:beforeAutospacing="0" w:after="0" w:afterAutospacing="0" w:lineRule="auto" w:line="360"/>
              <w:rPr>
                <w:szCs w:val="24"/>
                <w:lang w:val="en-GB" w:eastAsia="en-GB"/>
                <w:b w:val="0"/>
                <w:i w:val="0"/>
                <w:color w:val="000000"/>
                <w:sz w:val="24"/>
                <w:spacing w:val="0"/>
                <w:w w:val="100"/>
                <w:rFonts w:eastAsia="Times New Roman"/>
                <w:caps w:val="0"/>
              </w:rPr>
              <w:snapToGrid w:val="0"/>
              <w:textAlignment w:val="baseline"/>
            </w:pPr>
            <w:r w:rsidRPr="006F4DE1">
              <w:rPr>
                <w:szCs w:val="24"/>
                <w:lang w:val="en-GB" w:eastAsia="en-GB"/>
                <w:b w:val="0"/>
                <w:i w:val="0"/>
                <w:color w:val="000000"/>
                <w:sz w:val="24"/>
                <w:spacing w:val="0"/>
                <w:w w:val="100"/>
                <w:rFonts w:eastAsia="Times New Roman"/>
                <w:caps w:val="0"/>
              </w:rPr>
              <w:t>187</w:t>
            </w:r>
          </w:p>
        </w:tc>
      </w:tr>
      <w:tr>
        <w:trPr>
          <w:trHeight w:val="300"/>
        </w:trPr>
        <w:tc>
          <w:tcPr>
            <w:cnfStyle w:val="001000000000" w:firstRow="0" w:lastRow="0" w:firstColumn="1" w:lastColumn="0" w:oddVBand="0" w:evenVBand="0" w:oddHBand="0" w:evenHBand="0" w:firstRowFirstColumn="0" w:firstRowLastColumn="0" w:lastRowFirstColumn="0" w:lastRowLastColumn="0"/>
            <w:tcW w:w="2310" w:type="dxa"/>
            <w:noWrap/>
            <w:hideMark/>
          </w:tcPr>
          <w:p w14:paraId="4E8000C5" w14:textId="77777777" w:rsidR="00103FD1" w:rsidRPr="006F4DE1" w:rsidRDefault="00103FD1" w:rsidP="006F4DE1">
            <w:pPr>
              <w:jc w:val="right"/>
              <w:spacing w:before="0" w:beforeAutospacing="0" w:after="0" w:afterAutospacing="0" w:lineRule="auto" w:line="360"/>
              <w:rPr>
                <w:szCs w:val="24"/>
                <w:lang w:val="en-GB" w:eastAsia="en-GB"/>
                <w:b w:val="0"/>
                <w:i w:val="0"/>
                <w:color w:val="000000"/>
                <w:sz w:val="24"/>
                <w:spacing w:val="0"/>
                <w:w w:val="100"/>
                <w:rFonts w:eastAsia="Times New Roman"/>
                <w:caps w:val="0"/>
              </w:rPr>
              <w:snapToGrid w:val="0"/>
              <w:textAlignment w:val="baseline"/>
            </w:pPr>
            <w:r w:rsidRPr="006F4DE1">
              <w:rPr>
                <w:szCs w:val="24"/>
                <w:lang w:val="en-GB" w:eastAsia="en-GB"/>
                <w:b w:val="0"/>
                <w:i w:val="0"/>
                <w:color w:val="000000"/>
                <w:sz w:val="24"/>
                <w:spacing w:val="0"/>
                <w:w w:val="100"/>
                <w:rFonts w:eastAsia="Times New Roman"/>
                <w:caps w:val="0"/>
              </w:rPr>
              <w:t>4</w:t>
            </w:r>
          </w:p>
        </w:tc>
        <w:tc>
          <w:tcPr>
            <w:tcW w:w="2310" w:type="dxa"/>
            <w:noWrap/>
            <w:hideMark/>
          </w:tcPr>
          <w:p w14:paraId="1FAA6CE5" w14:textId="77777777" w:rsidR="00103FD1" w:rsidRPr="006F4DE1" w:rsidRDefault="00103FD1" w:rsidP="006F4DE1">
            <w:pPr>
              <w:jc w:val="right"/>
              <w:spacing w:before="0" w:beforeAutospacing="0" w:after="0" w:afterAutospacing="0" w:lineRule="auto" w:line="360"/>
              <w:rPr>
                <w:szCs w:val="24"/>
                <w:lang w:val="en-GB" w:eastAsia="en-GB"/>
                <w:b w:val="0"/>
                <w:i w:val="0"/>
                <w:color w:val="000000"/>
                <w:sz w:val="24"/>
                <w:spacing w:val="0"/>
                <w:w w:val="100"/>
                <w:rFonts w:eastAsia="Times New Roman"/>
                <w:caps w:val="0"/>
              </w:rPr>
              <w:snapToGrid w:val="0"/>
              <w:textAlignment w:val="baseline"/>
            </w:pPr>
            <w:r w:rsidRPr="006F4DE1">
              <w:rPr>
                <w:szCs w:val="24"/>
                <w:lang w:val="en-GB" w:eastAsia="en-GB"/>
                <w:b w:val="0"/>
                <w:i w:val="0"/>
                <w:color w:val="000000"/>
                <w:sz w:val="24"/>
                <w:spacing w:val="0"/>
                <w:w w:val="100"/>
                <w:rFonts w:eastAsia="Times New Roman"/>
                <w:caps w:val="0"/>
              </w:rPr>
              <w:t>80</w:t>
            </w:r>
          </w:p>
        </w:tc>
        <w:tc>
          <w:tcPr>
            <w:tcW w:w="2311" w:type="dxa"/>
            <w:noWrap/>
            <w:hideMark/>
          </w:tcPr>
          <w:p w14:paraId="6820532C" w14:textId="77777777" w:rsidR="00103FD1" w:rsidRPr="006F4DE1" w:rsidRDefault="00103FD1" w:rsidP="006F4DE1">
            <w:pPr>
              <w:jc w:val="right"/>
              <w:spacing w:before="0" w:beforeAutospacing="0" w:after="0" w:afterAutospacing="0" w:lineRule="auto" w:line="360"/>
              <w:rPr>
                <w:szCs w:val="24"/>
                <w:lang w:val="en-GB" w:eastAsia="en-GB"/>
                <w:b w:val="0"/>
                <w:i w:val="0"/>
                <w:color w:val="000000"/>
                <w:sz w:val="24"/>
                <w:spacing w:val="0"/>
                <w:w w:val="100"/>
                <w:rFonts w:eastAsia="Times New Roman"/>
                <w:caps w:val="0"/>
              </w:rPr>
              <w:snapToGrid w:val="0"/>
              <w:textAlignment w:val="baseline"/>
            </w:pPr>
            <w:r w:rsidRPr="006F4DE1">
              <w:rPr>
                <w:szCs w:val="24"/>
                <w:lang w:val="en-GB" w:eastAsia="en-GB"/>
                <w:b w:val="0"/>
                <w:i w:val="0"/>
                <w:color w:val="000000"/>
                <w:sz w:val="24"/>
                <w:spacing w:val="0"/>
                <w:w w:val="100"/>
                <w:rFonts w:eastAsia="Times New Roman"/>
                <w:caps w:val="0"/>
              </w:rPr>
              <w:t>25</w:t>
            </w:r>
          </w:p>
        </w:tc>
        <w:tc>
          <w:tcPr>
            <w:tcW w:w="2311" w:type="dxa"/>
            <w:noWrap/>
            <w:hideMark/>
          </w:tcPr>
          <w:p w14:paraId="3B23B1DA" w14:textId="77777777" w:rsidR="00103FD1" w:rsidRPr="006F4DE1" w:rsidRDefault="00103FD1" w:rsidP="006F4DE1">
            <w:pPr>
              <w:jc w:val="right"/>
              <w:spacing w:before="0" w:beforeAutospacing="0" w:after="0" w:afterAutospacing="0" w:lineRule="auto" w:line="360"/>
              <w:rPr>
                <w:szCs w:val="24"/>
                <w:lang w:val="en-GB" w:eastAsia="en-GB"/>
                <w:b w:val="0"/>
                <w:i w:val="0"/>
                <w:color w:val="000000"/>
                <w:sz w:val="24"/>
                <w:spacing w:val="0"/>
                <w:w w:val="100"/>
                <w:rFonts w:eastAsia="Times New Roman"/>
                <w:caps w:val="0"/>
              </w:rPr>
              <w:snapToGrid w:val="0"/>
              <w:textAlignment w:val="baseline"/>
            </w:pPr>
            <w:r w:rsidRPr="006F4DE1">
              <w:rPr>
                <w:szCs w:val="24"/>
                <w:lang w:val="en-GB" w:eastAsia="en-GB"/>
                <w:b w:val="0"/>
                <w:i w:val="0"/>
                <w:color w:val="000000"/>
                <w:sz w:val="24"/>
                <w:spacing w:val="0"/>
                <w:w w:val="100"/>
                <w:rFonts w:eastAsia="Times New Roman"/>
                <w:caps w:val="0"/>
              </w:rPr>
              <w:t>153</w:t>
            </w:r>
          </w:p>
        </w:tc>
      </w:tr>
      <w:tr>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310" w:type="dxa"/>
            <w:noWrap/>
            <w:hideMark/>
          </w:tcPr>
          <w:p w14:paraId="10E67907" w14:textId="77777777" w:rsidR="00103FD1" w:rsidRPr="006F4DE1" w:rsidRDefault="00103FD1" w:rsidP="006F4DE1">
            <w:pPr>
              <w:jc w:val="right"/>
              <w:spacing w:before="0" w:beforeAutospacing="0" w:after="0" w:afterAutospacing="0" w:lineRule="auto" w:line="360"/>
              <w:rPr>
                <w:szCs w:val="24"/>
                <w:lang w:val="en-GB" w:eastAsia="en-GB"/>
                <w:b w:val="0"/>
                <w:i w:val="0"/>
                <w:color w:val="000000"/>
                <w:sz w:val="24"/>
                <w:spacing w:val="0"/>
                <w:w w:val="100"/>
                <w:rFonts w:eastAsia="Times New Roman"/>
                <w:caps w:val="0"/>
              </w:rPr>
              <w:snapToGrid w:val="0"/>
              <w:textAlignment w:val="baseline"/>
            </w:pPr>
            <w:r w:rsidRPr="006F4DE1">
              <w:rPr>
                <w:szCs w:val="24"/>
                <w:lang w:val="en-GB" w:eastAsia="en-GB"/>
                <w:b w:val="0"/>
                <w:i w:val="0"/>
                <w:color w:val="000000"/>
                <w:sz w:val="24"/>
                <w:spacing w:val="0"/>
                <w:w w:val="100"/>
                <w:rFonts w:eastAsia="Times New Roman"/>
                <w:caps w:val="0"/>
              </w:rPr>
              <w:t>5</w:t>
            </w:r>
          </w:p>
        </w:tc>
        <w:tc>
          <w:tcPr>
            <w:tcW w:w="2310" w:type="dxa"/>
            <w:noWrap/>
            <w:hideMark/>
          </w:tcPr>
          <w:p w14:paraId="74BDB371" w14:textId="77777777" w:rsidR="00103FD1" w:rsidRPr="006F4DE1" w:rsidRDefault="00103FD1" w:rsidP="006F4DE1">
            <w:pPr>
              <w:jc w:val="right"/>
              <w:spacing w:before="0" w:beforeAutospacing="0" w:after="0" w:afterAutospacing="0" w:lineRule="auto" w:line="360"/>
              <w:rPr>
                <w:szCs w:val="24"/>
                <w:lang w:val="en-GB" w:eastAsia="en-GB"/>
                <w:b w:val="0"/>
                <w:i w:val="0"/>
                <w:color w:val="000000"/>
                <w:sz w:val="24"/>
                <w:spacing w:val="0"/>
                <w:w w:val="100"/>
                <w:rFonts w:eastAsia="Times New Roman"/>
                <w:caps w:val="0"/>
              </w:rPr>
              <w:snapToGrid w:val="0"/>
              <w:textAlignment w:val="baseline"/>
            </w:pPr>
            <w:r w:rsidRPr="006F4DE1">
              <w:rPr>
                <w:szCs w:val="24"/>
                <w:lang w:val="en-GB" w:eastAsia="en-GB"/>
                <w:b w:val="0"/>
                <w:i w:val="0"/>
                <w:color w:val="000000"/>
                <w:sz w:val="24"/>
                <w:spacing w:val="0"/>
                <w:w w:val="100"/>
                <w:rFonts w:eastAsia="Times New Roman"/>
                <w:caps w:val="0"/>
              </w:rPr>
              <w:t>83</w:t>
            </w:r>
          </w:p>
        </w:tc>
        <w:tc>
          <w:tcPr>
            <w:tcW w:w="2311" w:type="dxa"/>
            <w:noWrap/>
            <w:hideMark/>
          </w:tcPr>
          <w:p w14:paraId="2C99F535" w14:textId="77777777" w:rsidR="00103FD1" w:rsidRPr="006F4DE1" w:rsidRDefault="00103FD1" w:rsidP="006F4DE1">
            <w:pPr>
              <w:jc w:val="right"/>
              <w:spacing w:before="0" w:beforeAutospacing="0" w:after="0" w:afterAutospacing="0" w:lineRule="auto" w:line="360"/>
              <w:rPr>
                <w:szCs w:val="24"/>
                <w:lang w:val="en-GB" w:eastAsia="en-GB"/>
                <w:b w:val="0"/>
                <w:i w:val="0"/>
                <w:color w:val="000000"/>
                <w:sz w:val="24"/>
                <w:spacing w:val="0"/>
                <w:w w:val="100"/>
                <w:rFonts w:eastAsia="Times New Roman"/>
                <w:caps w:val="0"/>
              </w:rPr>
              <w:snapToGrid w:val="0"/>
              <w:textAlignment w:val="baseline"/>
            </w:pPr>
            <w:r w:rsidRPr="006F4DE1">
              <w:rPr>
                <w:szCs w:val="24"/>
                <w:lang w:val="en-GB" w:eastAsia="en-GB"/>
                <w:b w:val="0"/>
                <w:i w:val="0"/>
                <w:color w:val="000000"/>
                <w:sz w:val="24"/>
                <w:spacing w:val="0"/>
                <w:w w:val="100"/>
                <w:rFonts w:eastAsia="Times New Roman"/>
                <w:caps w:val="0"/>
              </w:rPr>
              <w:t>40</w:t>
            </w:r>
          </w:p>
        </w:tc>
        <w:tc>
          <w:tcPr>
            <w:tcW w:w="2311" w:type="dxa"/>
            <w:noWrap/>
            <w:hideMark/>
          </w:tcPr>
          <w:p w14:paraId="2960AF2C" w14:textId="77777777" w:rsidR="00103FD1" w:rsidRPr="006F4DE1" w:rsidRDefault="00103FD1" w:rsidP="006F4DE1">
            <w:pPr>
              <w:jc w:val="right"/>
              <w:spacing w:before="0" w:beforeAutospacing="0" w:after="0" w:afterAutospacing="0" w:lineRule="auto" w:line="360"/>
              <w:rPr>
                <w:szCs w:val="24"/>
                <w:lang w:val="en-GB" w:eastAsia="en-GB"/>
                <w:b w:val="0"/>
                <w:i w:val="0"/>
                <w:color w:val="000000"/>
                <w:sz w:val="24"/>
                <w:spacing w:val="0"/>
                <w:w w:val="100"/>
                <w:rFonts w:eastAsia="Times New Roman"/>
                <w:caps w:val="0"/>
              </w:rPr>
              <w:snapToGrid w:val="0"/>
              <w:textAlignment w:val="baseline"/>
            </w:pPr>
            <w:r w:rsidRPr="006F4DE1">
              <w:rPr>
                <w:szCs w:val="24"/>
                <w:lang w:val="en-GB" w:eastAsia="en-GB"/>
                <w:b w:val="0"/>
                <w:i w:val="0"/>
                <w:color w:val="000000"/>
                <w:sz w:val="24"/>
                <w:spacing w:val="0"/>
                <w:w w:val="100"/>
                <w:rFonts w:eastAsia="Times New Roman"/>
                <w:caps w:val="0"/>
              </w:rPr>
              <w:t>191</w:t>
            </w:r>
          </w:p>
        </w:tc>
      </w:tr>
      <w:tr>
        <w:trPr>
          <w:trHeight w:val="300"/>
        </w:trPr>
        <w:tc>
          <w:tcPr>
            <w:cnfStyle w:val="001000000000" w:firstRow="0" w:lastRow="0" w:firstColumn="1" w:lastColumn="0" w:oddVBand="0" w:evenVBand="0" w:oddHBand="0" w:evenHBand="0" w:firstRowFirstColumn="0" w:firstRowLastColumn="0" w:lastRowFirstColumn="0" w:lastRowLastColumn="0"/>
            <w:tcW w:w="2310" w:type="dxa"/>
            <w:noWrap/>
            <w:hideMark/>
          </w:tcPr>
          <w:p w14:paraId="413ED9EC" w14:textId="77777777" w:rsidR="00103FD1" w:rsidRPr="006F4DE1" w:rsidRDefault="00103FD1" w:rsidP="006F4DE1">
            <w:pPr>
              <w:jc w:val="right"/>
              <w:spacing w:before="0" w:beforeAutospacing="0" w:after="0" w:afterAutospacing="0" w:lineRule="auto" w:line="360"/>
              <w:rPr>
                <w:szCs w:val="24"/>
                <w:lang w:val="en-GB" w:eastAsia="en-GB"/>
                <w:b w:val="0"/>
                <w:i w:val="0"/>
                <w:color w:val="000000"/>
                <w:sz w:val="24"/>
                <w:spacing w:val="0"/>
                <w:w w:val="100"/>
                <w:rFonts w:eastAsia="Times New Roman"/>
                <w:caps w:val="0"/>
              </w:rPr>
              <w:snapToGrid w:val="0"/>
              <w:textAlignment w:val="baseline"/>
            </w:pPr>
            <w:r w:rsidRPr="006F4DE1">
              <w:rPr>
                <w:szCs w:val="24"/>
                <w:lang w:val="en-GB" w:eastAsia="en-GB"/>
                <w:b w:val="0"/>
                <w:i w:val="0"/>
                <w:color w:val="000000"/>
                <w:sz w:val="24"/>
                <w:spacing w:val="0"/>
                <w:w w:val="100"/>
                <w:rFonts w:eastAsia="Times New Roman"/>
                <w:caps w:val="0"/>
              </w:rPr>
              <w:t>6</w:t>
            </w:r>
          </w:p>
        </w:tc>
        <w:tc>
          <w:tcPr>
            <w:tcW w:w="2310" w:type="dxa"/>
            <w:noWrap/>
            <w:hideMark/>
          </w:tcPr>
          <w:p w14:paraId="233B09E1" w14:textId="77777777" w:rsidR="00103FD1" w:rsidRPr="006F4DE1" w:rsidRDefault="00103FD1" w:rsidP="006F4DE1">
            <w:pPr>
              <w:jc w:val="right"/>
              <w:spacing w:before="0" w:beforeAutospacing="0" w:after="0" w:afterAutospacing="0" w:lineRule="auto" w:line="360"/>
              <w:rPr>
                <w:szCs w:val="24"/>
                <w:lang w:val="en-GB" w:eastAsia="en-GB"/>
                <w:b w:val="0"/>
                <w:i w:val="0"/>
                <w:color w:val="000000"/>
                <w:sz w:val="24"/>
                <w:spacing w:val="0"/>
                <w:w w:val="100"/>
                <w:rFonts w:eastAsia="Times New Roman"/>
                <w:caps w:val="0"/>
              </w:rPr>
              <w:snapToGrid w:val="0"/>
              <w:textAlignment w:val="baseline"/>
            </w:pPr>
            <w:r w:rsidRPr="006F4DE1">
              <w:rPr>
                <w:szCs w:val="24"/>
                <w:lang w:val="en-GB" w:eastAsia="en-GB"/>
                <w:b w:val="0"/>
                <w:i w:val="0"/>
                <w:color w:val="000000"/>
                <w:sz w:val="24"/>
                <w:spacing w:val="0"/>
                <w:w w:val="100"/>
                <w:rFonts w:eastAsia="Times New Roman"/>
                <w:caps w:val="0"/>
              </w:rPr>
              <w:t>58</w:t>
            </w:r>
          </w:p>
        </w:tc>
        <w:tc>
          <w:tcPr>
            <w:tcW w:w="2311" w:type="dxa"/>
            <w:noWrap/>
            <w:hideMark/>
          </w:tcPr>
          <w:p w14:paraId="2AF6B9BB" w14:textId="77777777" w:rsidR="00103FD1" w:rsidRPr="006F4DE1" w:rsidRDefault="00103FD1" w:rsidP="006F4DE1">
            <w:pPr>
              <w:jc w:val="right"/>
              <w:spacing w:before="0" w:beforeAutospacing="0" w:after="0" w:afterAutospacing="0" w:lineRule="auto" w:line="360"/>
              <w:rPr>
                <w:szCs w:val="24"/>
                <w:lang w:val="en-GB" w:eastAsia="en-GB"/>
                <w:b w:val="0"/>
                <w:i w:val="0"/>
                <w:color w:val="000000"/>
                <w:sz w:val="24"/>
                <w:spacing w:val="0"/>
                <w:w w:val="100"/>
                <w:rFonts w:eastAsia="Times New Roman"/>
                <w:caps w:val="0"/>
              </w:rPr>
              <w:snapToGrid w:val="0"/>
              <w:textAlignment w:val="baseline"/>
            </w:pPr>
            <w:r w:rsidRPr="006F4DE1">
              <w:rPr>
                <w:szCs w:val="24"/>
                <w:lang w:val="en-GB" w:eastAsia="en-GB"/>
                <w:b w:val="0"/>
                <w:i w:val="0"/>
                <w:color w:val="000000"/>
                <w:sz w:val="24"/>
                <w:spacing w:val="0"/>
                <w:w w:val="100"/>
                <w:rFonts w:eastAsia="Times New Roman"/>
                <w:caps w:val="0"/>
              </w:rPr>
              <w:t>40</w:t>
            </w:r>
          </w:p>
        </w:tc>
        <w:tc>
          <w:tcPr>
            <w:tcW w:w="2311" w:type="dxa"/>
            <w:noWrap/>
            <w:hideMark/>
          </w:tcPr>
          <w:p w14:paraId="56400F3A" w14:textId="77777777" w:rsidR="00103FD1" w:rsidRPr="006F4DE1" w:rsidRDefault="00103FD1" w:rsidP="006F4DE1">
            <w:pPr>
              <w:jc w:val="right"/>
              <w:spacing w:before="0" w:beforeAutospacing="0" w:after="0" w:afterAutospacing="0" w:lineRule="auto" w:line="360"/>
              <w:rPr>
                <w:szCs w:val="24"/>
                <w:lang w:val="en-GB" w:eastAsia="en-GB"/>
                <w:b w:val="0"/>
                <w:i w:val="0"/>
                <w:color w:val="000000"/>
                <w:sz w:val="24"/>
                <w:spacing w:val="0"/>
                <w:w w:val="100"/>
                <w:rFonts w:eastAsia="Times New Roman"/>
                <w:caps w:val="0"/>
              </w:rPr>
              <w:snapToGrid w:val="0"/>
              <w:textAlignment w:val="baseline"/>
            </w:pPr>
            <w:r w:rsidRPr="006F4DE1">
              <w:rPr>
                <w:szCs w:val="24"/>
                <w:lang w:val="en-GB" w:eastAsia="en-GB"/>
                <w:b w:val="0"/>
                <w:i w:val="0"/>
                <w:color w:val="000000"/>
                <w:sz w:val="24"/>
                <w:spacing w:val="0"/>
                <w:w w:val="100"/>
                <w:rFonts w:eastAsia="Times New Roman"/>
                <w:caps w:val="0"/>
              </w:rPr>
              <w:t>191</w:t>
            </w:r>
          </w:p>
        </w:tc>
      </w:tr>
      <w:tr>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310" w:type="dxa"/>
            <w:noWrap/>
            <w:hideMark/>
          </w:tcPr>
          <w:p w14:paraId="5ADA6E6D" w14:textId="77777777" w:rsidR="00103FD1" w:rsidRPr="006F4DE1" w:rsidRDefault="00103FD1" w:rsidP="006F4DE1">
            <w:pPr>
              <w:jc w:val="right"/>
              <w:spacing w:before="0" w:beforeAutospacing="0" w:after="0" w:afterAutospacing="0" w:lineRule="auto" w:line="360"/>
              <w:rPr>
                <w:szCs w:val="24"/>
                <w:lang w:val="en-GB" w:eastAsia="en-GB"/>
                <w:b w:val="0"/>
                <w:i w:val="0"/>
                <w:color w:val="000000"/>
                <w:sz w:val="24"/>
                <w:spacing w:val="0"/>
                <w:w w:val="100"/>
                <w:rFonts w:eastAsia="Times New Roman"/>
                <w:caps w:val="0"/>
              </w:rPr>
              <w:snapToGrid w:val="0"/>
              <w:textAlignment w:val="baseline"/>
            </w:pPr>
            <w:r w:rsidRPr="006F4DE1">
              <w:rPr>
                <w:szCs w:val="24"/>
                <w:lang w:val="en-GB" w:eastAsia="en-GB"/>
                <w:b w:val="0"/>
                <w:i w:val="0"/>
                <w:color w:val="000000"/>
                <w:sz w:val="24"/>
                <w:spacing w:val="0"/>
                <w:w w:val="100"/>
                <w:rFonts w:eastAsia="Times New Roman"/>
                <w:caps w:val="0"/>
              </w:rPr>
              <w:t>7</w:t>
            </w:r>
          </w:p>
        </w:tc>
        <w:tc>
          <w:tcPr>
            <w:tcW w:w="2310" w:type="dxa"/>
            <w:noWrap/>
            <w:hideMark/>
          </w:tcPr>
          <w:p w14:paraId="08CB248B" w14:textId="77777777" w:rsidR="00103FD1" w:rsidRPr="006F4DE1" w:rsidRDefault="00103FD1" w:rsidP="006F4DE1">
            <w:pPr>
              <w:jc w:val="right"/>
              <w:spacing w:before="0" w:beforeAutospacing="0" w:after="0" w:afterAutospacing="0" w:lineRule="auto" w:line="360"/>
              <w:rPr>
                <w:szCs w:val="24"/>
                <w:lang w:val="en-GB" w:eastAsia="en-GB"/>
                <w:b w:val="0"/>
                <w:i w:val="0"/>
                <w:color w:val="000000"/>
                <w:sz w:val="24"/>
                <w:spacing w:val="0"/>
                <w:w w:val="100"/>
                <w:rFonts w:eastAsia="Times New Roman"/>
                <w:caps w:val="0"/>
              </w:rPr>
              <w:snapToGrid w:val="0"/>
              <w:textAlignment w:val="baseline"/>
            </w:pPr>
            <w:r w:rsidRPr="006F4DE1">
              <w:rPr>
                <w:szCs w:val="24"/>
                <w:lang w:val="en-GB" w:eastAsia="en-GB"/>
                <w:b w:val="0"/>
                <w:i w:val="0"/>
                <w:color w:val="000000"/>
                <w:sz w:val="24"/>
                <w:spacing w:val="0"/>
                <w:w w:val="100"/>
                <w:rFonts w:eastAsia="Times New Roman"/>
                <w:caps w:val="0"/>
              </w:rPr>
              <w:t>60</w:t>
            </w:r>
          </w:p>
        </w:tc>
        <w:tc>
          <w:tcPr>
            <w:tcW w:w="2311" w:type="dxa"/>
            <w:noWrap/>
            <w:hideMark/>
          </w:tcPr>
          <w:p w14:paraId="74458CE9" w14:textId="77777777" w:rsidR="00103FD1" w:rsidRPr="006F4DE1" w:rsidRDefault="00103FD1" w:rsidP="006F4DE1">
            <w:pPr>
              <w:jc w:val="right"/>
              <w:spacing w:before="0" w:beforeAutospacing="0" w:after="0" w:afterAutospacing="0" w:lineRule="auto" w:line="360"/>
              <w:rPr>
                <w:szCs w:val="24"/>
                <w:lang w:val="en-GB" w:eastAsia="en-GB"/>
                <w:b w:val="0"/>
                <w:i w:val="0"/>
                <w:color w:val="000000"/>
                <w:sz w:val="24"/>
                <w:spacing w:val="0"/>
                <w:w w:val="100"/>
                <w:rFonts w:eastAsia="Times New Roman"/>
                <w:caps w:val="0"/>
              </w:rPr>
              <w:snapToGrid w:val="0"/>
              <w:textAlignment w:val="baseline"/>
            </w:pPr>
            <w:r w:rsidRPr="006F4DE1">
              <w:rPr>
                <w:szCs w:val="24"/>
                <w:lang w:val="en-GB" w:eastAsia="en-GB"/>
                <w:b w:val="0"/>
                <w:i w:val="0"/>
                <w:color w:val="000000"/>
                <w:sz w:val="24"/>
                <w:spacing w:val="0"/>
                <w:w w:val="100"/>
                <w:rFonts w:eastAsia="Times New Roman"/>
                <w:caps w:val="0"/>
              </w:rPr>
              <w:t>25</w:t>
            </w:r>
          </w:p>
        </w:tc>
        <w:tc>
          <w:tcPr>
            <w:tcW w:w="2311" w:type="dxa"/>
            <w:noWrap/>
            <w:hideMark/>
          </w:tcPr>
          <w:p w14:paraId="2B3BAB20" w14:textId="77777777" w:rsidR="00103FD1" w:rsidRPr="006F4DE1" w:rsidRDefault="00103FD1" w:rsidP="006F4DE1">
            <w:pPr>
              <w:jc w:val="right"/>
              <w:spacing w:before="0" w:beforeAutospacing="0" w:after="0" w:afterAutospacing="0" w:lineRule="auto" w:line="360"/>
              <w:rPr>
                <w:szCs w:val="24"/>
                <w:lang w:val="en-GB" w:eastAsia="en-GB"/>
                <w:b w:val="0"/>
                <w:i w:val="0"/>
                <w:color w:val="000000"/>
                <w:sz w:val="24"/>
                <w:spacing w:val="0"/>
                <w:w w:val="100"/>
                <w:rFonts w:eastAsia="Times New Roman"/>
                <w:caps w:val="0"/>
              </w:rPr>
              <w:snapToGrid w:val="0"/>
              <w:textAlignment w:val="baseline"/>
            </w:pPr>
            <w:r w:rsidRPr="006F4DE1">
              <w:rPr>
                <w:szCs w:val="24"/>
                <w:lang w:val="en-GB" w:eastAsia="en-GB"/>
                <w:b w:val="0"/>
                <w:i w:val="0"/>
                <w:color w:val="000000"/>
                <w:sz w:val="24"/>
                <w:spacing w:val="0"/>
                <w:w w:val="100"/>
                <w:rFonts w:eastAsia="Times New Roman"/>
                <w:caps w:val="0"/>
              </w:rPr>
              <w:t>214</w:t>
            </w:r>
          </w:p>
        </w:tc>
      </w:tr>
      <w:tr>
        <w:trPr>
          <w:trHeight w:val="300"/>
        </w:trPr>
        <w:tc>
          <w:tcPr>
            <w:cnfStyle w:val="001000000000" w:firstRow="0" w:lastRow="0" w:firstColumn="1" w:lastColumn="0" w:oddVBand="0" w:evenVBand="0" w:oddHBand="0" w:evenHBand="0" w:firstRowFirstColumn="0" w:firstRowLastColumn="0" w:lastRowFirstColumn="0" w:lastRowLastColumn="0"/>
            <w:tcW w:w="2310" w:type="dxa"/>
            <w:noWrap/>
            <w:hideMark/>
          </w:tcPr>
          <w:p w14:paraId="20B6B695" w14:textId="77777777" w:rsidR="00103FD1" w:rsidRPr="006F4DE1" w:rsidRDefault="00103FD1" w:rsidP="006F4DE1">
            <w:pPr>
              <w:jc w:val="right"/>
              <w:spacing w:before="0" w:beforeAutospacing="0" w:after="0" w:afterAutospacing="0" w:lineRule="auto" w:line="360"/>
              <w:rPr>
                <w:szCs w:val="24"/>
                <w:lang w:val="en-GB" w:eastAsia="en-GB"/>
                <w:b w:val="0"/>
                <w:i w:val="0"/>
                <w:color w:val="000000"/>
                <w:sz w:val="24"/>
                <w:spacing w:val="0"/>
                <w:w w:val="100"/>
                <w:rFonts w:eastAsia="Times New Roman"/>
                <w:caps w:val="0"/>
              </w:rPr>
              <w:snapToGrid w:val="0"/>
              <w:textAlignment w:val="baseline"/>
            </w:pPr>
            <w:r w:rsidRPr="006F4DE1">
              <w:rPr>
                <w:szCs w:val="24"/>
                <w:lang w:val="en-GB" w:eastAsia="en-GB"/>
                <w:b w:val="0"/>
                <w:i w:val="0"/>
                <w:color w:val="000000"/>
                <w:sz w:val="24"/>
                <w:spacing w:val="0"/>
                <w:w w:val="100"/>
                <w:rFonts w:eastAsia="Times New Roman"/>
                <w:caps w:val="0"/>
              </w:rPr>
              <w:t>8</w:t>
            </w:r>
          </w:p>
        </w:tc>
        <w:tc>
          <w:tcPr>
            <w:tcW w:w="2310" w:type="dxa"/>
            <w:noWrap/>
            <w:hideMark/>
          </w:tcPr>
          <w:p w14:paraId="1C8724B5" w14:textId="77777777" w:rsidR="00103FD1" w:rsidRPr="006F4DE1" w:rsidRDefault="00103FD1" w:rsidP="006F4DE1">
            <w:pPr>
              <w:jc w:val="right"/>
              <w:spacing w:before="0" w:beforeAutospacing="0" w:after="0" w:afterAutospacing="0" w:lineRule="auto" w:line="360"/>
              <w:rPr>
                <w:szCs w:val="24"/>
                <w:lang w:val="en-GB" w:eastAsia="en-GB"/>
                <w:b w:val="0"/>
                <w:i w:val="0"/>
                <w:color w:val="000000"/>
                <w:sz w:val="24"/>
                <w:spacing w:val="0"/>
                <w:w w:val="100"/>
                <w:rFonts w:eastAsia="Times New Roman"/>
                <w:caps w:val="0"/>
              </w:rPr>
              <w:snapToGrid w:val="0"/>
              <w:textAlignment w:val="baseline"/>
            </w:pPr>
            <w:r w:rsidRPr="006F4DE1">
              <w:rPr>
                <w:szCs w:val="24"/>
                <w:lang w:val="en-GB" w:eastAsia="en-GB"/>
                <w:b w:val="0"/>
                <w:i w:val="0"/>
                <w:color w:val="000000"/>
                <w:sz w:val="24"/>
                <w:spacing w:val="0"/>
                <w:w w:val="100"/>
                <w:rFonts w:eastAsia="Times New Roman"/>
                <w:caps w:val="0"/>
              </w:rPr>
              <w:t>74</w:t>
            </w:r>
          </w:p>
        </w:tc>
        <w:tc>
          <w:tcPr>
            <w:tcW w:w="2311" w:type="dxa"/>
            <w:noWrap/>
            <w:hideMark/>
          </w:tcPr>
          <w:p w14:paraId="0797FE89" w14:textId="77777777" w:rsidR="00103FD1" w:rsidRPr="006F4DE1" w:rsidRDefault="00103FD1" w:rsidP="006F4DE1">
            <w:pPr>
              <w:jc w:val="right"/>
              <w:spacing w:before="0" w:beforeAutospacing="0" w:after="0" w:afterAutospacing="0" w:lineRule="auto" w:line="360"/>
              <w:rPr>
                <w:szCs w:val="24"/>
                <w:lang w:val="en-GB" w:eastAsia="en-GB"/>
                <w:b w:val="0"/>
                <w:i w:val="0"/>
                <w:color w:val="000000"/>
                <w:sz w:val="24"/>
                <w:spacing w:val="0"/>
                <w:w w:val="100"/>
                <w:rFonts w:eastAsia="Times New Roman"/>
                <w:caps w:val="0"/>
              </w:rPr>
              <w:snapToGrid w:val="0"/>
              <w:textAlignment w:val="baseline"/>
            </w:pPr>
            <w:r w:rsidRPr="006F4DE1">
              <w:rPr>
                <w:szCs w:val="24"/>
                <w:lang w:val="en-GB" w:eastAsia="en-GB"/>
                <w:b w:val="0"/>
                <w:i w:val="0"/>
                <w:color w:val="000000"/>
                <w:sz w:val="24"/>
                <w:spacing w:val="0"/>
                <w:w w:val="100"/>
                <w:rFonts w:eastAsia="Times New Roman"/>
                <w:caps w:val="0"/>
              </w:rPr>
              <w:t>35</w:t>
            </w:r>
          </w:p>
        </w:tc>
        <w:tc>
          <w:tcPr>
            <w:tcW w:w="2311" w:type="dxa"/>
            <w:noWrap/>
            <w:hideMark/>
          </w:tcPr>
          <w:p w14:paraId="6D0C8BE2" w14:textId="77777777" w:rsidR="00103FD1" w:rsidRPr="006F4DE1" w:rsidRDefault="00103FD1" w:rsidP="006F4DE1">
            <w:pPr>
              <w:jc w:val="right"/>
              <w:spacing w:before="0" w:beforeAutospacing="0" w:after="0" w:afterAutospacing="0" w:lineRule="auto" w:line="360"/>
              <w:rPr>
                <w:szCs w:val="24"/>
                <w:lang w:val="en-GB" w:eastAsia="en-GB"/>
                <w:b w:val="0"/>
                <w:i w:val="0"/>
                <w:color w:val="000000"/>
                <w:sz w:val="24"/>
                <w:spacing w:val="0"/>
                <w:w w:val="100"/>
                <w:rFonts w:eastAsia="Times New Roman"/>
                <w:caps w:val="0"/>
              </w:rPr>
              <w:snapToGrid w:val="0"/>
              <w:textAlignment w:val="baseline"/>
            </w:pPr>
            <w:r w:rsidRPr="006F4DE1">
              <w:rPr>
                <w:szCs w:val="24"/>
                <w:lang w:val="en-GB" w:eastAsia="en-GB"/>
                <w:b w:val="0"/>
                <w:i w:val="0"/>
                <w:color w:val="000000"/>
                <w:sz w:val="24"/>
                <w:spacing w:val="0"/>
                <w:w w:val="100"/>
                <w:rFonts w:eastAsia="Times New Roman"/>
                <w:caps w:val="0"/>
              </w:rPr>
              <w:t>183</w:t>
            </w:r>
          </w:p>
        </w:tc>
      </w:tr>
      <w:tr>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310" w:type="dxa"/>
            <w:noWrap/>
            <w:hideMark/>
          </w:tcPr>
          <w:p w14:paraId="042146D1" w14:textId="77777777" w:rsidR="00103FD1" w:rsidRPr="006F4DE1" w:rsidRDefault="00103FD1" w:rsidP="006F4DE1">
            <w:pPr>
              <w:jc w:val="right"/>
              <w:spacing w:before="0" w:beforeAutospacing="0" w:after="0" w:afterAutospacing="0" w:lineRule="auto" w:line="360"/>
              <w:rPr>
                <w:szCs w:val="24"/>
                <w:lang w:val="en-GB" w:eastAsia="en-GB"/>
                <w:b w:val="0"/>
                <w:i w:val="0"/>
                <w:color w:val="000000"/>
                <w:sz w:val="24"/>
                <w:spacing w:val="0"/>
                <w:w w:val="100"/>
                <w:rFonts w:eastAsia="Times New Roman"/>
                <w:caps w:val="0"/>
              </w:rPr>
              <w:snapToGrid w:val="0"/>
              <w:textAlignment w:val="baseline"/>
            </w:pPr>
            <w:r w:rsidRPr="006F4DE1">
              <w:rPr>
                <w:szCs w:val="24"/>
                <w:lang w:val="en-GB" w:eastAsia="en-GB"/>
                <w:b w:val="0"/>
                <w:i w:val="0"/>
                <w:color w:val="000000"/>
                <w:sz w:val="24"/>
                <w:spacing w:val="0"/>
                <w:w w:val="100"/>
                <w:rFonts w:eastAsia="Times New Roman"/>
                <w:caps w:val="0"/>
              </w:rPr>
              <w:t>9</w:t>
            </w:r>
          </w:p>
        </w:tc>
        <w:tc>
          <w:tcPr>
            <w:tcW w:w="2310" w:type="dxa"/>
            <w:noWrap/>
            <w:hideMark/>
          </w:tcPr>
          <w:p w14:paraId="0BA676A1" w14:textId="77777777" w:rsidR="00103FD1" w:rsidRPr="006F4DE1" w:rsidRDefault="00103FD1" w:rsidP="006F4DE1">
            <w:pPr>
              <w:jc w:val="right"/>
              <w:spacing w:before="0" w:beforeAutospacing="0" w:after="0" w:afterAutospacing="0" w:lineRule="auto" w:line="360"/>
              <w:rPr>
                <w:szCs w:val="24"/>
                <w:lang w:val="en-GB" w:eastAsia="en-GB"/>
                <w:b w:val="0"/>
                <w:i w:val="0"/>
                <w:color w:val="000000"/>
                <w:sz w:val="24"/>
                <w:spacing w:val="0"/>
                <w:w w:val="100"/>
                <w:rFonts w:eastAsia="Times New Roman"/>
                <w:caps w:val="0"/>
              </w:rPr>
              <w:snapToGrid w:val="0"/>
              <w:textAlignment w:val="baseline"/>
            </w:pPr>
            <w:r w:rsidRPr="006F4DE1">
              <w:rPr>
                <w:szCs w:val="24"/>
                <w:lang w:val="en-GB" w:eastAsia="en-GB"/>
                <w:b w:val="0"/>
                <w:i w:val="0"/>
                <w:color w:val="000000"/>
                <w:sz w:val="24"/>
                <w:spacing w:val="0"/>
                <w:w w:val="100"/>
                <w:rFonts w:eastAsia="Times New Roman"/>
                <w:caps w:val="0"/>
              </w:rPr>
              <w:t>87</w:t>
            </w:r>
          </w:p>
        </w:tc>
        <w:tc>
          <w:tcPr>
            <w:tcW w:w="2311" w:type="dxa"/>
            <w:noWrap/>
            <w:hideMark/>
          </w:tcPr>
          <w:p w14:paraId="0C21A288" w14:textId="77777777" w:rsidR="00103FD1" w:rsidRPr="006F4DE1" w:rsidRDefault="00103FD1" w:rsidP="006F4DE1">
            <w:pPr>
              <w:jc w:val="right"/>
              <w:spacing w:before="0" w:beforeAutospacing="0" w:after="0" w:afterAutospacing="0" w:lineRule="auto" w:line="360"/>
              <w:rPr>
                <w:szCs w:val="24"/>
                <w:lang w:val="en-GB" w:eastAsia="en-GB"/>
                <w:b w:val="0"/>
                <w:i w:val="0"/>
                <w:color w:val="000000"/>
                <w:sz w:val="24"/>
                <w:spacing w:val="0"/>
                <w:w w:val="100"/>
                <w:rFonts w:eastAsia="Times New Roman"/>
                <w:caps w:val="0"/>
              </w:rPr>
              <w:snapToGrid w:val="0"/>
              <w:textAlignment w:val="baseline"/>
            </w:pPr>
            <w:r w:rsidRPr="006F4DE1">
              <w:rPr>
                <w:szCs w:val="24"/>
                <w:lang w:val="en-GB" w:eastAsia="en-GB"/>
                <w:b w:val="0"/>
                <w:i w:val="0"/>
                <w:color w:val="000000"/>
                <w:sz w:val="24"/>
                <w:spacing w:val="0"/>
                <w:w w:val="100"/>
                <w:rFonts w:eastAsia="Times New Roman"/>
                <w:caps w:val="0"/>
              </w:rPr>
              <w:t>40</w:t>
            </w:r>
          </w:p>
        </w:tc>
        <w:tc>
          <w:tcPr>
            <w:tcW w:w="2311" w:type="dxa"/>
            <w:noWrap/>
            <w:hideMark/>
          </w:tcPr>
          <w:p w14:paraId="0164FD0C" w14:textId="77777777" w:rsidR="00103FD1" w:rsidRPr="006F4DE1" w:rsidRDefault="00103FD1" w:rsidP="006F4DE1">
            <w:pPr>
              <w:jc w:val="right"/>
              <w:spacing w:before="0" w:beforeAutospacing="0" w:after="0" w:afterAutospacing="0" w:lineRule="auto" w:line="360"/>
              <w:rPr>
                <w:szCs w:val="24"/>
                <w:lang w:val="en-GB" w:eastAsia="en-GB"/>
                <w:b w:val="0"/>
                <w:i w:val="0"/>
                <w:color w:val="000000"/>
                <w:sz w:val="24"/>
                <w:spacing w:val="0"/>
                <w:w w:val="100"/>
                <w:rFonts w:eastAsia="Times New Roman"/>
                <w:caps w:val="0"/>
              </w:rPr>
              <w:snapToGrid w:val="0"/>
              <w:textAlignment w:val="baseline"/>
            </w:pPr>
            <w:r w:rsidRPr="006F4DE1">
              <w:rPr>
                <w:szCs w:val="24"/>
                <w:lang w:val="en-GB" w:eastAsia="en-GB"/>
                <w:b w:val="0"/>
                <w:i w:val="0"/>
                <w:color w:val="000000"/>
                <w:sz w:val="24"/>
                <w:spacing w:val="0"/>
                <w:w w:val="100"/>
                <w:rFonts w:eastAsia="Times New Roman"/>
                <w:caps w:val="0"/>
              </w:rPr>
              <w:t>142</w:t>
            </w:r>
          </w:p>
        </w:tc>
      </w:tr>
      <w:tr>
        <w:trPr>
          <w:trHeight w:val="300"/>
        </w:trPr>
        <w:tc>
          <w:tcPr>
            <w:cnfStyle w:val="001000000000" w:firstRow="0" w:lastRow="0" w:firstColumn="1" w:lastColumn="0" w:oddVBand="0" w:evenVBand="0" w:oddHBand="0" w:evenHBand="0" w:firstRowFirstColumn="0" w:firstRowLastColumn="0" w:lastRowFirstColumn="0" w:lastRowLastColumn="0"/>
            <w:tcW w:w="2310" w:type="dxa"/>
            <w:noWrap/>
            <w:hideMark/>
          </w:tcPr>
          <w:p w14:paraId="010B23A9" w14:textId="77777777" w:rsidR="00103FD1" w:rsidRPr="006F4DE1" w:rsidRDefault="00103FD1" w:rsidP="006F4DE1">
            <w:pPr>
              <w:jc w:val="right"/>
              <w:spacing w:before="0" w:beforeAutospacing="0" w:after="0" w:afterAutospacing="0" w:lineRule="auto" w:line="360"/>
              <w:rPr>
                <w:szCs w:val="24"/>
                <w:lang w:val="en-GB" w:eastAsia="en-GB"/>
                <w:b w:val="0"/>
                <w:i w:val="0"/>
                <w:color w:val="000000"/>
                <w:sz w:val="24"/>
                <w:spacing w:val="0"/>
                <w:w w:val="100"/>
                <w:rFonts w:eastAsia="Times New Roman"/>
                <w:caps w:val="0"/>
              </w:rPr>
              <w:snapToGrid w:val="0"/>
              <w:textAlignment w:val="baseline"/>
            </w:pPr>
            <w:r w:rsidRPr="006F4DE1">
              <w:rPr>
                <w:szCs w:val="24"/>
                <w:lang w:val="en-GB" w:eastAsia="en-GB"/>
                <w:b w:val="0"/>
                <w:i w:val="0"/>
                <w:color w:val="000000"/>
                <w:sz w:val="24"/>
                <w:spacing w:val="0"/>
                <w:w w:val="100"/>
                <w:rFonts w:eastAsia="Times New Roman"/>
                <w:caps w:val="0"/>
              </w:rPr>
              <w:t>10</w:t>
            </w:r>
          </w:p>
        </w:tc>
        <w:tc>
          <w:tcPr>
            <w:tcW w:w="2310" w:type="dxa"/>
            <w:noWrap/>
            <w:hideMark/>
          </w:tcPr>
          <w:p w14:paraId="2363B7D7" w14:textId="77777777" w:rsidR="00103FD1" w:rsidRPr="006F4DE1" w:rsidRDefault="00103FD1" w:rsidP="006F4DE1">
            <w:pPr>
              <w:jc w:val="right"/>
              <w:spacing w:before="0" w:beforeAutospacing="0" w:after="0" w:afterAutospacing="0" w:lineRule="auto" w:line="360"/>
              <w:rPr>
                <w:szCs w:val="24"/>
                <w:lang w:val="en-GB" w:eastAsia="en-GB"/>
                <w:b w:val="0"/>
                <w:i w:val="0"/>
                <w:color w:val="000000"/>
                <w:sz w:val="24"/>
                <w:spacing w:val="0"/>
                <w:w w:val="100"/>
                <w:rFonts w:eastAsia="Times New Roman"/>
                <w:caps w:val="0"/>
              </w:rPr>
              <w:snapToGrid w:val="0"/>
              <w:textAlignment w:val="baseline"/>
            </w:pPr>
            <w:r w:rsidRPr="006F4DE1">
              <w:rPr>
                <w:szCs w:val="24"/>
                <w:lang w:val="en-GB" w:eastAsia="en-GB"/>
                <w:b w:val="0"/>
                <w:i w:val="0"/>
                <w:color w:val="000000"/>
                <w:sz w:val="24"/>
                <w:spacing w:val="0"/>
                <w:w w:val="100"/>
                <w:rFonts w:eastAsia="Times New Roman"/>
                <w:caps w:val="0"/>
              </w:rPr>
              <w:t>80</w:t>
            </w:r>
          </w:p>
        </w:tc>
        <w:tc>
          <w:tcPr>
            <w:tcW w:w="2311" w:type="dxa"/>
            <w:noWrap/>
            <w:hideMark/>
          </w:tcPr>
          <w:p w14:paraId="43908018" w14:textId="77777777" w:rsidR="00103FD1" w:rsidRPr="006F4DE1" w:rsidRDefault="00103FD1" w:rsidP="006F4DE1">
            <w:pPr>
              <w:jc w:val="right"/>
              <w:spacing w:before="0" w:beforeAutospacing="0" w:after="0" w:afterAutospacing="0" w:lineRule="auto" w:line="360"/>
              <w:rPr>
                <w:szCs w:val="24"/>
                <w:lang w:val="en-GB" w:eastAsia="en-GB"/>
                <w:b w:val="0"/>
                <w:i w:val="0"/>
                <w:color w:val="000000"/>
                <w:sz w:val="24"/>
                <w:spacing w:val="0"/>
                <w:w w:val="100"/>
                <w:rFonts w:eastAsia="Times New Roman"/>
                <w:caps w:val="0"/>
              </w:rPr>
              <w:snapToGrid w:val="0"/>
              <w:textAlignment w:val="baseline"/>
            </w:pPr>
            <w:r w:rsidRPr="006F4DE1">
              <w:rPr>
                <w:szCs w:val="24"/>
                <w:lang w:val="en-GB" w:eastAsia="en-GB"/>
                <w:b w:val="0"/>
                <w:i w:val="0"/>
                <w:color w:val="000000"/>
                <w:sz w:val="24"/>
                <w:spacing w:val="0"/>
                <w:w w:val="100"/>
                <w:rFonts w:eastAsia="Times New Roman"/>
                <w:caps w:val="0"/>
              </w:rPr>
              <w:t>20</w:t>
            </w:r>
          </w:p>
        </w:tc>
        <w:tc>
          <w:tcPr>
            <w:tcW w:w="2311" w:type="dxa"/>
            <w:noWrap/>
            <w:hideMark/>
          </w:tcPr>
          <w:p w14:paraId="198F0345" w14:textId="77777777" w:rsidR="00103FD1" w:rsidRPr="006F4DE1" w:rsidRDefault="00103FD1" w:rsidP="006F4DE1">
            <w:pPr>
              <w:jc w:val="right"/>
              <w:spacing w:before="0" w:beforeAutospacing="0" w:after="0" w:afterAutospacing="0" w:lineRule="auto" w:line="360"/>
              <w:rPr>
                <w:szCs w:val="24"/>
                <w:lang w:val="en-GB" w:eastAsia="en-GB"/>
                <w:b w:val="0"/>
                <w:i w:val="0"/>
                <w:color w:val="000000"/>
                <w:sz w:val="24"/>
                <w:spacing w:val="0"/>
                <w:w w:val="100"/>
                <w:rFonts w:eastAsia="Times New Roman"/>
                <w:caps w:val="0"/>
              </w:rPr>
              <w:snapToGrid w:val="0"/>
              <w:textAlignment w:val="baseline"/>
            </w:pPr>
            <w:r w:rsidRPr="006F4DE1">
              <w:rPr>
                <w:szCs w:val="24"/>
                <w:lang w:val="en-GB" w:eastAsia="en-GB"/>
                <w:b w:val="0"/>
                <w:i w:val="0"/>
                <w:color w:val="000000"/>
                <w:sz w:val="24"/>
                <w:spacing w:val="0"/>
                <w:w w:val="100"/>
                <w:rFonts w:eastAsia="Times New Roman"/>
                <w:caps w:val="0"/>
              </w:rPr>
              <w:t>262</w:t>
            </w:r>
          </w:p>
        </w:tc>
      </w:tr>
    </w:tbl>
    <w:p w14:paraId="432BCFC5" w14:textId="77777777" w:rsidR="00103FD1" w:rsidRPr="006F4DE1" w:rsidRDefault="00103FD1" w:rsidP="006F4DE1">
      <w:pPr>
        <w:jc w:val="both"/>
        <w:spacing w:before="0" w:beforeAutospacing="0" w:after="160" w:afterAutospacing="0" w:lineRule="auto" w:line="360"/>
        <w:rPr>
          <w:szCs w:val="24"/>
          <w:b w:val="0"/>
          <w:i w:val="0"/>
          <w:sz w:val="24"/>
          <w:spacing w:val="0"/>
          <w:w w:val="100"/>
          <w:rFonts/>
          <w:caps w:val="0"/>
        </w:rPr>
        <w:snapToGrid w:val="0"/>
        <w:textAlignment w:val="baseline"/>
        <w:tabs>
          <w:tab w:val="left" w:pos="1947"/>
        </w:tabs>
      </w:pPr>
      <w:r>
        <w:rPr>
          <w:b w:val="0"/>
          <w:i w:val="0"/>
          <w:sz w:val="24"/>
          <w:spacing w:val="0"/>
          <w:w w:val="100"/>
          <w:rFonts/>
          <w:caps w:val="0"/>
        </w:rPr>
        <w:t/>
      </w:r>
    </w:p>
    <w:p w14:paraId="02CE8D9D" w14:textId="77777777" w:rsidR="00103FD1" w:rsidRPr="006F4DE1" w:rsidRDefault="00103FD1" w:rsidP="006F4DE1">
      <w:pPr>
        <w:jc w:val="both"/>
        <w:spacing w:before="0" w:beforeAutospacing="0" w:after="160" w:afterAutospacing="0" w:lineRule="auto" w:line="360"/>
        <w:rPr>
          <w:szCs w:val="24"/>
          <w:b w:val="0"/>
          <w:i w:val="0"/>
          <w:sz w:val="24"/>
          <w:spacing w:val="0"/>
          <w:w w:val="100"/>
          <w:rFonts/>
          <w:caps w:val="0"/>
        </w:rPr>
        <w:snapToGrid w:val="0"/>
        <w:textAlignment w:val="baseline"/>
        <w:tabs>
          <w:tab w:val="left" w:pos="1947"/>
        </w:tabs>
      </w:pPr>
      <w:r w:rsidRPr="006F4DE1">
        <w:drawing>
          <wp:anchor distT="0" distB="0" distL="114300" distR="114300" simplePos="0" relativeHeight="251655168" behindDoc="0" locked="0" layoutInCell="1" allowOverlap="1" wp14:anchorId="49F9DC8D" wp14:editId="118EDB00">
            <wp:simplePos x="0" y="0"/>
            <wp:positionH relativeFrom="column">
              <wp:posOffset>0</wp:posOffset>
            </wp:positionH>
            <wp:positionV relativeFrom="paragraph">
              <wp:posOffset>1618234</wp:posOffset>
            </wp:positionV>
            <wp:extent cx="3528381" cy="3040655"/>
            <wp:effectExtent l="19050" t="0" r="0" b="0"/>
            <wp:wrapSquare wrapText="bothSides"/>
            <wp:docPr id="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cstate="print"/>
                    <a:srcRect/>
                    <a:stretch>
                      <a:fillRect/>
                    </a:stretch>
                  </pic:blipFill>
                  <pic:spPr bwMode="auto">
                    <a:xfrm rot="0">
                      <a:off x="0" y="0"/>
                      <a:ext cx="3528381" cy="3040655"/>
                    </a:xfrm>
                    <a:prstGeom prst="rect">
                      <a:avLst/>
                    </a:prstGeom>
                    <a:noFill/>
                    <a:ln w="9525">
                      <a:noFill/>
                      <a:miter lim="800000"/>
                      <a:headEnd/>
                      <a:tailEnd/>
                    </a:ln>
                  </pic:spPr>
                </pic:pic>
              </a:graphicData>
            </a:graphic>
          </wp:anchor>
        </w:drawing>
        <w:rPr>
          <w:szCs w:val="24"/>
          <w:lang w:val="en-GB" w:eastAsia="en-GB"/>
          <w:noProof/>
          <w:b w:val="0"/>
          <w:i w:val="0"/>
          <w:sz w:val="24"/>
          <w:spacing w:val="0"/>
          <w:w w:val="100"/>
          <w:rFonts/>
          <w:caps w:val="0"/>
        </w:rPr>
      </w:r>
      <w:r w:rsidRPr="006F4DE1">
        <w:rPr>
          <w:szCs w:val="24"/>
          <w:b w:val="0"/>
          <w:i w:val="0"/>
          <w:sz w:val="24"/>
          <w:spacing w:val="0"/>
          <w:w w:val="100"/>
          <w:rFonts/>
          <w:caps w:val="0"/>
        </w:rPr>
        <w:br/>
      </w:r>
      <w:r w:rsidR="001730E7" w:rsidRPr="00411405">
        <w:rPr>
          <w:szCs w:val="24"/>
          <w:b w:val="0"/>
          <w:i w:val="0"/>
          <w:sz w:val="24"/>
          <w:spacing w:val="0"/>
          <w:w w:val="100"/>
          <w:rFonts/>
          <w:caps w:val="0"/>
        </w:rPr>
        <w:t>Fig</w:t>
      </w:r>
      <w:r w:rsidR="00F01C35" w:rsidRPr="00411405">
        <w:rPr>
          <w:szCs w:val="24"/>
          <w:b w:val="0"/>
          <w:i w:val="0"/>
          <w:sz w:val="24"/>
          <w:spacing w:val="0"/>
          <w:w w:val="100"/>
          <w:rFonts/>
          <w:caps w:val="0"/>
        </w:rPr>
        <w:t> </w:t>
      </w:r>
      <w:r w:rsidR="00F01C35" w:rsidRPr="00411405">
        <w:rPr>
          <w:szCs w:val="24"/>
          <w:b w:val="0"/>
          <w:i w:val="0"/>
          <w:sz w:val="24"/>
          <w:spacing w:val="0"/>
          <w:w w:val="100"/>
          <w:rFonts/>
          <w:caps w:val="0"/>
        </w:rPr>
        <w:t>4.</w:t>
      </w:r>
      <w:r w:rsidR="004C672B" w:rsidRPr="00411405">
        <w:rPr>
          <w:szCs w:val="24"/>
          <w:b w:val="0"/>
          <w:i w:val="0"/>
          <w:sz w:val="24"/>
          <w:spacing w:val="0"/>
          <w:w w:val="100"/>
          <w:rFonts/>
          <w:caps w:val="0"/>
        </w:rPr>
        <w:t>0</w:t>
      </w:r>
      <w:r w:rsidR="00F01C35" w:rsidRPr="00411405">
        <w:rPr>
          <w:szCs w:val="24"/>
          <w:b w:val="0"/>
          <w:i w:val="0"/>
          <w:sz w:val="24"/>
          <w:spacing w:val="0"/>
          <w:w w:val="100"/>
          <w:rFonts/>
          <w:caps w:val="0"/>
        </w:rPr>
        <w:t>8</w:t>
      </w:r>
      <w:r w:rsidR="00F01C35" w:rsidRPr="00411405">
        <w:rPr>
          <w:szCs w:val="24"/>
          <w:b w:val="0"/>
          <w:i w:val="0"/>
          <w:sz w:val="24"/>
          <w:spacing w:val="0"/>
          <w:w w:val="100"/>
          <w:rFonts/>
          <w:caps w:val="0"/>
        </w:rPr>
        <w:t> </w:t>
      </w:r>
      <w:r w:rsidR="001730E7" w:rsidRPr="00411405">
        <w:rPr>
          <w:szCs w:val="24"/>
          <w:b w:val="0"/>
          <w:i w:val="0"/>
          <w:sz w:val="24"/>
          <w:spacing w:val="0"/>
          <w:w w:val="100"/>
          <w:rFonts/>
          <w:caps w:val="0"/>
        </w:rPr>
        <w:t>.Rose</w:t>
      </w:r>
      <w:r w:rsidR="001730E7" w:rsidRPr="00411405">
        <w:rPr>
          <w:szCs w:val="24"/>
          <w:b w:val="0"/>
          <w:i w:val="0"/>
          <w:sz w:val="24"/>
          <w:spacing w:val="0"/>
          <w:w w:val="100"/>
          <w:rFonts/>
          <w:caps w:val="0"/>
        </w:rPr>
        <w:t> </w:t>
      </w:r>
      <w:r w:rsidR="001730E7" w:rsidRPr="00411405">
        <w:rPr>
          <w:szCs w:val="24"/>
          <w:b w:val="0"/>
          <w:i w:val="0"/>
          <w:sz w:val="24"/>
          <w:spacing w:val="0"/>
          <w:w w:val="100"/>
          <w:rFonts/>
          <w:caps w:val="0"/>
        </w:rPr>
        <w:t>diagram</w:t>
      </w:r>
      <w:r w:rsidR="001730E7" w:rsidRPr="00411405">
        <w:rPr>
          <w:szCs w:val="24"/>
          <w:b w:val="0"/>
          <w:i w:val="0"/>
          <w:sz w:val="24"/>
          <w:spacing w:val="0"/>
          <w:w w:val="100"/>
          <w:rFonts/>
          <w:caps w:val="0"/>
        </w:rPr>
        <w:t> </w:t>
      </w:r>
      <w:r w:rsidR="001730E7" w:rsidRPr="00411405">
        <w:rPr>
          <w:szCs w:val="24"/>
          <w:b w:val="0"/>
          <w:i w:val="0"/>
          <w:sz w:val="24"/>
          <w:spacing w:val="0"/>
          <w:w w:val="100"/>
          <w:rFonts/>
          <w:caps w:val="0"/>
        </w:rPr>
        <w:t>of</w:t>
      </w:r>
      <w:r w:rsidR="001730E7" w:rsidRPr="00411405">
        <w:rPr>
          <w:szCs w:val="24"/>
          <w:b w:val="0"/>
          <w:i w:val="0"/>
          <w:sz w:val="24"/>
          <w:spacing w:val="0"/>
          <w:w w:val="100"/>
          <w:rFonts/>
          <w:caps w:val="0"/>
        </w:rPr>
        <w:t> </w:t>
      </w:r>
      <w:r w:rsidR="001730E7" w:rsidRPr="00411405">
        <w:rPr>
          <w:szCs w:val="24"/>
          <w:b w:val="0"/>
          <w:i w:val="0"/>
          <w:sz w:val="24"/>
          <w:spacing w:val="0"/>
          <w:w w:val="100"/>
          <w:rFonts/>
          <w:caps w:val="0"/>
        </w:rPr>
        <w:t>pheocysts</w:t>
      </w:r>
      <w:r w:rsidR="001730E7" w:rsidRPr="00411405">
        <w:rPr>
          <w:szCs w:val="24"/>
          <w:b w:val="0"/>
          <w:i w:val="0"/>
          <w:sz w:val="24"/>
          <w:spacing w:val="0"/>
          <w:w w:val="100"/>
          <w:rFonts/>
          <w:caps w:val="0"/>
        </w:rPr>
        <w:t> </w:t>
      </w:r>
      <w:r w:rsidR="001730E7" w:rsidRPr="00411405">
        <w:rPr>
          <w:szCs w:val="24"/>
          <w:b w:val="0"/>
          <w:i w:val="0"/>
          <w:sz w:val="24"/>
          <w:spacing w:val="0"/>
          <w:w w:val="100"/>
          <w:rFonts/>
          <w:caps w:val="0"/>
        </w:rPr>
        <w:t>orientation</w:t>
      </w:r>
      <w:r w:rsidR="00F01C35" w:rsidRPr="00411405">
        <w:rPr>
          <w:szCs w:val="24"/>
          <w:b w:val="0"/>
          <w:i w:val="0"/>
          <w:sz w:val="24"/>
          <w:spacing w:val="0"/>
          <w:w w:val="100"/>
          <w:rFonts/>
          <w:caps w:val="0"/>
        </w:rPr>
        <w:t>(L2</w:t>
      </w:r>
      <w:r w:rsidR="00F01C35">
        <w:rPr>
          <w:szCs w:val="24"/>
          <w:b w:val="0"/>
          <w:i w:val="0"/>
          <w:sz w:val="24"/>
          <w:spacing w:val="0"/>
          <w:w w:val="100"/>
          <w:rFonts/>
          <w:caps w:val="0"/>
        </w:rPr>
        <w:t>,IM)</w:t>
      </w:r>
    </w:p>
    <w:p w14:paraId="491B79BB" w14:textId="77777777" w:rsidR="0097623D" w:rsidRPr="006F4DE1" w:rsidRDefault="0097623D" w:rsidP="006F4DE1">
      <w:pPr>
        <w:jc w:val="both"/>
        <w:spacing w:before="0" w:beforeAutospacing="0" w:after="160" w:afterAutospacing="0" w:lineRule="auto" w:line="360"/>
        <w:rPr>
          <w:szCs w:val="24"/>
          <w:bCs/>
          <w:b w:val="1"/>
          <w:i w:val="0"/>
          <w:sz w:val="24"/>
          <w:spacing w:val="0"/>
          <w:w w:val="100"/>
          <w:rFonts/>
          <w:caps w:val="0"/>
        </w:rPr>
        <w:snapToGrid w:val="0"/>
        <w:textAlignment w:val="baseline"/>
        <w:tabs>
          <w:tab w:val="left" w:pos="1947"/>
        </w:tabs>
      </w:pPr>
      <w:r>
        <w:rPr>
          <w:b w:val="1"/>
          <w:i w:val="0"/>
          <w:sz w:val="24"/>
          <w:spacing w:val="0"/>
          <w:w w:val="100"/>
          <w:rFonts/>
          <w:caps w:val="0"/>
        </w:rPr>
        <w:t/>
      </w:r>
    </w:p>
    <w:p w14:paraId="3E19CF88" w14:textId="77777777" w:rsidR="00705F36" w:rsidRPr="006F4DE1" w:rsidRDefault="00705F36" w:rsidP="006F4DE1">
      <w:pPr>
        <w:jc w:val="both"/>
        <w:spacing w:before="0" w:beforeAutospacing="0" w:after="160" w:afterAutospacing="0" w:lineRule="auto" w:line="360"/>
        <w:rPr>
          <w:szCs w:val="24"/>
          <w:bCs/>
          <w:b w:val="1"/>
          <w:i w:val="0"/>
          <w:sz w:val="24"/>
          <w:spacing w:val="0"/>
          <w:w w:val="100"/>
          <w:rFonts/>
          <w:caps w:val="0"/>
        </w:rPr>
        <w:snapToGrid w:val="0"/>
        <w:textAlignment w:val="baseline"/>
        <w:tabs>
          <w:tab w:val="left" w:pos="1947"/>
        </w:tabs>
      </w:pPr>
      <w:r w:rsidRPr="006F4DE1">
        <w:rPr>
          <w:szCs w:val="24"/>
          <w:bCs/>
          <w:b w:val="1"/>
          <w:i w:val="0"/>
          <w:sz w:val="24"/>
          <w:spacing w:val="0"/>
          <w:w w:val="100"/>
          <w:rFonts/>
          <w:caps w:val="0"/>
        </w:rPr>
        <w:t>LOCATION</w:t>
      </w:r>
      <w:r w:rsidRPr="006F4DE1">
        <w:rPr>
          <w:szCs w:val="24"/>
          <w:bCs/>
          <w:b w:val="1"/>
          <w:i w:val="0"/>
          <w:sz w:val="24"/>
          <w:spacing w:val="0"/>
          <w:w w:val="100"/>
          <w:rFonts/>
          <w:caps w:val="0"/>
        </w:rPr>
        <w:t> </w:t>
      </w:r>
      <w:r w:rsidRPr="006F4DE1">
        <w:rPr>
          <w:szCs w:val="24"/>
          <w:bCs/>
          <w:b w:val="1"/>
          <w:i w:val="0"/>
          <w:sz w:val="24"/>
          <w:spacing w:val="0"/>
          <w:w w:val="100"/>
          <w:rFonts/>
          <w:caps w:val="0"/>
        </w:rPr>
        <w:t>3</w:t>
      </w:r>
      <w:r w:rsidRPr="006F4DE1">
        <w:rPr>
          <w:szCs w:val="24"/>
          <w:bCs/>
          <w:b w:val="1"/>
          <w:i w:val="0"/>
          <w:sz w:val="24"/>
          <w:spacing w:val="0"/>
          <w:w w:val="100"/>
          <w:rFonts/>
          <w:caps w:val="0"/>
        </w:rPr>
        <w:t>        </w:t>
      </w:r>
    </w:p>
    <w:p w14:paraId="7F3B61A7" w14:textId="77777777" w:rsidR="0097623D" w:rsidRPr="006F4DE1" w:rsidRDefault="0097623D" w:rsidP="006F4DE1">
      <w:pPr>
        <w:spacing w:before="0" w:beforeAutospacing="0" w:after="160" w:afterAutospacing="0" w:lineRule="auto" w:line="360"/>
        <w:rPr>
          <w:szCs w:val="24"/>
          <w:bCs/>
          <w:lang w:val="en-GB" w:eastAsia="en-GB"/>
          <w:b w:val="1"/>
          <w:i w:val="0"/>
          <w:color w:val="000000"/>
          <w:sz w:val="24"/>
          <w:spacing w:val="0"/>
          <w:w w:val="100"/>
          <w:rFonts w:eastAsia="Times New Roman"/>
          <w:caps w:val="0"/>
        </w:rPr>
        <w:snapToGrid w:val="0"/>
        <w:textAlignment w:val="baseline"/>
      </w:pPr>
      <w:r w:rsidRPr="006F4DE1">
        <w:rPr>
          <w:szCs w:val="24"/>
          <w:bCs/>
          <w:b w:val="1"/>
          <w:i w:val="0"/>
          <w:sz w:val="24"/>
          <w:spacing w:val="0"/>
          <w:w w:val="100"/>
          <w:rFonts/>
          <w:caps w:val="0"/>
        </w:rPr>
        <w:t>Coordinates;</w:t>
      </w:r>
      <w:r w:rsidRPr="006F4DE1">
        <w:rPr>
          <w:szCs w:val="24"/>
          <w:bCs/>
          <w:b w:val="1"/>
          <w:i w:val="0"/>
          <w:sz w:val="24"/>
          <w:spacing w:val="0"/>
          <w:w w:val="100"/>
          <w:rFonts/>
          <w:caps w:val="0"/>
        </w:rPr>
        <w:t> </w:t>
      </w:r>
      <w:r w:rsidR="009053BE" w:rsidRPr="006F4DE1">
        <w:rPr>
          <w:szCs w:val="24"/>
          <w:bCs/>
          <w:lang w:val="en-GB" w:eastAsia="en-GB"/>
          <w:b w:val="1"/>
          <w:i w:val="0"/>
          <w:color w:val="000000"/>
          <w:sz w:val="24"/>
          <w:spacing w:val="0"/>
          <w:w w:val="100"/>
          <w:rFonts w:eastAsia="Times New Roman"/>
          <w:caps w:val="0"/>
        </w:rPr>
        <w:t>7.2071388,</w:t>
      </w:r>
      <w:r w:rsidR="009053BE" w:rsidRPr="006F4DE1">
        <w:rPr>
          <w:szCs w:val="24"/>
          <w:bCs/>
          <w:b w:val="1"/>
          <w:i w:val="0"/>
          <w:color w:val="000000"/>
          <w:sz w:val="24"/>
          <w:spacing w:val="0"/>
          <w:w w:val="100"/>
          <w:rFonts/>
          <w:caps w:val="0"/>
        </w:rPr>
        <w:t> </w:t>
      </w:r>
      <w:r w:rsidR="009053BE" w:rsidRPr="006F4DE1">
        <w:rPr>
          <w:szCs w:val="24"/>
          <w:bCs/>
          <w:lang w:val="en-GB" w:eastAsia="en-GB"/>
          <w:b w:val="1"/>
          <w:i w:val="0"/>
          <w:color w:val="000000"/>
          <w:sz w:val="24"/>
          <w:spacing w:val="0"/>
          <w:w w:val="100"/>
          <w:rFonts w:eastAsia="Times New Roman"/>
          <w:caps w:val="0"/>
        </w:rPr>
        <w:t>3.3494167</w:t>
      </w:r>
    </w:p>
    <w:p w14:paraId="241E4E4A" w14:textId="77777777" w:rsidR="0097623D" w:rsidRPr="006F4DE1" w:rsidRDefault="0097623D" w:rsidP="006F4DE1">
      <w:pPr>
        <w:spacing w:before="0" w:beforeAutospacing="0" w:after="160" w:afterAutospacing="0" w:lineRule="auto" w:line="360"/>
        <w:rPr>
          <w:szCs w:val="24"/>
          <w:bCs/>
          <w:b w:val="1"/>
          <w:i w:val="0"/>
          <w:sz w:val="24"/>
          <w:spacing w:val="0"/>
          <w:w w:val="100"/>
          <w:rFonts/>
          <w:caps w:val="0"/>
        </w:rPr>
        <w:snapToGrid w:val="0"/>
        <w:textAlignment w:val="baseline"/>
      </w:pPr>
      <w:r w:rsidRPr="006F4DE1">
        <w:rPr>
          <w:szCs w:val="24"/>
          <w:bCs/>
          <w:b w:val="1"/>
          <w:i w:val="0"/>
          <w:sz w:val="24"/>
          <w:spacing w:val="0"/>
          <w:w w:val="100"/>
          <w:rFonts/>
          <w:caps w:val="0"/>
        </w:rPr>
        <w:t>Weather:</w:t>
      </w:r>
      <w:r w:rsidRPr="006F4DE1">
        <w:rPr>
          <w:szCs w:val="24"/>
          <w:bCs/>
          <w:b w:val="1"/>
          <w:i w:val="0"/>
          <w:sz w:val="24"/>
          <w:spacing w:val="0"/>
          <w:w w:val="100"/>
          <w:rFonts/>
          <w:caps w:val="0"/>
        </w:rPr>
        <w:t> </w:t>
      </w:r>
      <w:r w:rsidRPr="006F4DE1">
        <w:rPr>
          <w:szCs w:val="24"/>
          <w:bCs/>
          <w:b w:val="1"/>
          <w:i w:val="0"/>
          <w:sz w:val="24"/>
          <w:spacing w:val="0"/>
          <w:w w:val="100"/>
          <w:rFonts/>
          <w:caps w:val="0"/>
        </w:rPr>
        <w:t>34</w:t>
      </w:r>
      <w:r w:rsidRPr="006F4DE1">
        <w:rPr>
          <w:szCs w:val="24"/>
          <w:bCs/>
          <w:b w:val="1"/>
          <w:i w:val="0"/>
          <w:sz w:val="24"/>
          <w:spacing w:val="0"/>
          <w:w w:val="100"/>
          <w:vertAlign w:val="superscript"/>
          <w:rFonts/>
          <w:caps w:val="0"/>
        </w:rPr>
        <w:t>o</w:t>
      </w:r>
      <w:r w:rsidRPr="006F4DE1">
        <w:rPr>
          <w:szCs w:val="24"/>
          <w:bCs/>
          <w:b w:val="1"/>
          <w:i w:val="0"/>
          <w:sz w:val="24"/>
          <w:spacing w:val="0"/>
          <w:w w:val="100"/>
          <w:rFonts/>
          <w:caps w:val="0"/>
        </w:rPr>
        <w:t>C,</w:t>
      </w:r>
      <w:r w:rsidRPr="006F4DE1">
        <w:rPr>
          <w:szCs w:val="24"/>
          <w:bCs/>
          <w:b w:val="1"/>
          <w:i w:val="0"/>
          <w:sz w:val="24"/>
          <w:spacing w:val="0"/>
          <w:w w:val="100"/>
          <w:rFonts/>
          <w:caps w:val="0"/>
        </w:rPr>
        <w:t> </w:t>
      </w:r>
      <w:r w:rsidRPr="006F4DE1">
        <w:rPr>
          <w:szCs w:val="24"/>
          <w:bCs/>
          <w:b w:val="1"/>
          <w:i w:val="0"/>
          <w:sz w:val="24"/>
          <w:spacing w:val="0"/>
          <w:w w:val="100"/>
          <w:rFonts/>
          <w:caps w:val="0"/>
        </w:rPr>
        <w:t>sunny</w:t>
      </w:r>
    </w:p>
    <w:p w14:paraId="39AE21DC" w14:textId="77777777" w:rsidR="0097623D" w:rsidRPr="006F4DE1" w:rsidRDefault="0097623D" w:rsidP="006F4DE1">
      <w:pPr>
        <w:spacing w:before="0" w:beforeAutospacing="0" w:after="160" w:afterAutospacing="0" w:lineRule="auto" w:line="360"/>
        <w:rPr>
          <w:szCs w:val="24"/>
          <w:bCs/>
          <w:b w:val="1"/>
          <w:i w:val="0"/>
          <w:sz w:val="24"/>
          <w:spacing w:val="0"/>
          <w:w w:val="100"/>
          <w:rFonts/>
          <w:caps w:val="0"/>
        </w:rPr>
        <w:snapToGrid w:val="0"/>
        <w:textAlignment w:val="baseline"/>
      </w:pPr>
      <w:r w:rsidRPr="006F4DE1">
        <w:rPr>
          <w:szCs w:val="24"/>
          <w:bCs/>
          <w:b w:val="1"/>
          <w:i w:val="0"/>
          <w:sz w:val="24"/>
          <w:spacing w:val="0"/>
          <w:w w:val="100"/>
          <w:rFonts/>
          <w:caps w:val="0"/>
        </w:rPr>
        <w:t>Altitude:</w:t>
      </w:r>
      <w:r w:rsidRPr="006F4DE1">
        <w:rPr>
          <w:szCs w:val="24"/>
          <w:bCs/>
          <w:b w:val="1"/>
          <w:i w:val="0"/>
          <w:sz w:val="24"/>
          <w:spacing w:val="0"/>
          <w:w w:val="100"/>
          <w:rFonts/>
          <w:caps w:val="0"/>
        </w:rPr>
        <w:t> </w:t>
      </w:r>
      <w:r w:rsidR="0053065F" w:rsidRPr="006F4DE1">
        <w:rPr>
          <w:szCs w:val="24"/>
          <w:bCs/>
          <w:b w:val="1"/>
          <w:i w:val="0"/>
          <w:sz w:val="24"/>
          <w:spacing w:val="0"/>
          <w:w w:val="100"/>
          <w:rFonts/>
          <w:caps w:val="0"/>
        </w:rPr>
        <w:t>112</w:t>
      </w:r>
      <w:r w:rsidRPr="006F4DE1">
        <w:rPr>
          <w:szCs w:val="24"/>
          <w:bCs/>
          <w:b w:val="1"/>
          <w:i w:val="0"/>
          <w:sz w:val="24"/>
          <w:spacing w:val="0"/>
          <w:w w:val="100"/>
          <w:rFonts/>
          <w:caps w:val="0"/>
        </w:rPr>
        <w:t>m</w:t>
      </w:r>
      <w:r w:rsidRPr="006F4DE1">
        <w:rPr>
          <w:szCs w:val="24"/>
          <w:bCs/>
          <w:b w:val="1"/>
          <w:i w:val="0"/>
          <w:sz w:val="24"/>
          <w:spacing w:val="0"/>
          <w:w w:val="100"/>
          <w:rFonts/>
          <w:caps w:val="0"/>
        </w:rPr>
        <w:t> </w:t>
      </w:r>
      <w:r w:rsidRPr="006F4DE1">
        <w:rPr>
          <w:szCs w:val="24"/>
          <w:bCs/>
          <w:b w:val="1"/>
          <w:i w:val="0"/>
          <w:sz w:val="24"/>
          <w:spacing w:val="0"/>
          <w:w w:val="100"/>
          <w:rFonts/>
          <w:caps w:val="0"/>
        </w:rPr>
        <w:t>Above</w:t>
      </w:r>
      <w:r w:rsidRPr="006F4DE1">
        <w:rPr>
          <w:szCs w:val="24"/>
          <w:bCs/>
          <w:b w:val="1"/>
          <w:i w:val="0"/>
          <w:sz w:val="24"/>
          <w:spacing w:val="0"/>
          <w:w w:val="100"/>
          <w:rFonts/>
          <w:caps w:val="0"/>
        </w:rPr>
        <w:t> </w:t>
      </w:r>
      <w:r w:rsidRPr="006F4DE1">
        <w:rPr>
          <w:szCs w:val="24"/>
          <w:bCs/>
          <w:b w:val="1"/>
          <w:i w:val="0"/>
          <w:sz w:val="24"/>
          <w:spacing w:val="0"/>
          <w:w w:val="100"/>
          <w:rFonts/>
          <w:caps w:val="0"/>
        </w:rPr>
        <w:t>MSL</w:t>
      </w:r>
    </w:p>
    <w:p w14:paraId="6855B881" w14:textId="77777777" w:rsidR="0097623D" w:rsidRPr="006F4DE1" w:rsidRDefault="0097623D" w:rsidP="006F4DE1">
      <w:pPr>
        <w:spacing w:before="0" w:beforeAutospacing="0" w:after="160" w:afterAutospacing="0" w:lineRule="auto" w:line="360"/>
        <w:rPr>
          <w:szCs w:val="24"/>
          <w:bCs/>
          <w:b w:val="1"/>
          <w:i w:val="0"/>
          <w:sz w:val="24"/>
          <w:spacing w:val="0"/>
          <w:w w:val="100"/>
          <w:rFonts/>
          <w:caps w:val="0"/>
        </w:rPr>
        <w:snapToGrid w:val="0"/>
        <w:textAlignment w:val="baseline"/>
      </w:pPr>
      <w:r>
        <w:rPr>
          <w:b w:val="1"/>
          <w:i w:val="0"/>
          <w:sz w:val="24"/>
          <w:spacing w:val="0"/>
          <w:w w:val="100"/>
          <w:rFonts/>
          <w:caps w:val="0"/>
        </w:rPr>
        <w:t/>
      </w:r>
    </w:p>
    <w:p w14:paraId="3B9426EC" w14:textId="77777777" w:rsidR="00705F36" w:rsidRPr="006F4DE1" w:rsidRDefault="0097623D" w:rsidP="006F4DE1">
      <w:pPr>
        <w:spacing w:before="0" w:beforeAutospacing="0" w:after="160" w:afterAutospacing="0" w:lineRule="auto" w:line="360"/>
        <w:rPr>
          <w:szCs w:val="24"/>
          <w:b w:val="0"/>
          <w:i w:val="0"/>
          <w:sz w:val="24"/>
          <w:spacing w:val="0"/>
          <w:w w:val="100"/>
          <w:rFonts/>
          <w:caps w:val="0"/>
        </w:rPr>
        <w:snapToGrid w:val="0"/>
        <w:textAlignment w:val="baseline"/>
      </w:pPr>
      <w:r w:rsidRPr="006F4DE1">
        <w:rPr>
          <w:szCs w:val="24"/>
          <w:bCs/>
          <w:b w:val="1"/>
          <w:i w:val="0"/>
          <w:sz w:val="24"/>
          <w:spacing w:val="0"/>
          <w:w w:val="100"/>
          <w:rFonts/>
          <w:caps w:val="0"/>
        </w:rPr>
        <w:t>Outcrop</w:t>
      </w:r>
      <w:r w:rsidRPr="006F4DE1">
        <w:rPr>
          <w:szCs w:val="24"/>
          <w:bCs/>
          <w:b w:val="1"/>
          <w:i w:val="0"/>
          <w:sz w:val="24"/>
          <w:spacing w:val="0"/>
          <w:w w:val="100"/>
          <w:rFonts/>
          <w:caps w:val="0"/>
        </w:rPr>
        <w:t> </w:t>
      </w:r>
      <w:r w:rsidRPr="006F4DE1">
        <w:rPr>
          <w:szCs w:val="24"/>
          <w:bCs/>
          <w:b w:val="1"/>
          <w:i w:val="0"/>
          <w:sz w:val="24"/>
          <w:spacing w:val="0"/>
          <w:w w:val="100"/>
          <w:rFonts/>
          <w:caps w:val="0"/>
        </w:rPr>
        <w:t>name</w:t>
      </w:r>
      <w:r w:rsidRPr="006F4DE1">
        <w:rPr>
          <w:szCs w:val="24"/>
          <w:b w:val="0"/>
          <w:i w:val="0"/>
          <w:sz w:val="24"/>
          <w:spacing w:val="0"/>
          <w:w w:val="100"/>
          <w:rFonts/>
          <w:caps w:val="0"/>
        </w:rPr>
        <w:t>:</w:t>
      </w:r>
      <w:r w:rsidRPr="006F4DE1">
        <w:rPr>
          <w:szCs w:val="24"/>
          <w:b w:val="0"/>
          <w:i w:val="0"/>
          <w:sz w:val="24"/>
          <w:spacing w:val="0"/>
          <w:w w:val="100"/>
          <w:rFonts/>
          <w:caps w:val="0"/>
        </w:rPr>
        <w:t> </w:t>
      </w:r>
      <w:r w:rsidRPr="006F4DE1">
        <w:rPr>
          <w:szCs w:val="24"/>
          <w:b w:val="0"/>
          <w:i w:val="0"/>
          <w:sz w:val="24"/>
          <w:spacing w:val="0"/>
          <w:w w:val="100"/>
          <w:rFonts/>
          <w:caps w:val="0"/>
        </w:rPr>
        <w:t>Porphiritic</w:t>
      </w:r>
      <w:r w:rsidRPr="006F4DE1">
        <w:rPr>
          <w:szCs w:val="24"/>
          <w:b w:val="0"/>
          <w:i w:val="0"/>
          <w:sz w:val="24"/>
          <w:spacing w:val="0"/>
          <w:w w:val="100"/>
          <w:rFonts/>
          <w:caps w:val="0"/>
        </w:rPr>
        <w:t> </w:t>
      </w:r>
      <w:r w:rsidRPr="006F4DE1">
        <w:rPr>
          <w:szCs w:val="24"/>
          <w:b w:val="0"/>
          <w:i w:val="0"/>
          <w:sz w:val="24"/>
          <w:spacing w:val="0"/>
          <w:w w:val="100"/>
          <w:rFonts/>
          <w:caps w:val="0"/>
        </w:rPr>
        <w:t>granite</w:t>
      </w:r>
    </w:p>
    <w:p w14:paraId="3DA60174" w14:textId="77777777" w:rsidR="00705F36" w:rsidRDefault="00705F36" w:rsidP="006F4DE1">
      <w:pPr>
        <w:jc w:val="both"/>
        <w:spacing w:before="0" w:beforeAutospacing="0" w:after="160" w:afterAutospacing="0" w:lineRule="auto" w:line="360"/>
        <w:rPr>
          <w:szCs w:val="24"/>
          <w:b w:val="0"/>
          <w:i w:val="0"/>
          <w:sz w:val="24"/>
          <w:spacing w:val="0"/>
          <w:w w:val="100"/>
          <w:rFonts/>
          <w:caps w:val="0"/>
        </w:rPr>
        <w:snapToGrid w:val="0"/>
        <w:textAlignment w:val="baseline"/>
        <w:tabs>
          <w:tab w:val="left" w:pos="1947"/>
        </w:tabs>
      </w:pPr>
      <w:r w:rsidRPr="006F4DE1">
        <w:rPr>
          <w:szCs w:val="24"/>
          <w:bCs/>
          <w:b w:val="1"/>
          <w:i w:val="0"/>
          <w:sz w:val="24"/>
          <w:spacing w:val="0"/>
          <w:w w:val="100"/>
          <w:rFonts/>
          <w:caps w:val="0"/>
        </w:rPr>
        <w:t>Description</w:t>
      </w:r>
      <w:r w:rsidRPr="006F4DE1">
        <w:rPr>
          <w:szCs w:val="24"/>
          <w:b w:val="0"/>
          <w:i w:val="0"/>
          <w:sz w:val="24"/>
          <w:spacing w:val="0"/>
          <w:w w:val="100"/>
          <w:rFonts/>
          <w:caps w:val="0"/>
        </w:rPr>
        <w:t>:</w:t>
      </w:r>
      <w:r w:rsidRPr="006F4DE1">
        <w:rPr>
          <w:szCs w:val="24"/>
          <w:b w:val="0"/>
          <w:i w:val="0"/>
          <w:sz w:val="24"/>
          <w:spacing w:val="0"/>
          <w:w w:val="100"/>
          <w:rFonts/>
          <w:caps w:val="0"/>
        </w:rPr>
        <w:t> </w:t>
      </w:r>
      <w:r w:rsidR="00CF2AB4" w:rsidRPr="006F4DE1">
        <w:rPr>
          <w:szCs w:val="24"/>
          <w:b w:val="0"/>
          <w:i w:val="0"/>
          <w:sz w:val="24"/>
          <w:spacing w:val="0"/>
          <w:w w:val="100"/>
          <w:rFonts/>
          <w:caps w:val="0"/>
        </w:rPr>
        <w:t>A</w:t>
      </w:r>
      <w:r w:rsidR="00CF2AB4" w:rsidRPr="006F4DE1">
        <w:rPr>
          <w:szCs w:val="24"/>
          <w:b w:val="0"/>
          <w:i w:val="0"/>
          <w:sz w:val="24"/>
          <w:spacing w:val="0"/>
          <w:w w:val="100"/>
          <w:rFonts/>
          <w:caps w:val="0"/>
        </w:rPr>
        <w:t> </w:t>
      </w:r>
      <w:r w:rsidR="00CF2AB4" w:rsidRPr="006F4DE1">
        <w:rPr>
          <w:szCs w:val="24"/>
          <w:b w:val="0"/>
          <w:i w:val="0"/>
          <w:sz w:val="24"/>
          <w:spacing w:val="0"/>
          <w:w w:val="100"/>
          <w:rFonts/>
          <w:caps w:val="0"/>
        </w:rPr>
        <w:t>low-lying</w:t>
      </w:r>
      <w:r w:rsidR="00CF2AB4" w:rsidRPr="006F4DE1">
        <w:rPr>
          <w:szCs w:val="24"/>
          <w:b w:val="0"/>
          <w:i w:val="0"/>
          <w:sz w:val="24"/>
          <w:spacing w:val="0"/>
          <w:w w:val="100"/>
          <w:rFonts/>
          <w:caps w:val="0"/>
        </w:rPr>
        <w:t> </w:t>
      </w:r>
      <w:r w:rsidR="00CF2AB4" w:rsidRPr="006F4DE1">
        <w:rPr>
          <w:szCs w:val="24"/>
          <w:b w:val="0"/>
          <w:i w:val="0"/>
          <w:sz w:val="24"/>
          <w:spacing w:val="0"/>
          <w:w w:val="100"/>
          <w:rFonts/>
          <w:caps w:val="0"/>
        </w:rPr>
        <w:t>outcrop</w:t>
      </w:r>
      <w:r w:rsidR="00CF2AB4" w:rsidRPr="006F4DE1">
        <w:rPr>
          <w:szCs w:val="24"/>
          <w:b w:val="0"/>
          <w:i w:val="0"/>
          <w:sz w:val="24"/>
          <w:spacing w:val="0"/>
          <w:w w:val="100"/>
          <w:rFonts/>
          <w:caps w:val="0"/>
        </w:rPr>
        <w:t> </w:t>
      </w:r>
      <w:r w:rsidR="00CF2AB4" w:rsidRPr="006F4DE1">
        <w:rPr>
          <w:szCs w:val="24"/>
          <w:b w:val="0"/>
          <w:i w:val="0"/>
          <w:sz w:val="24"/>
          <w:spacing w:val="0"/>
          <w:w w:val="100"/>
          <w:rFonts/>
          <w:caps w:val="0"/>
        </w:rPr>
        <w:t>showing</w:t>
      </w:r>
      <w:r w:rsidR="00CF2AB4" w:rsidRPr="006F4DE1">
        <w:rPr>
          <w:szCs w:val="24"/>
          <w:b w:val="0"/>
          <w:i w:val="0"/>
          <w:sz w:val="24"/>
          <w:spacing w:val="0"/>
          <w:w w:val="100"/>
          <w:rFonts/>
          <w:caps w:val="0"/>
        </w:rPr>
        <w:t> </w:t>
      </w:r>
      <w:r w:rsidR="00CF2AB4" w:rsidRPr="006F4DE1">
        <w:rPr>
          <w:szCs w:val="24"/>
          <w:b w:val="0"/>
          <w:i w:val="0"/>
          <w:sz w:val="24"/>
          <w:spacing w:val="0"/>
          <w:w w:val="100"/>
          <w:rFonts/>
          <w:caps w:val="0"/>
        </w:rPr>
        <w:t>phenocryts</w:t>
      </w:r>
      <w:r w:rsidR="00CF2AB4" w:rsidRPr="006F4DE1">
        <w:rPr>
          <w:szCs w:val="24"/>
          <w:b w:val="0"/>
          <w:i w:val="0"/>
          <w:sz w:val="24"/>
          <w:spacing w:val="0"/>
          <w:w w:val="100"/>
          <w:rFonts/>
          <w:caps w:val="0"/>
        </w:rPr>
        <w:t> </w:t>
      </w:r>
      <w:r w:rsidR="00CF2AB4" w:rsidRPr="006F4DE1">
        <w:rPr>
          <w:szCs w:val="24"/>
          <w:b w:val="0"/>
          <w:i w:val="0"/>
          <w:sz w:val="24"/>
          <w:spacing w:val="0"/>
          <w:w w:val="100"/>
          <w:rFonts/>
          <w:caps w:val="0"/>
        </w:rPr>
        <w:t>quite</w:t>
      </w:r>
      <w:r w:rsidR="00CF2AB4" w:rsidRPr="006F4DE1">
        <w:rPr>
          <w:szCs w:val="24"/>
          <w:b w:val="0"/>
          <w:i w:val="0"/>
          <w:sz w:val="24"/>
          <w:spacing w:val="0"/>
          <w:w w:val="100"/>
          <w:rFonts/>
          <w:caps w:val="0"/>
        </w:rPr>
        <w:t> </w:t>
      </w:r>
      <w:r w:rsidR="00CF2AB4" w:rsidRPr="006F4DE1">
        <w:rPr>
          <w:szCs w:val="24"/>
          <w:b w:val="0"/>
          <w:i w:val="0"/>
          <w:sz w:val="24"/>
          <w:spacing w:val="0"/>
          <w:w w:val="100"/>
          <w:rFonts/>
          <w:caps w:val="0"/>
        </w:rPr>
        <w:t>large</w:t>
      </w:r>
      <w:r w:rsidR="00CF2AB4" w:rsidRPr="006F4DE1">
        <w:rPr>
          <w:szCs w:val="24"/>
          <w:b w:val="0"/>
          <w:i w:val="0"/>
          <w:sz w:val="24"/>
          <w:spacing w:val="0"/>
          <w:w w:val="100"/>
          <w:rFonts/>
          <w:caps w:val="0"/>
        </w:rPr>
        <w:t> </w:t>
      </w:r>
      <w:r w:rsidR="00CF2AB4" w:rsidRPr="006F4DE1">
        <w:rPr>
          <w:szCs w:val="24"/>
          <w:b w:val="0"/>
          <w:i w:val="0"/>
          <w:sz w:val="24"/>
          <w:spacing w:val="0"/>
          <w:w w:val="100"/>
          <w:rFonts/>
          <w:caps w:val="0"/>
        </w:rPr>
        <w:t>without</w:t>
      </w:r>
      <w:r w:rsidR="00CF2AB4" w:rsidRPr="006F4DE1">
        <w:rPr>
          <w:szCs w:val="24"/>
          <w:b w:val="0"/>
          <w:i w:val="0"/>
          <w:sz w:val="24"/>
          <w:spacing w:val="0"/>
          <w:w w:val="100"/>
          <w:rFonts/>
          <w:caps w:val="0"/>
        </w:rPr>
        <w:t> </w:t>
      </w:r>
      <w:r w:rsidR="00CF2AB4" w:rsidRPr="006F4DE1">
        <w:rPr>
          <w:szCs w:val="24"/>
          <w:b w:val="0"/>
          <w:i w:val="0"/>
          <w:sz w:val="24"/>
          <w:spacing w:val="0"/>
          <w:w w:val="100"/>
          <w:rFonts/>
          <w:caps w:val="0"/>
        </w:rPr>
        <w:t>preferred</w:t>
      </w:r>
      <w:r w:rsidR="00CF2AB4" w:rsidRPr="006F4DE1">
        <w:rPr>
          <w:szCs w:val="24"/>
          <w:b w:val="0"/>
          <w:i w:val="0"/>
          <w:sz w:val="24"/>
          <w:spacing w:val="0"/>
          <w:w w:val="100"/>
          <w:rFonts/>
          <w:caps w:val="0"/>
        </w:rPr>
        <w:t> </w:t>
      </w:r>
      <w:r w:rsidR="00CF2AB4" w:rsidRPr="006F4DE1">
        <w:rPr>
          <w:szCs w:val="24"/>
          <w:b w:val="0"/>
          <w:i w:val="0"/>
          <w:sz w:val="24"/>
          <w:spacing w:val="0"/>
          <w:w w:val="100"/>
          <w:rFonts/>
          <w:caps w:val="0"/>
        </w:rPr>
        <w:t>orientation</w:t>
      </w:r>
      <w:r w:rsidR="00CF2AB4" w:rsidRPr="006F4DE1">
        <w:rPr>
          <w:szCs w:val="24"/>
          <w:b w:val="0"/>
          <w:i w:val="0"/>
          <w:sz w:val="24"/>
          <w:spacing w:val="0"/>
          <w:w w:val="100"/>
          <w:rFonts/>
          <w:caps w:val="0"/>
        </w:rPr>
        <w:t> </w:t>
      </w:r>
      <w:r w:rsidR="00CF2AB4" w:rsidRPr="006F4DE1">
        <w:rPr>
          <w:szCs w:val="24"/>
          <w:b w:val="0"/>
          <w:i w:val="0"/>
          <w:sz w:val="24"/>
          <w:spacing w:val="0"/>
          <w:w w:val="100"/>
          <w:rFonts/>
          <w:caps w:val="0"/>
        </w:rPr>
        <w:t>with</w:t>
      </w:r>
      <w:r w:rsidR="00CF2AB4" w:rsidRPr="006F4DE1">
        <w:rPr>
          <w:szCs w:val="24"/>
          <w:b w:val="0"/>
          <w:i w:val="0"/>
          <w:sz w:val="24"/>
          <w:spacing w:val="0"/>
          <w:w w:val="100"/>
          <w:rFonts/>
          <w:caps w:val="0"/>
        </w:rPr>
        <w:t> </w:t>
      </w:r>
      <w:r w:rsidR="00CF2AB4" w:rsidRPr="006F4DE1">
        <w:rPr>
          <w:szCs w:val="24"/>
          <w:b w:val="0"/>
          <w:i w:val="0"/>
          <w:sz w:val="24"/>
          <w:spacing w:val="0"/>
          <w:w w:val="100"/>
          <w:rFonts/>
          <w:caps w:val="0"/>
        </w:rPr>
        <w:t>a</w:t>
      </w:r>
      <w:r w:rsidR="00CF2AB4" w:rsidRPr="006F4DE1">
        <w:rPr>
          <w:szCs w:val="24"/>
          <w:b w:val="0"/>
          <w:i w:val="0"/>
          <w:sz w:val="24"/>
          <w:spacing w:val="0"/>
          <w:w w:val="100"/>
          <w:rFonts/>
          <w:caps w:val="0"/>
        </w:rPr>
        <w:t> </w:t>
      </w:r>
      <w:r w:rsidR="00CF2AB4" w:rsidRPr="006F4DE1">
        <w:rPr>
          <w:szCs w:val="24"/>
          <w:b w:val="0"/>
          <w:i w:val="0"/>
          <w:sz w:val="24"/>
          <w:spacing w:val="0"/>
          <w:w w:val="100"/>
          <w:rFonts/>
          <w:caps w:val="0"/>
        </w:rPr>
        <w:t>darker</w:t>
      </w:r>
      <w:r w:rsidR="00CF2AB4" w:rsidRPr="006F4DE1">
        <w:rPr>
          <w:szCs w:val="24"/>
          <w:b w:val="0"/>
          <w:i w:val="0"/>
          <w:sz w:val="24"/>
          <w:spacing w:val="0"/>
          <w:w w:val="100"/>
          <w:rFonts/>
          <w:caps w:val="0"/>
        </w:rPr>
        <w:t> </w:t>
      </w:r>
      <w:r w:rsidR="00CF2AB4" w:rsidRPr="006F4DE1">
        <w:rPr>
          <w:szCs w:val="24"/>
          <w:b w:val="0"/>
          <w:i w:val="0"/>
          <w:sz w:val="24"/>
          <w:spacing w:val="0"/>
          <w:w w:val="100"/>
          <w:rFonts/>
          <w:caps w:val="0"/>
        </w:rPr>
        <w:t>matrix.</w:t>
      </w:r>
      <w:r w:rsidR="00CF2AB4" w:rsidRPr="006F4DE1">
        <w:rPr>
          <w:szCs w:val="24"/>
          <w:b w:val="0"/>
          <w:i w:val="0"/>
          <w:sz w:val="24"/>
          <w:spacing w:val="0"/>
          <w:w w:val="100"/>
          <w:rFonts/>
          <w:caps w:val="0"/>
        </w:rPr>
        <w:t> </w:t>
      </w:r>
      <w:r w:rsidR="00CF2AB4" w:rsidRPr="006F4DE1">
        <w:rPr>
          <w:szCs w:val="24"/>
          <w:b w:val="0"/>
          <w:i w:val="0"/>
          <w:sz w:val="24"/>
          <w:spacing w:val="0"/>
          <w:w w:val="100"/>
          <w:rFonts/>
          <w:caps w:val="0"/>
        </w:rPr>
        <w:t>There</w:t>
      </w:r>
      <w:r w:rsidR="00CF2AB4" w:rsidRPr="006F4DE1">
        <w:rPr>
          <w:szCs w:val="24"/>
          <w:b w:val="0"/>
          <w:i w:val="0"/>
          <w:sz w:val="24"/>
          <w:spacing w:val="0"/>
          <w:w w:val="100"/>
          <w:rFonts/>
          <w:caps w:val="0"/>
        </w:rPr>
        <w:t> </w:t>
      </w:r>
      <w:r w:rsidR="00CF2AB4" w:rsidRPr="006F4DE1">
        <w:rPr>
          <w:szCs w:val="24"/>
          <w:b w:val="0"/>
          <w:i w:val="0"/>
          <w:sz w:val="24"/>
          <w:spacing w:val="0"/>
          <w:w w:val="100"/>
          <w:rFonts/>
          <w:caps w:val="0"/>
        </w:rPr>
        <w:t>is</w:t>
      </w:r>
      <w:r w:rsidR="00CF2AB4" w:rsidRPr="006F4DE1">
        <w:rPr>
          <w:szCs w:val="24"/>
          <w:b w:val="0"/>
          <w:i w:val="0"/>
          <w:sz w:val="24"/>
          <w:spacing w:val="0"/>
          <w:w w:val="100"/>
          <w:rFonts/>
          <w:caps w:val="0"/>
        </w:rPr>
        <w:t> </w:t>
      </w:r>
      <w:r w:rsidR="00CF2AB4" w:rsidRPr="006F4DE1">
        <w:rPr>
          <w:szCs w:val="24"/>
          <w:b w:val="0"/>
          <w:i w:val="0"/>
          <w:sz w:val="24"/>
          <w:spacing w:val="0"/>
          <w:w w:val="100"/>
          <w:rFonts/>
          <w:caps w:val="0"/>
        </w:rPr>
        <w:t>the</w:t>
      </w:r>
      <w:r w:rsidR="00CF2AB4" w:rsidRPr="006F4DE1">
        <w:rPr>
          <w:szCs w:val="24"/>
          <w:b w:val="0"/>
          <w:i w:val="0"/>
          <w:sz w:val="24"/>
          <w:spacing w:val="0"/>
          <w:w w:val="100"/>
          <w:rFonts/>
          <w:caps w:val="0"/>
        </w:rPr>
        <w:t> </w:t>
      </w:r>
      <w:r w:rsidR="00CF2AB4" w:rsidRPr="006F4DE1">
        <w:rPr>
          <w:szCs w:val="24"/>
          <w:b w:val="0"/>
          <w:i w:val="0"/>
          <w:sz w:val="24"/>
          <w:spacing w:val="0"/>
          <w:w w:val="100"/>
          <w:rFonts/>
          <w:caps w:val="0"/>
        </w:rPr>
        <w:t>presence</w:t>
      </w:r>
      <w:r w:rsidR="00CF2AB4" w:rsidRPr="006F4DE1">
        <w:rPr>
          <w:szCs w:val="24"/>
          <w:b w:val="0"/>
          <w:i w:val="0"/>
          <w:sz w:val="24"/>
          <w:spacing w:val="0"/>
          <w:w w:val="100"/>
          <w:rFonts/>
          <w:caps w:val="0"/>
        </w:rPr>
        <w:t> </w:t>
      </w:r>
      <w:r w:rsidR="00CF2AB4" w:rsidRPr="006F4DE1">
        <w:rPr>
          <w:szCs w:val="24"/>
          <w:b w:val="0"/>
          <w:i w:val="0"/>
          <w:sz w:val="24"/>
          <w:spacing w:val="0"/>
          <w:w w:val="100"/>
          <w:rFonts/>
          <w:caps w:val="0"/>
        </w:rPr>
        <w:t>of</w:t>
      </w:r>
      <w:r w:rsidR="00CF2AB4" w:rsidRPr="006F4DE1">
        <w:rPr>
          <w:szCs w:val="24"/>
          <w:b w:val="0"/>
          <w:i w:val="0"/>
          <w:sz w:val="24"/>
          <w:spacing w:val="0"/>
          <w:w w:val="100"/>
          <w:rFonts/>
          <w:caps w:val="0"/>
        </w:rPr>
        <w:t> </w:t>
      </w:r>
      <w:r w:rsidR="00CF2AB4" w:rsidRPr="006F4DE1">
        <w:rPr>
          <w:szCs w:val="24"/>
          <w:b w:val="0"/>
          <w:i w:val="0"/>
          <w:sz w:val="24"/>
          <w:spacing w:val="0"/>
          <w:w w:val="100"/>
          <w:rFonts/>
          <w:caps w:val="0"/>
        </w:rPr>
        <w:t>granitic</w:t>
      </w:r>
      <w:r w:rsidR="00CF2AB4" w:rsidRPr="006F4DE1">
        <w:rPr>
          <w:szCs w:val="24"/>
          <w:b w:val="0"/>
          <w:i w:val="0"/>
          <w:sz w:val="24"/>
          <w:spacing w:val="0"/>
          <w:w w:val="100"/>
          <w:rFonts/>
          <w:caps w:val="0"/>
        </w:rPr>
        <w:t> </w:t>
      </w:r>
      <w:r w:rsidR="00CF2AB4" w:rsidRPr="006F4DE1">
        <w:rPr>
          <w:szCs w:val="24"/>
          <w:b w:val="0"/>
          <w:i w:val="0"/>
          <w:sz w:val="24"/>
          <w:spacing w:val="0"/>
          <w:w w:val="100"/>
          <w:rFonts/>
          <w:caps w:val="0"/>
        </w:rPr>
        <w:t>zenolith</w:t>
      </w:r>
      <w:r w:rsidR="00CF2AB4" w:rsidRPr="006F4DE1">
        <w:rPr>
          <w:szCs w:val="24"/>
          <w:b w:val="0"/>
          <w:i w:val="0"/>
          <w:sz w:val="24"/>
          <w:spacing w:val="0"/>
          <w:w w:val="100"/>
          <w:rFonts/>
          <w:caps w:val="0"/>
        </w:rPr>
        <w:t> </w:t>
      </w:r>
      <w:r w:rsidR="00CF2AB4" w:rsidRPr="006F4DE1">
        <w:rPr>
          <w:szCs w:val="24"/>
          <w:b w:val="0"/>
          <w:i w:val="0"/>
          <w:sz w:val="24"/>
          <w:spacing w:val="0"/>
          <w:w w:val="100"/>
          <w:rFonts/>
          <w:caps w:val="0"/>
        </w:rPr>
        <w:t>intruded</w:t>
      </w:r>
      <w:r w:rsidR="00CF2AB4" w:rsidRPr="006F4DE1">
        <w:rPr>
          <w:szCs w:val="24"/>
          <w:b w:val="0"/>
          <w:i w:val="0"/>
          <w:sz w:val="24"/>
          <w:spacing w:val="0"/>
          <w:w w:val="100"/>
          <w:rFonts/>
          <w:caps w:val="0"/>
        </w:rPr>
        <w:t> </w:t>
      </w:r>
      <w:r w:rsidR="00CF2AB4" w:rsidRPr="006F4DE1">
        <w:rPr>
          <w:szCs w:val="24"/>
          <w:b w:val="0"/>
          <w:i w:val="0"/>
          <w:sz w:val="24"/>
          <w:spacing w:val="0"/>
          <w:w w:val="100"/>
          <w:rFonts/>
          <w:caps w:val="0"/>
        </w:rPr>
        <w:t>b</w:t>
      </w:r>
      <w:r w:rsidR="00CF2AB4" w:rsidRPr="006F4DE1">
        <w:rPr>
          <w:szCs w:val="24"/>
          <w:b w:val="0"/>
          <w:i w:val="0"/>
          <w:sz w:val="24"/>
          <w:spacing w:val="0"/>
          <w:w w:val="100"/>
          <w:rFonts/>
          <w:caps w:val="0"/>
        </w:rPr>
        <w:t> </w:t>
      </w:r>
      <w:r w:rsidR="00CF2AB4" w:rsidRPr="006F4DE1">
        <w:rPr>
          <w:szCs w:val="24"/>
          <w:b w:val="0"/>
          <w:i w:val="0"/>
          <w:sz w:val="24"/>
          <w:spacing w:val="0"/>
          <w:w w:val="100"/>
          <w:rFonts/>
          <w:caps w:val="0"/>
        </w:rPr>
        <w:t>granitic</w:t>
      </w:r>
      <w:r w:rsidR="00CF2AB4" w:rsidRPr="006F4DE1">
        <w:rPr>
          <w:szCs w:val="24"/>
          <w:b w:val="0"/>
          <w:i w:val="0"/>
          <w:sz w:val="24"/>
          <w:spacing w:val="0"/>
          <w:w w:val="100"/>
          <w:rFonts/>
          <w:caps w:val="0"/>
        </w:rPr>
        <w:t> </w:t>
      </w:r>
      <w:r w:rsidR="00CF2AB4" w:rsidRPr="006F4DE1">
        <w:rPr>
          <w:szCs w:val="24"/>
          <w:b w:val="0"/>
          <w:i w:val="0"/>
          <w:sz w:val="24"/>
          <w:spacing w:val="0"/>
          <w:w w:val="100"/>
          <w:rFonts/>
          <w:caps w:val="0"/>
        </w:rPr>
        <w:t>rocks,</w:t>
      </w:r>
      <w:r w:rsidR="00CF2AB4" w:rsidRPr="006F4DE1">
        <w:rPr>
          <w:szCs w:val="24"/>
          <w:b w:val="0"/>
          <w:i w:val="0"/>
          <w:sz w:val="24"/>
          <w:spacing w:val="0"/>
          <w:w w:val="100"/>
          <w:rFonts/>
          <w:caps w:val="0"/>
        </w:rPr>
        <w:t> </w:t>
      </w:r>
      <w:r w:rsidR="00CF2AB4" w:rsidRPr="006F4DE1">
        <w:rPr>
          <w:szCs w:val="24"/>
          <w:b w:val="0"/>
          <w:i w:val="0"/>
          <w:sz w:val="24"/>
          <w:spacing w:val="0"/>
          <w:w w:val="100"/>
          <w:rFonts/>
          <w:caps w:val="0"/>
        </w:rPr>
        <w:t>A</w:t>
      </w:r>
      <w:r w:rsidR="00CF2AB4" w:rsidRPr="006F4DE1">
        <w:rPr>
          <w:szCs w:val="24"/>
          <w:b w:val="0"/>
          <w:i w:val="0"/>
          <w:sz w:val="24"/>
          <w:spacing w:val="0"/>
          <w:w w:val="100"/>
          <w:rFonts/>
          <w:caps w:val="0"/>
        </w:rPr>
        <w:t> </w:t>
      </w:r>
      <w:r w:rsidR="00CF2AB4" w:rsidRPr="006F4DE1">
        <w:rPr>
          <w:szCs w:val="24"/>
          <w:b w:val="0"/>
          <w:i w:val="0"/>
          <w:sz w:val="24"/>
          <w:spacing w:val="0"/>
          <w:w w:val="100"/>
          <w:rFonts/>
          <w:caps w:val="0"/>
        </w:rPr>
        <w:t>nearby</w:t>
      </w:r>
      <w:r w:rsidR="00CF2AB4" w:rsidRPr="006F4DE1">
        <w:rPr>
          <w:szCs w:val="24"/>
          <w:b w:val="0"/>
          <w:i w:val="0"/>
          <w:sz w:val="24"/>
          <w:spacing w:val="0"/>
          <w:w w:val="100"/>
          <w:rFonts/>
          <w:caps w:val="0"/>
        </w:rPr>
        <w:t> </w:t>
      </w:r>
      <w:r w:rsidR="00CF2AB4" w:rsidRPr="006F4DE1">
        <w:rPr>
          <w:szCs w:val="24"/>
          <w:b w:val="0"/>
          <w:i w:val="0"/>
          <w:sz w:val="24"/>
          <w:spacing w:val="0"/>
          <w:w w:val="100"/>
          <w:rFonts/>
          <w:caps w:val="0"/>
        </w:rPr>
        <w:t>boulder</w:t>
      </w:r>
      <w:r w:rsidR="00CF2AB4" w:rsidRPr="006F4DE1">
        <w:rPr>
          <w:szCs w:val="24"/>
          <w:b w:val="0"/>
          <w:i w:val="0"/>
          <w:sz w:val="24"/>
          <w:spacing w:val="0"/>
          <w:w w:val="100"/>
          <w:rFonts/>
          <w:caps w:val="0"/>
        </w:rPr>
        <w:t> </w:t>
      </w:r>
      <w:r w:rsidR="00CF2AB4" w:rsidRPr="006F4DE1">
        <w:rPr>
          <w:szCs w:val="24"/>
          <w:b w:val="0"/>
          <w:i w:val="0"/>
          <w:sz w:val="24"/>
          <w:spacing w:val="0"/>
          <w:w w:val="100"/>
          <w:rFonts/>
          <w:caps w:val="0"/>
        </w:rPr>
        <w:t>was</w:t>
      </w:r>
      <w:r w:rsidR="00CF2AB4" w:rsidRPr="006F4DE1">
        <w:rPr>
          <w:szCs w:val="24"/>
          <w:b w:val="0"/>
          <w:i w:val="0"/>
          <w:sz w:val="24"/>
          <w:spacing w:val="0"/>
          <w:w w:val="100"/>
          <w:rFonts/>
          <w:caps w:val="0"/>
        </w:rPr>
        <w:t> </w:t>
      </w:r>
      <w:r w:rsidR="00CF2AB4" w:rsidRPr="006F4DE1">
        <w:rPr>
          <w:szCs w:val="24"/>
          <w:b w:val="0"/>
          <w:i w:val="0"/>
          <w:sz w:val="24"/>
          <w:spacing w:val="0"/>
          <w:w w:val="100"/>
          <w:rFonts/>
          <w:caps w:val="0"/>
        </w:rPr>
        <w:t>observed</w:t>
      </w:r>
      <w:r w:rsidR="00CF2AB4" w:rsidRPr="006F4DE1">
        <w:rPr>
          <w:szCs w:val="24"/>
          <w:b w:val="0"/>
          <w:i w:val="0"/>
          <w:sz w:val="24"/>
          <w:spacing w:val="0"/>
          <w:w w:val="100"/>
          <w:rFonts/>
          <w:caps w:val="0"/>
        </w:rPr>
        <w:t> </w:t>
      </w:r>
      <w:r w:rsidR="00CF2AB4" w:rsidRPr="006F4DE1">
        <w:rPr>
          <w:szCs w:val="24"/>
          <w:b w:val="0"/>
          <w:i w:val="0"/>
          <w:sz w:val="24"/>
          <w:spacing w:val="0"/>
          <w:w w:val="100"/>
          <w:rFonts/>
          <w:caps w:val="0"/>
        </w:rPr>
        <w:t>to</w:t>
      </w:r>
      <w:r w:rsidR="00CF2AB4" w:rsidRPr="006F4DE1">
        <w:rPr>
          <w:szCs w:val="24"/>
          <w:b w:val="0"/>
          <w:i w:val="0"/>
          <w:sz w:val="24"/>
          <w:spacing w:val="0"/>
          <w:w w:val="100"/>
          <w:rFonts/>
          <w:caps w:val="0"/>
        </w:rPr>
        <w:t> </w:t>
      </w:r>
      <w:r w:rsidR="00CF2AB4" w:rsidRPr="006F4DE1">
        <w:rPr>
          <w:szCs w:val="24"/>
          <w:b w:val="0"/>
          <w:i w:val="0"/>
          <w:sz w:val="24"/>
          <w:spacing w:val="0"/>
          <w:w w:val="100"/>
          <w:rFonts/>
          <w:caps w:val="0"/>
        </w:rPr>
        <w:t>host</w:t>
      </w:r>
      <w:r w:rsidR="00CF2AB4" w:rsidRPr="006F4DE1">
        <w:rPr>
          <w:szCs w:val="24"/>
          <w:b w:val="0"/>
          <w:i w:val="0"/>
          <w:sz w:val="24"/>
          <w:spacing w:val="0"/>
          <w:w w:val="100"/>
          <w:rFonts/>
          <w:caps w:val="0"/>
        </w:rPr>
        <w:t> </w:t>
      </w:r>
      <w:r w:rsidR="00CF2AB4" w:rsidRPr="006F4DE1">
        <w:rPr>
          <w:szCs w:val="24"/>
          <w:b w:val="0"/>
          <w:i w:val="0"/>
          <w:sz w:val="24"/>
          <w:spacing w:val="0"/>
          <w:w w:val="100"/>
          <w:rFonts/>
          <w:caps w:val="0"/>
        </w:rPr>
        <w:t>a</w:t>
      </w:r>
      <w:r w:rsidR="00CF2AB4" w:rsidRPr="006F4DE1">
        <w:rPr>
          <w:szCs w:val="24"/>
          <w:b w:val="0"/>
          <w:i w:val="0"/>
          <w:sz w:val="24"/>
          <w:spacing w:val="0"/>
          <w:w w:val="100"/>
          <w:rFonts/>
          <w:caps w:val="0"/>
        </w:rPr>
        <w:t> </w:t>
      </w:r>
      <w:r w:rsidR="00CF2AB4" w:rsidRPr="006F4DE1">
        <w:rPr>
          <w:szCs w:val="24"/>
          <w:b w:val="0"/>
          <w:i w:val="0"/>
          <w:sz w:val="24"/>
          <w:spacing w:val="0"/>
          <w:w w:val="100"/>
          <w:rFonts/>
          <w:caps w:val="0"/>
        </w:rPr>
        <w:t>fine-grained</w:t>
      </w:r>
      <w:r w:rsidR="00A75AFD" w:rsidRPr="006F4DE1">
        <w:rPr>
          <w:szCs w:val="24"/>
          <w:b w:val="0"/>
          <w:i w:val="0"/>
          <w:sz w:val="24"/>
          <w:spacing w:val="0"/>
          <w:w w:val="100"/>
          <w:rFonts/>
          <w:caps w:val="0"/>
        </w:rPr>
        <w:t> </w:t>
      </w:r>
      <w:r w:rsidR="00A75AFD" w:rsidRPr="006F4DE1">
        <w:rPr>
          <w:szCs w:val="24"/>
          <w:b w:val="0"/>
          <w:i w:val="0"/>
          <w:sz w:val="24"/>
          <w:spacing w:val="0"/>
          <w:w w:val="100"/>
          <w:rFonts/>
          <w:caps w:val="0"/>
        </w:rPr>
        <w:t>granitic</w:t>
      </w:r>
      <w:r w:rsidR="00A75AFD" w:rsidRPr="006F4DE1">
        <w:rPr>
          <w:szCs w:val="24"/>
          <w:b w:val="0"/>
          <w:i w:val="0"/>
          <w:sz w:val="24"/>
          <w:spacing w:val="0"/>
          <w:w w:val="100"/>
          <w:rFonts/>
          <w:caps w:val="0"/>
        </w:rPr>
        <w:t> </w:t>
      </w:r>
      <w:r w:rsidR="00A75AFD" w:rsidRPr="006F4DE1">
        <w:rPr>
          <w:szCs w:val="24"/>
          <w:b w:val="0"/>
          <w:i w:val="0"/>
          <w:sz w:val="24"/>
          <w:spacing w:val="0"/>
          <w:w w:val="100"/>
          <w:rFonts/>
          <w:caps w:val="0"/>
        </w:rPr>
        <w:t>rock</w:t>
      </w:r>
      <w:r w:rsidR="00A75AFD" w:rsidRPr="006F4DE1">
        <w:rPr>
          <w:szCs w:val="24"/>
          <w:b w:val="0"/>
          <w:i w:val="0"/>
          <w:sz w:val="24"/>
          <w:spacing w:val="0"/>
          <w:w w:val="100"/>
          <w:rFonts/>
          <w:caps w:val="0"/>
        </w:rPr>
        <w:t> </w:t>
      </w:r>
      <w:r w:rsidR="00A75AFD" w:rsidRPr="006F4DE1">
        <w:rPr>
          <w:szCs w:val="24"/>
          <w:b w:val="0"/>
          <w:i w:val="0"/>
          <w:sz w:val="24"/>
          <w:spacing w:val="0"/>
          <w:w w:val="100"/>
          <w:rFonts/>
          <w:caps w:val="0"/>
        </w:rPr>
        <w:t>suggesting</w:t>
      </w:r>
      <w:r w:rsidR="00A75AFD" w:rsidRPr="006F4DE1">
        <w:rPr>
          <w:szCs w:val="24"/>
          <w:b w:val="0"/>
          <w:i w:val="0"/>
          <w:sz w:val="24"/>
          <w:spacing w:val="0"/>
          <w:w w:val="100"/>
          <w:rFonts/>
          <w:caps w:val="0"/>
        </w:rPr>
        <w:t> </w:t>
      </w:r>
      <w:r w:rsidR="00A75AFD" w:rsidRPr="006F4DE1">
        <w:rPr>
          <w:szCs w:val="24"/>
          <w:b w:val="0"/>
          <w:i w:val="0"/>
          <w:sz w:val="24"/>
          <w:spacing w:val="0"/>
          <w:w w:val="100"/>
          <w:rFonts/>
          <w:caps w:val="0"/>
        </w:rPr>
        <w:t>that</w:t>
      </w:r>
      <w:r w:rsidR="00A75AFD" w:rsidRPr="006F4DE1">
        <w:rPr>
          <w:szCs w:val="24"/>
          <w:b w:val="0"/>
          <w:i w:val="0"/>
          <w:sz w:val="24"/>
          <w:spacing w:val="0"/>
          <w:w w:val="100"/>
          <w:rFonts/>
          <w:caps w:val="0"/>
        </w:rPr>
        <w:t> </w:t>
      </w:r>
      <w:r w:rsidR="00A75AFD" w:rsidRPr="006F4DE1">
        <w:rPr>
          <w:szCs w:val="24"/>
          <w:b w:val="0"/>
          <w:i w:val="0"/>
          <w:sz w:val="24"/>
          <w:spacing w:val="0"/>
          <w:w w:val="100"/>
          <w:rFonts/>
          <w:caps w:val="0"/>
        </w:rPr>
        <w:t>the</w:t>
      </w:r>
      <w:r w:rsidR="00A75AFD" w:rsidRPr="006F4DE1">
        <w:rPr>
          <w:szCs w:val="24"/>
          <w:b w:val="0"/>
          <w:i w:val="0"/>
          <w:sz w:val="24"/>
          <w:spacing w:val="0"/>
          <w:w w:val="100"/>
          <w:rFonts/>
          <w:caps w:val="0"/>
        </w:rPr>
        <w:t> </w:t>
      </w:r>
      <w:r w:rsidR="005D6C13" w:rsidRPr="006F4DE1">
        <w:rPr>
          <w:szCs w:val="24"/>
          <w:b w:val="0"/>
          <w:i w:val="0"/>
          <w:sz w:val="24"/>
          <w:spacing w:val="0"/>
          <w:w w:val="100"/>
          <w:rFonts/>
          <w:caps w:val="0"/>
        </w:rPr>
        <w:t>pervious</w:t>
      </w:r>
      <w:r w:rsidR="00A75AFD" w:rsidRPr="006F4DE1">
        <w:rPr>
          <w:szCs w:val="24"/>
          <w:b w:val="0"/>
          <w:i w:val="0"/>
          <w:sz w:val="24"/>
          <w:spacing w:val="0"/>
          <w:w w:val="100"/>
          <w:rFonts/>
          <w:caps w:val="0"/>
        </w:rPr>
        <w:t> </w:t>
      </w:r>
      <w:r w:rsidR="00A75AFD" w:rsidRPr="006F4DE1">
        <w:rPr>
          <w:szCs w:val="24"/>
          <w:b w:val="0"/>
          <w:i w:val="0"/>
          <w:sz w:val="24"/>
          <w:spacing w:val="0"/>
          <w:w w:val="100"/>
          <w:rFonts/>
          <w:caps w:val="0"/>
        </w:rPr>
        <w:t>rock</w:t>
      </w:r>
      <w:r w:rsidR="00A75AFD" w:rsidRPr="006F4DE1">
        <w:rPr>
          <w:szCs w:val="24"/>
          <w:b w:val="0"/>
          <w:i w:val="0"/>
          <w:sz w:val="24"/>
          <w:spacing w:val="0"/>
          <w:w w:val="100"/>
          <w:rFonts/>
          <w:caps w:val="0"/>
        </w:rPr>
        <w:t> </w:t>
      </w:r>
      <w:r w:rsidR="00A75AFD" w:rsidRPr="006F4DE1">
        <w:rPr>
          <w:szCs w:val="24"/>
          <w:b w:val="0"/>
          <w:i w:val="0"/>
          <w:sz w:val="24"/>
          <w:spacing w:val="0"/>
          <w:w w:val="100"/>
          <w:rFonts/>
          <w:caps w:val="0"/>
        </w:rPr>
        <w:t>was</w:t>
      </w:r>
      <w:r w:rsidR="00A75AFD" w:rsidRPr="006F4DE1">
        <w:rPr>
          <w:szCs w:val="24"/>
          <w:b w:val="0"/>
          <w:i w:val="0"/>
          <w:sz w:val="24"/>
          <w:spacing w:val="0"/>
          <w:w w:val="100"/>
          <w:rFonts/>
          <w:caps w:val="0"/>
        </w:rPr>
        <w:t> </w:t>
      </w:r>
      <w:r w:rsidR="00A75AFD" w:rsidRPr="006F4DE1">
        <w:rPr>
          <w:szCs w:val="24"/>
          <w:b w:val="0"/>
          <w:i w:val="0"/>
          <w:sz w:val="24"/>
          <w:spacing w:val="0"/>
          <w:w w:val="100"/>
          <w:rFonts/>
          <w:caps w:val="0"/>
        </w:rPr>
        <w:t>granitic</w:t>
      </w:r>
      <w:r w:rsidR="00A75AFD" w:rsidRPr="006F4DE1">
        <w:rPr>
          <w:szCs w:val="24"/>
          <w:b w:val="0"/>
          <w:i w:val="0"/>
          <w:sz w:val="24"/>
          <w:spacing w:val="0"/>
          <w:w w:val="100"/>
          <w:rFonts/>
          <w:caps w:val="0"/>
        </w:rPr>
        <w:t> </w:t>
      </w:r>
      <w:r w:rsidR="00A75AFD" w:rsidRPr="006F4DE1">
        <w:rPr>
          <w:szCs w:val="24"/>
          <w:b w:val="0"/>
          <w:i w:val="0"/>
          <w:sz w:val="24"/>
          <w:spacing w:val="0"/>
          <w:w w:val="100"/>
          <w:rFonts/>
          <w:caps w:val="0"/>
        </w:rPr>
        <w:t>in</w:t>
      </w:r>
      <w:r w:rsidR="00A75AFD" w:rsidRPr="006F4DE1">
        <w:rPr>
          <w:szCs w:val="24"/>
          <w:b w:val="0"/>
          <w:i w:val="0"/>
          <w:sz w:val="24"/>
          <w:spacing w:val="0"/>
          <w:w w:val="100"/>
          <w:rFonts/>
          <w:caps w:val="0"/>
        </w:rPr>
        <w:t> </w:t>
      </w:r>
      <w:r w:rsidR="00A75AFD" w:rsidRPr="006F4DE1">
        <w:rPr>
          <w:szCs w:val="24"/>
          <w:b w:val="0"/>
          <w:i w:val="0"/>
          <w:sz w:val="24"/>
          <w:spacing w:val="0"/>
          <w:w w:val="100"/>
          <w:rFonts/>
          <w:caps w:val="0"/>
        </w:rPr>
        <w:t>nature;</w:t>
      </w:r>
      <w:r w:rsidR="00A75AFD" w:rsidRPr="006F4DE1">
        <w:rPr>
          <w:szCs w:val="24"/>
          <w:b w:val="0"/>
          <w:i w:val="0"/>
          <w:sz w:val="24"/>
          <w:spacing w:val="0"/>
          <w:w w:val="100"/>
          <w:rFonts/>
          <w:caps w:val="0"/>
        </w:rPr>
        <w:t> </w:t>
      </w:r>
      <w:r w:rsidR="00A75AFD" w:rsidRPr="006F4DE1">
        <w:rPr>
          <w:szCs w:val="24"/>
          <w:b w:val="0"/>
          <w:i w:val="0"/>
          <w:sz w:val="24"/>
          <w:spacing w:val="0"/>
          <w:w w:val="100"/>
          <w:rFonts/>
          <w:caps w:val="0"/>
        </w:rPr>
        <w:t>with</w:t>
      </w:r>
      <w:r w:rsidR="00A75AFD" w:rsidRPr="006F4DE1">
        <w:rPr>
          <w:szCs w:val="24"/>
          <w:b w:val="0"/>
          <w:i w:val="0"/>
          <w:sz w:val="24"/>
          <w:spacing w:val="0"/>
          <w:w w:val="100"/>
          <w:rFonts/>
          <w:caps w:val="0"/>
        </w:rPr>
        <w:t> </w:t>
      </w:r>
      <w:r w:rsidR="00A75AFD" w:rsidRPr="006F4DE1">
        <w:rPr>
          <w:szCs w:val="24"/>
          <w:b w:val="0"/>
          <w:i w:val="0"/>
          <w:sz w:val="24"/>
          <w:spacing w:val="0"/>
          <w:w w:val="100"/>
          <w:rFonts/>
          <w:caps w:val="0"/>
        </w:rPr>
        <w:t>a</w:t>
      </w:r>
      <w:r w:rsidR="00A75AFD" w:rsidRPr="006F4DE1">
        <w:rPr>
          <w:szCs w:val="24"/>
          <w:b w:val="0"/>
          <w:i w:val="0"/>
          <w:sz w:val="24"/>
          <w:spacing w:val="0"/>
          <w:w w:val="100"/>
          <w:rFonts/>
          <w:caps w:val="0"/>
        </w:rPr>
        <w:t> </w:t>
      </w:r>
      <w:r w:rsidR="00A75AFD" w:rsidRPr="006F4DE1">
        <w:rPr>
          <w:szCs w:val="24"/>
          <w:b w:val="0"/>
          <w:i w:val="0"/>
          <w:sz w:val="24"/>
          <w:spacing w:val="0"/>
          <w:w w:val="100"/>
          <w:rFonts/>
          <w:caps w:val="0"/>
        </w:rPr>
        <w:t>matrix</w:t>
      </w:r>
      <w:r w:rsidR="00A75AFD" w:rsidRPr="006F4DE1">
        <w:rPr>
          <w:szCs w:val="24"/>
          <w:b w:val="0"/>
          <w:i w:val="0"/>
          <w:sz w:val="24"/>
          <w:spacing w:val="0"/>
          <w:w w:val="100"/>
          <w:rFonts/>
          <w:caps w:val="0"/>
        </w:rPr>
        <w:t> </w:t>
      </w:r>
      <w:r w:rsidR="00A75AFD" w:rsidRPr="006F4DE1">
        <w:rPr>
          <w:szCs w:val="24"/>
          <w:b w:val="0"/>
          <w:i w:val="0"/>
          <w:sz w:val="24"/>
          <w:spacing w:val="0"/>
          <w:w w:val="100"/>
          <w:rFonts/>
          <w:caps w:val="0"/>
        </w:rPr>
        <w:t>of</w:t>
      </w:r>
      <w:r w:rsidR="00A75AFD" w:rsidRPr="006F4DE1">
        <w:rPr>
          <w:szCs w:val="24"/>
          <w:b w:val="0"/>
          <w:i w:val="0"/>
          <w:sz w:val="24"/>
          <w:spacing w:val="0"/>
          <w:w w:val="100"/>
          <w:rFonts/>
          <w:caps w:val="0"/>
        </w:rPr>
        <w:t> </w:t>
      </w:r>
      <w:r w:rsidR="00A75AFD" w:rsidRPr="006F4DE1">
        <w:rPr>
          <w:szCs w:val="24"/>
          <w:b w:val="0"/>
          <w:i w:val="0"/>
          <w:sz w:val="24"/>
          <w:spacing w:val="0"/>
          <w:w w:val="100"/>
          <w:rFonts/>
          <w:caps w:val="0"/>
        </w:rPr>
        <w:t>coarse-grained</w:t>
      </w:r>
      <w:r w:rsidR="00A75AFD" w:rsidRPr="006F4DE1">
        <w:rPr>
          <w:szCs w:val="24"/>
          <w:b w:val="0"/>
          <w:i w:val="0"/>
          <w:sz w:val="24"/>
          <w:spacing w:val="0"/>
          <w:w w:val="100"/>
          <w:rFonts/>
          <w:caps w:val="0"/>
        </w:rPr>
        <w:t> </w:t>
      </w:r>
      <w:r w:rsidR="00A75AFD" w:rsidRPr="006F4DE1">
        <w:rPr>
          <w:szCs w:val="24"/>
          <w:b w:val="0"/>
          <w:i w:val="0"/>
          <w:sz w:val="24"/>
          <w:spacing w:val="0"/>
          <w:w w:val="100"/>
          <w:rFonts/>
          <w:caps w:val="0"/>
        </w:rPr>
        <w:t>granitic</w:t>
      </w:r>
      <w:r w:rsidR="00A75AFD" w:rsidRPr="006F4DE1">
        <w:rPr>
          <w:szCs w:val="24"/>
          <w:b w:val="0"/>
          <w:i w:val="0"/>
          <w:sz w:val="24"/>
          <w:spacing w:val="0"/>
          <w:w w:val="100"/>
          <w:rFonts/>
          <w:caps w:val="0"/>
        </w:rPr>
        <w:t> </w:t>
      </w:r>
      <w:r w:rsidR="00A75AFD" w:rsidRPr="006F4DE1">
        <w:rPr>
          <w:szCs w:val="24"/>
          <w:b w:val="0"/>
          <w:i w:val="0"/>
          <w:sz w:val="24"/>
          <w:spacing w:val="0"/>
          <w:w w:val="100"/>
          <w:rFonts/>
          <w:caps w:val="0"/>
        </w:rPr>
        <w:t>rock.</w:t>
      </w:r>
    </w:p>
    <w:p w14:paraId="24929130" w14:textId="77777777" w:rsidR="00F73CAC" w:rsidRPr="006F4DE1" w:rsidRDefault="00F73CAC" w:rsidP="006F4DE1">
      <w:pPr>
        <w:jc w:val="both"/>
        <w:spacing w:before="0" w:beforeAutospacing="0" w:after="160" w:afterAutospacing="0" w:lineRule="auto" w:line="360"/>
        <w:rPr>
          <w:szCs w:val="24"/>
          <w:b w:val="0"/>
          <w:i w:val="0"/>
          <w:sz w:val="24"/>
          <w:spacing w:val="0"/>
          <w:w w:val="100"/>
          <w:rFonts/>
          <w:caps w:val="0"/>
        </w:rPr>
        <w:snapToGrid w:val="0"/>
        <w:textAlignment w:val="baseline"/>
        <w:tabs>
          <w:tab w:val="left" w:pos="1947"/>
        </w:tabs>
      </w:pPr>
      <w:r w:rsidRPr="00A73ED8">
        <w:rPr>
          <w:szCs w:val="24"/>
          <w:b w:val="0"/>
          <w:i w:val="0"/>
          <w:sz w:val="24"/>
          <w:spacing w:val="0"/>
          <w:w w:val="100"/>
          <w:rFonts/>
          <w:caps w:val="0"/>
        </w:rPr>
        <w:t>Table</w:t>
      </w:r>
      <w:r>
        <w:rPr>
          <w:szCs w:val="24"/>
          <w:b w:val="0"/>
          <w:i w:val="0"/>
          <w:sz w:val="24"/>
          <w:spacing w:val="0"/>
          <w:w w:val="100"/>
          <w:rFonts/>
          <w:caps w:val="0"/>
        </w:rPr>
        <w:t>  </w:t>
      </w:r>
      <w:r w:rsidR="00F01C35">
        <w:rPr>
          <w:szCs w:val="24"/>
          <w:b w:val="0"/>
          <w:i w:val="0"/>
          <w:sz w:val="24"/>
          <w:spacing w:val="0"/>
          <w:w w:val="100"/>
          <w:rFonts/>
          <w:caps w:val="0"/>
        </w:rPr>
        <w:t>4.5</w:t>
      </w:r>
      <w:r w:rsidR="00F01C35">
        <w:rPr>
          <w:szCs w:val="24"/>
          <w:b w:val="0"/>
          <w:i w:val="0"/>
          <w:sz w:val="24"/>
          <w:spacing w:val="0"/>
          <w:w w:val="100"/>
          <w:rFonts/>
          <w:caps w:val="0"/>
        </w:rPr>
        <w:t> </w:t>
      </w:r>
      <w:r w:rsidRPr="00F73CAC">
        <w:rPr>
          <w:szCs w:val="24"/>
          <w:b w:val="0"/>
          <w:i w:val="0"/>
          <w:sz w:val="24"/>
          <w:spacing w:val="0"/>
          <w:w w:val="100"/>
          <w:rFonts/>
          <w:caps w:val="0"/>
        </w:rPr>
        <w:t>Axis</w:t>
      </w:r>
      <w:r w:rsidRPr="00F73CAC">
        <w:rPr>
          <w:szCs w:val="24"/>
          <w:b w:val="0"/>
          <w:i w:val="0"/>
          <w:sz w:val="24"/>
          <w:spacing w:val="0"/>
          <w:w w:val="100"/>
          <w:rFonts/>
          <w:caps w:val="0"/>
        </w:rPr>
        <w:t> </w:t>
      </w:r>
      <w:r w:rsidRPr="00F73CAC">
        <w:rPr>
          <w:szCs w:val="24"/>
          <w:b w:val="0"/>
          <w:i w:val="0"/>
          <w:sz w:val="24"/>
          <w:spacing w:val="0"/>
          <w:w w:val="100"/>
          <w:rFonts/>
          <w:caps w:val="0"/>
        </w:rPr>
        <w:t>lengths</w:t>
      </w:r>
      <w:r w:rsidRPr="00F73CAC">
        <w:rPr>
          <w:szCs w:val="24"/>
          <w:b w:val="0"/>
          <w:i w:val="0"/>
          <w:sz w:val="24"/>
          <w:spacing w:val="0"/>
          <w:w w:val="100"/>
          <w:rFonts/>
          <w:caps w:val="0"/>
        </w:rPr>
        <w:t> </w:t>
      </w:r>
      <w:r w:rsidRPr="00F73CAC">
        <w:rPr>
          <w:szCs w:val="24"/>
          <w:b w:val="0"/>
          <w:i w:val="0"/>
          <w:sz w:val="24"/>
          <w:spacing w:val="0"/>
          <w:w w:val="100"/>
          <w:rFonts/>
          <w:caps w:val="0"/>
        </w:rPr>
        <w:t>and</w:t>
      </w:r>
      <w:r w:rsidRPr="00F73CAC">
        <w:rPr>
          <w:szCs w:val="24"/>
          <w:b w:val="0"/>
          <w:i w:val="0"/>
          <w:sz w:val="24"/>
          <w:spacing w:val="0"/>
          <w:w w:val="100"/>
          <w:rFonts/>
          <w:caps w:val="0"/>
        </w:rPr>
        <w:t> </w:t>
      </w:r>
      <w:r w:rsidRPr="00F73CAC">
        <w:rPr>
          <w:szCs w:val="24"/>
          <w:b w:val="0"/>
          <w:i w:val="0"/>
          <w:sz w:val="24"/>
          <w:spacing w:val="0"/>
          <w:w w:val="100"/>
          <w:rFonts/>
          <w:caps w:val="0"/>
        </w:rPr>
        <w:t>orientation</w:t>
      </w:r>
      <w:r w:rsidRPr="00F73CAC">
        <w:rPr>
          <w:szCs w:val="24"/>
          <w:b w:val="0"/>
          <w:i w:val="0"/>
          <w:sz w:val="24"/>
          <w:spacing w:val="0"/>
          <w:w w:val="100"/>
          <w:rFonts/>
          <w:caps w:val="0"/>
        </w:rPr>
        <w:t> </w:t>
      </w:r>
      <w:r w:rsidRPr="00F73CAC">
        <w:rPr>
          <w:szCs w:val="24"/>
          <w:b w:val="0"/>
          <w:i w:val="0"/>
          <w:sz w:val="24"/>
          <w:spacing w:val="0"/>
          <w:w w:val="100"/>
          <w:rFonts/>
          <w:caps w:val="0"/>
        </w:rPr>
        <w:t>of</w:t>
      </w:r>
      <w:r w:rsidRPr="00F73CAC">
        <w:rPr>
          <w:szCs w:val="24"/>
          <w:b w:val="0"/>
          <w:i w:val="0"/>
          <w:sz w:val="24"/>
          <w:spacing w:val="0"/>
          <w:w w:val="100"/>
          <w:rFonts/>
          <w:caps w:val="0"/>
        </w:rPr>
        <w:t> </w:t>
      </w:r>
      <w:r w:rsidRPr="00F73CAC">
        <w:rPr>
          <w:szCs w:val="24"/>
          <w:b w:val="0"/>
          <w:i w:val="0"/>
          <w:sz w:val="24"/>
          <w:spacing w:val="0"/>
          <w:w w:val="100"/>
          <w:rFonts/>
          <w:caps w:val="0"/>
        </w:rPr>
        <w:t>phenocrysts</w:t>
      </w:r>
      <w:r w:rsidR="00F01C35">
        <w:rPr>
          <w:szCs w:val="24"/>
          <w:b w:val="0"/>
          <w:i w:val="0"/>
          <w:sz w:val="24"/>
          <w:spacing w:val="0"/>
          <w:w w:val="100"/>
          <w:rFonts/>
          <w:caps w:val="0"/>
        </w:rPr>
        <w:t>(L3,</w:t>
      </w:r>
      <w:r w:rsidR="00F01C35">
        <w:rPr>
          <w:szCs w:val="24"/>
          <w:b w:val="0"/>
          <w:i w:val="0"/>
          <w:sz w:val="24"/>
          <w:spacing w:val="0"/>
          <w:w w:val="100"/>
          <w:rFonts/>
          <w:caps w:val="0"/>
        </w:rPr>
        <w:t> </w:t>
      </w:r>
      <w:r w:rsidR="00F01C35">
        <w:rPr>
          <w:szCs w:val="24"/>
          <w:b w:val="0"/>
          <w:i w:val="0"/>
          <w:sz w:val="24"/>
          <w:spacing w:val="0"/>
          <w:w w:val="100"/>
          <w:rFonts/>
          <w:caps w:val="0"/>
        </w:rPr>
        <w:t>IM)</w:t>
      </w:r>
    </w:p>
    <w:tbl>
      <w:tblPr>
        <w:tblStyle w:val="LightShading-Accent11"/>
        <w:tblW w:w="0" w:type="auto"/>
        <w:tblLook w:val="04A0" w:firstRow="1" w:lastRow="0" w:firstColumn="1" w:lastColumn="0" w:noHBand="0" w:noVBand="1"/>
      </w:tblPr>
      <w:tblGrid>
        <w:gridCol w:w="2310"/>
        <w:gridCol w:w="2310"/>
        <w:gridCol w:w="2311"/>
        <w:gridCol w:w="2311"/>
      </w:tblGrid>
      <w:tr>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310" w:type="dxa"/>
            <w:noWrap/>
            <w:hideMark/>
          </w:tcPr>
          <w:p w14:paraId="25D8B44F" w14:textId="77777777" w:rsidR="002A102A" w:rsidRPr="006F4DE1" w:rsidRDefault="002A102A" w:rsidP="006F4DE1">
            <w:pPr>
              <w:spacing w:before="0" w:beforeAutospacing="0" w:after="0" w:afterAutospacing="0" w:lineRule="auto" w:line="360"/>
              <w:rPr>
                <w:szCs w:val="24"/>
                <w:lang w:val="en-GB" w:eastAsia="en-GB"/>
                <w:b w:val="0"/>
                <w:i w:val="0"/>
                <w:color w:val="000000"/>
                <w:sz w:val="24"/>
                <w:spacing w:val="0"/>
                <w:w w:val="100"/>
                <w:rFonts w:eastAsia="Times New Roman"/>
                <w:caps w:val="0"/>
              </w:rPr>
              <w:snapToGrid w:val="0"/>
              <w:textAlignment w:val="baseline"/>
            </w:pPr>
            <w:r w:rsidRPr="006F4DE1">
              <w:rPr>
                <w:szCs w:val="24"/>
                <w:lang w:val="en-GB" w:eastAsia="en-GB"/>
                <w:b w:val="0"/>
                <w:i w:val="0"/>
                <w:color w:val="000000"/>
                <w:sz w:val="24"/>
                <w:spacing w:val="0"/>
                <w:w w:val="100"/>
                <w:rFonts w:eastAsia="Times New Roman"/>
                <w:caps w:val="0"/>
              </w:rPr>
              <w:t>S/N</w:t>
            </w:r>
          </w:p>
        </w:tc>
        <w:tc>
          <w:tcPr>
            <w:tcW w:w="2310" w:type="dxa"/>
            <w:noWrap/>
            <w:hideMark/>
          </w:tcPr>
          <w:p w14:paraId="0589F453" w14:textId="77777777" w:rsidR="002A102A" w:rsidRPr="006F4DE1" w:rsidRDefault="002A102A" w:rsidP="006F4DE1">
            <w:pPr>
              <w:spacing w:before="0" w:beforeAutospacing="0" w:after="0" w:afterAutospacing="0" w:lineRule="auto" w:line="360"/>
              <w:rPr>
                <w:szCs w:val="24"/>
                <w:lang w:val="en-GB" w:eastAsia="en-GB"/>
                <w:b w:val="0"/>
                <w:i w:val="0"/>
                <w:color w:val="000000"/>
                <w:sz w:val="24"/>
                <w:spacing w:val="0"/>
                <w:w w:val="100"/>
                <w:rFonts w:eastAsia="Times New Roman"/>
                <w:caps w:val="0"/>
              </w:rPr>
              <w:snapToGrid w:val="0"/>
              <w:textAlignment w:val="baseline"/>
            </w:pPr>
            <w:r w:rsidRPr="006F4DE1">
              <w:rPr>
                <w:szCs w:val="24"/>
                <w:lang w:val="en-GB" w:eastAsia="en-GB"/>
                <w:b w:val="0"/>
                <w:i w:val="0"/>
                <w:color w:val="000000"/>
                <w:sz w:val="24"/>
                <w:spacing w:val="0"/>
                <w:w w:val="100"/>
                <w:rFonts w:eastAsia="Times New Roman"/>
                <w:caps w:val="0"/>
              </w:rPr>
              <w:t>Long</w:t>
            </w:r>
            <w:r w:rsidRPr="006F4DE1">
              <w:rPr>
                <w:szCs w:val="24"/>
                <w:lang w:val="en-GB" w:eastAsia="en-GB"/>
                <w:b w:val="0"/>
                <w:i w:val="0"/>
                <w:color w:val="000000"/>
                <w:sz w:val="24"/>
                <w:spacing w:val="0"/>
                <w:w w:val="100"/>
                <w:rFonts w:eastAsia="Times New Roman"/>
                <w:caps w:val="0"/>
              </w:rPr>
              <w:t> </w:t>
            </w:r>
            <w:r w:rsidRPr="006F4DE1">
              <w:rPr>
                <w:szCs w:val="24"/>
                <w:lang w:val="en-GB" w:eastAsia="en-GB"/>
                <w:b w:val="0"/>
                <w:i w:val="0"/>
                <w:color w:val="000000"/>
                <w:sz w:val="24"/>
                <w:spacing w:val="0"/>
                <w:w w:val="100"/>
                <w:rFonts w:eastAsia="Times New Roman"/>
                <w:caps w:val="0"/>
              </w:rPr>
              <w:t>axix(mm)</w:t>
            </w:r>
          </w:p>
        </w:tc>
        <w:tc>
          <w:tcPr>
            <w:tcW w:w="2311" w:type="dxa"/>
            <w:noWrap/>
            <w:hideMark/>
          </w:tcPr>
          <w:p w14:paraId="186EBB6B" w14:textId="77777777" w:rsidR="002A102A" w:rsidRPr="006F4DE1" w:rsidRDefault="002A102A" w:rsidP="006F4DE1">
            <w:pPr>
              <w:spacing w:before="0" w:beforeAutospacing="0" w:after="0" w:afterAutospacing="0" w:lineRule="auto" w:line="360"/>
              <w:rPr>
                <w:szCs w:val="24"/>
                <w:lang w:val="en-GB" w:eastAsia="en-GB"/>
                <w:b w:val="0"/>
                <w:i w:val="0"/>
                <w:color w:val="000000"/>
                <w:sz w:val="24"/>
                <w:spacing w:val="0"/>
                <w:w w:val="100"/>
                <w:rFonts w:eastAsia="Times New Roman"/>
                <w:caps w:val="0"/>
              </w:rPr>
              <w:snapToGrid w:val="0"/>
              <w:textAlignment w:val="baseline"/>
            </w:pPr>
            <w:r w:rsidRPr="006F4DE1">
              <w:rPr>
                <w:szCs w:val="24"/>
                <w:lang w:val="en-GB" w:eastAsia="en-GB"/>
                <w:b w:val="0"/>
                <w:i w:val="0"/>
                <w:color w:val="000000"/>
                <w:sz w:val="24"/>
                <w:spacing w:val="0"/>
                <w:w w:val="100"/>
                <w:rFonts w:eastAsia="Times New Roman"/>
                <w:caps w:val="0"/>
              </w:rPr>
              <w:t>Short</w:t>
            </w:r>
            <w:r w:rsidRPr="006F4DE1">
              <w:rPr>
                <w:szCs w:val="24"/>
                <w:lang w:val="en-GB" w:eastAsia="en-GB"/>
                <w:b w:val="0"/>
                <w:i w:val="0"/>
                <w:color w:val="000000"/>
                <w:sz w:val="24"/>
                <w:spacing w:val="0"/>
                <w:w w:val="100"/>
                <w:rFonts w:eastAsia="Times New Roman"/>
                <w:caps w:val="0"/>
              </w:rPr>
              <w:t> </w:t>
            </w:r>
            <w:r w:rsidRPr="006F4DE1">
              <w:rPr>
                <w:szCs w:val="24"/>
                <w:lang w:val="en-GB" w:eastAsia="en-GB"/>
                <w:b w:val="0"/>
                <w:i w:val="0"/>
                <w:color w:val="000000"/>
                <w:sz w:val="24"/>
                <w:spacing w:val="0"/>
                <w:w w:val="100"/>
                <w:rFonts w:eastAsia="Times New Roman"/>
                <w:caps w:val="0"/>
              </w:rPr>
              <w:t>axis(mm)</w:t>
            </w:r>
          </w:p>
        </w:tc>
        <w:tc>
          <w:tcPr>
            <w:tcW w:w="2311" w:type="dxa"/>
            <w:noWrap/>
            <w:hideMark/>
          </w:tcPr>
          <w:p w14:paraId="6B18B23D" w14:textId="77777777" w:rsidR="002A102A" w:rsidRPr="006F4DE1" w:rsidRDefault="002A102A" w:rsidP="006F4DE1">
            <w:pPr>
              <w:spacing w:before="0" w:beforeAutospacing="0" w:after="0" w:afterAutospacing="0" w:lineRule="auto" w:line="360"/>
              <w:rPr>
                <w:szCs w:val="24"/>
                <w:lang w:val="en-GB" w:eastAsia="en-GB"/>
                <w:b w:val="0"/>
                <w:i w:val="0"/>
                <w:color w:val="000000"/>
                <w:sz w:val="24"/>
                <w:spacing w:val="0"/>
                <w:w w:val="100"/>
                <w:rFonts w:eastAsia="Times New Roman"/>
                <w:caps w:val="0"/>
              </w:rPr>
              <w:snapToGrid w:val="0"/>
              <w:textAlignment w:val="baseline"/>
            </w:pPr>
            <w:r w:rsidRPr="006F4DE1">
              <w:rPr>
                <w:szCs w:val="24"/>
                <w:lang w:val="en-GB" w:eastAsia="en-GB"/>
                <w:b w:val="0"/>
                <w:i w:val="0"/>
                <w:color w:val="000000"/>
                <w:sz w:val="24"/>
                <w:spacing w:val="0"/>
                <w:w w:val="100"/>
                <w:rFonts w:eastAsia="Times New Roman"/>
                <w:caps w:val="0"/>
              </w:rPr>
              <w:t>Orientation(degree)</w:t>
            </w:r>
          </w:p>
        </w:tc>
      </w:tr>
      <w:tr>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310" w:type="dxa"/>
            <w:noWrap/>
            <w:hideMark/>
          </w:tcPr>
          <w:p w14:paraId="5868D8D8" w14:textId="77777777" w:rsidR="002A102A" w:rsidRPr="006F4DE1" w:rsidRDefault="002A102A" w:rsidP="006F4DE1">
            <w:pPr>
              <w:jc w:val="right"/>
              <w:spacing w:before="0" w:beforeAutospacing="0" w:after="0" w:afterAutospacing="0" w:lineRule="auto" w:line="360"/>
              <w:rPr>
                <w:szCs w:val="24"/>
                <w:lang w:val="en-GB" w:eastAsia="en-GB"/>
                <w:b w:val="0"/>
                <w:i w:val="0"/>
                <w:color w:val="000000"/>
                <w:sz w:val="24"/>
                <w:spacing w:val="0"/>
                <w:w w:val="100"/>
                <w:rFonts w:eastAsia="Times New Roman"/>
                <w:caps w:val="0"/>
              </w:rPr>
              <w:snapToGrid w:val="0"/>
              <w:textAlignment w:val="baseline"/>
            </w:pPr>
            <w:r w:rsidRPr="006F4DE1">
              <w:rPr>
                <w:szCs w:val="24"/>
                <w:lang w:val="en-GB" w:eastAsia="en-GB"/>
                <w:b w:val="0"/>
                <w:i w:val="0"/>
                <w:color w:val="000000"/>
                <w:sz w:val="24"/>
                <w:spacing w:val="0"/>
                <w:w w:val="100"/>
                <w:rFonts w:eastAsia="Times New Roman"/>
                <w:caps w:val="0"/>
              </w:rPr>
              <w:t>1</w:t>
            </w:r>
          </w:p>
        </w:tc>
        <w:tc>
          <w:tcPr>
            <w:tcW w:w="2310" w:type="dxa"/>
            <w:noWrap/>
            <w:hideMark/>
          </w:tcPr>
          <w:p w14:paraId="4953AEBC" w14:textId="77777777" w:rsidR="002A102A" w:rsidRPr="006F4DE1" w:rsidRDefault="002A102A" w:rsidP="006F4DE1">
            <w:pPr>
              <w:jc w:val="right"/>
              <w:spacing w:before="0" w:beforeAutospacing="0" w:after="0" w:afterAutospacing="0" w:lineRule="auto" w:line="360"/>
              <w:rPr>
                <w:szCs w:val="24"/>
                <w:lang w:val="en-GB" w:eastAsia="en-GB"/>
                <w:b w:val="0"/>
                <w:i w:val="0"/>
                <w:color w:val="000000"/>
                <w:sz w:val="24"/>
                <w:spacing w:val="0"/>
                <w:w w:val="100"/>
                <w:rFonts w:eastAsia="Times New Roman"/>
                <w:caps w:val="0"/>
              </w:rPr>
              <w:snapToGrid w:val="0"/>
              <w:textAlignment w:val="baseline"/>
            </w:pPr>
            <w:r w:rsidRPr="006F4DE1">
              <w:rPr>
                <w:szCs w:val="24"/>
                <w:lang w:val="en-GB" w:eastAsia="en-GB"/>
                <w:b w:val="0"/>
                <w:i w:val="0"/>
                <w:color w:val="000000"/>
                <w:sz w:val="24"/>
                <w:spacing w:val="0"/>
                <w:w w:val="100"/>
                <w:rFonts w:eastAsia="Times New Roman"/>
                <w:caps w:val="0"/>
              </w:rPr>
              <w:t>48</w:t>
            </w:r>
          </w:p>
        </w:tc>
        <w:tc>
          <w:tcPr>
            <w:tcW w:w="2311" w:type="dxa"/>
            <w:noWrap/>
            <w:hideMark/>
          </w:tcPr>
          <w:p w14:paraId="2A633B17" w14:textId="77777777" w:rsidR="002A102A" w:rsidRPr="006F4DE1" w:rsidRDefault="002A102A" w:rsidP="006F4DE1">
            <w:pPr>
              <w:jc w:val="right"/>
              <w:spacing w:before="0" w:beforeAutospacing="0" w:after="0" w:afterAutospacing="0" w:lineRule="auto" w:line="360"/>
              <w:rPr>
                <w:szCs w:val="24"/>
                <w:lang w:val="en-GB" w:eastAsia="en-GB"/>
                <w:b w:val="0"/>
                <w:i w:val="0"/>
                <w:color w:val="000000"/>
                <w:sz w:val="24"/>
                <w:spacing w:val="0"/>
                <w:w w:val="100"/>
                <w:rFonts w:eastAsia="Times New Roman"/>
                <w:caps w:val="0"/>
              </w:rPr>
              <w:snapToGrid w:val="0"/>
              <w:textAlignment w:val="baseline"/>
            </w:pPr>
            <w:r w:rsidRPr="006F4DE1">
              <w:rPr>
                <w:szCs w:val="24"/>
                <w:lang w:val="en-GB" w:eastAsia="en-GB"/>
                <w:b w:val="0"/>
                <w:i w:val="0"/>
                <w:color w:val="000000"/>
                <w:sz w:val="24"/>
                <w:spacing w:val="0"/>
                <w:w w:val="100"/>
                <w:rFonts w:eastAsia="Times New Roman"/>
                <w:caps w:val="0"/>
              </w:rPr>
              <w:t>14</w:t>
            </w:r>
          </w:p>
        </w:tc>
        <w:tc>
          <w:tcPr>
            <w:tcW w:w="2311" w:type="dxa"/>
            <w:noWrap/>
            <w:hideMark/>
          </w:tcPr>
          <w:p w14:paraId="3BDE9E33" w14:textId="77777777" w:rsidR="002A102A" w:rsidRPr="006F4DE1" w:rsidRDefault="002A102A" w:rsidP="006F4DE1">
            <w:pPr>
              <w:jc w:val="right"/>
              <w:spacing w:before="0" w:beforeAutospacing="0" w:after="0" w:afterAutospacing="0" w:lineRule="auto" w:line="360"/>
              <w:rPr>
                <w:szCs w:val="24"/>
                <w:lang w:val="en-GB" w:eastAsia="en-GB"/>
                <w:b w:val="0"/>
                <w:i w:val="0"/>
                <w:color w:val="000000"/>
                <w:sz w:val="24"/>
                <w:spacing w:val="0"/>
                <w:w w:val="100"/>
                <w:rFonts w:eastAsia="Times New Roman"/>
                <w:caps w:val="0"/>
              </w:rPr>
              <w:snapToGrid w:val="0"/>
              <w:textAlignment w:val="baseline"/>
            </w:pPr>
            <w:r w:rsidRPr="006F4DE1">
              <w:rPr>
                <w:szCs w:val="24"/>
                <w:lang w:val="en-GB" w:eastAsia="en-GB"/>
                <w:b w:val="0"/>
                <w:i w:val="0"/>
                <w:color w:val="000000"/>
                <w:sz w:val="24"/>
                <w:spacing w:val="0"/>
                <w:w w:val="100"/>
                <w:rFonts w:eastAsia="Times New Roman"/>
                <w:caps w:val="0"/>
              </w:rPr>
              <w:t>49</w:t>
            </w:r>
          </w:p>
        </w:tc>
      </w:tr>
      <w:tr>
        <w:trPr>
          <w:trHeight w:val="300"/>
        </w:trPr>
        <w:tc>
          <w:tcPr>
            <w:cnfStyle w:val="001000000000" w:firstRow="0" w:lastRow="0" w:firstColumn="1" w:lastColumn="0" w:oddVBand="0" w:evenVBand="0" w:oddHBand="0" w:evenHBand="0" w:firstRowFirstColumn="0" w:firstRowLastColumn="0" w:lastRowFirstColumn="0" w:lastRowLastColumn="0"/>
            <w:tcW w:w="2310" w:type="dxa"/>
            <w:noWrap/>
            <w:hideMark/>
          </w:tcPr>
          <w:p w14:paraId="37C55D72" w14:textId="77777777" w:rsidR="002A102A" w:rsidRPr="006F4DE1" w:rsidRDefault="002A102A" w:rsidP="006F4DE1">
            <w:pPr>
              <w:jc w:val="right"/>
              <w:spacing w:before="0" w:beforeAutospacing="0" w:after="0" w:afterAutospacing="0" w:lineRule="auto" w:line="360"/>
              <w:rPr>
                <w:szCs w:val="24"/>
                <w:lang w:val="en-GB" w:eastAsia="en-GB"/>
                <w:b w:val="0"/>
                <w:i w:val="0"/>
                <w:color w:val="000000"/>
                <w:sz w:val="24"/>
                <w:spacing w:val="0"/>
                <w:w w:val="100"/>
                <w:rFonts w:eastAsia="Times New Roman"/>
                <w:caps w:val="0"/>
              </w:rPr>
              <w:snapToGrid w:val="0"/>
              <w:textAlignment w:val="baseline"/>
            </w:pPr>
            <w:r w:rsidRPr="006F4DE1">
              <w:rPr>
                <w:szCs w:val="24"/>
                <w:lang w:val="en-GB" w:eastAsia="en-GB"/>
                <w:b w:val="0"/>
                <w:i w:val="0"/>
                <w:color w:val="000000"/>
                <w:sz w:val="24"/>
                <w:spacing w:val="0"/>
                <w:w w:val="100"/>
                <w:rFonts w:eastAsia="Times New Roman"/>
                <w:caps w:val="0"/>
              </w:rPr>
              <w:t>2</w:t>
            </w:r>
          </w:p>
        </w:tc>
        <w:tc>
          <w:tcPr>
            <w:tcW w:w="2310" w:type="dxa"/>
            <w:noWrap/>
            <w:hideMark/>
          </w:tcPr>
          <w:p w14:paraId="299EB51C" w14:textId="77777777" w:rsidR="002A102A" w:rsidRPr="006F4DE1" w:rsidRDefault="002A102A" w:rsidP="006F4DE1">
            <w:pPr>
              <w:jc w:val="right"/>
              <w:spacing w:before="0" w:beforeAutospacing="0" w:after="0" w:afterAutospacing="0" w:lineRule="auto" w:line="360"/>
              <w:rPr>
                <w:szCs w:val="24"/>
                <w:lang w:val="en-GB" w:eastAsia="en-GB"/>
                <w:b w:val="0"/>
                <w:i w:val="0"/>
                <w:color w:val="000000"/>
                <w:sz w:val="24"/>
                <w:spacing w:val="0"/>
                <w:w w:val="100"/>
                <w:rFonts w:eastAsia="Times New Roman"/>
                <w:caps w:val="0"/>
              </w:rPr>
              <w:snapToGrid w:val="0"/>
              <w:textAlignment w:val="baseline"/>
            </w:pPr>
            <w:r w:rsidRPr="006F4DE1">
              <w:rPr>
                <w:szCs w:val="24"/>
                <w:lang w:val="en-GB" w:eastAsia="en-GB"/>
                <w:b w:val="0"/>
                <w:i w:val="0"/>
                <w:color w:val="000000"/>
                <w:sz w:val="24"/>
                <w:spacing w:val="0"/>
                <w:w w:val="100"/>
                <w:rFonts w:eastAsia="Times New Roman"/>
                <w:caps w:val="0"/>
              </w:rPr>
              <w:t>40</w:t>
            </w:r>
          </w:p>
        </w:tc>
        <w:tc>
          <w:tcPr>
            <w:tcW w:w="2311" w:type="dxa"/>
            <w:noWrap/>
            <w:hideMark/>
          </w:tcPr>
          <w:p w14:paraId="4896ACB7" w14:textId="77777777" w:rsidR="002A102A" w:rsidRPr="006F4DE1" w:rsidRDefault="002A102A" w:rsidP="006F4DE1">
            <w:pPr>
              <w:jc w:val="right"/>
              <w:spacing w:before="0" w:beforeAutospacing="0" w:after="0" w:afterAutospacing="0" w:lineRule="auto" w:line="360"/>
              <w:rPr>
                <w:szCs w:val="24"/>
                <w:lang w:val="en-GB" w:eastAsia="en-GB"/>
                <w:b w:val="0"/>
                <w:i w:val="0"/>
                <w:color w:val="000000"/>
                <w:sz w:val="24"/>
                <w:spacing w:val="0"/>
                <w:w w:val="100"/>
                <w:rFonts w:eastAsia="Times New Roman"/>
                <w:caps w:val="0"/>
              </w:rPr>
              <w:snapToGrid w:val="0"/>
              <w:textAlignment w:val="baseline"/>
            </w:pPr>
            <w:r w:rsidRPr="006F4DE1">
              <w:rPr>
                <w:szCs w:val="24"/>
                <w:lang w:val="en-GB" w:eastAsia="en-GB"/>
                <w:b w:val="0"/>
                <w:i w:val="0"/>
                <w:color w:val="000000"/>
                <w:sz w:val="24"/>
                <w:spacing w:val="0"/>
                <w:w w:val="100"/>
                <w:rFonts w:eastAsia="Times New Roman"/>
                <w:caps w:val="0"/>
              </w:rPr>
              <w:t>24</w:t>
            </w:r>
          </w:p>
        </w:tc>
        <w:tc>
          <w:tcPr>
            <w:tcW w:w="2311" w:type="dxa"/>
            <w:noWrap/>
            <w:hideMark/>
          </w:tcPr>
          <w:p w14:paraId="576CD580" w14:textId="77777777" w:rsidR="002A102A" w:rsidRPr="006F4DE1" w:rsidRDefault="002A102A" w:rsidP="006F4DE1">
            <w:pPr>
              <w:jc w:val="right"/>
              <w:spacing w:before="0" w:beforeAutospacing="0" w:after="0" w:afterAutospacing="0" w:lineRule="auto" w:line="360"/>
              <w:rPr>
                <w:szCs w:val="24"/>
                <w:lang w:val="en-GB" w:eastAsia="en-GB"/>
                <w:b w:val="0"/>
                <w:i w:val="0"/>
                <w:color w:val="000000"/>
                <w:sz w:val="24"/>
                <w:spacing w:val="0"/>
                <w:w w:val="100"/>
                <w:rFonts w:eastAsia="Times New Roman"/>
                <w:caps w:val="0"/>
              </w:rPr>
              <w:snapToGrid w:val="0"/>
              <w:textAlignment w:val="baseline"/>
            </w:pPr>
            <w:r w:rsidRPr="006F4DE1">
              <w:rPr>
                <w:szCs w:val="24"/>
                <w:lang w:val="en-GB" w:eastAsia="en-GB"/>
                <w:b w:val="0"/>
                <w:i w:val="0"/>
                <w:color w:val="000000"/>
                <w:sz w:val="24"/>
                <w:spacing w:val="0"/>
                <w:w w:val="100"/>
                <w:rFonts w:eastAsia="Times New Roman"/>
                <w:caps w:val="0"/>
              </w:rPr>
              <w:t>36</w:t>
            </w:r>
          </w:p>
        </w:tc>
      </w:tr>
      <w:tr>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310" w:type="dxa"/>
            <w:noWrap/>
            <w:hideMark/>
          </w:tcPr>
          <w:p w14:paraId="21478D45" w14:textId="77777777" w:rsidR="002A102A" w:rsidRPr="006F4DE1" w:rsidRDefault="002A102A" w:rsidP="006F4DE1">
            <w:pPr>
              <w:jc w:val="right"/>
              <w:spacing w:before="0" w:beforeAutospacing="0" w:after="0" w:afterAutospacing="0" w:lineRule="auto" w:line="360"/>
              <w:rPr>
                <w:szCs w:val="24"/>
                <w:lang w:val="en-GB" w:eastAsia="en-GB"/>
                <w:b w:val="0"/>
                <w:i w:val="0"/>
                <w:color w:val="000000"/>
                <w:sz w:val="24"/>
                <w:spacing w:val="0"/>
                <w:w w:val="100"/>
                <w:rFonts w:eastAsia="Times New Roman"/>
                <w:caps w:val="0"/>
              </w:rPr>
              <w:snapToGrid w:val="0"/>
              <w:textAlignment w:val="baseline"/>
            </w:pPr>
            <w:r w:rsidRPr="006F4DE1">
              <w:rPr>
                <w:szCs w:val="24"/>
                <w:lang w:val="en-GB" w:eastAsia="en-GB"/>
                <w:b w:val="0"/>
                <w:i w:val="0"/>
                <w:color w:val="000000"/>
                <w:sz w:val="24"/>
                <w:spacing w:val="0"/>
                <w:w w:val="100"/>
                <w:rFonts w:eastAsia="Times New Roman"/>
                <w:caps w:val="0"/>
              </w:rPr>
              <w:t>3</w:t>
            </w:r>
          </w:p>
        </w:tc>
        <w:tc>
          <w:tcPr>
            <w:tcW w:w="2310" w:type="dxa"/>
            <w:noWrap/>
            <w:hideMark/>
          </w:tcPr>
          <w:p w14:paraId="51034B1C" w14:textId="77777777" w:rsidR="002A102A" w:rsidRPr="006F4DE1" w:rsidRDefault="002A102A" w:rsidP="006F4DE1">
            <w:pPr>
              <w:jc w:val="right"/>
              <w:spacing w:before="0" w:beforeAutospacing="0" w:after="0" w:afterAutospacing="0" w:lineRule="auto" w:line="360"/>
              <w:rPr>
                <w:szCs w:val="24"/>
                <w:lang w:val="en-GB" w:eastAsia="en-GB"/>
                <w:b w:val="0"/>
                <w:i w:val="0"/>
                <w:color w:val="000000"/>
                <w:sz w:val="24"/>
                <w:spacing w:val="0"/>
                <w:w w:val="100"/>
                <w:rFonts w:eastAsia="Times New Roman"/>
                <w:caps w:val="0"/>
              </w:rPr>
              <w:snapToGrid w:val="0"/>
              <w:textAlignment w:val="baseline"/>
            </w:pPr>
            <w:r w:rsidRPr="006F4DE1">
              <w:rPr>
                <w:szCs w:val="24"/>
                <w:lang w:val="en-GB" w:eastAsia="en-GB"/>
                <w:b w:val="0"/>
                <w:i w:val="0"/>
                <w:color w:val="000000"/>
                <w:sz w:val="24"/>
                <w:spacing w:val="0"/>
                <w:w w:val="100"/>
                <w:rFonts w:eastAsia="Times New Roman"/>
                <w:caps w:val="0"/>
              </w:rPr>
              <w:t>41</w:t>
            </w:r>
          </w:p>
        </w:tc>
        <w:tc>
          <w:tcPr>
            <w:tcW w:w="2311" w:type="dxa"/>
            <w:noWrap/>
            <w:hideMark/>
          </w:tcPr>
          <w:p w14:paraId="0665501C" w14:textId="77777777" w:rsidR="002A102A" w:rsidRPr="006F4DE1" w:rsidRDefault="002A102A" w:rsidP="006F4DE1">
            <w:pPr>
              <w:jc w:val="right"/>
              <w:spacing w:before="0" w:beforeAutospacing="0" w:after="0" w:afterAutospacing="0" w:lineRule="auto" w:line="360"/>
              <w:rPr>
                <w:szCs w:val="24"/>
                <w:lang w:val="en-GB" w:eastAsia="en-GB"/>
                <w:b w:val="0"/>
                <w:i w:val="0"/>
                <w:color w:val="000000"/>
                <w:sz w:val="24"/>
                <w:spacing w:val="0"/>
                <w:w w:val="100"/>
                <w:rFonts w:eastAsia="Times New Roman"/>
                <w:caps w:val="0"/>
              </w:rPr>
              <w:snapToGrid w:val="0"/>
              <w:textAlignment w:val="baseline"/>
            </w:pPr>
            <w:r w:rsidRPr="006F4DE1">
              <w:rPr>
                <w:szCs w:val="24"/>
                <w:lang w:val="en-GB" w:eastAsia="en-GB"/>
                <w:b w:val="0"/>
                <w:i w:val="0"/>
                <w:color w:val="000000"/>
                <w:sz w:val="24"/>
                <w:spacing w:val="0"/>
                <w:w w:val="100"/>
                <w:rFonts w:eastAsia="Times New Roman"/>
                <w:caps w:val="0"/>
              </w:rPr>
              <w:t>15</w:t>
            </w:r>
          </w:p>
        </w:tc>
        <w:tc>
          <w:tcPr>
            <w:tcW w:w="2311" w:type="dxa"/>
            <w:noWrap/>
            <w:hideMark/>
          </w:tcPr>
          <w:p w14:paraId="77BEFAF7" w14:textId="77777777" w:rsidR="002A102A" w:rsidRPr="006F4DE1" w:rsidRDefault="002A102A" w:rsidP="006F4DE1">
            <w:pPr>
              <w:jc w:val="right"/>
              <w:spacing w:before="0" w:beforeAutospacing="0" w:after="0" w:afterAutospacing="0" w:lineRule="auto" w:line="360"/>
              <w:rPr>
                <w:szCs w:val="24"/>
                <w:lang w:val="en-GB" w:eastAsia="en-GB"/>
                <w:b w:val="0"/>
                <w:i w:val="0"/>
                <w:color w:val="000000"/>
                <w:sz w:val="24"/>
                <w:spacing w:val="0"/>
                <w:w w:val="100"/>
                <w:rFonts w:eastAsia="Times New Roman"/>
                <w:caps w:val="0"/>
              </w:rPr>
              <w:snapToGrid w:val="0"/>
              <w:textAlignment w:val="baseline"/>
            </w:pPr>
            <w:r w:rsidRPr="006F4DE1">
              <w:rPr>
                <w:szCs w:val="24"/>
                <w:lang w:val="en-GB" w:eastAsia="en-GB"/>
                <w:b w:val="0"/>
                <w:i w:val="0"/>
                <w:color w:val="000000"/>
                <w:sz w:val="24"/>
                <w:spacing w:val="0"/>
                <w:w w:val="100"/>
                <w:rFonts w:eastAsia="Times New Roman"/>
                <w:caps w:val="0"/>
              </w:rPr>
              <w:t>118</w:t>
            </w:r>
          </w:p>
        </w:tc>
      </w:tr>
      <w:tr>
        <w:trPr>
          <w:trHeight w:val="300"/>
        </w:trPr>
        <w:tc>
          <w:tcPr>
            <w:cnfStyle w:val="001000000000" w:firstRow="0" w:lastRow="0" w:firstColumn="1" w:lastColumn="0" w:oddVBand="0" w:evenVBand="0" w:oddHBand="0" w:evenHBand="0" w:firstRowFirstColumn="0" w:firstRowLastColumn="0" w:lastRowFirstColumn="0" w:lastRowLastColumn="0"/>
            <w:tcW w:w="2310" w:type="dxa"/>
            <w:noWrap/>
            <w:hideMark/>
          </w:tcPr>
          <w:p w14:paraId="70805885" w14:textId="77777777" w:rsidR="002A102A" w:rsidRPr="006F4DE1" w:rsidRDefault="002A102A" w:rsidP="006F4DE1">
            <w:pPr>
              <w:jc w:val="right"/>
              <w:spacing w:before="0" w:beforeAutospacing="0" w:after="0" w:afterAutospacing="0" w:lineRule="auto" w:line="360"/>
              <w:rPr>
                <w:szCs w:val="24"/>
                <w:lang w:val="en-GB" w:eastAsia="en-GB"/>
                <w:b w:val="0"/>
                <w:i w:val="0"/>
                <w:color w:val="000000"/>
                <w:sz w:val="24"/>
                <w:spacing w:val="0"/>
                <w:w w:val="100"/>
                <w:rFonts w:eastAsia="Times New Roman"/>
                <w:caps w:val="0"/>
              </w:rPr>
              <w:snapToGrid w:val="0"/>
              <w:textAlignment w:val="baseline"/>
            </w:pPr>
            <w:r w:rsidRPr="006F4DE1">
              <w:rPr>
                <w:szCs w:val="24"/>
                <w:lang w:val="en-GB" w:eastAsia="en-GB"/>
                <w:b w:val="0"/>
                <w:i w:val="0"/>
                <w:color w:val="000000"/>
                <w:sz w:val="24"/>
                <w:spacing w:val="0"/>
                <w:w w:val="100"/>
                <w:rFonts w:eastAsia="Times New Roman"/>
                <w:caps w:val="0"/>
              </w:rPr>
              <w:t>4</w:t>
            </w:r>
          </w:p>
        </w:tc>
        <w:tc>
          <w:tcPr>
            <w:tcW w:w="2310" w:type="dxa"/>
            <w:noWrap/>
            <w:hideMark/>
          </w:tcPr>
          <w:p w14:paraId="06D0D630" w14:textId="77777777" w:rsidR="002A102A" w:rsidRPr="006F4DE1" w:rsidRDefault="002A102A" w:rsidP="006F4DE1">
            <w:pPr>
              <w:jc w:val="right"/>
              <w:spacing w:before="0" w:beforeAutospacing="0" w:after="0" w:afterAutospacing="0" w:lineRule="auto" w:line="360"/>
              <w:rPr>
                <w:szCs w:val="24"/>
                <w:lang w:val="en-GB" w:eastAsia="en-GB"/>
                <w:b w:val="0"/>
                <w:i w:val="0"/>
                <w:color w:val="000000"/>
                <w:sz w:val="24"/>
                <w:spacing w:val="0"/>
                <w:w w:val="100"/>
                <w:rFonts w:eastAsia="Times New Roman"/>
                <w:caps w:val="0"/>
              </w:rPr>
              <w:snapToGrid w:val="0"/>
              <w:textAlignment w:val="baseline"/>
            </w:pPr>
            <w:r w:rsidRPr="006F4DE1">
              <w:rPr>
                <w:szCs w:val="24"/>
                <w:lang w:val="en-GB" w:eastAsia="en-GB"/>
                <w:b w:val="0"/>
                <w:i w:val="0"/>
                <w:color w:val="000000"/>
                <w:sz w:val="24"/>
                <w:spacing w:val="0"/>
                <w:w w:val="100"/>
                <w:rFonts w:eastAsia="Times New Roman"/>
                <w:caps w:val="0"/>
              </w:rPr>
              <w:t>45</w:t>
            </w:r>
          </w:p>
        </w:tc>
        <w:tc>
          <w:tcPr>
            <w:tcW w:w="2311" w:type="dxa"/>
            <w:noWrap/>
            <w:hideMark/>
          </w:tcPr>
          <w:p w14:paraId="14B5AA42" w14:textId="77777777" w:rsidR="002A102A" w:rsidRPr="006F4DE1" w:rsidRDefault="002A102A" w:rsidP="006F4DE1">
            <w:pPr>
              <w:jc w:val="right"/>
              <w:spacing w:before="0" w:beforeAutospacing="0" w:after="0" w:afterAutospacing="0" w:lineRule="auto" w:line="360"/>
              <w:rPr>
                <w:szCs w:val="24"/>
                <w:lang w:val="en-GB" w:eastAsia="en-GB"/>
                <w:b w:val="0"/>
                <w:i w:val="0"/>
                <w:color w:val="000000"/>
                <w:sz w:val="24"/>
                <w:spacing w:val="0"/>
                <w:w w:val="100"/>
                <w:rFonts w:eastAsia="Times New Roman"/>
                <w:caps w:val="0"/>
              </w:rPr>
              <w:snapToGrid w:val="0"/>
              <w:textAlignment w:val="baseline"/>
            </w:pPr>
            <w:r w:rsidRPr="006F4DE1">
              <w:rPr>
                <w:szCs w:val="24"/>
                <w:lang w:val="en-GB" w:eastAsia="en-GB"/>
                <w:b w:val="0"/>
                <w:i w:val="0"/>
                <w:color w:val="000000"/>
                <w:sz w:val="24"/>
                <w:spacing w:val="0"/>
                <w:w w:val="100"/>
                <w:rFonts w:eastAsia="Times New Roman"/>
                <w:caps w:val="0"/>
              </w:rPr>
              <w:t>12</w:t>
            </w:r>
          </w:p>
        </w:tc>
        <w:tc>
          <w:tcPr>
            <w:tcW w:w="2311" w:type="dxa"/>
            <w:noWrap/>
            <w:hideMark/>
          </w:tcPr>
          <w:p w14:paraId="18517002" w14:textId="77777777" w:rsidR="002A102A" w:rsidRPr="006F4DE1" w:rsidRDefault="002A102A" w:rsidP="006F4DE1">
            <w:pPr>
              <w:jc w:val="right"/>
              <w:spacing w:before="0" w:beforeAutospacing="0" w:after="0" w:afterAutospacing="0" w:lineRule="auto" w:line="360"/>
              <w:rPr>
                <w:szCs w:val="24"/>
                <w:lang w:val="en-GB" w:eastAsia="en-GB"/>
                <w:b w:val="0"/>
                <w:i w:val="0"/>
                <w:color w:val="000000"/>
                <w:sz w:val="24"/>
                <w:spacing w:val="0"/>
                <w:w w:val="100"/>
                <w:rFonts w:eastAsia="Times New Roman"/>
                <w:caps w:val="0"/>
              </w:rPr>
              <w:snapToGrid w:val="0"/>
              <w:textAlignment w:val="baseline"/>
            </w:pPr>
            <w:r w:rsidRPr="006F4DE1">
              <w:rPr>
                <w:szCs w:val="24"/>
                <w:lang w:val="en-GB" w:eastAsia="en-GB"/>
                <w:b w:val="0"/>
                <w:i w:val="0"/>
                <w:color w:val="000000"/>
                <w:sz w:val="24"/>
                <w:spacing w:val="0"/>
                <w:w w:val="100"/>
                <w:rFonts w:eastAsia="Times New Roman"/>
                <w:caps w:val="0"/>
              </w:rPr>
              <w:t>46</w:t>
            </w:r>
          </w:p>
        </w:tc>
      </w:tr>
      <w:tr>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310" w:type="dxa"/>
            <w:noWrap/>
            <w:hideMark/>
          </w:tcPr>
          <w:p w14:paraId="2714EE0B" w14:textId="77777777" w:rsidR="002A102A" w:rsidRPr="006F4DE1" w:rsidRDefault="002A102A" w:rsidP="006F4DE1">
            <w:pPr>
              <w:jc w:val="right"/>
              <w:spacing w:before="0" w:beforeAutospacing="0" w:after="0" w:afterAutospacing="0" w:lineRule="auto" w:line="360"/>
              <w:rPr>
                <w:szCs w:val="24"/>
                <w:lang w:val="en-GB" w:eastAsia="en-GB"/>
                <w:b w:val="0"/>
                <w:i w:val="0"/>
                <w:color w:val="000000"/>
                <w:sz w:val="24"/>
                <w:spacing w:val="0"/>
                <w:w w:val="100"/>
                <w:rFonts w:eastAsia="Times New Roman"/>
                <w:caps w:val="0"/>
              </w:rPr>
              <w:snapToGrid w:val="0"/>
              <w:textAlignment w:val="baseline"/>
            </w:pPr>
            <w:r w:rsidRPr="006F4DE1">
              <w:rPr>
                <w:szCs w:val="24"/>
                <w:lang w:val="en-GB" w:eastAsia="en-GB"/>
                <w:b w:val="0"/>
                <w:i w:val="0"/>
                <w:color w:val="000000"/>
                <w:sz w:val="24"/>
                <w:spacing w:val="0"/>
                <w:w w:val="100"/>
                <w:rFonts w:eastAsia="Times New Roman"/>
                <w:caps w:val="0"/>
              </w:rPr>
              <w:t>5</w:t>
            </w:r>
          </w:p>
        </w:tc>
        <w:tc>
          <w:tcPr>
            <w:tcW w:w="2310" w:type="dxa"/>
            <w:noWrap/>
            <w:hideMark/>
          </w:tcPr>
          <w:p w14:paraId="68FCE7E5" w14:textId="77777777" w:rsidR="002A102A" w:rsidRPr="006F4DE1" w:rsidRDefault="002A102A" w:rsidP="006F4DE1">
            <w:pPr>
              <w:jc w:val="right"/>
              <w:spacing w:before="0" w:beforeAutospacing="0" w:after="0" w:afterAutospacing="0" w:lineRule="auto" w:line="360"/>
              <w:rPr>
                <w:szCs w:val="24"/>
                <w:lang w:val="en-GB" w:eastAsia="en-GB"/>
                <w:b w:val="0"/>
                <w:i w:val="0"/>
                <w:color w:val="000000"/>
                <w:sz w:val="24"/>
                <w:spacing w:val="0"/>
                <w:w w:val="100"/>
                <w:rFonts w:eastAsia="Times New Roman"/>
                <w:caps w:val="0"/>
              </w:rPr>
              <w:snapToGrid w:val="0"/>
              <w:textAlignment w:val="baseline"/>
            </w:pPr>
            <w:r w:rsidRPr="006F4DE1">
              <w:rPr>
                <w:szCs w:val="24"/>
                <w:lang w:val="en-GB" w:eastAsia="en-GB"/>
                <w:b w:val="0"/>
                <w:i w:val="0"/>
                <w:color w:val="000000"/>
                <w:sz w:val="24"/>
                <w:spacing w:val="0"/>
                <w:w w:val="100"/>
                <w:rFonts w:eastAsia="Times New Roman"/>
                <w:caps w:val="0"/>
              </w:rPr>
              <w:t>50</w:t>
            </w:r>
          </w:p>
        </w:tc>
        <w:tc>
          <w:tcPr>
            <w:tcW w:w="2311" w:type="dxa"/>
            <w:noWrap/>
            <w:hideMark/>
          </w:tcPr>
          <w:p w14:paraId="49593C78" w14:textId="77777777" w:rsidR="002A102A" w:rsidRPr="006F4DE1" w:rsidRDefault="002A102A" w:rsidP="006F4DE1">
            <w:pPr>
              <w:jc w:val="right"/>
              <w:spacing w:before="0" w:beforeAutospacing="0" w:after="0" w:afterAutospacing="0" w:lineRule="auto" w:line="360"/>
              <w:rPr>
                <w:szCs w:val="24"/>
                <w:lang w:val="en-GB" w:eastAsia="en-GB"/>
                <w:b w:val="0"/>
                <w:i w:val="0"/>
                <w:color w:val="000000"/>
                <w:sz w:val="24"/>
                <w:spacing w:val="0"/>
                <w:w w:val="100"/>
                <w:rFonts w:eastAsia="Times New Roman"/>
                <w:caps w:val="0"/>
              </w:rPr>
              <w:snapToGrid w:val="0"/>
              <w:textAlignment w:val="baseline"/>
            </w:pPr>
            <w:r w:rsidRPr="006F4DE1">
              <w:rPr>
                <w:szCs w:val="24"/>
                <w:lang w:val="en-GB" w:eastAsia="en-GB"/>
                <w:b w:val="0"/>
                <w:i w:val="0"/>
                <w:color w:val="000000"/>
                <w:sz w:val="24"/>
                <w:spacing w:val="0"/>
                <w:w w:val="100"/>
                <w:rFonts w:eastAsia="Times New Roman"/>
                <w:caps w:val="0"/>
              </w:rPr>
              <w:t>13</w:t>
            </w:r>
          </w:p>
        </w:tc>
        <w:tc>
          <w:tcPr>
            <w:tcW w:w="2311" w:type="dxa"/>
            <w:noWrap/>
            <w:hideMark/>
          </w:tcPr>
          <w:p w14:paraId="7F71A03B" w14:textId="77777777" w:rsidR="002A102A" w:rsidRPr="006F4DE1" w:rsidRDefault="002A102A" w:rsidP="006F4DE1">
            <w:pPr>
              <w:jc w:val="right"/>
              <w:spacing w:before="0" w:beforeAutospacing="0" w:after="0" w:afterAutospacing="0" w:lineRule="auto" w:line="360"/>
              <w:rPr>
                <w:szCs w:val="24"/>
                <w:lang w:val="en-GB" w:eastAsia="en-GB"/>
                <w:b w:val="0"/>
                <w:i w:val="0"/>
                <w:color w:val="000000"/>
                <w:sz w:val="24"/>
                <w:spacing w:val="0"/>
                <w:w w:val="100"/>
                <w:rFonts w:eastAsia="Times New Roman"/>
                <w:caps w:val="0"/>
              </w:rPr>
              <w:snapToGrid w:val="0"/>
              <w:textAlignment w:val="baseline"/>
            </w:pPr>
            <w:r w:rsidRPr="006F4DE1">
              <w:rPr>
                <w:szCs w:val="24"/>
                <w:lang w:val="en-GB" w:eastAsia="en-GB"/>
                <w:b w:val="0"/>
                <w:i w:val="0"/>
                <w:color w:val="000000"/>
                <w:sz w:val="24"/>
                <w:spacing w:val="0"/>
                <w:w w:val="100"/>
                <w:rFonts w:eastAsia="Times New Roman"/>
                <w:caps w:val="0"/>
              </w:rPr>
              <w:t>118</w:t>
            </w:r>
          </w:p>
        </w:tc>
      </w:tr>
      <w:tr>
        <w:trPr>
          <w:trHeight w:val="300"/>
        </w:trPr>
        <w:tc>
          <w:tcPr>
            <w:cnfStyle w:val="001000000000" w:firstRow="0" w:lastRow="0" w:firstColumn="1" w:lastColumn="0" w:oddVBand="0" w:evenVBand="0" w:oddHBand="0" w:evenHBand="0" w:firstRowFirstColumn="0" w:firstRowLastColumn="0" w:lastRowFirstColumn="0" w:lastRowLastColumn="0"/>
            <w:tcW w:w="2310" w:type="dxa"/>
            <w:noWrap/>
            <w:hideMark/>
          </w:tcPr>
          <w:p w14:paraId="02A5A1EE" w14:textId="77777777" w:rsidR="002A102A" w:rsidRPr="006F4DE1" w:rsidRDefault="002A102A" w:rsidP="006F4DE1">
            <w:pPr>
              <w:jc w:val="right"/>
              <w:spacing w:before="0" w:beforeAutospacing="0" w:after="0" w:afterAutospacing="0" w:lineRule="auto" w:line="360"/>
              <w:rPr>
                <w:szCs w:val="24"/>
                <w:lang w:val="en-GB" w:eastAsia="en-GB"/>
                <w:b w:val="0"/>
                <w:i w:val="0"/>
                <w:color w:val="000000"/>
                <w:sz w:val="24"/>
                <w:spacing w:val="0"/>
                <w:w w:val="100"/>
                <w:rFonts w:eastAsia="Times New Roman"/>
                <w:caps w:val="0"/>
              </w:rPr>
              <w:snapToGrid w:val="0"/>
              <w:textAlignment w:val="baseline"/>
            </w:pPr>
            <w:r w:rsidRPr="006F4DE1">
              <w:rPr>
                <w:szCs w:val="24"/>
                <w:lang w:val="en-GB" w:eastAsia="en-GB"/>
                <w:b w:val="0"/>
                <w:i w:val="0"/>
                <w:color w:val="000000"/>
                <w:sz w:val="24"/>
                <w:spacing w:val="0"/>
                <w:w w:val="100"/>
                <w:rFonts w:eastAsia="Times New Roman"/>
                <w:caps w:val="0"/>
              </w:rPr>
              <w:t>6</w:t>
            </w:r>
          </w:p>
        </w:tc>
        <w:tc>
          <w:tcPr>
            <w:tcW w:w="2310" w:type="dxa"/>
            <w:noWrap/>
            <w:hideMark/>
          </w:tcPr>
          <w:p w14:paraId="2741D744" w14:textId="77777777" w:rsidR="002A102A" w:rsidRPr="006F4DE1" w:rsidRDefault="002A102A" w:rsidP="006F4DE1">
            <w:pPr>
              <w:jc w:val="right"/>
              <w:spacing w:before="0" w:beforeAutospacing="0" w:after="0" w:afterAutospacing="0" w:lineRule="auto" w:line="360"/>
              <w:rPr>
                <w:szCs w:val="24"/>
                <w:lang w:val="en-GB" w:eastAsia="en-GB"/>
                <w:b w:val="0"/>
                <w:i w:val="0"/>
                <w:color w:val="000000"/>
                <w:sz w:val="24"/>
                <w:spacing w:val="0"/>
                <w:w w:val="100"/>
                <w:rFonts w:eastAsia="Times New Roman"/>
                <w:caps w:val="0"/>
              </w:rPr>
              <w:snapToGrid w:val="0"/>
              <w:textAlignment w:val="baseline"/>
            </w:pPr>
            <w:r w:rsidRPr="006F4DE1">
              <w:rPr>
                <w:szCs w:val="24"/>
                <w:lang w:val="en-GB" w:eastAsia="en-GB"/>
                <w:b w:val="0"/>
                <w:i w:val="0"/>
                <w:color w:val="000000"/>
                <w:sz w:val="24"/>
                <w:spacing w:val="0"/>
                <w:w w:val="100"/>
                <w:rFonts w:eastAsia="Times New Roman"/>
                <w:caps w:val="0"/>
              </w:rPr>
              <w:t>55</w:t>
            </w:r>
          </w:p>
        </w:tc>
        <w:tc>
          <w:tcPr>
            <w:tcW w:w="2311" w:type="dxa"/>
            <w:noWrap/>
            <w:hideMark/>
          </w:tcPr>
          <w:p w14:paraId="23EC2133" w14:textId="77777777" w:rsidR="002A102A" w:rsidRPr="006F4DE1" w:rsidRDefault="002A102A" w:rsidP="006F4DE1">
            <w:pPr>
              <w:jc w:val="right"/>
              <w:spacing w:before="0" w:beforeAutospacing="0" w:after="0" w:afterAutospacing="0" w:lineRule="auto" w:line="360"/>
              <w:rPr>
                <w:szCs w:val="24"/>
                <w:lang w:val="en-GB" w:eastAsia="en-GB"/>
                <w:b w:val="0"/>
                <w:i w:val="0"/>
                <w:color w:val="000000"/>
                <w:sz w:val="24"/>
                <w:spacing w:val="0"/>
                <w:w w:val="100"/>
                <w:rFonts w:eastAsia="Times New Roman"/>
                <w:caps w:val="0"/>
              </w:rPr>
              <w:snapToGrid w:val="0"/>
              <w:textAlignment w:val="baseline"/>
            </w:pPr>
            <w:r w:rsidRPr="006F4DE1">
              <w:rPr>
                <w:szCs w:val="24"/>
                <w:lang w:val="en-GB" w:eastAsia="en-GB"/>
                <w:b w:val="0"/>
                <w:i w:val="0"/>
                <w:color w:val="000000"/>
                <w:sz w:val="24"/>
                <w:spacing w:val="0"/>
                <w:w w:val="100"/>
                <w:rFonts w:eastAsia="Times New Roman"/>
                <w:caps w:val="0"/>
              </w:rPr>
              <w:t>15</w:t>
            </w:r>
          </w:p>
        </w:tc>
        <w:tc>
          <w:tcPr>
            <w:tcW w:w="2311" w:type="dxa"/>
            <w:noWrap/>
            <w:hideMark/>
          </w:tcPr>
          <w:p w14:paraId="34C275AC" w14:textId="77777777" w:rsidR="002A102A" w:rsidRPr="006F4DE1" w:rsidRDefault="002A102A" w:rsidP="006F4DE1">
            <w:pPr>
              <w:jc w:val="right"/>
              <w:spacing w:before="0" w:beforeAutospacing="0" w:after="0" w:afterAutospacing="0" w:lineRule="auto" w:line="360"/>
              <w:rPr>
                <w:szCs w:val="24"/>
                <w:lang w:val="en-GB" w:eastAsia="en-GB"/>
                <w:b w:val="0"/>
                <w:i w:val="0"/>
                <w:color w:val="000000"/>
                <w:sz w:val="24"/>
                <w:spacing w:val="0"/>
                <w:w w:val="100"/>
                <w:rFonts w:eastAsia="Times New Roman"/>
                <w:caps w:val="0"/>
              </w:rPr>
              <w:snapToGrid w:val="0"/>
              <w:textAlignment w:val="baseline"/>
            </w:pPr>
            <w:r w:rsidRPr="006F4DE1">
              <w:rPr>
                <w:szCs w:val="24"/>
                <w:lang w:val="en-GB" w:eastAsia="en-GB"/>
                <w:b w:val="0"/>
                <w:i w:val="0"/>
                <w:color w:val="000000"/>
                <w:sz w:val="24"/>
                <w:spacing w:val="0"/>
                <w:w w:val="100"/>
                <w:rFonts w:eastAsia="Times New Roman"/>
                <w:caps w:val="0"/>
              </w:rPr>
              <w:t>124</w:t>
            </w:r>
          </w:p>
        </w:tc>
      </w:tr>
      <w:tr>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310" w:type="dxa"/>
            <w:noWrap/>
            <w:hideMark/>
          </w:tcPr>
          <w:p w14:paraId="7BD65FFC" w14:textId="77777777" w:rsidR="002A102A" w:rsidRPr="006F4DE1" w:rsidRDefault="002A102A" w:rsidP="006F4DE1">
            <w:pPr>
              <w:jc w:val="right"/>
              <w:spacing w:before="0" w:beforeAutospacing="0" w:after="0" w:afterAutospacing="0" w:lineRule="auto" w:line="360"/>
              <w:rPr>
                <w:szCs w:val="24"/>
                <w:lang w:val="en-GB" w:eastAsia="en-GB"/>
                <w:b w:val="0"/>
                <w:i w:val="0"/>
                <w:color w:val="000000"/>
                <w:sz w:val="24"/>
                <w:spacing w:val="0"/>
                <w:w w:val="100"/>
                <w:rFonts w:eastAsia="Times New Roman"/>
                <w:caps w:val="0"/>
              </w:rPr>
              <w:snapToGrid w:val="0"/>
              <w:textAlignment w:val="baseline"/>
            </w:pPr>
            <w:r w:rsidRPr="006F4DE1">
              <w:rPr>
                <w:szCs w:val="24"/>
                <w:lang w:val="en-GB" w:eastAsia="en-GB"/>
                <w:b w:val="0"/>
                <w:i w:val="0"/>
                <w:color w:val="000000"/>
                <w:sz w:val="24"/>
                <w:spacing w:val="0"/>
                <w:w w:val="100"/>
                <w:rFonts w:eastAsia="Times New Roman"/>
                <w:caps w:val="0"/>
              </w:rPr>
              <w:t>7</w:t>
            </w:r>
          </w:p>
        </w:tc>
        <w:tc>
          <w:tcPr>
            <w:tcW w:w="2310" w:type="dxa"/>
            <w:noWrap/>
            <w:hideMark/>
          </w:tcPr>
          <w:p w14:paraId="6A2D4506" w14:textId="77777777" w:rsidR="002A102A" w:rsidRPr="006F4DE1" w:rsidRDefault="002A102A" w:rsidP="006F4DE1">
            <w:pPr>
              <w:jc w:val="right"/>
              <w:spacing w:before="0" w:beforeAutospacing="0" w:after="0" w:afterAutospacing="0" w:lineRule="auto" w:line="360"/>
              <w:rPr>
                <w:szCs w:val="24"/>
                <w:lang w:val="en-GB" w:eastAsia="en-GB"/>
                <w:b w:val="0"/>
                <w:i w:val="0"/>
                <w:color w:val="000000"/>
                <w:sz w:val="24"/>
                <w:spacing w:val="0"/>
                <w:w w:val="100"/>
                <w:rFonts w:eastAsia="Times New Roman"/>
                <w:caps w:val="0"/>
              </w:rPr>
              <w:snapToGrid w:val="0"/>
              <w:textAlignment w:val="baseline"/>
            </w:pPr>
            <w:r w:rsidRPr="006F4DE1">
              <w:rPr>
                <w:szCs w:val="24"/>
                <w:lang w:val="en-GB" w:eastAsia="en-GB"/>
                <w:b w:val="0"/>
                <w:i w:val="0"/>
                <w:color w:val="000000"/>
                <w:sz w:val="24"/>
                <w:spacing w:val="0"/>
                <w:w w:val="100"/>
                <w:rFonts w:eastAsia="Times New Roman"/>
                <w:caps w:val="0"/>
              </w:rPr>
              <w:t>75</w:t>
            </w:r>
          </w:p>
        </w:tc>
        <w:tc>
          <w:tcPr>
            <w:tcW w:w="2311" w:type="dxa"/>
            <w:noWrap/>
            <w:hideMark/>
          </w:tcPr>
          <w:p w14:paraId="65BDE865" w14:textId="77777777" w:rsidR="002A102A" w:rsidRPr="006F4DE1" w:rsidRDefault="002A102A" w:rsidP="006F4DE1">
            <w:pPr>
              <w:jc w:val="right"/>
              <w:spacing w:before="0" w:beforeAutospacing="0" w:after="0" w:afterAutospacing="0" w:lineRule="auto" w:line="360"/>
              <w:rPr>
                <w:szCs w:val="24"/>
                <w:lang w:val="en-GB" w:eastAsia="en-GB"/>
                <w:b w:val="0"/>
                <w:i w:val="0"/>
                <w:color w:val="000000"/>
                <w:sz w:val="24"/>
                <w:spacing w:val="0"/>
                <w:w w:val="100"/>
                <w:rFonts w:eastAsia="Times New Roman"/>
                <w:caps w:val="0"/>
              </w:rPr>
              <w:snapToGrid w:val="0"/>
              <w:textAlignment w:val="baseline"/>
            </w:pPr>
            <w:r w:rsidRPr="006F4DE1">
              <w:rPr>
                <w:szCs w:val="24"/>
                <w:lang w:val="en-GB" w:eastAsia="en-GB"/>
                <w:b w:val="0"/>
                <w:i w:val="0"/>
                <w:color w:val="000000"/>
                <w:sz w:val="24"/>
                <w:spacing w:val="0"/>
                <w:w w:val="100"/>
                <w:rFonts w:eastAsia="Times New Roman"/>
                <w:caps w:val="0"/>
              </w:rPr>
              <w:t>16</w:t>
            </w:r>
          </w:p>
        </w:tc>
        <w:tc>
          <w:tcPr>
            <w:tcW w:w="2311" w:type="dxa"/>
            <w:noWrap/>
            <w:hideMark/>
          </w:tcPr>
          <w:p w14:paraId="41895624" w14:textId="77777777" w:rsidR="002A102A" w:rsidRPr="006F4DE1" w:rsidRDefault="002A102A" w:rsidP="006F4DE1">
            <w:pPr>
              <w:jc w:val="right"/>
              <w:spacing w:before="0" w:beforeAutospacing="0" w:after="0" w:afterAutospacing="0" w:lineRule="auto" w:line="360"/>
              <w:rPr>
                <w:szCs w:val="24"/>
                <w:lang w:val="en-GB" w:eastAsia="en-GB"/>
                <w:b w:val="0"/>
                <w:i w:val="0"/>
                <w:color w:val="000000"/>
                <w:sz w:val="24"/>
                <w:spacing w:val="0"/>
                <w:w w:val="100"/>
                <w:rFonts w:eastAsia="Times New Roman"/>
                <w:caps w:val="0"/>
              </w:rPr>
              <w:snapToGrid w:val="0"/>
              <w:textAlignment w:val="baseline"/>
            </w:pPr>
            <w:r w:rsidRPr="006F4DE1">
              <w:rPr>
                <w:szCs w:val="24"/>
                <w:lang w:val="en-GB" w:eastAsia="en-GB"/>
                <w:b w:val="0"/>
                <w:i w:val="0"/>
                <w:color w:val="000000"/>
                <w:sz w:val="24"/>
                <w:spacing w:val="0"/>
                <w:w w:val="100"/>
                <w:rFonts w:eastAsia="Times New Roman"/>
                <w:caps w:val="0"/>
              </w:rPr>
              <w:t>105</w:t>
            </w:r>
          </w:p>
        </w:tc>
      </w:tr>
      <w:tr>
        <w:trPr>
          <w:trHeight w:val="300"/>
        </w:trPr>
        <w:tc>
          <w:tcPr>
            <w:cnfStyle w:val="001000000000" w:firstRow="0" w:lastRow="0" w:firstColumn="1" w:lastColumn="0" w:oddVBand="0" w:evenVBand="0" w:oddHBand="0" w:evenHBand="0" w:firstRowFirstColumn="0" w:firstRowLastColumn="0" w:lastRowFirstColumn="0" w:lastRowLastColumn="0"/>
            <w:tcW w:w="2310" w:type="dxa"/>
            <w:noWrap/>
            <w:hideMark/>
          </w:tcPr>
          <w:p w14:paraId="264EF7F6" w14:textId="77777777" w:rsidR="002A102A" w:rsidRPr="006F4DE1" w:rsidRDefault="002A102A" w:rsidP="006F4DE1">
            <w:pPr>
              <w:jc w:val="right"/>
              <w:spacing w:before="0" w:beforeAutospacing="0" w:after="0" w:afterAutospacing="0" w:lineRule="auto" w:line="360"/>
              <w:rPr>
                <w:szCs w:val="24"/>
                <w:lang w:val="en-GB" w:eastAsia="en-GB"/>
                <w:b w:val="0"/>
                <w:i w:val="0"/>
                <w:color w:val="000000"/>
                <w:sz w:val="24"/>
                <w:spacing w:val="0"/>
                <w:w w:val="100"/>
                <w:rFonts w:eastAsia="Times New Roman"/>
                <w:caps w:val="0"/>
              </w:rPr>
              <w:snapToGrid w:val="0"/>
              <w:textAlignment w:val="baseline"/>
            </w:pPr>
            <w:r w:rsidRPr="006F4DE1">
              <w:rPr>
                <w:szCs w:val="24"/>
                <w:lang w:val="en-GB" w:eastAsia="en-GB"/>
                <w:b w:val="0"/>
                <w:i w:val="0"/>
                <w:color w:val="000000"/>
                <w:sz w:val="24"/>
                <w:spacing w:val="0"/>
                <w:w w:val="100"/>
                <w:rFonts w:eastAsia="Times New Roman"/>
                <w:caps w:val="0"/>
              </w:rPr>
              <w:t>8</w:t>
            </w:r>
          </w:p>
        </w:tc>
        <w:tc>
          <w:tcPr>
            <w:tcW w:w="2310" w:type="dxa"/>
            <w:noWrap/>
            <w:hideMark/>
          </w:tcPr>
          <w:p w14:paraId="3E8B71E8" w14:textId="77777777" w:rsidR="002A102A" w:rsidRPr="006F4DE1" w:rsidRDefault="002A102A" w:rsidP="006F4DE1">
            <w:pPr>
              <w:jc w:val="right"/>
              <w:spacing w:before="0" w:beforeAutospacing="0" w:after="0" w:afterAutospacing="0" w:lineRule="auto" w:line="360"/>
              <w:rPr>
                <w:szCs w:val="24"/>
                <w:lang w:val="en-GB" w:eastAsia="en-GB"/>
                <w:b w:val="0"/>
                <w:i w:val="0"/>
                <w:color w:val="000000"/>
                <w:sz w:val="24"/>
                <w:spacing w:val="0"/>
                <w:w w:val="100"/>
                <w:rFonts w:eastAsia="Times New Roman"/>
                <w:caps w:val="0"/>
              </w:rPr>
              <w:snapToGrid w:val="0"/>
              <w:textAlignment w:val="baseline"/>
            </w:pPr>
            <w:r w:rsidRPr="006F4DE1">
              <w:rPr>
                <w:szCs w:val="24"/>
                <w:lang w:val="en-GB" w:eastAsia="en-GB"/>
                <w:b w:val="0"/>
                <w:i w:val="0"/>
                <w:color w:val="000000"/>
                <w:sz w:val="24"/>
                <w:spacing w:val="0"/>
                <w:w w:val="100"/>
                <w:rFonts w:eastAsia="Times New Roman"/>
                <w:caps w:val="0"/>
              </w:rPr>
              <w:t>60</w:t>
            </w:r>
          </w:p>
        </w:tc>
        <w:tc>
          <w:tcPr>
            <w:tcW w:w="2311" w:type="dxa"/>
            <w:noWrap/>
            <w:hideMark/>
          </w:tcPr>
          <w:p w14:paraId="069DAD72" w14:textId="77777777" w:rsidR="002A102A" w:rsidRPr="006F4DE1" w:rsidRDefault="002A102A" w:rsidP="006F4DE1">
            <w:pPr>
              <w:jc w:val="right"/>
              <w:spacing w:before="0" w:beforeAutospacing="0" w:after="0" w:afterAutospacing="0" w:lineRule="auto" w:line="360"/>
              <w:rPr>
                <w:szCs w:val="24"/>
                <w:lang w:val="en-GB" w:eastAsia="en-GB"/>
                <w:b w:val="0"/>
                <w:i w:val="0"/>
                <w:color w:val="000000"/>
                <w:sz w:val="24"/>
                <w:spacing w:val="0"/>
                <w:w w:val="100"/>
                <w:rFonts w:eastAsia="Times New Roman"/>
                <w:caps w:val="0"/>
              </w:rPr>
              <w:snapToGrid w:val="0"/>
              <w:textAlignment w:val="baseline"/>
            </w:pPr>
            <w:r w:rsidRPr="006F4DE1">
              <w:rPr>
                <w:szCs w:val="24"/>
                <w:lang w:val="en-GB" w:eastAsia="en-GB"/>
                <w:b w:val="0"/>
                <w:i w:val="0"/>
                <w:color w:val="000000"/>
                <w:sz w:val="24"/>
                <w:spacing w:val="0"/>
                <w:w w:val="100"/>
                <w:rFonts w:eastAsia="Times New Roman"/>
                <w:caps w:val="0"/>
              </w:rPr>
              <w:t>30</w:t>
            </w:r>
          </w:p>
        </w:tc>
        <w:tc>
          <w:tcPr>
            <w:tcW w:w="2311" w:type="dxa"/>
            <w:noWrap/>
            <w:hideMark/>
          </w:tcPr>
          <w:p w14:paraId="6A13B1EC" w14:textId="77777777" w:rsidR="002A102A" w:rsidRPr="006F4DE1" w:rsidRDefault="002A102A" w:rsidP="006F4DE1">
            <w:pPr>
              <w:jc w:val="right"/>
              <w:spacing w:before="0" w:beforeAutospacing="0" w:after="0" w:afterAutospacing="0" w:lineRule="auto" w:line="360"/>
              <w:rPr>
                <w:szCs w:val="24"/>
                <w:lang w:val="en-GB" w:eastAsia="en-GB"/>
                <w:b w:val="0"/>
                <w:i w:val="0"/>
                <w:color w:val="000000"/>
                <w:sz w:val="24"/>
                <w:spacing w:val="0"/>
                <w:w w:val="100"/>
                <w:rFonts w:eastAsia="Times New Roman"/>
                <w:caps w:val="0"/>
              </w:rPr>
              <w:snapToGrid w:val="0"/>
              <w:textAlignment w:val="baseline"/>
            </w:pPr>
            <w:r w:rsidRPr="006F4DE1">
              <w:rPr>
                <w:szCs w:val="24"/>
                <w:lang w:val="en-GB" w:eastAsia="en-GB"/>
                <w:b w:val="0"/>
                <w:i w:val="0"/>
                <w:color w:val="000000"/>
                <w:sz w:val="24"/>
                <w:spacing w:val="0"/>
                <w:w w:val="100"/>
                <w:rFonts w:eastAsia="Times New Roman"/>
                <w:caps w:val="0"/>
              </w:rPr>
              <w:t>35</w:t>
            </w:r>
          </w:p>
        </w:tc>
      </w:tr>
      <w:tr>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310" w:type="dxa"/>
            <w:noWrap/>
            <w:hideMark/>
          </w:tcPr>
          <w:p w14:paraId="09BC817F" w14:textId="77777777" w:rsidR="002A102A" w:rsidRPr="006F4DE1" w:rsidRDefault="002A102A" w:rsidP="006F4DE1">
            <w:pPr>
              <w:jc w:val="right"/>
              <w:spacing w:before="0" w:beforeAutospacing="0" w:after="0" w:afterAutospacing="0" w:lineRule="auto" w:line="360"/>
              <w:rPr>
                <w:szCs w:val="24"/>
                <w:lang w:val="en-GB" w:eastAsia="en-GB"/>
                <w:b w:val="0"/>
                <w:i w:val="0"/>
                <w:color w:val="000000"/>
                <w:sz w:val="24"/>
                <w:spacing w:val="0"/>
                <w:w w:val="100"/>
                <w:rFonts w:eastAsia="Times New Roman"/>
                <w:caps w:val="0"/>
              </w:rPr>
              <w:snapToGrid w:val="0"/>
              <w:textAlignment w:val="baseline"/>
            </w:pPr>
            <w:r w:rsidRPr="006F4DE1">
              <w:rPr>
                <w:szCs w:val="24"/>
                <w:lang w:val="en-GB" w:eastAsia="en-GB"/>
                <w:b w:val="0"/>
                <w:i w:val="0"/>
                <w:color w:val="000000"/>
                <w:sz w:val="24"/>
                <w:spacing w:val="0"/>
                <w:w w:val="100"/>
                <w:rFonts w:eastAsia="Times New Roman"/>
                <w:caps w:val="0"/>
              </w:rPr>
              <w:t>9</w:t>
            </w:r>
          </w:p>
        </w:tc>
        <w:tc>
          <w:tcPr>
            <w:tcW w:w="2310" w:type="dxa"/>
            <w:noWrap/>
            <w:hideMark/>
          </w:tcPr>
          <w:p w14:paraId="1FC09073" w14:textId="77777777" w:rsidR="002A102A" w:rsidRPr="006F4DE1" w:rsidRDefault="002A102A" w:rsidP="006F4DE1">
            <w:pPr>
              <w:jc w:val="right"/>
              <w:spacing w:before="0" w:beforeAutospacing="0" w:after="0" w:afterAutospacing="0" w:lineRule="auto" w:line="360"/>
              <w:rPr>
                <w:szCs w:val="24"/>
                <w:lang w:val="en-GB" w:eastAsia="en-GB"/>
                <w:b w:val="0"/>
                <w:i w:val="0"/>
                <w:color w:val="000000"/>
                <w:sz w:val="24"/>
                <w:spacing w:val="0"/>
                <w:w w:val="100"/>
                <w:rFonts w:eastAsia="Times New Roman"/>
                <w:caps w:val="0"/>
              </w:rPr>
              <w:snapToGrid w:val="0"/>
              <w:textAlignment w:val="baseline"/>
            </w:pPr>
            <w:r w:rsidRPr="006F4DE1">
              <w:rPr>
                <w:szCs w:val="24"/>
                <w:lang w:val="en-GB" w:eastAsia="en-GB"/>
                <w:b w:val="0"/>
                <w:i w:val="0"/>
                <w:color w:val="000000"/>
                <w:sz w:val="24"/>
                <w:spacing w:val="0"/>
                <w:w w:val="100"/>
                <w:rFonts w:eastAsia="Times New Roman"/>
                <w:caps w:val="0"/>
              </w:rPr>
              <w:t>55</w:t>
            </w:r>
          </w:p>
        </w:tc>
        <w:tc>
          <w:tcPr>
            <w:tcW w:w="2311" w:type="dxa"/>
            <w:noWrap/>
            <w:hideMark/>
          </w:tcPr>
          <w:p w14:paraId="39723ECE" w14:textId="77777777" w:rsidR="002A102A" w:rsidRPr="006F4DE1" w:rsidRDefault="002A102A" w:rsidP="006F4DE1">
            <w:pPr>
              <w:jc w:val="right"/>
              <w:spacing w:before="0" w:beforeAutospacing="0" w:after="0" w:afterAutospacing="0" w:lineRule="auto" w:line="360"/>
              <w:rPr>
                <w:szCs w:val="24"/>
                <w:lang w:val="en-GB" w:eastAsia="en-GB"/>
                <w:b w:val="0"/>
                <w:i w:val="0"/>
                <w:color w:val="000000"/>
                <w:sz w:val="24"/>
                <w:spacing w:val="0"/>
                <w:w w:val="100"/>
                <w:rFonts w:eastAsia="Times New Roman"/>
                <w:caps w:val="0"/>
              </w:rPr>
              <w:snapToGrid w:val="0"/>
              <w:textAlignment w:val="baseline"/>
            </w:pPr>
            <w:r w:rsidRPr="006F4DE1">
              <w:rPr>
                <w:szCs w:val="24"/>
                <w:lang w:val="en-GB" w:eastAsia="en-GB"/>
                <w:b w:val="0"/>
                <w:i w:val="0"/>
                <w:color w:val="000000"/>
                <w:sz w:val="24"/>
                <w:spacing w:val="0"/>
                <w:w w:val="100"/>
                <w:rFonts w:eastAsia="Times New Roman"/>
                <w:caps w:val="0"/>
              </w:rPr>
              <w:t>25</w:t>
            </w:r>
          </w:p>
        </w:tc>
        <w:tc>
          <w:tcPr>
            <w:tcW w:w="2311" w:type="dxa"/>
            <w:noWrap/>
            <w:hideMark/>
          </w:tcPr>
          <w:p w14:paraId="6EE0330F" w14:textId="77777777" w:rsidR="002A102A" w:rsidRPr="006F4DE1" w:rsidRDefault="002A102A" w:rsidP="006F4DE1">
            <w:pPr>
              <w:jc w:val="right"/>
              <w:spacing w:before="0" w:beforeAutospacing="0" w:after="0" w:afterAutospacing="0" w:lineRule="auto" w:line="360"/>
              <w:rPr>
                <w:szCs w:val="24"/>
                <w:lang w:val="en-GB" w:eastAsia="en-GB"/>
                <w:b w:val="0"/>
                <w:i w:val="0"/>
                <w:color w:val="000000"/>
                <w:sz w:val="24"/>
                <w:spacing w:val="0"/>
                <w:w w:val="100"/>
                <w:rFonts w:eastAsia="Times New Roman"/>
                <w:caps w:val="0"/>
              </w:rPr>
              <w:snapToGrid w:val="0"/>
              <w:textAlignment w:val="baseline"/>
            </w:pPr>
            <w:r w:rsidRPr="006F4DE1">
              <w:rPr>
                <w:szCs w:val="24"/>
                <w:lang w:val="en-GB" w:eastAsia="en-GB"/>
                <w:b w:val="0"/>
                <w:i w:val="0"/>
                <w:color w:val="000000"/>
                <w:sz w:val="24"/>
                <w:spacing w:val="0"/>
                <w:w w:val="100"/>
                <w:rFonts w:eastAsia="Times New Roman"/>
                <w:caps w:val="0"/>
              </w:rPr>
              <w:t>138</w:t>
            </w:r>
          </w:p>
        </w:tc>
      </w:tr>
      <w:tr>
        <w:trPr>
          <w:trHeight w:val="300"/>
        </w:trPr>
        <w:tc>
          <w:tcPr>
            <w:cnfStyle w:val="001000000000" w:firstRow="0" w:lastRow="0" w:firstColumn="1" w:lastColumn="0" w:oddVBand="0" w:evenVBand="0" w:oddHBand="0" w:evenHBand="0" w:firstRowFirstColumn="0" w:firstRowLastColumn="0" w:lastRowFirstColumn="0" w:lastRowLastColumn="0"/>
            <w:tcW w:w="2310" w:type="dxa"/>
            <w:noWrap/>
            <w:hideMark/>
          </w:tcPr>
          <w:p w14:paraId="519C5EBA" w14:textId="77777777" w:rsidR="002A102A" w:rsidRPr="006F4DE1" w:rsidRDefault="002A102A" w:rsidP="006F4DE1">
            <w:pPr>
              <w:jc w:val="right"/>
              <w:spacing w:before="0" w:beforeAutospacing="0" w:after="0" w:afterAutospacing="0" w:lineRule="auto" w:line="360"/>
              <w:rPr>
                <w:szCs w:val="24"/>
                <w:lang w:val="en-GB" w:eastAsia="en-GB"/>
                <w:b w:val="0"/>
                <w:i w:val="0"/>
                <w:color w:val="000000"/>
                <w:sz w:val="24"/>
                <w:spacing w:val="0"/>
                <w:w w:val="100"/>
                <w:rFonts w:eastAsia="Times New Roman"/>
                <w:caps w:val="0"/>
              </w:rPr>
              <w:snapToGrid w:val="0"/>
              <w:textAlignment w:val="baseline"/>
            </w:pPr>
            <w:r w:rsidRPr="006F4DE1">
              <w:rPr>
                <w:szCs w:val="24"/>
                <w:lang w:val="en-GB" w:eastAsia="en-GB"/>
                <w:b w:val="0"/>
                <w:i w:val="0"/>
                <w:color w:val="000000"/>
                <w:sz w:val="24"/>
                <w:spacing w:val="0"/>
                <w:w w:val="100"/>
                <w:rFonts w:eastAsia="Times New Roman"/>
                <w:caps w:val="0"/>
              </w:rPr>
              <w:t>10</w:t>
            </w:r>
          </w:p>
        </w:tc>
        <w:tc>
          <w:tcPr>
            <w:tcW w:w="2310" w:type="dxa"/>
            <w:noWrap/>
            <w:hideMark/>
          </w:tcPr>
          <w:p w14:paraId="76EAED6B" w14:textId="77777777" w:rsidR="002A102A" w:rsidRPr="006F4DE1" w:rsidRDefault="002A102A" w:rsidP="006F4DE1">
            <w:pPr>
              <w:jc w:val="right"/>
              <w:spacing w:before="0" w:beforeAutospacing="0" w:after="0" w:afterAutospacing="0" w:lineRule="auto" w:line="360"/>
              <w:rPr>
                <w:szCs w:val="24"/>
                <w:lang w:val="en-GB" w:eastAsia="en-GB"/>
                <w:b w:val="0"/>
                <w:i w:val="0"/>
                <w:color w:val="000000"/>
                <w:sz w:val="24"/>
                <w:spacing w:val="0"/>
                <w:w w:val="100"/>
                <w:rFonts w:eastAsia="Times New Roman"/>
                <w:caps w:val="0"/>
              </w:rPr>
              <w:snapToGrid w:val="0"/>
              <w:textAlignment w:val="baseline"/>
            </w:pPr>
            <w:r w:rsidRPr="006F4DE1">
              <w:rPr>
                <w:szCs w:val="24"/>
                <w:lang w:val="en-GB" w:eastAsia="en-GB"/>
                <w:b w:val="0"/>
                <w:i w:val="0"/>
                <w:color w:val="000000"/>
                <w:sz w:val="24"/>
                <w:spacing w:val="0"/>
                <w:w w:val="100"/>
                <w:rFonts w:eastAsia="Times New Roman"/>
                <w:caps w:val="0"/>
              </w:rPr>
              <w:t>83</w:t>
            </w:r>
          </w:p>
        </w:tc>
        <w:tc>
          <w:tcPr>
            <w:tcW w:w="2311" w:type="dxa"/>
            <w:noWrap/>
            <w:hideMark/>
          </w:tcPr>
          <w:p w14:paraId="2DA318A2" w14:textId="77777777" w:rsidR="002A102A" w:rsidRPr="006F4DE1" w:rsidRDefault="002A102A" w:rsidP="006F4DE1">
            <w:pPr>
              <w:jc w:val="right"/>
              <w:spacing w:before="0" w:beforeAutospacing="0" w:after="0" w:afterAutospacing="0" w:lineRule="auto" w:line="360"/>
              <w:rPr>
                <w:szCs w:val="24"/>
                <w:lang w:val="en-GB" w:eastAsia="en-GB"/>
                <w:b w:val="0"/>
                <w:i w:val="0"/>
                <w:color w:val="000000"/>
                <w:sz w:val="24"/>
                <w:spacing w:val="0"/>
                <w:w w:val="100"/>
                <w:rFonts w:eastAsia="Times New Roman"/>
                <w:caps w:val="0"/>
              </w:rPr>
              <w:snapToGrid w:val="0"/>
              <w:textAlignment w:val="baseline"/>
            </w:pPr>
            <w:r w:rsidRPr="006F4DE1">
              <w:rPr>
                <w:szCs w:val="24"/>
                <w:lang w:val="en-GB" w:eastAsia="en-GB"/>
                <w:b w:val="0"/>
                <w:i w:val="0"/>
                <w:color w:val="000000"/>
                <w:sz w:val="24"/>
                <w:spacing w:val="0"/>
                <w:w w:val="100"/>
                <w:rFonts w:eastAsia="Times New Roman"/>
                <w:caps w:val="0"/>
              </w:rPr>
              <w:t>15</w:t>
            </w:r>
          </w:p>
        </w:tc>
        <w:tc>
          <w:tcPr>
            <w:tcW w:w="2311" w:type="dxa"/>
            <w:noWrap/>
            <w:hideMark/>
          </w:tcPr>
          <w:p w14:paraId="64F4D4F1" w14:textId="77777777" w:rsidR="002A102A" w:rsidRPr="006F4DE1" w:rsidRDefault="002A102A" w:rsidP="006F4DE1">
            <w:pPr>
              <w:jc w:val="right"/>
              <w:spacing w:before="0" w:beforeAutospacing="0" w:after="0" w:afterAutospacing="0" w:lineRule="auto" w:line="360"/>
              <w:rPr>
                <w:szCs w:val="24"/>
                <w:lang w:val="en-GB" w:eastAsia="en-GB"/>
                <w:b w:val="0"/>
                <w:i w:val="0"/>
                <w:color w:val="000000"/>
                <w:sz w:val="24"/>
                <w:spacing w:val="0"/>
                <w:w w:val="100"/>
                <w:rFonts w:eastAsia="Times New Roman"/>
                <w:caps w:val="0"/>
              </w:rPr>
              <w:snapToGrid w:val="0"/>
              <w:textAlignment w:val="baseline"/>
            </w:pPr>
            <w:r w:rsidRPr="006F4DE1">
              <w:rPr>
                <w:szCs w:val="24"/>
                <w:lang w:val="en-GB" w:eastAsia="en-GB"/>
                <w:b w:val="0"/>
                <w:i w:val="0"/>
                <w:color w:val="000000"/>
                <w:sz w:val="24"/>
                <w:spacing w:val="0"/>
                <w:w w:val="100"/>
                <w:rFonts w:eastAsia="Times New Roman"/>
                <w:caps w:val="0"/>
              </w:rPr>
              <w:t>186</w:t>
            </w:r>
          </w:p>
        </w:tc>
      </w:tr>
      <w:tr>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310" w:type="dxa"/>
            <w:noWrap/>
            <w:hideMark/>
          </w:tcPr>
          <w:p w14:paraId="755BAE4F" w14:textId="77777777" w:rsidR="002A102A" w:rsidRPr="006F4DE1" w:rsidRDefault="002A102A" w:rsidP="006F4DE1">
            <w:pPr>
              <w:jc w:val="right"/>
              <w:spacing w:before="0" w:beforeAutospacing="0" w:after="0" w:afterAutospacing="0" w:lineRule="auto" w:line="360"/>
              <w:rPr>
                <w:szCs w:val="24"/>
                <w:lang w:val="en-GB" w:eastAsia="en-GB"/>
                <w:b w:val="0"/>
                <w:i w:val="0"/>
                <w:color w:val="000000"/>
                <w:sz w:val="24"/>
                <w:spacing w:val="0"/>
                <w:w w:val="100"/>
                <w:rFonts w:eastAsia="Times New Roman"/>
                <w:caps w:val="0"/>
              </w:rPr>
              <w:snapToGrid w:val="0"/>
              <w:textAlignment w:val="baseline"/>
            </w:pPr>
            <w:r>
              <w:rPr>
                <w:b w:val="0"/>
                <w:i w:val="0"/>
                <w:color w:val="000000"/>
                <w:sz w:val="24"/>
                <w:spacing w:val="0"/>
                <w:w w:val="100"/>
                <w:rFonts w:eastAsia="Times New Roman"/>
                <w:caps w:val="0"/>
              </w:rPr>
              <w:t/>
            </w:r>
          </w:p>
        </w:tc>
        <w:tc>
          <w:tcPr>
            <w:tcW w:w="2310" w:type="dxa"/>
            <w:noWrap/>
            <w:hideMark/>
          </w:tcPr>
          <w:p w14:paraId="593B14EB" w14:textId="77777777" w:rsidR="002A102A" w:rsidRPr="006F4DE1" w:rsidRDefault="002A102A" w:rsidP="006F4DE1">
            <w:pPr>
              <w:jc w:val="right"/>
              <w:spacing w:before="0" w:beforeAutospacing="0" w:after="0" w:afterAutospacing="0" w:lineRule="auto" w:line="360"/>
              <w:rPr>
                <w:szCs w:val="24"/>
                <w:lang w:val="en-GB" w:eastAsia="en-GB"/>
                <w:b w:val="0"/>
                <w:i w:val="0"/>
                <w:color w:val="000000"/>
                <w:sz w:val="24"/>
                <w:spacing w:val="0"/>
                <w:w w:val="100"/>
                <w:rFonts w:eastAsia="Times New Roman"/>
                <w:caps w:val="0"/>
              </w:rPr>
              <w:snapToGrid w:val="0"/>
              <w:textAlignment w:val="baseline"/>
            </w:pPr>
            <w:r>
              <w:rPr>
                <w:b w:val="0"/>
                <w:i w:val="0"/>
                <w:color w:val="000000"/>
                <w:sz w:val="24"/>
                <w:spacing w:val="0"/>
                <w:w w:val="100"/>
                <w:rFonts w:eastAsia="Times New Roman"/>
                <w:caps w:val="0"/>
              </w:rPr>
              <w:t/>
            </w:r>
          </w:p>
        </w:tc>
        <w:tc>
          <w:tcPr>
            <w:tcW w:w="2311" w:type="dxa"/>
            <w:noWrap/>
            <w:hideMark/>
          </w:tcPr>
          <w:p w14:paraId="4A9E5DE7" w14:textId="77777777" w:rsidR="002A102A" w:rsidRPr="006F4DE1" w:rsidRDefault="002A102A" w:rsidP="006F4DE1">
            <w:pPr>
              <w:jc w:val="right"/>
              <w:spacing w:before="0" w:beforeAutospacing="0" w:after="0" w:afterAutospacing="0" w:lineRule="auto" w:line="360"/>
              <w:rPr>
                <w:szCs w:val="24"/>
                <w:lang w:val="en-GB" w:eastAsia="en-GB"/>
                <w:b w:val="0"/>
                <w:i w:val="0"/>
                <w:color w:val="000000"/>
                <w:sz w:val="24"/>
                <w:spacing w:val="0"/>
                <w:w w:val="100"/>
                <w:rFonts w:eastAsia="Times New Roman"/>
                <w:caps w:val="0"/>
              </w:rPr>
              <w:snapToGrid w:val="0"/>
              <w:textAlignment w:val="baseline"/>
            </w:pPr>
            <w:r>
              <w:rPr>
                <w:b w:val="0"/>
                <w:i w:val="0"/>
                <w:color w:val="000000"/>
                <w:sz w:val="24"/>
                <w:spacing w:val="0"/>
                <w:w w:val="100"/>
                <w:rFonts w:eastAsia="Times New Roman"/>
                <w:caps w:val="0"/>
              </w:rPr>
              <w:t/>
            </w:r>
          </w:p>
        </w:tc>
        <w:tc>
          <w:tcPr>
            <w:tcW w:w="2311" w:type="dxa"/>
            <w:noWrap/>
            <w:hideMark/>
          </w:tcPr>
          <w:p w14:paraId="38853B4A" w14:textId="77777777" w:rsidR="002A102A" w:rsidRPr="006F4DE1" w:rsidRDefault="002A102A" w:rsidP="006F4DE1">
            <w:pPr>
              <w:jc w:val="right"/>
              <w:spacing w:before="0" w:beforeAutospacing="0" w:after="0" w:afterAutospacing="0" w:lineRule="auto" w:line="360"/>
              <w:rPr>
                <w:szCs w:val="24"/>
                <w:lang w:val="en-GB" w:eastAsia="en-GB"/>
                <w:b w:val="0"/>
                <w:i w:val="0"/>
                <w:color w:val="000000"/>
                <w:sz w:val="24"/>
                <w:spacing w:val="0"/>
                <w:w w:val="100"/>
                <w:rFonts w:eastAsia="Times New Roman"/>
                <w:caps w:val="0"/>
              </w:rPr>
              <w:snapToGrid w:val="0"/>
              <w:textAlignment w:val="baseline"/>
            </w:pPr>
            <w:r>
              <w:rPr>
                <w:b w:val="0"/>
                <w:i w:val="0"/>
                <w:color w:val="000000"/>
                <w:sz w:val="24"/>
                <w:spacing w:val="0"/>
                <w:w w:val="100"/>
                <w:rFonts w:eastAsia="Times New Roman"/>
                <w:caps w:val="0"/>
              </w:rPr>
              <w:t/>
            </w:r>
          </w:p>
        </w:tc>
      </w:tr>
    </w:tbl>
    <w:p w14:paraId="3FED6D2D" w14:textId="77777777" w:rsidR="002A102A" w:rsidRPr="006F4DE1" w:rsidRDefault="002A102A" w:rsidP="006F4DE1">
      <w:pPr>
        <w:jc w:val="both"/>
        <w:spacing w:before="0" w:beforeAutospacing="0" w:after="160" w:afterAutospacing="0" w:lineRule="auto" w:line="360"/>
        <w:rPr>
          <w:szCs w:val="24"/>
          <w:bCs/>
          <w:b w:val="1"/>
          <w:i w:val="0"/>
          <w:sz w:val="24"/>
          <w:spacing w:val="0"/>
          <w:w w:val="100"/>
          <w:rFonts/>
          <w:caps w:val="0"/>
        </w:rPr>
        <w:snapToGrid w:val="0"/>
        <w:textAlignment w:val="baseline"/>
        <w:tabs>
          <w:tab w:val="left" w:pos="1947"/>
        </w:tabs>
      </w:pPr>
      <w:r>
        <w:rPr>
          <w:b w:val="1"/>
          <w:i w:val="0"/>
          <w:sz w:val="24"/>
          <w:spacing w:val="0"/>
          <w:w w:val="100"/>
          <w:rFonts/>
          <w:caps w:val="0"/>
        </w:rPr>
        <w:t/>
      </w:r>
    </w:p>
    <w:p w14:paraId="12823097" w14:textId="77777777" w:rsidR="002A102A" w:rsidRDefault="002A102A" w:rsidP="006F4DE1">
      <w:pPr>
        <w:jc w:val="both"/>
        <w:spacing w:before="0" w:beforeAutospacing="0" w:after="160" w:afterAutospacing="0" w:lineRule="auto" w:line="360"/>
        <w:rPr>
          <w:szCs w:val="24"/>
          <w:bCs/>
          <w:b w:val="1"/>
          <w:i w:val="0"/>
          <w:sz w:val="24"/>
          <w:spacing w:val="0"/>
          <w:w w:val="100"/>
          <w:rFonts/>
          <w:caps w:val="0"/>
        </w:rPr>
        <w:snapToGrid w:val="0"/>
        <w:textAlignment w:val="baseline"/>
        <w:tabs>
          <w:tab w:val="left" w:pos="1947"/>
        </w:tabs>
      </w:pPr>
      <w:r w:rsidRPr="006F4DE1">
        <w:drawing>
          <wp:inline distT="0" distB="0" distL="0" distR="0" wp14:anchorId="3074574F" wp14:editId="7A463009">
            <wp:extent cx="4178567" cy="4517121"/>
            <wp:effectExtent l="19050" t="0" r="0" b="0"/>
            <wp:docPr id="10"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6" cstate="print"/>
                    <a:srcRect/>
                    <a:stretch>
                      <a:fillRect/>
                    </a:stretch>
                  </pic:blipFill>
                  <pic:spPr bwMode="auto">
                    <a:xfrm rot="0">
                      <a:off x="0" y="0"/>
                      <a:ext cx="4178567" cy="4517121"/>
                    </a:xfrm>
                    <a:prstGeom prst="rect">
                      <a:avLst/>
                    </a:prstGeom>
                    <a:noFill/>
                    <a:ln w="9525">
                      <a:noFill/>
                      <a:miter lim="800000"/>
                      <a:headEnd/>
                      <a:tailEnd/>
                    </a:ln>
                  </pic:spPr>
                </pic:pic>
              </a:graphicData>
            </a:graphic>
          </wp:inline>
        </w:drawing>
        <w:rPr>
          <w:szCs w:val="24"/>
          <w:bCs/>
          <w:lang w:val="en-GB" w:eastAsia="en-GB"/>
          <w:noProof/>
          <w:b w:val="1"/>
          <w:i w:val="0"/>
          <w:sz w:val="24"/>
          <w:spacing w:val="0"/>
          <w:w w:val="100"/>
          <w:rFonts/>
          <w:caps w:val="0"/>
        </w:rPr>
      </w:r>
    </w:p>
    <w:p w14:paraId="278ED125" w14:textId="77777777" w:rsidR="00F73CAC" w:rsidRPr="00A73ED8" w:rsidRDefault="00F73CAC" w:rsidP="006F4DE1">
      <w:pPr>
        <w:jc w:val="both"/>
        <w:spacing w:before="0" w:beforeAutospacing="0" w:after="160" w:afterAutospacing="0" w:lineRule="auto" w:line="360"/>
        <w:rPr>
          <w:szCs w:val="24"/>
          <w:b w:val="0"/>
          <w:i w:val="0"/>
          <w:sz w:val="24"/>
          <w:spacing w:val="0"/>
          <w:w w:val="100"/>
          <w:rFonts/>
          <w:caps w:val="0"/>
        </w:rPr>
        <w:snapToGrid w:val="0"/>
        <w:textAlignment w:val="baseline"/>
        <w:tabs>
          <w:tab w:val="left" w:pos="1947"/>
        </w:tabs>
      </w:pPr>
      <w:r w:rsidRPr="00A73ED8">
        <w:rPr>
          <w:szCs w:val="24"/>
          <w:b w:val="0"/>
          <w:i w:val="0"/>
          <w:sz w:val="24"/>
          <w:spacing w:val="0"/>
          <w:w w:val="100"/>
          <w:rFonts/>
          <w:caps w:val="0"/>
        </w:rPr>
        <w:t>Fig.</w:t>
      </w:r>
      <w:r w:rsidRPr="00A73ED8">
        <w:rPr>
          <w:szCs w:val="24"/>
          <w:b w:val="0"/>
          <w:i w:val="0"/>
          <w:sz w:val="24"/>
          <w:spacing w:val="0"/>
          <w:w w:val="100"/>
          <w:rFonts/>
          <w:caps w:val="0"/>
        </w:rPr>
        <w:t> </w:t>
      </w:r>
      <w:r w:rsidR="00F01C35" w:rsidRPr="00A73ED8">
        <w:rPr>
          <w:szCs w:val="24"/>
          <w:b w:val="0"/>
          <w:i w:val="0"/>
          <w:sz w:val="24"/>
          <w:spacing w:val="0"/>
          <w:w w:val="100"/>
          <w:rFonts/>
          <w:caps w:val="0"/>
        </w:rPr>
        <w:t>4.</w:t>
      </w:r>
      <w:r w:rsidR="004C672B" w:rsidRPr="00A73ED8">
        <w:rPr>
          <w:szCs w:val="24"/>
          <w:b w:val="0"/>
          <w:i w:val="0"/>
          <w:sz w:val="24"/>
          <w:spacing w:val="0"/>
          <w:w w:val="100"/>
          <w:rFonts/>
          <w:caps w:val="0"/>
        </w:rPr>
        <w:t>0</w:t>
      </w:r>
      <w:r w:rsidR="00F01C35" w:rsidRPr="00A73ED8">
        <w:rPr>
          <w:szCs w:val="24"/>
          <w:b w:val="0"/>
          <w:i w:val="0"/>
          <w:sz w:val="24"/>
          <w:spacing w:val="0"/>
          <w:w w:val="100"/>
          <w:rFonts/>
          <w:caps w:val="0"/>
        </w:rPr>
        <w:t>9</w:t>
      </w:r>
      <w:r w:rsidR="00F01C35" w:rsidRPr="00A73ED8">
        <w:rPr>
          <w:szCs w:val="24"/>
          <w:b w:val="0"/>
          <w:i w:val="0"/>
          <w:sz w:val="24"/>
          <w:spacing w:val="0"/>
          <w:w w:val="100"/>
          <w:rFonts/>
          <w:caps w:val="0"/>
        </w:rPr>
        <w:t> </w:t>
      </w:r>
      <w:r w:rsidRPr="00A73ED8">
        <w:rPr>
          <w:szCs w:val="24"/>
          <w:b w:val="0"/>
          <w:i w:val="0"/>
          <w:sz w:val="24"/>
          <w:spacing w:val="0"/>
          <w:w w:val="100"/>
          <w:rFonts/>
          <w:caps w:val="0"/>
        </w:rPr>
        <w:t> </w:t>
      </w:r>
      <w:r w:rsidRPr="00A73ED8">
        <w:rPr>
          <w:szCs w:val="24"/>
          <w:b w:val="0"/>
          <w:i w:val="0"/>
          <w:sz w:val="24"/>
          <w:spacing w:val="0"/>
          <w:w w:val="100"/>
          <w:rFonts/>
          <w:caps w:val="0"/>
        </w:rPr>
        <w:t>Rose</w:t>
      </w:r>
      <w:r w:rsidRPr="00A73ED8">
        <w:rPr>
          <w:szCs w:val="24"/>
          <w:b w:val="0"/>
          <w:i w:val="0"/>
          <w:sz w:val="24"/>
          <w:spacing w:val="0"/>
          <w:w w:val="100"/>
          <w:rFonts/>
          <w:caps w:val="0"/>
        </w:rPr>
        <w:t> </w:t>
      </w:r>
      <w:r w:rsidRPr="00A73ED8">
        <w:rPr>
          <w:szCs w:val="24"/>
          <w:b w:val="0"/>
          <w:i w:val="0"/>
          <w:sz w:val="24"/>
          <w:spacing w:val="0"/>
          <w:w w:val="100"/>
          <w:rFonts/>
          <w:caps w:val="0"/>
        </w:rPr>
        <w:t>diagram</w:t>
      </w:r>
      <w:r w:rsidRPr="00A73ED8">
        <w:rPr>
          <w:szCs w:val="24"/>
          <w:b w:val="0"/>
          <w:i w:val="0"/>
          <w:sz w:val="24"/>
          <w:spacing w:val="0"/>
          <w:w w:val="100"/>
          <w:rFonts/>
          <w:caps w:val="0"/>
        </w:rPr>
        <w:t> </w:t>
      </w:r>
      <w:r w:rsidRPr="00A73ED8">
        <w:rPr>
          <w:szCs w:val="24"/>
          <w:b w:val="0"/>
          <w:i w:val="0"/>
          <w:sz w:val="24"/>
          <w:spacing w:val="0"/>
          <w:w w:val="100"/>
          <w:rFonts/>
          <w:caps w:val="0"/>
        </w:rPr>
        <w:t>of</w:t>
      </w:r>
      <w:r w:rsidRPr="00A73ED8">
        <w:rPr>
          <w:szCs w:val="24"/>
          <w:b w:val="0"/>
          <w:i w:val="0"/>
          <w:sz w:val="24"/>
          <w:spacing w:val="0"/>
          <w:w w:val="100"/>
          <w:rFonts/>
          <w:caps w:val="0"/>
        </w:rPr>
        <w:t> </w:t>
      </w:r>
      <w:r w:rsidRPr="00A73ED8">
        <w:rPr>
          <w:szCs w:val="24"/>
          <w:b w:val="0"/>
          <w:i w:val="0"/>
          <w:sz w:val="24"/>
          <w:spacing w:val="0"/>
          <w:w w:val="100"/>
          <w:rFonts/>
          <w:caps w:val="0"/>
        </w:rPr>
        <w:t>pheocysts</w:t>
      </w:r>
      <w:r w:rsidRPr="00A73ED8">
        <w:rPr>
          <w:szCs w:val="24"/>
          <w:b w:val="0"/>
          <w:i w:val="0"/>
          <w:sz w:val="24"/>
          <w:spacing w:val="0"/>
          <w:w w:val="100"/>
          <w:rFonts/>
          <w:caps w:val="0"/>
        </w:rPr>
        <w:t> </w:t>
      </w:r>
      <w:r w:rsidRPr="00A73ED8">
        <w:rPr>
          <w:szCs w:val="24"/>
          <w:b w:val="0"/>
          <w:i w:val="0"/>
          <w:sz w:val="24"/>
          <w:spacing w:val="0"/>
          <w:w w:val="100"/>
          <w:rFonts/>
          <w:caps w:val="0"/>
        </w:rPr>
        <w:t>orientation</w:t>
      </w:r>
      <w:r w:rsidR="002C0BA0" w:rsidRPr="00A73ED8">
        <w:rPr>
          <w:szCs w:val="24"/>
          <w:b w:val="0"/>
          <w:i w:val="0"/>
          <w:sz w:val="24"/>
          <w:spacing w:val="0"/>
          <w:w w:val="100"/>
          <w:rFonts/>
          <w:caps w:val="0"/>
        </w:rPr>
        <w:t>(L3,GM)</w:t>
      </w:r>
    </w:p>
    <w:p w14:paraId="2CFA4C70" w14:textId="77777777" w:rsidR="002A102A" w:rsidRPr="006F4DE1" w:rsidRDefault="002A102A" w:rsidP="006F4DE1">
      <w:pPr>
        <w:jc w:val="both"/>
        <w:spacing w:before="0" w:beforeAutospacing="0" w:after="160" w:afterAutospacing="0" w:lineRule="auto" w:line="360"/>
        <w:rPr>
          <w:szCs w:val="24"/>
          <w:bCs/>
          <w:b w:val="1"/>
          <w:i w:val="0"/>
          <w:sz w:val="24"/>
          <w:spacing w:val="0"/>
          <w:w w:val="100"/>
          <w:rFonts/>
          <w:caps w:val="0"/>
        </w:rPr>
        <w:snapToGrid w:val="0"/>
        <w:textAlignment w:val="baseline"/>
        <w:tabs>
          <w:tab w:val="left" w:pos="1947"/>
        </w:tabs>
      </w:pPr>
      <w:r>
        <w:rPr>
          <w:b w:val="1"/>
          <w:i w:val="0"/>
          <w:sz w:val="24"/>
          <w:spacing w:val="0"/>
          <w:w w:val="100"/>
          <w:rFonts/>
          <w:caps w:val="0"/>
        </w:rPr>
        <w:t/>
      </w:r>
    </w:p>
    <w:p w14:paraId="19532FEB" w14:textId="77777777" w:rsidR="005D6C13" w:rsidRPr="006F4DE1" w:rsidRDefault="005D6C13" w:rsidP="006F4DE1">
      <w:pPr>
        <w:jc w:val="both"/>
        <w:spacing w:before="0" w:beforeAutospacing="0" w:after="160" w:afterAutospacing="0" w:lineRule="auto" w:line="360"/>
        <w:rPr>
          <w:szCs w:val="24"/>
          <w:bCs/>
          <w:b w:val="1"/>
          <w:i w:val="0"/>
          <w:sz w:val="24"/>
          <w:spacing w:val="0"/>
          <w:w w:val="100"/>
          <w:rFonts/>
          <w:caps w:val="0"/>
        </w:rPr>
        <w:snapToGrid w:val="0"/>
        <w:textAlignment w:val="baseline"/>
        <w:tabs>
          <w:tab w:val="left" w:pos="1947"/>
        </w:tabs>
      </w:pPr>
      <w:r w:rsidRPr="006F4DE1">
        <w:rPr>
          <w:szCs w:val="24"/>
          <w:bCs/>
          <w:b w:val="1"/>
          <w:i w:val="0"/>
          <w:sz w:val="24"/>
          <w:spacing w:val="0"/>
          <w:w w:val="100"/>
          <w:rFonts/>
          <w:caps w:val="0"/>
        </w:rPr>
        <w:t>LOCATION</w:t>
      </w:r>
      <w:r w:rsidRPr="006F4DE1">
        <w:rPr>
          <w:szCs w:val="24"/>
          <w:bCs/>
          <w:b w:val="1"/>
          <w:i w:val="0"/>
          <w:sz w:val="24"/>
          <w:spacing w:val="0"/>
          <w:w w:val="100"/>
          <w:rFonts/>
          <w:caps w:val="0"/>
        </w:rPr>
        <w:t> </w:t>
      </w:r>
      <w:r w:rsidRPr="006F4DE1">
        <w:rPr>
          <w:szCs w:val="24"/>
          <w:bCs/>
          <w:b w:val="1"/>
          <w:i w:val="0"/>
          <w:sz w:val="24"/>
          <w:spacing w:val="0"/>
          <w:w w:val="100"/>
          <w:rFonts/>
          <w:caps w:val="0"/>
        </w:rPr>
        <w:t>4</w:t>
      </w:r>
      <w:r w:rsidRPr="006F4DE1">
        <w:rPr>
          <w:szCs w:val="24"/>
          <w:bCs/>
          <w:b w:val="1"/>
          <w:i w:val="0"/>
          <w:sz w:val="24"/>
          <w:spacing w:val="0"/>
          <w:w w:val="100"/>
          <w:rFonts/>
          <w:caps w:val="0"/>
        </w:rPr>
        <w:t>        </w:t>
      </w:r>
    </w:p>
    <w:p w14:paraId="27620BEF" w14:textId="77777777" w:rsidR="005D6C13" w:rsidRPr="006F4DE1" w:rsidRDefault="005D6C13" w:rsidP="006F4DE1">
      <w:pPr>
        <w:spacing w:before="0" w:beforeAutospacing="0" w:after="160" w:afterAutospacing="0" w:lineRule="auto" w:line="360"/>
        <w:rPr>
          <w:szCs w:val="24"/>
          <w:bCs/>
          <w:lang w:val="en-GB" w:eastAsia="en-GB"/>
          <w:b w:val="1"/>
          <w:i w:val="0"/>
          <w:color w:val="000000"/>
          <w:sz w:val="24"/>
          <w:spacing w:val="0"/>
          <w:w w:val="100"/>
          <w:rFonts w:eastAsia="Times New Roman"/>
          <w:caps w:val="0"/>
        </w:rPr>
        <w:snapToGrid w:val="0"/>
        <w:textAlignment w:val="baseline"/>
      </w:pPr>
      <w:r w:rsidRPr="006F4DE1">
        <w:rPr>
          <w:szCs w:val="24"/>
          <w:bCs/>
          <w:b w:val="1"/>
          <w:i w:val="0"/>
          <w:sz w:val="24"/>
          <w:spacing w:val="0"/>
          <w:w w:val="100"/>
          <w:rFonts/>
          <w:caps w:val="0"/>
        </w:rPr>
        <w:t>Coordinates;</w:t>
      </w:r>
      <w:r w:rsidRPr="006F4DE1">
        <w:rPr>
          <w:szCs w:val="24"/>
          <w:bCs/>
          <w:b w:val="1"/>
          <w:i w:val="0"/>
          <w:sz w:val="24"/>
          <w:spacing w:val="0"/>
          <w:w w:val="100"/>
          <w:rFonts/>
          <w:caps w:val="0"/>
        </w:rPr>
        <w:t> </w:t>
      </w:r>
      <w:r w:rsidRPr="006F4DE1">
        <w:rPr>
          <w:szCs w:val="24"/>
          <w:bCs/>
          <w:lang w:val="en-GB" w:eastAsia="en-GB"/>
          <w:b w:val="1"/>
          <w:i w:val="0"/>
          <w:color w:val="000000"/>
          <w:sz w:val="24"/>
          <w:spacing w:val="0"/>
          <w:w w:val="100"/>
          <w:rFonts w:eastAsia="Times New Roman"/>
          <w:caps w:val="0"/>
        </w:rPr>
        <w:t>7.2077222,</w:t>
      </w:r>
      <w:r w:rsidRPr="006F4DE1">
        <w:rPr>
          <w:szCs w:val="24"/>
          <w:bCs/>
          <w:lang w:val="en-GB" w:eastAsia="en-GB"/>
          <w:b w:val="1"/>
          <w:i w:val="0"/>
          <w:color w:val="000000"/>
          <w:sz w:val="24"/>
          <w:spacing w:val="0"/>
          <w:w w:val="100"/>
          <w:rFonts w:eastAsia="Times New Roman"/>
          <w:caps w:val="0"/>
        </w:rPr>
        <w:t> </w:t>
      </w:r>
      <w:r w:rsidRPr="006F4DE1">
        <w:rPr>
          <w:szCs w:val="24"/>
          <w:bCs/>
          <w:lang w:val="en-GB" w:eastAsia="en-GB"/>
          <w:b w:val="1"/>
          <w:i w:val="0"/>
          <w:color w:val="000000"/>
          <w:sz w:val="24"/>
          <w:spacing w:val="0"/>
          <w:w w:val="100"/>
          <w:rFonts w:eastAsia="Times New Roman"/>
          <w:caps w:val="0"/>
        </w:rPr>
        <w:t>3.3434722</w:t>
      </w:r>
    </w:p>
    <w:p w14:paraId="7770A730" w14:textId="77777777" w:rsidR="005D6C13" w:rsidRPr="006F4DE1" w:rsidRDefault="005D6C13" w:rsidP="006F4DE1">
      <w:pPr>
        <w:spacing w:before="0" w:beforeAutospacing="0" w:after="160" w:afterAutospacing="0" w:lineRule="auto" w:line="360"/>
        <w:rPr>
          <w:szCs w:val="24"/>
          <w:bCs/>
          <w:b w:val="1"/>
          <w:i w:val="0"/>
          <w:sz w:val="24"/>
          <w:spacing w:val="0"/>
          <w:w w:val="100"/>
          <w:rFonts/>
          <w:caps w:val="0"/>
        </w:rPr>
        <w:snapToGrid w:val="0"/>
        <w:textAlignment w:val="baseline"/>
      </w:pPr>
      <w:r w:rsidRPr="006F4DE1">
        <w:rPr>
          <w:szCs w:val="24"/>
          <w:bCs/>
          <w:b w:val="1"/>
          <w:i w:val="0"/>
          <w:sz w:val="24"/>
          <w:spacing w:val="0"/>
          <w:w w:val="100"/>
          <w:rFonts/>
          <w:caps w:val="0"/>
        </w:rPr>
        <w:t>Weather:</w:t>
      </w:r>
      <w:r w:rsidRPr="006F4DE1">
        <w:rPr>
          <w:szCs w:val="24"/>
          <w:bCs/>
          <w:b w:val="1"/>
          <w:i w:val="0"/>
          <w:sz w:val="24"/>
          <w:spacing w:val="0"/>
          <w:w w:val="100"/>
          <w:rFonts/>
          <w:caps w:val="0"/>
        </w:rPr>
        <w:t> </w:t>
      </w:r>
      <w:r w:rsidRPr="006F4DE1">
        <w:rPr>
          <w:szCs w:val="24"/>
          <w:bCs/>
          <w:b w:val="1"/>
          <w:i w:val="0"/>
          <w:sz w:val="24"/>
          <w:spacing w:val="0"/>
          <w:w w:val="100"/>
          <w:rFonts/>
          <w:caps w:val="0"/>
        </w:rPr>
        <w:t>36</w:t>
      </w:r>
      <w:r w:rsidRPr="006F4DE1">
        <w:rPr>
          <w:szCs w:val="24"/>
          <w:bCs/>
          <w:b w:val="1"/>
          <w:i w:val="0"/>
          <w:sz w:val="24"/>
          <w:spacing w:val="0"/>
          <w:w w:val="100"/>
          <w:vertAlign w:val="superscript"/>
          <w:rFonts/>
          <w:caps w:val="0"/>
        </w:rPr>
        <w:t>o</w:t>
      </w:r>
      <w:r w:rsidRPr="006F4DE1">
        <w:rPr>
          <w:szCs w:val="24"/>
          <w:bCs/>
          <w:b w:val="1"/>
          <w:i w:val="0"/>
          <w:sz w:val="24"/>
          <w:spacing w:val="0"/>
          <w:w w:val="100"/>
          <w:rFonts/>
          <w:caps w:val="0"/>
        </w:rPr>
        <w:t>C,</w:t>
      </w:r>
      <w:r w:rsidRPr="006F4DE1">
        <w:rPr>
          <w:szCs w:val="24"/>
          <w:bCs/>
          <w:b w:val="1"/>
          <w:i w:val="0"/>
          <w:sz w:val="24"/>
          <w:spacing w:val="0"/>
          <w:w w:val="100"/>
          <w:rFonts/>
          <w:caps w:val="0"/>
        </w:rPr>
        <w:t> </w:t>
      </w:r>
      <w:r w:rsidRPr="006F4DE1">
        <w:rPr>
          <w:szCs w:val="24"/>
          <w:bCs/>
          <w:b w:val="1"/>
          <w:i w:val="0"/>
          <w:sz w:val="24"/>
          <w:spacing w:val="0"/>
          <w:w w:val="100"/>
          <w:rFonts/>
          <w:caps w:val="0"/>
        </w:rPr>
        <w:t>sunny</w:t>
      </w:r>
    </w:p>
    <w:p w14:paraId="37CAD4B3" w14:textId="77777777" w:rsidR="005D6C13" w:rsidRPr="006F4DE1" w:rsidRDefault="005D6C13" w:rsidP="006F4DE1">
      <w:pPr>
        <w:spacing w:before="0" w:beforeAutospacing="0" w:after="160" w:afterAutospacing="0" w:lineRule="auto" w:line="360"/>
        <w:rPr>
          <w:szCs w:val="24"/>
          <w:bCs/>
          <w:b w:val="1"/>
          <w:i w:val="0"/>
          <w:sz w:val="24"/>
          <w:spacing w:val="0"/>
          <w:w w:val="100"/>
          <w:rFonts/>
          <w:caps w:val="0"/>
        </w:rPr>
        <w:snapToGrid w:val="0"/>
        <w:textAlignment w:val="baseline"/>
      </w:pPr>
      <w:r w:rsidRPr="006F4DE1">
        <w:rPr>
          <w:szCs w:val="24"/>
          <w:bCs/>
          <w:b w:val="1"/>
          <w:i w:val="0"/>
          <w:sz w:val="24"/>
          <w:spacing w:val="0"/>
          <w:w w:val="100"/>
          <w:rFonts/>
          <w:caps w:val="0"/>
        </w:rPr>
        <w:t>Altitude:</w:t>
      </w:r>
      <w:r w:rsidRPr="006F4DE1">
        <w:rPr>
          <w:szCs w:val="24"/>
          <w:bCs/>
          <w:b w:val="1"/>
          <w:i w:val="0"/>
          <w:sz w:val="24"/>
          <w:spacing w:val="0"/>
          <w:w w:val="100"/>
          <w:rFonts/>
          <w:caps w:val="0"/>
        </w:rPr>
        <w:t> </w:t>
      </w:r>
      <w:r w:rsidRPr="006F4DE1">
        <w:rPr>
          <w:szCs w:val="24"/>
          <w:bCs/>
          <w:b w:val="1"/>
          <w:i w:val="0"/>
          <w:sz w:val="24"/>
          <w:spacing w:val="0"/>
          <w:w w:val="100"/>
          <w:rFonts/>
          <w:caps w:val="0"/>
        </w:rPr>
        <w:t>115m</w:t>
      </w:r>
      <w:r w:rsidRPr="006F4DE1">
        <w:rPr>
          <w:szCs w:val="24"/>
          <w:bCs/>
          <w:b w:val="1"/>
          <w:i w:val="0"/>
          <w:sz w:val="24"/>
          <w:spacing w:val="0"/>
          <w:w w:val="100"/>
          <w:rFonts/>
          <w:caps w:val="0"/>
        </w:rPr>
        <w:t> </w:t>
      </w:r>
      <w:r w:rsidRPr="006F4DE1">
        <w:rPr>
          <w:szCs w:val="24"/>
          <w:bCs/>
          <w:b w:val="1"/>
          <w:i w:val="0"/>
          <w:sz w:val="24"/>
          <w:spacing w:val="0"/>
          <w:w w:val="100"/>
          <w:rFonts/>
          <w:caps w:val="0"/>
        </w:rPr>
        <w:t>Above</w:t>
      </w:r>
      <w:r w:rsidRPr="006F4DE1">
        <w:rPr>
          <w:szCs w:val="24"/>
          <w:bCs/>
          <w:b w:val="1"/>
          <w:i w:val="0"/>
          <w:sz w:val="24"/>
          <w:spacing w:val="0"/>
          <w:w w:val="100"/>
          <w:rFonts/>
          <w:caps w:val="0"/>
        </w:rPr>
        <w:t> </w:t>
      </w:r>
      <w:r w:rsidRPr="006F4DE1">
        <w:rPr>
          <w:szCs w:val="24"/>
          <w:bCs/>
          <w:b w:val="1"/>
          <w:i w:val="0"/>
          <w:sz w:val="24"/>
          <w:spacing w:val="0"/>
          <w:w w:val="100"/>
          <w:rFonts/>
          <w:caps w:val="0"/>
        </w:rPr>
        <w:t>MSL</w:t>
      </w:r>
    </w:p>
    <w:p w14:paraId="7B4E9F08" w14:textId="77777777" w:rsidR="005D6C13" w:rsidRPr="006F4DE1" w:rsidRDefault="005D6C13" w:rsidP="00A73ED8">
      <w:pPr>
        <w:spacing w:before="0" w:beforeAutospacing="0" w:after="160" w:afterAutospacing="0" w:lineRule="auto" w:line="360"/>
        <w:rPr>
          <w:szCs w:val="24"/>
          <w:bCs/>
          <w:b w:val="1"/>
          <w:i w:val="0"/>
          <w:sz w:val="24"/>
          <w:spacing w:val="0"/>
          <w:w w:val="100"/>
          <w:rFonts/>
          <w:caps w:val="0"/>
        </w:rPr>
        <w:snapToGrid w:val="0"/>
        <w:textAlignment w:val="baseline"/>
      </w:pPr>
      <w:r w:rsidRPr="00A73ED8">
        <w:rPr>
          <w:szCs w:val="24"/>
          <w:bCs/>
          <w:b w:val="1"/>
          <w:i w:val="0"/>
          <w:sz w:val="24"/>
          <w:spacing w:val="0"/>
          <w:w w:val="100"/>
          <w:rFonts/>
          <w:caps w:val="0"/>
        </w:rPr>
        <w:t> </w:t>
      </w:r>
      <w:r w:rsidRPr="00A73ED8">
        <w:rPr>
          <w:szCs w:val="24"/>
          <w:bCs/>
          <w:b w:val="1"/>
          <w:i w:val="0"/>
          <w:sz w:val="24"/>
          <w:spacing w:val="0"/>
          <w:w w:val="100"/>
          <w:rFonts/>
          <w:caps w:val="0"/>
        </w:rPr>
        <w:t>Orientation</w:t>
      </w:r>
      <w:r w:rsidRPr="00A73ED8">
        <w:rPr>
          <w:szCs w:val="24"/>
          <w:bCs/>
          <w:b w:val="1"/>
          <w:i w:val="0"/>
          <w:sz w:val="24"/>
          <w:spacing w:val="0"/>
          <w:w w:val="100"/>
          <w:rFonts/>
          <w:caps w:val="0"/>
        </w:rPr>
        <w:t> </w:t>
      </w:r>
      <w:r w:rsidRPr="00A73ED8">
        <w:rPr>
          <w:szCs w:val="24"/>
          <w:bCs/>
          <w:b w:val="1"/>
          <w:i w:val="0"/>
          <w:sz w:val="24"/>
          <w:spacing w:val="0"/>
          <w:w w:val="100"/>
          <w:rFonts/>
          <w:caps w:val="0"/>
        </w:rPr>
        <w:t>of</w:t>
      </w:r>
      <w:r w:rsidRPr="00A73ED8">
        <w:rPr>
          <w:szCs w:val="24"/>
          <w:bCs/>
          <w:b w:val="1"/>
          <w:i w:val="0"/>
          <w:sz w:val="24"/>
          <w:spacing w:val="0"/>
          <w:w w:val="100"/>
          <w:rFonts/>
          <w:caps w:val="0"/>
        </w:rPr>
        <w:t> </w:t>
      </w:r>
      <w:r w:rsidRPr="006F4DE1">
        <w:rPr>
          <w:szCs w:val="24"/>
          <w:bCs/>
          <w:b w:val="1"/>
          <w:i w:val="0"/>
          <w:sz w:val="24"/>
          <w:spacing w:val="0"/>
          <w:w w:val="100"/>
          <w:rFonts/>
          <w:caps w:val="0"/>
        </w:rPr>
        <w:t>Outcrop:</w:t>
      </w:r>
      <w:r w:rsidRPr="006F4DE1">
        <w:rPr>
          <w:szCs w:val="24"/>
          <w:bCs/>
          <w:b w:val="1"/>
          <w:i w:val="0"/>
          <w:sz w:val="24"/>
          <w:spacing w:val="0"/>
          <w:w w:val="100"/>
          <w:rFonts/>
          <w:caps w:val="0"/>
        </w:rPr>
        <w:t> </w:t>
      </w:r>
      <w:r w:rsidRPr="006F4DE1">
        <w:rPr>
          <w:szCs w:val="24"/>
          <w:bCs/>
          <w:b w:val="1"/>
          <w:i w:val="0"/>
          <w:sz w:val="24"/>
          <w:spacing w:val="0"/>
          <w:w w:val="100"/>
          <w:rFonts/>
          <w:caps w:val="0"/>
        </w:rPr>
        <w:t>122</w:t>
      </w:r>
      <w:r w:rsidRPr="006F4DE1">
        <w:rPr>
          <w:szCs w:val="24"/>
          <w:bCs/>
          <w:b w:val="1"/>
          <w:i w:val="0"/>
          <w:sz w:val="24"/>
          <w:spacing w:val="0"/>
          <w:w w:val="100"/>
          <w:vertAlign w:val="superscript"/>
          <w:rFonts/>
          <w:caps w:val="0"/>
        </w:rPr>
        <w:t>o</w:t>
      </w:r>
    </w:p>
    <w:p w14:paraId="1237E51A" w14:textId="77777777" w:rsidR="005D6C13" w:rsidRPr="006F4DE1" w:rsidRDefault="005D6C13" w:rsidP="006F4DE1">
      <w:pPr>
        <w:spacing w:before="0" w:beforeAutospacing="0" w:after="160" w:afterAutospacing="0" w:lineRule="auto" w:line="360"/>
        <w:rPr>
          <w:szCs w:val="24"/>
          <w:b w:val="0"/>
          <w:i w:val="0"/>
          <w:sz w:val="24"/>
          <w:spacing w:val="0"/>
          <w:w w:val="100"/>
          <w:rFonts/>
          <w:caps w:val="0"/>
        </w:rPr>
        <w:snapToGrid w:val="0"/>
        <w:textAlignment w:val="baseline"/>
      </w:pPr>
      <w:r w:rsidRPr="006F4DE1">
        <w:rPr>
          <w:szCs w:val="24"/>
          <w:bCs/>
          <w:b w:val="1"/>
          <w:i w:val="0"/>
          <w:sz w:val="24"/>
          <w:spacing w:val="0"/>
          <w:w w:val="100"/>
          <w:rFonts/>
          <w:caps w:val="0"/>
        </w:rPr>
        <w:t>Outcrop</w:t>
      </w:r>
      <w:r w:rsidRPr="006F4DE1">
        <w:rPr>
          <w:szCs w:val="24"/>
          <w:bCs/>
          <w:b w:val="1"/>
          <w:i w:val="0"/>
          <w:sz w:val="24"/>
          <w:spacing w:val="0"/>
          <w:w w:val="100"/>
          <w:rFonts/>
          <w:caps w:val="0"/>
        </w:rPr>
        <w:t> </w:t>
      </w:r>
      <w:r w:rsidRPr="006F4DE1">
        <w:rPr>
          <w:szCs w:val="24"/>
          <w:bCs/>
          <w:b w:val="1"/>
          <w:i w:val="0"/>
          <w:sz w:val="24"/>
          <w:spacing w:val="0"/>
          <w:w w:val="100"/>
          <w:rFonts/>
          <w:caps w:val="0"/>
        </w:rPr>
        <w:t>name</w:t>
      </w:r>
      <w:r w:rsidRPr="006F4DE1">
        <w:rPr>
          <w:szCs w:val="24"/>
          <w:b w:val="0"/>
          <w:i w:val="0"/>
          <w:sz w:val="24"/>
          <w:spacing w:val="0"/>
          <w:w w:val="100"/>
          <w:rFonts/>
          <w:caps w:val="0"/>
        </w:rPr>
        <w:t>:</w:t>
      </w:r>
      <w:r w:rsidRPr="006F4DE1">
        <w:rPr>
          <w:szCs w:val="24"/>
          <w:b w:val="0"/>
          <w:i w:val="0"/>
          <w:sz w:val="24"/>
          <w:spacing w:val="0"/>
          <w:w w:val="100"/>
          <w:rFonts/>
          <w:caps w:val="0"/>
        </w:rPr>
        <w:t> </w:t>
      </w:r>
      <w:r w:rsidRPr="006F4DE1">
        <w:rPr>
          <w:szCs w:val="24"/>
          <w:b w:val="0"/>
          <w:i w:val="0"/>
          <w:sz w:val="24"/>
          <w:spacing w:val="0"/>
          <w:w w:val="100"/>
          <w:rFonts/>
          <w:caps w:val="0"/>
        </w:rPr>
        <w:t>Porphiritic</w:t>
      </w:r>
      <w:r w:rsidRPr="006F4DE1">
        <w:rPr>
          <w:szCs w:val="24"/>
          <w:b w:val="0"/>
          <w:i w:val="0"/>
          <w:sz w:val="24"/>
          <w:spacing w:val="0"/>
          <w:w w:val="100"/>
          <w:rFonts/>
          <w:caps w:val="0"/>
        </w:rPr>
        <w:t> </w:t>
      </w:r>
      <w:r w:rsidRPr="006F4DE1">
        <w:rPr>
          <w:szCs w:val="24"/>
          <w:b w:val="0"/>
          <w:i w:val="0"/>
          <w:sz w:val="24"/>
          <w:spacing w:val="0"/>
          <w:w w:val="100"/>
          <w:rFonts/>
          <w:caps w:val="0"/>
        </w:rPr>
        <w:t>granite</w:t>
      </w:r>
    </w:p>
    <w:p w14:paraId="055CDF34" w14:textId="77777777" w:rsidR="00CF2AB4" w:rsidRPr="006F4DE1" w:rsidRDefault="005D6C13" w:rsidP="006F4DE1">
      <w:pPr>
        <w:jc w:val="both"/>
        <w:spacing w:before="0" w:beforeAutospacing="0" w:after="160" w:afterAutospacing="0" w:lineRule="auto" w:line="360"/>
        <w:rPr>
          <w:szCs w:val="24"/>
          <w:b w:val="0"/>
          <w:i w:val="0"/>
          <w:sz w:val="24"/>
          <w:spacing w:val="0"/>
          <w:w w:val="100"/>
          <w:rFonts/>
          <w:caps w:val="0"/>
        </w:rPr>
        <w:snapToGrid w:val="0"/>
        <w:textAlignment w:val="baseline"/>
        <w:tabs>
          <w:tab w:val="left" w:pos="1947"/>
        </w:tabs>
      </w:pPr>
      <w:r w:rsidRPr="006F4DE1">
        <w:rPr>
          <w:szCs w:val="24"/>
          <w:bCs/>
          <w:b w:val="1"/>
          <w:i w:val="0"/>
          <w:sz w:val="24"/>
          <w:spacing w:val="0"/>
          <w:w w:val="100"/>
          <w:rFonts/>
          <w:caps w:val="0"/>
        </w:rPr>
        <w:t>Description</w:t>
      </w:r>
      <w:r w:rsidRPr="006F4DE1">
        <w:rPr>
          <w:szCs w:val="24"/>
          <w:b w:val="0"/>
          <w:i w:val="0"/>
          <w:sz w:val="24"/>
          <w:spacing w:val="0"/>
          <w:w w:val="100"/>
          <w:rFonts/>
          <w:caps w:val="0"/>
        </w:rPr>
        <w:t>:</w:t>
      </w:r>
      <w:r w:rsidRPr="006F4DE1">
        <w:rPr>
          <w:szCs w:val="24"/>
          <w:b w:val="0"/>
          <w:i w:val="0"/>
          <w:sz w:val="24"/>
          <w:spacing w:val="0"/>
          <w:w w:val="100"/>
          <w:rFonts/>
          <w:caps w:val="0"/>
        </w:rPr>
        <w:t> </w:t>
      </w:r>
      <w:r w:rsidRPr="006F4DE1">
        <w:rPr>
          <w:szCs w:val="24"/>
          <w:b w:val="0"/>
          <w:i w:val="0"/>
          <w:sz w:val="24"/>
          <w:spacing w:val="0"/>
          <w:w w:val="100"/>
          <w:rFonts/>
          <w:caps w:val="0"/>
        </w:rPr>
        <w:t>A</w:t>
      </w:r>
      <w:r w:rsidRPr="006F4DE1">
        <w:rPr>
          <w:szCs w:val="24"/>
          <w:b w:val="0"/>
          <w:i w:val="0"/>
          <w:sz w:val="24"/>
          <w:spacing w:val="0"/>
          <w:w w:val="100"/>
          <w:rFonts/>
          <w:caps w:val="0"/>
        </w:rPr>
        <w:t> </w:t>
      </w:r>
      <w:r w:rsidRPr="006F4DE1">
        <w:rPr>
          <w:szCs w:val="24"/>
          <w:b w:val="0"/>
          <w:i w:val="0"/>
          <w:sz w:val="24"/>
          <w:spacing w:val="0"/>
          <w:w w:val="100"/>
          <w:rFonts/>
          <w:caps w:val="0"/>
        </w:rPr>
        <w:t>massive</w:t>
      </w:r>
      <w:r w:rsidRPr="006F4DE1">
        <w:rPr>
          <w:szCs w:val="24"/>
          <w:b w:val="0"/>
          <w:i w:val="0"/>
          <w:sz w:val="24"/>
          <w:spacing w:val="0"/>
          <w:w w:val="100"/>
          <w:rFonts/>
          <w:caps w:val="0"/>
        </w:rPr>
        <w:t> </w:t>
      </w:r>
      <w:r w:rsidRPr="006F4DE1">
        <w:rPr>
          <w:szCs w:val="24"/>
          <w:b w:val="0"/>
          <w:i w:val="0"/>
          <w:sz w:val="24"/>
          <w:spacing w:val="0"/>
          <w:w w:val="100"/>
          <w:rFonts/>
          <w:caps w:val="0"/>
        </w:rPr>
        <w:t>granitic</w:t>
      </w:r>
      <w:r w:rsidRPr="006F4DE1">
        <w:rPr>
          <w:szCs w:val="24"/>
          <w:b w:val="0"/>
          <w:i w:val="0"/>
          <w:sz w:val="24"/>
          <w:spacing w:val="0"/>
          <w:w w:val="100"/>
          <w:rFonts/>
          <w:caps w:val="0"/>
        </w:rPr>
        <w:t> </w:t>
      </w:r>
      <w:r w:rsidRPr="006F4DE1">
        <w:rPr>
          <w:szCs w:val="24"/>
          <w:b w:val="0"/>
          <w:i w:val="0"/>
          <w:sz w:val="24"/>
          <w:spacing w:val="0"/>
          <w:w w:val="100"/>
          <w:rFonts/>
          <w:caps w:val="0"/>
        </w:rPr>
        <w:t>rock</w:t>
      </w:r>
      <w:r w:rsidRPr="006F4DE1">
        <w:rPr>
          <w:szCs w:val="24"/>
          <w:b w:val="0"/>
          <w:i w:val="0"/>
          <w:sz w:val="24"/>
          <w:spacing w:val="0"/>
          <w:w w:val="100"/>
          <w:rFonts/>
          <w:caps w:val="0"/>
        </w:rPr>
        <w:t> </w:t>
      </w:r>
      <w:r w:rsidRPr="006F4DE1">
        <w:rPr>
          <w:szCs w:val="24"/>
          <w:b w:val="0"/>
          <w:i w:val="0"/>
          <w:sz w:val="24"/>
          <w:spacing w:val="0"/>
          <w:w w:val="100"/>
          <w:rFonts/>
          <w:caps w:val="0"/>
        </w:rPr>
        <w:t>that</w:t>
      </w:r>
      <w:r w:rsidRPr="006F4DE1">
        <w:rPr>
          <w:szCs w:val="24"/>
          <w:b w:val="0"/>
          <w:i w:val="0"/>
          <w:sz w:val="24"/>
          <w:spacing w:val="0"/>
          <w:w w:val="100"/>
          <w:rFonts/>
          <w:caps w:val="0"/>
        </w:rPr>
        <w:t> </w:t>
      </w:r>
      <w:r w:rsidRPr="006F4DE1">
        <w:rPr>
          <w:szCs w:val="24"/>
          <w:b w:val="0"/>
          <w:i w:val="0"/>
          <w:sz w:val="24"/>
          <w:spacing w:val="0"/>
          <w:w w:val="100"/>
          <w:rFonts/>
          <w:caps w:val="0"/>
        </w:rPr>
        <w:t>has</w:t>
      </w:r>
      <w:r w:rsidRPr="006F4DE1">
        <w:rPr>
          <w:szCs w:val="24"/>
          <w:b w:val="0"/>
          <w:i w:val="0"/>
          <w:sz w:val="24"/>
          <w:spacing w:val="0"/>
          <w:w w:val="100"/>
          <w:rFonts/>
          <w:caps w:val="0"/>
        </w:rPr>
        <w:t> </w:t>
      </w:r>
      <w:r w:rsidRPr="006F4DE1">
        <w:rPr>
          <w:szCs w:val="24"/>
          <w:b w:val="0"/>
          <w:i w:val="0"/>
          <w:sz w:val="24"/>
          <w:spacing w:val="0"/>
          <w:w w:val="100"/>
          <w:rFonts/>
          <w:caps w:val="0"/>
        </w:rPr>
        <w:t>undergone</w:t>
      </w:r>
      <w:r w:rsidRPr="006F4DE1">
        <w:rPr>
          <w:szCs w:val="24"/>
          <w:b w:val="0"/>
          <w:i w:val="0"/>
          <w:sz w:val="24"/>
          <w:spacing w:val="0"/>
          <w:w w:val="100"/>
          <w:rFonts/>
          <w:caps w:val="0"/>
        </w:rPr>
        <w:t> </w:t>
      </w:r>
      <w:r w:rsidRPr="006F4DE1">
        <w:rPr>
          <w:szCs w:val="24"/>
          <w:b w:val="0"/>
          <w:i w:val="0"/>
          <w:sz w:val="24"/>
          <w:spacing w:val="0"/>
          <w:w w:val="100"/>
          <w:rFonts/>
          <w:caps w:val="0"/>
        </w:rPr>
        <w:t>biological</w:t>
      </w:r>
      <w:r w:rsidRPr="006F4DE1">
        <w:rPr>
          <w:szCs w:val="24"/>
          <w:b w:val="0"/>
          <w:i w:val="0"/>
          <w:sz w:val="24"/>
          <w:spacing w:val="0"/>
          <w:w w:val="100"/>
          <w:rFonts/>
          <w:caps w:val="0"/>
        </w:rPr>
        <w:t> </w:t>
      </w:r>
      <w:r w:rsidRPr="006F4DE1">
        <w:rPr>
          <w:szCs w:val="24"/>
          <w:b w:val="0"/>
          <w:i w:val="0"/>
          <w:sz w:val="24"/>
          <w:spacing w:val="0"/>
          <w:w w:val="100"/>
          <w:rFonts/>
          <w:caps w:val="0"/>
        </w:rPr>
        <w:t>and</w:t>
      </w:r>
      <w:r w:rsidRPr="006F4DE1">
        <w:rPr>
          <w:szCs w:val="24"/>
          <w:b w:val="0"/>
          <w:i w:val="0"/>
          <w:sz w:val="24"/>
          <w:spacing w:val="0"/>
          <w:w w:val="100"/>
          <w:rFonts/>
          <w:caps w:val="0"/>
        </w:rPr>
        <w:t> </w:t>
      </w:r>
      <w:r w:rsidRPr="006F4DE1">
        <w:rPr>
          <w:szCs w:val="24"/>
          <w:b w:val="0"/>
          <w:i w:val="0"/>
          <w:sz w:val="24"/>
          <w:spacing w:val="0"/>
          <w:w w:val="100"/>
          <w:rFonts/>
          <w:caps w:val="0"/>
        </w:rPr>
        <w:t>physical</w:t>
      </w:r>
      <w:r w:rsidRPr="006F4DE1">
        <w:rPr>
          <w:szCs w:val="24"/>
          <w:b w:val="0"/>
          <w:i w:val="0"/>
          <w:sz w:val="24"/>
          <w:spacing w:val="0"/>
          <w:w w:val="100"/>
          <w:rFonts/>
          <w:caps w:val="0"/>
        </w:rPr>
        <w:t> </w:t>
      </w:r>
      <w:r w:rsidRPr="006F4DE1">
        <w:rPr>
          <w:szCs w:val="24"/>
          <w:b w:val="0"/>
          <w:i w:val="0"/>
          <w:sz w:val="24"/>
          <w:spacing w:val="0"/>
          <w:w w:val="100"/>
          <w:rFonts/>
          <w:caps w:val="0"/>
        </w:rPr>
        <w:t>weathering.</w:t>
      </w:r>
      <w:r w:rsidRPr="006F4DE1">
        <w:rPr>
          <w:szCs w:val="24"/>
          <w:b w:val="0"/>
          <w:i w:val="0"/>
          <w:sz w:val="24"/>
          <w:spacing w:val="0"/>
          <w:w w:val="100"/>
          <w:rFonts/>
          <w:caps w:val="0"/>
        </w:rPr>
        <w:t> </w:t>
      </w:r>
      <w:r w:rsidRPr="006F4DE1">
        <w:rPr>
          <w:szCs w:val="24"/>
          <w:b w:val="0"/>
          <w:i w:val="0"/>
          <w:sz w:val="24"/>
          <w:spacing w:val="0"/>
          <w:w w:val="100"/>
          <w:rFonts/>
          <w:caps w:val="0"/>
        </w:rPr>
        <w:t>There</w:t>
      </w:r>
      <w:r w:rsidRPr="006F4DE1">
        <w:rPr>
          <w:szCs w:val="24"/>
          <w:b w:val="0"/>
          <w:i w:val="0"/>
          <w:sz w:val="24"/>
          <w:spacing w:val="0"/>
          <w:w w:val="100"/>
          <w:rFonts/>
          <w:caps w:val="0"/>
        </w:rPr>
        <w:t> </w:t>
      </w:r>
      <w:r w:rsidRPr="006F4DE1">
        <w:rPr>
          <w:szCs w:val="24"/>
          <w:b w:val="0"/>
          <w:i w:val="0"/>
          <w:sz w:val="24"/>
          <w:spacing w:val="0"/>
          <w:w w:val="100"/>
          <w:rFonts/>
          <w:caps w:val="0"/>
        </w:rPr>
        <w:t>is</w:t>
      </w:r>
      <w:r w:rsidRPr="006F4DE1">
        <w:rPr>
          <w:szCs w:val="24"/>
          <w:b w:val="0"/>
          <w:i w:val="0"/>
          <w:sz w:val="24"/>
          <w:spacing w:val="0"/>
          <w:w w:val="100"/>
          <w:rFonts/>
          <w:caps w:val="0"/>
        </w:rPr>
        <w:t> </w:t>
      </w:r>
      <w:r w:rsidRPr="006F4DE1">
        <w:rPr>
          <w:szCs w:val="24"/>
          <w:b w:val="0"/>
          <w:i w:val="0"/>
          <w:sz w:val="24"/>
          <w:spacing w:val="0"/>
          <w:w w:val="100"/>
          <w:rFonts/>
          <w:caps w:val="0"/>
        </w:rPr>
        <w:t>the</w:t>
      </w:r>
      <w:r w:rsidRPr="006F4DE1">
        <w:rPr>
          <w:szCs w:val="24"/>
          <w:b w:val="0"/>
          <w:i w:val="0"/>
          <w:sz w:val="24"/>
          <w:spacing w:val="0"/>
          <w:w w:val="100"/>
          <w:rFonts/>
          <w:caps w:val="0"/>
        </w:rPr>
        <w:t> </w:t>
      </w:r>
      <w:r w:rsidRPr="006F4DE1">
        <w:rPr>
          <w:szCs w:val="24"/>
          <w:b w:val="0"/>
          <w:i w:val="0"/>
          <w:sz w:val="24"/>
          <w:spacing w:val="0"/>
          <w:w w:val="100"/>
          <w:rFonts/>
          <w:caps w:val="0"/>
        </w:rPr>
        <w:t>presence</w:t>
      </w:r>
      <w:r w:rsidRPr="006F4DE1">
        <w:rPr>
          <w:szCs w:val="24"/>
          <w:b w:val="0"/>
          <w:i w:val="0"/>
          <w:sz w:val="24"/>
          <w:spacing w:val="0"/>
          <w:w w:val="100"/>
          <w:rFonts/>
          <w:caps w:val="0"/>
        </w:rPr>
        <w:t> </w:t>
      </w:r>
      <w:r w:rsidRPr="006F4DE1">
        <w:rPr>
          <w:szCs w:val="24"/>
          <w:b w:val="0"/>
          <w:i w:val="0"/>
          <w:sz w:val="24"/>
          <w:spacing w:val="0"/>
          <w:w w:val="100"/>
          <w:rFonts/>
          <w:caps w:val="0"/>
        </w:rPr>
        <w:t>of</w:t>
      </w:r>
      <w:r w:rsidRPr="006F4DE1">
        <w:rPr>
          <w:szCs w:val="24"/>
          <w:b w:val="0"/>
          <w:i w:val="0"/>
          <w:sz w:val="24"/>
          <w:spacing w:val="0"/>
          <w:w w:val="100"/>
          <w:rFonts/>
          <w:caps w:val="0"/>
        </w:rPr>
        <w:t> </w:t>
      </w:r>
      <w:r w:rsidRPr="006F4DE1">
        <w:rPr>
          <w:szCs w:val="24"/>
          <w:b w:val="0"/>
          <w:i w:val="0"/>
          <w:sz w:val="24"/>
          <w:spacing w:val="0"/>
          <w:w w:val="100"/>
          <w:rFonts/>
          <w:caps w:val="0"/>
        </w:rPr>
        <w:t>fractures.</w:t>
      </w:r>
      <w:r w:rsidRPr="006F4DE1">
        <w:rPr>
          <w:szCs w:val="24"/>
          <w:b w:val="0"/>
          <w:i w:val="0"/>
          <w:sz w:val="24"/>
          <w:spacing w:val="0"/>
          <w:w w:val="100"/>
          <w:rFonts/>
          <w:caps w:val="0"/>
        </w:rPr>
        <w:t> </w:t>
      </w:r>
      <w:r w:rsidRPr="006F4DE1">
        <w:rPr>
          <w:szCs w:val="24"/>
          <w:b w:val="0"/>
          <w:i w:val="0"/>
          <w:sz w:val="24"/>
          <w:spacing w:val="0"/>
          <w:w w:val="100"/>
          <w:rFonts/>
          <w:caps w:val="0"/>
        </w:rPr>
        <w:t>There</w:t>
      </w:r>
      <w:r w:rsidRPr="006F4DE1">
        <w:rPr>
          <w:szCs w:val="24"/>
          <w:b w:val="0"/>
          <w:i w:val="0"/>
          <w:sz w:val="24"/>
          <w:spacing w:val="0"/>
          <w:w w:val="100"/>
          <w:rFonts/>
          <w:caps w:val="0"/>
        </w:rPr>
        <w:t> </w:t>
      </w:r>
      <w:r w:rsidRPr="006F4DE1">
        <w:rPr>
          <w:szCs w:val="24"/>
          <w:b w:val="0"/>
          <w:i w:val="0"/>
          <w:sz w:val="24"/>
          <w:spacing w:val="0"/>
          <w:w w:val="100"/>
          <w:rFonts/>
          <w:caps w:val="0"/>
        </w:rPr>
        <w:t>are</w:t>
      </w:r>
      <w:r w:rsidRPr="006F4DE1">
        <w:rPr>
          <w:szCs w:val="24"/>
          <w:b w:val="0"/>
          <w:i w:val="0"/>
          <w:sz w:val="24"/>
          <w:spacing w:val="0"/>
          <w:w w:val="100"/>
          <w:rFonts/>
          <w:caps w:val="0"/>
        </w:rPr>
        <w:t> </w:t>
      </w:r>
      <w:r w:rsidRPr="006F4DE1">
        <w:rPr>
          <w:szCs w:val="24"/>
          <w:b w:val="0"/>
          <w:i w:val="0"/>
          <w:sz w:val="24"/>
          <w:spacing w:val="0"/>
          <w:w w:val="100"/>
          <w:rFonts/>
          <w:caps w:val="0"/>
        </w:rPr>
        <w:t>visible</w:t>
      </w:r>
      <w:r w:rsidRPr="006F4DE1">
        <w:rPr>
          <w:szCs w:val="24"/>
          <w:b w:val="0"/>
          <w:i w:val="0"/>
          <w:sz w:val="24"/>
          <w:spacing w:val="0"/>
          <w:w w:val="100"/>
          <w:rFonts/>
          <w:caps w:val="0"/>
        </w:rPr>
        <w:t> </w:t>
      </w:r>
      <w:r w:rsidR="00A95F22" w:rsidRPr="006F4DE1">
        <w:rPr>
          <w:szCs w:val="24"/>
          <w:b w:val="0"/>
          <w:i w:val="0"/>
          <w:sz w:val="24"/>
          <w:spacing w:val="0"/>
          <w:w w:val="100"/>
          <w:rFonts/>
          <w:caps w:val="0"/>
        </w:rPr>
        <w:t>large</w:t>
      </w:r>
      <w:r w:rsidR="00A95F22" w:rsidRPr="006F4DE1">
        <w:rPr>
          <w:szCs w:val="24"/>
          <w:b w:val="0"/>
          <w:i w:val="0"/>
          <w:sz w:val="24"/>
          <w:spacing w:val="0"/>
          <w:w w:val="100"/>
          <w:rFonts/>
          <w:caps w:val="0"/>
        </w:rPr>
        <w:t> </w:t>
      </w:r>
      <w:r w:rsidR="00A95F22" w:rsidRPr="006F4DE1">
        <w:rPr>
          <w:szCs w:val="24"/>
          <w:b w:val="0"/>
          <w:i w:val="0"/>
          <w:sz w:val="24"/>
          <w:spacing w:val="0"/>
          <w:w w:val="100"/>
          <w:rFonts/>
          <w:caps w:val="0"/>
        </w:rPr>
        <w:t>phenocrysts</w:t>
      </w:r>
      <w:r w:rsidR="00A95F22" w:rsidRPr="006F4DE1">
        <w:rPr>
          <w:szCs w:val="24"/>
          <w:b w:val="0"/>
          <w:i w:val="0"/>
          <w:sz w:val="24"/>
          <w:spacing w:val="0"/>
          <w:w w:val="100"/>
          <w:rFonts/>
          <w:caps w:val="0"/>
        </w:rPr>
        <w:t> </w:t>
      </w:r>
      <w:r w:rsidR="00A95F22" w:rsidRPr="006F4DE1">
        <w:rPr>
          <w:szCs w:val="24"/>
          <w:b w:val="0"/>
          <w:i w:val="0"/>
          <w:sz w:val="24"/>
          <w:spacing w:val="0"/>
          <w:w w:val="100"/>
          <w:rFonts/>
          <w:caps w:val="0"/>
        </w:rPr>
        <w:t>with</w:t>
      </w:r>
      <w:r w:rsidR="00A95F22" w:rsidRPr="006F4DE1">
        <w:rPr>
          <w:szCs w:val="24"/>
          <w:b w:val="0"/>
          <w:i w:val="0"/>
          <w:sz w:val="24"/>
          <w:spacing w:val="0"/>
          <w:w w:val="100"/>
          <w:rFonts/>
          <w:caps w:val="0"/>
        </w:rPr>
        <w:t> </w:t>
      </w:r>
      <w:r w:rsidR="00A95F22" w:rsidRPr="006F4DE1">
        <w:rPr>
          <w:szCs w:val="24"/>
          <w:b w:val="0"/>
          <w:i w:val="0"/>
          <w:sz w:val="24"/>
          <w:spacing w:val="0"/>
          <w:w w:val="100"/>
          <w:rFonts/>
          <w:caps w:val="0"/>
        </w:rPr>
        <w:t>orientation</w:t>
      </w:r>
      <w:r w:rsidR="00A95F22" w:rsidRPr="006F4DE1">
        <w:rPr>
          <w:szCs w:val="24"/>
          <w:b w:val="0"/>
          <w:i w:val="0"/>
          <w:sz w:val="24"/>
          <w:spacing w:val="0"/>
          <w:w w:val="100"/>
          <w:rFonts/>
          <w:caps w:val="0"/>
        </w:rPr>
        <w:t> </w:t>
      </w:r>
      <w:r w:rsidR="00A95F22" w:rsidRPr="006F4DE1">
        <w:rPr>
          <w:szCs w:val="24"/>
          <w:b w:val="0"/>
          <w:i w:val="0"/>
          <w:sz w:val="24"/>
          <w:spacing w:val="0"/>
          <w:w w:val="100"/>
          <w:rFonts/>
          <w:caps w:val="0"/>
        </w:rPr>
        <w:t>in</w:t>
      </w:r>
      <w:r w:rsidR="00A95F22" w:rsidRPr="006F4DE1">
        <w:rPr>
          <w:szCs w:val="24"/>
          <w:b w:val="0"/>
          <w:i w:val="0"/>
          <w:sz w:val="24"/>
          <w:spacing w:val="0"/>
          <w:w w:val="100"/>
          <w:rFonts/>
          <w:caps w:val="0"/>
        </w:rPr>
        <w:t> </w:t>
      </w:r>
      <w:r w:rsidR="00A95F22" w:rsidRPr="006F4DE1">
        <w:rPr>
          <w:szCs w:val="24"/>
          <w:b w:val="0"/>
          <w:i w:val="0"/>
          <w:sz w:val="24"/>
          <w:spacing w:val="0"/>
          <w:w w:val="100"/>
          <w:rFonts/>
          <w:caps w:val="0"/>
        </w:rPr>
        <w:t>the</w:t>
      </w:r>
      <w:r w:rsidR="00A95F22" w:rsidRPr="006F4DE1">
        <w:rPr>
          <w:szCs w:val="24"/>
          <w:b w:val="0"/>
          <w:i w:val="0"/>
          <w:sz w:val="24"/>
          <w:spacing w:val="0"/>
          <w:w w:val="100"/>
          <w:rFonts/>
          <w:caps w:val="0"/>
        </w:rPr>
        <w:t> </w:t>
      </w:r>
      <w:r w:rsidR="00A95F22" w:rsidRPr="006F4DE1">
        <w:rPr>
          <w:szCs w:val="24"/>
          <w:b w:val="0"/>
          <w:i w:val="0"/>
          <w:sz w:val="24"/>
          <w:spacing w:val="0"/>
          <w:w w:val="100"/>
          <w:rFonts/>
          <w:caps w:val="0"/>
        </w:rPr>
        <w:t>Nortgh-East</w:t>
      </w:r>
      <w:r w:rsidR="00A95F22" w:rsidRPr="006F4DE1">
        <w:rPr>
          <w:szCs w:val="24"/>
          <w:b w:val="0"/>
          <w:i w:val="0"/>
          <w:sz w:val="24"/>
          <w:spacing w:val="0"/>
          <w:w w:val="100"/>
          <w:rFonts/>
          <w:caps w:val="0"/>
        </w:rPr>
        <w:t> </w:t>
      </w:r>
      <w:r w:rsidR="00A95F22" w:rsidRPr="006F4DE1">
        <w:rPr>
          <w:szCs w:val="24"/>
          <w:b w:val="0"/>
          <w:i w:val="0"/>
          <w:sz w:val="24"/>
          <w:spacing w:val="0"/>
          <w:w w:val="100"/>
          <w:rFonts/>
          <w:caps w:val="0"/>
        </w:rPr>
        <w:t>direct;</w:t>
      </w:r>
      <w:r w:rsidR="00A95F22" w:rsidRPr="006F4DE1">
        <w:rPr>
          <w:szCs w:val="24"/>
          <w:b w:val="0"/>
          <w:i w:val="0"/>
          <w:sz w:val="24"/>
          <w:spacing w:val="0"/>
          <w:w w:val="100"/>
          <w:rFonts/>
          <w:caps w:val="0"/>
        </w:rPr>
        <w:t> </w:t>
      </w:r>
      <w:r w:rsidR="00A95F22" w:rsidRPr="006F4DE1">
        <w:rPr>
          <w:szCs w:val="24"/>
          <w:b w:val="0"/>
          <w:i w:val="0"/>
          <w:sz w:val="24"/>
          <w:spacing w:val="0"/>
          <w:w w:val="100"/>
          <w:rFonts/>
          <w:caps w:val="0"/>
        </w:rPr>
        <w:t>which</w:t>
      </w:r>
      <w:r w:rsidR="00A95F22" w:rsidRPr="006F4DE1">
        <w:rPr>
          <w:szCs w:val="24"/>
          <w:b w:val="0"/>
          <w:i w:val="0"/>
          <w:sz w:val="24"/>
          <w:spacing w:val="0"/>
          <w:w w:val="100"/>
          <w:rFonts/>
          <w:caps w:val="0"/>
        </w:rPr>
        <w:t> </w:t>
      </w:r>
      <w:r w:rsidR="00A95F22" w:rsidRPr="006F4DE1">
        <w:rPr>
          <w:szCs w:val="24"/>
          <w:b w:val="0"/>
          <w:i w:val="0"/>
          <w:sz w:val="24"/>
          <w:spacing w:val="0"/>
          <w:w w:val="100"/>
          <w:rFonts/>
          <w:caps w:val="0"/>
        </w:rPr>
        <w:t>also</w:t>
      </w:r>
      <w:r w:rsidR="00A95F22" w:rsidRPr="006F4DE1">
        <w:rPr>
          <w:szCs w:val="24"/>
          <w:b w:val="0"/>
          <w:i w:val="0"/>
          <w:sz w:val="24"/>
          <w:spacing w:val="0"/>
          <w:w w:val="100"/>
          <w:rFonts/>
          <w:caps w:val="0"/>
        </w:rPr>
        <w:t> </w:t>
      </w:r>
      <w:r w:rsidR="00A95F22" w:rsidRPr="006F4DE1">
        <w:rPr>
          <w:szCs w:val="24"/>
          <w:b w:val="0"/>
          <w:i w:val="0"/>
          <w:sz w:val="24"/>
          <w:spacing w:val="0"/>
          <w:w w:val="100"/>
          <w:rFonts/>
          <w:caps w:val="0"/>
        </w:rPr>
        <w:t>conform</w:t>
      </w:r>
      <w:r w:rsidR="00A95F22" w:rsidRPr="006F4DE1">
        <w:rPr>
          <w:szCs w:val="24"/>
          <w:b w:val="0"/>
          <w:i w:val="0"/>
          <w:sz w:val="24"/>
          <w:spacing w:val="0"/>
          <w:w w:val="100"/>
          <w:rFonts/>
          <w:caps w:val="0"/>
        </w:rPr>
        <w:t> </w:t>
      </w:r>
      <w:r w:rsidR="00A95F22" w:rsidRPr="006F4DE1">
        <w:rPr>
          <w:szCs w:val="24"/>
          <w:b w:val="0"/>
          <w:i w:val="0"/>
          <w:sz w:val="24"/>
          <w:spacing w:val="0"/>
          <w:w w:val="100"/>
          <w:rFonts/>
          <w:caps w:val="0"/>
        </w:rPr>
        <w:t>with</w:t>
      </w:r>
      <w:r w:rsidR="00A95F22" w:rsidRPr="006F4DE1">
        <w:rPr>
          <w:szCs w:val="24"/>
          <w:b w:val="0"/>
          <w:i w:val="0"/>
          <w:sz w:val="24"/>
          <w:spacing w:val="0"/>
          <w:w w:val="100"/>
          <w:rFonts/>
          <w:caps w:val="0"/>
        </w:rPr>
        <w:t> </w:t>
      </w:r>
      <w:r w:rsidR="00A95F22" w:rsidRPr="006F4DE1">
        <w:rPr>
          <w:szCs w:val="24"/>
          <w:b w:val="0"/>
          <w:i w:val="0"/>
          <w:sz w:val="24"/>
          <w:spacing w:val="0"/>
          <w:w w:val="100"/>
          <w:rFonts/>
          <w:caps w:val="0"/>
        </w:rPr>
        <w:t>the</w:t>
      </w:r>
      <w:r w:rsidR="00A95F22" w:rsidRPr="006F4DE1">
        <w:rPr>
          <w:szCs w:val="24"/>
          <w:b w:val="0"/>
          <w:i w:val="0"/>
          <w:sz w:val="24"/>
          <w:spacing w:val="0"/>
          <w:w w:val="100"/>
          <w:rFonts/>
          <w:caps w:val="0"/>
        </w:rPr>
        <w:t> </w:t>
      </w:r>
      <w:r w:rsidR="00A95F22" w:rsidRPr="006F4DE1">
        <w:rPr>
          <w:szCs w:val="24"/>
          <w:b w:val="0"/>
          <w:i w:val="0"/>
          <w:sz w:val="24"/>
          <w:spacing w:val="0"/>
          <w:w w:val="100"/>
          <w:rFonts/>
          <w:caps w:val="0"/>
        </w:rPr>
        <w:t>orientation</w:t>
      </w:r>
      <w:r w:rsidR="00A95F22" w:rsidRPr="006F4DE1">
        <w:rPr>
          <w:szCs w:val="24"/>
          <w:b w:val="0"/>
          <w:i w:val="0"/>
          <w:sz w:val="24"/>
          <w:spacing w:val="0"/>
          <w:w w:val="100"/>
          <w:rFonts/>
          <w:caps w:val="0"/>
        </w:rPr>
        <w:t> </w:t>
      </w:r>
      <w:r w:rsidR="00A95F22" w:rsidRPr="006F4DE1">
        <w:rPr>
          <w:szCs w:val="24"/>
          <w:b w:val="0"/>
          <w:i w:val="0"/>
          <w:sz w:val="24"/>
          <w:spacing w:val="0"/>
          <w:w w:val="100"/>
          <w:rFonts/>
          <w:caps w:val="0"/>
        </w:rPr>
        <w:t>of</w:t>
      </w:r>
      <w:r w:rsidR="00A95F22" w:rsidRPr="006F4DE1">
        <w:rPr>
          <w:szCs w:val="24"/>
          <w:b w:val="0"/>
          <w:i w:val="0"/>
          <w:sz w:val="24"/>
          <w:spacing w:val="0"/>
          <w:w w:val="100"/>
          <w:rFonts/>
          <w:caps w:val="0"/>
        </w:rPr>
        <w:t> </w:t>
      </w:r>
      <w:r w:rsidR="00A95F22" w:rsidRPr="006F4DE1">
        <w:rPr>
          <w:szCs w:val="24"/>
          <w:b w:val="0"/>
          <w:i w:val="0"/>
          <w:sz w:val="24"/>
          <w:spacing w:val="0"/>
          <w:w w:val="100"/>
          <w:rFonts/>
          <w:caps w:val="0"/>
        </w:rPr>
        <w:t>the</w:t>
      </w:r>
      <w:r w:rsidR="00A95F22" w:rsidRPr="006F4DE1">
        <w:rPr>
          <w:szCs w:val="24"/>
          <w:b w:val="0"/>
          <w:i w:val="0"/>
          <w:sz w:val="24"/>
          <w:spacing w:val="0"/>
          <w:w w:val="100"/>
          <w:rFonts/>
          <w:caps w:val="0"/>
        </w:rPr>
        <w:t> </w:t>
      </w:r>
      <w:r w:rsidR="00A95F22" w:rsidRPr="006F4DE1">
        <w:rPr>
          <w:szCs w:val="24"/>
          <w:b w:val="0"/>
          <w:i w:val="0"/>
          <w:sz w:val="24"/>
          <w:spacing w:val="0"/>
          <w:w w:val="100"/>
          <w:rFonts/>
          <w:caps w:val="0"/>
        </w:rPr>
        <w:t>outcrop.</w:t>
      </w:r>
    </w:p>
    <w:p w14:paraId="56EB8FAD" w14:textId="77777777" w:rsidR="00C7682A" w:rsidRPr="006F4DE1" w:rsidRDefault="00C7682A" w:rsidP="006F4DE1">
      <w:pPr>
        <w:jc w:val="both"/>
        <w:spacing w:before="0" w:beforeAutospacing="0" w:after="160" w:afterAutospacing="0" w:lineRule="auto" w:line="360"/>
        <w:rPr>
          <w:szCs w:val="24"/>
          <w:b w:val="0"/>
          <w:i w:val="0"/>
          <w:sz w:val="24"/>
          <w:spacing w:val="0"/>
          <w:w w:val="100"/>
          <w:rFonts/>
          <w:caps w:val="0"/>
        </w:rPr>
        <w:snapToGrid w:val="0"/>
        <w:textAlignment w:val="baseline"/>
        <w:tabs>
          <w:tab w:val="left" w:pos="1947"/>
        </w:tabs>
      </w:pPr>
      <w:r>
        <w:rPr>
          <w:b w:val="0"/>
          <w:i w:val="0"/>
          <w:sz w:val="24"/>
          <w:spacing w:val="0"/>
          <w:w w:val="100"/>
          <w:rFonts/>
          <w:caps w:val="0"/>
        </w:rPr>
        <w:t/>
      </w:r>
    </w:p>
    <w:p w14:paraId="25F3CC1F" w14:textId="77777777" w:rsidR="00C7682A" w:rsidRPr="006F4DE1" w:rsidRDefault="00C7682A" w:rsidP="006F4DE1">
      <w:pPr>
        <w:jc w:val="both"/>
        <w:spacing w:before="0" w:beforeAutospacing="0" w:after="160" w:afterAutospacing="0" w:lineRule="auto" w:line="360"/>
        <w:rPr>
          <w:szCs w:val="24"/>
          <w:b w:val="0"/>
          <w:i w:val="0"/>
          <w:sz w:val="24"/>
          <w:spacing w:val="0"/>
          <w:w w:val="100"/>
          <w:rFonts/>
          <w:caps w:val="0"/>
        </w:rPr>
        <w:snapToGrid w:val="0"/>
        <w:textAlignment w:val="baseline"/>
        <w:tabs>
          <w:tab w:val="left" w:pos="1947"/>
        </w:tabs>
      </w:pPr>
      <w:r>
        <w:rPr>
          <w:b w:val="0"/>
          <w:i w:val="0"/>
          <w:sz w:val="24"/>
          <w:spacing w:val="0"/>
          <w:w w:val="100"/>
          <w:rFonts/>
          <w:caps w:val="0"/>
        </w:rPr>
        <w:t/>
      </w:r>
    </w:p>
    <w:p w14:paraId="14EA86CC" w14:textId="77777777" w:rsidR="00C7682A" w:rsidRPr="006F4DE1" w:rsidRDefault="00C7682A" w:rsidP="006F4DE1">
      <w:pPr>
        <w:jc w:val="both"/>
        <w:spacing w:before="0" w:beforeAutospacing="0" w:after="160" w:afterAutospacing="0" w:lineRule="auto" w:line="360"/>
        <w:rPr>
          <w:szCs w:val="24"/>
          <w:bCs/>
          <w:b w:val="1"/>
          <w:i w:val="0"/>
          <w:sz w:val="24"/>
          <w:spacing w:val="0"/>
          <w:w w:val="100"/>
          <w:rFonts/>
          <w:caps w:val="0"/>
        </w:rPr>
        <w:snapToGrid w:val="0"/>
        <w:textAlignment w:val="baseline"/>
        <w:tabs>
          <w:tab w:val="left" w:pos="1947"/>
        </w:tabs>
      </w:pPr>
      <w:r w:rsidRPr="006F4DE1">
        <w:rPr>
          <w:szCs w:val="24"/>
          <w:bCs/>
          <w:b w:val="1"/>
          <w:i w:val="0"/>
          <w:sz w:val="24"/>
          <w:spacing w:val="0"/>
          <w:w w:val="100"/>
          <w:rFonts/>
          <w:caps w:val="0"/>
        </w:rPr>
        <w:t>LOCATION</w:t>
      </w:r>
      <w:r w:rsidRPr="006F4DE1">
        <w:rPr>
          <w:szCs w:val="24"/>
          <w:bCs/>
          <w:b w:val="1"/>
          <w:i w:val="0"/>
          <w:sz w:val="24"/>
          <w:spacing w:val="0"/>
          <w:w w:val="100"/>
          <w:rFonts/>
          <w:caps w:val="0"/>
        </w:rPr>
        <w:t> </w:t>
      </w:r>
      <w:r w:rsidRPr="006F4DE1">
        <w:rPr>
          <w:szCs w:val="24"/>
          <w:bCs/>
          <w:b w:val="1"/>
          <w:i w:val="0"/>
          <w:sz w:val="24"/>
          <w:spacing w:val="0"/>
          <w:w w:val="100"/>
          <w:rFonts/>
          <w:caps w:val="0"/>
        </w:rPr>
        <w:t>5</w:t>
      </w:r>
      <w:r w:rsidRPr="006F4DE1">
        <w:rPr>
          <w:szCs w:val="24"/>
          <w:bCs/>
          <w:b w:val="1"/>
          <w:i w:val="0"/>
          <w:sz w:val="24"/>
          <w:spacing w:val="0"/>
          <w:w w:val="100"/>
          <w:rFonts/>
          <w:caps w:val="0"/>
        </w:rPr>
        <w:t>       </w:t>
      </w:r>
    </w:p>
    <w:p w14:paraId="0442092B" w14:textId="77777777" w:rsidR="00C7682A" w:rsidRPr="006F4DE1" w:rsidRDefault="00C7682A" w:rsidP="006F4DE1">
      <w:pPr>
        <w:spacing w:before="0" w:beforeAutospacing="0" w:after="160" w:afterAutospacing="0" w:lineRule="auto" w:line="360"/>
        <w:rPr>
          <w:szCs w:val="24"/>
          <w:bCs/>
          <w:lang w:val="en-GB" w:eastAsia="en-GB"/>
          <w:b w:val="1"/>
          <w:i w:val="0"/>
          <w:color w:val="000000"/>
          <w:sz w:val="24"/>
          <w:spacing w:val="0"/>
          <w:w w:val="100"/>
          <w:rFonts w:eastAsia="Times New Roman"/>
          <w:caps w:val="0"/>
        </w:rPr>
        <w:snapToGrid w:val="0"/>
        <w:textAlignment w:val="baseline"/>
      </w:pPr>
      <w:r w:rsidRPr="006F4DE1">
        <w:rPr>
          <w:szCs w:val="24"/>
          <w:bCs/>
          <w:b w:val="1"/>
          <w:i w:val="0"/>
          <w:sz w:val="24"/>
          <w:spacing w:val="0"/>
          <w:w w:val="100"/>
          <w:rFonts/>
          <w:caps w:val="0"/>
        </w:rPr>
        <w:t>Coordinates;</w:t>
      </w:r>
      <w:r w:rsidRPr="006F4DE1">
        <w:rPr>
          <w:szCs w:val="24"/>
          <w:bCs/>
          <w:b w:val="1"/>
          <w:i w:val="0"/>
          <w:sz w:val="24"/>
          <w:spacing w:val="0"/>
          <w:w w:val="100"/>
          <w:rFonts/>
          <w:caps w:val="0"/>
        </w:rPr>
        <w:t> </w:t>
      </w:r>
      <w:r w:rsidRPr="006F4DE1">
        <w:rPr>
          <w:szCs w:val="24"/>
          <w:bCs/>
          <w:lang w:val="en-GB" w:eastAsia="en-GB"/>
          <w:b w:val="1"/>
          <w:i w:val="0"/>
          <w:color w:val="000000"/>
          <w:sz w:val="24"/>
          <w:spacing w:val="0"/>
          <w:w w:val="100"/>
          <w:rFonts w:eastAsia="Times New Roman"/>
          <w:caps w:val="0"/>
        </w:rPr>
        <w:t>7.2063833,</w:t>
      </w:r>
      <w:r w:rsidRPr="006F4DE1">
        <w:rPr>
          <w:szCs w:val="24"/>
          <w:bCs/>
          <w:lang w:val="en-GB" w:eastAsia="en-GB"/>
          <w:b w:val="1"/>
          <w:i w:val="0"/>
          <w:color w:val="000000"/>
          <w:sz w:val="24"/>
          <w:spacing w:val="0"/>
          <w:w w:val="100"/>
          <w:rFonts w:eastAsia="Times New Roman"/>
          <w:caps w:val="0"/>
        </w:rPr>
        <w:t> </w:t>
      </w:r>
      <w:r w:rsidRPr="006F4DE1">
        <w:rPr>
          <w:szCs w:val="24"/>
          <w:bCs/>
          <w:lang w:val="en-GB" w:eastAsia="en-GB"/>
          <w:b w:val="1"/>
          <w:i w:val="0"/>
          <w:color w:val="000000"/>
          <w:sz w:val="24"/>
          <w:spacing w:val="0"/>
          <w:w w:val="100"/>
          <w:rFonts w:eastAsia="Times New Roman"/>
          <w:caps w:val="0"/>
        </w:rPr>
        <w:t>3.3420500</w:t>
      </w:r>
    </w:p>
    <w:p w14:paraId="74666DEA" w14:textId="77777777" w:rsidR="00C7682A" w:rsidRPr="006F4DE1" w:rsidRDefault="00C7682A" w:rsidP="006F4DE1">
      <w:pPr>
        <w:spacing w:before="0" w:beforeAutospacing="0" w:after="160" w:afterAutospacing="0" w:lineRule="auto" w:line="360"/>
        <w:rPr>
          <w:szCs w:val="24"/>
          <w:bCs/>
          <w:b w:val="1"/>
          <w:i w:val="0"/>
          <w:sz w:val="24"/>
          <w:spacing w:val="0"/>
          <w:w w:val="100"/>
          <w:rFonts/>
          <w:caps w:val="0"/>
        </w:rPr>
        <w:snapToGrid w:val="0"/>
        <w:textAlignment w:val="baseline"/>
      </w:pPr>
      <w:r w:rsidRPr="006F4DE1">
        <w:rPr>
          <w:szCs w:val="24"/>
          <w:bCs/>
          <w:b w:val="1"/>
          <w:i w:val="0"/>
          <w:sz w:val="24"/>
          <w:spacing w:val="0"/>
          <w:w w:val="100"/>
          <w:rFonts/>
          <w:caps w:val="0"/>
        </w:rPr>
        <w:t>Weather:</w:t>
      </w:r>
      <w:r w:rsidRPr="006F4DE1">
        <w:rPr>
          <w:szCs w:val="24"/>
          <w:bCs/>
          <w:b w:val="1"/>
          <w:i w:val="0"/>
          <w:sz w:val="24"/>
          <w:spacing w:val="0"/>
          <w:w w:val="100"/>
          <w:rFonts/>
          <w:caps w:val="0"/>
        </w:rPr>
        <w:t> </w:t>
      </w:r>
      <w:r w:rsidRPr="006F4DE1">
        <w:rPr>
          <w:szCs w:val="24"/>
          <w:bCs/>
          <w:b w:val="1"/>
          <w:i w:val="0"/>
          <w:sz w:val="24"/>
          <w:spacing w:val="0"/>
          <w:w w:val="100"/>
          <w:rFonts/>
          <w:caps w:val="0"/>
        </w:rPr>
        <w:t>36</w:t>
      </w:r>
      <w:r w:rsidRPr="006F4DE1">
        <w:rPr>
          <w:szCs w:val="24"/>
          <w:bCs/>
          <w:b w:val="1"/>
          <w:i w:val="0"/>
          <w:sz w:val="24"/>
          <w:spacing w:val="0"/>
          <w:w w:val="100"/>
          <w:vertAlign w:val="superscript"/>
          <w:rFonts/>
          <w:caps w:val="0"/>
        </w:rPr>
        <w:t>o</w:t>
      </w:r>
      <w:r w:rsidRPr="006F4DE1">
        <w:rPr>
          <w:szCs w:val="24"/>
          <w:bCs/>
          <w:b w:val="1"/>
          <w:i w:val="0"/>
          <w:sz w:val="24"/>
          <w:spacing w:val="0"/>
          <w:w w:val="100"/>
          <w:rFonts/>
          <w:caps w:val="0"/>
        </w:rPr>
        <w:t>C,</w:t>
      </w:r>
      <w:r w:rsidRPr="006F4DE1">
        <w:rPr>
          <w:szCs w:val="24"/>
          <w:bCs/>
          <w:b w:val="1"/>
          <w:i w:val="0"/>
          <w:sz w:val="24"/>
          <w:spacing w:val="0"/>
          <w:w w:val="100"/>
          <w:rFonts/>
          <w:caps w:val="0"/>
        </w:rPr>
        <w:t> </w:t>
      </w:r>
      <w:r w:rsidRPr="006F4DE1">
        <w:rPr>
          <w:szCs w:val="24"/>
          <w:bCs/>
          <w:b w:val="1"/>
          <w:i w:val="0"/>
          <w:sz w:val="24"/>
          <w:spacing w:val="0"/>
          <w:w w:val="100"/>
          <w:rFonts/>
          <w:caps w:val="0"/>
        </w:rPr>
        <w:t>sunny</w:t>
      </w:r>
    </w:p>
    <w:p w14:paraId="1893AC29" w14:textId="77777777" w:rsidR="00C7682A" w:rsidRPr="006F4DE1" w:rsidRDefault="00C7682A" w:rsidP="006F4DE1">
      <w:pPr>
        <w:spacing w:before="0" w:beforeAutospacing="0" w:after="160" w:afterAutospacing="0" w:lineRule="auto" w:line="360"/>
        <w:rPr>
          <w:szCs w:val="24"/>
          <w:bCs/>
          <w:b w:val="1"/>
          <w:i w:val="0"/>
          <w:sz w:val="24"/>
          <w:spacing w:val="0"/>
          <w:w w:val="100"/>
          <w:rFonts/>
          <w:caps w:val="0"/>
        </w:rPr>
        <w:snapToGrid w:val="0"/>
        <w:textAlignment w:val="baseline"/>
      </w:pPr>
      <w:r w:rsidRPr="006F4DE1">
        <w:rPr>
          <w:szCs w:val="24"/>
          <w:bCs/>
          <w:b w:val="1"/>
          <w:i w:val="0"/>
          <w:sz w:val="24"/>
          <w:spacing w:val="0"/>
          <w:w w:val="100"/>
          <w:rFonts/>
          <w:caps w:val="0"/>
        </w:rPr>
        <w:t>Altitude:</w:t>
      </w:r>
      <w:r w:rsidRPr="006F4DE1">
        <w:rPr>
          <w:szCs w:val="24"/>
          <w:bCs/>
          <w:b w:val="1"/>
          <w:i w:val="0"/>
          <w:sz w:val="24"/>
          <w:spacing w:val="0"/>
          <w:w w:val="100"/>
          <w:rFonts/>
          <w:caps w:val="0"/>
        </w:rPr>
        <w:t> </w:t>
      </w:r>
      <w:r w:rsidRPr="006F4DE1">
        <w:rPr>
          <w:szCs w:val="24"/>
          <w:bCs/>
          <w:b w:val="1"/>
          <w:i w:val="0"/>
          <w:sz w:val="24"/>
          <w:spacing w:val="0"/>
          <w:w w:val="100"/>
          <w:rFonts/>
          <w:caps w:val="0"/>
        </w:rPr>
        <w:t>81m</w:t>
      </w:r>
      <w:r w:rsidRPr="006F4DE1">
        <w:rPr>
          <w:szCs w:val="24"/>
          <w:bCs/>
          <w:b w:val="1"/>
          <w:i w:val="0"/>
          <w:sz w:val="24"/>
          <w:spacing w:val="0"/>
          <w:w w:val="100"/>
          <w:rFonts/>
          <w:caps w:val="0"/>
        </w:rPr>
        <w:t> </w:t>
      </w:r>
      <w:r w:rsidRPr="006F4DE1">
        <w:rPr>
          <w:szCs w:val="24"/>
          <w:bCs/>
          <w:b w:val="1"/>
          <w:i w:val="0"/>
          <w:sz w:val="24"/>
          <w:spacing w:val="0"/>
          <w:w w:val="100"/>
          <w:rFonts/>
          <w:caps w:val="0"/>
        </w:rPr>
        <w:t>Above</w:t>
      </w:r>
      <w:r w:rsidRPr="006F4DE1">
        <w:rPr>
          <w:szCs w:val="24"/>
          <w:bCs/>
          <w:b w:val="1"/>
          <w:i w:val="0"/>
          <w:sz w:val="24"/>
          <w:spacing w:val="0"/>
          <w:w w:val="100"/>
          <w:rFonts/>
          <w:caps w:val="0"/>
        </w:rPr>
        <w:t> </w:t>
      </w:r>
      <w:r w:rsidRPr="006F4DE1">
        <w:rPr>
          <w:szCs w:val="24"/>
          <w:bCs/>
          <w:b w:val="1"/>
          <w:i w:val="0"/>
          <w:sz w:val="24"/>
          <w:spacing w:val="0"/>
          <w:w w:val="100"/>
          <w:rFonts/>
          <w:caps w:val="0"/>
        </w:rPr>
        <w:t>MSL</w:t>
      </w:r>
    </w:p>
    <w:p w14:paraId="74406800" w14:textId="77777777" w:rsidR="00C7682A" w:rsidRPr="00A73ED8" w:rsidRDefault="00C7682A" w:rsidP="00A73ED8">
      <w:pPr>
        <w:spacing w:before="0" w:beforeAutospacing="0" w:after="160" w:afterAutospacing="0" w:lineRule="auto" w:line="360"/>
        <w:rPr>
          <w:szCs w:val="24"/>
          <w:bCs/>
          <w:b w:val="1"/>
          <w:i w:val="0"/>
          <w:sz w:val="24"/>
          <w:spacing w:val="0"/>
          <w:w w:val="100"/>
          <w:highlight w:val="yellow"/>
          <w:rFonts/>
          <w:caps w:val="0"/>
        </w:rPr>
        <w:snapToGrid w:val="0"/>
        <w:textAlignment w:val="baseline"/>
      </w:pPr>
      <w:r w:rsidRPr="006F4DE1">
        <w:rPr>
          <w:szCs w:val="24"/>
          <w:bCs/>
          <w:b w:val="1"/>
          <w:i w:val="0"/>
          <w:sz w:val="24"/>
          <w:spacing w:val="0"/>
          <w:w w:val="100"/>
          <w:highlight w:val="yellow"/>
          <w:rFonts/>
          <w:caps w:val="0"/>
        </w:rPr>
        <w:t> </w:t>
      </w:r>
    </w:p>
    <w:p w14:paraId="65E2B04C" w14:textId="77777777" w:rsidR="00C7682A" w:rsidRPr="006F4DE1" w:rsidRDefault="00C7682A" w:rsidP="006F4DE1">
      <w:pPr>
        <w:spacing w:before="0" w:beforeAutospacing="0" w:after="160" w:afterAutospacing="0" w:lineRule="auto" w:line="360"/>
        <w:rPr>
          <w:szCs w:val="24"/>
          <w:b w:val="0"/>
          <w:i w:val="0"/>
          <w:sz w:val="24"/>
          <w:spacing w:val="0"/>
          <w:w w:val="100"/>
          <w:rFonts/>
          <w:caps w:val="0"/>
        </w:rPr>
        <w:snapToGrid w:val="0"/>
        <w:textAlignment w:val="baseline"/>
      </w:pPr>
      <w:r w:rsidRPr="006F4DE1">
        <w:rPr>
          <w:szCs w:val="24"/>
          <w:bCs/>
          <w:b w:val="1"/>
          <w:i w:val="0"/>
          <w:sz w:val="24"/>
          <w:spacing w:val="0"/>
          <w:w w:val="100"/>
          <w:rFonts/>
          <w:caps w:val="0"/>
        </w:rPr>
        <w:t>Outcrop</w:t>
      </w:r>
      <w:r w:rsidRPr="006F4DE1">
        <w:rPr>
          <w:szCs w:val="24"/>
          <w:bCs/>
          <w:b w:val="1"/>
          <w:i w:val="0"/>
          <w:sz w:val="24"/>
          <w:spacing w:val="0"/>
          <w:w w:val="100"/>
          <w:rFonts/>
          <w:caps w:val="0"/>
        </w:rPr>
        <w:t> </w:t>
      </w:r>
      <w:r w:rsidRPr="006F4DE1">
        <w:rPr>
          <w:szCs w:val="24"/>
          <w:bCs/>
          <w:b w:val="1"/>
          <w:i w:val="0"/>
          <w:sz w:val="24"/>
          <w:spacing w:val="0"/>
          <w:w w:val="100"/>
          <w:rFonts/>
          <w:caps w:val="0"/>
        </w:rPr>
        <w:t>name</w:t>
      </w:r>
      <w:r w:rsidRPr="006F4DE1">
        <w:rPr>
          <w:szCs w:val="24"/>
          <w:b w:val="0"/>
          <w:i w:val="0"/>
          <w:sz w:val="24"/>
          <w:spacing w:val="0"/>
          <w:w w:val="100"/>
          <w:rFonts/>
          <w:caps w:val="0"/>
        </w:rPr>
        <w:t>:</w:t>
      </w:r>
      <w:r w:rsidRPr="006F4DE1">
        <w:rPr>
          <w:szCs w:val="24"/>
          <w:b w:val="0"/>
          <w:i w:val="0"/>
          <w:sz w:val="24"/>
          <w:spacing w:val="0"/>
          <w:w w:val="100"/>
          <w:rFonts/>
          <w:caps w:val="0"/>
        </w:rPr>
        <w:t> </w:t>
      </w:r>
      <w:r w:rsidRPr="006F4DE1">
        <w:rPr>
          <w:szCs w:val="24"/>
          <w:b w:val="0"/>
          <w:i w:val="0"/>
          <w:sz w:val="24"/>
          <w:spacing w:val="0"/>
          <w:w w:val="100"/>
          <w:rFonts/>
          <w:caps w:val="0"/>
        </w:rPr>
        <w:t>Porphiritic</w:t>
      </w:r>
      <w:r w:rsidRPr="006F4DE1">
        <w:rPr>
          <w:szCs w:val="24"/>
          <w:b w:val="0"/>
          <w:i w:val="0"/>
          <w:sz w:val="24"/>
          <w:spacing w:val="0"/>
          <w:w w:val="100"/>
          <w:rFonts/>
          <w:caps w:val="0"/>
        </w:rPr>
        <w:t> </w:t>
      </w:r>
      <w:r w:rsidRPr="006F4DE1">
        <w:rPr>
          <w:szCs w:val="24"/>
          <w:b w:val="0"/>
          <w:i w:val="0"/>
          <w:sz w:val="24"/>
          <w:spacing w:val="0"/>
          <w:w w:val="100"/>
          <w:rFonts/>
          <w:caps w:val="0"/>
        </w:rPr>
        <w:t>granite</w:t>
      </w:r>
    </w:p>
    <w:p w14:paraId="44924DD1" w14:textId="77777777" w:rsidR="00C7682A" w:rsidRDefault="00C7682A" w:rsidP="006F4DE1">
      <w:pPr>
        <w:jc w:val="both"/>
        <w:spacing w:before="0" w:beforeAutospacing="0" w:after="160" w:afterAutospacing="0" w:lineRule="auto" w:line="360"/>
        <w:rPr>
          <w:szCs w:val="24"/>
          <w:b w:val="0"/>
          <w:i w:val="0"/>
          <w:sz w:val="24"/>
          <w:spacing w:val="0"/>
          <w:w w:val="100"/>
          <w:rFonts/>
          <w:caps w:val="0"/>
        </w:rPr>
        <w:snapToGrid w:val="0"/>
        <w:textAlignment w:val="baseline"/>
        <w:tabs>
          <w:tab w:val="left" w:pos="1947"/>
        </w:tabs>
      </w:pPr>
      <w:r w:rsidRPr="006F4DE1">
        <w:rPr>
          <w:szCs w:val="24"/>
          <w:bCs/>
          <w:b w:val="1"/>
          <w:i w:val="0"/>
          <w:sz w:val="24"/>
          <w:spacing w:val="0"/>
          <w:w w:val="100"/>
          <w:rFonts/>
          <w:caps w:val="0"/>
        </w:rPr>
        <w:t>Description</w:t>
      </w:r>
      <w:r w:rsidRPr="006F4DE1">
        <w:rPr>
          <w:szCs w:val="24"/>
          <w:b w:val="0"/>
          <w:i w:val="0"/>
          <w:sz w:val="24"/>
          <w:spacing w:val="0"/>
          <w:w w:val="100"/>
          <w:rFonts/>
          <w:caps w:val="0"/>
        </w:rPr>
        <w:t>:</w:t>
      </w:r>
      <w:r w:rsidRPr="006F4DE1">
        <w:rPr>
          <w:szCs w:val="24"/>
          <w:b w:val="0"/>
          <w:i w:val="0"/>
          <w:sz w:val="24"/>
          <w:spacing w:val="0"/>
          <w:w w:val="100"/>
          <w:rFonts/>
          <w:caps w:val="0"/>
        </w:rPr>
        <w:t> </w:t>
      </w:r>
      <w:r w:rsidR="00FF2918" w:rsidRPr="006F4DE1">
        <w:rPr>
          <w:szCs w:val="24"/>
          <w:b w:val="0"/>
          <w:i w:val="0"/>
          <w:sz w:val="24"/>
          <w:spacing w:val="0"/>
          <w:w w:val="100"/>
          <w:rFonts/>
          <w:caps w:val="0"/>
        </w:rPr>
        <w:t>A</w:t>
      </w:r>
      <w:r w:rsidR="00FF2918" w:rsidRPr="006F4DE1">
        <w:rPr>
          <w:szCs w:val="24"/>
          <w:b w:val="0"/>
          <w:i w:val="0"/>
          <w:sz w:val="24"/>
          <w:spacing w:val="0"/>
          <w:w w:val="100"/>
          <w:rFonts/>
          <w:caps w:val="0"/>
        </w:rPr>
        <w:t> </w:t>
      </w:r>
      <w:r w:rsidR="00FF2918" w:rsidRPr="006F4DE1">
        <w:rPr>
          <w:szCs w:val="24"/>
          <w:b w:val="0"/>
          <w:i w:val="0"/>
          <w:sz w:val="24"/>
          <w:spacing w:val="0"/>
          <w:w w:val="100"/>
          <w:rFonts/>
          <w:caps w:val="0"/>
        </w:rPr>
        <w:t>massive</w:t>
      </w:r>
      <w:r w:rsidR="00FF2918" w:rsidRPr="006F4DE1">
        <w:rPr>
          <w:szCs w:val="24"/>
          <w:b w:val="0"/>
          <w:i w:val="0"/>
          <w:sz w:val="24"/>
          <w:spacing w:val="0"/>
          <w:w w:val="100"/>
          <w:rFonts/>
          <w:caps w:val="0"/>
        </w:rPr>
        <w:t> </w:t>
      </w:r>
      <w:r w:rsidR="00FF2918" w:rsidRPr="006F4DE1">
        <w:rPr>
          <w:szCs w:val="24"/>
          <w:b w:val="0"/>
          <w:i w:val="0"/>
          <w:sz w:val="24"/>
          <w:spacing w:val="0"/>
          <w:w w:val="100"/>
          <w:rFonts/>
          <w:caps w:val="0"/>
        </w:rPr>
        <w:t>outcrop</w:t>
      </w:r>
      <w:r w:rsidR="00FF2918" w:rsidRPr="006F4DE1">
        <w:rPr>
          <w:szCs w:val="24"/>
          <w:b w:val="0"/>
          <w:i w:val="0"/>
          <w:sz w:val="24"/>
          <w:spacing w:val="0"/>
          <w:w w:val="100"/>
          <w:rFonts/>
          <w:caps w:val="0"/>
        </w:rPr>
        <w:t> </w:t>
      </w:r>
      <w:r w:rsidR="00FF2918" w:rsidRPr="006F4DE1">
        <w:rPr>
          <w:szCs w:val="24"/>
          <w:b w:val="0"/>
          <w:i w:val="0"/>
          <w:sz w:val="24"/>
          <w:spacing w:val="0"/>
          <w:w w:val="100"/>
          <w:rFonts/>
          <w:caps w:val="0"/>
        </w:rPr>
        <w:t>with</w:t>
      </w:r>
      <w:r w:rsidR="00FF2918" w:rsidRPr="006F4DE1">
        <w:rPr>
          <w:szCs w:val="24"/>
          <w:b w:val="0"/>
          <w:i w:val="0"/>
          <w:sz w:val="24"/>
          <w:spacing w:val="0"/>
          <w:w w:val="100"/>
          <w:rFonts/>
          <w:caps w:val="0"/>
        </w:rPr>
        <w:t> </w:t>
      </w:r>
      <w:r w:rsidR="00FF2918" w:rsidRPr="006F4DE1">
        <w:rPr>
          <w:szCs w:val="24"/>
          <w:b w:val="0"/>
          <w:i w:val="0"/>
          <w:sz w:val="24"/>
          <w:spacing w:val="0"/>
          <w:w w:val="100"/>
          <w:rFonts/>
          <w:caps w:val="0"/>
        </w:rPr>
        <w:t>part</w:t>
      </w:r>
      <w:r w:rsidR="00FF2918" w:rsidRPr="006F4DE1">
        <w:rPr>
          <w:szCs w:val="24"/>
          <w:b w:val="0"/>
          <w:i w:val="0"/>
          <w:sz w:val="24"/>
          <w:spacing w:val="0"/>
          <w:w w:val="100"/>
          <w:rFonts/>
          <w:caps w:val="0"/>
        </w:rPr>
        <w:t> </w:t>
      </w:r>
      <w:r w:rsidR="00FF2918" w:rsidRPr="006F4DE1">
        <w:rPr>
          <w:szCs w:val="24"/>
          <w:b w:val="0"/>
          <w:i w:val="0"/>
          <w:sz w:val="24"/>
          <w:spacing w:val="0"/>
          <w:w w:val="100"/>
          <w:rFonts/>
          <w:caps w:val="0"/>
        </w:rPr>
        <w:t>as</w:t>
      </w:r>
      <w:r w:rsidR="00FF2918" w:rsidRPr="006F4DE1">
        <w:rPr>
          <w:szCs w:val="24"/>
          <w:b w:val="0"/>
          <w:i w:val="0"/>
          <w:sz w:val="24"/>
          <w:spacing w:val="0"/>
          <w:w w:val="100"/>
          <w:rFonts/>
          <w:caps w:val="0"/>
        </w:rPr>
        <w:t> </w:t>
      </w:r>
      <w:r w:rsidR="00FF2918" w:rsidRPr="006F4DE1">
        <w:rPr>
          <w:szCs w:val="24"/>
          <w:b w:val="0"/>
          <w:i w:val="0"/>
          <w:sz w:val="24"/>
          <w:spacing w:val="0"/>
          <w:w w:val="100"/>
          <w:rFonts/>
          <w:caps w:val="0"/>
        </w:rPr>
        <w:t>an</w:t>
      </w:r>
      <w:r w:rsidR="00FF2918" w:rsidRPr="006F4DE1">
        <w:rPr>
          <w:szCs w:val="24"/>
          <w:b w:val="0"/>
          <w:i w:val="0"/>
          <w:sz w:val="24"/>
          <w:spacing w:val="0"/>
          <w:w w:val="100"/>
          <w:rFonts/>
          <w:caps w:val="0"/>
        </w:rPr>
        <w:t> </w:t>
      </w:r>
      <w:r w:rsidR="00FF2918" w:rsidRPr="006F4DE1">
        <w:rPr>
          <w:szCs w:val="24"/>
          <w:b w:val="0"/>
          <w:i w:val="0"/>
          <w:sz w:val="24"/>
          <w:spacing w:val="0"/>
          <w:w w:val="100"/>
          <w:rFonts/>
          <w:caps w:val="0"/>
        </w:rPr>
        <w:t>abandoned</w:t>
      </w:r>
      <w:r w:rsidR="00FF2918" w:rsidRPr="006F4DE1">
        <w:rPr>
          <w:szCs w:val="24"/>
          <w:b w:val="0"/>
          <w:i w:val="0"/>
          <w:sz w:val="24"/>
          <w:spacing w:val="0"/>
          <w:w w:val="100"/>
          <w:rFonts/>
          <w:caps w:val="0"/>
        </w:rPr>
        <w:t> </w:t>
      </w:r>
      <w:r w:rsidR="00FF2918" w:rsidRPr="006F4DE1">
        <w:rPr>
          <w:szCs w:val="24"/>
          <w:b w:val="0"/>
          <w:i w:val="0"/>
          <w:sz w:val="24"/>
          <w:spacing w:val="0"/>
          <w:w w:val="100"/>
          <w:rFonts/>
          <w:caps w:val="0"/>
        </w:rPr>
        <w:t>quarry.</w:t>
      </w:r>
      <w:r w:rsidR="005E0522">
        <w:rPr>
          <w:szCs w:val="24"/>
          <w:b w:val="0"/>
          <w:i w:val="0"/>
          <w:sz w:val="24"/>
          <w:spacing w:val="0"/>
          <w:w w:val="100"/>
          <w:rFonts/>
          <w:caps w:val="0"/>
        </w:rPr>
        <w:t>(Fig.4.10)</w:t>
      </w:r>
      <w:r w:rsidR="00FF2918" w:rsidRPr="006F4DE1">
        <w:rPr>
          <w:szCs w:val="24"/>
          <w:b w:val="0"/>
          <w:i w:val="0"/>
          <w:sz w:val="24"/>
          <w:spacing w:val="0"/>
          <w:w w:val="100"/>
          <w:rFonts/>
          <w:caps w:val="0"/>
        </w:rPr>
        <w:t> </w:t>
      </w:r>
      <w:r w:rsidR="00FF2918" w:rsidRPr="006F4DE1">
        <w:rPr>
          <w:szCs w:val="24"/>
          <w:b w:val="0"/>
          <w:i w:val="0"/>
          <w:sz w:val="24"/>
          <w:spacing w:val="0"/>
          <w:w w:val="100"/>
          <w:rFonts/>
          <w:caps w:val="0"/>
        </w:rPr>
        <w:t>There</w:t>
      </w:r>
      <w:r w:rsidR="00FF2918" w:rsidRPr="006F4DE1">
        <w:rPr>
          <w:szCs w:val="24"/>
          <w:b w:val="0"/>
          <w:i w:val="0"/>
          <w:sz w:val="24"/>
          <w:spacing w:val="0"/>
          <w:w w:val="100"/>
          <w:rFonts/>
          <w:caps w:val="0"/>
        </w:rPr>
        <w:t> </w:t>
      </w:r>
      <w:r w:rsidR="00FF2918" w:rsidRPr="006F4DE1">
        <w:rPr>
          <w:szCs w:val="24"/>
          <w:b w:val="0"/>
          <w:i w:val="0"/>
          <w:sz w:val="24"/>
          <w:spacing w:val="0"/>
          <w:w w:val="100"/>
          <w:rFonts/>
          <w:caps w:val="0"/>
        </w:rPr>
        <w:t>are</w:t>
      </w:r>
      <w:r w:rsidR="007E414C">
        <w:rPr>
          <w:szCs w:val="24"/>
          <w:b w:val="0"/>
          <w:i w:val="0"/>
          <w:sz w:val="24"/>
          <w:spacing w:val="0"/>
          <w:w w:val="100"/>
          <w:rFonts/>
          <w:caps w:val="0"/>
        </w:rPr>
        <w:t> </w:t>
      </w:r>
      <w:r w:rsidR="007E414C">
        <w:rPr>
          <w:szCs w:val="24"/>
          <w:b w:val="0"/>
          <w:i w:val="0"/>
          <w:sz w:val="24"/>
          <w:spacing w:val="0"/>
          <w:w w:val="100"/>
          <w:rFonts/>
          <w:caps w:val="0"/>
        </w:rPr>
        <w:t>the</w:t>
      </w:r>
      <w:r w:rsidR="007E414C">
        <w:rPr>
          <w:szCs w:val="24"/>
          <w:b w:val="0"/>
          <w:i w:val="0"/>
          <w:sz w:val="24"/>
          <w:spacing w:val="0"/>
          <w:w w:val="100"/>
          <w:rFonts/>
          <w:caps w:val="0"/>
        </w:rPr>
        <w:t> </w:t>
      </w:r>
      <w:r w:rsidR="00FF2918" w:rsidRPr="006F4DE1">
        <w:rPr>
          <w:szCs w:val="24"/>
          <w:b w:val="0"/>
          <w:i w:val="0"/>
          <w:sz w:val="24"/>
          <w:spacing w:val="0"/>
          <w:w w:val="100"/>
          <w:rFonts/>
          <w:caps w:val="0"/>
        </w:rPr>
        <w:t> </w:t>
      </w:r>
      <w:r w:rsidR="007E414C" w:rsidRPr="006F4DE1">
        <w:rPr>
          <w:szCs w:val="24"/>
          <w:b w:val="0"/>
          <w:i w:val="0"/>
          <w:sz w:val="24"/>
          <w:spacing w:val="0"/>
          <w:w w:val="100"/>
          <w:rFonts/>
          <w:caps w:val="0"/>
        </w:rPr>
        <w:t>presence</w:t>
      </w:r>
      <w:r w:rsidR="00FF2918" w:rsidRPr="006F4DE1">
        <w:rPr>
          <w:szCs w:val="24"/>
          <w:b w:val="0"/>
          <w:i w:val="0"/>
          <w:sz w:val="24"/>
          <w:spacing w:val="0"/>
          <w:w w:val="100"/>
          <w:rFonts/>
          <w:caps w:val="0"/>
        </w:rPr>
        <w:t> </w:t>
      </w:r>
      <w:r w:rsidR="00FF2918" w:rsidRPr="006F4DE1">
        <w:rPr>
          <w:szCs w:val="24"/>
          <w:b w:val="0"/>
          <w:i w:val="0"/>
          <w:sz w:val="24"/>
          <w:spacing w:val="0"/>
          <w:w w:val="100"/>
          <w:rFonts/>
          <w:caps w:val="0"/>
        </w:rPr>
        <w:t>of</w:t>
      </w:r>
      <w:r w:rsidR="00FF2918" w:rsidRPr="006F4DE1">
        <w:rPr>
          <w:szCs w:val="24"/>
          <w:b w:val="0"/>
          <w:i w:val="0"/>
          <w:sz w:val="24"/>
          <w:spacing w:val="0"/>
          <w:w w:val="100"/>
          <w:rFonts/>
          <w:caps w:val="0"/>
        </w:rPr>
        <w:t> </w:t>
      </w:r>
      <w:r w:rsidR="00FF2918" w:rsidRPr="006F4DE1">
        <w:rPr>
          <w:szCs w:val="24"/>
          <w:b w:val="0"/>
          <w:i w:val="0"/>
          <w:sz w:val="24"/>
          <w:spacing w:val="0"/>
          <w:w w:val="100"/>
          <w:rFonts/>
          <w:caps w:val="0"/>
        </w:rPr>
        <w:t>joints</w:t>
      </w:r>
      <w:r w:rsidR="00725B8B">
        <w:rPr>
          <w:szCs w:val="24"/>
          <w:b w:val="0"/>
          <w:i w:val="0"/>
          <w:sz w:val="24"/>
          <w:spacing w:val="0"/>
          <w:w w:val="100"/>
          <w:rFonts/>
          <w:caps w:val="0"/>
        </w:rPr>
        <w:t>,</w:t>
      </w:r>
      <w:r w:rsidR="00725B8B">
        <w:rPr>
          <w:szCs w:val="24"/>
          <w:b w:val="0"/>
          <w:i w:val="0"/>
          <w:sz w:val="24"/>
          <w:spacing w:val="0"/>
          <w:w w:val="100"/>
          <w:rFonts/>
          <w:caps w:val="0"/>
        </w:rPr>
        <w:t> </w:t>
      </w:r>
      <w:r w:rsidR="00725B8B">
        <w:rPr>
          <w:szCs w:val="24"/>
          <w:b w:val="0"/>
          <w:i w:val="0"/>
          <w:sz w:val="24"/>
          <w:spacing w:val="0"/>
          <w:w w:val="100"/>
          <w:rFonts/>
          <w:caps w:val="0"/>
        </w:rPr>
        <w:t>quartz</w:t>
      </w:r>
      <w:r w:rsidR="00725B8B">
        <w:rPr>
          <w:szCs w:val="24"/>
          <w:b w:val="0"/>
          <w:i w:val="0"/>
          <w:sz w:val="24"/>
          <w:spacing w:val="0"/>
          <w:w w:val="100"/>
          <w:rFonts/>
          <w:caps w:val="0"/>
        </w:rPr>
        <w:t> </w:t>
      </w:r>
      <w:r w:rsidR="00725B8B">
        <w:rPr>
          <w:szCs w:val="24"/>
          <w:b w:val="0"/>
          <w:i w:val="0"/>
          <w:sz w:val="24"/>
          <w:spacing w:val="0"/>
          <w:w w:val="100"/>
          <w:rFonts/>
          <w:caps w:val="0"/>
        </w:rPr>
        <w:t>vein</w:t>
      </w:r>
      <w:r w:rsidR="00725B8B">
        <w:rPr>
          <w:szCs w:val="24"/>
          <w:b w:val="0"/>
          <w:i w:val="0"/>
          <w:sz w:val="24"/>
          <w:spacing w:val="0"/>
          <w:w w:val="100"/>
          <w:rFonts/>
          <w:caps w:val="0"/>
        </w:rPr>
        <w:t> </w:t>
      </w:r>
      <w:r w:rsidR="00725B8B">
        <w:rPr>
          <w:szCs w:val="24"/>
          <w:b w:val="0"/>
          <w:i w:val="0"/>
          <w:sz w:val="24"/>
          <w:spacing w:val="0"/>
          <w:w w:val="100"/>
          <w:rFonts/>
          <w:caps w:val="0"/>
        </w:rPr>
        <w:t>and</w:t>
      </w:r>
      <w:r w:rsidR="00725B8B">
        <w:rPr>
          <w:szCs w:val="24"/>
          <w:b w:val="0"/>
          <w:i w:val="0"/>
          <w:sz w:val="24"/>
          <w:spacing w:val="0"/>
          <w:w w:val="100"/>
          <w:rFonts/>
          <w:caps w:val="0"/>
        </w:rPr>
        <w:t> </w:t>
      </w:r>
      <w:r w:rsidR="00725B8B">
        <w:rPr>
          <w:szCs w:val="24"/>
          <w:b w:val="0"/>
          <w:i w:val="0"/>
          <w:sz w:val="24"/>
          <w:spacing w:val="0"/>
          <w:w w:val="100"/>
          <w:rFonts/>
          <w:caps w:val="0"/>
        </w:rPr>
        <w:t>fractures(possibly</w:t>
      </w:r>
      <w:r w:rsidR="00725B8B">
        <w:rPr>
          <w:szCs w:val="24"/>
          <w:b w:val="0"/>
          <w:i w:val="0"/>
          <w:sz w:val="24"/>
          <w:spacing w:val="0"/>
          <w:w w:val="100"/>
          <w:rFonts/>
          <w:caps w:val="0"/>
        </w:rPr>
        <w:t> </w:t>
      </w:r>
      <w:r w:rsidR="00725B8B">
        <w:rPr>
          <w:szCs w:val="24"/>
          <w:b w:val="0"/>
          <w:i w:val="0"/>
          <w:sz w:val="24"/>
          <w:spacing w:val="0"/>
          <w:w w:val="100"/>
          <w:rFonts/>
          <w:caps w:val="0"/>
        </w:rPr>
        <w:t>ind</w:t>
      </w:r>
      <w:r w:rsidR="007E414C">
        <w:rPr>
          <w:szCs w:val="24"/>
          <w:b w:val="0"/>
          <w:i w:val="0"/>
          <w:sz w:val="24"/>
          <w:spacing w:val="0"/>
          <w:w w:val="100"/>
          <w:rFonts/>
          <w:caps w:val="0"/>
        </w:rPr>
        <w:t>uced</w:t>
      </w:r>
      <w:r w:rsidR="007E414C">
        <w:rPr>
          <w:szCs w:val="24"/>
          <w:b w:val="0"/>
          <w:i w:val="0"/>
          <w:sz w:val="24"/>
          <w:spacing w:val="0"/>
          <w:w w:val="100"/>
          <w:rFonts/>
          <w:caps w:val="0"/>
        </w:rPr>
        <w:t> </w:t>
      </w:r>
      <w:r w:rsidR="007E414C">
        <w:rPr>
          <w:szCs w:val="24"/>
          <w:b w:val="0"/>
          <w:i w:val="0"/>
          <w:sz w:val="24"/>
          <w:spacing w:val="0"/>
          <w:w w:val="100"/>
          <w:rFonts/>
          <w:caps w:val="0"/>
        </w:rPr>
        <w:t>by</w:t>
      </w:r>
      <w:r w:rsidR="007E414C">
        <w:rPr>
          <w:szCs w:val="24"/>
          <w:b w:val="0"/>
          <w:i w:val="0"/>
          <w:sz w:val="24"/>
          <w:spacing w:val="0"/>
          <w:w w:val="100"/>
          <w:rFonts/>
          <w:caps w:val="0"/>
        </w:rPr>
        <w:t> </w:t>
      </w:r>
      <w:r w:rsidR="007E414C">
        <w:rPr>
          <w:szCs w:val="24"/>
          <w:b w:val="0"/>
          <w:i w:val="0"/>
          <w:sz w:val="24"/>
          <w:spacing w:val="0"/>
          <w:w w:val="100"/>
          <w:rFonts/>
          <w:caps w:val="0"/>
        </w:rPr>
        <w:t>the</w:t>
      </w:r>
      <w:r w:rsidR="007E414C">
        <w:rPr>
          <w:szCs w:val="24"/>
          <w:b w:val="0"/>
          <w:i w:val="0"/>
          <w:sz w:val="24"/>
          <w:spacing w:val="0"/>
          <w:w w:val="100"/>
          <w:rFonts/>
          <w:caps w:val="0"/>
        </w:rPr>
        <w:t> </w:t>
      </w:r>
      <w:r w:rsidR="007E414C">
        <w:rPr>
          <w:szCs w:val="24"/>
          <w:b w:val="0"/>
          <w:i w:val="0"/>
          <w:sz w:val="24"/>
          <w:spacing w:val="0"/>
          <w:w w:val="100"/>
          <w:rFonts/>
          <w:caps w:val="0"/>
        </w:rPr>
        <w:t>quarrying</w:t>
      </w:r>
      <w:r w:rsidR="007E414C">
        <w:rPr>
          <w:szCs w:val="24"/>
          <w:b w:val="0"/>
          <w:i w:val="0"/>
          <w:sz w:val="24"/>
          <w:spacing w:val="0"/>
          <w:w w:val="100"/>
          <w:rFonts/>
          <w:caps w:val="0"/>
        </w:rPr>
        <w:t> </w:t>
      </w:r>
      <w:r w:rsidR="007E414C">
        <w:rPr>
          <w:szCs w:val="24"/>
          <w:b w:val="0"/>
          <w:i w:val="0"/>
          <w:sz w:val="24"/>
          <w:spacing w:val="0"/>
          <w:w w:val="100"/>
          <w:rFonts/>
          <w:caps w:val="0"/>
        </w:rPr>
        <w:t>activity(Fig.4.11)</w:t>
      </w:r>
    </w:p>
    <w:p w14:paraId="3BC02E95" w14:textId="77777777" w:rsidR="00725B8B" w:rsidRDefault="00725B8B" w:rsidP="006F4DE1">
      <w:pPr>
        <w:jc w:val="both"/>
        <w:spacing w:before="0" w:beforeAutospacing="0" w:after="160" w:afterAutospacing="0" w:lineRule="auto" w:line="360"/>
        <w:rPr>
          <w:szCs w:val="24"/>
          <w:b w:val="0"/>
          <w:i w:val="0"/>
          <w:sz w:val="24"/>
          <w:spacing w:val="0"/>
          <w:w w:val="100"/>
          <w:rFonts/>
          <w:caps w:val="0"/>
        </w:rPr>
        <w:snapToGrid w:val="0"/>
        <w:textAlignment w:val="baseline"/>
        <w:tabs>
          <w:tab w:val="left" w:pos="1947"/>
        </w:tabs>
      </w:pPr>
      <w:r>
        <w:drawing>
          <wp:inline distT="0" distB="0" distL="0" distR="0" wp14:anchorId="71ADCE44" wp14:editId="33CEF06E">
            <wp:extent cx="3593505" cy="2398435"/>
            <wp:effectExtent l="19050" t="0" r="0" b="0"/>
            <wp:docPr id="23" name="Picture 12" descr="C:\Users\Bukola\Desktop\flashCopy\Abeokuta fieldwork\fieldw pix\PB29008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Bukola\Desktop\flashCopy\Abeokuta fieldwork\fieldw pix\PB290087.JPG"/>
                    <pic:cNvPicPr>
                      <a:picLocks noChangeAspect="1" noChangeArrowheads="1"/>
                    </pic:cNvPicPr>
                  </pic:nvPicPr>
                  <pic:blipFill>
                    <a:blip r:embed="rId27" cstate="print"/>
                    <a:srcRect/>
                    <a:stretch>
                      <a:fillRect/>
                    </a:stretch>
                  </pic:blipFill>
                  <pic:spPr bwMode="auto">
                    <a:xfrm rot="0">
                      <a:off x="0" y="0"/>
                      <a:ext cx="3593505" cy="2398435"/>
                    </a:xfrm>
                    <a:prstGeom prst="rect">
                      <a:avLst/>
                    </a:prstGeom>
                    <a:noFill/>
                    <a:ln w="9525">
                      <a:noFill/>
                      <a:miter lim="800000"/>
                      <a:headEnd/>
                      <a:tailEnd/>
                    </a:ln>
                  </pic:spPr>
                </pic:pic>
              </a:graphicData>
            </a:graphic>
          </wp:inline>
        </w:drawing>
        <w:rPr>
          <w:szCs w:val="24"/>
          <w:lang w:val="en-GB" w:eastAsia="en-GB"/>
          <w:noProof/>
          <w:b w:val="0"/>
          <w:i w:val="0"/>
          <w:sz w:val="24"/>
          <w:spacing w:val="0"/>
          <w:w w:val="100"/>
          <w:rFonts/>
          <w:caps w:val="0"/>
        </w:rPr>
      </w:r>
    </w:p>
    <w:p w14:paraId="56C7D3EF" w14:textId="77777777" w:rsidR="00725B8B" w:rsidRDefault="00725B8B" w:rsidP="006F4DE1">
      <w:pPr>
        <w:jc w:val="both"/>
        <w:spacing w:before="0" w:beforeAutospacing="0" w:after="160" w:afterAutospacing="0" w:lineRule="auto" w:line="360"/>
        <w:rPr>
          <w:szCs w:val="24"/>
          <w:b w:val="0"/>
          <w:i w:val="0"/>
          <w:sz w:val="24"/>
          <w:spacing w:val="0"/>
          <w:w w:val="100"/>
          <w:rFonts/>
          <w:caps w:val="0"/>
        </w:rPr>
        <w:snapToGrid w:val="0"/>
        <w:textAlignment w:val="baseline"/>
        <w:tabs>
          <w:tab w:val="left" w:pos="1947"/>
        </w:tabs>
      </w:pPr>
      <w:r>
        <w:rPr>
          <w:szCs w:val="24"/>
          <w:b w:val="0"/>
          <w:i w:val="0"/>
          <w:sz w:val="24"/>
          <w:spacing w:val="0"/>
          <w:w w:val="100"/>
          <w:rFonts/>
          <w:caps w:val="0"/>
        </w:rPr>
        <w:t>Fig.</w:t>
      </w:r>
      <w:r>
        <w:rPr>
          <w:szCs w:val="24"/>
          <w:b w:val="0"/>
          <w:i w:val="0"/>
          <w:sz w:val="24"/>
          <w:spacing w:val="0"/>
          <w:w w:val="100"/>
          <w:rFonts/>
          <w:caps w:val="0"/>
        </w:rPr>
        <w:t> </w:t>
      </w:r>
      <w:r w:rsidR="004C672B">
        <w:rPr>
          <w:szCs w:val="24"/>
          <w:b w:val="0"/>
          <w:i w:val="0"/>
          <w:sz w:val="24"/>
          <w:spacing w:val="0"/>
          <w:w w:val="100"/>
          <w:rFonts/>
          <w:caps w:val="0"/>
        </w:rPr>
        <w:t>4.10</w:t>
      </w:r>
      <w:r>
        <w:rPr>
          <w:szCs w:val="24"/>
          <w:b w:val="0"/>
          <w:i w:val="0"/>
          <w:sz w:val="24"/>
          <w:spacing w:val="0"/>
          <w:w w:val="100"/>
          <w:rFonts/>
          <w:caps w:val="0"/>
        </w:rPr>
        <w:t>    </w:t>
      </w:r>
      <w:r>
        <w:rPr>
          <w:szCs w:val="24"/>
          <w:b w:val="0"/>
          <w:i w:val="0"/>
          <w:sz w:val="24"/>
          <w:spacing w:val="0"/>
          <w:w w:val="100"/>
          <w:rFonts/>
          <w:caps w:val="0"/>
        </w:rPr>
        <w:t>Abandon</w:t>
      </w:r>
      <w:r>
        <w:rPr>
          <w:szCs w:val="24"/>
          <w:b w:val="0"/>
          <w:i w:val="0"/>
          <w:sz w:val="24"/>
          <w:spacing w:val="0"/>
          <w:w w:val="100"/>
          <w:rFonts/>
          <w:caps w:val="0"/>
        </w:rPr>
        <w:t> </w:t>
      </w:r>
      <w:r>
        <w:rPr>
          <w:szCs w:val="24"/>
          <w:b w:val="0"/>
          <w:i w:val="0"/>
          <w:sz w:val="24"/>
          <w:spacing w:val="0"/>
          <w:w w:val="100"/>
          <w:rFonts/>
          <w:caps w:val="0"/>
        </w:rPr>
        <w:t>quarry</w:t>
      </w:r>
    </w:p>
    <w:p w14:paraId="4B1A4E71" w14:textId="77777777" w:rsidR="00725B8B" w:rsidRDefault="00725B8B" w:rsidP="006F4DE1">
      <w:pPr>
        <w:jc w:val="both"/>
        <w:spacing w:before="0" w:beforeAutospacing="0" w:after="160" w:afterAutospacing="0" w:lineRule="auto" w:line="360"/>
        <w:rPr>
          <w:szCs w:val="24"/>
          <w:b w:val="0"/>
          <w:i w:val="0"/>
          <w:sz w:val="24"/>
          <w:spacing w:val="0"/>
          <w:w w:val="100"/>
          <w:rFonts/>
          <w:caps w:val="0"/>
        </w:rPr>
        <w:snapToGrid w:val="0"/>
        <w:textAlignment w:val="baseline"/>
        <w:tabs>
          <w:tab w:val="left" w:pos="1947"/>
        </w:tabs>
      </w:pPr>
      <w:r>
        <w:drawing>
          <wp:inline distT="0" distB="0" distL="0" distR="0" wp14:anchorId="24EA6AD4" wp14:editId="501109B3">
            <wp:extent cx="3700541" cy="2679682"/>
            <wp:effectExtent l="19050" t="0" r="9043" b="0"/>
            <wp:docPr id="24" name="Picture 13" descr="C:\Users\Bukola\Desktop\flashCopy\Abeokuta fieldwork\fieldw pix\PB29008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Bukola\Desktop\flashCopy\Abeokuta fieldwork\fieldw pix\PB290086.JPG"/>
                    <pic:cNvPicPr>
                      <a:picLocks noChangeAspect="1" noChangeArrowheads="1"/>
                    </pic:cNvPicPr>
                  </pic:nvPicPr>
                  <pic:blipFill>
                    <a:blip r:embed="rId28" cstate="print"/>
                    <a:srcRect/>
                    <a:stretch>
                      <a:fillRect/>
                    </a:stretch>
                  </pic:blipFill>
                  <pic:spPr bwMode="auto">
                    <a:xfrm rot="0">
                      <a:off x="0" y="0"/>
                      <a:ext cx="3700541" cy="2679682"/>
                    </a:xfrm>
                    <a:prstGeom prst="rect">
                      <a:avLst/>
                    </a:prstGeom>
                    <a:noFill/>
                    <a:ln w="9525">
                      <a:noFill/>
                      <a:miter lim="800000"/>
                      <a:headEnd/>
                      <a:tailEnd/>
                    </a:ln>
                  </pic:spPr>
                </pic:pic>
              </a:graphicData>
            </a:graphic>
          </wp:inline>
        </w:drawing>
        <w:rPr>
          <w:szCs w:val="24"/>
          <w:lang w:val="en-GB" w:eastAsia="en-GB"/>
          <w:noProof/>
          <w:b w:val="0"/>
          <w:i w:val="0"/>
          <w:sz w:val="24"/>
          <w:spacing w:val="0"/>
          <w:w w:val="100"/>
          <w:rFonts/>
          <w:caps w:val="0"/>
        </w:rPr>
      </w:r>
    </w:p>
    <w:p w14:paraId="4B401DFE" w14:textId="77777777" w:rsidR="00C7682A" w:rsidRPr="006F4DE1" w:rsidRDefault="00725B8B" w:rsidP="00725B8B">
      <w:pPr>
        <w:jc w:val="both"/>
        <w:spacing w:before="0" w:beforeAutospacing="0" w:after="160" w:afterAutospacing="0" w:lineRule="auto" w:line="360"/>
        <w:rPr>
          <w:szCs w:val="24"/>
          <w:b w:val="0"/>
          <w:i w:val="0"/>
          <w:sz w:val="24"/>
          <w:spacing w:val="0"/>
          <w:w w:val="100"/>
          <w:rFonts/>
          <w:caps w:val="0"/>
        </w:rPr>
        <w:snapToGrid w:val="0"/>
        <w:textAlignment w:val="baseline"/>
        <w:tabs>
          <w:tab w:val="left" w:pos="1947"/>
        </w:tabs>
      </w:pPr>
      <w:r>
        <w:rPr>
          <w:szCs w:val="24"/>
          <w:b w:val="0"/>
          <w:i w:val="0"/>
          <w:sz w:val="24"/>
          <w:spacing w:val="0"/>
          <w:w w:val="100"/>
          <w:rFonts/>
          <w:caps w:val="0"/>
        </w:rPr>
        <w:t>Fig.</w:t>
      </w:r>
      <w:r>
        <w:rPr>
          <w:szCs w:val="24"/>
          <w:b w:val="0"/>
          <w:i w:val="0"/>
          <w:sz w:val="24"/>
          <w:spacing w:val="0"/>
          <w:w w:val="100"/>
          <w:rFonts/>
          <w:caps w:val="0"/>
        </w:rPr>
        <w:t> </w:t>
      </w:r>
      <w:r w:rsidR="004C672B">
        <w:rPr>
          <w:szCs w:val="24"/>
          <w:b w:val="0"/>
          <w:i w:val="0"/>
          <w:sz w:val="24"/>
          <w:spacing w:val="0"/>
          <w:w w:val="100"/>
          <w:rFonts/>
          <w:caps w:val="0"/>
        </w:rPr>
        <w:t>4.11</w:t>
      </w:r>
      <w:r>
        <w:rPr>
          <w:szCs w:val="24"/>
          <w:b w:val="0"/>
          <w:i w:val="0"/>
          <w:sz w:val="24"/>
          <w:spacing w:val="0"/>
          <w:w w:val="100"/>
          <w:rFonts/>
          <w:caps w:val="0"/>
        </w:rPr>
        <w:t>  </w:t>
      </w:r>
      <w:r>
        <w:rPr>
          <w:szCs w:val="24"/>
          <w:b w:val="0"/>
          <w:i w:val="0"/>
          <w:sz w:val="24"/>
          <w:spacing w:val="0"/>
          <w:w w:val="100"/>
          <w:rFonts/>
          <w:caps w:val="0"/>
        </w:rPr>
        <w:t>Presence</w:t>
      </w:r>
      <w:r>
        <w:rPr>
          <w:szCs w:val="24"/>
          <w:b w:val="0"/>
          <w:i w:val="0"/>
          <w:sz w:val="24"/>
          <w:spacing w:val="0"/>
          <w:w w:val="100"/>
          <w:rFonts/>
          <w:caps w:val="0"/>
        </w:rPr>
        <w:t> </w:t>
      </w:r>
      <w:r>
        <w:rPr>
          <w:szCs w:val="24"/>
          <w:b w:val="0"/>
          <w:i w:val="0"/>
          <w:sz w:val="24"/>
          <w:spacing w:val="0"/>
          <w:w w:val="100"/>
          <w:rFonts/>
          <w:caps w:val="0"/>
        </w:rPr>
        <w:t>of</w:t>
      </w:r>
      <w:r>
        <w:rPr>
          <w:szCs w:val="24"/>
          <w:b w:val="0"/>
          <w:i w:val="0"/>
          <w:sz w:val="24"/>
          <w:spacing w:val="0"/>
          <w:w w:val="100"/>
          <w:rFonts/>
          <w:caps w:val="0"/>
        </w:rPr>
        <w:t> </w:t>
      </w:r>
      <w:r>
        <w:rPr>
          <w:szCs w:val="24"/>
          <w:b w:val="0"/>
          <w:i w:val="0"/>
          <w:sz w:val="24"/>
          <w:spacing w:val="0"/>
          <w:w w:val="100"/>
          <w:rFonts/>
          <w:caps w:val="0"/>
        </w:rPr>
        <w:t>fracture</w:t>
      </w:r>
      <w:r>
        <w:rPr>
          <w:szCs w:val="24"/>
          <w:b w:val="0"/>
          <w:i w:val="0"/>
          <w:sz w:val="24"/>
          <w:spacing w:val="0"/>
          <w:w w:val="100"/>
          <w:rFonts/>
          <w:caps w:val="0"/>
        </w:rPr>
        <w:t> </w:t>
      </w:r>
      <w:r>
        <w:rPr>
          <w:szCs w:val="24"/>
          <w:b w:val="0"/>
          <w:i w:val="0"/>
          <w:sz w:val="24"/>
          <w:spacing w:val="0"/>
          <w:w w:val="100"/>
          <w:rFonts/>
          <w:caps w:val="0"/>
        </w:rPr>
        <w:t>in</w:t>
      </w:r>
      <w:r>
        <w:rPr>
          <w:szCs w:val="24"/>
          <w:b w:val="0"/>
          <w:i w:val="0"/>
          <w:sz w:val="24"/>
          <w:spacing w:val="0"/>
          <w:w w:val="100"/>
          <w:rFonts/>
          <w:caps w:val="0"/>
        </w:rPr>
        <w:t> </w:t>
      </w:r>
      <w:r>
        <w:rPr>
          <w:szCs w:val="24"/>
          <w:b w:val="0"/>
          <w:i w:val="0"/>
          <w:sz w:val="24"/>
          <w:spacing w:val="0"/>
          <w:w w:val="100"/>
          <w:rFonts/>
          <w:caps w:val="0"/>
        </w:rPr>
        <w:t>parts</w:t>
      </w:r>
      <w:r>
        <w:rPr>
          <w:szCs w:val="24"/>
          <w:b w:val="0"/>
          <w:i w:val="0"/>
          <w:sz w:val="24"/>
          <w:spacing w:val="0"/>
          <w:w w:val="100"/>
          <w:rFonts/>
          <w:caps w:val="0"/>
        </w:rPr>
        <w:t> </w:t>
      </w:r>
      <w:r>
        <w:rPr>
          <w:szCs w:val="24"/>
          <w:b w:val="0"/>
          <w:i w:val="0"/>
          <w:sz w:val="24"/>
          <w:spacing w:val="0"/>
          <w:w w:val="100"/>
          <w:rFonts/>
          <w:caps w:val="0"/>
        </w:rPr>
        <w:t>of</w:t>
      </w:r>
      <w:r>
        <w:rPr>
          <w:szCs w:val="24"/>
          <w:b w:val="0"/>
          <w:i w:val="0"/>
          <w:sz w:val="24"/>
          <w:spacing w:val="0"/>
          <w:w w:val="100"/>
          <w:rFonts/>
          <w:caps w:val="0"/>
        </w:rPr>
        <w:t> </w:t>
      </w:r>
      <w:r>
        <w:rPr>
          <w:szCs w:val="24"/>
          <w:b w:val="0"/>
          <w:i w:val="0"/>
          <w:sz w:val="24"/>
          <w:spacing w:val="0"/>
          <w:w w:val="100"/>
          <w:rFonts/>
          <w:caps w:val="0"/>
        </w:rPr>
        <w:t>the</w:t>
      </w:r>
      <w:r>
        <w:rPr>
          <w:szCs w:val="24"/>
          <w:b w:val="0"/>
          <w:i w:val="0"/>
          <w:sz w:val="24"/>
          <w:spacing w:val="0"/>
          <w:w w:val="100"/>
          <w:rFonts/>
          <w:caps w:val="0"/>
        </w:rPr>
        <w:t> </w:t>
      </w:r>
      <w:r>
        <w:rPr>
          <w:szCs w:val="24"/>
          <w:b w:val="0"/>
          <w:i w:val="0"/>
          <w:sz w:val="24"/>
          <w:spacing w:val="0"/>
          <w:w w:val="100"/>
          <w:rFonts/>
          <w:caps w:val="0"/>
        </w:rPr>
        <w:t>abandon</w:t>
      </w:r>
      <w:r>
        <w:rPr>
          <w:szCs w:val="24"/>
          <w:b w:val="0"/>
          <w:i w:val="0"/>
          <w:sz w:val="24"/>
          <w:spacing w:val="0"/>
          <w:w w:val="100"/>
          <w:rFonts/>
          <w:caps w:val="0"/>
        </w:rPr>
        <w:t> </w:t>
      </w:r>
      <w:r>
        <w:rPr>
          <w:szCs w:val="24"/>
          <w:b w:val="0"/>
          <w:i w:val="0"/>
          <w:sz w:val="24"/>
          <w:spacing w:val="0"/>
          <w:w w:val="100"/>
          <w:rFonts/>
          <w:caps w:val="0"/>
        </w:rPr>
        <w:t>quarry</w:t>
      </w:r>
    </w:p>
    <w:p w14:paraId="75CB640D" w14:textId="77777777" w:rsidR="00B06544" w:rsidRPr="006F4DE1" w:rsidRDefault="00B06544" w:rsidP="006F4DE1">
      <w:pPr>
        <w:jc w:val="both"/>
        <w:spacing w:before="0" w:beforeAutospacing="0" w:after="160" w:afterAutospacing="0" w:lineRule="auto" w:line="360"/>
        <w:rPr>
          <w:szCs w:val="24"/>
          <w:bCs/>
          <w:b w:val="1"/>
          <w:i w:val="0"/>
          <w:sz w:val="24"/>
          <w:spacing w:val="0"/>
          <w:w w:val="100"/>
          <w:rFonts/>
          <w:caps w:val="0"/>
        </w:rPr>
        <w:snapToGrid w:val="0"/>
        <w:textAlignment w:val="baseline"/>
        <w:tabs>
          <w:tab w:val="left" w:pos="1947"/>
        </w:tabs>
      </w:pPr>
      <w:r w:rsidRPr="006F4DE1">
        <w:rPr>
          <w:szCs w:val="24"/>
          <w:bCs/>
          <w:b w:val="1"/>
          <w:i w:val="0"/>
          <w:sz w:val="24"/>
          <w:spacing w:val="0"/>
          <w:w w:val="100"/>
          <w:rFonts/>
          <w:caps w:val="0"/>
        </w:rPr>
        <w:t>LOCATION</w:t>
      </w:r>
      <w:r w:rsidRPr="006F4DE1">
        <w:rPr>
          <w:szCs w:val="24"/>
          <w:bCs/>
          <w:b w:val="1"/>
          <w:i w:val="0"/>
          <w:sz w:val="24"/>
          <w:spacing w:val="0"/>
          <w:w w:val="100"/>
          <w:rFonts/>
          <w:caps w:val="0"/>
        </w:rPr>
        <w:t> </w:t>
      </w:r>
      <w:r w:rsidRPr="006F4DE1">
        <w:rPr>
          <w:szCs w:val="24"/>
          <w:bCs/>
          <w:b w:val="1"/>
          <w:i w:val="0"/>
          <w:sz w:val="24"/>
          <w:spacing w:val="0"/>
          <w:w w:val="100"/>
          <w:rFonts/>
          <w:caps w:val="0"/>
        </w:rPr>
        <w:t>6</w:t>
      </w:r>
      <w:r w:rsidRPr="006F4DE1">
        <w:rPr>
          <w:szCs w:val="24"/>
          <w:bCs/>
          <w:b w:val="1"/>
          <w:i w:val="0"/>
          <w:sz w:val="24"/>
          <w:spacing w:val="0"/>
          <w:w w:val="100"/>
          <w:rFonts/>
          <w:caps w:val="0"/>
        </w:rPr>
        <w:t>      </w:t>
      </w:r>
    </w:p>
    <w:p w14:paraId="16CA2B34" w14:textId="77777777" w:rsidR="00B06544" w:rsidRPr="006F4DE1" w:rsidRDefault="00B06544" w:rsidP="006F4DE1">
      <w:pPr>
        <w:spacing w:before="0" w:beforeAutospacing="0" w:after="160" w:afterAutospacing="0" w:lineRule="auto" w:line="360"/>
        <w:rPr>
          <w:szCs w:val="24"/>
          <w:lang w:val="en-GB" w:eastAsia="en-GB"/>
          <w:b w:val="0"/>
          <w:i w:val="0"/>
          <w:color w:val="000000"/>
          <w:sz w:val="24"/>
          <w:spacing w:val="0"/>
          <w:w w:val="100"/>
          <w:rFonts w:eastAsia="Times New Roman"/>
          <w:caps w:val="0"/>
        </w:rPr>
        <w:snapToGrid w:val="0"/>
        <w:textAlignment w:val="baseline"/>
      </w:pPr>
      <w:r w:rsidRPr="006F4DE1">
        <w:rPr>
          <w:szCs w:val="24"/>
          <w:bCs/>
          <w:b w:val="1"/>
          <w:i w:val="0"/>
          <w:sz w:val="24"/>
          <w:spacing w:val="0"/>
          <w:w w:val="100"/>
          <w:rFonts/>
          <w:caps w:val="0"/>
        </w:rPr>
        <w:t>Coordinates;</w:t>
      </w:r>
      <w:r w:rsidRPr="006F4DE1">
        <w:rPr>
          <w:szCs w:val="24"/>
          <w:bCs/>
          <w:b w:val="1"/>
          <w:i w:val="0"/>
          <w:sz w:val="24"/>
          <w:spacing w:val="0"/>
          <w:w w:val="100"/>
          <w:rFonts/>
          <w:caps w:val="0"/>
        </w:rPr>
        <w:t> </w:t>
      </w:r>
      <w:r w:rsidRPr="006F4DE1">
        <w:rPr>
          <w:szCs w:val="24"/>
          <w:bCs/>
          <w:lang w:val="en-GB" w:eastAsia="en-GB"/>
          <w:b w:val="1"/>
          <w:i w:val="0"/>
          <w:color w:val="000000"/>
          <w:sz w:val="24"/>
          <w:spacing w:val="0"/>
          <w:w w:val="100"/>
          <w:rFonts w:eastAsia="Times New Roman"/>
          <w:caps w:val="0"/>
        </w:rPr>
        <w:t>7.2089333,</w:t>
      </w:r>
      <w:r w:rsidRPr="006F4DE1">
        <w:rPr>
          <w:szCs w:val="24"/>
          <w:bCs/>
          <w:lang w:val="en-GB" w:eastAsia="en-GB"/>
          <w:b w:val="1"/>
          <w:i w:val="0"/>
          <w:color w:val="000000"/>
          <w:sz w:val="24"/>
          <w:spacing w:val="0"/>
          <w:w w:val="100"/>
          <w:rFonts w:eastAsia="Times New Roman"/>
          <w:caps w:val="0"/>
        </w:rPr>
        <w:t> </w:t>
      </w:r>
      <w:r w:rsidRPr="006F4DE1">
        <w:rPr>
          <w:szCs w:val="24"/>
          <w:bCs/>
          <w:lang w:val="en-GB" w:eastAsia="en-GB"/>
          <w:b w:val="1"/>
          <w:i w:val="0"/>
          <w:color w:val="000000"/>
          <w:sz w:val="24"/>
          <w:spacing w:val="0"/>
          <w:w w:val="100"/>
          <w:rFonts w:eastAsia="Times New Roman"/>
          <w:caps w:val="0"/>
        </w:rPr>
        <w:t>3.3465833</w:t>
      </w:r>
    </w:p>
    <w:p w14:paraId="64E833B1" w14:textId="77777777" w:rsidR="00B06544" w:rsidRPr="006F4DE1" w:rsidRDefault="00B06544" w:rsidP="006F4DE1">
      <w:pPr>
        <w:spacing w:before="0" w:beforeAutospacing="0" w:after="160" w:afterAutospacing="0" w:lineRule="auto" w:line="360"/>
        <w:rPr>
          <w:szCs w:val="24"/>
          <w:bCs/>
          <w:b w:val="1"/>
          <w:i w:val="0"/>
          <w:sz w:val="24"/>
          <w:spacing w:val="0"/>
          <w:w w:val="100"/>
          <w:rFonts/>
          <w:caps w:val="0"/>
        </w:rPr>
        <w:snapToGrid w:val="0"/>
        <w:textAlignment w:val="baseline"/>
      </w:pPr>
      <w:r w:rsidRPr="006F4DE1">
        <w:rPr>
          <w:szCs w:val="24"/>
          <w:bCs/>
          <w:b w:val="1"/>
          <w:i w:val="0"/>
          <w:sz w:val="24"/>
          <w:spacing w:val="0"/>
          <w:w w:val="100"/>
          <w:rFonts/>
          <w:caps w:val="0"/>
        </w:rPr>
        <w:t>Weather:</w:t>
      </w:r>
      <w:r w:rsidRPr="006F4DE1">
        <w:rPr>
          <w:szCs w:val="24"/>
          <w:bCs/>
          <w:b w:val="1"/>
          <w:i w:val="0"/>
          <w:sz w:val="24"/>
          <w:spacing w:val="0"/>
          <w:w w:val="100"/>
          <w:rFonts/>
          <w:caps w:val="0"/>
        </w:rPr>
        <w:t> </w:t>
      </w:r>
      <w:r w:rsidRPr="006F4DE1">
        <w:rPr>
          <w:szCs w:val="24"/>
          <w:bCs/>
          <w:b w:val="1"/>
          <w:i w:val="0"/>
          <w:sz w:val="24"/>
          <w:spacing w:val="0"/>
          <w:w w:val="100"/>
          <w:rFonts/>
          <w:caps w:val="0"/>
        </w:rPr>
        <w:t>36</w:t>
      </w:r>
      <w:r w:rsidRPr="006F4DE1">
        <w:rPr>
          <w:szCs w:val="24"/>
          <w:bCs/>
          <w:b w:val="1"/>
          <w:i w:val="0"/>
          <w:sz w:val="24"/>
          <w:spacing w:val="0"/>
          <w:w w:val="100"/>
          <w:vertAlign w:val="superscript"/>
          <w:rFonts/>
          <w:caps w:val="0"/>
        </w:rPr>
        <w:t>o</w:t>
      </w:r>
      <w:r w:rsidRPr="006F4DE1">
        <w:rPr>
          <w:szCs w:val="24"/>
          <w:bCs/>
          <w:b w:val="1"/>
          <w:i w:val="0"/>
          <w:sz w:val="24"/>
          <w:spacing w:val="0"/>
          <w:w w:val="100"/>
          <w:rFonts/>
          <w:caps w:val="0"/>
        </w:rPr>
        <w:t>C,</w:t>
      </w:r>
      <w:r w:rsidRPr="006F4DE1">
        <w:rPr>
          <w:szCs w:val="24"/>
          <w:bCs/>
          <w:b w:val="1"/>
          <w:i w:val="0"/>
          <w:sz w:val="24"/>
          <w:spacing w:val="0"/>
          <w:w w:val="100"/>
          <w:rFonts/>
          <w:caps w:val="0"/>
        </w:rPr>
        <w:t> </w:t>
      </w:r>
      <w:r w:rsidRPr="006F4DE1">
        <w:rPr>
          <w:szCs w:val="24"/>
          <w:bCs/>
          <w:b w:val="1"/>
          <w:i w:val="0"/>
          <w:sz w:val="24"/>
          <w:spacing w:val="0"/>
          <w:w w:val="100"/>
          <w:rFonts/>
          <w:caps w:val="0"/>
        </w:rPr>
        <w:t>sunny</w:t>
      </w:r>
    </w:p>
    <w:p w14:paraId="3B140A48" w14:textId="77777777" w:rsidR="00B06544" w:rsidRPr="00E13ABD" w:rsidRDefault="00B06544" w:rsidP="00E13ABD">
      <w:pPr>
        <w:spacing w:before="0" w:beforeAutospacing="0" w:after="160" w:afterAutospacing="0" w:lineRule="auto" w:line="360"/>
        <w:rPr>
          <w:szCs w:val="24"/>
          <w:bCs/>
          <w:b w:val="1"/>
          <w:i w:val="0"/>
          <w:sz w:val="24"/>
          <w:spacing w:val="0"/>
          <w:w w:val="100"/>
          <w:rFonts/>
          <w:caps w:val="0"/>
        </w:rPr>
        <w:snapToGrid w:val="0"/>
        <w:textAlignment w:val="baseline"/>
      </w:pPr>
      <w:r w:rsidRPr="006F4DE1">
        <w:rPr>
          <w:szCs w:val="24"/>
          <w:bCs/>
          <w:b w:val="1"/>
          <w:i w:val="0"/>
          <w:sz w:val="24"/>
          <w:spacing w:val="0"/>
          <w:w w:val="100"/>
          <w:rFonts/>
          <w:caps w:val="0"/>
        </w:rPr>
        <w:t>Altitude:</w:t>
      </w:r>
      <w:r w:rsidRPr="006F4DE1">
        <w:rPr>
          <w:szCs w:val="24"/>
          <w:bCs/>
          <w:b w:val="1"/>
          <w:i w:val="0"/>
          <w:sz w:val="24"/>
          <w:spacing w:val="0"/>
          <w:w w:val="100"/>
          <w:rFonts/>
          <w:caps w:val="0"/>
        </w:rPr>
        <w:t> </w:t>
      </w:r>
      <w:r w:rsidRPr="006F4DE1">
        <w:rPr>
          <w:szCs w:val="24"/>
          <w:bCs/>
          <w:b w:val="1"/>
          <w:i w:val="0"/>
          <w:sz w:val="24"/>
          <w:spacing w:val="0"/>
          <w:w w:val="100"/>
          <w:rFonts/>
          <w:caps w:val="0"/>
        </w:rPr>
        <w:t>82m</w:t>
      </w:r>
      <w:r w:rsidRPr="006F4DE1">
        <w:rPr>
          <w:szCs w:val="24"/>
          <w:bCs/>
          <w:b w:val="1"/>
          <w:i w:val="0"/>
          <w:sz w:val="24"/>
          <w:spacing w:val="0"/>
          <w:w w:val="100"/>
          <w:rFonts/>
          <w:caps w:val="0"/>
        </w:rPr>
        <w:t> </w:t>
      </w:r>
      <w:r w:rsidRPr="006F4DE1">
        <w:rPr>
          <w:szCs w:val="24"/>
          <w:bCs/>
          <w:b w:val="1"/>
          <w:i w:val="0"/>
          <w:sz w:val="24"/>
          <w:spacing w:val="0"/>
          <w:w w:val="100"/>
          <w:rFonts/>
          <w:caps w:val="0"/>
        </w:rPr>
        <w:t>Above</w:t>
      </w:r>
      <w:r w:rsidRPr="006F4DE1">
        <w:rPr>
          <w:szCs w:val="24"/>
          <w:bCs/>
          <w:b w:val="1"/>
          <w:i w:val="0"/>
          <w:sz w:val="24"/>
          <w:spacing w:val="0"/>
          <w:w w:val="100"/>
          <w:rFonts/>
          <w:caps w:val="0"/>
        </w:rPr>
        <w:t> </w:t>
      </w:r>
      <w:r w:rsidRPr="006F4DE1">
        <w:rPr>
          <w:szCs w:val="24"/>
          <w:bCs/>
          <w:b w:val="1"/>
          <w:i w:val="0"/>
          <w:sz w:val="24"/>
          <w:spacing w:val="0"/>
          <w:w w:val="100"/>
          <w:rFonts/>
          <w:caps w:val="0"/>
        </w:rPr>
        <w:t>MSL</w:t>
      </w:r>
    </w:p>
    <w:p w14:paraId="0ADB451A" w14:textId="77777777" w:rsidR="00B06544" w:rsidRPr="006F4DE1" w:rsidRDefault="00B06544" w:rsidP="006F4DE1">
      <w:pPr>
        <w:spacing w:before="0" w:beforeAutospacing="0" w:after="160" w:afterAutospacing="0" w:lineRule="auto" w:line="360"/>
        <w:rPr>
          <w:szCs w:val="24"/>
          <w:b w:val="0"/>
          <w:i w:val="0"/>
          <w:sz w:val="24"/>
          <w:spacing w:val="0"/>
          <w:w w:val="100"/>
          <w:rFonts/>
          <w:caps w:val="0"/>
        </w:rPr>
        <w:snapToGrid w:val="0"/>
        <w:textAlignment w:val="baseline"/>
      </w:pPr>
      <w:r w:rsidRPr="006F4DE1">
        <w:rPr>
          <w:szCs w:val="24"/>
          <w:bCs/>
          <w:b w:val="1"/>
          <w:i w:val="0"/>
          <w:sz w:val="24"/>
          <w:spacing w:val="0"/>
          <w:w w:val="100"/>
          <w:rFonts/>
          <w:caps w:val="0"/>
        </w:rPr>
        <w:t>Outcrop</w:t>
      </w:r>
      <w:r w:rsidRPr="006F4DE1">
        <w:rPr>
          <w:szCs w:val="24"/>
          <w:bCs/>
          <w:b w:val="1"/>
          <w:i w:val="0"/>
          <w:sz w:val="24"/>
          <w:spacing w:val="0"/>
          <w:w w:val="100"/>
          <w:rFonts/>
          <w:caps w:val="0"/>
        </w:rPr>
        <w:t> </w:t>
      </w:r>
      <w:r w:rsidRPr="006F4DE1">
        <w:rPr>
          <w:szCs w:val="24"/>
          <w:bCs/>
          <w:b w:val="1"/>
          <w:i w:val="0"/>
          <w:sz w:val="24"/>
          <w:spacing w:val="0"/>
          <w:w w:val="100"/>
          <w:rFonts/>
          <w:caps w:val="0"/>
        </w:rPr>
        <w:t>name</w:t>
      </w:r>
      <w:r w:rsidRPr="006F4DE1">
        <w:rPr>
          <w:szCs w:val="24"/>
          <w:b w:val="0"/>
          <w:i w:val="0"/>
          <w:sz w:val="24"/>
          <w:spacing w:val="0"/>
          <w:w w:val="100"/>
          <w:rFonts/>
          <w:caps w:val="0"/>
        </w:rPr>
        <w:t>:</w:t>
      </w:r>
      <w:r w:rsidRPr="006F4DE1">
        <w:rPr>
          <w:szCs w:val="24"/>
          <w:b w:val="0"/>
          <w:i w:val="0"/>
          <w:sz w:val="24"/>
          <w:spacing w:val="0"/>
          <w:w w:val="100"/>
          <w:rFonts/>
          <w:caps w:val="0"/>
        </w:rPr>
        <w:t> </w:t>
      </w:r>
      <w:r w:rsidRPr="006F4DE1">
        <w:rPr>
          <w:szCs w:val="24"/>
          <w:b w:val="0"/>
          <w:i w:val="0"/>
          <w:sz w:val="24"/>
          <w:spacing w:val="0"/>
          <w:w w:val="100"/>
          <w:rFonts/>
          <w:caps w:val="0"/>
        </w:rPr>
        <w:t>Porphiritic</w:t>
      </w:r>
      <w:r w:rsidRPr="006F4DE1">
        <w:rPr>
          <w:szCs w:val="24"/>
          <w:b w:val="0"/>
          <w:i w:val="0"/>
          <w:sz w:val="24"/>
          <w:spacing w:val="0"/>
          <w:w w:val="100"/>
          <w:rFonts/>
          <w:caps w:val="0"/>
        </w:rPr>
        <w:t> </w:t>
      </w:r>
      <w:r w:rsidRPr="006F4DE1">
        <w:rPr>
          <w:szCs w:val="24"/>
          <w:b w:val="0"/>
          <w:i w:val="0"/>
          <w:sz w:val="24"/>
          <w:spacing w:val="0"/>
          <w:w w:val="100"/>
          <w:rFonts/>
          <w:caps w:val="0"/>
        </w:rPr>
        <w:t>granite</w:t>
      </w:r>
    </w:p>
    <w:p w14:paraId="18F69ADD" w14:textId="77777777" w:rsidR="00B06544" w:rsidRPr="006F4DE1" w:rsidRDefault="00B06544" w:rsidP="006F4DE1">
      <w:pPr>
        <w:jc w:val="both"/>
        <w:spacing w:before="0" w:beforeAutospacing="0" w:after="160" w:afterAutospacing="0" w:lineRule="auto" w:line="360"/>
        <w:rPr>
          <w:szCs w:val="24"/>
          <w:b w:val="0"/>
          <w:i w:val="0"/>
          <w:sz w:val="24"/>
          <w:spacing w:val="0"/>
          <w:w w:val="100"/>
          <w:rFonts/>
          <w:caps w:val="0"/>
        </w:rPr>
        <w:snapToGrid w:val="0"/>
        <w:textAlignment w:val="baseline"/>
        <w:tabs>
          <w:tab w:val="left" w:pos="1947"/>
        </w:tabs>
      </w:pPr>
      <w:r w:rsidRPr="006F4DE1">
        <w:rPr>
          <w:szCs w:val="24"/>
          <w:bCs/>
          <w:b w:val="1"/>
          <w:i w:val="0"/>
          <w:sz w:val="24"/>
          <w:spacing w:val="0"/>
          <w:w w:val="100"/>
          <w:rFonts/>
          <w:caps w:val="0"/>
        </w:rPr>
        <w:t>Description</w:t>
      </w:r>
      <w:r w:rsidRPr="006F4DE1">
        <w:rPr>
          <w:szCs w:val="24"/>
          <w:b w:val="0"/>
          <w:i w:val="0"/>
          <w:sz w:val="24"/>
          <w:spacing w:val="0"/>
          <w:w w:val="100"/>
          <w:rFonts/>
          <w:caps w:val="0"/>
        </w:rPr>
        <w:t>:</w:t>
      </w:r>
      <w:r w:rsidRPr="006F4DE1">
        <w:rPr>
          <w:szCs w:val="24"/>
          <w:b w:val="0"/>
          <w:i w:val="0"/>
          <w:sz w:val="24"/>
          <w:spacing w:val="0"/>
          <w:w w:val="100"/>
          <w:rFonts/>
          <w:caps w:val="0"/>
        </w:rPr>
        <w:t> </w:t>
      </w:r>
      <w:r w:rsidR="0080319A" w:rsidRPr="006F4DE1">
        <w:rPr>
          <w:szCs w:val="24"/>
          <w:b w:val="0"/>
          <w:i w:val="0"/>
          <w:sz w:val="24"/>
          <w:spacing w:val="0"/>
          <w:w w:val="100"/>
          <w:rFonts/>
          <w:caps w:val="0"/>
        </w:rPr>
        <w:t>Moderately</w:t>
      </w:r>
      <w:r w:rsidR="0080319A" w:rsidRPr="006F4DE1">
        <w:rPr>
          <w:szCs w:val="24"/>
          <w:b w:val="0"/>
          <w:i w:val="0"/>
          <w:sz w:val="24"/>
          <w:spacing w:val="0"/>
          <w:w w:val="100"/>
          <w:rFonts/>
          <w:caps w:val="0"/>
        </w:rPr>
        <w:t> </w:t>
      </w:r>
      <w:r w:rsidR="0080319A" w:rsidRPr="006F4DE1">
        <w:rPr>
          <w:szCs w:val="24"/>
          <w:b w:val="0"/>
          <w:i w:val="0"/>
          <w:sz w:val="24"/>
          <w:spacing w:val="0"/>
          <w:w w:val="100"/>
          <w:rFonts/>
          <w:caps w:val="0"/>
        </w:rPr>
        <w:t>big</w:t>
      </w:r>
      <w:r w:rsidR="0080319A" w:rsidRPr="006F4DE1">
        <w:rPr>
          <w:szCs w:val="24"/>
          <w:b w:val="0"/>
          <w:i w:val="0"/>
          <w:sz w:val="24"/>
          <w:spacing w:val="0"/>
          <w:w w:val="100"/>
          <w:rFonts/>
          <w:caps w:val="0"/>
        </w:rPr>
        <w:t> </w:t>
      </w:r>
      <w:r w:rsidR="0080319A" w:rsidRPr="006F4DE1">
        <w:rPr>
          <w:szCs w:val="24"/>
          <w:b w:val="0"/>
          <w:i w:val="0"/>
          <w:sz w:val="24"/>
          <w:spacing w:val="0"/>
          <w:w w:val="100"/>
          <w:rFonts/>
          <w:caps w:val="0"/>
        </w:rPr>
        <w:t>outcrop</w:t>
      </w:r>
      <w:r w:rsidR="0080319A" w:rsidRPr="006F4DE1">
        <w:rPr>
          <w:szCs w:val="24"/>
          <w:b w:val="0"/>
          <w:i w:val="0"/>
          <w:sz w:val="24"/>
          <w:spacing w:val="0"/>
          <w:w w:val="100"/>
          <w:rFonts/>
          <w:caps w:val="0"/>
        </w:rPr>
        <w:t> </w:t>
      </w:r>
      <w:r w:rsidR="0080319A" w:rsidRPr="006F4DE1">
        <w:rPr>
          <w:szCs w:val="24"/>
          <w:b w:val="0"/>
          <w:i w:val="0"/>
          <w:sz w:val="24"/>
          <w:spacing w:val="0"/>
          <w:w w:val="100"/>
          <w:rFonts/>
          <w:caps w:val="0"/>
        </w:rPr>
        <w:t>that</w:t>
      </w:r>
      <w:r w:rsidR="0080319A" w:rsidRPr="006F4DE1">
        <w:rPr>
          <w:szCs w:val="24"/>
          <w:b w:val="0"/>
          <w:i w:val="0"/>
          <w:sz w:val="24"/>
          <w:spacing w:val="0"/>
          <w:w w:val="100"/>
          <w:rFonts/>
          <w:caps w:val="0"/>
        </w:rPr>
        <w:t> </w:t>
      </w:r>
      <w:r w:rsidR="0080319A" w:rsidRPr="006F4DE1">
        <w:rPr>
          <w:szCs w:val="24"/>
          <w:b w:val="0"/>
          <w:i w:val="0"/>
          <w:sz w:val="24"/>
          <w:spacing w:val="0"/>
          <w:w w:val="100"/>
          <w:rFonts/>
          <w:caps w:val="0"/>
        </w:rPr>
        <w:t>have</w:t>
      </w:r>
      <w:r w:rsidR="0080319A" w:rsidRPr="006F4DE1">
        <w:rPr>
          <w:szCs w:val="24"/>
          <w:b w:val="0"/>
          <w:i w:val="0"/>
          <w:sz w:val="24"/>
          <w:spacing w:val="0"/>
          <w:w w:val="100"/>
          <w:rFonts/>
          <w:caps w:val="0"/>
        </w:rPr>
        <w:t> </w:t>
      </w:r>
      <w:r w:rsidR="0080319A" w:rsidRPr="006F4DE1">
        <w:rPr>
          <w:szCs w:val="24"/>
          <w:b w:val="0"/>
          <w:i w:val="0"/>
          <w:sz w:val="24"/>
          <w:spacing w:val="0"/>
          <w:w w:val="100"/>
          <w:rFonts/>
          <w:caps w:val="0"/>
        </w:rPr>
        <w:t>undergone</w:t>
      </w:r>
      <w:r w:rsidR="0080319A" w:rsidRPr="006F4DE1">
        <w:rPr>
          <w:szCs w:val="24"/>
          <w:b w:val="0"/>
          <w:i w:val="0"/>
          <w:sz w:val="24"/>
          <w:spacing w:val="0"/>
          <w:w w:val="100"/>
          <w:rFonts/>
          <w:caps w:val="0"/>
        </w:rPr>
        <w:t> </w:t>
      </w:r>
      <w:r w:rsidR="0080319A" w:rsidRPr="006F4DE1">
        <w:rPr>
          <w:szCs w:val="24"/>
          <w:b w:val="0"/>
          <w:i w:val="0"/>
          <w:sz w:val="24"/>
          <w:spacing w:val="0"/>
          <w:w w:val="100"/>
          <w:rFonts/>
          <w:caps w:val="0"/>
        </w:rPr>
        <w:t>some</w:t>
      </w:r>
      <w:r w:rsidR="0080319A" w:rsidRPr="006F4DE1">
        <w:rPr>
          <w:szCs w:val="24"/>
          <w:b w:val="0"/>
          <w:i w:val="0"/>
          <w:sz w:val="24"/>
          <w:spacing w:val="0"/>
          <w:w w:val="100"/>
          <w:rFonts/>
          <w:caps w:val="0"/>
        </w:rPr>
        <w:t> </w:t>
      </w:r>
      <w:r w:rsidR="0080319A" w:rsidRPr="006F4DE1">
        <w:rPr>
          <w:szCs w:val="24"/>
          <w:b w:val="0"/>
          <w:i w:val="0"/>
          <w:sz w:val="24"/>
          <w:spacing w:val="0"/>
          <w:w w:val="100"/>
          <w:rFonts/>
          <w:caps w:val="0"/>
        </w:rPr>
        <w:t>weathering.</w:t>
      </w:r>
      <w:r w:rsidR="0080319A" w:rsidRPr="006F4DE1">
        <w:rPr>
          <w:szCs w:val="24"/>
          <w:b w:val="0"/>
          <w:i w:val="0"/>
          <w:sz w:val="24"/>
          <w:spacing w:val="0"/>
          <w:w w:val="100"/>
          <w:rFonts/>
          <w:caps w:val="0"/>
        </w:rPr>
        <w:t> </w:t>
      </w:r>
      <w:r w:rsidR="0080319A" w:rsidRPr="006F4DE1">
        <w:rPr>
          <w:szCs w:val="24"/>
          <w:b w:val="0"/>
          <w:i w:val="0"/>
          <w:sz w:val="24"/>
          <w:spacing w:val="0"/>
          <w:w w:val="100"/>
          <w:rFonts/>
          <w:caps w:val="0"/>
        </w:rPr>
        <w:t>The</w:t>
      </w:r>
      <w:r w:rsidR="0080319A" w:rsidRPr="006F4DE1">
        <w:rPr>
          <w:szCs w:val="24"/>
          <w:b w:val="0"/>
          <w:i w:val="0"/>
          <w:sz w:val="24"/>
          <w:spacing w:val="0"/>
          <w:w w:val="100"/>
          <w:rFonts/>
          <w:caps w:val="0"/>
        </w:rPr>
        <w:t> </w:t>
      </w:r>
      <w:r w:rsidR="0080319A" w:rsidRPr="006F4DE1">
        <w:rPr>
          <w:szCs w:val="24"/>
          <w:b w:val="0"/>
          <w:i w:val="0"/>
          <w:sz w:val="24"/>
          <w:spacing w:val="0"/>
          <w:w w:val="100"/>
          <w:rFonts/>
          <w:caps w:val="0"/>
        </w:rPr>
        <w:t>three</w:t>
      </w:r>
      <w:r w:rsidR="0080319A" w:rsidRPr="006F4DE1">
        <w:rPr>
          <w:szCs w:val="24"/>
          <w:b w:val="0"/>
          <w:i w:val="0"/>
          <w:sz w:val="24"/>
          <w:spacing w:val="0"/>
          <w:w w:val="100"/>
          <w:rFonts/>
          <w:caps w:val="0"/>
        </w:rPr>
        <w:t> </w:t>
      </w:r>
      <w:r w:rsidR="0080319A" w:rsidRPr="006F4DE1">
        <w:rPr>
          <w:szCs w:val="24"/>
          <w:b w:val="0"/>
          <w:i w:val="0"/>
          <w:sz w:val="24"/>
          <w:spacing w:val="0"/>
          <w:w w:val="100"/>
          <w:rFonts/>
          <w:caps w:val="0"/>
        </w:rPr>
        <w:t>different</w:t>
      </w:r>
      <w:r w:rsidR="0080319A" w:rsidRPr="006F4DE1">
        <w:rPr>
          <w:szCs w:val="24"/>
          <w:b w:val="0"/>
          <w:i w:val="0"/>
          <w:sz w:val="24"/>
          <w:spacing w:val="0"/>
          <w:w w:val="100"/>
          <w:rFonts/>
          <w:caps w:val="0"/>
        </w:rPr>
        <w:t> </w:t>
      </w:r>
      <w:r w:rsidR="00C50F30" w:rsidRPr="006F4DE1">
        <w:rPr>
          <w:szCs w:val="24"/>
          <w:b w:val="0"/>
          <w:i w:val="0"/>
          <w:sz w:val="24"/>
          <w:spacing w:val="0"/>
          <w:w w:val="100"/>
          <w:rFonts/>
          <w:caps w:val="0"/>
        </w:rPr>
        <w:t>types</w:t>
      </w:r>
      <w:r w:rsidR="00C50F30" w:rsidRPr="006F4DE1">
        <w:rPr>
          <w:szCs w:val="24"/>
          <w:b w:val="0"/>
          <w:i w:val="0"/>
          <w:sz w:val="24"/>
          <w:spacing w:val="0"/>
          <w:w w:val="100"/>
          <w:rFonts/>
          <w:caps w:val="0"/>
        </w:rPr>
        <w:t> </w:t>
      </w:r>
      <w:r w:rsidR="00C50F30" w:rsidRPr="006F4DE1">
        <w:rPr>
          <w:szCs w:val="24"/>
          <w:b w:val="0"/>
          <w:i w:val="0"/>
          <w:sz w:val="24"/>
          <w:spacing w:val="0"/>
          <w:w w:val="100"/>
          <w:rFonts/>
          <w:caps w:val="0"/>
        </w:rPr>
        <w:t>of</w:t>
      </w:r>
      <w:r w:rsidR="00C50F30" w:rsidRPr="006F4DE1">
        <w:rPr>
          <w:szCs w:val="24"/>
          <w:b w:val="0"/>
          <w:i w:val="0"/>
          <w:sz w:val="24"/>
          <w:spacing w:val="0"/>
          <w:w w:val="100"/>
          <w:rFonts/>
          <w:caps w:val="0"/>
        </w:rPr>
        <w:t> </w:t>
      </w:r>
      <w:r w:rsidR="00C50F30" w:rsidRPr="006F4DE1">
        <w:rPr>
          <w:szCs w:val="24"/>
          <w:b w:val="0"/>
          <w:i w:val="0"/>
          <w:sz w:val="24"/>
          <w:spacing w:val="0"/>
          <w:w w:val="100"/>
          <w:rFonts/>
          <w:caps w:val="0"/>
        </w:rPr>
        <w:t>granites</w:t>
      </w:r>
      <w:r w:rsidR="00C50F30" w:rsidRPr="006F4DE1">
        <w:rPr>
          <w:szCs w:val="24"/>
          <w:b w:val="0"/>
          <w:i w:val="0"/>
          <w:sz w:val="24"/>
          <w:spacing w:val="0"/>
          <w:w w:val="100"/>
          <w:rFonts/>
          <w:caps w:val="0"/>
        </w:rPr>
        <w:t> </w:t>
      </w:r>
      <w:r w:rsidR="00C50F30" w:rsidRPr="006F4DE1">
        <w:rPr>
          <w:szCs w:val="24"/>
          <w:b w:val="0"/>
          <w:i w:val="0"/>
          <w:sz w:val="24"/>
          <w:spacing w:val="0"/>
          <w:w w:val="100"/>
          <w:rFonts/>
          <w:caps w:val="0"/>
        </w:rPr>
        <w:t>observed</w:t>
      </w:r>
      <w:r w:rsidR="00C50F30" w:rsidRPr="006F4DE1">
        <w:rPr>
          <w:szCs w:val="24"/>
          <w:b w:val="0"/>
          <w:i w:val="0"/>
          <w:sz w:val="24"/>
          <w:spacing w:val="0"/>
          <w:w w:val="100"/>
          <w:rFonts/>
          <w:caps w:val="0"/>
        </w:rPr>
        <w:t> </w:t>
      </w:r>
      <w:r w:rsidR="00C50F30" w:rsidRPr="006F4DE1">
        <w:rPr>
          <w:szCs w:val="24"/>
          <w:b w:val="0"/>
          <w:i w:val="0"/>
          <w:sz w:val="24"/>
          <w:spacing w:val="0"/>
          <w:w w:val="100"/>
          <w:rFonts/>
          <w:caps w:val="0"/>
        </w:rPr>
        <w:t>are</w:t>
      </w:r>
      <w:r w:rsidR="00C50F30" w:rsidRPr="006F4DE1">
        <w:rPr>
          <w:szCs w:val="24"/>
          <w:b w:val="0"/>
          <w:i w:val="0"/>
          <w:sz w:val="24"/>
          <w:spacing w:val="0"/>
          <w:w w:val="100"/>
          <w:rFonts/>
          <w:caps w:val="0"/>
        </w:rPr>
        <w:t> </w:t>
      </w:r>
      <w:r w:rsidR="00C50F30" w:rsidRPr="006F4DE1">
        <w:rPr>
          <w:szCs w:val="24"/>
          <w:b w:val="0"/>
          <w:i w:val="0"/>
          <w:sz w:val="24"/>
          <w:spacing w:val="0"/>
          <w:w w:val="100"/>
          <w:rFonts/>
          <w:caps w:val="0"/>
        </w:rPr>
        <w:t>normal</w:t>
      </w:r>
      <w:r w:rsidR="00C50F30" w:rsidRPr="006F4DE1">
        <w:rPr>
          <w:szCs w:val="24"/>
          <w:b w:val="0"/>
          <w:i w:val="0"/>
          <w:sz w:val="24"/>
          <w:spacing w:val="0"/>
          <w:w w:val="100"/>
          <w:rFonts/>
          <w:caps w:val="0"/>
        </w:rPr>
        <w:t> </w:t>
      </w:r>
      <w:r w:rsidR="00C50F30" w:rsidRPr="006F4DE1">
        <w:rPr>
          <w:szCs w:val="24"/>
          <w:b w:val="0"/>
          <w:i w:val="0"/>
          <w:sz w:val="24"/>
          <w:spacing w:val="0"/>
          <w:w w:val="100"/>
          <w:rFonts/>
          <w:caps w:val="0"/>
        </w:rPr>
        <w:t>are</w:t>
      </w:r>
      <w:r w:rsidR="00C50F30" w:rsidRPr="006F4DE1">
        <w:rPr>
          <w:szCs w:val="24"/>
          <w:b w:val="0"/>
          <w:i w:val="0"/>
          <w:sz w:val="24"/>
          <w:spacing w:val="0"/>
          <w:w w:val="100"/>
          <w:rFonts/>
          <w:caps w:val="0"/>
        </w:rPr>
        <w:t> </w:t>
      </w:r>
      <w:r w:rsidR="00C50F30" w:rsidRPr="006F4DE1">
        <w:rPr>
          <w:szCs w:val="24"/>
          <w:b w:val="0"/>
          <w:i w:val="0"/>
          <w:sz w:val="24"/>
          <w:spacing w:val="0"/>
          <w:w w:val="100"/>
          <w:rFonts/>
          <w:caps w:val="0"/>
        </w:rPr>
        <w:t>fine,</w:t>
      </w:r>
      <w:r w:rsidR="00C50F30" w:rsidRPr="006F4DE1">
        <w:rPr>
          <w:szCs w:val="24"/>
          <w:b w:val="0"/>
          <w:i w:val="0"/>
          <w:sz w:val="24"/>
          <w:spacing w:val="0"/>
          <w:w w:val="100"/>
          <w:rFonts/>
          <w:caps w:val="0"/>
        </w:rPr>
        <w:t> </w:t>
      </w:r>
      <w:r w:rsidR="00C50F30" w:rsidRPr="006F4DE1">
        <w:rPr>
          <w:szCs w:val="24"/>
          <w:b w:val="0"/>
          <w:i w:val="0"/>
          <w:sz w:val="24"/>
          <w:spacing w:val="0"/>
          <w:w w:val="100"/>
          <w:rFonts/>
          <w:caps w:val="0"/>
        </w:rPr>
        <w:t>medium</w:t>
      </w:r>
      <w:r w:rsidR="00C50F30" w:rsidRPr="006F4DE1">
        <w:rPr>
          <w:szCs w:val="24"/>
          <w:b w:val="0"/>
          <w:i w:val="0"/>
          <w:sz w:val="24"/>
          <w:spacing w:val="0"/>
          <w:w w:val="100"/>
          <w:rFonts/>
          <w:caps w:val="0"/>
        </w:rPr>
        <w:t> </w:t>
      </w:r>
      <w:r w:rsidR="00C50F30" w:rsidRPr="006F4DE1">
        <w:rPr>
          <w:szCs w:val="24"/>
          <w:b w:val="0"/>
          <w:i w:val="0"/>
          <w:sz w:val="24"/>
          <w:spacing w:val="0"/>
          <w:w w:val="100"/>
          <w:rFonts/>
          <w:caps w:val="0"/>
        </w:rPr>
        <w:t>and</w:t>
      </w:r>
      <w:r w:rsidR="00C50F30" w:rsidRPr="006F4DE1">
        <w:rPr>
          <w:szCs w:val="24"/>
          <w:b w:val="0"/>
          <w:i w:val="0"/>
          <w:sz w:val="24"/>
          <w:spacing w:val="0"/>
          <w:w w:val="100"/>
          <w:rFonts/>
          <w:caps w:val="0"/>
        </w:rPr>
        <w:t> </w:t>
      </w:r>
      <w:r w:rsidR="00C50F30" w:rsidRPr="006F4DE1">
        <w:rPr>
          <w:szCs w:val="24"/>
          <w:b w:val="0"/>
          <w:i w:val="0"/>
          <w:sz w:val="24"/>
          <w:spacing w:val="0"/>
          <w:w w:val="100"/>
          <w:rFonts/>
          <w:caps w:val="0"/>
        </w:rPr>
        <w:t>large</w:t>
      </w:r>
      <w:r w:rsidR="00C50F30" w:rsidRPr="006F4DE1">
        <w:rPr>
          <w:szCs w:val="24"/>
          <w:b w:val="0"/>
          <w:i w:val="0"/>
          <w:sz w:val="24"/>
          <w:spacing w:val="0"/>
          <w:w w:val="100"/>
          <w:rFonts/>
          <w:caps w:val="0"/>
        </w:rPr>
        <w:t> </w:t>
      </w:r>
      <w:r w:rsidR="00C50F30" w:rsidRPr="006F4DE1">
        <w:rPr>
          <w:szCs w:val="24"/>
          <w:b w:val="0"/>
          <w:i w:val="0"/>
          <w:sz w:val="24"/>
          <w:spacing w:val="0"/>
          <w:w w:val="100"/>
          <w:rFonts/>
          <w:caps w:val="0"/>
        </w:rPr>
        <w:t>grained-granites</w:t>
      </w:r>
      <w:r w:rsidR="00C50F30" w:rsidRPr="006F4DE1">
        <w:rPr>
          <w:szCs w:val="24"/>
          <w:b w:val="0"/>
          <w:i w:val="0"/>
          <w:sz w:val="24"/>
          <w:spacing w:val="0"/>
          <w:w w:val="100"/>
          <w:rFonts/>
          <w:caps w:val="0"/>
        </w:rPr>
        <w:t> </w:t>
      </w:r>
      <w:r w:rsidR="00C50F30" w:rsidRPr="006F4DE1">
        <w:rPr>
          <w:szCs w:val="24"/>
          <w:b w:val="0"/>
          <w:i w:val="0"/>
          <w:sz w:val="24"/>
          <w:spacing w:val="0"/>
          <w:w w:val="100"/>
          <w:rFonts/>
          <w:caps w:val="0"/>
        </w:rPr>
        <w:t>with</w:t>
      </w:r>
      <w:r w:rsidR="00C50F30" w:rsidRPr="006F4DE1">
        <w:rPr>
          <w:szCs w:val="24"/>
          <w:b w:val="0"/>
          <w:i w:val="0"/>
          <w:sz w:val="24"/>
          <w:spacing w:val="0"/>
          <w:w w:val="100"/>
          <w:rFonts/>
          <w:caps w:val="0"/>
        </w:rPr>
        <w:t> </w:t>
      </w:r>
      <w:r w:rsidR="00C50F30" w:rsidRPr="006F4DE1">
        <w:rPr>
          <w:szCs w:val="24"/>
          <w:b w:val="0"/>
          <w:i w:val="0"/>
          <w:sz w:val="24"/>
          <w:spacing w:val="0"/>
          <w:w w:val="100"/>
          <w:rFonts/>
          <w:caps w:val="0"/>
        </w:rPr>
        <w:t>porphiritic</w:t>
      </w:r>
      <w:r w:rsidR="00C50F30" w:rsidRPr="006F4DE1">
        <w:rPr>
          <w:szCs w:val="24"/>
          <w:b w:val="0"/>
          <w:i w:val="0"/>
          <w:sz w:val="24"/>
          <w:spacing w:val="0"/>
          <w:w w:val="100"/>
          <w:rFonts/>
          <w:caps w:val="0"/>
        </w:rPr>
        <w:t> </w:t>
      </w:r>
      <w:r w:rsidR="00C50F30" w:rsidRPr="006F4DE1">
        <w:rPr>
          <w:szCs w:val="24"/>
          <w:b w:val="0"/>
          <w:i w:val="0"/>
          <w:sz w:val="24"/>
          <w:spacing w:val="0"/>
          <w:w w:val="100"/>
          <w:rFonts/>
          <w:caps w:val="0"/>
        </w:rPr>
        <w:t>granite</w:t>
      </w:r>
      <w:r w:rsidR="00C50F30" w:rsidRPr="006F4DE1">
        <w:rPr>
          <w:szCs w:val="24"/>
          <w:b w:val="0"/>
          <w:i w:val="0"/>
          <w:sz w:val="24"/>
          <w:spacing w:val="0"/>
          <w:w w:val="100"/>
          <w:rFonts/>
          <w:caps w:val="0"/>
        </w:rPr>
        <w:t> </w:t>
      </w:r>
      <w:r w:rsidR="00C50F30" w:rsidRPr="006F4DE1">
        <w:rPr>
          <w:szCs w:val="24"/>
          <w:b w:val="0"/>
          <w:i w:val="0"/>
          <w:sz w:val="24"/>
          <w:spacing w:val="0"/>
          <w:w w:val="100"/>
          <w:rFonts/>
          <w:caps w:val="0"/>
        </w:rPr>
        <w:t>being</w:t>
      </w:r>
      <w:r w:rsidR="00C50F30" w:rsidRPr="006F4DE1">
        <w:rPr>
          <w:szCs w:val="24"/>
          <w:b w:val="0"/>
          <w:i w:val="0"/>
          <w:sz w:val="24"/>
          <w:spacing w:val="0"/>
          <w:w w:val="100"/>
          <w:rFonts/>
          <w:caps w:val="0"/>
        </w:rPr>
        <w:t> </w:t>
      </w:r>
      <w:r w:rsidR="00C50F30" w:rsidRPr="006F4DE1">
        <w:rPr>
          <w:szCs w:val="24"/>
          <w:b w:val="0"/>
          <w:i w:val="0"/>
          <w:sz w:val="24"/>
          <w:spacing w:val="0"/>
          <w:w w:val="100"/>
          <w:rFonts/>
          <w:caps w:val="0"/>
        </w:rPr>
        <w:t>predominant.</w:t>
      </w:r>
    </w:p>
    <w:p w14:paraId="479FCE67" w14:textId="77777777" w:rsidR="00C50F30" w:rsidRPr="006F4DE1" w:rsidRDefault="00C50F30" w:rsidP="006F4DE1">
      <w:pPr>
        <w:jc w:val="both"/>
        <w:spacing w:before="0" w:beforeAutospacing="0" w:after="160" w:afterAutospacing="0" w:lineRule="auto" w:line="360"/>
        <w:rPr>
          <w:szCs w:val="24"/>
          <w:b w:val="0"/>
          <w:i w:val="0"/>
          <w:sz w:val="24"/>
          <w:spacing w:val="0"/>
          <w:w w:val="100"/>
          <w:rFonts/>
          <w:caps w:val="0"/>
        </w:rPr>
        <w:snapToGrid w:val="0"/>
        <w:textAlignment w:val="baseline"/>
        <w:tabs>
          <w:tab w:val="left" w:pos="1947"/>
        </w:tabs>
      </w:pPr>
      <w:r w:rsidRPr="006F4DE1">
        <w:rPr>
          <w:szCs w:val="24"/>
          <w:b w:val="0"/>
          <w:i w:val="0"/>
          <w:sz w:val="24"/>
          <w:spacing w:val="0"/>
          <w:w w:val="100"/>
          <w:rFonts/>
          <w:caps w:val="0"/>
        </w:rPr>
        <w:t>Migmatites</w:t>
      </w:r>
      <w:r w:rsidRPr="006F4DE1">
        <w:rPr>
          <w:szCs w:val="24"/>
          <w:b w:val="0"/>
          <w:i w:val="0"/>
          <w:sz w:val="24"/>
          <w:spacing w:val="0"/>
          <w:w w:val="100"/>
          <w:rFonts/>
          <w:caps w:val="0"/>
        </w:rPr>
        <w:t> </w:t>
      </w:r>
      <w:r w:rsidRPr="006F4DE1">
        <w:rPr>
          <w:szCs w:val="24"/>
          <w:b w:val="0"/>
          <w:i w:val="0"/>
          <w:sz w:val="24"/>
          <w:spacing w:val="0"/>
          <w:w w:val="100"/>
          <w:rFonts/>
          <w:caps w:val="0"/>
        </w:rPr>
        <w:t>were</w:t>
      </w:r>
      <w:r w:rsidRPr="006F4DE1">
        <w:rPr>
          <w:szCs w:val="24"/>
          <w:b w:val="0"/>
          <w:i w:val="0"/>
          <w:sz w:val="24"/>
          <w:spacing w:val="0"/>
          <w:w w:val="100"/>
          <w:rFonts/>
          <w:caps w:val="0"/>
        </w:rPr>
        <w:t> </w:t>
      </w:r>
      <w:r w:rsidRPr="006F4DE1">
        <w:rPr>
          <w:szCs w:val="24"/>
          <w:b w:val="0"/>
          <w:i w:val="0"/>
          <w:sz w:val="24"/>
          <w:spacing w:val="0"/>
          <w:w w:val="100"/>
          <w:rFonts/>
          <w:caps w:val="0"/>
        </w:rPr>
        <w:t>also</w:t>
      </w:r>
      <w:r w:rsidRPr="006F4DE1">
        <w:rPr>
          <w:szCs w:val="24"/>
          <w:b w:val="0"/>
          <w:i w:val="0"/>
          <w:sz w:val="24"/>
          <w:spacing w:val="0"/>
          <w:w w:val="100"/>
          <w:rFonts/>
          <w:caps w:val="0"/>
        </w:rPr>
        <w:t> </w:t>
      </w:r>
      <w:r w:rsidRPr="006F4DE1">
        <w:rPr>
          <w:szCs w:val="24"/>
          <w:b w:val="0"/>
          <w:i w:val="0"/>
          <w:sz w:val="24"/>
          <w:spacing w:val="0"/>
          <w:w w:val="100"/>
          <w:rFonts/>
          <w:caps w:val="0"/>
        </w:rPr>
        <w:t>noticed</w:t>
      </w:r>
      <w:r w:rsidRPr="006F4DE1">
        <w:rPr>
          <w:szCs w:val="24"/>
          <w:b w:val="0"/>
          <w:i w:val="0"/>
          <w:sz w:val="24"/>
          <w:spacing w:val="0"/>
          <w:w w:val="100"/>
          <w:rFonts/>
          <w:caps w:val="0"/>
        </w:rPr>
        <w:t> </w:t>
      </w:r>
      <w:r w:rsidRPr="006F4DE1">
        <w:rPr>
          <w:szCs w:val="24"/>
          <w:b w:val="0"/>
          <w:i w:val="0"/>
          <w:sz w:val="24"/>
          <w:spacing w:val="0"/>
          <w:w w:val="100"/>
          <w:rFonts/>
          <w:caps w:val="0"/>
        </w:rPr>
        <w:t>in</w:t>
      </w:r>
      <w:r w:rsidRPr="006F4DE1">
        <w:rPr>
          <w:szCs w:val="24"/>
          <w:b w:val="0"/>
          <w:i w:val="0"/>
          <w:sz w:val="24"/>
          <w:spacing w:val="0"/>
          <w:w w:val="100"/>
          <w:rFonts/>
          <w:caps w:val="0"/>
        </w:rPr>
        <w:t> </w:t>
      </w:r>
      <w:r w:rsidRPr="006F4DE1">
        <w:rPr>
          <w:szCs w:val="24"/>
          <w:b w:val="0"/>
          <w:i w:val="0"/>
          <w:sz w:val="24"/>
          <w:spacing w:val="0"/>
          <w:w w:val="100"/>
          <w:rFonts/>
          <w:caps w:val="0"/>
        </w:rPr>
        <w:t>some</w:t>
      </w:r>
      <w:r w:rsidRPr="006F4DE1">
        <w:rPr>
          <w:szCs w:val="24"/>
          <w:b w:val="0"/>
          <w:i w:val="0"/>
          <w:sz w:val="24"/>
          <w:spacing w:val="0"/>
          <w:w w:val="100"/>
          <w:rFonts/>
          <w:caps w:val="0"/>
        </w:rPr>
        <w:t> </w:t>
      </w:r>
      <w:r w:rsidRPr="006F4DE1">
        <w:rPr>
          <w:szCs w:val="24"/>
          <w:b w:val="0"/>
          <w:i w:val="0"/>
          <w:sz w:val="24"/>
          <w:spacing w:val="0"/>
          <w:w w:val="100"/>
          <w:rFonts/>
          <w:caps w:val="0"/>
        </w:rPr>
        <w:t>parts</w:t>
      </w:r>
      <w:r w:rsidRPr="006F4DE1">
        <w:rPr>
          <w:szCs w:val="24"/>
          <w:b w:val="0"/>
          <w:i w:val="0"/>
          <w:sz w:val="24"/>
          <w:spacing w:val="0"/>
          <w:w w:val="100"/>
          <w:rFonts/>
          <w:caps w:val="0"/>
        </w:rPr>
        <w:t> </w:t>
      </w:r>
      <w:r w:rsidRPr="006F4DE1">
        <w:rPr>
          <w:szCs w:val="24"/>
          <w:b w:val="0"/>
          <w:i w:val="0"/>
          <w:sz w:val="24"/>
          <w:spacing w:val="0"/>
          <w:w w:val="100"/>
          <w:rFonts/>
          <w:caps w:val="0"/>
        </w:rPr>
        <w:t>of</w:t>
      </w:r>
      <w:r w:rsidRPr="006F4DE1">
        <w:rPr>
          <w:szCs w:val="24"/>
          <w:b w:val="0"/>
          <w:i w:val="0"/>
          <w:sz w:val="24"/>
          <w:spacing w:val="0"/>
          <w:w w:val="100"/>
          <w:rFonts/>
          <w:caps w:val="0"/>
        </w:rPr>
        <w:t> </w:t>
      </w:r>
      <w:r w:rsidRPr="006F4DE1">
        <w:rPr>
          <w:szCs w:val="24"/>
          <w:b w:val="0"/>
          <w:i w:val="0"/>
          <w:sz w:val="24"/>
          <w:spacing w:val="0"/>
          <w:w w:val="100"/>
          <w:rFonts/>
          <w:caps w:val="0"/>
        </w:rPr>
        <w:t>the</w:t>
      </w:r>
      <w:r w:rsidRPr="006F4DE1">
        <w:rPr>
          <w:szCs w:val="24"/>
          <w:b w:val="0"/>
          <w:i w:val="0"/>
          <w:sz w:val="24"/>
          <w:spacing w:val="0"/>
          <w:w w:val="100"/>
          <w:rFonts/>
          <w:caps w:val="0"/>
        </w:rPr>
        <w:t> </w:t>
      </w:r>
      <w:r w:rsidRPr="006F4DE1">
        <w:rPr>
          <w:szCs w:val="24"/>
          <w:b w:val="0"/>
          <w:i w:val="0"/>
          <w:sz w:val="24"/>
          <w:spacing w:val="0"/>
          <w:w w:val="100"/>
          <w:rFonts/>
          <w:caps w:val="0"/>
        </w:rPr>
        <w:t>rock;</w:t>
      </w:r>
      <w:r w:rsidRPr="006F4DE1">
        <w:rPr>
          <w:szCs w:val="24"/>
          <w:b w:val="0"/>
          <w:i w:val="0"/>
          <w:sz w:val="24"/>
          <w:spacing w:val="0"/>
          <w:w w:val="100"/>
          <w:rFonts/>
          <w:caps w:val="0"/>
        </w:rPr>
        <w:t> </w:t>
      </w:r>
      <w:r w:rsidRPr="006F4DE1">
        <w:rPr>
          <w:szCs w:val="24"/>
          <w:b w:val="0"/>
          <w:i w:val="0"/>
          <w:sz w:val="24"/>
          <w:spacing w:val="0"/>
          <w:w w:val="100"/>
          <w:rFonts/>
          <w:caps w:val="0"/>
        </w:rPr>
        <w:t>suggesting</w:t>
      </w:r>
      <w:r w:rsidRPr="006F4DE1">
        <w:rPr>
          <w:szCs w:val="24"/>
          <w:b w:val="0"/>
          <w:i w:val="0"/>
          <w:sz w:val="24"/>
          <w:spacing w:val="0"/>
          <w:w w:val="100"/>
          <w:rFonts/>
          <w:caps w:val="0"/>
        </w:rPr>
        <w:t> </w:t>
      </w:r>
      <w:r w:rsidRPr="006F4DE1">
        <w:rPr>
          <w:szCs w:val="24"/>
          <w:b w:val="0"/>
          <w:i w:val="0"/>
          <w:sz w:val="24"/>
          <w:spacing w:val="0"/>
          <w:w w:val="100"/>
          <w:rFonts/>
          <w:caps w:val="0"/>
        </w:rPr>
        <w:t>that</w:t>
      </w:r>
      <w:r w:rsidRPr="006F4DE1">
        <w:rPr>
          <w:szCs w:val="24"/>
          <w:b w:val="0"/>
          <w:i w:val="0"/>
          <w:sz w:val="24"/>
          <w:spacing w:val="0"/>
          <w:w w:val="100"/>
          <w:rFonts/>
          <w:caps w:val="0"/>
        </w:rPr>
        <w:t> </w:t>
      </w:r>
      <w:r w:rsidRPr="006F4DE1">
        <w:rPr>
          <w:szCs w:val="24"/>
          <w:b w:val="0"/>
          <w:i w:val="0"/>
          <w:sz w:val="24"/>
          <w:spacing w:val="0"/>
          <w:w w:val="100"/>
          <w:rFonts/>
          <w:caps w:val="0"/>
        </w:rPr>
        <w:t>the</w:t>
      </w:r>
      <w:r w:rsidRPr="006F4DE1">
        <w:rPr>
          <w:szCs w:val="24"/>
          <w:b w:val="0"/>
          <w:i w:val="0"/>
          <w:sz w:val="24"/>
          <w:spacing w:val="0"/>
          <w:w w:val="100"/>
          <w:rFonts/>
          <w:caps w:val="0"/>
        </w:rPr>
        <w:t> </w:t>
      </w:r>
      <w:r w:rsidRPr="006F4DE1">
        <w:rPr>
          <w:szCs w:val="24"/>
          <w:b w:val="0"/>
          <w:i w:val="0"/>
          <w:sz w:val="24"/>
          <w:spacing w:val="0"/>
          <w:w w:val="100"/>
          <w:rFonts/>
          <w:caps w:val="0"/>
        </w:rPr>
        <w:t>pre-existing</w:t>
      </w:r>
      <w:r w:rsidRPr="006F4DE1">
        <w:rPr>
          <w:szCs w:val="24"/>
          <w:b w:val="0"/>
          <w:i w:val="0"/>
          <w:sz w:val="24"/>
          <w:spacing w:val="0"/>
          <w:w w:val="100"/>
          <w:rFonts/>
          <w:caps w:val="0"/>
        </w:rPr>
        <w:t> </w:t>
      </w:r>
      <w:r w:rsidRPr="006F4DE1">
        <w:rPr>
          <w:szCs w:val="24"/>
          <w:b w:val="0"/>
          <w:i w:val="0"/>
          <w:sz w:val="24"/>
          <w:spacing w:val="0"/>
          <w:w w:val="100"/>
          <w:rFonts/>
          <w:caps w:val="0"/>
        </w:rPr>
        <w:t>rocks</w:t>
      </w:r>
      <w:r w:rsidRPr="006F4DE1">
        <w:rPr>
          <w:szCs w:val="24"/>
          <w:b w:val="0"/>
          <w:i w:val="0"/>
          <w:sz w:val="24"/>
          <w:spacing w:val="0"/>
          <w:w w:val="100"/>
          <w:rFonts/>
          <w:caps w:val="0"/>
        </w:rPr>
        <w:t> </w:t>
      </w:r>
      <w:r w:rsidRPr="006F4DE1">
        <w:rPr>
          <w:szCs w:val="24"/>
          <w:b w:val="0"/>
          <w:i w:val="0"/>
          <w:sz w:val="24"/>
          <w:spacing w:val="0"/>
          <w:w w:val="100"/>
          <w:rFonts/>
          <w:caps w:val="0"/>
        </w:rPr>
        <w:t>underwent</w:t>
      </w:r>
      <w:r w:rsidRPr="006F4DE1">
        <w:rPr>
          <w:szCs w:val="24"/>
          <w:b w:val="0"/>
          <w:i w:val="0"/>
          <w:sz w:val="24"/>
          <w:spacing w:val="0"/>
          <w:w w:val="100"/>
          <w:rFonts/>
          <w:caps w:val="0"/>
        </w:rPr>
        <w:t> </w:t>
      </w:r>
      <w:r w:rsidRPr="006F4DE1">
        <w:rPr>
          <w:szCs w:val="24"/>
          <w:b w:val="0"/>
          <w:i w:val="0"/>
          <w:sz w:val="24"/>
          <w:spacing w:val="0"/>
          <w:w w:val="100"/>
          <w:rFonts/>
          <w:caps w:val="0"/>
        </w:rPr>
        <w:t>three</w:t>
      </w:r>
      <w:r w:rsidRPr="006F4DE1">
        <w:rPr>
          <w:szCs w:val="24"/>
          <w:b w:val="0"/>
          <w:i w:val="0"/>
          <w:sz w:val="24"/>
          <w:spacing w:val="0"/>
          <w:w w:val="100"/>
          <w:rFonts/>
          <w:caps w:val="0"/>
        </w:rPr>
        <w:t> </w:t>
      </w:r>
      <w:r w:rsidRPr="006F4DE1">
        <w:rPr>
          <w:szCs w:val="24"/>
          <w:b w:val="0"/>
          <w:i w:val="0"/>
          <w:sz w:val="24"/>
          <w:spacing w:val="0"/>
          <w:w w:val="100"/>
          <w:rFonts/>
          <w:caps w:val="0"/>
        </w:rPr>
        <w:t>phases</w:t>
      </w:r>
      <w:r w:rsidRPr="006F4DE1">
        <w:rPr>
          <w:szCs w:val="24"/>
          <w:b w:val="0"/>
          <w:i w:val="0"/>
          <w:sz w:val="24"/>
          <w:spacing w:val="0"/>
          <w:w w:val="100"/>
          <w:rFonts/>
          <w:caps w:val="0"/>
        </w:rPr>
        <w:t> </w:t>
      </w:r>
      <w:r w:rsidRPr="006F4DE1">
        <w:rPr>
          <w:szCs w:val="24"/>
          <w:b w:val="0"/>
          <w:i w:val="0"/>
          <w:sz w:val="24"/>
          <w:spacing w:val="0"/>
          <w:w w:val="100"/>
          <w:rFonts/>
          <w:caps w:val="0"/>
        </w:rPr>
        <w:t>of</w:t>
      </w:r>
      <w:r w:rsidRPr="006F4DE1">
        <w:rPr>
          <w:szCs w:val="24"/>
          <w:b w:val="0"/>
          <w:i w:val="0"/>
          <w:sz w:val="24"/>
          <w:spacing w:val="0"/>
          <w:w w:val="100"/>
          <w:rFonts/>
          <w:caps w:val="0"/>
        </w:rPr>
        <w:t> </w:t>
      </w:r>
      <w:r w:rsidRPr="006F4DE1">
        <w:rPr>
          <w:szCs w:val="24"/>
          <w:b w:val="0"/>
          <w:i w:val="0"/>
          <w:sz w:val="24"/>
          <w:spacing w:val="0"/>
          <w:w w:val="100"/>
          <w:rFonts/>
          <w:caps w:val="0"/>
        </w:rPr>
        <w:t>intrusion.</w:t>
      </w:r>
    </w:p>
    <w:p w14:paraId="58BE0F25" w14:textId="77777777" w:rsidR="00C50F30" w:rsidRPr="006F4DE1" w:rsidRDefault="00C50F30" w:rsidP="006F4DE1">
      <w:pPr>
        <w:jc w:val="both"/>
        <w:spacing w:before="0" w:beforeAutospacing="0" w:after="160" w:afterAutospacing="0" w:lineRule="auto" w:line="360"/>
        <w:rPr>
          <w:szCs w:val="24"/>
          <w:b w:val="0"/>
          <w:i w:val="0"/>
          <w:sz w:val="24"/>
          <w:spacing w:val="0"/>
          <w:w w:val="100"/>
          <w:rFonts/>
          <w:caps w:val="0"/>
        </w:rPr>
        <w:snapToGrid w:val="0"/>
        <w:textAlignment w:val="baseline"/>
        <w:tabs>
          <w:tab w:val="left" w:pos="1947"/>
        </w:tabs>
      </w:pPr>
      <w:r w:rsidRPr="006F4DE1">
        <w:rPr>
          <w:szCs w:val="24"/>
          <w:b w:val="0"/>
          <w:i w:val="0"/>
          <w:sz w:val="24"/>
          <w:spacing w:val="0"/>
          <w:w w:val="100"/>
          <w:rFonts/>
          <w:caps w:val="0"/>
        </w:rPr>
        <w:t>Quarts</w:t>
      </w:r>
      <w:r w:rsidRPr="006F4DE1">
        <w:rPr>
          <w:szCs w:val="24"/>
          <w:b w:val="0"/>
          <w:i w:val="0"/>
          <w:sz w:val="24"/>
          <w:spacing w:val="0"/>
          <w:w w:val="100"/>
          <w:rFonts/>
          <w:caps w:val="0"/>
        </w:rPr>
        <w:t> </w:t>
      </w:r>
      <w:r w:rsidRPr="006F4DE1">
        <w:rPr>
          <w:szCs w:val="24"/>
          <w:b w:val="0"/>
          <w:i w:val="0"/>
          <w:sz w:val="24"/>
          <w:spacing w:val="0"/>
          <w:w w:val="100"/>
          <w:rFonts/>
          <w:caps w:val="0"/>
        </w:rPr>
        <w:t>veins</w:t>
      </w:r>
      <w:r w:rsidRPr="006F4DE1">
        <w:rPr>
          <w:szCs w:val="24"/>
          <w:b w:val="0"/>
          <w:i w:val="0"/>
          <w:sz w:val="24"/>
          <w:spacing w:val="0"/>
          <w:w w:val="100"/>
          <w:rFonts/>
          <w:caps w:val="0"/>
        </w:rPr>
        <w:t> </w:t>
      </w:r>
      <w:r w:rsidRPr="006F4DE1">
        <w:rPr>
          <w:szCs w:val="24"/>
          <w:b w:val="0"/>
          <w:i w:val="0"/>
          <w:sz w:val="24"/>
          <w:spacing w:val="0"/>
          <w:w w:val="100"/>
          <w:rFonts/>
          <w:caps w:val="0"/>
        </w:rPr>
        <w:t>were</w:t>
      </w:r>
      <w:r w:rsidRPr="006F4DE1">
        <w:rPr>
          <w:szCs w:val="24"/>
          <w:b w:val="0"/>
          <w:i w:val="0"/>
          <w:sz w:val="24"/>
          <w:spacing w:val="0"/>
          <w:w w:val="100"/>
          <w:rFonts/>
          <w:caps w:val="0"/>
        </w:rPr>
        <w:t> </w:t>
      </w:r>
      <w:r w:rsidRPr="006F4DE1">
        <w:rPr>
          <w:szCs w:val="24"/>
          <w:b w:val="0"/>
          <w:i w:val="0"/>
          <w:sz w:val="24"/>
          <w:spacing w:val="0"/>
          <w:w w:val="100"/>
          <w:rFonts/>
          <w:caps w:val="0"/>
        </w:rPr>
        <w:t>also</w:t>
      </w:r>
      <w:r w:rsidRPr="006F4DE1">
        <w:rPr>
          <w:szCs w:val="24"/>
          <w:b w:val="0"/>
          <w:i w:val="0"/>
          <w:sz w:val="24"/>
          <w:spacing w:val="0"/>
          <w:w w:val="100"/>
          <w:rFonts/>
          <w:caps w:val="0"/>
        </w:rPr>
        <w:t> </w:t>
      </w:r>
      <w:r w:rsidRPr="006F4DE1">
        <w:rPr>
          <w:szCs w:val="24"/>
          <w:b w:val="0"/>
          <w:i w:val="0"/>
          <w:sz w:val="24"/>
          <w:spacing w:val="0"/>
          <w:w w:val="100"/>
          <w:rFonts/>
          <w:caps w:val="0"/>
        </w:rPr>
        <w:t>observed</w:t>
      </w:r>
      <w:r w:rsidRPr="006F4DE1">
        <w:rPr>
          <w:szCs w:val="24"/>
          <w:b w:val="0"/>
          <w:i w:val="0"/>
          <w:sz w:val="24"/>
          <w:spacing w:val="0"/>
          <w:w w:val="100"/>
          <w:rFonts/>
          <w:caps w:val="0"/>
        </w:rPr>
        <w:t> </w:t>
      </w:r>
      <w:r w:rsidRPr="006F4DE1">
        <w:rPr>
          <w:szCs w:val="24"/>
          <w:b w:val="0"/>
          <w:i w:val="0"/>
          <w:sz w:val="24"/>
          <w:spacing w:val="0"/>
          <w:w w:val="100"/>
          <w:rFonts/>
          <w:caps w:val="0"/>
        </w:rPr>
        <w:t>in</w:t>
      </w:r>
      <w:r w:rsidRPr="006F4DE1">
        <w:rPr>
          <w:szCs w:val="24"/>
          <w:b w:val="0"/>
          <w:i w:val="0"/>
          <w:sz w:val="24"/>
          <w:spacing w:val="0"/>
          <w:w w:val="100"/>
          <w:rFonts/>
          <w:caps w:val="0"/>
        </w:rPr>
        <w:t> </w:t>
      </w:r>
      <w:r w:rsidRPr="006F4DE1">
        <w:rPr>
          <w:szCs w:val="24"/>
          <w:b w:val="0"/>
          <w:i w:val="0"/>
          <w:sz w:val="24"/>
          <w:spacing w:val="0"/>
          <w:w w:val="100"/>
          <w:rFonts/>
          <w:caps w:val="0"/>
        </w:rPr>
        <w:t>some</w:t>
      </w:r>
      <w:r w:rsidRPr="006F4DE1">
        <w:rPr>
          <w:szCs w:val="24"/>
          <w:b w:val="0"/>
          <w:i w:val="0"/>
          <w:sz w:val="24"/>
          <w:spacing w:val="0"/>
          <w:w w:val="100"/>
          <w:rFonts/>
          <w:caps w:val="0"/>
        </w:rPr>
        <w:t> </w:t>
      </w:r>
      <w:r w:rsidRPr="006F4DE1">
        <w:rPr>
          <w:szCs w:val="24"/>
          <w:b w:val="0"/>
          <w:i w:val="0"/>
          <w:sz w:val="24"/>
          <w:spacing w:val="0"/>
          <w:w w:val="100"/>
          <w:rFonts/>
          <w:caps w:val="0"/>
        </w:rPr>
        <w:t>parts</w:t>
      </w:r>
      <w:r w:rsidRPr="006F4DE1">
        <w:rPr>
          <w:szCs w:val="24"/>
          <w:b w:val="0"/>
          <w:i w:val="0"/>
          <w:sz w:val="24"/>
          <w:spacing w:val="0"/>
          <w:w w:val="100"/>
          <w:rFonts/>
          <w:caps w:val="0"/>
        </w:rPr>
        <w:t> </w:t>
      </w:r>
      <w:r w:rsidRPr="006F4DE1">
        <w:rPr>
          <w:szCs w:val="24"/>
          <w:b w:val="0"/>
          <w:i w:val="0"/>
          <w:sz w:val="24"/>
          <w:spacing w:val="0"/>
          <w:w w:val="100"/>
          <w:rFonts/>
          <w:caps w:val="0"/>
        </w:rPr>
        <w:t>of</w:t>
      </w:r>
      <w:r w:rsidRPr="006F4DE1">
        <w:rPr>
          <w:szCs w:val="24"/>
          <w:b w:val="0"/>
          <w:i w:val="0"/>
          <w:sz w:val="24"/>
          <w:spacing w:val="0"/>
          <w:w w:val="100"/>
          <w:rFonts/>
          <w:caps w:val="0"/>
        </w:rPr>
        <w:t> </w:t>
      </w:r>
      <w:r w:rsidRPr="006F4DE1">
        <w:rPr>
          <w:szCs w:val="24"/>
          <w:b w:val="0"/>
          <w:i w:val="0"/>
          <w:sz w:val="24"/>
          <w:spacing w:val="0"/>
          <w:w w:val="100"/>
          <w:rFonts/>
          <w:caps w:val="0"/>
        </w:rPr>
        <w:t>the</w:t>
      </w:r>
      <w:r w:rsidRPr="006F4DE1">
        <w:rPr>
          <w:szCs w:val="24"/>
          <w:b w:val="0"/>
          <w:i w:val="0"/>
          <w:sz w:val="24"/>
          <w:spacing w:val="0"/>
          <w:w w:val="100"/>
          <w:rFonts/>
          <w:caps w:val="0"/>
        </w:rPr>
        <w:t> </w:t>
      </w:r>
      <w:r w:rsidRPr="006F4DE1">
        <w:rPr>
          <w:szCs w:val="24"/>
          <w:b w:val="0"/>
          <w:i w:val="0"/>
          <w:sz w:val="24"/>
          <w:spacing w:val="0"/>
          <w:w w:val="100"/>
          <w:rFonts/>
          <w:caps w:val="0"/>
        </w:rPr>
        <w:t>rock.</w:t>
      </w:r>
      <w:r w:rsidRPr="006F4DE1">
        <w:rPr>
          <w:szCs w:val="24"/>
          <w:b w:val="0"/>
          <w:i w:val="0"/>
          <w:sz w:val="24"/>
          <w:spacing w:val="0"/>
          <w:w w:val="100"/>
          <w:rFonts/>
          <w:caps w:val="0"/>
        </w:rPr>
        <w:t> </w:t>
      </w:r>
    </w:p>
    <w:p w14:paraId="0E57F475" w14:textId="77777777" w:rsidR="00C50F30" w:rsidRPr="006F4DE1" w:rsidRDefault="00C50F30" w:rsidP="006F4DE1">
      <w:pPr>
        <w:jc w:val="both"/>
        <w:spacing w:before="0" w:beforeAutospacing="0" w:after="160" w:afterAutospacing="0" w:lineRule="auto" w:line="360"/>
        <w:rPr>
          <w:szCs w:val="24"/>
          <w:b w:val="0"/>
          <w:i w:val="0"/>
          <w:sz w:val="24"/>
          <w:spacing w:val="0"/>
          <w:w w:val="100"/>
          <w:rFonts/>
          <w:caps w:val="0"/>
        </w:rPr>
        <w:snapToGrid w:val="0"/>
        <w:textAlignment w:val="baseline"/>
        <w:tabs>
          <w:tab w:val="left" w:pos="1947"/>
        </w:tabs>
      </w:pPr>
      <w:r w:rsidRPr="006F4DE1">
        <w:rPr>
          <w:szCs w:val="24"/>
          <w:b w:val="0"/>
          <w:i w:val="0"/>
          <w:sz w:val="24"/>
          <w:spacing w:val="0"/>
          <w:w w:val="100"/>
          <w:rFonts/>
          <w:caps w:val="0"/>
        </w:rPr>
        <w:t>The</w:t>
      </w:r>
      <w:r w:rsidRPr="006F4DE1">
        <w:rPr>
          <w:szCs w:val="24"/>
          <w:b w:val="0"/>
          <w:i w:val="0"/>
          <w:sz w:val="24"/>
          <w:spacing w:val="0"/>
          <w:w w:val="100"/>
          <w:rFonts/>
          <w:caps w:val="0"/>
        </w:rPr>
        <w:t> </w:t>
      </w:r>
      <w:r w:rsidRPr="006F4DE1">
        <w:rPr>
          <w:szCs w:val="24"/>
          <w:b w:val="0"/>
          <w:i w:val="0"/>
          <w:sz w:val="24"/>
          <w:spacing w:val="0"/>
          <w:w w:val="100"/>
          <w:rFonts/>
          <w:caps w:val="0"/>
        </w:rPr>
        <w:t>mega</w:t>
      </w:r>
      <w:r w:rsidRPr="006F4DE1">
        <w:rPr>
          <w:szCs w:val="24"/>
          <w:b w:val="0"/>
          <w:i w:val="0"/>
          <w:sz w:val="24"/>
          <w:spacing w:val="0"/>
          <w:w w:val="100"/>
          <w:rFonts/>
          <w:caps w:val="0"/>
        </w:rPr>
        <w:t> </w:t>
      </w:r>
      <w:r w:rsidRPr="006F4DE1">
        <w:rPr>
          <w:szCs w:val="24"/>
          <w:b w:val="0"/>
          <w:i w:val="0"/>
          <w:sz w:val="24"/>
          <w:spacing w:val="0"/>
          <w:w w:val="100"/>
          <w:rFonts/>
          <w:caps w:val="0"/>
        </w:rPr>
        <w:t>pheocrystals</w:t>
      </w:r>
      <w:r w:rsidRPr="006F4DE1">
        <w:rPr>
          <w:szCs w:val="24"/>
          <w:b w:val="0"/>
          <w:i w:val="0"/>
          <w:sz w:val="24"/>
          <w:spacing w:val="0"/>
          <w:w w:val="100"/>
          <w:rFonts/>
          <w:caps w:val="0"/>
        </w:rPr>
        <w:t> </w:t>
      </w:r>
      <w:r w:rsidRPr="006F4DE1">
        <w:rPr>
          <w:szCs w:val="24"/>
          <w:b w:val="0"/>
          <w:i w:val="0"/>
          <w:sz w:val="24"/>
          <w:spacing w:val="0"/>
          <w:w w:val="100"/>
          <w:rFonts/>
          <w:caps w:val="0"/>
        </w:rPr>
        <w:t>in</w:t>
      </w:r>
      <w:r w:rsidRPr="006F4DE1">
        <w:rPr>
          <w:szCs w:val="24"/>
          <w:b w:val="0"/>
          <w:i w:val="0"/>
          <w:sz w:val="24"/>
          <w:spacing w:val="0"/>
          <w:w w:val="100"/>
          <w:rFonts/>
          <w:caps w:val="0"/>
        </w:rPr>
        <w:t> </w:t>
      </w:r>
      <w:r w:rsidRPr="006F4DE1">
        <w:rPr>
          <w:szCs w:val="24"/>
          <w:b w:val="0"/>
          <w:i w:val="0"/>
          <w:sz w:val="24"/>
          <w:spacing w:val="0"/>
          <w:w w:val="100"/>
          <w:rFonts/>
          <w:caps w:val="0"/>
        </w:rPr>
        <w:t>the</w:t>
      </w:r>
      <w:r w:rsidRPr="006F4DE1">
        <w:rPr>
          <w:szCs w:val="24"/>
          <w:b w:val="0"/>
          <w:i w:val="0"/>
          <w:sz w:val="24"/>
          <w:spacing w:val="0"/>
          <w:w w:val="100"/>
          <w:rFonts/>
          <w:caps w:val="0"/>
        </w:rPr>
        <w:t> </w:t>
      </w:r>
      <w:r w:rsidRPr="006F4DE1">
        <w:rPr>
          <w:szCs w:val="24"/>
          <w:b w:val="0"/>
          <w:i w:val="0"/>
          <w:sz w:val="24"/>
          <w:spacing w:val="0"/>
          <w:w w:val="100"/>
          <w:rFonts/>
          <w:caps w:val="0"/>
        </w:rPr>
        <w:t>porphiritic</w:t>
      </w:r>
      <w:r w:rsidRPr="006F4DE1">
        <w:rPr>
          <w:szCs w:val="24"/>
          <w:b w:val="0"/>
          <w:i w:val="0"/>
          <w:sz w:val="24"/>
          <w:spacing w:val="0"/>
          <w:w w:val="100"/>
          <w:rFonts/>
          <w:caps w:val="0"/>
        </w:rPr>
        <w:t> </w:t>
      </w:r>
      <w:r w:rsidRPr="006F4DE1">
        <w:rPr>
          <w:szCs w:val="24"/>
          <w:b w:val="0"/>
          <w:i w:val="0"/>
          <w:sz w:val="24"/>
          <w:spacing w:val="0"/>
          <w:w w:val="100"/>
          <w:rFonts/>
          <w:caps w:val="0"/>
        </w:rPr>
        <w:t>granites</w:t>
      </w:r>
      <w:r w:rsidRPr="006F4DE1">
        <w:rPr>
          <w:szCs w:val="24"/>
          <w:b w:val="0"/>
          <w:i w:val="0"/>
          <w:sz w:val="24"/>
          <w:spacing w:val="0"/>
          <w:w w:val="100"/>
          <w:rFonts/>
          <w:caps w:val="0"/>
        </w:rPr>
        <w:t> </w:t>
      </w:r>
      <w:r w:rsidRPr="006F4DE1">
        <w:rPr>
          <w:szCs w:val="24"/>
          <w:b w:val="0"/>
          <w:i w:val="0"/>
          <w:sz w:val="24"/>
          <w:spacing w:val="0"/>
          <w:w w:val="100"/>
          <w:rFonts/>
          <w:caps w:val="0"/>
        </w:rPr>
        <w:t>are</w:t>
      </w:r>
      <w:r w:rsidRPr="006F4DE1">
        <w:rPr>
          <w:szCs w:val="24"/>
          <w:b w:val="0"/>
          <w:i w:val="0"/>
          <w:sz w:val="24"/>
          <w:spacing w:val="0"/>
          <w:w w:val="100"/>
          <w:rFonts/>
          <w:caps w:val="0"/>
        </w:rPr>
        <w:t> </w:t>
      </w:r>
      <w:r w:rsidRPr="006F4DE1">
        <w:rPr>
          <w:szCs w:val="24"/>
          <w:b w:val="0"/>
          <w:i w:val="0"/>
          <w:sz w:val="24"/>
          <w:spacing w:val="0"/>
          <w:w w:val="100"/>
          <w:rFonts/>
          <w:caps w:val="0"/>
        </w:rPr>
        <w:t>without</w:t>
      </w:r>
      <w:r w:rsidRPr="006F4DE1">
        <w:rPr>
          <w:szCs w:val="24"/>
          <w:b w:val="0"/>
          <w:i w:val="0"/>
          <w:sz w:val="24"/>
          <w:spacing w:val="0"/>
          <w:w w:val="100"/>
          <w:rFonts/>
          <w:caps w:val="0"/>
        </w:rPr>
        <w:t> </w:t>
      </w:r>
      <w:r w:rsidRPr="006F4DE1">
        <w:rPr>
          <w:szCs w:val="24"/>
          <w:b w:val="0"/>
          <w:i w:val="0"/>
          <w:sz w:val="24"/>
          <w:spacing w:val="0"/>
          <w:w w:val="100"/>
          <w:rFonts/>
          <w:caps w:val="0"/>
        </w:rPr>
        <w:t>preferred</w:t>
      </w:r>
      <w:r w:rsidRPr="006F4DE1">
        <w:rPr>
          <w:szCs w:val="24"/>
          <w:b w:val="0"/>
          <w:i w:val="0"/>
          <w:sz w:val="24"/>
          <w:spacing w:val="0"/>
          <w:w w:val="100"/>
          <w:rFonts/>
          <w:caps w:val="0"/>
        </w:rPr>
        <w:t> </w:t>
      </w:r>
      <w:r w:rsidRPr="006F4DE1">
        <w:rPr>
          <w:szCs w:val="24"/>
          <w:b w:val="0"/>
          <w:i w:val="0"/>
          <w:sz w:val="24"/>
          <w:spacing w:val="0"/>
          <w:w w:val="100"/>
          <w:rFonts/>
          <w:caps w:val="0"/>
        </w:rPr>
        <w:t>orientation.</w:t>
      </w:r>
    </w:p>
    <w:p w14:paraId="5F49E333" w14:textId="77777777" w:rsidR="00B06544" w:rsidRPr="006F4DE1" w:rsidRDefault="00B06544" w:rsidP="006F4DE1">
      <w:pPr>
        <w:jc w:val="both"/>
        <w:spacing w:before="0" w:beforeAutospacing="0" w:after="160" w:afterAutospacing="0" w:lineRule="auto" w:line="360"/>
        <w:rPr>
          <w:szCs w:val="24"/>
          <w:b w:val="0"/>
          <w:i w:val="0"/>
          <w:sz w:val="24"/>
          <w:spacing w:val="0"/>
          <w:w w:val="100"/>
          <w:rFonts/>
          <w:caps w:val="0"/>
        </w:rPr>
        <w:snapToGrid w:val="0"/>
        <w:textAlignment w:val="baseline"/>
        <w:tabs>
          <w:tab w:val="left" w:pos="1947"/>
        </w:tabs>
      </w:pPr>
      <w:r>
        <w:rPr>
          <w:b w:val="0"/>
          <w:i w:val="0"/>
          <w:sz w:val="24"/>
          <w:spacing w:val="0"/>
          <w:w w:val="100"/>
          <w:rFonts/>
          <w:caps w:val="0"/>
        </w:rPr>
        <w:t/>
      </w:r>
    </w:p>
    <w:p w14:paraId="309E0C4C" w14:textId="77777777" w:rsidR="005C59D5" w:rsidRPr="006F4DE1" w:rsidRDefault="005C59D5" w:rsidP="006F4DE1">
      <w:pPr>
        <w:jc w:val="both"/>
        <w:spacing w:before="0" w:beforeAutospacing="0" w:after="160" w:afterAutospacing="0" w:lineRule="auto" w:line="360"/>
        <w:rPr>
          <w:szCs w:val="24"/>
          <w:bCs/>
          <w:b w:val="1"/>
          <w:i w:val="0"/>
          <w:sz w:val="24"/>
          <w:spacing w:val="0"/>
          <w:w w:val="100"/>
          <w:rFonts/>
          <w:caps w:val="0"/>
        </w:rPr>
        <w:snapToGrid w:val="0"/>
        <w:textAlignment w:val="baseline"/>
        <w:tabs>
          <w:tab w:val="left" w:pos="1947"/>
        </w:tabs>
      </w:pPr>
      <w:r w:rsidRPr="006F4DE1">
        <w:rPr>
          <w:szCs w:val="24"/>
          <w:bCs/>
          <w:b w:val="1"/>
          <w:i w:val="0"/>
          <w:sz w:val="24"/>
          <w:spacing w:val="0"/>
          <w:w w:val="100"/>
          <w:rFonts/>
          <w:caps w:val="0"/>
        </w:rPr>
        <w:t>LOCATION</w:t>
      </w:r>
      <w:r w:rsidRPr="006F4DE1">
        <w:rPr>
          <w:szCs w:val="24"/>
          <w:bCs/>
          <w:b w:val="1"/>
          <w:i w:val="0"/>
          <w:sz w:val="24"/>
          <w:spacing w:val="0"/>
          <w:w w:val="100"/>
          <w:rFonts/>
          <w:caps w:val="0"/>
        </w:rPr>
        <w:t> </w:t>
      </w:r>
      <w:r w:rsidRPr="006F4DE1">
        <w:rPr>
          <w:szCs w:val="24"/>
          <w:bCs/>
          <w:b w:val="1"/>
          <w:i w:val="0"/>
          <w:sz w:val="24"/>
          <w:spacing w:val="0"/>
          <w:w w:val="100"/>
          <w:rFonts/>
          <w:caps w:val="0"/>
        </w:rPr>
        <w:t>7</w:t>
      </w:r>
      <w:r w:rsidRPr="006F4DE1">
        <w:rPr>
          <w:szCs w:val="24"/>
          <w:bCs/>
          <w:b w:val="1"/>
          <w:i w:val="0"/>
          <w:sz w:val="24"/>
          <w:spacing w:val="0"/>
          <w:w w:val="100"/>
          <w:rFonts/>
          <w:caps w:val="0"/>
        </w:rPr>
        <w:t>     </w:t>
      </w:r>
    </w:p>
    <w:p w14:paraId="3A4A813F" w14:textId="77777777" w:rsidR="005C59D5" w:rsidRPr="006F4DE1" w:rsidRDefault="005C59D5" w:rsidP="006F4DE1">
      <w:pPr>
        <w:spacing w:before="0" w:beforeAutospacing="0" w:after="160" w:afterAutospacing="0" w:lineRule="auto" w:line="360"/>
        <w:rPr>
          <w:szCs w:val="24"/>
          <w:bCs/>
          <w:lang w:val="en-GB" w:eastAsia="en-GB"/>
          <w:b w:val="1"/>
          <w:i w:val="0"/>
          <w:color w:val="000000"/>
          <w:sz w:val="24"/>
          <w:spacing w:val="0"/>
          <w:w w:val="100"/>
          <w:rFonts w:eastAsia="Times New Roman"/>
          <w:caps w:val="0"/>
        </w:rPr>
        <w:snapToGrid w:val="0"/>
        <w:textAlignment w:val="baseline"/>
      </w:pPr>
      <w:r w:rsidRPr="006F4DE1">
        <w:rPr>
          <w:szCs w:val="24"/>
          <w:bCs/>
          <w:b w:val="1"/>
          <w:i w:val="0"/>
          <w:sz w:val="24"/>
          <w:spacing w:val="0"/>
          <w:w w:val="100"/>
          <w:rFonts/>
          <w:caps w:val="0"/>
        </w:rPr>
        <w:t>Coordinates;</w:t>
      </w:r>
      <w:r w:rsidRPr="006F4DE1">
        <w:rPr>
          <w:szCs w:val="24"/>
          <w:b w:val="0"/>
          <w:i w:val="0"/>
          <w:color w:val="000000"/>
          <w:sz w:val="24"/>
          <w:spacing w:val="0"/>
          <w:w w:val="100"/>
          <w:rFonts/>
          <w:caps w:val="0"/>
        </w:rPr>
        <w:t> </w:t>
      </w:r>
      <w:r w:rsidRPr="006F4DE1">
        <w:rPr>
          <w:szCs w:val="24"/>
          <w:bCs/>
          <w:lang w:val="en-GB" w:eastAsia="en-GB"/>
          <w:b w:val="1"/>
          <w:i w:val="0"/>
          <w:color w:val="000000"/>
          <w:sz w:val="24"/>
          <w:spacing w:val="0"/>
          <w:w w:val="100"/>
          <w:rFonts w:eastAsia="Times New Roman"/>
          <w:caps w:val="0"/>
        </w:rPr>
        <w:t>7.2105000</w:t>
      </w:r>
      <w:r w:rsidRPr="006F4DE1">
        <w:rPr>
          <w:szCs w:val="24"/>
          <w:bCs/>
          <w:b w:val="1"/>
          <w:i w:val="0"/>
          <w:sz w:val="24"/>
          <w:spacing w:val="0"/>
          <w:w w:val="100"/>
          <w:rFonts/>
          <w:caps w:val="0"/>
        </w:rPr>
        <w:t> </w:t>
      </w:r>
      <w:r w:rsidRPr="006F4DE1">
        <w:rPr>
          <w:szCs w:val="24"/>
          <w:bCs/>
          <w:lang w:val="en-GB" w:eastAsia="en-GB"/>
          <w:b w:val="1"/>
          <w:i w:val="0"/>
          <w:color w:val="000000"/>
          <w:sz w:val="24"/>
          <w:spacing w:val="0"/>
          <w:w w:val="100"/>
          <w:rFonts w:eastAsia="Times New Roman"/>
          <w:caps w:val="0"/>
        </w:rPr>
        <w:t>,</w:t>
      </w:r>
      <w:r w:rsidRPr="006F4DE1">
        <w:rPr>
          <w:szCs w:val="24"/>
          <w:bCs/>
          <w:lang w:val="en-GB" w:eastAsia="en-GB"/>
          <w:b w:val="1"/>
          <w:i w:val="0"/>
          <w:color w:val="000000"/>
          <w:sz w:val="24"/>
          <w:spacing w:val="0"/>
          <w:w w:val="100"/>
          <w:rFonts w:eastAsia="Times New Roman"/>
          <w:caps w:val="0"/>
        </w:rPr>
        <w:t> </w:t>
      </w:r>
      <w:r w:rsidRPr="006F4DE1">
        <w:rPr>
          <w:szCs w:val="24"/>
          <w:bCs/>
          <w:lang w:val="en-GB" w:eastAsia="en-GB"/>
          <w:b w:val="1"/>
          <w:i w:val="0"/>
          <w:color w:val="000000"/>
          <w:sz w:val="24"/>
          <w:spacing w:val="0"/>
          <w:w w:val="100"/>
          <w:rFonts w:eastAsia="Times New Roman"/>
          <w:caps w:val="0"/>
        </w:rPr>
        <w:t>3.3469833</w:t>
      </w:r>
    </w:p>
    <w:p w14:paraId="574D2C38" w14:textId="77777777" w:rsidR="005C59D5" w:rsidRPr="006F4DE1" w:rsidRDefault="005C59D5" w:rsidP="006F4DE1">
      <w:pPr>
        <w:spacing w:before="0" w:beforeAutospacing="0" w:after="160" w:afterAutospacing="0" w:lineRule="auto" w:line="360"/>
        <w:rPr>
          <w:szCs w:val="24"/>
          <w:bCs/>
          <w:b w:val="1"/>
          <w:i w:val="0"/>
          <w:sz w:val="24"/>
          <w:spacing w:val="0"/>
          <w:w w:val="100"/>
          <w:rFonts/>
          <w:caps w:val="0"/>
        </w:rPr>
        <w:snapToGrid w:val="0"/>
        <w:textAlignment w:val="baseline"/>
      </w:pPr>
      <w:r w:rsidRPr="006F4DE1">
        <w:rPr>
          <w:szCs w:val="24"/>
          <w:bCs/>
          <w:b w:val="1"/>
          <w:i w:val="0"/>
          <w:sz w:val="24"/>
          <w:spacing w:val="0"/>
          <w:w w:val="100"/>
          <w:rFonts/>
          <w:caps w:val="0"/>
        </w:rPr>
        <w:t>Weather:</w:t>
      </w:r>
      <w:r w:rsidRPr="006F4DE1">
        <w:rPr>
          <w:szCs w:val="24"/>
          <w:bCs/>
          <w:b w:val="1"/>
          <w:i w:val="0"/>
          <w:sz w:val="24"/>
          <w:spacing w:val="0"/>
          <w:w w:val="100"/>
          <w:rFonts/>
          <w:caps w:val="0"/>
        </w:rPr>
        <w:t> </w:t>
      </w:r>
      <w:r w:rsidRPr="006F4DE1">
        <w:rPr>
          <w:szCs w:val="24"/>
          <w:bCs/>
          <w:b w:val="1"/>
          <w:i w:val="0"/>
          <w:sz w:val="24"/>
          <w:spacing w:val="0"/>
          <w:w w:val="100"/>
          <w:rFonts/>
          <w:caps w:val="0"/>
        </w:rPr>
        <w:t>36</w:t>
      </w:r>
      <w:r w:rsidRPr="006F4DE1">
        <w:rPr>
          <w:szCs w:val="24"/>
          <w:bCs/>
          <w:b w:val="1"/>
          <w:i w:val="0"/>
          <w:sz w:val="24"/>
          <w:spacing w:val="0"/>
          <w:w w:val="100"/>
          <w:vertAlign w:val="superscript"/>
          <w:rFonts/>
          <w:caps w:val="0"/>
        </w:rPr>
        <w:t>o</w:t>
      </w:r>
      <w:r w:rsidRPr="006F4DE1">
        <w:rPr>
          <w:szCs w:val="24"/>
          <w:bCs/>
          <w:b w:val="1"/>
          <w:i w:val="0"/>
          <w:sz w:val="24"/>
          <w:spacing w:val="0"/>
          <w:w w:val="100"/>
          <w:rFonts/>
          <w:caps w:val="0"/>
        </w:rPr>
        <w:t>C,</w:t>
      </w:r>
      <w:r w:rsidRPr="006F4DE1">
        <w:rPr>
          <w:szCs w:val="24"/>
          <w:bCs/>
          <w:b w:val="1"/>
          <w:i w:val="0"/>
          <w:sz w:val="24"/>
          <w:spacing w:val="0"/>
          <w:w w:val="100"/>
          <w:rFonts/>
          <w:caps w:val="0"/>
        </w:rPr>
        <w:t> </w:t>
      </w:r>
      <w:r w:rsidRPr="006F4DE1">
        <w:rPr>
          <w:szCs w:val="24"/>
          <w:bCs/>
          <w:b w:val="1"/>
          <w:i w:val="0"/>
          <w:sz w:val="24"/>
          <w:spacing w:val="0"/>
          <w:w w:val="100"/>
          <w:rFonts/>
          <w:caps w:val="0"/>
        </w:rPr>
        <w:t>sunny</w:t>
      </w:r>
    </w:p>
    <w:p w14:paraId="46A6547C" w14:textId="77777777" w:rsidR="005C59D5" w:rsidRPr="00725B8B" w:rsidRDefault="005C59D5" w:rsidP="00725B8B">
      <w:pPr>
        <w:spacing w:before="0" w:beforeAutospacing="0" w:after="160" w:afterAutospacing="0" w:lineRule="auto" w:line="360"/>
        <w:rPr>
          <w:szCs w:val="24"/>
          <w:bCs/>
          <w:b w:val="1"/>
          <w:i w:val="0"/>
          <w:sz w:val="24"/>
          <w:spacing w:val="0"/>
          <w:w w:val="100"/>
          <w:rFonts/>
          <w:caps w:val="0"/>
        </w:rPr>
        <w:snapToGrid w:val="0"/>
        <w:textAlignment w:val="baseline"/>
      </w:pPr>
      <w:r w:rsidRPr="006F4DE1">
        <w:rPr>
          <w:szCs w:val="24"/>
          <w:bCs/>
          <w:b w:val="1"/>
          <w:i w:val="0"/>
          <w:sz w:val="24"/>
          <w:spacing w:val="0"/>
          <w:w w:val="100"/>
          <w:rFonts/>
          <w:caps w:val="0"/>
        </w:rPr>
        <w:t>Altitude:</w:t>
      </w:r>
      <w:r w:rsidRPr="006F4DE1">
        <w:rPr>
          <w:szCs w:val="24"/>
          <w:bCs/>
          <w:b w:val="1"/>
          <w:i w:val="0"/>
          <w:sz w:val="24"/>
          <w:spacing w:val="0"/>
          <w:w w:val="100"/>
          <w:rFonts/>
          <w:caps w:val="0"/>
        </w:rPr>
        <w:t> </w:t>
      </w:r>
      <w:r w:rsidR="00DB5D92" w:rsidRPr="006F4DE1">
        <w:rPr>
          <w:szCs w:val="24"/>
          <w:bCs/>
          <w:b w:val="1"/>
          <w:i w:val="0"/>
          <w:sz w:val="24"/>
          <w:spacing w:val="0"/>
          <w:w w:val="100"/>
          <w:rFonts/>
          <w:caps w:val="0"/>
        </w:rPr>
        <w:t>85</w:t>
      </w:r>
      <w:r w:rsidRPr="006F4DE1">
        <w:rPr>
          <w:szCs w:val="24"/>
          <w:bCs/>
          <w:b w:val="1"/>
          <w:i w:val="0"/>
          <w:sz w:val="24"/>
          <w:spacing w:val="0"/>
          <w:w w:val="100"/>
          <w:rFonts/>
          <w:caps w:val="0"/>
        </w:rPr>
        <w:t>m</w:t>
      </w:r>
      <w:r w:rsidRPr="006F4DE1">
        <w:rPr>
          <w:szCs w:val="24"/>
          <w:bCs/>
          <w:b w:val="1"/>
          <w:i w:val="0"/>
          <w:sz w:val="24"/>
          <w:spacing w:val="0"/>
          <w:w w:val="100"/>
          <w:rFonts/>
          <w:caps w:val="0"/>
        </w:rPr>
        <w:t> </w:t>
      </w:r>
      <w:r w:rsidRPr="006F4DE1">
        <w:rPr>
          <w:szCs w:val="24"/>
          <w:bCs/>
          <w:b w:val="1"/>
          <w:i w:val="0"/>
          <w:sz w:val="24"/>
          <w:spacing w:val="0"/>
          <w:w w:val="100"/>
          <w:rFonts/>
          <w:caps w:val="0"/>
        </w:rPr>
        <w:t>Above</w:t>
      </w:r>
      <w:r w:rsidRPr="006F4DE1">
        <w:rPr>
          <w:szCs w:val="24"/>
          <w:bCs/>
          <w:b w:val="1"/>
          <w:i w:val="0"/>
          <w:sz w:val="24"/>
          <w:spacing w:val="0"/>
          <w:w w:val="100"/>
          <w:rFonts/>
          <w:caps w:val="0"/>
        </w:rPr>
        <w:t> </w:t>
      </w:r>
      <w:r w:rsidRPr="006F4DE1">
        <w:rPr>
          <w:szCs w:val="24"/>
          <w:bCs/>
          <w:b w:val="1"/>
          <w:i w:val="0"/>
          <w:sz w:val="24"/>
          <w:spacing w:val="0"/>
          <w:w w:val="100"/>
          <w:rFonts/>
          <w:caps w:val="0"/>
        </w:rPr>
        <w:t>MSL</w:t>
      </w:r>
    </w:p>
    <w:p w14:paraId="7603E15A" w14:textId="77777777" w:rsidR="005C59D5" w:rsidRPr="006F4DE1" w:rsidRDefault="005C59D5" w:rsidP="006F4DE1">
      <w:pPr>
        <w:spacing w:before="0" w:beforeAutospacing="0" w:after="160" w:afterAutospacing="0" w:lineRule="auto" w:line="360"/>
        <w:rPr>
          <w:szCs w:val="24"/>
          <w:b w:val="0"/>
          <w:i w:val="0"/>
          <w:sz w:val="24"/>
          <w:spacing w:val="0"/>
          <w:w w:val="100"/>
          <w:rFonts/>
          <w:caps w:val="0"/>
        </w:rPr>
        <w:snapToGrid w:val="0"/>
        <w:textAlignment w:val="baseline"/>
      </w:pPr>
      <w:r w:rsidRPr="006F4DE1">
        <w:rPr>
          <w:szCs w:val="24"/>
          <w:bCs/>
          <w:b w:val="1"/>
          <w:i w:val="0"/>
          <w:sz w:val="24"/>
          <w:spacing w:val="0"/>
          <w:w w:val="100"/>
          <w:rFonts/>
          <w:caps w:val="0"/>
        </w:rPr>
        <w:t>Outcrop</w:t>
      </w:r>
      <w:r w:rsidRPr="006F4DE1">
        <w:rPr>
          <w:szCs w:val="24"/>
          <w:bCs/>
          <w:b w:val="1"/>
          <w:i w:val="0"/>
          <w:sz w:val="24"/>
          <w:spacing w:val="0"/>
          <w:w w:val="100"/>
          <w:rFonts/>
          <w:caps w:val="0"/>
        </w:rPr>
        <w:t> </w:t>
      </w:r>
      <w:r w:rsidRPr="006F4DE1">
        <w:rPr>
          <w:szCs w:val="24"/>
          <w:bCs/>
          <w:b w:val="1"/>
          <w:i w:val="0"/>
          <w:sz w:val="24"/>
          <w:spacing w:val="0"/>
          <w:w w:val="100"/>
          <w:rFonts/>
          <w:caps w:val="0"/>
        </w:rPr>
        <w:t>name</w:t>
      </w:r>
      <w:r w:rsidRPr="006F4DE1">
        <w:rPr>
          <w:szCs w:val="24"/>
          <w:b w:val="0"/>
          <w:i w:val="0"/>
          <w:sz w:val="24"/>
          <w:spacing w:val="0"/>
          <w:w w:val="100"/>
          <w:rFonts/>
          <w:caps w:val="0"/>
        </w:rPr>
        <w:t>:</w:t>
      </w:r>
      <w:r w:rsidRPr="006F4DE1">
        <w:rPr>
          <w:szCs w:val="24"/>
          <w:b w:val="0"/>
          <w:i w:val="0"/>
          <w:sz w:val="24"/>
          <w:spacing w:val="0"/>
          <w:w w:val="100"/>
          <w:rFonts/>
          <w:caps w:val="0"/>
        </w:rPr>
        <w:t> </w:t>
      </w:r>
      <w:r w:rsidRPr="006F4DE1">
        <w:rPr>
          <w:szCs w:val="24"/>
          <w:b w:val="0"/>
          <w:i w:val="0"/>
          <w:sz w:val="24"/>
          <w:spacing w:val="0"/>
          <w:w w:val="100"/>
          <w:rFonts/>
          <w:caps w:val="0"/>
        </w:rPr>
        <w:t>Porphiritic</w:t>
      </w:r>
      <w:r w:rsidRPr="006F4DE1">
        <w:rPr>
          <w:szCs w:val="24"/>
          <w:b w:val="0"/>
          <w:i w:val="0"/>
          <w:sz w:val="24"/>
          <w:spacing w:val="0"/>
          <w:w w:val="100"/>
          <w:rFonts/>
          <w:caps w:val="0"/>
        </w:rPr>
        <w:t> </w:t>
      </w:r>
      <w:r w:rsidRPr="006F4DE1">
        <w:rPr>
          <w:szCs w:val="24"/>
          <w:b w:val="0"/>
          <w:i w:val="0"/>
          <w:sz w:val="24"/>
          <w:spacing w:val="0"/>
          <w:w w:val="100"/>
          <w:rFonts/>
          <w:caps w:val="0"/>
        </w:rPr>
        <w:t>granite</w:t>
      </w:r>
    </w:p>
    <w:p w14:paraId="0DE91E67" w14:textId="77777777" w:rsidR="00DB5D92" w:rsidRPr="006F4DE1" w:rsidRDefault="005C59D5" w:rsidP="006F4DE1">
      <w:pPr>
        <w:jc w:val="both"/>
        <w:spacing w:before="0" w:beforeAutospacing="0" w:after="160" w:afterAutospacing="0" w:lineRule="auto" w:line="360"/>
        <w:rPr>
          <w:szCs w:val="24"/>
          <w:b w:val="0"/>
          <w:i w:val="0"/>
          <w:sz w:val="24"/>
          <w:spacing w:val="0"/>
          <w:w w:val="100"/>
          <w:rFonts/>
          <w:caps w:val="0"/>
        </w:rPr>
        <w:snapToGrid w:val="0"/>
        <w:textAlignment w:val="baseline"/>
        <w:tabs>
          <w:tab w:val="left" w:pos="1947"/>
        </w:tabs>
      </w:pPr>
      <w:r w:rsidRPr="006F4DE1">
        <w:rPr>
          <w:szCs w:val="24"/>
          <w:bCs/>
          <w:b w:val="1"/>
          <w:i w:val="0"/>
          <w:sz w:val="24"/>
          <w:spacing w:val="0"/>
          <w:w w:val="100"/>
          <w:rFonts/>
          <w:caps w:val="0"/>
        </w:rPr>
        <w:t>Description</w:t>
      </w:r>
      <w:r w:rsidRPr="006F4DE1">
        <w:rPr>
          <w:szCs w:val="24"/>
          <w:b w:val="0"/>
          <w:i w:val="0"/>
          <w:sz w:val="24"/>
          <w:spacing w:val="0"/>
          <w:w w:val="100"/>
          <w:rFonts/>
          <w:caps w:val="0"/>
        </w:rPr>
        <w:t>:</w:t>
      </w:r>
      <w:r w:rsidRPr="006F4DE1">
        <w:rPr>
          <w:szCs w:val="24"/>
          <w:b w:val="0"/>
          <w:i w:val="0"/>
          <w:sz w:val="24"/>
          <w:spacing w:val="0"/>
          <w:w w:val="100"/>
          <w:rFonts/>
          <w:caps w:val="0"/>
        </w:rPr>
        <w:t> </w:t>
      </w:r>
      <w:r w:rsidR="00DB5D92" w:rsidRPr="006F4DE1">
        <w:rPr>
          <w:szCs w:val="24"/>
          <w:b w:val="0"/>
          <w:i w:val="0"/>
          <w:sz w:val="24"/>
          <w:spacing w:val="0"/>
          <w:w w:val="100"/>
          <w:rFonts/>
          <w:caps w:val="0"/>
        </w:rPr>
        <w:t>A</w:t>
      </w:r>
      <w:r w:rsidR="00DB5D92" w:rsidRPr="006F4DE1">
        <w:rPr>
          <w:szCs w:val="24"/>
          <w:b w:val="0"/>
          <w:i w:val="0"/>
          <w:sz w:val="24"/>
          <w:spacing w:val="0"/>
          <w:w w:val="100"/>
          <w:rFonts/>
          <w:caps w:val="0"/>
        </w:rPr>
        <w:t> </w:t>
      </w:r>
      <w:r w:rsidR="00DB5D92" w:rsidRPr="006F4DE1">
        <w:rPr>
          <w:szCs w:val="24"/>
          <w:b w:val="0"/>
          <w:i w:val="0"/>
          <w:sz w:val="24"/>
          <w:spacing w:val="0"/>
          <w:w w:val="100"/>
          <w:rFonts/>
          <w:caps w:val="0"/>
        </w:rPr>
        <w:t>low-lying</w:t>
      </w:r>
      <w:r w:rsidR="00DB5D92" w:rsidRPr="006F4DE1">
        <w:rPr>
          <w:szCs w:val="24"/>
          <w:b w:val="0"/>
          <w:i w:val="0"/>
          <w:sz w:val="24"/>
          <w:spacing w:val="0"/>
          <w:w w:val="100"/>
          <w:rFonts/>
          <w:caps w:val="0"/>
        </w:rPr>
        <w:t> </w:t>
      </w:r>
      <w:r w:rsidR="00DB5D92" w:rsidRPr="006F4DE1">
        <w:rPr>
          <w:szCs w:val="24"/>
          <w:b w:val="0"/>
          <w:i w:val="0"/>
          <w:sz w:val="24"/>
          <w:spacing w:val="0"/>
          <w:w w:val="100"/>
          <w:rFonts/>
          <w:caps w:val="0"/>
        </w:rPr>
        <w:t>outcrop</w:t>
      </w:r>
      <w:r w:rsidR="00DB5D92" w:rsidRPr="006F4DE1">
        <w:rPr>
          <w:szCs w:val="24"/>
          <w:b w:val="0"/>
          <w:i w:val="0"/>
          <w:sz w:val="24"/>
          <w:spacing w:val="0"/>
          <w:w w:val="100"/>
          <w:rFonts/>
          <w:caps w:val="0"/>
        </w:rPr>
        <w:t> </w:t>
      </w:r>
      <w:r w:rsidR="00DB5D92" w:rsidRPr="006F4DE1">
        <w:rPr>
          <w:szCs w:val="24"/>
          <w:b w:val="0"/>
          <w:i w:val="0"/>
          <w:sz w:val="24"/>
          <w:spacing w:val="0"/>
          <w:w w:val="100"/>
          <w:rFonts/>
          <w:caps w:val="0"/>
        </w:rPr>
        <w:t>which</w:t>
      </w:r>
      <w:r w:rsidR="00DB5D92" w:rsidRPr="006F4DE1">
        <w:rPr>
          <w:szCs w:val="24"/>
          <w:b w:val="0"/>
          <w:i w:val="0"/>
          <w:sz w:val="24"/>
          <w:spacing w:val="0"/>
          <w:w w:val="100"/>
          <w:rFonts/>
          <w:caps w:val="0"/>
        </w:rPr>
        <w:t> </w:t>
      </w:r>
      <w:r w:rsidR="00DB5D92" w:rsidRPr="006F4DE1">
        <w:rPr>
          <w:szCs w:val="24"/>
          <w:b w:val="0"/>
          <w:i w:val="0"/>
          <w:sz w:val="24"/>
          <w:spacing w:val="0"/>
          <w:w w:val="100"/>
          <w:rFonts/>
          <w:caps w:val="0"/>
        </w:rPr>
        <w:t>have</w:t>
      </w:r>
      <w:r w:rsidR="00DB5D92" w:rsidRPr="006F4DE1">
        <w:rPr>
          <w:szCs w:val="24"/>
          <w:b w:val="0"/>
          <w:i w:val="0"/>
          <w:sz w:val="24"/>
          <w:spacing w:val="0"/>
          <w:w w:val="100"/>
          <w:rFonts/>
          <w:caps w:val="0"/>
        </w:rPr>
        <w:t> </w:t>
      </w:r>
      <w:r w:rsidR="00DB5D92" w:rsidRPr="006F4DE1">
        <w:rPr>
          <w:szCs w:val="24"/>
          <w:b w:val="0"/>
          <w:i w:val="0"/>
          <w:sz w:val="24"/>
          <w:spacing w:val="0"/>
          <w:w w:val="100"/>
          <w:rFonts/>
          <w:caps w:val="0"/>
        </w:rPr>
        <w:t>undergone</w:t>
      </w:r>
      <w:r w:rsidR="00DB5D92" w:rsidRPr="006F4DE1">
        <w:rPr>
          <w:szCs w:val="24"/>
          <w:b w:val="0"/>
          <w:i w:val="0"/>
          <w:sz w:val="24"/>
          <w:spacing w:val="0"/>
          <w:w w:val="100"/>
          <w:rFonts/>
          <w:caps w:val="0"/>
        </w:rPr>
        <w:t> </w:t>
      </w:r>
      <w:r w:rsidR="00DB5D92" w:rsidRPr="006F4DE1">
        <w:rPr>
          <w:szCs w:val="24"/>
          <w:b w:val="0"/>
          <w:i w:val="0"/>
          <w:sz w:val="24"/>
          <w:spacing w:val="0"/>
          <w:w w:val="100"/>
          <w:rFonts/>
          <w:caps w:val="0"/>
        </w:rPr>
        <w:t>physical</w:t>
      </w:r>
      <w:r w:rsidR="00DB5D92" w:rsidRPr="006F4DE1">
        <w:rPr>
          <w:szCs w:val="24"/>
          <w:b w:val="0"/>
          <w:i w:val="0"/>
          <w:sz w:val="24"/>
          <w:spacing w:val="0"/>
          <w:w w:val="100"/>
          <w:rFonts/>
          <w:caps w:val="0"/>
        </w:rPr>
        <w:t> </w:t>
      </w:r>
      <w:r w:rsidR="00DB5D92" w:rsidRPr="006F4DE1">
        <w:rPr>
          <w:szCs w:val="24"/>
          <w:b w:val="0"/>
          <w:i w:val="0"/>
          <w:sz w:val="24"/>
          <w:spacing w:val="0"/>
          <w:w w:val="100"/>
          <w:rFonts/>
          <w:caps w:val="0"/>
        </w:rPr>
        <w:t>and</w:t>
      </w:r>
      <w:r w:rsidR="00DB5D92" w:rsidRPr="006F4DE1">
        <w:rPr>
          <w:szCs w:val="24"/>
          <w:b w:val="0"/>
          <w:i w:val="0"/>
          <w:sz w:val="24"/>
          <w:spacing w:val="0"/>
          <w:w w:val="100"/>
          <w:rFonts/>
          <w:caps w:val="0"/>
        </w:rPr>
        <w:t> </w:t>
      </w:r>
      <w:r w:rsidR="00DB5D92" w:rsidRPr="006F4DE1">
        <w:rPr>
          <w:szCs w:val="24"/>
          <w:b w:val="0"/>
          <w:i w:val="0"/>
          <w:sz w:val="24"/>
          <w:spacing w:val="0"/>
          <w:w w:val="100"/>
          <w:rFonts/>
          <w:caps w:val="0"/>
        </w:rPr>
        <w:t>biological</w:t>
      </w:r>
      <w:r w:rsidR="00DB5D92" w:rsidRPr="006F4DE1">
        <w:rPr>
          <w:szCs w:val="24"/>
          <w:b w:val="0"/>
          <w:i w:val="0"/>
          <w:sz w:val="24"/>
          <w:spacing w:val="0"/>
          <w:w w:val="100"/>
          <w:rFonts/>
          <w:caps w:val="0"/>
        </w:rPr>
        <w:t> </w:t>
      </w:r>
      <w:r w:rsidR="00DB5D92" w:rsidRPr="006F4DE1">
        <w:rPr>
          <w:szCs w:val="24"/>
          <w:b w:val="0"/>
          <w:i w:val="0"/>
          <w:sz w:val="24"/>
          <w:spacing w:val="0"/>
          <w:w w:val="100"/>
          <w:rFonts/>
          <w:caps w:val="0"/>
        </w:rPr>
        <w:t>weathering.</w:t>
      </w:r>
      <w:r w:rsidR="00DB5D92" w:rsidRPr="006F4DE1">
        <w:rPr>
          <w:szCs w:val="24"/>
          <w:b w:val="0"/>
          <w:i w:val="0"/>
          <w:sz w:val="24"/>
          <w:spacing w:val="0"/>
          <w:w w:val="100"/>
          <w:rFonts/>
          <w:caps w:val="0"/>
        </w:rPr>
        <w:t> </w:t>
      </w:r>
      <w:r w:rsidR="00DB5D92" w:rsidRPr="006F4DE1">
        <w:rPr>
          <w:szCs w:val="24"/>
          <w:b w:val="0"/>
          <w:i w:val="0"/>
          <w:sz w:val="24"/>
          <w:spacing w:val="0"/>
          <w:w w:val="100"/>
          <w:rFonts/>
          <w:caps w:val="0"/>
        </w:rPr>
        <w:t>There</w:t>
      </w:r>
      <w:r w:rsidR="00DB5D92" w:rsidRPr="006F4DE1">
        <w:rPr>
          <w:szCs w:val="24"/>
          <w:b w:val="0"/>
          <w:i w:val="0"/>
          <w:sz w:val="24"/>
          <w:spacing w:val="0"/>
          <w:w w:val="100"/>
          <w:rFonts/>
          <w:caps w:val="0"/>
        </w:rPr>
        <w:t> </w:t>
      </w:r>
      <w:r w:rsidR="00DB5D92" w:rsidRPr="006F4DE1">
        <w:rPr>
          <w:szCs w:val="24"/>
          <w:b w:val="0"/>
          <w:i w:val="0"/>
          <w:sz w:val="24"/>
          <w:spacing w:val="0"/>
          <w:w w:val="100"/>
          <w:rFonts/>
          <w:caps w:val="0"/>
        </w:rPr>
        <w:t>are</w:t>
      </w:r>
      <w:r w:rsidR="00DB5D92" w:rsidRPr="006F4DE1">
        <w:rPr>
          <w:szCs w:val="24"/>
          <w:b w:val="0"/>
          <w:i w:val="0"/>
          <w:sz w:val="24"/>
          <w:spacing w:val="0"/>
          <w:w w:val="100"/>
          <w:rFonts/>
          <w:caps w:val="0"/>
        </w:rPr>
        <w:t> </w:t>
      </w:r>
      <w:r w:rsidR="00DB5D92" w:rsidRPr="006F4DE1">
        <w:rPr>
          <w:szCs w:val="24"/>
          <w:b w:val="0"/>
          <w:i w:val="0"/>
          <w:sz w:val="24"/>
          <w:spacing w:val="0"/>
          <w:w w:val="100"/>
          <w:rFonts/>
          <w:caps w:val="0"/>
        </w:rPr>
        <w:t>presence</w:t>
      </w:r>
      <w:r w:rsidR="00DB5D92" w:rsidRPr="006F4DE1">
        <w:rPr>
          <w:szCs w:val="24"/>
          <w:b w:val="0"/>
          <w:i w:val="0"/>
          <w:sz w:val="24"/>
          <w:spacing w:val="0"/>
          <w:w w:val="100"/>
          <w:rFonts/>
          <w:caps w:val="0"/>
        </w:rPr>
        <w:t> </w:t>
      </w:r>
      <w:r w:rsidR="00DB5D92" w:rsidRPr="006F4DE1">
        <w:rPr>
          <w:szCs w:val="24"/>
          <w:b w:val="0"/>
          <w:i w:val="0"/>
          <w:sz w:val="24"/>
          <w:spacing w:val="0"/>
          <w:w w:val="100"/>
          <w:rFonts/>
          <w:caps w:val="0"/>
        </w:rPr>
        <w:t>of</w:t>
      </w:r>
      <w:r w:rsidR="00DB5D92" w:rsidRPr="006F4DE1">
        <w:rPr>
          <w:szCs w:val="24"/>
          <w:b w:val="0"/>
          <w:i w:val="0"/>
          <w:sz w:val="24"/>
          <w:spacing w:val="0"/>
          <w:w w:val="100"/>
          <w:rFonts/>
          <w:caps w:val="0"/>
        </w:rPr>
        <w:t> </w:t>
      </w:r>
      <w:r w:rsidR="00DB5D92" w:rsidRPr="006F4DE1">
        <w:rPr>
          <w:szCs w:val="24"/>
          <w:b w:val="0"/>
          <w:i w:val="0"/>
          <w:sz w:val="24"/>
          <w:spacing w:val="0"/>
          <w:w w:val="100"/>
          <w:rFonts/>
          <w:caps w:val="0"/>
        </w:rPr>
        <w:t>large-sized</w:t>
      </w:r>
      <w:r w:rsidR="00DB5D92" w:rsidRPr="006F4DE1">
        <w:rPr>
          <w:szCs w:val="24"/>
          <w:b w:val="0"/>
          <w:i w:val="0"/>
          <w:sz w:val="24"/>
          <w:spacing w:val="0"/>
          <w:w w:val="100"/>
          <w:rFonts/>
          <w:caps w:val="0"/>
        </w:rPr>
        <w:t> </w:t>
      </w:r>
      <w:r w:rsidR="00DB5D92" w:rsidRPr="006F4DE1">
        <w:rPr>
          <w:szCs w:val="24"/>
          <w:b w:val="0"/>
          <w:i w:val="0"/>
          <w:sz w:val="24"/>
          <w:spacing w:val="0"/>
          <w:w w:val="100"/>
          <w:rFonts/>
          <w:caps w:val="0"/>
        </w:rPr>
        <w:t>pheocrysts</w:t>
      </w:r>
      <w:r w:rsidR="00DB5D92" w:rsidRPr="006F4DE1">
        <w:rPr>
          <w:szCs w:val="24"/>
          <w:b w:val="0"/>
          <w:i w:val="0"/>
          <w:sz w:val="24"/>
          <w:spacing w:val="0"/>
          <w:w w:val="100"/>
          <w:rFonts/>
          <w:caps w:val="0"/>
        </w:rPr>
        <w:t> </w:t>
      </w:r>
      <w:r w:rsidR="00DB5D92" w:rsidRPr="006F4DE1">
        <w:rPr>
          <w:szCs w:val="24"/>
          <w:b w:val="0"/>
          <w:i w:val="0"/>
          <w:sz w:val="24"/>
          <w:spacing w:val="0"/>
          <w:w w:val="100"/>
          <w:rFonts/>
          <w:caps w:val="0"/>
        </w:rPr>
        <w:t>without</w:t>
      </w:r>
      <w:r w:rsidR="00DB5D92" w:rsidRPr="006F4DE1">
        <w:rPr>
          <w:szCs w:val="24"/>
          <w:b w:val="0"/>
          <w:i w:val="0"/>
          <w:sz w:val="24"/>
          <w:spacing w:val="0"/>
          <w:w w:val="100"/>
          <w:rFonts/>
          <w:caps w:val="0"/>
        </w:rPr>
        <w:t> </w:t>
      </w:r>
      <w:r w:rsidR="00DB5D92" w:rsidRPr="006F4DE1">
        <w:rPr>
          <w:szCs w:val="24"/>
          <w:b w:val="0"/>
          <w:i w:val="0"/>
          <w:sz w:val="24"/>
          <w:spacing w:val="0"/>
          <w:w w:val="100"/>
          <w:rFonts/>
          <w:caps w:val="0"/>
        </w:rPr>
        <w:t>preferred</w:t>
      </w:r>
      <w:r w:rsidR="00DB5D92" w:rsidRPr="006F4DE1">
        <w:rPr>
          <w:szCs w:val="24"/>
          <w:b w:val="0"/>
          <w:i w:val="0"/>
          <w:sz w:val="24"/>
          <w:spacing w:val="0"/>
          <w:w w:val="100"/>
          <w:rFonts/>
          <w:caps w:val="0"/>
        </w:rPr>
        <w:t> </w:t>
      </w:r>
      <w:r w:rsidR="00DB5D92" w:rsidRPr="006F4DE1">
        <w:rPr>
          <w:szCs w:val="24"/>
          <w:b w:val="0"/>
          <w:i w:val="0"/>
          <w:sz w:val="24"/>
          <w:spacing w:val="0"/>
          <w:w w:val="100"/>
          <w:rFonts/>
          <w:caps w:val="0"/>
        </w:rPr>
        <w:t>orientation</w:t>
      </w:r>
    </w:p>
    <w:p w14:paraId="43400DB0" w14:textId="77777777" w:rsidR="008C5409" w:rsidRPr="006F4DE1" w:rsidRDefault="008C5409" w:rsidP="006F4DE1">
      <w:pPr>
        <w:jc w:val="both"/>
        <w:spacing w:before="0" w:beforeAutospacing="0" w:after="160" w:afterAutospacing="0" w:lineRule="auto" w:line="360"/>
        <w:rPr>
          <w:szCs w:val="24"/>
          <w:b w:val="0"/>
          <w:i w:val="0"/>
          <w:sz w:val="24"/>
          <w:spacing w:val="0"/>
          <w:w w:val="100"/>
          <w:rFonts/>
          <w:caps w:val="0"/>
        </w:rPr>
        <w:snapToGrid w:val="0"/>
        <w:textAlignment w:val="baseline"/>
        <w:tabs>
          <w:tab w:val="left" w:pos="1947"/>
        </w:tabs>
      </w:pPr>
      <w:r>
        <w:rPr>
          <w:b w:val="0"/>
          <w:i w:val="0"/>
          <w:sz w:val="24"/>
          <w:spacing w:val="0"/>
          <w:w w:val="100"/>
          <w:rFonts/>
          <w:caps w:val="0"/>
        </w:rPr>
        <w:t/>
      </w:r>
    </w:p>
    <w:p w14:paraId="0B5A0297" w14:textId="77777777" w:rsidR="008C5409" w:rsidRPr="006F4DE1" w:rsidRDefault="008C5409" w:rsidP="006F4DE1">
      <w:pPr>
        <w:jc w:val="both"/>
        <w:spacing w:before="0" w:beforeAutospacing="0" w:after="160" w:afterAutospacing="0" w:lineRule="auto" w:line="360"/>
        <w:rPr>
          <w:szCs w:val="24"/>
          <w:bCs/>
          <w:b w:val="1"/>
          <w:i w:val="0"/>
          <w:sz w:val="24"/>
          <w:spacing w:val="0"/>
          <w:w w:val="100"/>
          <w:rFonts/>
          <w:caps w:val="0"/>
        </w:rPr>
        <w:snapToGrid w:val="0"/>
        <w:textAlignment w:val="baseline"/>
        <w:tabs>
          <w:tab w:val="left" w:pos="1947"/>
        </w:tabs>
      </w:pPr>
      <w:r w:rsidRPr="006F4DE1">
        <w:rPr>
          <w:szCs w:val="24"/>
          <w:bCs/>
          <w:b w:val="1"/>
          <w:i w:val="0"/>
          <w:sz w:val="24"/>
          <w:spacing w:val="0"/>
          <w:w w:val="100"/>
          <w:rFonts/>
          <w:caps w:val="0"/>
        </w:rPr>
        <w:t>LOCATION</w:t>
      </w:r>
      <w:r w:rsidRPr="006F4DE1">
        <w:rPr>
          <w:szCs w:val="24"/>
          <w:bCs/>
          <w:b w:val="1"/>
          <w:i w:val="0"/>
          <w:sz w:val="24"/>
          <w:spacing w:val="0"/>
          <w:w w:val="100"/>
          <w:rFonts/>
          <w:caps w:val="0"/>
        </w:rPr>
        <w:t> </w:t>
      </w:r>
      <w:r w:rsidRPr="006F4DE1">
        <w:rPr>
          <w:szCs w:val="24"/>
          <w:bCs/>
          <w:b w:val="1"/>
          <w:i w:val="0"/>
          <w:sz w:val="24"/>
          <w:spacing w:val="0"/>
          <w:w w:val="100"/>
          <w:rFonts/>
          <w:caps w:val="0"/>
        </w:rPr>
        <w:t>8</w:t>
      </w:r>
      <w:r w:rsidRPr="006F4DE1">
        <w:rPr>
          <w:szCs w:val="24"/>
          <w:bCs/>
          <w:b w:val="1"/>
          <w:i w:val="0"/>
          <w:sz w:val="24"/>
          <w:spacing w:val="0"/>
          <w:w w:val="100"/>
          <w:rFonts/>
          <w:caps w:val="0"/>
        </w:rPr>
        <w:t>    </w:t>
      </w:r>
    </w:p>
    <w:p w14:paraId="172212AE" w14:textId="77777777" w:rsidR="008C5409" w:rsidRPr="006F4DE1" w:rsidRDefault="008C5409" w:rsidP="00E13ABD">
      <w:pPr>
        <w:spacing w:before="0" w:beforeAutospacing="0" w:after="160" w:afterAutospacing="0" w:lineRule="auto" w:line="360"/>
        <w:rPr>
          <w:szCs w:val="24"/>
          <w:bCs/>
          <w:lang w:val="en-GB" w:eastAsia="en-GB"/>
          <w:b w:val="1"/>
          <w:i w:val="0"/>
          <w:color w:val="000000"/>
          <w:sz w:val="24"/>
          <w:spacing w:val="0"/>
          <w:w w:val="100"/>
          <w:rFonts w:eastAsia="Times New Roman"/>
          <w:caps w:val="0"/>
        </w:rPr>
        <w:snapToGrid w:val="0"/>
        <w:textAlignment w:val="baseline"/>
      </w:pPr>
      <w:r w:rsidRPr="006F4DE1">
        <w:rPr>
          <w:szCs w:val="24"/>
          <w:bCs/>
          <w:b w:val="1"/>
          <w:i w:val="0"/>
          <w:sz w:val="24"/>
          <w:spacing w:val="0"/>
          <w:w w:val="100"/>
          <w:rFonts/>
          <w:caps w:val="0"/>
        </w:rPr>
        <w:t>Coordinates;</w:t>
      </w:r>
      <w:r w:rsidRPr="006F4DE1">
        <w:rPr>
          <w:szCs w:val="24"/>
          <w:b w:val="0"/>
          <w:i w:val="0"/>
          <w:color w:val="000000"/>
          <w:sz w:val="24"/>
          <w:spacing w:val="0"/>
          <w:w w:val="100"/>
          <w:rFonts/>
          <w:caps w:val="0"/>
        </w:rPr>
        <w:t> </w:t>
      </w:r>
      <w:r w:rsidR="00B23C92" w:rsidRPr="006F4DE1">
        <w:rPr>
          <w:szCs w:val="24"/>
          <w:b w:val="0"/>
          <w:i w:val="0"/>
          <w:color w:val="000000"/>
          <w:sz w:val="24"/>
          <w:spacing w:val="0"/>
          <w:w w:val="100"/>
          <w:rFonts/>
          <w:caps w:val="0"/>
        </w:rPr>
        <w:t> </w:t>
      </w:r>
      <w:r w:rsidR="00B23C92" w:rsidRPr="006F4DE1">
        <w:rPr>
          <w:szCs w:val="24"/>
          <w:bCs/>
          <w:lang w:val="en-GB" w:eastAsia="en-GB"/>
          <w:b w:val="1"/>
          <w:i w:val="0"/>
          <w:color w:val="000000"/>
          <w:sz w:val="24"/>
          <w:spacing w:val="0"/>
          <w:w w:val="100"/>
          <w:rFonts w:eastAsia="Times New Roman"/>
          <w:caps w:val="0"/>
        </w:rPr>
        <w:t>7.2125000,</w:t>
      </w:r>
      <w:r w:rsidR="00B23C92" w:rsidRPr="006F4DE1">
        <w:rPr>
          <w:szCs w:val="24"/>
          <w:bCs/>
          <w:lang w:val="en-GB" w:eastAsia="en-GB"/>
          <w:b w:val="1"/>
          <w:i w:val="0"/>
          <w:color w:val="000000"/>
          <w:sz w:val="24"/>
          <w:spacing w:val="0"/>
          <w:w w:val="100"/>
          <w:rFonts w:eastAsia="Times New Roman"/>
          <w:caps w:val="0"/>
        </w:rPr>
        <w:t> </w:t>
      </w:r>
      <w:r w:rsidR="00B23C92" w:rsidRPr="006F4DE1">
        <w:rPr>
          <w:szCs w:val="24"/>
          <w:bCs/>
          <w:lang w:val="en-GB" w:eastAsia="en-GB"/>
          <w:b w:val="1"/>
          <w:i w:val="0"/>
          <w:color w:val="000000"/>
          <w:sz w:val="24"/>
          <w:spacing w:val="0"/>
          <w:w w:val="100"/>
          <w:rFonts w:eastAsia="Times New Roman"/>
          <w:caps w:val="0"/>
        </w:rPr>
        <w:t>3.3457167</w:t>
      </w:r>
    </w:p>
    <w:p w14:paraId="11335D0E" w14:textId="77777777" w:rsidR="008C5409" w:rsidRPr="006F4DE1" w:rsidRDefault="008C5409" w:rsidP="006F4DE1">
      <w:pPr>
        <w:spacing w:before="0" w:beforeAutospacing="0" w:after="160" w:afterAutospacing="0" w:lineRule="auto" w:line="360"/>
        <w:rPr>
          <w:szCs w:val="24"/>
          <w:bCs/>
          <w:b w:val="1"/>
          <w:i w:val="0"/>
          <w:sz w:val="24"/>
          <w:spacing w:val="0"/>
          <w:w w:val="100"/>
          <w:rFonts/>
          <w:caps w:val="0"/>
        </w:rPr>
        <w:snapToGrid w:val="0"/>
        <w:textAlignment w:val="baseline"/>
      </w:pPr>
      <w:r w:rsidRPr="006F4DE1">
        <w:rPr>
          <w:szCs w:val="24"/>
          <w:bCs/>
          <w:b w:val="1"/>
          <w:i w:val="0"/>
          <w:sz w:val="24"/>
          <w:spacing w:val="0"/>
          <w:w w:val="100"/>
          <w:rFonts/>
          <w:caps w:val="0"/>
        </w:rPr>
        <w:t>Weather:</w:t>
      </w:r>
      <w:r w:rsidRPr="006F4DE1">
        <w:rPr>
          <w:szCs w:val="24"/>
          <w:bCs/>
          <w:b w:val="1"/>
          <w:i w:val="0"/>
          <w:sz w:val="24"/>
          <w:spacing w:val="0"/>
          <w:w w:val="100"/>
          <w:rFonts/>
          <w:caps w:val="0"/>
        </w:rPr>
        <w:t> </w:t>
      </w:r>
      <w:r w:rsidRPr="006F4DE1">
        <w:rPr>
          <w:szCs w:val="24"/>
          <w:bCs/>
          <w:b w:val="1"/>
          <w:i w:val="0"/>
          <w:sz w:val="24"/>
          <w:spacing w:val="0"/>
          <w:w w:val="100"/>
          <w:rFonts/>
          <w:caps w:val="0"/>
        </w:rPr>
        <w:t>36</w:t>
      </w:r>
      <w:r w:rsidRPr="006F4DE1">
        <w:rPr>
          <w:szCs w:val="24"/>
          <w:bCs/>
          <w:b w:val="1"/>
          <w:i w:val="0"/>
          <w:sz w:val="24"/>
          <w:spacing w:val="0"/>
          <w:w w:val="100"/>
          <w:vertAlign w:val="superscript"/>
          <w:rFonts/>
          <w:caps w:val="0"/>
        </w:rPr>
        <w:t>o</w:t>
      </w:r>
      <w:r w:rsidRPr="006F4DE1">
        <w:rPr>
          <w:szCs w:val="24"/>
          <w:bCs/>
          <w:b w:val="1"/>
          <w:i w:val="0"/>
          <w:sz w:val="24"/>
          <w:spacing w:val="0"/>
          <w:w w:val="100"/>
          <w:rFonts/>
          <w:caps w:val="0"/>
        </w:rPr>
        <w:t>C,</w:t>
      </w:r>
      <w:r w:rsidRPr="006F4DE1">
        <w:rPr>
          <w:szCs w:val="24"/>
          <w:bCs/>
          <w:b w:val="1"/>
          <w:i w:val="0"/>
          <w:sz w:val="24"/>
          <w:spacing w:val="0"/>
          <w:w w:val="100"/>
          <w:rFonts/>
          <w:caps w:val="0"/>
        </w:rPr>
        <w:t> </w:t>
      </w:r>
      <w:r w:rsidRPr="006F4DE1">
        <w:rPr>
          <w:szCs w:val="24"/>
          <w:bCs/>
          <w:b w:val="1"/>
          <w:i w:val="0"/>
          <w:sz w:val="24"/>
          <w:spacing w:val="0"/>
          <w:w w:val="100"/>
          <w:rFonts/>
          <w:caps w:val="0"/>
        </w:rPr>
        <w:t>sunny</w:t>
      </w:r>
    </w:p>
    <w:p w14:paraId="7A858C44" w14:textId="77777777" w:rsidR="008C5409" w:rsidRPr="00725B8B" w:rsidRDefault="008C5409" w:rsidP="00725B8B">
      <w:pPr>
        <w:spacing w:before="0" w:beforeAutospacing="0" w:after="160" w:afterAutospacing="0" w:lineRule="auto" w:line="360"/>
        <w:rPr>
          <w:szCs w:val="24"/>
          <w:bCs/>
          <w:b w:val="1"/>
          <w:i w:val="0"/>
          <w:sz w:val="24"/>
          <w:spacing w:val="0"/>
          <w:w w:val="100"/>
          <w:rFonts/>
          <w:caps w:val="0"/>
        </w:rPr>
        <w:snapToGrid w:val="0"/>
        <w:textAlignment w:val="baseline"/>
      </w:pPr>
      <w:r w:rsidRPr="006F4DE1">
        <w:rPr>
          <w:szCs w:val="24"/>
          <w:bCs/>
          <w:b w:val="1"/>
          <w:i w:val="0"/>
          <w:sz w:val="24"/>
          <w:spacing w:val="0"/>
          <w:w w:val="100"/>
          <w:rFonts/>
          <w:caps w:val="0"/>
        </w:rPr>
        <w:t>Altitude:</w:t>
      </w:r>
      <w:r w:rsidRPr="006F4DE1">
        <w:rPr>
          <w:szCs w:val="24"/>
          <w:bCs/>
          <w:b w:val="1"/>
          <w:i w:val="0"/>
          <w:sz w:val="24"/>
          <w:spacing w:val="0"/>
          <w:w w:val="100"/>
          <w:rFonts/>
          <w:caps w:val="0"/>
        </w:rPr>
        <w:t> </w:t>
      </w:r>
      <w:r w:rsidRPr="006F4DE1">
        <w:rPr>
          <w:szCs w:val="24"/>
          <w:bCs/>
          <w:b w:val="1"/>
          <w:i w:val="0"/>
          <w:sz w:val="24"/>
          <w:spacing w:val="0"/>
          <w:w w:val="100"/>
          <w:rFonts/>
          <w:caps w:val="0"/>
        </w:rPr>
        <w:t>77m</w:t>
      </w:r>
      <w:r w:rsidRPr="006F4DE1">
        <w:rPr>
          <w:szCs w:val="24"/>
          <w:bCs/>
          <w:b w:val="1"/>
          <w:i w:val="0"/>
          <w:sz w:val="24"/>
          <w:spacing w:val="0"/>
          <w:w w:val="100"/>
          <w:rFonts/>
          <w:caps w:val="0"/>
        </w:rPr>
        <w:t> </w:t>
      </w:r>
      <w:r w:rsidRPr="006F4DE1">
        <w:rPr>
          <w:szCs w:val="24"/>
          <w:bCs/>
          <w:b w:val="1"/>
          <w:i w:val="0"/>
          <w:sz w:val="24"/>
          <w:spacing w:val="0"/>
          <w:w w:val="100"/>
          <w:rFonts/>
          <w:caps w:val="0"/>
        </w:rPr>
        <w:t>Above</w:t>
      </w:r>
      <w:r w:rsidRPr="006F4DE1">
        <w:rPr>
          <w:szCs w:val="24"/>
          <w:bCs/>
          <w:b w:val="1"/>
          <w:i w:val="0"/>
          <w:sz w:val="24"/>
          <w:spacing w:val="0"/>
          <w:w w:val="100"/>
          <w:rFonts/>
          <w:caps w:val="0"/>
        </w:rPr>
        <w:t> </w:t>
      </w:r>
      <w:r w:rsidRPr="006F4DE1">
        <w:rPr>
          <w:szCs w:val="24"/>
          <w:bCs/>
          <w:b w:val="1"/>
          <w:i w:val="0"/>
          <w:sz w:val="24"/>
          <w:spacing w:val="0"/>
          <w:w w:val="100"/>
          <w:rFonts/>
          <w:caps w:val="0"/>
        </w:rPr>
        <w:t>MSL</w:t>
      </w:r>
    </w:p>
    <w:p w14:paraId="70631705" w14:textId="77777777" w:rsidR="008C5409" w:rsidRPr="006F4DE1" w:rsidRDefault="008C5409" w:rsidP="006F4DE1">
      <w:pPr>
        <w:spacing w:before="0" w:beforeAutospacing="0" w:after="160" w:afterAutospacing="0" w:lineRule="auto" w:line="360"/>
        <w:rPr>
          <w:szCs w:val="24"/>
          <w:b w:val="0"/>
          <w:i w:val="0"/>
          <w:sz w:val="24"/>
          <w:spacing w:val="0"/>
          <w:w w:val="100"/>
          <w:rFonts/>
          <w:caps w:val="0"/>
        </w:rPr>
        <w:snapToGrid w:val="0"/>
        <w:textAlignment w:val="baseline"/>
      </w:pPr>
      <w:r w:rsidRPr="006F4DE1">
        <w:rPr>
          <w:szCs w:val="24"/>
          <w:bCs/>
          <w:b w:val="1"/>
          <w:i w:val="0"/>
          <w:sz w:val="24"/>
          <w:spacing w:val="0"/>
          <w:w w:val="100"/>
          <w:rFonts/>
          <w:caps w:val="0"/>
        </w:rPr>
        <w:t>Outcrop</w:t>
      </w:r>
      <w:r w:rsidRPr="006F4DE1">
        <w:rPr>
          <w:szCs w:val="24"/>
          <w:bCs/>
          <w:b w:val="1"/>
          <w:i w:val="0"/>
          <w:sz w:val="24"/>
          <w:spacing w:val="0"/>
          <w:w w:val="100"/>
          <w:rFonts/>
          <w:caps w:val="0"/>
        </w:rPr>
        <w:t> </w:t>
      </w:r>
      <w:r w:rsidRPr="006F4DE1">
        <w:rPr>
          <w:szCs w:val="24"/>
          <w:bCs/>
          <w:b w:val="1"/>
          <w:i w:val="0"/>
          <w:sz w:val="24"/>
          <w:spacing w:val="0"/>
          <w:w w:val="100"/>
          <w:rFonts/>
          <w:caps w:val="0"/>
        </w:rPr>
        <w:t>name</w:t>
      </w:r>
      <w:r w:rsidRPr="006F4DE1">
        <w:rPr>
          <w:szCs w:val="24"/>
          <w:b w:val="0"/>
          <w:i w:val="0"/>
          <w:sz w:val="24"/>
          <w:spacing w:val="0"/>
          <w:w w:val="100"/>
          <w:rFonts/>
          <w:caps w:val="0"/>
        </w:rPr>
        <w:t>:</w:t>
      </w:r>
      <w:r w:rsidRPr="006F4DE1">
        <w:rPr>
          <w:szCs w:val="24"/>
          <w:b w:val="0"/>
          <w:i w:val="0"/>
          <w:sz w:val="24"/>
          <w:spacing w:val="0"/>
          <w:w w:val="100"/>
          <w:rFonts/>
          <w:caps w:val="0"/>
        </w:rPr>
        <w:t> </w:t>
      </w:r>
      <w:r w:rsidRPr="006F4DE1">
        <w:rPr>
          <w:szCs w:val="24"/>
          <w:b w:val="0"/>
          <w:i w:val="0"/>
          <w:sz w:val="24"/>
          <w:spacing w:val="0"/>
          <w:w w:val="100"/>
          <w:rFonts/>
          <w:caps w:val="0"/>
        </w:rPr>
        <w:t>Porphiritic</w:t>
      </w:r>
      <w:r w:rsidRPr="006F4DE1">
        <w:rPr>
          <w:szCs w:val="24"/>
          <w:b w:val="0"/>
          <w:i w:val="0"/>
          <w:sz w:val="24"/>
          <w:spacing w:val="0"/>
          <w:w w:val="100"/>
          <w:rFonts/>
          <w:caps w:val="0"/>
        </w:rPr>
        <w:t> </w:t>
      </w:r>
      <w:r w:rsidRPr="006F4DE1">
        <w:rPr>
          <w:szCs w:val="24"/>
          <w:b w:val="0"/>
          <w:i w:val="0"/>
          <w:sz w:val="24"/>
          <w:spacing w:val="0"/>
          <w:w w:val="100"/>
          <w:rFonts/>
          <w:caps w:val="0"/>
        </w:rPr>
        <w:t>granite</w:t>
      </w:r>
    </w:p>
    <w:p w14:paraId="247700A5" w14:textId="77777777" w:rsidR="008C5409" w:rsidRPr="006F4DE1" w:rsidRDefault="008C5409" w:rsidP="006F4DE1">
      <w:pPr>
        <w:jc w:val="both"/>
        <w:spacing w:before="0" w:beforeAutospacing="0" w:after="160" w:afterAutospacing="0" w:lineRule="auto" w:line="360"/>
        <w:rPr>
          <w:szCs w:val="24"/>
          <w:b w:val="0"/>
          <w:i w:val="0"/>
          <w:sz w:val="24"/>
          <w:spacing w:val="0"/>
          <w:w w:val="100"/>
          <w:rFonts/>
          <w:caps w:val="0"/>
        </w:rPr>
        <w:snapToGrid w:val="0"/>
        <w:textAlignment w:val="baseline"/>
        <w:tabs>
          <w:tab w:val="left" w:pos="1947"/>
        </w:tabs>
      </w:pPr>
      <w:r w:rsidRPr="006F4DE1">
        <w:rPr>
          <w:szCs w:val="24"/>
          <w:bCs/>
          <w:b w:val="1"/>
          <w:i w:val="0"/>
          <w:sz w:val="24"/>
          <w:spacing w:val="0"/>
          <w:w w:val="100"/>
          <w:rFonts/>
          <w:caps w:val="0"/>
        </w:rPr>
        <w:t>Description</w:t>
      </w:r>
      <w:r w:rsidRPr="006F4DE1">
        <w:rPr>
          <w:szCs w:val="24"/>
          <w:b w:val="0"/>
          <w:i w:val="0"/>
          <w:sz w:val="24"/>
          <w:spacing w:val="0"/>
          <w:w w:val="100"/>
          <w:rFonts/>
          <w:caps w:val="0"/>
        </w:rPr>
        <w:t>:</w:t>
      </w:r>
      <w:r w:rsidRPr="006F4DE1">
        <w:rPr>
          <w:szCs w:val="24"/>
          <w:b w:val="0"/>
          <w:i w:val="0"/>
          <w:sz w:val="24"/>
          <w:spacing w:val="0"/>
          <w:w w:val="100"/>
          <w:rFonts/>
          <w:caps w:val="0"/>
        </w:rPr>
        <w:t> </w:t>
      </w:r>
      <w:r w:rsidRPr="006F4DE1">
        <w:rPr>
          <w:szCs w:val="24"/>
          <w:b w:val="0"/>
          <w:i w:val="0"/>
          <w:sz w:val="24"/>
          <w:spacing w:val="0"/>
          <w:w w:val="100"/>
          <w:rFonts/>
          <w:caps w:val="0"/>
        </w:rPr>
        <w:t>A</w:t>
      </w:r>
      <w:r w:rsidRPr="006F4DE1">
        <w:rPr>
          <w:szCs w:val="24"/>
          <w:b w:val="0"/>
          <w:i w:val="0"/>
          <w:sz w:val="24"/>
          <w:spacing w:val="0"/>
          <w:w w:val="100"/>
          <w:rFonts/>
          <w:caps w:val="0"/>
        </w:rPr>
        <w:t> </w:t>
      </w:r>
      <w:r w:rsidRPr="006F4DE1">
        <w:rPr>
          <w:szCs w:val="24"/>
          <w:b w:val="0"/>
          <w:i w:val="0"/>
          <w:sz w:val="24"/>
          <w:spacing w:val="0"/>
          <w:w w:val="100"/>
          <w:rFonts/>
          <w:caps w:val="0"/>
        </w:rPr>
        <w:t>low-lyi</w:t>
      </w:r>
      <w:r w:rsidR="00B23C92" w:rsidRPr="006F4DE1">
        <w:rPr>
          <w:szCs w:val="24"/>
          <w:b w:val="0"/>
          <w:i w:val="0"/>
          <w:sz w:val="24"/>
          <w:spacing w:val="0"/>
          <w:w w:val="100"/>
          <w:rFonts/>
          <w:caps w:val="0"/>
        </w:rPr>
        <w:t>ng</w:t>
      </w:r>
      <w:r w:rsidR="00B23C92" w:rsidRPr="006F4DE1">
        <w:rPr>
          <w:szCs w:val="24"/>
          <w:b w:val="0"/>
          <w:i w:val="0"/>
          <w:sz w:val="24"/>
          <w:spacing w:val="0"/>
          <w:w w:val="100"/>
          <w:rFonts/>
          <w:caps w:val="0"/>
        </w:rPr>
        <w:t> </w:t>
      </w:r>
      <w:r w:rsidR="00B23C92" w:rsidRPr="006F4DE1">
        <w:rPr>
          <w:szCs w:val="24"/>
          <w:b w:val="0"/>
          <w:i w:val="0"/>
          <w:sz w:val="24"/>
          <w:spacing w:val="0"/>
          <w:w w:val="100"/>
          <w:rFonts/>
          <w:caps w:val="0"/>
        </w:rPr>
        <w:t>outcrop</w:t>
      </w:r>
      <w:r w:rsidR="00B23C92" w:rsidRPr="006F4DE1">
        <w:rPr>
          <w:szCs w:val="24"/>
          <w:b w:val="0"/>
          <w:i w:val="0"/>
          <w:sz w:val="24"/>
          <w:spacing w:val="0"/>
          <w:w w:val="100"/>
          <w:rFonts/>
          <w:caps w:val="0"/>
        </w:rPr>
        <w:t> </w:t>
      </w:r>
      <w:r w:rsidR="00B23C92" w:rsidRPr="006F4DE1">
        <w:rPr>
          <w:szCs w:val="24"/>
          <w:b w:val="0"/>
          <w:i w:val="0"/>
          <w:sz w:val="24"/>
          <w:spacing w:val="0"/>
          <w:w w:val="100"/>
          <w:rFonts/>
          <w:caps w:val="0"/>
        </w:rPr>
        <w:t>with</w:t>
      </w:r>
      <w:r w:rsidR="00B23C92" w:rsidRPr="006F4DE1">
        <w:rPr>
          <w:szCs w:val="24"/>
          <w:b w:val="0"/>
          <w:i w:val="0"/>
          <w:sz w:val="24"/>
          <w:spacing w:val="0"/>
          <w:w w:val="100"/>
          <w:rFonts/>
          <w:caps w:val="0"/>
        </w:rPr>
        <w:t> </w:t>
      </w:r>
      <w:r w:rsidR="00B23C92" w:rsidRPr="006F4DE1">
        <w:rPr>
          <w:szCs w:val="24"/>
          <w:b w:val="0"/>
          <w:i w:val="0"/>
          <w:sz w:val="24"/>
          <w:spacing w:val="0"/>
          <w:w w:val="100"/>
          <w:rFonts/>
          <w:caps w:val="0"/>
        </w:rPr>
        <w:t>similar</w:t>
      </w:r>
      <w:r w:rsidR="00B23C92" w:rsidRPr="006F4DE1">
        <w:rPr>
          <w:szCs w:val="24"/>
          <w:b w:val="0"/>
          <w:i w:val="0"/>
          <w:sz w:val="24"/>
          <w:spacing w:val="0"/>
          <w:w w:val="100"/>
          <w:rFonts/>
          <w:caps w:val="0"/>
        </w:rPr>
        <w:t> </w:t>
      </w:r>
      <w:r w:rsidR="00B23C92" w:rsidRPr="006F4DE1">
        <w:rPr>
          <w:szCs w:val="24"/>
          <w:b w:val="0"/>
          <w:i w:val="0"/>
          <w:sz w:val="24"/>
          <w:spacing w:val="0"/>
          <w:w w:val="100"/>
          <w:rFonts/>
          <w:caps w:val="0"/>
        </w:rPr>
        <w:t>features</w:t>
      </w:r>
      <w:r w:rsidR="00B23C92" w:rsidRPr="006F4DE1">
        <w:rPr>
          <w:szCs w:val="24"/>
          <w:b w:val="0"/>
          <w:i w:val="0"/>
          <w:sz w:val="24"/>
          <w:spacing w:val="0"/>
          <w:w w:val="100"/>
          <w:rFonts/>
          <w:caps w:val="0"/>
        </w:rPr>
        <w:t> </w:t>
      </w:r>
      <w:r w:rsidR="00B23C92" w:rsidRPr="006F4DE1">
        <w:rPr>
          <w:szCs w:val="24"/>
          <w:b w:val="0"/>
          <w:i w:val="0"/>
          <w:sz w:val="24"/>
          <w:spacing w:val="0"/>
          <w:w w:val="100"/>
          <w:rFonts/>
          <w:caps w:val="0"/>
        </w:rPr>
        <w:t>as</w:t>
      </w:r>
      <w:r w:rsidR="00B23C92" w:rsidRPr="006F4DE1">
        <w:rPr>
          <w:szCs w:val="24"/>
          <w:b w:val="0"/>
          <w:i w:val="0"/>
          <w:sz w:val="24"/>
          <w:spacing w:val="0"/>
          <w:w w:val="100"/>
          <w:rFonts/>
          <w:caps w:val="0"/>
        </w:rPr>
        <w:t> </w:t>
      </w:r>
      <w:r w:rsidR="00B23C92" w:rsidRPr="006F4DE1">
        <w:rPr>
          <w:szCs w:val="24"/>
          <w:b w:val="0"/>
          <w:i w:val="0"/>
          <w:sz w:val="24"/>
          <w:spacing w:val="0"/>
          <w:w w:val="100"/>
          <w:rFonts/>
          <w:caps w:val="0"/>
        </w:rPr>
        <w:t>that</w:t>
      </w:r>
      <w:r w:rsidR="00B23C92" w:rsidRPr="006F4DE1">
        <w:rPr>
          <w:szCs w:val="24"/>
          <w:b w:val="0"/>
          <w:i w:val="0"/>
          <w:sz w:val="24"/>
          <w:spacing w:val="0"/>
          <w:w w:val="100"/>
          <w:rFonts/>
          <w:caps w:val="0"/>
        </w:rPr>
        <w:t> </w:t>
      </w:r>
      <w:r w:rsidR="00B23C92" w:rsidRPr="006F4DE1">
        <w:rPr>
          <w:szCs w:val="24"/>
          <w:b w:val="0"/>
          <w:i w:val="0"/>
          <w:sz w:val="24"/>
          <w:spacing w:val="0"/>
          <w:w w:val="100"/>
          <w:rFonts/>
          <w:caps w:val="0"/>
        </w:rPr>
        <w:t>of</w:t>
      </w:r>
      <w:r w:rsidR="00B23C92" w:rsidRPr="006F4DE1">
        <w:rPr>
          <w:szCs w:val="24"/>
          <w:b w:val="0"/>
          <w:i w:val="0"/>
          <w:sz w:val="24"/>
          <w:spacing w:val="0"/>
          <w:w w:val="100"/>
          <w:rFonts/>
          <w:caps w:val="0"/>
        </w:rPr>
        <w:t> </w:t>
      </w:r>
      <w:r w:rsidR="00B23C92" w:rsidRPr="006F4DE1">
        <w:rPr>
          <w:szCs w:val="24"/>
          <w:b w:val="0"/>
          <w:i w:val="0"/>
          <w:sz w:val="24"/>
          <w:spacing w:val="0"/>
          <w:w w:val="100"/>
          <w:rFonts/>
          <w:caps w:val="0"/>
        </w:rPr>
        <w:t>location</w:t>
      </w:r>
      <w:r w:rsidR="00B23C92" w:rsidRPr="006F4DE1">
        <w:rPr>
          <w:szCs w:val="24"/>
          <w:b w:val="0"/>
          <w:i w:val="0"/>
          <w:sz w:val="24"/>
          <w:spacing w:val="0"/>
          <w:w w:val="100"/>
          <w:rFonts/>
          <w:caps w:val="0"/>
        </w:rPr>
        <w:t> </w:t>
      </w:r>
      <w:r w:rsidR="00B23C92" w:rsidRPr="006F4DE1">
        <w:rPr>
          <w:szCs w:val="24"/>
          <w:b w:val="0"/>
          <w:i w:val="0"/>
          <w:sz w:val="24"/>
          <w:spacing w:val="0"/>
          <w:w w:val="100"/>
          <w:rFonts/>
          <w:caps w:val="0"/>
        </w:rPr>
        <w:t>7.</w:t>
      </w:r>
      <w:r w:rsidR="00B23C92" w:rsidRPr="006F4DE1">
        <w:rPr>
          <w:szCs w:val="24"/>
          <w:b w:val="0"/>
          <w:i w:val="0"/>
          <w:sz w:val="24"/>
          <w:spacing w:val="0"/>
          <w:w w:val="100"/>
          <w:rFonts/>
          <w:caps w:val="0"/>
        </w:rPr>
        <w:t> </w:t>
      </w:r>
      <w:r w:rsidRPr="006F4DE1">
        <w:rPr>
          <w:szCs w:val="24"/>
          <w:b w:val="0"/>
          <w:i w:val="0"/>
          <w:sz w:val="24"/>
          <w:spacing w:val="0"/>
          <w:w w:val="100"/>
          <w:rFonts/>
          <w:caps w:val="0"/>
        </w:rPr>
        <w:t>There</w:t>
      </w:r>
      <w:r w:rsidRPr="006F4DE1">
        <w:rPr>
          <w:szCs w:val="24"/>
          <w:b w:val="0"/>
          <w:i w:val="0"/>
          <w:sz w:val="24"/>
          <w:spacing w:val="0"/>
          <w:w w:val="100"/>
          <w:rFonts/>
          <w:caps w:val="0"/>
        </w:rPr>
        <w:t> </w:t>
      </w:r>
      <w:r w:rsidRPr="006F4DE1">
        <w:rPr>
          <w:szCs w:val="24"/>
          <w:b w:val="0"/>
          <w:i w:val="0"/>
          <w:sz w:val="24"/>
          <w:spacing w:val="0"/>
          <w:w w:val="100"/>
          <w:rFonts/>
          <w:caps w:val="0"/>
        </w:rPr>
        <w:t>are</w:t>
      </w:r>
      <w:r w:rsidRPr="006F4DE1">
        <w:rPr>
          <w:szCs w:val="24"/>
          <w:b w:val="0"/>
          <w:i w:val="0"/>
          <w:sz w:val="24"/>
          <w:spacing w:val="0"/>
          <w:w w:val="100"/>
          <w:rFonts/>
          <w:caps w:val="0"/>
        </w:rPr>
        <w:t> </w:t>
      </w:r>
      <w:r w:rsidRPr="006F4DE1">
        <w:rPr>
          <w:szCs w:val="24"/>
          <w:b w:val="0"/>
          <w:i w:val="0"/>
          <w:sz w:val="24"/>
          <w:spacing w:val="0"/>
          <w:w w:val="100"/>
          <w:rFonts/>
          <w:caps w:val="0"/>
        </w:rPr>
        <w:t>presence</w:t>
      </w:r>
      <w:r w:rsidRPr="006F4DE1">
        <w:rPr>
          <w:szCs w:val="24"/>
          <w:b w:val="0"/>
          <w:i w:val="0"/>
          <w:sz w:val="24"/>
          <w:spacing w:val="0"/>
          <w:w w:val="100"/>
          <w:rFonts/>
          <w:caps w:val="0"/>
        </w:rPr>
        <w:t> </w:t>
      </w:r>
      <w:r w:rsidRPr="006F4DE1">
        <w:rPr>
          <w:szCs w:val="24"/>
          <w:b w:val="0"/>
          <w:i w:val="0"/>
          <w:sz w:val="24"/>
          <w:spacing w:val="0"/>
          <w:w w:val="100"/>
          <w:rFonts/>
          <w:caps w:val="0"/>
        </w:rPr>
        <w:t>of</w:t>
      </w:r>
      <w:r w:rsidRPr="006F4DE1">
        <w:rPr>
          <w:szCs w:val="24"/>
          <w:b w:val="0"/>
          <w:i w:val="0"/>
          <w:sz w:val="24"/>
          <w:spacing w:val="0"/>
          <w:w w:val="100"/>
          <w:rFonts/>
          <w:caps w:val="0"/>
        </w:rPr>
        <w:t> </w:t>
      </w:r>
      <w:r w:rsidRPr="006F4DE1">
        <w:rPr>
          <w:szCs w:val="24"/>
          <w:b w:val="0"/>
          <w:i w:val="0"/>
          <w:sz w:val="24"/>
          <w:spacing w:val="0"/>
          <w:w w:val="100"/>
          <w:rFonts/>
          <w:caps w:val="0"/>
        </w:rPr>
        <w:t>large-sized</w:t>
      </w:r>
      <w:r w:rsidRPr="006F4DE1">
        <w:rPr>
          <w:szCs w:val="24"/>
          <w:b w:val="0"/>
          <w:i w:val="0"/>
          <w:sz w:val="24"/>
          <w:spacing w:val="0"/>
          <w:w w:val="100"/>
          <w:rFonts/>
          <w:caps w:val="0"/>
        </w:rPr>
        <w:t> </w:t>
      </w:r>
      <w:r w:rsidRPr="006F4DE1">
        <w:rPr>
          <w:szCs w:val="24"/>
          <w:b w:val="0"/>
          <w:i w:val="0"/>
          <w:sz w:val="24"/>
          <w:spacing w:val="0"/>
          <w:w w:val="100"/>
          <w:rFonts/>
          <w:caps w:val="0"/>
        </w:rPr>
        <w:t>pheocrysts</w:t>
      </w:r>
      <w:r w:rsidRPr="006F4DE1">
        <w:rPr>
          <w:szCs w:val="24"/>
          <w:b w:val="0"/>
          <w:i w:val="0"/>
          <w:sz w:val="24"/>
          <w:spacing w:val="0"/>
          <w:w w:val="100"/>
          <w:rFonts/>
          <w:caps w:val="0"/>
        </w:rPr>
        <w:t> </w:t>
      </w:r>
      <w:r w:rsidRPr="006F4DE1">
        <w:rPr>
          <w:szCs w:val="24"/>
          <w:b w:val="0"/>
          <w:i w:val="0"/>
          <w:sz w:val="24"/>
          <w:spacing w:val="0"/>
          <w:w w:val="100"/>
          <w:rFonts/>
          <w:caps w:val="0"/>
        </w:rPr>
        <w:t>without</w:t>
      </w:r>
      <w:r w:rsidRPr="006F4DE1">
        <w:rPr>
          <w:szCs w:val="24"/>
          <w:b w:val="0"/>
          <w:i w:val="0"/>
          <w:sz w:val="24"/>
          <w:spacing w:val="0"/>
          <w:w w:val="100"/>
          <w:rFonts/>
          <w:caps w:val="0"/>
        </w:rPr>
        <w:t> </w:t>
      </w:r>
      <w:r w:rsidRPr="006F4DE1">
        <w:rPr>
          <w:szCs w:val="24"/>
          <w:b w:val="0"/>
          <w:i w:val="0"/>
          <w:sz w:val="24"/>
          <w:spacing w:val="0"/>
          <w:w w:val="100"/>
          <w:rFonts/>
          <w:caps w:val="0"/>
        </w:rPr>
        <w:t>preferred</w:t>
      </w:r>
      <w:r w:rsidRPr="006F4DE1">
        <w:rPr>
          <w:szCs w:val="24"/>
          <w:b w:val="0"/>
          <w:i w:val="0"/>
          <w:sz w:val="24"/>
          <w:spacing w:val="0"/>
          <w:w w:val="100"/>
          <w:rFonts/>
          <w:caps w:val="0"/>
        </w:rPr>
        <w:t> </w:t>
      </w:r>
      <w:r w:rsidRPr="006F4DE1">
        <w:rPr>
          <w:szCs w:val="24"/>
          <w:b w:val="0"/>
          <w:i w:val="0"/>
          <w:sz w:val="24"/>
          <w:spacing w:val="0"/>
          <w:w w:val="100"/>
          <w:rFonts/>
          <w:caps w:val="0"/>
        </w:rPr>
        <w:t>orientation</w:t>
      </w:r>
    </w:p>
    <w:p w14:paraId="04608E17" w14:textId="77777777" w:rsidR="008C5409" w:rsidRPr="006F4DE1" w:rsidRDefault="008C5409" w:rsidP="006F4DE1">
      <w:pPr>
        <w:jc w:val="both"/>
        <w:spacing w:before="0" w:beforeAutospacing="0" w:after="160" w:afterAutospacing="0" w:lineRule="auto" w:line="360"/>
        <w:rPr>
          <w:szCs w:val="24"/>
          <w:b w:val="0"/>
          <w:i w:val="0"/>
          <w:sz w:val="24"/>
          <w:spacing w:val="0"/>
          <w:w w:val="100"/>
          <w:rFonts/>
          <w:caps w:val="0"/>
        </w:rPr>
        <w:snapToGrid w:val="0"/>
        <w:textAlignment w:val="baseline"/>
        <w:tabs>
          <w:tab w:val="left" w:pos="1947"/>
        </w:tabs>
      </w:pPr>
      <w:r>
        <w:rPr>
          <w:b w:val="0"/>
          <w:i w:val="0"/>
          <w:sz w:val="24"/>
          <w:spacing w:val="0"/>
          <w:w w:val="100"/>
          <w:rFonts/>
          <w:caps w:val="0"/>
        </w:rPr>
        <w:t/>
      </w:r>
    </w:p>
    <w:p w14:paraId="0737BB29" w14:textId="77777777" w:rsidR="0087243F" w:rsidRPr="006F4DE1" w:rsidRDefault="0087243F" w:rsidP="006F4DE1">
      <w:pPr>
        <w:jc w:val="both"/>
        <w:spacing w:before="0" w:beforeAutospacing="0" w:after="160" w:afterAutospacing="0" w:lineRule="auto" w:line="360"/>
        <w:rPr>
          <w:szCs w:val="24"/>
          <w:bCs/>
          <w:b w:val="1"/>
          <w:i w:val="0"/>
          <w:sz w:val="24"/>
          <w:spacing w:val="0"/>
          <w:w w:val="100"/>
          <w:rFonts/>
          <w:caps w:val="0"/>
        </w:rPr>
        <w:snapToGrid w:val="0"/>
        <w:textAlignment w:val="baseline"/>
        <w:tabs>
          <w:tab w:val="left" w:pos="1947"/>
        </w:tabs>
      </w:pPr>
      <w:r w:rsidRPr="006F4DE1">
        <w:rPr>
          <w:szCs w:val="24"/>
          <w:bCs/>
          <w:b w:val="1"/>
          <w:i w:val="0"/>
          <w:sz w:val="24"/>
          <w:spacing w:val="0"/>
          <w:w w:val="100"/>
          <w:rFonts/>
          <w:caps w:val="0"/>
        </w:rPr>
        <w:t>LOCATION</w:t>
      </w:r>
      <w:r w:rsidRPr="006F4DE1">
        <w:rPr>
          <w:szCs w:val="24"/>
          <w:bCs/>
          <w:b w:val="1"/>
          <w:i w:val="0"/>
          <w:sz w:val="24"/>
          <w:spacing w:val="0"/>
          <w:w w:val="100"/>
          <w:rFonts/>
          <w:caps w:val="0"/>
        </w:rPr>
        <w:t> </w:t>
      </w:r>
      <w:r w:rsidRPr="006F4DE1">
        <w:rPr>
          <w:szCs w:val="24"/>
          <w:bCs/>
          <w:b w:val="1"/>
          <w:i w:val="0"/>
          <w:sz w:val="24"/>
          <w:spacing w:val="0"/>
          <w:w w:val="100"/>
          <w:rFonts/>
          <w:caps w:val="0"/>
        </w:rPr>
        <w:t>9</w:t>
      </w:r>
      <w:r w:rsidRPr="006F4DE1">
        <w:rPr>
          <w:szCs w:val="24"/>
          <w:bCs/>
          <w:b w:val="1"/>
          <w:i w:val="0"/>
          <w:sz w:val="24"/>
          <w:spacing w:val="0"/>
          <w:w w:val="100"/>
          <w:rFonts/>
          <w:caps w:val="0"/>
        </w:rPr>
        <w:t>   </w:t>
      </w:r>
    </w:p>
    <w:p w14:paraId="0013CD38" w14:textId="77777777" w:rsidR="0087243F" w:rsidRPr="006F4DE1" w:rsidRDefault="0087243F" w:rsidP="006F4DE1">
      <w:pPr>
        <w:spacing w:before="0" w:beforeAutospacing="0" w:after="160" w:afterAutospacing="0" w:lineRule="auto" w:line="360"/>
        <w:rPr>
          <w:szCs w:val="24"/>
          <w:lang w:val="en-GB" w:eastAsia="en-GB"/>
          <w:b w:val="0"/>
          <w:i w:val="0"/>
          <w:color w:val="000000"/>
          <w:sz w:val="24"/>
          <w:spacing w:val="0"/>
          <w:w w:val="100"/>
          <w:rFonts w:eastAsia="Times New Roman"/>
          <w:caps w:val="0"/>
        </w:rPr>
        <w:snapToGrid w:val="0"/>
        <w:textAlignment w:val="baseline"/>
      </w:pPr>
      <w:r w:rsidRPr="006F4DE1">
        <w:rPr>
          <w:szCs w:val="24"/>
          <w:bCs/>
          <w:b w:val="1"/>
          <w:i w:val="0"/>
          <w:sz w:val="24"/>
          <w:spacing w:val="0"/>
          <w:w w:val="100"/>
          <w:rFonts/>
          <w:caps w:val="0"/>
        </w:rPr>
        <w:t>Coordinates;</w:t>
      </w:r>
      <w:r w:rsidRPr="006F4DE1">
        <w:rPr>
          <w:szCs w:val="24"/>
          <w:b w:val="0"/>
          <w:i w:val="0"/>
          <w:color w:val="000000"/>
          <w:sz w:val="24"/>
          <w:spacing w:val="0"/>
          <w:w w:val="100"/>
          <w:rFonts/>
          <w:caps w:val="0"/>
        </w:rPr>
        <w:t>  </w:t>
      </w:r>
      <w:r w:rsidRPr="006F4DE1">
        <w:rPr>
          <w:szCs w:val="24"/>
          <w:bCs/>
          <w:lang w:val="en-GB" w:eastAsia="en-GB"/>
          <w:b w:val="1"/>
          <w:i w:val="0"/>
          <w:color w:val="000000"/>
          <w:sz w:val="24"/>
          <w:spacing w:val="0"/>
          <w:w w:val="100"/>
          <w:rFonts w:eastAsia="Times New Roman"/>
          <w:caps w:val="0"/>
        </w:rPr>
        <w:t>7.2150500,</w:t>
      </w:r>
      <w:r w:rsidRPr="006F4DE1">
        <w:rPr>
          <w:szCs w:val="24"/>
          <w:bCs/>
          <w:lang w:val="en-GB" w:eastAsia="en-GB"/>
          <w:b w:val="1"/>
          <w:i w:val="0"/>
          <w:color w:val="000000"/>
          <w:sz w:val="24"/>
          <w:spacing w:val="0"/>
          <w:w w:val="100"/>
          <w:rFonts w:eastAsia="Times New Roman"/>
          <w:caps w:val="0"/>
        </w:rPr>
        <w:t> </w:t>
      </w:r>
      <w:r w:rsidRPr="006F4DE1">
        <w:rPr>
          <w:szCs w:val="24"/>
          <w:bCs/>
          <w:lang w:val="en-GB" w:eastAsia="en-GB"/>
          <w:b w:val="1"/>
          <w:i w:val="0"/>
          <w:color w:val="000000"/>
          <w:sz w:val="24"/>
          <w:spacing w:val="0"/>
          <w:w w:val="100"/>
          <w:rFonts w:eastAsia="Times New Roman"/>
          <w:caps w:val="0"/>
        </w:rPr>
        <w:t>3.3448833</w:t>
      </w:r>
    </w:p>
    <w:p w14:paraId="12B48F19" w14:textId="77777777" w:rsidR="0087243F" w:rsidRPr="006F4DE1" w:rsidRDefault="0087243F" w:rsidP="006F4DE1">
      <w:pPr>
        <w:spacing w:before="0" w:beforeAutospacing="0" w:after="160" w:afterAutospacing="0" w:lineRule="auto" w:line="360"/>
        <w:rPr>
          <w:szCs w:val="24"/>
          <w:bCs/>
          <w:b w:val="1"/>
          <w:i w:val="0"/>
          <w:sz w:val="24"/>
          <w:spacing w:val="0"/>
          <w:w w:val="100"/>
          <w:rFonts/>
          <w:caps w:val="0"/>
        </w:rPr>
        <w:snapToGrid w:val="0"/>
        <w:textAlignment w:val="baseline"/>
      </w:pPr>
      <w:r w:rsidRPr="006F4DE1">
        <w:rPr>
          <w:szCs w:val="24"/>
          <w:bCs/>
          <w:b w:val="1"/>
          <w:i w:val="0"/>
          <w:sz w:val="24"/>
          <w:spacing w:val="0"/>
          <w:w w:val="100"/>
          <w:rFonts/>
          <w:caps w:val="0"/>
        </w:rPr>
        <w:t>Weather:</w:t>
      </w:r>
      <w:r w:rsidRPr="006F4DE1">
        <w:rPr>
          <w:szCs w:val="24"/>
          <w:bCs/>
          <w:b w:val="1"/>
          <w:i w:val="0"/>
          <w:sz w:val="24"/>
          <w:spacing w:val="0"/>
          <w:w w:val="100"/>
          <w:rFonts/>
          <w:caps w:val="0"/>
        </w:rPr>
        <w:t> </w:t>
      </w:r>
      <w:r w:rsidRPr="006F4DE1">
        <w:rPr>
          <w:szCs w:val="24"/>
          <w:bCs/>
          <w:b w:val="1"/>
          <w:i w:val="0"/>
          <w:sz w:val="24"/>
          <w:spacing w:val="0"/>
          <w:w w:val="100"/>
          <w:rFonts/>
          <w:caps w:val="0"/>
        </w:rPr>
        <w:t>34</w:t>
      </w:r>
      <w:r w:rsidRPr="006F4DE1">
        <w:rPr>
          <w:szCs w:val="24"/>
          <w:bCs/>
          <w:b w:val="1"/>
          <w:i w:val="0"/>
          <w:sz w:val="24"/>
          <w:spacing w:val="0"/>
          <w:w w:val="100"/>
          <w:vertAlign w:val="superscript"/>
          <w:rFonts/>
          <w:caps w:val="0"/>
        </w:rPr>
        <w:t>o</w:t>
      </w:r>
      <w:r w:rsidRPr="006F4DE1">
        <w:rPr>
          <w:szCs w:val="24"/>
          <w:bCs/>
          <w:b w:val="1"/>
          <w:i w:val="0"/>
          <w:sz w:val="24"/>
          <w:spacing w:val="0"/>
          <w:w w:val="100"/>
          <w:rFonts/>
          <w:caps w:val="0"/>
        </w:rPr>
        <w:t>C,</w:t>
      </w:r>
      <w:r w:rsidRPr="006F4DE1">
        <w:rPr>
          <w:szCs w:val="24"/>
          <w:bCs/>
          <w:b w:val="1"/>
          <w:i w:val="0"/>
          <w:sz w:val="24"/>
          <w:spacing w:val="0"/>
          <w:w w:val="100"/>
          <w:rFonts/>
          <w:caps w:val="0"/>
        </w:rPr>
        <w:t> </w:t>
      </w:r>
      <w:r w:rsidRPr="006F4DE1">
        <w:rPr>
          <w:szCs w:val="24"/>
          <w:bCs/>
          <w:b w:val="1"/>
          <w:i w:val="0"/>
          <w:sz w:val="24"/>
          <w:spacing w:val="0"/>
          <w:w w:val="100"/>
          <w:rFonts/>
          <w:caps w:val="0"/>
        </w:rPr>
        <w:t>sunny</w:t>
      </w:r>
    </w:p>
    <w:p w14:paraId="33E27CF0" w14:textId="77777777" w:rsidR="0087243F" w:rsidRPr="00725B8B" w:rsidRDefault="0087243F" w:rsidP="00725B8B">
      <w:pPr>
        <w:spacing w:before="0" w:beforeAutospacing="0" w:after="160" w:afterAutospacing="0" w:lineRule="auto" w:line="360"/>
        <w:rPr>
          <w:szCs w:val="24"/>
          <w:bCs/>
          <w:b w:val="1"/>
          <w:i w:val="0"/>
          <w:sz w:val="24"/>
          <w:spacing w:val="0"/>
          <w:w w:val="100"/>
          <w:rFonts/>
          <w:caps w:val="0"/>
        </w:rPr>
        <w:snapToGrid w:val="0"/>
        <w:textAlignment w:val="baseline"/>
      </w:pPr>
      <w:r w:rsidRPr="006F4DE1">
        <w:rPr>
          <w:szCs w:val="24"/>
          <w:bCs/>
          <w:b w:val="1"/>
          <w:i w:val="0"/>
          <w:sz w:val="24"/>
          <w:spacing w:val="0"/>
          <w:w w:val="100"/>
          <w:rFonts/>
          <w:caps w:val="0"/>
        </w:rPr>
        <w:t>Altitude:</w:t>
      </w:r>
      <w:r w:rsidRPr="006F4DE1">
        <w:rPr>
          <w:szCs w:val="24"/>
          <w:bCs/>
          <w:b w:val="1"/>
          <w:i w:val="0"/>
          <w:sz w:val="24"/>
          <w:spacing w:val="0"/>
          <w:w w:val="100"/>
          <w:rFonts/>
          <w:caps w:val="0"/>
        </w:rPr>
        <w:t> </w:t>
      </w:r>
      <w:r w:rsidRPr="006F4DE1">
        <w:rPr>
          <w:szCs w:val="24"/>
          <w:bCs/>
          <w:b w:val="1"/>
          <w:i w:val="0"/>
          <w:sz w:val="24"/>
          <w:spacing w:val="0"/>
          <w:w w:val="100"/>
          <w:rFonts/>
          <w:caps w:val="0"/>
        </w:rPr>
        <w:t>80m</w:t>
      </w:r>
      <w:r w:rsidRPr="006F4DE1">
        <w:rPr>
          <w:szCs w:val="24"/>
          <w:bCs/>
          <w:b w:val="1"/>
          <w:i w:val="0"/>
          <w:sz w:val="24"/>
          <w:spacing w:val="0"/>
          <w:w w:val="100"/>
          <w:rFonts/>
          <w:caps w:val="0"/>
        </w:rPr>
        <w:t> </w:t>
      </w:r>
      <w:r w:rsidRPr="006F4DE1">
        <w:rPr>
          <w:szCs w:val="24"/>
          <w:bCs/>
          <w:b w:val="1"/>
          <w:i w:val="0"/>
          <w:sz w:val="24"/>
          <w:spacing w:val="0"/>
          <w:w w:val="100"/>
          <w:rFonts/>
          <w:caps w:val="0"/>
        </w:rPr>
        <w:t>Above</w:t>
      </w:r>
      <w:r w:rsidRPr="006F4DE1">
        <w:rPr>
          <w:szCs w:val="24"/>
          <w:bCs/>
          <w:b w:val="1"/>
          <w:i w:val="0"/>
          <w:sz w:val="24"/>
          <w:spacing w:val="0"/>
          <w:w w:val="100"/>
          <w:rFonts/>
          <w:caps w:val="0"/>
        </w:rPr>
        <w:t> </w:t>
      </w:r>
      <w:r w:rsidRPr="006F4DE1">
        <w:rPr>
          <w:szCs w:val="24"/>
          <w:bCs/>
          <w:b w:val="1"/>
          <w:i w:val="0"/>
          <w:sz w:val="24"/>
          <w:spacing w:val="0"/>
          <w:w w:val="100"/>
          <w:rFonts/>
          <w:caps w:val="0"/>
        </w:rPr>
        <w:t>MSL</w:t>
      </w:r>
    </w:p>
    <w:p w14:paraId="12DFD5EE" w14:textId="77777777" w:rsidR="0087243F" w:rsidRPr="006F4DE1" w:rsidRDefault="0087243F" w:rsidP="006F4DE1">
      <w:pPr>
        <w:spacing w:before="0" w:beforeAutospacing="0" w:after="160" w:afterAutospacing="0" w:lineRule="auto" w:line="360"/>
        <w:rPr>
          <w:szCs w:val="24"/>
          <w:b w:val="0"/>
          <w:i w:val="0"/>
          <w:sz w:val="24"/>
          <w:spacing w:val="0"/>
          <w:w w:val="100"/>
          <w:rFonts/>
          <w:caps w:val="0"/>
        </w:rPr>
        <w:snapToGrid w:val="0"/>
        <w:textAlignment w:val="baseline"/>
      </w:pPr>
      <w:r w:rsidRPr="006F4DE1">
        <w:rPr>
          <w:szCs w:val="24"/>
          <w:bCs/>
          <w:b w:val="1"/>
          <w:i w:val="0"/>
          <w:sz w:val="24"/>
          <w:spacing w:val="0"/>
          <w:w w:val="100"/>
          <w:rFonts/>
          <w:caps w:val="0"/>
        </w:rPr>
        <w:t>Outcrop</w:t>
      </w:r>
      <w:r w:rsidRPr="006F4DE1">
        <w:rPr>
          <w:szCs w:val="24"/>
          <w:bCs/>
          <w:b w:val="1"/>
          <w:i w:val="0"/>
          <w:sz w:val="24"/>
          <w:spacing w:val="0"/>
          <w:w w:val="100"/>
          <w:rFonts/>
          <w:caps w:val="0"/>
        </w:rPr>
        <w:t> </w:t>
      </w:r>
      <w:r w:rsidRPr="006F4DE1">
        <w:rPr>
          <w:szCs w:val="24"/>
          <w:bCs/>
          <w:b w:val="1"/>
          <w:i w:val="0"/>
          <w:sz w:val="24"/>
          <w:spacing w:val="0"/>
          <w:w w:val="100"/>
          <w:rFonts/>
          <w:caps w:val="0"/>
        </w:rPr>
        <w:t>name</w:t>
      </w:r>
      <w:r w:rsidRPr="006F4DE1">
        <w:rPr>
          <w:szCs w:val="24"/>
          <w:b w:val="0"/>
          <w:i w:val="0"/>
          <w:sz w:val="24"/>
          <w:spacing w:val="0"/>
          <w:w w:val="100"/>
          <w:rFonts/>
          <w:caps w:val="0"/>
        </w:rPr>
        <w:t>:</w:t>
      </w:r>
      <w:r w:rsidRPr="006F4DE1">
        <w:rPr>
          <w:szCs w:val="24"/>
          <w:b w:val="0"/>
          <w:i w:val="0"/>
          <w:sz w:val="24"/>
          <w:spacing w:val="0"/>
          <w:w w:val="100"/>
          <w:rFonts/>
          <w:caps w:val="0"/>
        </w:rPr>
        <w:t> </w:t>
      </w:r>
      <w:r w:rsidRPr="006F4DE1">
        <w:rPr>
          <w:szCs w:val="24"/>
          <w:b w:val="0"/>
          <w:i w:val="0"/>
          <w:sz w:val="24"/>
          <w:spacing w:val="0"/>
          <w:w w:val="100"/>
          <w:rFonts/>
          <w:caps w:val="0"/>
        </w:rPr>
        <w:t>Porphiritic</w:t>
      </w:r>
      <w:r w:rsidRPr="006F4DE1">
        <w:rPr>
          <w:szCs w:val="24"/>
          <w:b w:val="0"/>
          <w:i w:val="0"/>
          <w:sz w:val="24"/>
          <w:spacing w:val="0"/>
          <w:w w:val="100"/>
          <w:rFonts/>
          <w:caps w:val="0"/>
        </w:rPr>
        <w:t> </w:t>
      </w:r>
      <w:r w:rsidRPr="006F4DE1">
        <w:rPr>
          <w:szCs w:val="24"/>
          <w:b w:val="0"/>
          <w:i w:val="0"/>
          <w:sz w:val="24"/>
          <w:spacing w:val="0"/>
          <w:w w:val="100"/>
          <w:rFonts/>
          <w:caps w:val="0"/>
        </w:rPr>
        <w:t>granite</w:t>
      </w:r>
    </w:p>
    <w:p w14:paraId="301ECB73" w14:textId="77777777" w:rsidR="0087243F" w:rsidRPr="006F4DE1" w:rsidRDefault="0087243F" w:rsidP="006F4DE1">
      <w:pPr>
        <w:jc w:val="both"/>
        <w:spacing w:before="0" w:beforeAutospacing="0" w:after="160" w:afterAutospacing="0" w:lineRule="auto" w:line="360"/>
        <w:rPr>
          <w:szCs w:val="24"/>
          <w:b w:val="0"/>
          <w:i w:val="0"/>
          <w:sz w:val="24"/>
          <w:spacing w:val="0"/>
          <w:w w:val="100"/>
          <w:rFonts/>
          <w:caps w:val="0"/>
        </w:rPr>
        <w:snapToGrid w:val="0"/>
        <w:textAlignment w:val="baseline"/>
        <w:tabs>
          <w:tab w:val="left" w:pos="1947"/>
        </w:tabs>
      </w:pPr>
      <w:r w:rsidRPr="006F4DE1">
        <w:rPr>
          <w:szCs w:val="24"/>
          <w:bCs/>
          <w:b w:val="1"/>
          <w:i w:val="0"/>
          <w:sz w:val="24"/>
          <w:spacing w:val="0"/>
          <w:w w:val="100"/>
          <w:rFonts/>
          <w:caps w:val="0"/>
        </w:rPr>
        <w:t>Description</w:t>
      </w:r>
      <w:r w:rsidRPr="006F4DE1">
        <w:rPr>
          <w:szCs w:val="24"/>
          <w:b w:val="0"/>
          <w:i w:val="0"/>
          <w:sz w:val="24"/>
          <w:spacing w:val="0"/>
          <w:w w:val="100"/>
          <w:rFonts/>
          <w:caps w:val="0"/>
        </w:rPr>
        <w:t>:</w:t>
      </w:r>
      <w:r w:rsidRPr="006F4DE1">
        <w:rPr>
          <w:szCs w:val="24"/>
          <w:b w:val="0"/>
          <w:i w:val="0"/>
          <w:sz w:val="24"/>
          <w:spacing w:val="0"/>
          <w:w w:val="100"/>
          <w:rFonts/>
          <w:caps w:val="0"/>
        </w:rPr>
        <w:t> </w:t>
      </w:r>
      <w:r w:rsidRPr="006F4DE1">
        <w:rPr>
          <w:szCs w:val="24"/>
          <w:b w:val="0"/>
          <w:i w:val="0"/>
          <w:sz w:val="24"/>
          <w:spacing w:val="0"/>
          <w:w w:val="100"/>
          <w:rFonts/>
          <w:caps w:val="0"/>
        </w:rPr>
        <w:t>A</w:t>
      </w:r>
      <w:r w:rsidRPr="006F4DE1">
        <w:rPr>
          <w:szCs w:val="24"/>
          <w:b w:val="0"/>
          <w:i w:val="0"/>
          <w:sz w:val="24"/>
          <w:spacing w:val="0"/>
          <w:w w:val="100"/>
          <w:rFonts/>
          <w:caps w:val="0"/>
        </w:rPr>
        <w:t> </w:t>
      </w:r>
      <w:r w:rsidRPr="006F4DE1">
        <w:rPr>
          <w:szCs w:val="24"/>
          <w:b w:val="0"/>
          <w:i w:val="0"/>
          <w:sz w:val="24"/>
          <w:spacing w:val="0"/>
          <w:w w:val="100"/>
          <w:rFonts/>
          <w:caps w:val="0"/>
        </w:rPr>
        <w:t>moderate</w:t>
      </w:r>
      <w:r w:rsidRPr="006F4DE1">
        <w:rPr>
          <w:szCs w:val="24"/>
          <w:b w:val="0"/>
          <w:i w:val="0"/>
          <w:sz w:val="24"/>
          <w:spacing w:val="0"/>
          <w:w w:val="100"/>
          <w:rFonts/>
          <w:caps w:val="0"/>
        </w:rPr>
        <w:t> </w:t>
      </w:r>
      <w:r w:rsidRPr="006F4DE1">
        <w:rPr>
          <w:szCs w:val="24"/>
          <w:b w:val="0"/>
          <w:i w:val="0"/>
          <w:sz w:val="24"/>
          <w:spacing w:val="0"/>
          <w:w w:val="100"/>
          <w:rFonts/>
          <w:caps w:val="0"/>
        </w:rPr>
        <w:t>outcrop</w:t>
      </w:r>
      <w:r w:rsidRPr="006F4DE1">
        <w:rPr>
          <w:szCs w:val="24"/>
          <w:b w:val="0"/>
          <w:i w:val="0"/>
          <w:sz w:val="24"/>
          <w:spacing w:val="0"/>
          <w:w w:val="100"/>
          <w:rFonts/>
          <w:caps w:val="0"/>
        </w:rPr>
        <w:t> </w:t>
      </w:r>
      <w:r w:rsidRPr="006F4DE1">
        <w:rPr>
          <w:szCs w:val="24"/>
          <w:b w:val="0"/>
          <w:i w:val="0"/>
          <w:sz w:val="24"/>
          <w:spacing w:val="0"/>
          <w:w w:val="100"/>
          <w:rFonts/>
          <w:caps w:val="0"/>
        </w:rPr>
        <w:t>with</w:t>
      </w:r>
      <w:r w:rsidRPr="006F4DE1">
        <w:rPr>
          <w:szCs w:val="24"/>
          <w:b w:val="0"/>
          <w:i w:val="0"/>
          <w:sz w:val="24"/>
          <w:spacing w:val="0"/>
          <w:w w:val="100"/>
          <w:rFonts/>
          <w:caps w:val="0"/>
        </w:rPr>
        <w:t> </w:t>
      </w:r>
      <w:r w:rsidRPr="006F4DE1">
        <w:rPr>
          <w:szCs w:val="24"/>
          <w:b w:val="0"/>
          <w:i w:val="0"/>
          <w:sz w:val="24"/>
          <w:spacing w:val="0"/>
          <w:w w:val="100"/>
          <w:rFonts/>
          <w:caps w:val="0"/>
        </w:rPr>
        <w:t>nearby</w:t>
      </w:r>
      <w:r w:rsidRPr="006F4DE1">
        <w:rPr>
          <w:szCs w:val="24"/>
          <w:b w:val="0"/>
          <w:i w:val="0"/>
          <w:sz w:val="24"/>
          <w:spacing w:val="0"/>
          <w:w w:val="100"/>
          <w:rFonts/>
          <w:caps w:val="0"/>
        </w:rPr>
        <w:t> </w:t>
      </w:r>
      <w:r w:rsidRPr="006F4DE1">
        <w:rPr>
          <w:szCs w:val="24"/>
          <w:b w:val="0"/>
          <w:i w:val="0"/>
          <w:sz w:val="24"/>
          <w:spacing w:val="0"/>
          <w:w w:val="100"/>
          <w:rFonts/>
          <w:caps w:val="0"/>
        </w:rPr>
        <w:t>boulders</w:t>
      </w:r>
      <w:r w:rsidRPr="006F4DE1">
        <w:rPr>
          <w:szCs w:val="24"/>
          <w:b w:val="0"/>
          <w:i w:val="0"/>
          <w:sz w:val="24"/>
          <w:spacing w:val="0"/>
          <w:w w:val="100"/>
          <w:rFonts/>
          <w:caps w:val="0"/>
        </w:rPr>
        <w:t> </w:t>
      </w:r>
      <w:r w:rsidRPr="006F4DE1">
        <w:rPr>
          <w:szCs w:val="24"/>
          <w:b w:val="0"/>
          <w:i w:val="0"/>
          <w:sz w:val="24"/>
          <w:spacing w:val="0"/>
          <w:w w:val="100"/>
          <w:rFonts/>
          <w:caps w:val="0"/>
        </w:rPr>
        <w:t>of</w:t>
      </w:r>
      <w:r w:rsidRPr="006F4DE1">
        <w:rPr>
          <w:szCs w:val="24"/>
          <w:b w:val="0"/>
          <w:i w:val="0"/>
          <w:sz w:val="24"/>
          <w:spacing w:val="0"/>
          <w:w w:val="100"/>
          <w:rFonts/>
          <w:caps w:val="0"/>
        </w:rPr>
        <w:t> </w:t>
      </w:r>
      <w:r w:rsidRPr="006F4DE1">
        <w:rPr>
          <w:szCs w:val="24"/>
          <w:b w:val="0"/>
          <w:i w:val="0"/>
          <w:sz w:val="24"/>
          <w:spacing w:val="0"/>
          <w:w w:val="100"/>
          <w:rFonts/>
          <w:caps w:val="0"/>
        </w:rPr>
        <w:t>the</w:t>
      </w:r>
      <w:r w:rsidRPr="006F4DE1">
        <w:rPr>
          <w:szCs w:val="24"/>
          <w:b w:val="0"/>
          <w:i w:val="0"/>
          <w:sz w:val="24"/>
          <w:spacing w:val="0"/>
          <w:w w:val="100"/>
          <w:rFonts/>
          <w:caps w:val="0"/>
        </w:rPr>
        <w:t> </w:t>
      </w:r>
      <w:r w:rsidRPr="006F4DE1">
        <w:rPr>
          <w:szCs w:val="24"/>
          <w:b w:val="0"/>
          <w:i w:val="0"/>
          <w:sz w:val="24"/>
          <w:spacing w:val="0"/>
          <w:w w:val="100"/>
          <w:rFonts/>
          <w:caps w:val="0"/>
        </w:rPr>
        <w:t>same</w:t>
      </w:r>
      <w:r w:rsidRPr="006F4DE1">
        <w:rPr>
          <w:szCs w:val="24"/>
          <w:b w:val="0"/>
          <w:i w:val="0"/>
          <w:sz w:val="24"/>
          <w:spacing w:val="0"/>
          <w:w w:val="100"/>
          <w:rFonts/>
          <w:caps w:val="0"/>
        </w:rPr>
        <w:t> </w:t>
      </w:r>
      <w:r w:rsidRPr="006F4DE1">
        <w:rPr>
          <w:szCs w:val="24"/>
          <w:b w:val="0"/>
          <w:i w:val="0"/>
          <w:sz w:val="24"/>
          <w:spacing w:val="0"/>
          <w:w w:val="100"/>
          <w:rFonts/>
          <w:caps w:val="0"/>
        </w:rPr>
        <w:t>textures.with</w:t>
      </w:r>
      <w:r w:rsidRPr="006F4DE1">
        <w:rPr>
          <w:szCs w:val="24"/>
          <w:b w:val="0"/>
          <w:i w:val="0"/>
          <w:sz w:val="24"/>
          <w:spacing w:val="0"/>
          <w:w w:val="100"/>
          <w:rFonts/>
          <w:caps w:val="0"/>
        </w:rPr>
        <w:t> </w:t>
      </w:r>
      <w:r w:rsidRPr="006F4DE1">
        <w:rPr>
          <w:szCs w:val="24"/>
          <w:b w:val="0"/>
          <w:i w:val="0"/>
          <w:sz w:val="24"/>
          <w:spacing w:val="0"/>
          <w:w w:val="100"/>
          <w:rFonts/>
          <w:caps w:val="0"/>
        </w:rPr>
        <w:t>similar</w:t>
      </w:r>
      <w:r w:rsidRPr="006F4DE1">
        <w:rPr>
          <w:szCs w:val="24"/>
          <w:b w:val="0"/>
          <w:i w:val="0"/>
          <w:sz w:val="24"/>
          <w:spacing w:val="0"/>
          <w:w w:val="100"/>
          <w:rFonts/>
          <w:caps w:val="0"/>
        </w:rPr>
        <w:t> </w:t>
      </w:r>
      <w:r w:rsidRPr="006F4DE1">
        <w:rPr>
          <w:szCs w:val="24"/>
          <w:b w:val="0"/>
          <w:i w:val="0"/>
          <w:sz w:val="24"/>
          <w:spacing w:val="0"/>
          <w:w w:val="100"/>
          <w:rFonts/>
          <w:caps w:val="0"/>
        </w:rPr>
        <w:t>textures.</w:t>
      </w:r>
      <w:r w:rsidRPr="006F4DE1">
        <w:rPr>
          <w:szCs w:val="24"/>
          <w:b w:val="0"/>
          <w:i w:val="0"/>
          <w:sz w:val="24"/>
          <w:spacing w:val="0"/>
          <w:w w:val="100"/>
          <w:rFonts/>
          <w:caps w:val="0"/>
        </w:rPr>
        <w:t> </w:t>
      </w:r>
      <w:r w:rsidRPr="006F4DE1">
        <w:rPr>
          <w:szCs w:val="24"/>
          <w:b w:val="0"/>
          <w:i w:val="0"/>
          <w:sz w:val="24"/>
          <w:spacing w:val="0"/>
          <w:w w:val="100"/>
          <w:rFonts/>
          <w:caps w:val="0"/>
        </w:rPr>
        <w:t>There</w:t>
      </w:r>
      <w:r w:rsidRPr="006F4DE1">
        <w:rPr>
          <w:szCs w:val="24"/>
          <w:b w:val="0"/>
          <w:i w:val="0"/>
          <w:sz w:val="24"/>
          <w:spacing w:val="0"/>
          <w:w w:val="100"/>
          <w:rFonts/>
          <w:caps w:val="0"/>
        </w:rPr>
        <w:t> </w:t>
      </w:r>
      <w:r w:rsidRPr="006F4DE1">
        <w:rPr>
          <w:szCs w:val="24"/>
          <w:b w:val="0"/>
          <w:i w:val="0"/>
          <w:sz w:val="24"/>
          <w:spacing w:val="0"/>
          <w:w w:val="100"/>
          <w:rFonts/>
          <w:caps w:val="0"/>
        </w:rPr>
        <w:t>are</w:t>
      </w:r>
      <w:r w:rsidRPr="006F4DE1">
        <w:rPr>
          <w:szCs w:val="24"/>
          <w:b w:val="0"/>
          <w:i w:val="0"/>
          <w:sz w:val="24"/>
          <w:spacing w:val="0"/>
          <w:w w:val="100"/>
          <w:rFonts/>
          <w:caps w:val="0"/>
        </w:rPr>
        <w:t> </w:t>
      </w:r>
      <w:r w:rsidRPr="006F4DE1">
        <w:rPr>
          <w:szCs w:val="24"/>
          <w:b w:val="0"/>
          <w:i w:val="0"/>
          <w:sz w:val="24"/>
          <w:spacing w:val="0"/>
          <w:w w:val="100"/>
          <w:rFonts/>
          <w:caps w:val="0"/>
        </w:rPr>
        <w:t>presence</w:t>
      </w:r>
      <w:r w:rsidRPr="006F4DE1">
        <w:rPr>
          <w:szCs w:val="24"/>
          <w:b w:val="0"/>
          <w:i w:val="0"/>
          <w:sz w:val="24"/>
          <w:spacing w:val="0"/>
          <w:w w:val="100"/>
          <w:rFonts/>
          <w:caps w:val="0"/>
        </w:rPr>
        <w:t> </w:t>
      </w:r>
      <w:r w:rsidRPr="006F4DE1">
        <w:rPr>
          <w:szCs w:val="24"/>
          <w:b w:val="0"/>
          <w:i w:val="0"/>
          <w:sz w:val="24"/>
          <w:spacing w:val="0"/>
          <w:w w:val="100"/>
          <w:rFonts/>
          <w:caps w:val="0"/>
        </w:rPr>
        <w:t>of</w:t>
      </w:r>
      <w:r w:rsidRPr="006F4DE1">
        <w:rPr>
          <w:szCs w:val="24"/>
          <w:b w:val="0"/>
          <w:i w:val="0"/>
          <w:sz w:val="24"/>
          <w:spacing w:val="0"/>
          <w:w w:val="100"/>
          <w:rFonts/>
          <w:caps w:val="0"/>
        </w:rPr>
        <w:t> </w:t>
      </w:r>
      <w:r w:rsidRPr="006F4DE1">
        <w:rPr>
          <w:szCs w:val="24"/>
          <w:b w:val="0"/>
          <w:i w:val="0"/>
          <w:sz w:val="24"/>
          <w:spacing w:val="0"/>
          <w:w w:val="100"/>
          <w:rFonts/>
          <w:caps w:val="0"/>
        </w:rPr>
        <w:t>large-sized</w:t>
      </w:r>
      <w:r w:rsidRPr="006F4DE1">
        <w:rPr>
          <w:szCs w:val="24"/>
          <w:b w:val="0"/>
          <w:i w:val="0"/>
          <w:sz w:val="24"/>
          <w:spacing w:val="0"/>
          <w:w w:val="100"/>
          <w:rFonts/>
          <w:caps w:val="0"/>
        </w:rPr>
        <w:t> </w:t>
      </w:r>
      <w:r w:rsidRPr="006F4DE1">
        <w:rPr>
          <w:szCs w:val="24"/>
          <w:b w:val="0"/>
          <w:i w:val="0"/>
          <w:sz w:val="24"/>
          <w:spacing w:val="0"/>
          <w:w w:val="100"/>
          <w:rFonts/>
          <w:caps w:val="0"/>
        </w:rPr>
        <w:t>pheocrysts</w:t>
      </w:r>
      <w:r w:rsidRPr="006F4DE1">
        <w:rPr>
          <w:szCs w:val="24"/>
          <w:b w:val="0"/>
          <w:i w:val="0"/>
          <w:sz w:val="24"/>
          <w:spacing w:val="0"/>
          <w:w w:val="100"/>
          <w:rFonts/>
          <w:caps w:val="0"/>
        </w:rPr>
        <w:t> </w:t>
      </w:r>
      <w:r w:rsidRPr="006F4DE1">
        <w:rPr>
          <w:szCs w:val="24"/>
          <w:b w:val="0"/>
          <w:i w:val="0"/>
          <w:sz w:val="24"/>
          <w:spacing w:val="0"/>
          <w:w w:val="100"/>
          <w:rFonts/>
          <w:caps w:val="0"/>
        </w:rPr>
        <w:t>without</w:t>
      </w:r>
      <w:r w:rsidRPr="006F4DE1">
        <w:rPr>
          <w:szCs w:val="24"/>
          <w:b w:val="0"/>
          <w:i w:val="0"/>
          <w:sz w:val="24"/>
          <w:spacing w:val="0"/>
          <w:w w:val="100"/>
          <w:rFonts/>
          <w:caps w:val="0"/>
        </w:rPr>
        <w:t> </w:t>
      </w:r>
      <w:r w:rsidRPr="006F4DE1">
        <w:rPr>
          <w:szCs w:val="24"/>
          <w:b w:val="0"/>
          <w:i w:val="0"/>
          <w:sz w:val="24"/>
          <w:spacing w:val="0"/>
          <w:w w:val="100"/>
          <w:rFonts/>
          <w:caps w:val="0"/>
        </w:rPr>
        <w:t>preferred</w:t>
      </w:r>
      <w:r w:rsidRPr="006F4DE1">
        <w:rPr>
          <w:szCs w:val="24"/>
          <w:b w:val="0"/>
          <w:i w:val="0"/>
          <w:sz w:val="24"/>
          <w:spacing w:val="0"/>
          <w:w w:val="100"/>
          <w:rFonts/>
          <w:caps w:val="0"/>
        </w:rPr>
        <w:t> </w:t>
      </w:r>
      <w:r w:rsidRPr="006F4DE1">
        <w:rPr>
          <w:szCs w:val="24"/>
          <w:b w:val="0"/>
          <w:i w:val="0"/>
          <w:sz w:val="24"/>
          <w:spacing w:val="0"/>
          <w:w w:val="100"/>
          <w:rFonts/>
          <w:caps w:val="0"/>
        </w:rPr>
        <w:t>orientation</w:t>
      </w:r>
      <w:r w:rsidRPr="006F4DE1">
        <w:rPr>
          <w:szCs w:val="24"/>
          <w:b w:val="0"/>
          <w:i w:val="0"/>
          <w:sz w:val="24"/>
          <w:spacing w:val="0"/>
          <w:w w:val="100"/>
          <w:rFonts/>
          <w:caps w:val="0"/>
        </w:rPr>
        <w:t> </w:t>
      </w:r>
      <w:r w:rsidRPr="006F4DE1">
        <w:rPr>
          <w:szCs w:val="24"/>
          <w:b w:val="0"/>
          <w:i w:val="0"/>
          <w:sz w:val="24"/>
          <w:spacing w:val="0"/>
          <w:w w:val="100"/>
          <w:rFonts/>
          <w:caps w:val="0"/>
        </w:rPr>
        <w:t>in</w:t>
      </w:r>
      <w:r w:rsidRPr="006F4DE1">
        <w:rPr>
          <w:szCs w:val="24"/>
          <w:b w:val="0"/>
          <w:i w:val="0"/>
          <w:sz w:val="24"/>
          <w:spacing w:val="0"/>
          <w:w w:val="100"/>
          <w:rFonts/>
          <w:caps w:val="0"/>
        </w:rPr>
        <w:t> </w:t>
      </w:r>
      <w:r w:rsidRPr="006F4DE1">
        <w:rPr>
          <w:szCs w:val="24"/>
          <w:b w:val="0"/>
          <w:i w:val="0"/>
          <w:sz w:val="24"/>
          <w:spacing w:val="0"/>
          <w:w w:val="100"/>
          <w:rFonts/>
          <w:caps w:val="0"/>
        </w:rPr>
        <w:t>a</w:t>
      </w:r>
      <w:r w:rsidRPr="006F4DE1">
        <w:rPr>
          <w:szCs w:val="24"/>
          <w:b w:val="0"/>
          <w:i w:val="0"/>
          <w:sz w:val="24"/>
          <w:spacing w:val="0"/>
          <w:w w:val="100"/>
          <w:rFonts/>
          <w:caps w:val="0"/>
        </w:rPr>
        <w:t> </w:t>
      </w:r>
      <w:r w:rsidRPr="006F4DE1">
        <w:rPr>
          <w:szCs w:val="24"/>
          <w:b w:val="0"/>
          <w:i w:val="0"/>
          <w:sz w:val="24"/>
          <w:spacing w:val="0"/>
          <w:w w:val="100"/>
          <w:rFonts/>
          <w:caps w:val="0"/>
        </w:rPr>
        <w:t>darker</w:t>
      </w:r>
      <w:r w:rsidRPr="006F4DE1">
        <w:rPr>
          <w:szCs w:val="24"/>
          <w:b w:val="0"/>
          <w:i w:val="0"/>
          <w:sz w:val="24"/>
          <w:spacing w:val="0"/>
          <w:w w:val="100"/>
          <w:rFonts/>
          <w:caps w:val="0"/>
        </w:rPr>
        <w:t> </w:t>
      </w:r>
      <w:r w:rsidRPr="006F4DE1">
        <w:rPr>
          <w:szCs w:val="24"/>
          <w:b w:val="0"/>
          <w:i w:val="0"/>
          <w:sz w:val="24"/>
          <w:spacing w:val="0"/>
          <w:w w:val="100"/>
          <w:rFonts/>
          <w:caps w:val="0"/>
        </w:rPr>
        <w:t>minerals</w:t>
      </w:r>
      <w:r w:rsidRPr="006F4DE1">
        <w:rPr>
          <w:szCs w:val="24"/>
          <w:b w:val="0"/>
          <w:i w:val="0"/>
          <w:sz w:val="24"/>
          <w:spacing w:val="0"/>
          <w:w w:val="100"/>
          <w:rFonts/>
          <w:caps w:val="0"/>
        </w:rPr>
        <w:t> </w:t>
      </w:r>
      <w:r w:rsidRPr="006F4DE1">
        <w:rPr>
          <w:szCs w:val="24"/>
          <w:b w:val="0"/>
          <w:i w:val="0"/>
          <w:sz w:val="24"/>
          <w:spacing w:val="0"/>
          <w:w w:val="100"/>
          <w:rFonts/>
          <w:caps w:val="0"/>
        </w:rPr>
        <w:t>matrix</w:t>
      </w:r>
    </w:p>
    <w:p w14:paraId="286FD944" w14:textId="77777777" w:rsidR="0087243F" w:rsidRPr="006F4DE1" w:rsidRDefault="0087243F" w:rsidP="006F4DE1">
      <w:pPr>
        <w:jc w:val="both"/>
        <w:spacing w:before="0" w:beforeAutospacing="0" w:after="160" w:afterAutospacing="0" w:lineRule="auto" w:line="360"/>
        <w:rPr>
          <w:szCs w:val="24"/>
          <w:b w:val="0"/>
          <w:i w:val="0"/>
          <w:sz w:val="24"/>
          <w:spacing w:val="0"/>
          <w:w w:val="100"/>
          <w:rFonts/>
          <w:caps w:val="0"/>
        </w:rPr>
        <w:snapToGrid w:val="0"/>
        <w:textAlignment w:val="baseline"/>
        <w:tabs>
          <w:tab w:val="left" w:pos="1947"/>
        </w:tabs>
      </w:pPr>
      <w:r>
        <w:rPr>
          <w:b w:val="0"/>
          <w:i w:val="0"/>
          <w:sz w:val="24"/>
          <w:spacing w:val="0"/>
          <w:w w:val="100"/>
          <w:rFonts/>
          <w:caps w:val="0"/>
        </w:rPr>
        <w:t/>
      </w:r>
    </w:p>
    <w:p w14:paraId="65EEBB0D" w14:textId="77777777" w:rsidR="0087243F" w:rsidRPr="006F4DE1" w:rsidRDefault="0087243F" w:rsidP="006F4DE1">
      <w:pPr>
        <w:jc w:val="both"/>
        <w:spacing w:before="0" w:beforeAutospacing="0" w:after="160" w:afterAutospacing="0" w:lineRule="auto" w:line="360"/>
        <w:rPr>
          <w:szCs w:val="24"/>
          <w:bCs/>
          <w:b w:val="1"/>
          <w:i w:val="0"/>
          <w:sz w:val="24"/>
          <w:spacing w:val="0"/>
          <w:w w:val="100"/>
          <w:rFonts/>
          <w:caps w:val="0"/>
        </w:rPr>
        <w:snapToGrid w:val="0"/>
        <w:textAlignment w:val="baseline"/>
        <w:tabs>
          <w:tab w:val="left" w:pos="1947"/>
        </w:tabs>
      </w:pPr>
      <w:r w:rsidRPr="006F4DE1">
        <w:rPr>
          <w:szCs w:val="24"/>
          <w:bCs/>
          <w:b w:val="1"/>
          <w:i w:val="0"/>
          <w:sz w:val="24"/>
          <w:spacing w:val="0"/>
          <w:w w:val="100"/>
          <w:rFonts/>
          <w:caps w:val="0"/>
        </w:rPr>
        <w:t>LOCATION</w:t>
      </w:r>
      <w:r w:rsidRPr="006F4DE1">
        <w:rPr>
          <w:szCs w:val="24"/>
          <w:bCs/>
          <w:b w:val="1"/>
          <w:i w:val="0"/>
          <w:sz w:val="24"/>
          <w:spacing w:val="0"/>
          <w:w w:val="100"/>
          <w:rFonts/>
          <w:caps w:val="0"/>
        </w:rPr>
        <w:t> </w:t>
      </w:r>
      <w:r w:rsidRPr="006F4DE1">
        <w:rPr>
          <w:szCs w:val="24"/>
          <w:bCs/>
          <w:b w:val="1"/>
          <w:i w:val="0"/>
          <w:sz w:val="24"/>
          <w:spacing w:val="0"/>
          <w:w w:val="100"/>
          <w:rFonts/>
          <w:caps w:val="0"/>
        </w:rPr>
        <w:t>10</w:t>
      </w:r>
      <w:r w:rsidRPr="006F4DE1">
        <w:rPr>
          <w:szCs w:val="24"/>
          <w:bCs/>
          <w:b w:val="1"/>
          <w:i w:val="0"/>
          <w:sz w:val="24"/>
          <w:spacing w:val="0"/>
          <w:w w:val="100"/>
          <w:rFonts/>
          <w:caps w:val="0"/>
        </w:rPr>
        <w:t> </w:t>
      </w:r>
      <w:r w:rsidRPr="006F4DE1">
        <w:rPr>
          <w:szCs w:val="24"/>
          <w:bCs/>
          <w:b w:val="1"/>
          <w:i w:val="0"/>
          <w:sz w:val="24"/>
          <w:spacing w:val="0"/>
          <w:w w:val="100"/>
          <w:rFonts/>
          <w:caps w:val="0"/>
        </w:rPr>
        <w:t>(Oke-Ona</w:t>
      </w:r>
      <w:r w:rsidRPr="006F4DE1">
        <w:rPr>
          <w:szCs w:val="24"/>
          <w:bCs/>
          <w:b w:val="1"/>
          <w:i w:val="0"/>
          <w:sz w:val="24"/>
          <w:spacing w:val="0"/>
          <w:w w:val="100"/>
          <w:rFonts/>
          <w:caps w:val="0"/>
        </w:rPr>
        <w:t> </w:t>
      </w:r>
      <w:r w:rsidRPr="006F4DE1">
        <w:rPr>
          <w:szCs w:val="24"/>
          <w:bCs/>
          <w:b w:val="1"/>
          <w:i w:val="0"/>
          <w:sz w:val="24"/>
          <w:spacing w:val="0"/>
          <w:w w:val="100"/>
          <w:rFonts/>
          <w:caps w:val="0"/>
        </w:rPr>
        <w:t>Grammar</w:t>
      </w:r>
      <w:r w:rsidRPr="006F4DE1">
        <w:rPr>
          <w:szCs w:val="24"/>
          <w:bCs/>
          <w:b w:val="1"/>
          <w:i w:val="0"/>
          <w:sz w:val="24"/>
          <w:spacing w:val="0"/>
          <w:w w:val="100"/>
          <w:rFonts/>
          <w:caps w:val="0"/>
        </w:rPr>
        <w:t> </w:t>
      </w:r>
      <w:r w:rsidRPr="006F4DE1">
        <w:rPr>
          <w:szCs w:val="24"/>
          <w:bCs/>
          <w:b w:val="1"/>
          <w:i w:val="0"/>
          <w:sz w:val="24"/>
          <w:spacing w:val="0"/>
          <w:w w:val="100"/>
          <w:rFonts/>
          <w:caps w:val="0"/>
        </w:rPr>
        <w:t>School</w:t>
      </w:r>
      <w:r w:rsidRPr="006F4DE1">
        <w:rPr>
          <w:szCs w:val="24"/>
          <w:bCs/>
          <w:b w:val="1"/>
          <w:i w:val="0"/>
          <w:sz w:val="24"/>
          <w:spacing w:val="0"/>
          <w:w w:val="100"/>
          <w:rFonts/>
          <w:caps w:val="0"/>
        </w:rPr>
        <w:t> </w:t>
      </w:r>
      <w:r w:rsidRPr="006F4DE1">
        <w:rPr>
          <w:szCs w:val="24"/>
          <w:bCs/>
          <w:b w:val="1"/>
          <w:i w:val="0"/>
          <w:sz w:val="24"/>
          <w:spacing w:val="0"/>
          <w:w w:val="100"/>
          <w:rFonts/>
          <w:caps w:val="0"/>
        </w:rPr>
        <w:t>1)</w:t>
      </w:r>
    </w:p>
    <w:p w14:paraId="128AC827" w14:textId="77777777" w:rsidR="0087243F" w:rsidRPr="006F4DE1" w:rsidRDefault="0087243F" w:rsidP="006F4DE1">
      <w:pPr>
        <w:spacing w:before="0" w:beforeAutospacing="0" w:after="160" w:afterAutospacing="0" w:lineRule="auto" w:line="360"/>
        <w:rPr>
          <w:szCs w:val="24"/>
          <w:lang w:val="en-GB" w:eastAsia="en-GB"/>
          <w:b w:val="0"/>
          <w:i w:val="0"/>
          <w:color w:val="000000"/>
          <w:sz w:val="24"/>
          <w:spacing w:val="0"/>
          <w:w w:val="100"/>
          <w:rFonts w:eastAsia="Times New Roman"/>
          <w:caps w:val="0"/>
        </w:rPr>
        <w:snapToGrid w:val="0"/>
        <w:textAlignment w:val="baseline"/>
      </w:pPr>
      <w:r w:rsidRPr="006F4DE1">
        <w:rPr>
          <w:szCs w:val="24"/>
          <w:bCs/>
          <w:b w:val="1"/>
          <w:i w:val="0"/>
          <w:sz w:val="24"/>
          <w:spacing w:val="0"/>
          <w:w w:val="100"/>
          <w:rFonts/>
          <w:caps w:val="0"/>
        </w:rPr>
        <w:t>Coordinates;</w:t>
      </w:r>
      <w:r w:rsidRPr="006F4DE1">
        <w:rPr>
          <w:szCs w:val="24"/>
          <w:b w:val="0"/>
          <w:i w:val="0"/>
          <w:color w:val="000000"/>
          <w:sz w:val="24"/>
          <w:spacing w:val="0"/>
          <w:w w:val="100"/>
          <w:rFonts/>
          <w:caps w:val="0"/>
        </w:rPr>
        <w:t>  </w:t>
      </w:r>
      <w:r w:rsidRPr="006F4DE1">
        <w:rPr>
          <w:szCs w:val="24"/>
          <w:bCs/>
          <w:lang w:val="en-GB" w:eastAsia="en-GB"/>
          <w:b w:val="1"/>
          <w:i w:val="0"/>
          <w:color w:val="000000"/>
          <w:sz w:val="24"/>
          <w:spacing w:val="0"/>
          <w:w w:val="100"/>
          <w:rFonts w:eastAsia="Times New Roman"/>
          <w:caps w:val="0"/>
        </w:rPr>
        <w:t>7.2164167,</w:t>
      </w:r>
      <w:r w:rsidRPr="006F4DE1">
        <w:rPr>
          <w:szCs w:val="24"/>
          <w:bCs/>
          <w:lang w:val="en-GB" w:eastAsia="en-GB"/>
          <w:b w:val="1"/>
          <w:i w:val="0"/>
          <w:color w:val="000000"/>
          <w:sz w:val="24"/>
          <w:spacing w:val="0"/>
          <w:w w:val="100"/>
          <w:rFonts w:eastAsia="Times New Roman"/>
          <w:caps w:val="0"/>
        </w:rPr>
        <w:t>  </w:t>
      </w:r>
      <w:r w:rsidRPr="006F4DE1">
        <w:rPr>
          <w:szCs w:val="24"/>
          <w:bCs/>
          <w:lang w:val="en-GB" w:eastAsia="en-GB"/>
          <w:b w:val="1"/>
          <w:i w:val="0"/>
          <w:color w:val="000000"/>
          <w:sz w:val="24"/>
          <w:spacing w:val="0"/>
          <w:w w:val="100"/>
          <w:rFonts w:eastAsia="Times New Roman"/>
          <w:caps w:val="0"/>
        </w:rPr>
        <w:t>3.3406333</w:t>
      </w:r>
    </w:p>
    <w:p w14:paraId="712D3F41" w14:textId="77777777" w:rsidR="0087243F" w:rsidRPr="006F4DE1" w:rsidRDefault="0087243F" w:rsidP="006F4DE1">
      <w:pPr>
        <w:spacing w:before="0" w:beforeAutospacing="0" w:after="160" w:afterAutospacing="0" w:lineRule="auto" w:line="360"/>
        <w:rPr>
          <w:szCs w:val="24"/>
          <w:bCs/>
          <w:b w:val="1"/>
          <w:i w:val="0"/>
          <w:sz w:val="24"/>
          <w:spacing w:val="0"/>
          <w:w w:val="100"/>
          <w:rFonts/>
          <w:caps w:val="0"/>
        </w:rPr>
        <w:snapToGrid w:val="0"/>
        <w:textAlignment w:val="baseline"/>
      </w:pPr>
      <w:r w:rsidRPr="006F4DE1">
        <w:rPr>
          <w:szCs w:val="24"/>
          <w:bCs/>
          <w:b w:val="1"/>
          <w:i w:val="0"/>
          <w:sz w:val="24"/>
          <w:spacing w:val="0"/>
          <w:w w:val="100"/>
          <w:rFonts/>
          <w:caps w:val="0"/>
        </w:rPr>
        <w:t>Weather:</w:t>
      </w:r>
      <w:r w:rsidRPr="006F4DE1">
        <w:rPr>
          <w:szCs w:val="24"/>
          <w:bCs/>
          <w:b w:val="1"/>
          <w:i w:val="0"/>
          <w:sz w:val="24"/>
          <w:spacing w:val="0"/>
          <w:w w:val="100"/>
          <w:rFonts/>
          <w:caps w:val="0"/>
        </w:rPr>
        <w:t> </w:t>
      </w:r>
      <w:r w:rsidRPr="006F4DE1">
        <w:rPr>
          <w:szCs w:val="24"/>
          <w:bCs/>
          <w:b w:val="1"/>
          <w:i w:val="0"/>
          <w:sz w:val="24"/>
          <w:spacing w:val="0"/>
          <w:w w:val="100"/>
          <w:rFonts/>
          <w:caps w:val="0"/>
        </w:rPr>
        <w:t>34</w:t>
      </w:r>
      <w:r w:rsidRPr="006F4DE1">
        <w:rPr>
          <w:szCs w:val="24"/>
          <w:bCs/>
          <w:b w:val="1"/>
          <w:i w:val="0"/>
          <w:sz w:val="24"/>
          <w:spacing w:val="0"/>
          <w:w w:val="100"/>
          <w:vertAlign w:val="superscript"/>
          <w:rFonts/>
          <w:caps w:val="0"/>
        </w:rPr>
        <w:t>o</w:t>
      </w:r>
      <w:r w:rsidRPr="006F4DE1">
        <w:rPr>
          <w:szCs w:val="24"/>
          <w:bCs/>
          <w:b w:val="1"/>
          <w:i w:val="0"/>
          <w:sz w:val="24"/>
          <w:spacing w:val="0"/>
          <w:w w:val="100"/>
          <w:rFonts/>
          <w:caps w:val="0"/>
        </w:rPr>
        <w:t>C,</w:t>
      </w:r>
      <w:r w:rsidRPr="006F4DE1">
        <w:rPr>
          <w:szCs w:val="24"/>
          <w:bCs/>
          <w:b w:val="1"/>
          <w:i w:val="0"/>
          <w:sz w:val="24"/>
          <w:spacing w:val="0"/>
          <w:w w:val="100"/>
          <w:rFonts/>
          <w:caps w:val="0"/>
        </w:rPr>
        <w:t> </w:t>
      </w:r>
      <w:r w:rsidRPr="006F4DE1">
        <w:rPr>
          <w:szCs w:val="24"/>
          <w:bCs/>
          <w:b w:val="1"/>
          <w:i w:val="0"/>
          <w:sz w:val="24"/>
          <w:spacing w:val="0"/>
          <w:w w:val="100"/>
          <w:rFonts/>
          <w:caps w:val="0"/>
        </w:rPr>
        <w:t>sunny</w:t>
      </w:r>
    </w:p>
    <w:p w14:paraId="6FE09E91" w14:textId="77777777" w:rsidR="0087243F" w:rsidRPr="00A73ED8" w:rsidRDefault="0087243F" w:rsidP="00A73ED8">
      <w:pPr>
        <w:spacing w:before="0" w:beforeAutospacing="0" w:after="160" w:afterAutospacing="0" w:lineRule="auto" w:line="360"/>
        <w:rPr>
          <w:szCs w:val="24"/>
          <w:bCs/>
          <w:b w:val="1"/>
          <w:i w:val="0"/>
          <w:sz w:val="24"/>
          <w:spacing w:val="0"/>
          <w:w w:val="100"/>
          <w:rFonts/>
          <w:caps w:val="0"/>
        </w:rPr>
        <w:snapToGrid w:val="0"/>
        <w:textAlignment w:val="baseline"/>
      </w:pPr>
      <w:r w:rsidRPr="006F4DE1">
        <w:rPr>
          <w:szCs w:val="24"/>
          <w:bCs/>
          <w:b w:val="1"/>
          <w:i w:val="0"/>
          <w:sz w:val="24"/>
          <w:spacing w:val="0"/>
          <w:w w:val="100"/>
          <w:rFonts/>
          <w:caps w:val="0"/>
        </w:rPr>
        <w:t>Altitude:</w:t>
      </w:r>
      <w:r w:rsidRPr="006F4DE1">
        <w:rPr>
          <w:szCs w:val="24"/>
          <w:bCs/>
          <w:b w:val="1"/>
          <w:i w:val="0"/>
          <w:sz w:val="24"/>
          <w:spacing w:val="0"/>
          <w:w w:val="100"/>
          <w:rFonts/>
          <w:caps w:val="0"/>
        </w:rPr>
        <w:t> </w:t>
      </w:r>
      <w:r w:rsidRPr="006F4DE1">
        <w:rPr>
          <w:szCs w:val="24"/>
          <w:bCs/>
          <w:b w:val="1"/>
          <w:i w:val="0"/>
          <w:sz w:val="24"/>
          <w:spacing w:val="0"/>
          <w:w w:val="100"/>
          <w:rFonts/>
          <w:caps w:val="0"/>
        </w:rPr>
        <w:t>76m</w:t>
      </w:r>
      <w:r w:rsidRPr="006F4DE1">
        <w:rPr>
          <w:szCs w:val="24"/>
          <w:bCs/>
          <w:b w:val="1"/>
          <w:i w:val="0"/>
          <w:sz w:val="24"/>
          <w:spacing w:val="0"/>
          <w:w w:val="100"/>
          <w:rFonts/>
          <w:caps w:val="0"/>
        </w:rPr>
        <w:t> </w:t>
      </w:r>
      <w:r w:rsidRPr="006F4DE1">
        <w:rPr>
          <w:szCs w:val="24"/>
          <w:bCs/>
          <w:b w:val="1"/>
          <w:i w:val="0"/>
          <w:sz w:val="24"/>
          <w:spacing w:val="0"/>
          <w:w w:val="100"/>
          <w:rFonts/>
          <w:caps w:val="0"/>
        </w:rPr>
        <w:t>Above</w:t>
      </w:r>
      <w:r w:rsidRPr="006F4DE1">
        <w:rPr>
          <w:szCs w:val="24"/>
          <w:bCs/>
          <w:b w:val="1"/>
          <w:i w:val="0"/>
          <w:sz w:val="24"/>
          <w:spacing w:val="0"/>
          <w:w w:val="100"/>
          <w:rFonts/>
          <w:caps w:val="0"/>
        </w:rPr>
        <w:t> </w:t>
      </w:r>
      <w:r w:rsidRPr="006F4DE1">
        <w:rPr>
          <w:szCs w:val="24"/>
          <w:bCs/>
          <w:b w:val="1"/>
          <w:i w:val="0"/>
          <w:sz w:val="24"/>
          <w:spacing w:val="0"/>
          <w:w w:val="100"/>
          <w:rFonts/>
          <w:caps w:val="0"/>
        </w:rPr>
        <w:t>MSL</w:t>
      </w:r>
    </w:p>
    <w:p w14:paraId="1730078E" w14:textId="77777777" w:rsidR="0087243F" w:rsidRPr="006F4DE1" w:rsidRDefault="0087243F" w:rsidP="006F4DE1">
      <w:pPr>
        <w:spacing w:before="0" w:beforeAutospacing="0" w:after="160" w:afterAutospacing="0" w:lineRule="auto" w:line="360"/>
        <w:rPr>
          <w:szCs w:val="24"/>
          <w:b w:val="0"/>
          <w:i w:val="0"/>
          <w:sz w:val="24"/>
          <w:spacing w:val="0"/>
          <w:w w:val="100"/>
          <w:rFonts/>
          <w:caps w:val="0"/>
        </w:rPr>
        <w:snapToGrid w:val="0"/>
        <w:textAlignment w:val="baseline"/>
      </w:pPr>
      <w:r w:rsidRPr="006F4DE1">
        <w:rPr>
          <w:szCs w:val="24"/>
          <w:bCs/>
          <w:b w:val="1"/>
          <w:i w:val="0"/>
          <w:sz w:val="24"/>
          <w:spacing w:val="0"/>
          <w:w w:val="100"/>
          <w:rFonts/>
          <w:caps w:val="0"/>
        </w:rPr>
        <w:t>Outcrop</w:t>
      </w:r>
      <w:r w:rsidRPr="006F4DE1">
        <w:rPr>
          <w:szCs w:val="24"/>
          <w:bCs/>
          <w:b w:val="1"/>
          <w:i w:val="0"/>
          <w:sz w:val="24"/>
          <w:spacing w:val="0"/>
          <w:w w:val="100"/>
          <w:rFonts/>
          <w:caps w:val="0"/>
        </w:rPr>
        <w:t> </w:t>
      </w:r>
      <w:r w:rsidRPr="006F4DE1">
        <w:rPr>
          <w:szCs w:val="24"/>
          <w:bCs/>
          <w:b w:val="1"/>
          <w:i w:val="0"/>
          <w:sz w:val="24"/>
          <w:spacing w:val="0"/>
          <w:w w:val="100"/>
          <w:rFonts/>
          <w:caps w:val="0"/>
        </w:rPr>
        <w:t>name</w:t>
      </w:r>
      <w:r w:rsidRPr="006F4DE1">
        <w:rPr>
          <w:szCs w:val="24"/>
          <w:b w:val="0"/>
          <w:i w:val="0"/>
          <w:sz w:val="24"/>
          <w:spacing w:val="0"/>
          <w:w w:val="100"/>
          <w:rFonts/>
          <w:caps w:val="0"/>
        </w:rPr>
        <w:t>:</w:t>
      </w:r>
      <w:r w:rsidRPr="006F4DE1">
        <w:rPr>
          <w:szCs w:val="24"/>
          <w:b w:val="0"/>
          <w:i w:val="0"/>
          <w:sz w:val="24"/>
          <w:spacing w:val="0"/>
          <w:w w:val="100"/>
          <w:rFonts/>
          <w:caps w:val="0"/>
        </w:rPr>
        <w:t> </w:t>
      </w:r>
      <w:r w:rsidRPr="006F4DE1">
        <w:rPr>
          <w:szCs w:val="24"/>
          <w:b w:val="0"/>
          <w:i w:val="0"/>
          <w:sz w:val="24"/>
          <w:spacing w:val="0"/>
          <w:w w:val="100"/>
          <w:rFonts/>
          <w:caps w:val="0"/>
        </w:rPr>
        <w:t>Normal</w:t>
      </w:r>
      <w:r w:rsidRPr="006F4DE1">
        <w:rPr>
          <w:szCs w:val="24"/>
          <w:b w:val="0"/>
          <w:i w:val="0"/>
          <w:sz w:val="24"/>
          <w:spacing w:val="0"/>
          <w:w w:val="100"/>
          <w:rFonts/>
          <w:caps w:val="0"/>
        </w:rPr>
        <w:t> </w:t>
      </w:r>
      <w:r w:rsidRPr="006F4DE1">
        <w:rPr>
          <w:szCs w:val="24"/>
          <w:b w:val="0"/>
          <w:i w:val="0"/>
          <w:sz w:val="24"/>
          <w:spacing w:val="0"/>
          <w:w w:val="100"/>
          <w:rFonts/>
          <w:caps w:val="0"/>
        </w:rPr>
        <w:t>Granite</w:t>
      </w:r>
    </w:p>
    <w:p w14:paraId="289E9533" w14:textId="77777777" w:rsidR="0087243F" w:rsidRPr="006F4DE1" w:rsidRDefault="0087243F" w:rsidP="006F4DE1">
      <w:pPr>
        <w:jc w:val="both"/>
        <w:spacing w:before="0" w:beforeAutospacing="0" w:after="160" w:afterAutospacing="0" w:lineRule="auto" w:line="360"/>
        <w:rPr>
          <w:szCs w:val="24"/>
          <w:b w:val="0"/>
          <w:i w:val="0"/>
          <w:sz w:val="24"/>
          <w:spacing w:val="0"/>
          <w:w w:val="100"/>
          <w:rFonts/>
          <w:caps w:val="0"/>
        </w:rPr>
        <w:snapToGrid w:val="0"/>
        <w:textAlignment w:val="baseline"/>
        <w:tabs>
          <w:tab w:val="left" w:pos="1947"/>
        </w:tabs>
      </w:pPr>
      <w:r w:rsidRPr="006F4DE1">
        <w:rPr>
          <w:szCs w:val="24"/>
          <w:bCs/>
          <w:b w:val="1"/>
          <w:i w:val="0"/>
          <w:sz w:val="24"/>
          <w:spacing w:val="0"/>
          <w:w w:val="100"/>
          <w:rFonts/>
          <w:caps w:val="0"/>
        </w:rPr>
        <w:t>Description</w:t>
      </w:r>
      <w:r w:rsidRPr="006F4DE1">
        <w:rPr>
          <w:szCs w:val="24"/>
          <w:b w:val="0"/>
          <w:i w:val="0"/>
          <w:sz w:val="24"/>
          <w:spacing w:val="0"/>
          <w:w w:val="100"/>
          <w:rFonts/>
          <w:caps w:val="0"/>
        </w:rPr>
        <w:t>:</w:t>
      </w:r>
      <w:r w:rsidRPr="006F4DE1">
        <w:rPr>
          <w:szCs w:val="24"/>
          <w:b w:val="0"/>
          <w:i w:val="0"/>
          <w:sz w:val="24"/>
          <w:spacing w:val="0"/>
          <w:w w:val="100"/>
          <w:rFonts/>
          <w:caps w:val="0"/>
        </w:rPr>
        <w:t> </w:t>
      </w:r>
      <w:r w:rsidRPr="006F4DE1">
        <w:rPr>
          <w:szCs w:val="24"/>
          <w:b w:val="0"/>
          <w:i w:val="0"/>
          <w:sz w:val="24"/>
          <w:spacing w:val="0"/>
          <w:w w:val="100"/>
          <w:rFonts/>
          <w:caps w:val="0"/>
        </w:rPr>
        <w:t>A</w:t>
      </w:r>
      <w:r w:rsidRPr="006F4DE1">
        <w:rPr>
          <w:szCs w:val="24"/>
          <w:b w:val="0"/>
          <w:i w:val="0"/>
          <w:sz w:val="24"/>
          <w:spacing w:val="0"/>
          <w:w w:val="100"/>
          <w:rFonts/>
          <w:caps w:val="0"/>
        </w:rPr>
        <w:t> </w:t>
      </w:r>
      <w:r w:rsidRPr="006F4DE1">
        <w:rPr>
          <w:szCs w:val="24"/>
          <w:b w:val="0"/>
          <w:i w:val="0"/>
          <w:sz w:val="24"/>
          <w:spacing w:val="0"/>
          <w:w w:val="100"/>
          <w:rFonts/>
          <w:caps w:val="0"/>
        </w:rPr>
        <w:t>low-lying</w:t>
      </w:r>
      <w:r w:rsidRPr="006F4DE1">
        <w:rPr>
          <w:szCs w:val="24"/>
          <w:b w:val="0"/>
          <w:i w:val="0"/>
          <w:sz w:val="24"/>
          <w:spacing w:val="0"/>
          <w:w w:val="100"/>
          <w:rFonts/>
          <w:caps w:val="0"/>
        </w:rPr>
        <w:t> </w:t>
      </w:r>
      <w:r w:rsidRPr="006F4DE1">
        <w:rPr>
          <w:szCs w:val="24"/>
          <w:b w:val="0"/>
          <w:i w:val="0"/>
          <w:sz w:val="24"/>
          <w:spacing w:val="0"/>
          <w:w w:val="100"/>
          <w:rFonts/>
          <w:caps w:val="0"/>
        </w:rPr>
        <w:t>outcrop</w:t>
      </w:r>
      <w:r w:rsidRPr="006F4DE1">
        <w:rPr>
          <w:szCs w:val="24"/>
          <w:b w:val="0"/>
          <w:i w:val="0"/>
          <w:sz w:val="24"/>
          <w:spacing w:val="0"/>
          <w:w w:val="100"/>
          <w:rFonts/>
          <w:caps w:val="0"/>
        </w:rPr>
        <w:t> </w:t>
      </w:r>
      <w:r w:rsidRPr="006F4DE1">
        <w:rPr>
          <w:szCs w:val="24"/>
          <w:b w:val="0"/>
          <w:i w:val="0"/>
          <w:sz w:val="24"/>
          <w:spacing w:val="0"/>
          <w:w w:val="100"/>
          <w:rFonts/>
          <w:caps w:val="0"/>
        </w:rPr>
        <w:t>with</w:t>
      </w:r>
      <w:r w:rsidRPr="006F4DE1">
        <w:rPr>
          <w:szCs w:val="24"/>
          <w:b w:val="0"/>
          <w:i w:val="0"/>
          <w:sz w:val="24"/>
          <w:spacing w:val="0"/>
          <w:w w:val="100"/>
          <w:rFonts/>
          <w:caps w:val="0"/>
        </w:rPr>
        <w:t> </w:t>
      </w:r>
      <w:r w:rsidRPr="006F4DE1">
        <w:rPr>
          <w:szCs w:val="24"/>
          <w:b w:val="0"/>
          <w:i w:val="0"/>
          <w:sz w:val="24"/>
          <w:spacing w:val="0"/>
          <w:w w:val="100"/>
          <w:rFonts/>
          <w:caps w:val="0"/>
        </w:rPr>
        <w:t>nearby</w:t>
      </w:r>
      <w:r w:rsidRPr="006F4DE1">
        <w:rPr>
          <w:szCs w:val="24"/>
          <w:b w:val="0"/>
          <w:i w:val="0"/>
          <w:sz w:val="24"/>
          <w:spacing w:val="0"/>
          <w:w w:val="100"/>
          <w:rFonts/>
          <w:caps w:val="0"/>
        </w:rPr>
        <w:t> </w:t>
      </w:r>
      <w:r w:rsidRPr="006F4DE1">
        <w:rPr>
          <w:szCs w:val="24"/>
          <w:b w:val="0"/>
          <w:i w:val="0"/>
          <w:sz w:val="24"/>
          <w:spacing w:val="0"/>
          <w:w w:val="100"/>
          <w:rFonts/>
          <w:caps w:val="0"/>
        </w:rPr>
        <w:t>boulders</w:t>
      </w:r>
      <w:r w:rsidRPr="006F4DE1">
        <w:rPr>
          <w:szCs w:val="24"/>
          <w:b w:val="0"/>
          <w:i w:val="0"/>
          <w:sz w:val="24"/>
          <w:spacing w:val="0"/>
          <w:w w:val="100"/>
          <w:rFonts/>
          <w:caps w:val="0"/>
        </w:rPr>
        <w:t> </w:t>
      </w:r>
      <w:r w:rsidRPr="006F4DE1">
        <w:rPr>
          <w:szCs w:val="24"/>
          <w:b w:val="0"/>
          <w:i w:val="0"/>
          <w:sz w:val="24"/>
          <w:spacing w:val="0"/>
          <w:w w:val="100"/>
          <w:rFonts/>
          <w:caps w:val="0"/>
        </w:rPr>
        <w:t>of</w:t>
      </w:r>
      <w:r w:rsidRPr="006F4DE1">
        <w:rPr>
          <w:szCs w:val="24"/>
          <w:b w:val="0"/>
          <w:i w:val="0"/>
          <w:sz w:val="24"/>
          <w:spacing w:val="0"/>
          <w:w w:val="100"/>
          <w:rFonts/>
          <w:caps w:val="0"/>
        </w:rPr>
        <w:t> </w:t>
      </w:r>
      <w:r w:rsidRPr="006F4DE1">
        <w:rPr>
          <w:szCs w:val="24"/>
          <w:b w:val="0"/>
          <w:i w:val="0"/>
          <w:sz w:val="24"/>
          <w:spacing w:val="0"/>
          <w:w w:val="100"/>
          <w:rFonts/>
          <w:caps w:val="0"/>
        </w:rPr>
        <w:t>the</w:t>
      </w:r>
      <w:r w:rsidRPr="006F4DE1">
        <w:rPr>
          <w:szCs w:val="24"/>
          <w:b w:val="0"/>
          <w:i w:val="0"/>
          <w:sz w:val="24"/>
          <w:spacing w:val="0"/>
          <w:w w:val="100"/>
          <w:rFonts/>
          <w:caps w:val="0"/>
        </w:rPr>
        <w:t> </w:t>
      </w:r>
      <w:r w:rsidRPr="006F4DE1">
        <w:rPr>
          <w:szCs w:val="24"/>
          <w:b w:val="0"/>
          <w:i w:val="0"/>
          <w:sz w:val="24"/>
          <w:spacing w:val="0"/>
          <w:w w:val="100"/>
          <w:rFonts/>
          <w:caps w:val="0"/>
        </w:rPr>
        <w:t>same</w:t>
      </w:r>
      <w:r w:rsidRPr="006F4DE1">
        <w:rPr>
          <w:szCs w:val="24"/>
          <w:b w:val="0"/>
          <w:i w:val="0"/>
          <w:sz w:val="24"/>
          <w:spacing w:val="0"/>
          <w:w w:val="100"/>
          <w:rFonts/>
          <w:caps w:val="0"/>
        </w:rPr>
        <w:t> </w:t>
      </w:r>
      <w:r w:rsidRPr="006F4DE1">
        <w:rPr>
          <w:szCs w:val="24"/>
          <w:b w:val="0"/>
          <w:i w:val="0"/>
          <w:sz w:val="24"/>
          <w:spacing w:val="0"/>
          <w:w w:val="100"/>
          <w:rFonts/>
          <w:caps w:val="0"/>
        </w:rPr>
        <w:t>textures.with</w:t>
      </w:r>
      <w:r w:rsidRPr="006F4DE1">
        <w:rPr>
          <w:szCs w:val="24"/>
          <w:b w:val="0"/>
          <w:i w:val="0"/>
          <w:sz w:val="24"/>
          <w:spacing w:val="0"/>
          <w:w w:val="100"/>
          <w:rFonts/>
          <w:caps w:val="0"/>
        </w:rPr>
        <w:t> </w:t>
      </w:r>
      <w:r w:rsidRPr="006F4DE1">
        <w:rPr>
          <w:szCs w:val="24"/>
          <w:b w:val="0"/>
          <w:i w:val="0"/>
          <w:sz w:val="24"/>
          <w:spacing w:val="0"/>
          <w:w w:val="100"/>
          <w:rFonts/>
          <w:caps w:val="0"/>
        </w:rPr>
        <w:t>similar</w:t>
      </w:r>
      <w:r w:rsidRPr="006F4DE1">
        <w:rPr>
          <w:szCs w:val="24"/>
          <w:b w:val="0"/>
          <w:i w:val="0"/>
          <w:sz w:val="24"/>
          <w:spacing w:val="0"/>
          <w:w w:val="100"/>
          <w:rFonts/>
          <w:caps w:val="0"/>
        </w:rPr>
        <w:t> </w:t>
      </w:r>
      <w:r w:rsidRPr="006F4DE1">
        <w:rPr>
          <w:szCs w:val="24"/>
          <w:b w:val="0"/>
          <w:i w:val="0"/>
          <w:sz w:val="24"/>
          <w:spacing w:val="0"/>
          <w:w w:val="100"/>
          <w:rFonts/>
          <w:caps w:val="0"/>
        </w:rPr>
        <w:t>textures.</w:t>
      </w:r>
      <w:r w:rsidRPr="006F4DE1">
        <w:rPr>
          <w:szCs w:val="24"/>
          <w:b w:val="0"/>
          <w:i w:val="0"/>
          <w:sz w:val="24"/>
          <w:spacing w:val="0"/>
          <w:w w:val="100"/>
          <w:rFonts/>
          <w:caps w:val="0"/>
        </w:rPr>
        <w:t> </w:t>
      </w:r>
      <w:r w:rsidRPr="006F4DE1">
        <w:rPr>
          <w:szCs w:val="24"/>
          <w:b w:val="0"/>
          <w:i w:val="0"/>
          <w:sz w:val="24"/>
          <w:spacing w:val="0"/>
          <w:w w:val="100"/>
          <w:rFonts/>
          <w:caps w:val="0"/>
        </w:rPr>
        <w:t>It</w:t>
      </w:r>
      <w:r w:rsidRPr="006F4DE1">
        <w:rPr>
          <w:szCs w:val="24"/>
          <w:b w:val="0"/>
          <w:i w:val="0"/>
          <w:sz w:val="24"/>
          <w:spacing w:val="0"/>
          <w:w w:val="100"/>
          <w:rFonts/>
          <w:caps w:val="0"/>
        </w:rPr>
        <w:t> </w:t>
      </w:r>
      <w:r w:rsidRPr="006F4DE1">
        <w:rPr>
          <w:szCs w:val="24"/>
          <w:b w:val="0"/>
          <w:i w:val="0"/>
          <w:sz w:val="24"/>
          <w:spacing w:val="0"/>
          <w:w w:val="100"/>
          <w:rFonts/>
          <w:caps w:val="0"/>
        </w:rPr>
        <w:t>is</w:t>
      </w:r>
      <w:r w:rsidRPr="006F4DE1">
        <w:rPr>
          <w:szCs w:val="24"/>
          <w:b w:val="0"/>
          <w:i w:val="0"/>
          <w:sz w:val="24"/>
          <w:spacing w:val="0"/>
          <w:w w:val="100"/>
          <w:rFonts/>
          <w:caps w:val="0"/>
        </w:rPr>
        <w:t> </w:t>
      </w:r>
      <w:r w:rsidRPr="006F4DE1">
        <w:rPr>
          <w:szCs w:val="24"/>
          <w:b w:val="0"/>
          <w:i w:val="0"/>
          <w:sz w:val="24"/>
          <w:spacing w:val="0"/>
          <w:w w:val="100"/>
          <w:rFonts/>
          <w:caps w:val="0"/>
        </w:rPr>
        <w:t>fine</w:t>
      </w:r>
      <w:r w:rsidRPr="006F4DE1">
        <w:rPr>
          <w:szCs w:val="24"/>
          <w:b w:val="0"/>
          <w:i w:val="0"/>
          <w:sz w:val="24"/>
          <w:spacing w:val="0"/>
          <w:w w:val="100"/>
          <w:rFonts/>
          <w:caps w:val="0"/>
        </w:rPr>
        <w:t> </w:t>
      </w:r>
      <w:r w:rsidRPr="006F4DE1">
        <w:rPr>
          <w:szCs w:val="24"/>
          <w:b w:val="0"/>
          <w:i w:val="0"/>
          <w:sz w:val="24"/>
          <w:spacing w:val="0"/>
          <w:w w:val="100"/>
          <w:rFonts/>
          <w:caps w:val="0"/>
        </w:rPr>
        <w:t>grained</w:t>
      </w:r>
      <w:r w:rsidRPr="006F4DE1">
        <w:rPr>
          <w:szCs w:val="24"/>
          <w:b w:val="0"/>
          <w:i w:val="0"/>
          <w:sz w:val="24"/>
          <w:spacing w:val="0"/>
          <w:w w:val="100"/>
          <w:rFonts/>
          <w:caps w:val="0"/>
        </w:rPr>
        <w:t> </w:t>
      </w:r>
      <w:r w:rsidRPr="006F4DE1">
        <w:rPr>
          <w:szCs w:val="24"/>
          <w:b w:val="0"/>
          <w:i w:val="0"/>
          <w:sz w:val="24"/>
          <w:spacing w:val="0"/>
          <w:w w:val="100"/>
          <w:rFonts/>
          <w:caps w:val="0"/>
        </w:rPr>
        <w:t>granites</w:t>
      </w:r>
      <w:r w:rsidRPr="006F4DE1">
        <w:rPr>
          <w:szCs w:val="24"/>
          <w:b w:val="0"/>
          <w:i w:val="0"/>
          <w:sz w:val="24"/>
          <w:spacing w:val="0"/>
          <w:w w:val="100"/>
          <w:rFonts/>
          <w:caps w:val="0"/>
        </w:rPr>
        <w:t> </w:t>
      </w:r>
      <w:r w:rsidR="00791F4F" w:rsidRPr="006F4DE1">
        <w:rPr>
          <w:szCs w:val="24"/>
          <w:b w:val="0"/>
          <w:i w:val="0"/>
          <w:sz w:val="24"/>
          <w:spacing w:val="0"/>
          <w:w w:val="100"/>
          <w:rFonts/>
          <w:caps w:val="0"/>
        </w:rPr>
        <w:t>with</w:t>
      </w:r>
      <w:r w:rsidR="00791F4F" w:rsidRPr="006F4DE1">
        <w:rPr>
          <w:szCs w:val="24"/>
          <w:b w:val="0"/>
          <w:i w:val="0"/>
          <w:sz w:val="24"/>
          <w:spacing w:val="0"/>
          <w:w w:val="100"/>
          <w:rFonts/>
          <w:caps w:val="0"/>
        </w:rPr>
        <w:t> </w:t>
      </w:r>
      <w:r w:rsidR="00791F4F" w:rsidRPr="006F4DE1">
        <w:rPr>
          <w:szCs w:val="24"/>
          <w:b w:val="0"/>
          <w:i w:val="0"/>
          <w:sz w:val="24"/>
          <w:spacing w:val="0"/>
          <w:w w:val="100"/>
          <w:rFonts/>
          <w:caps w:val="0"/>
        </w:rPr>
        <w:t>predominantly</w:t>
      </w:r>
      <w:r w:rsidR="00791F4F" w:rsidRPr="006F4DE1">
        <w:rPr>
          <w:szCs w:val="24"/>
          <w:b w:val="0"/>
          <w:i w:val="0"/>
          <w:sz w:val="24"/>
          <w:spacing w:val="0"/>
          <w:w w:val="100"/>
          <w:rFonts/>
          <w:caps w:val="0"/>
        </w:rPr>
        <w:t> </w:t>
      </w:r>
      <w:r w:rsidR="00791F4F" w:rsidRPr="006F4DE1">
        <w:rPr>
          <w:szCs w:val="24"/>
          <w:b w:val="0"/>
          <w:i w:val="0"/>
          <w:sz w:val="24"/>
          <w:spacing w:val="0"/>
          <w:w w:val="100"/>
          <w:rFonts/>
          <w:caps w:val="0"/>
        </w:rPr>
        <w:t>mafic</w:t>
      </w:r>
      <w:r w:rsidR="00791F4F" w:rsidRPr="006F4DE1">
        <w:rPr>
          <w:szCs w:val="24"/>
          <w:b w:val="0"/>
          <w:i w:val="0"/>
          <w:sz w:val="24"/>
          <w:spacing w:val="0"/>
          <w:w w:val="100"/>
          <w:rFonts/>
          <w:caps w:val="0"/>
        </w:rPr>
        <w:t> </w:t>
      </w:r>
      <w:r w:rsidR="00791F4F" w:rsidRPr="006F4DE1">
        <w:rPr>
          <w:szCs w:val="24"/>
          <w:b w:val="0"/>
          <w:i w:val="0"/>
          <w:sz w:val="24"/>
          <w:spacing w:val="0"/>
          <w:w w:val="100"/>
          <w:rFonts/>
          <w:caps w:val="0"/>
        </w:rPr>
        <w:t>minerals</w:t>
      </w:r>
      <w:r w:rsidR="00791F4F" w:rsidRPr="006F4DE1">
        <w:rPr>
          <w:szCs w:val="24"/>
          <w:b w:val="0"/>
          <w:i w:val="0"/>
          <w:sz w:val="24"/>
          <w:spacing w:val="0"/>
          <w:w w:val="100"/>
          <w:rFonts/>
          <w:caps w:val="0"/>
        </w:rPr>
        <w:t> </w:t>
      </w:r>
      <w:r w:rsidR="00791F4F" w:rsidRPr="006F4DE1">
        <w:rPr>
          <w:szCs w:val="24"/>
          <w:b w:val="0"/>
          <w:i w:val="0"/>
          <w:sz w:val="24"/>
          <w:spacing w:val="0"/>
          <w:w w:val="100"/>
          <w:rFonts/>
          <w:caps w:val="0"/>
        </w:rPr>
        <w:t>and</w:t>
      </w:r>
      <w:r w:rsidR="00791F4F" w:rsidRPr="006F4DE1">
        <w:rPr>
          <w:szCs w:val="24"/>
          <w:b w:val="0"/>
          <w:i w:val="0"/>
          <w:sz w:val="24"/>
          <w:spacing w:val="0"/>
          <w:w w:val="100"/>
          <w:rFonts/>
          <w:caps w:val="0"/>
        </w:rPr>
        <w:t> </w:t>
      </w:r>
      <w:r w:rsidR="00791F4F" w:rsidRPr="006F4DE1">
        <w:rPr>
          <w:szCs w:val="24"/>
          <w:b w:val="0"/>
          <w:i w:val="0"/>
          <w:sz w:val="24"/>
          <w:spacing w:val="0"/>
          <w:w w:val="100"/>
          <w:rFonts/>
          <w:caps w:val="0"/>
        </w:rPr>
        <w:t>has</w:t>
      </w:r>
      <w:r w:rsidR="00791F4F" w:rsidRPr="006F4DE1">
        <w:rPr>
          <w:szCs w:val="24"/>
          <w:b w:val="0"/>
          <w:i w:val="0"/>
          <w:sz w:val="24"/>
          <w:spacing w:val="0"/>
          <w:w w:val="100"/>
          <w:rFonts/>
          <w:caps w:val="0"/>
        </w:rPr>
        <w:t> </w:t>
      </w:r>
      <w:r w:rsidR="00791F4F" w:rsidRPr="006F4DE1">
        <w:rPr>
          <w:szCs w:val="24"/>
          <w:b w:val="0"/>
          <w:i w:val="0"/>
          <w:sz w:val="24"/>
          <w:spacing w:val="0"/>
          <w:w w:val="100"/>
          <w:rFonts/>
          <w:caps w:val="0"/>
        </w:rPr>
        <w:t>undergone</w:t>
      </w:r>
      <w:r w:rsidR="00791F4F" w:rsidRPr="006F4DE1">
        <w:rPr>
          <w:szCs w:val="24"/>
          <w:b w:val="0"/>
          <w:i w:val="0"/>
          <w:sz w:val="24"/>
          <w:spacing w:val="0"/>
          <w:w w:val="100"/>
          <w:rFonts/>
          <w:caps w:val="0"/>
        </w:rPr>
        <w:t> </w:t>
      </w:r>
      <w:r w:rsidR="00791F4F" w:rsidRPr="006F4DE1">
        <w:rPr>
          <w:szCs w:val="24"/>
          <w:b w:val="0"/>
          <w:i w:val="0"/>
          <w:sz w:val="24"/>
          <w:spacing w:val="0"/>
          <w:w w:val="100"/>
          <w:rFonts/>
          <w:caps w:val="0"/>
        </w:rPr>
        <w:t>biological</w:t>
      </w:r>
      <w:r w:rsidR="00791F4F" w:rsidRPr="006F4DE1">
        <w:rPr>
          <w:szCs w:val="24"/>
          <w:b w:val="0"/>
          <w:i w:val="0"/>
          <w:sz w:val="24"/>
          <w:spacing w:val="0"/>
          <w:w w:val="100"/>
          <w:rFonts/>
          <w:caps w:val="0"/>
        </w:rPr>
        <w:t> </w:t>
      </w:r>
      <w:r w:rsidR="00791F4F" w:rsidRPr="006F4DE1">
        <w:rPr>
          <w:szCs w:val="24"/>
          <w:b w:val="0"/>
          <w:i w:val="0"/>
          <w:sz w:val="24"/>
          <w:spacing w:val="0"/>
          <w:w w:val="100"/>
          <w:rFonts/>
          <w:caps w:val="0"/>
        </w:rPr>
        <w:t>and</w:t>
      </w:r>
      <w:r w:rsidR="00791F4F" w:rsidRPr="006F4DE1">
        <w:rPr>
          <w:szCs w:val="24"/>
          <w:b w:val="0"/>
          <w:i w:val="0"/>
          <w:sz w:val="24"/>
          <w:spacing w:val="0"/>
          <w:w w:val="100"/>
          <w:rFonts/>
          <w:caps w:val="0"/>
        </w:rPr>
        <w:t> </w:t>
      </w:r>
      <w:r w:rsidR="00791F4F" w:rsidRPr="006F4DE1">
        <w:rPr>
          <w:szCs w:val="24"/>
          <w:b w:val="0"/>
          <w:i w:val="0"/>
          <w:sz w:val="24"/>
          <w:spacing w:val="0"/>
          <w:w w:val="100"/>
          <w:rFonts/>
          <w:caps w:val="0"/>
        </w:rPr>
        <w:t>physical</w:t>
      </w:r>
      <w:r w:rsidR="00791F4F" w:rsidRPr="006F4DE1">
        <w:rPr>
          <w:szCs w:val="24"/>
          <w:b w:val="0"/>
          <w:i w:val="0"/>
          <w:sz w:val="24"/>
          <w:spacing w:val="0"/>
          <w:w w:val="100"/>
          <w:rFonts/>
          <w:caps w:val="0"/>
        </w:rPr>
        <w:t> </w:t>
      </w:r>
      <w:r w:rsidR="00791F4F" w:rsidRPr="006F4DE1">
        <w:rPr>
          <w:szCs w:val="24"/>
          <w:b w:val="0"/>
          <w:i w:val="0"/>
          <w:sz w:val="24"/>
          <w:spacing w:val="0"/>
          <w:w w:val="100"/>
          <w:rFonts/>
          <w:caps w:val="0"/>
        </w:rPr>
        <w:t>weatherings;</w:t>
      </w:r>
      <w:r w:rsidR="00791F4F" w:rsidRPr="006F4DE1">
        <w:rPr>
          <w:szCs w:val="24"/>
          <w:b w:val="0"/>
          <w:i w:val="0"/>
          <w:sz w:val="24"/>
          <w:spacing w:val="0"/>
          <w:w w:val="100"/>
          <w:rFonts/>
          <w:caps w:val="0"/>
        </w:rPr>
        <w:t> </w:t>
      </w:r>
      <w:r w:rsidR="00791F4F" w:rsidRPr="006F4DE1">
        <w:rPr>
          <w:szCs w:val="24"/>
          <w:b w:val="0"/>
          <w:i w:val="0"/>
          <w:sz w:val="24"/>
          <w:spacing w:val="0"/>
          <w:w w:val="100"/>
          <w:rFonts/>
          <w:caps w:val="0"/>
        </w:rPr>
        <w:t>as</w:t>
      </w:r>
      <w:r w:rsidR="00791F4F" w:rsidRPr="006F4DE1">
        <w:rPr>
          <w:szCs w:val="24"/>
          <w:b w:val="0"/>
          <w:i w:val="0"/>
          <w:sz w:val="24"/>
          <w:spacing w:val="0"/>
          <w:w w:val="100"/>
          <w:rFonts/>
          <w:caps w:val="0"/>
        </w:rPr>
        <w:t> </w:t>
      </w:r>
      <w:r w:rsidR="00791F4F" w:rsidRPr="006F4DE1">
        <w:rPr>
          <w:szCs w:val="24"/>
          <w:b w:val="0"/>
          <w:i w:val="0"/>
          <w:sz w:val="24"/>
          <w:spacing w:val="0"/>
          <w:w w:val="100"/>
          <w:rFonts/>
          <w:caps w:val="0"/>
        </w:rPr>
        <w:t>evident</w:t>
      </w:r>
      <w:r w:rsidR="00791F4F" w:rsidRPr="006F4DE1">
        <w:rPr>
          <w:szCs w:val="24"/>
          <w:b w:val="0"/>
          <w:i w:val="0"/>
          <w:sz w:val="24"/>
          <w:spacing w:val="0"/>
          <w:w w:val="100"/>
          <w:rFonts/>
          <w:caps w:val="0"/>
        </w:rPr>
        <w:t> </w:t>
      </w:r>
      <w:r w:rsidR="00791F4F" w:rsidRPr="006F4DE1">
        <w:rPr>
          <w:szCs w:val="24"/>
          <w:b w:val="0"/>
          <w:i w:val="0"/>
          <w:sz w:val="24"/>
          <w:spacing w:val="0"/>
          <w:w w:val="100"/>
          <w:rFonts/>
          <w:caps w:val="0"/>
        </w:rPr>
        <w:t>with</w:t>
      </w:r>
      <w:r w:rsidR="00791F4F" w:rsidRPr="006F4DE1">
        <w:rPr>
          <w:szCs w:val="24"/>
          <w:b w:val="0"/>
          <w:i w:val="0"/>
          <w:sz w:val="24"/>
          <w:spacing w:val="0"/>
          <w:w w:val="100"/>
          <w:rFonts/>
          <w:caps w:val="0"/>
        </w:rPr>
        <w:t> </w:t>
      </w:r>
      <w:r w:rsidR="00791F4F" w:rsidRPr="006F4DE1">
        <w:rPr>
          <w:szCs w:val="24"/>
          <w:b w:val="0"/>
          <w:i w:val="0"/>
          <w:sz w:val="24"/>
          <w:spacing w:val="0"/>
          <w:w w:val="100"/>
          <w:rFonts/>
          <w:caps w:val="0"/>
        </w:rPr>
        <w:t>presence</w:t>
      </w:r>
      <w:r w:rsidR="00791F4F" w:rsidRPr="006F4DE1">
        <w:rPr>
          <w:szCs w:val="24"/>
          <w:b w:val="0"/>
          <w:i w:val="0"/>
          <w:sz w:val="24"/>
          <w:spacing w:val="0"/>
          <w:w w:val="100"/>
          <w:rFonts/>
          <w:caps w:val="0"/>
        </w:rPr>
        <w:t> </w:t>
      </w:r>
      <w:r w:rsidR="00791F4F" w:rsidRPr="006F4DE1">
        <w:rPr>
          <w:szCs w:val="24"/>
          <w:b w:val="0"/>
          <w:i w:val="0"/>
          <w:sz w:val="24"/>
          <w:spacing w:val="0"/>
          <w:w w:val="100"/>
          <w:rFonts/>
          <w:caps w:val="0"/>
        </w:rPr>
        <w:t>of</w:t>
      </w:r>
      <w:r w:rsidR="00791F4F" w:rsidRPr="006F4DE1">
        <w:rPr>
          <w:szCs w:val="24"/>
          <w:b w:val="0"/>
          <w:i w:val="0"/>
          <w:sz w:val="24"/>
          <w:spacing w:val="0"/>
          <w:w w:val="100"/>
          <w:rFonts/>
          <w:caps w:val="0"/>
        </w:rPr>
        <w:t> </w:t>
      </w:r>
      <w:r w:rsidR="00791F4F" w:rsidRPr="006F4DE1">
        <w:rPr>
          <w:szCs w:val="24"/>
          <w:b w:val="0"/>
          <w:i w:val="0"/>
          <w:sz w:val="24"/>
          <w:spacing w:val="0"/>
          <w:w w:val="100"/>
          <w:rFonts/>
          <w:caps w:val="0"/>
        </w:rPr>
        <w:t>fractures.</w:t>
      </w:r>
    </w:p>
    <w:p w14:paraId="66CE8B5C" w14:textId="77777777" w:rsidR="0087243F" w:rsidRPr="006F4DE1" w:rsidRDefault="0087243F" w:rsidP="006F4DE1">
      <w:pPr>
        <w:jc w:val="both"/>
        <w:spacing w:before="0" w:beforeAutospacing="0" w:after="160" w:afterAutospacing="0" w:lineRule="auto" w:line="360"/>
        <w:rPr>
          <w:szCs w:val="24"/>
          <w:b w:val="0"/>
          <w:i w:val="0"/>
          <w:sz w:val="24"/>
          <w:spacing w:val="0"/>
          <w:w w:val="100"/>
          <w:rFonts/>
          <w:caps w:val="0"/>
        </w:rPr>
        <w:snapToGrid w:val="0"/>
        <w:textAlignment w:val="baseline"/>
        <w:tabs>
          <w:tab w:val="left" w:pos="1947"/>
        </w:tabs>
      </w:pPr>
      <w:r>
        <w:rPr>
          <w:b w:val="0"/>
          <w:i w:val="0"/>
          <w:sz w:val="24"/>
          <w:spacing w:val="0"/>
          <w:w w:val="100"/>
          <w:rFonts/>
          <w:caps w:val="0"/>
        </w:rPr>
        <w:t/>
      </w:r>
    </w:p>
    <w:p w14:paraId="1CC52D5A" w14:textId="77777777" w:rsidR="00791F4F" w:rsidRPr="006F4DE1" w:rsidRDefault="00791F4F" w:rsidP="006F4DE1">
      <w:pPr>
        <w:jc w:val="both"/>
        <w:spacing w:before="0" w:beforeAutospacing="0" w:after="160" w:afterAutospacing="0" w:lineRule="auto" w:line="360"/>
        <w:rPr>
          <w:szCs w:val="24"/>
          <w:bCs/>
          <w:b w:val="1"/>
          <w:i w:val="0"/>
          <w:sz w:val="24"/>
          <w:spacing w:val="0"/>
          <w:w w:val="100"/>
          <w:rFonts/>
          <w:caps w:val="0"/>
        </w:rPr>
        <w:snapToGrid w:val="0"/>
        <w:textAlignment w:val="baseline"/>
        <w:tabs>
          <w:tab w:val="left" w:pos="1947"/>
        </w:tabs>
      </w:pPr>
      <w:r w:rsidRPr="006F4DE1">
        <w:rPr>
          <w:szCs w:val="24"/>
          <w:bCs/>
          <w:b w:val="1"/>
          <w:i w:val="0"/>
          <w:sz w:val="24"/>
          <w:spacing w:val="0"/>
          <w:w w:val="100"/>
          <w:rFonts/>
          <w:caps w:val="0"/>
        </w:rPr>
        <w:t>LOCATION</w:t>
      </w:r>
      <w:r w:rsidRPr="006F4DE1">
        <w:rPr>
          <w:szCs w:val="24"/>
          <w:bCs/>
          <w:b w:val="1"/>
          <w:i w:val="0"/>
          <w:sz w:val="24"/>
          <w:spacing w:val="0"/>
          <w:w w:val="100"/>
          <w:rFonts/>
          <w:caps w:val="0"/>
        </w:rPr>
        <w:t> </w:t>
      </w:r>
      <w:r w:rsidRPr="006F4DE1">
        <w:rPr>
          <w:szCs w:val="24"/>
          <w:bCs/>
          <w:b w:val="1"/>
          <w:i w:val="0"/>
          <w:sz w:val="24"/>
          <w:spacing w:val="0"/>
          <w:w w:val="100"/>
          <w:rFonts/>
          <w:caps w:val="0"/>
        </w:rPr>
        <w:t>11</w:t>
      </w:r>
      <w:r w:rsidRPr="006F4DE1">
        <w:rPr>
          <w:szCs w:val="24"/>
          <w:bCs/>
          <w:b w:val="1"/>
          <w:i w:val="0"/>
          <w:sz w:val="24"/>
          <w:spacing w:val="0"/>
          <w:w w:val="100"/>
          <w:rFonts/>
          <w:caps w:val="0"/>
        </w:rPr>
        <w:t> </w:t>
      </w:r>
      <w:r w:rsidRPr="006F4DE1">
        <w:rPr>
          <w:szCs w:val="24"/>
          <w:bCs/>
          <w:b w:val="1"/>
          <w:i w:val="0"/>
          <w:sz w:val="24"/>
          <w:spacing w:val="0"/>
          <w:w w:val="100"/>
          <w:rFonts/>
          <w:caps w:val="0"/>
        </w:rPr>
        <w:t>(Oke-Ona</w:t>
      </w:r>
      <w:r w:rsidRPr="006F4DE1">
        <w:rPr>
          <w:szCs w:val="24"/>
          <w:bCs/>
          <w:b w:val="1"/>
          <w:i w:val="0"/>
          <w:sz w:val="24"/>
          <w:spacing w:val="0"/>
          <w:w w:val="100"/>
          <w:rFonts/>
          <w:caps w:val="0"/>
        </w:rPr>
        <w:t> </w:t>
      </w:r>
      <w:r w:rsidRPr="006F4DE1">
        <w:rPr>
          <w:szCs w:val="24"/>
          <w:bCs/>
          <w:b w:val="1"/>
          <w:i w:val="0"/>
          <w:sz w:val="24"/>
          <w:spacing w:val="0"/>
          <w:w w:val="100"/>
          <w:rFonts/>
          <w:caps w:val="0"/>
        </w:rPr>
        <w:t>Grammar</w:t>
      </w:r>
      <w:r w:rsidRPr="006F4DE1">
        <w:rPr>
          <w:szCs w:val="24"/>
          <w:bCs/>
          <w:b w:val="1"/>
          <w:i w:val="0"/>
          <w:sz w:val="24"/>
          <w:spacing w:val="0"/>
          <w:w w:val="100"/>
          <w:rFonts/>
          <w:caps w:val="0"/>
        </w:rPr>
        <w:t> </w:t>
      </w:r>
      <w:r w:rsidRPr="006F4DE1">
        <w:rPr>
          <w:szCs w:val="24"/>
          <w:bCs/>
          <w:b w:val="1"/>
          <w:i w:val="0"/>
          <w:sz w:val="24"/>
          <w:spacing w:val="0"/>
          <w:w w:val="100"/>
          <w:rFonts/>
          <w:caps w:val="0"/>
        </w:rPr>
        <w:t>School</w:t>
      </w:r>
      <w:r w:rsidRPr="006F4DE1">
        <w:rPr>
          <w:szCs w:val="24"/>
          <w:bCs/>
          <w:b w:val="1"/>
          <w:i w:val="0"/>
          <w:sz w:val="24"/>
          <w:spacing w:val="0"/>
          <w:w w:val="100"/>
          <w:rFonts/>
          <w:caps w:val="0"/>
        </w:rPr>
        <w:t> </w:t>
      </w:r>
      <w:r w:rsidRPr="006F4DE1">
        <w:rPr>
          <w:szCs w:val="24"/>
          <w:bCs/>
          <w:b w:val="1"/>
          <w:i w:val="0"/>
          <w:sz w:val="24"/>
          <w:spacing w:val="0"/>
          <w:w w:val="100"/>
          <w:rFonts/>
          <w:caps w:val="0"/>
        </w:rPr>
        <w:t>2)</w:t>
      </w:r>
    </w:p>
    <w:p w14:paraId="5369A2DF" w14:textId="77777777" w:rsidR="00791F4F" w:rsidRPr="00532830" w:rsidRDefault="00791F4F" w:rsidP="00532830">
      <w:pPr>
        <w:spacing w:before="0" w:beforeAutospacing="0" w:after="160" w:afterAutospacing="0" w:lineRule="auto" w:line="360"/>
        <w:rPr>
          <w:szCs w:val="24"/>
          <w:bCs/>
          <w:lang w:val="en-GB" w:eastAsia="en-GB"/>
          <w:b w:val="1"/>
          <w:i w:val="0"/>
          <w:color w:val="000000"/>
          <w:sz w:val="24"/>
          <w:spacing w:val="0"/>
          <w:w w:val="100"/>
          <w:rFonts w:eastAsia="Times New Roman"/>
          <w:caps w:val="0"/>
        </w:rPr>
        <w:snapToGrid w:val="0"/>
        <w:textAlignment w:val="baseline"/>
      </w:pPr>
      <w:r w:rsidRPr="006F4DE1">
        <w:rPr>
          <w:szCs w:val="24"/>
          <w:bCs/>
          <w:b w:val="1"/>
          <w:i w:val="0"/>
          <w:sz w:val="24"/>
          <w:spacing w:val="0"/>
          <w:w w:val="100"/>
          <w:rFonts/>
          <w:caps w:val="0"/>
        </w:rPr>
        <w:t>Coordinates;</w:t>
      </w:r>
      <w:r w:rsidRPr="006F4DE1">
        <w:rPr>
          <w:szCs w:val="24"/>
          <w:bCs/>
          <w:b w:val="1"/>
          <w:i w:val="0"/>
          <w:color w:val="000000"/>
          <w:sz w:val="24"/>
          <w:spacing w:val="0"/>
          <w:w w:val="100"/>
          <w:rFonts/>
          <w:caps w:val="0"/>
        </w:rPr>
        <w:t>  </w:t>
      </w:r>
      <w:r w:rsidR="006D206C" w:rsidRPr="006F4DE1">
        <w:rPr>
          <w:szCs w:val="24"/>
          <w:bCs/>
          <w:b w:val="1"/>
          <w:i w:val="0"/>
          <w:color w:val="000000"/>
          <w:sz w:val="24"/>
          <w:spacing w:val="0"/>
          <w:w w:val="100"/>
          <w:rFonts/>
          <w:caps w:val="0"/>
        </w:rPr>
        <w:t> </w:t>
      </w:r>
      <w:r w:rsidR="006D206C" w:rsidRPr="006F4DE1">
        <w:rPr>
          <w:szCs w:val="24"/>
          <w:bCs/>
          <w:lang w:val="en-GB" w:eastAsia="en-GB"/>
          <w:b w:val="1"/>
          <w:i w:val="0"/>
          <w:color w:val="000000"/>
          <w:sz w:val="24"/>
          <w:spacing w:val="0"/>
          <w:w w:val="100"/>
          <w:rFonts w:eastAsia="Times New Roman"/>
          <w:caps w:val="0"/>
        </w:rPr>
        <w:t>7.2166000,</w:t>
      </w:r>
      <w:r w:rsidR="006D206C" w:rsidRPr="006F4DE1">
        <w:rPr>
          <w:szCs w:val="24"/>
          <w:bCs/>
          <w:lang w:val="en-GB" w:eastAsia="en-GB"/>
          <w:b w:val="1"/>
          <w:i w:val="0"/>
          <w:color w:val="000000"/>
          <w:sz w:val="24"/>
          <w:spacing w:val="0"/>
          <w:w w:val="100"/>
          <w:rFonts w:eastAsia="Times New Roman"/>
          <w:caps w:val="0"/>
        </w:rPr>
        <w:t> </w:t>
      </w:r>
      <w:r w:rsidR="006D206C" w:rsidRPr="006F4DE1">
        <w:rPr>
          <w:szCs w:val="24"/>
          <w:bCs/>
          <w:lang w:val="en-GB" w:eastAsia="en-GB"/>
          <w:b w:val="1"/>
          <w:i w:val="0"/>
          <w:color w:val="000000"/>
          <w:sz w:val="24"/>
          <w:spacing w:val="0"/>
          <w:w w:val="100"/>
          <w:rFonts w:eastAsia="Times New Roman"/>
          <w:caps w:val="0"/>
        </w:rPr>
        <w:t>3.3412500</w:t>
      </w:r>
    </w:p>
    <w:p w14:paraId="169A224D" w14:textId="77777777" w:rsidR="00791F4F" w:rsidRPr="006F4DE1" w:rsidRDefault="00791F4F" w:rsidP="006F4DE1">
      <w:pPr>
        <w:spacing w:before="0" w:beforeAutospacing="0" w:after="160" w:afterAutospacing="0" w:lineRule="auto" w:line="360"/>
        <w:rPr>
          <w:szCs w:val="24"/>
          <w:bCs/>
          <w:b w:val="1"/>
          <w:i w:val="0"/>
          <w:sz w:val="24"/>
          <w:spacing w:val="0"/>
          <w:w w:val="100"/>
          <w:rFonts/>
          <w:caps w:val="0"/>
        </w:rPr>
        <w:snapToGrid w:val="0"/>
        <w:textAlignment w:val="baseline"/>
      </w:pPr>
      <w:r w:rsidRPr="006F4DE1">
        <w:rPr>
          <w:szCs w:val="24"/>
          <w:bCs/>
          <w:b w:val="1"/>
          <w:i w:val="0"/>
          <w:sz w:val="24"/>
          <w:spacing w:val="0"/>
          <w:w w:val="100"/>
          <w:rFonts/>
          <w:caps w:val="0"/>
        </w:rPr>
        <w:t>Weather:</w:t>
      </w:r>
      <w:r w:rsidRPr="006F4DE1">
        <w:rPr>
          <w:szCs w:val="24"/>
          <w:bCs/>
          <w:b w:val="1"/>
          <w:i w:val="0"/>
          <w:sz w:val="24"/>
          <w:spacing w:val="0"/>
          <w:w w:val="100"/>
          <w:rFonts/>
          <w:caps w:val="0"/>
        </w:rPr>
        <w:t> </w:t>
      </w:r>
      <w:r w:rsidRPr="006F4DE1">
        <w:rPr>
          <w:szCs w:val="24"/>
          <w:bCs/>
          <w:b w:val="1"/>
          <w:i w:val="0"/>
          <w:sz w:val="24"/>
          <w:spacing w:val="0"/>
          <w:w w:val="100"/>
          <w:rFonts/>
          <w:caps w:val="0"/>
        </w:rPr>
        <w:t>34</w:t>
      </w:r>
      <w:r w:rsidRPr="006F4DE1">
        <w:rPr>
          <w:szCs w:val="24"/>
          <w:bCs/>
          <w:b w:val="1"/>
          <w:i w:val="0"/>
          <w:sz w:val="24"/>
          <w:spacing w:val="0"/>
          <w:w w:val="100"/>
          <w:vertAlign w:val="superscript"/>
          <w:rFonts/>
          <w:caps w:val="0"/>
        </w:rPr>
        <w:t>o</w:t>
      </w:r>
      <w:r w:rsidRPr="006F4DE1">
        <w:rPr>
          <w:szCs w:val="24"/>
          <w:bCs/>
          <w:b w:val="1"/>
          <w:i w:val="0"/>
          <w:sz w:val="24"/>
          <w:spacing w:val="0"/>
          <w:w w:val="100"/>
          <w:rFonts/>
          <w:caps w:val="0"/>
        </w:rPr>
        <w:t>C,</w:t>
      </w:r>
      <w:r w:rsidRPr="006F4DE1">
        <w:rPr>
          <w:szCs w:val="24"/>
          <w:bCs/>
          <w:b w:val="1"/>
          <w:i w:val="0"/>
          <w:sz w:val="24"/>
          <w:spacing w:val="0"/>
          <w:w w:val="100"/>
          <w:rFonts/>
          <w:caps w:val="0"/>
        </w:rPr>
        <w:t> </w:t>
      </w:r>
      <w:r w:rsidRPr="006F4DE1">
        <w:rPr>
          <w:szCs w:val="24"/>
          <w:bCs/>
          <w:b w:val="1"/>
          <w:i w:val="0"/>
          <w:sz w:val="24"/>
          <w:spacing w:val="0"/>
          <w:w w:val="100"/>
          <w:rFonts/>
          <w:caps w:val="0"/>
        </w:rPr>
        <w:t>sunny</w:t>
      </w:r>
    </w:p>
    <w:p w14:paraId="32229CEB" w14:textId="77777777" w:rsidR="00791F4F" w:rsidRPr="00532830" w:rsidRDefault="006D206C" w:rsidP="00532830">
      <w:pPr>
        <w:spacing w:before="0" w:beforeAutospacing="0" w:after="160" w:afterAutospacing="0" w:lineRule="auto" w:line="360"/>
        <w:rPr>
          <w:szCs w:val="24"/>
          <w:bCs/>
          <w:b w:val="1"/>
          <w:i w:val="0"/>
          <w:sz w:val="24"/>
          <w:spacing w:val="0"/>
          <w:w w:val="100"/>
          <w:rFonts/>
          <w:caps w:val="0"/>
        </w:rPr>
        <w:snapToGrid w:val="0"/>
        <w:textAlignment w:val="baseline"/>
      </w:pPr>
      <w:r w:rsidRPr="006F4DE1">
        <w:rPr>
          <w:szCs w:val="24"/>
          <w:bCs/>
          <w:b w:val="1"/>
          <w:i w:val="0"/>
          <w:sz w:val="24"/>
          <w:spacing w:val="0"/>
          <w:w w:val="100"/>
          <w:rFonts/>
          <w:caps w:val="0"/>
        </w:rPr>
        <w:t>Altitude:</w:t>
      </w:r>
      <w:r w:rsidRPr="006F4DE1">
        <w:rPr>
          <w:szCs w:val="24"/>
          <w:bCs/>
          <w:b w:val="1"/>
          <w:i w:val="0"/>
          <w:sz w:val="24"/>
          <w:spacing w:val="0"/>
          <w:w w:val="100"/>
          <w:rFonts/>
          <w:caps w:val="0"/>
        </w:rPr>
        <w:t> </w:t>
      </w:r>
      <w:r w:rsidRPr="006F4DE1">
        <w:rPr>
          <w:szCs w:val="24"/>
          <w:bCs/>
          <w:b w:val="1"/>
          <w:i w:val="0"/>
          <w:sz w:val="24"/>
          <w:spacing w:val="0"/>
          <w:w w:val="100"/>
          <w:rFonts/>
          <w:caps w:val="0"/>
        </w:rPr>
        <w:t>69</w:t>
      </w:r>
      <w:r w:rsidR="00791F4F" w:rsidRPr="006F4DE1">
        <w:rPr>
          <w:szCs w:val="24"/>
          <w:bCs/>
          <w:b w:val="1"/>
          <w:i w:val="0"/>
          <w:sz w:val="24"/>
          <w:spacing w:val="0"/>
          <w:w w:val="100"/>
          <w:rFonts/>
          <w:caps w:val="0"/>
        </w:rPr>
        <w:t>m</w:t>
      </w:r>
      <w:r w:rsidR="00791F4F" w:rsidRPr="006F4DE1">
        <w:rPr>
          <w:szCs w:val="24"/>
          <w:bCs/>
          <w:b w:val="1"/>
          <w:i w:val="0"/>
          <w:sz w:val="24"/>
          <w:spacing w:val="0"/>
          <w:w w:val="100"/>
          <w:rFonts/>
          <w:caps w:val="0"/>
        </w:rPr>
        <w:t> </w:t>
      </w:r>
      <w:r w:rsidR="00791F4F" w:rsidRPr="006F4DE1">
        <w:rPr>
          <w:szCs w:val="24"/>
          <w:bCs/>
          <w:b w:val="1"/>
          <w:i w:val="0"/>
          <w:sz w:val="24"/>
          <w:spacing w:val="0"/>
          <w:w w:val="100"/>
          <w:rFonts/>
          <w:caps w:val="0"/>
        </w:rPr>
        <w:t>Above</w:t>
      </w:r>
      <w:r w:rsidR="00791F4F" w:rsidRPr="006F4DE1">
        <w:rPr>
          <w:szCs w:val="24"/>
          <w:bCs/>
          <w:b w:val="1"/>
          <w:i w:val="0"/>
          <w:sz w:val="24"/>
          <w:spacing w:val="0"/>
          <w:w w:val="100"/>
          <w:rFonts/>
          <w:caps w:val="0"/>
        </w:rPr>
        <w:t> </w:t>
      </w:r>
      <w:r w:rsidR="00791F4F" w:rsidRPr="006F4DE1">
        <w:rPr>
          <w:szCs w:val="24"/>
          <w:bCs/>
          <w:b w:val="1"/>
          <w:i w:val="0"/>
          <w:sz w:val="24"/>
          <w:spacing w:val="0"/>
          <w:w w:val="100"/>
          <w:rFonts/>
          <w:caps w:val="0"/>
        </w:rPr>
        <w:t>MSL</w:t>
      </w:r>
    </w:p>
    <w:p w14:paraId="74EABF01" w14:textId="77777777" w:rsidR="00791F4F" w:rsidRPr="006F4DE1" w:rsidRDefault="00791F4F" w:rsidP="006F4DE1">
      <w:pPr>
        <w:spacing w:before="0" w:beforeAutospacing="0" w:after="160" w:afterAutospacing="0" w:lineRule="auto" w:line="360"/>
        <w:rPr>
          <w:szCs w:val="24"/>
          <w:b w:val="0"/>
          <w:i w:val="0"/>
          <w:sz w:val="24"/>
          <w:spacing w:val="0"/>
          <w:w w:val="100"/>
          <w:rFonts/>
          <w:caps w:val="0"/>
        </w:rPr>
        <w:snapToGrid w:val="0"/>
        <w:textAlignment w:val="baseline"/>
      </w:pPr>
      <w:r w:rsidRPr="006F4DE1">
        <w:rPr>
          <w:szCs w:val="24"/>
          <w:bCs/>
          <w:b w:val="1"/>
          <w:i w:val="0"/>
          <w:sz w:val="24"/>
          <w:spacing w:val="0"/>
          <w:w w:val="100"/>
          <w:rFonts/>
          <w:caps w:val="0"/>
        </w:rPr>
        <w:t>Outcrop</w:t>
      </w:r>
      <w:r w:rsidRPr="006F4DE1">
        <w:rPr>
          <w:szCs w:val="24"/>
          <w:bCs/>
          <w:b w:val="1"/>
          <w:i w:val="0"/>
          <w:sz w:val="24"/>
          <w:spacing w:val="0"/>
          <w:w w:val="100"/>
          <w:rFonts/>
          <w:caps w:val="0"/>
        </w:rPr>
        <w:t> </w:t>
      </w:r>
      <w:r w:rsidRPr="006F4DE1">
        <w:rPr>
          <w:szCs w:val="24"/>
          <w:bCs/>
          <w:b w:val="1"/>
          <w:i w:val="0"/>
          <w:sz w:val="24"/>
          <w:spacing w:val="0"/>
          <w:w w:val="100"/>
          <w:rFonts/>
          <w:caps w:val="0"/>
        </w:rPr>
        <w:t>name</w:t>
      </w:r>
      <w:r w:rsidRPr="006F4DE1">
        <w:rPr>
          <w:szCs w:val="24"/>
          <w:b w:val="0"/>
          <w:i w:val="0"/>
          <w:sz w:val="24"/>
          <w:spacing w:val="0"/>
          <w:w w:val="100"/>
          <w:rFonts/>
          <w:caps w:val="0"/>
        </w:rPr>
        <w:t>:</w:t>
      </w:r>
      <w:r w:rsidRPr="006F4DE1">
        <w:rPr>
          <w:szCs w:val="24"/>
          <w:b w:val="0"/>
          <w:i w:val="0"/>
          <w:sz w:val="24"/>
          <w:spacing w:val="0"/>
          <w:w w:val="100"/>
          <w:rFonts/>
          <w:caps w:val="0"/>
        </w:rPr>
        <w:t> </w:t>
      </w:r>
      <w:r w:rsidRPr="006F4DE1">
        <w:rPr>
          <w:szCs w:val="24"/>
          <w:b w:val="0"/>
          <w:i w:val="0"/>
          <w:sz w:val="24"/>
          <w:spacing w:val="0"/>
          <w:w w:val="100"/>
          <w:rFonts/>
          <w:caps w:val="0"/>
        </w:rPr>
        <w:t>Normal</w:t>
      </w:r>
      <w:r w:rsidRPr="006F4DE1">
        <w:rPr>
          <w:szCs w:val="24"/>
          <w:b w:val="0"/>
          <w:i w:val="0"/>
          <w:sz w:val="24"/>
          <w:spacing w:val="0"/>
          <w:w w:val="100"/>
          <w:rFonts/>
          <w:caps w:val="0"/>
        </w:rPr>
        <w:t> </w:t>
      </w:r>
      <w:r w:rsidRPr="006F4DE1">
        <w:rPr>
          <w:szCs w:val="24"/>
          <w:b w:val="0"/>
          <w:i w:val="0"/>
          <w:sz w:val="24"/>
          <w:spacing w:val="0"/>
          <w:w w:val="100"/>
          <w:rFonts/>
          <w:caps w:val="0"/>
        </w:rPr>
        <w:t>Granite</w:t>
      </w:r>
    </w:p>
    <w:p w14:paraId="6CAE8F2F" w14:textId="77777777" w:rsidR="00791F4F" w:rsidRPr="006F4DE1" w:rsidRDefault="00791F4F" w:rsidP="006F4DE1">
      <w:pPr>
        <w:jc w:val="both"/>
        <w:spacing w:before="0" w:beforeAutospacing="0" w:after="160" w:afterAutospacing="0" w:lineRule="auto" w:line="360"/>
        <w:rPr>
          <w:szCs w:val="24"/>
          <w:b w:val="0"/>
          <w:i w:val="0"/>
          <w:sz w:val="24"/>
          <w:spacing w:val="0"/>
          <w:w w:val="100"/>
          <w:rFonts/>
          <w:caps w:val="0"/>
        </w:rPr>
        <w:snapToGrid w:val="0"/>
        <w:textAlignment w:val="baseline"/>
        <w:tabs>
          <w:tab w:val="left" w:pos="1947"/>
        </w:tabs>
      </w:pPr>
      <w:r w:rsidRPr="006F4DE1">
        <w:rPr>
          <w:szCs w:val="24"/>
          <w:bCs/>
          <w:b w:val="1"/>
          <w:i w:val="0"/>
          <w:sz w:val="24"/>
          <w:spacing w:val="0"/>
          <w:w w:val="100"/>
          <w:rFonts/>
          <w:caps w:val="0"/>
        </w:rPr>
        <w:t>Description</w:t>
      </w:r>
      <w:r w:rsidRPr="006F4DE1">
        <w:rPr>
          <w:szCs w:val="24"/>
          <w:b w:val="0"/>
          <w:i w:val="0"/>
          <w:sz w:val="24"/>
          <w:spacing w:val="0"/>
          <w:w w:val="100"/>
          <w:rFonts/>
          <w:caps w:val="0"/>
        </w:rPr>
        <w:t>:</w:t>
      </w:r>
      <w:r w:rsidRPr="006F4DE1">
        <w:rPr>
          <w:szCs w:val="24"/>
          <w:b w:val="0"/>
          <w:i w:val="0"/>
          <w:sz w:val="24"/>
          <w:spacing w:val="0"/>
          <w:w w:val="100"/>
          <w:rFonts/>
          <w:caps w:val="0"/>
        </w:rPr>
        <w:t> </w:t>
      </w:r>
      <w:r w:rsidRPr="006F4DE1">
        <w:rPr>
          <w:szCs w:val="24"/>
          <w:b w:val="0"/>
          <w:i w:val="0"/>
          <w:sz w:val="24"/>
          <w:spacing w:val="0"/>
          <w:w w:val="100"/>
          <w:rFonts/>
          <w:caps w:val="0"/>
        </w:rPr>
        <w:t>A</w:t>
      </w:r>
      <w:r w:rsidRPr="006F4DE1">
        <w:rPr>
          <w:szCs w:val="24"/>
          <w:b w:val="0"/>
          <w:i w:val="0"/>
          <w:sz w:val="24"/>
          <w:spacing w:val="0"/>
          <w:w w:val="100"/>
          <w:rFonts/>
          <w:caps w:val="0"/>
        </w:rPr>
        <w:t> </w:t>
      </w:r>
      <w:r w:rsidRPr="006F4DE1">
        <w:rPr>
          <w:szCs w:val="24"/>
          <w:b w:val="0"/>
          <w:i w:val="0"/>
          <w:sz w:val="24"/>
          <w:spacing w:val="0"/>
          <w:w w:val="100"/>
          <w:rFonts/>
          <w:caps w:val="0"/>
        </w:rPr>
        <w:t>low-lying</w:t>
      </w:r>
      <w:r w:rsidRPr="006F4DE1">
        <w:rPr>
          <w:szCs w:val="24"/>
          <w:b w:val="0"/>
          <w:i w:val="0"/>
          <w:sz w:val="24"/>
          <w:spacing w:val="0"/>
          <w:w w:val="100"/>
          <w:rFonts/>
          <w:caps w:val="0"/>
        </w:rPr>
        <w:t> </w:t>
      </w:r>
      <w:r w:rsidRPr="006F4DE1">
        <w:rPr>
          <w:szCs w:val="24"/>
          <w:b w:val="0"/>
          <w:i w:val="0"/>
          <w:sz w:val="24"/>
          <w:spacing w:val="0"/>
          <w:w w:val="100"/>
          <w:rFonts/>
          <w:caps w:val="0"/>
        </w:rPr>
        <w:t>outcrop</w:t>
      </w:r>
      <w:r w:rsidRPr="006F4DE1">
        <w:rPr>
          <w:szCs w:val="24"/>
          <w:b w:val="0"/>
          <w:i w:val="0"/>
          <w:sz w:val="24"/>
          <w:spacing w:val="0"/>
          <w:w w:val="100"/>
          <w:rFonts/>
          <w:caps w:val="0"/>
        </w:rPr>
        <w:t> </w:t>
      </w:r>
      <w:r w:rsidRPr="006F4DE1">
        <w:rPr>
          <w:szCs w:val="24"/>
          <w:b w:val="0"/>
          <w:i w:val="0"/>
          <w:sz w:val="24"/>
          <w:spacing w:val="0"/>
          <w:w w:val="100"/>
          <w:rFonts/>
          <w:caps w:val="0"/>
        </w:rPr>
        <w:t>with</w:t>
      </w:r>
      <w:r w:rsidRPr="006F4DE1">
        <w:rPr>
          <w:szCs w:val="24"/>
          <w:b w:val="0"/>
          <w:i w:val="0"/>
          <w:sz w:val="24"/>
          <w:spacing w:val="0"/>
          <w:w w:val="100"/>
          <w:rFonts/>
          <w:caps w:val="0"/>
        </w:rPr>
        <w:t> </w:t>
      </w:r>
      <w:r w:rsidRPr="006F4DE1">
        <w:rPr>
          <w:szCs w:val="24"/>
          <w:b w:val="0"/>
          <w:i w:val="0"/>
          <w:sz w:val="24"/>
          <w:spacing w:val="0"/>
          <w:w w:val="100"/>
          <w:rFonts/>
          <w:caps w:val="0"/>
        </w:rPr>
        <w:t>nearby</w:t>
      </w:r>
      <w:r w:rsidRPr="006F4DE1">
        <w:rPr>
          <w:szCs w:val="24"/>
          <w:b w:val="0"/>
          <w:i w:val="0"/>
          <w:sz w:val="24"/>
          <w:spacing w:val="0"/>
          <w:w w:val="100"/>
          <w:rFonts/>
          <w:caps w:val="0"/>
        </w:rPr>
        <w:t> </w:t>
      </w:r>
      <w:r w:rsidRPr="006F4DE1">
        <w:rPr>
          <w:szCs w:val="24"/>
          <w:b w:val="0"/>
          <w:i w:val="0"/>
          <w:sz w:val="24"/>
          <w:spacing w:val="0"/>
          <w:w w:val="100"/>
          <w:rFonts/>
          <w:caps w:val="0"/>
        </w:rPr>
        <w:t>boulders</w:t>
      </w:r>
      <w:r w:rsidRPr="006F4DE1">
        <w:rPr>
          <w:szCs w:val="24"/>
          <w:b w:val="0"/>
          <w:i w:val="0"/>
          <w:sz w:val="24"/>
          <w:spacing w:val="0"/>
          <w:w w:val="100"/>
          <w:rFonts/>
          <w:caps w:val="0"/>
        </w:rPr>
        <w:t> </w:t>
      </w:r>
      <w:r w:rsidRPr="006F4DE1">
        <w:rPr>
          <w:szCs w:val="24"/>
          <w:b w:val="0"/>
          <w:i w:val="0"/>
          <w:sz w:val="24"/>
          <w:spacing w:val="0"/>
          <w:w w:val="100"/>
          <w:rFonts/>
          <w:caps w:val="0"/>
        </w:rPr>
        <w:t>of</w:t>
      </w:r>
      <w:r w:rsidRPr="006F4DE1">
        <w:rPr>
          <w:szCs w:val="24"/>
          <w:b w:val="0"/>
          <w:i w:val="0"/>
          <w:sz w:val="24"/>
          <w:spacing w:val="0"/>
          <w:w w:val="100"/>
          <w:rFonts/>
          <w:caps w:val="0"/>
        </w:rPr>
        <w:t> </w:t>
      </w:r>
      <w:r w:rsidRPr="006F4DE1">
        <w:rPr>
          <w:szCs w:val="24"/>
          <w:b w:val="0"/>
          <w:i w:val="0"/>
          <w:sz w:val="24"/>
          <w:spacing w:val="0"/>
          <w:w w:val="100"/>
          <w:rFonts/>
          <w:caps w:val="0"/>
        </w:rPr>
        <w:t>the</w:t>
      </w:r>
      <w:r w:rsidRPr="006F4DE1">
        <w:rPr>
          <w:szCs w:val="24"/>
          <w:b w:val="0"/>
          <w:i w:val="0"/>
          <w:sz w:val="24"/>
          <w:spacing w:val="0"/>
          <w:w w:val="100"/>
          <w:rFonts/>
          <w:caps w:val="0"/>
        </w:rPr>
        <w:t> </w:t>
      </w:r>
      <w:r w:rsidRPr="006F4DE1">
        <w:rPr>
          <w:szCs w:val="24"/>
          <w:b w:val="0"/>
          <w:i w:val="0"/>
          <w:sz w:val="24"/>
          <w:spacing w:val="0"/>
          <w:w w:val="100"/>
          <w:rFonts/>
          <w:caps w:val="0"/>
        </w:rPr>
        <w:t>same</w:t>
      </w:r>
      <w:r w:rsidRPr="006F4DE1">
        <w:rPr>
          <w:szCs w:val="24"/>
          <w:b w:val="0"/>
          <w:i w:val="0"/>
          <w:sz w:val="24"/>
          <w:spacing w:val="0"/>
          <w:w w:val="100"/>
          <w:rFonts/>
          <w:caps w:val="0"/>
        </w:rPr>
        <w:t> </w:t>
      </w:r>
      <w:r w:rsidR="00532830" w:rsidRPr="006F4DE1">
        <w:rPr>
          <w:szCs w:val="24"/>
          <w:b w:val="0"/>
          <w:i w:val="0"/>
          <w:sz w:val="24"/>
          <w:spacing w:val="0"/>
          <w:w w:val="100"/>
          <w:rFonts/>
          <w:caps w:val="0"/>
        </w:rPr>
        <w:t>textures.</w:t>
      </w:r>
      <w:r w:rsidR="00532830" w:rsidRPr="006F4DE1">
        <w:rPr>
          <w:szCs w:val="24"/>
          <w:b w:val="0"/>
          <w:i w:val="0"/>
          <w:sz w:val="24"/>
          <w:spacing w:val="0"/>
          <w:w w:val="100"/>
          <w:rFonts/>
          <w:caps w:val="0"/>
        </w:rPr>
        <w:t> </w:t>
      </w:r>
      <w:r w:rsidR="00532830" w:rsidRPr="006F4DE1">
        <w:rPr>
          <w:szCs w:val="24"/>
          <w:b w:val="0"/>
          <w:i w:val="0"/>
          <w:sz w:val="24"/>
          <w:spacing w:val="0"/>
          <w:w w:val="100"/>
          <w:rFonts/>
          <w:caps w:val="0"/>
        </w:rPr>
        <w:t>With</w:t>
      </w:r>
      <w:r w:rsidRPr="006F4DE1">
        <w:rPr>
          <w:szCs w:val="24"/>
          <w:b w:val="0"/>
          <w:i w:val="0"/>
          <w:sz w:val="24"/>
          <w:spacing w:val="0"/>
          <w:w w:val="100"/>
          <w:rFonts/>
          <w:caps w:val="0"/>
        </w:rPr>
        <w:t> </w:t>
      </w:r>
      <w:r w:rsidRPr="006F4DE1">
        <w:rPr>
          <w:szCs w:val="24"/>
          <w:b w:val="0"/>
          <w:i w:val="0"/>
          <w:sz w:val="24"/>
          <w:spacing w:val="0"/>
          <w:w w:val="100"/>
          <w:rFonts/>
          <w:caps w:val="0"/>
        </w:rPr>
        <w:t>similar</w:t>
      </w:r>
      <w:r w:rsidRPr="006F4DE1">
        <w:rPr>
          <w:szCs w:val="24"/>
          <w:b w:val="0"/>
          <w:i w:val="0"/>
          <w:sz w:val="24"/>
          <w:spacing w:val="0"/>
          <w:w w:val="100"/>
          <w:rFonts/>
          <w:caps w:val="0"/>
        </w:rPr>
        <w:t> </w:t>
      </w:r>
      <w:r w:rsidRPr="006F4DE1">
        <w:rPr>
          <w:szCs w:val="24"/>
          <w:b w:val="0"/>
          <w:i w:val="0"/>
          <w:sz w:val="24"/>
          <w:spacing w:val="0"/>
          <w:w w:val="100"/>
          <w:rFonts/>
          <w:caps w:val="0"/>
        </w:rPr>
        <w:t>textures.</w:t>
      </w:r>
      <w:r w:rsidRPr="006F4DE1">
        <w:rPr>
          <w:szCs w:val="24"/>
          <w:b w:val="0"/>
          <w:i w:val="0"/>
          <w:sz w:val="24"/>
          <w:spacing w:val="0"/>
          <w:w w:val="100"/>
          <w:rFonts/>
          <w:caps w:val="0"/>
        </w:rPr>
        <w:t> </w:t>
      </w:r>
      <w:r w:rsidRPr="006F4DE1">
        <w:rPr>
          <w:szCs w:val="24"/>
          <w:b w:val="0"/>
          <w:i w:val="0"/>
          <w:sz w:val="24"/>
          <w:spacing w:val="0"/>
          <w:w w:val="100"/>
          <w:rFonts/>
          <w:caps w:val="0"/>
        </w:rPr>
        <w:t>It</w:t>
      </w:r>
      <w:r w:rsidRPr="006F4DE1">
        <w:rPr>
          <w:szCs w:val="24"/>
          <w:b w:val="0"/>
          <w:i w:val="0"/>
          <w:sz w:val="24"/>
          <w:spacing w:val="0"/>
          <w:w w:val="100"/>
          <w:rFonts/>
          <w:caps w:val="0"/>
        </w:rPr>
        <w:t> </w:t>
      </w:r>
      <w:r w:rsidRPr="006F4DE1">
        <w:rPr>
          <w:szCs w:val="24"/>
          <w:b w:val="0"/>
          <w:i w:val="0"/>
          <w:sz w:val="24"/>
          <w:spacing w:val="0"/>
          <w:w w:val="100"/>
          <w:rFonts/>
          <w:caps w:val="0"/>
        </w:rPr>
        <w:t>is</w:t>
      </w:r>
      <w:r w:rsidRPr="006F4DE1">
        <w:rPr>
          <w:szCs w:val="24"/>
          <w:b w:val="0"/>
          <w:i w:val="0"/>
          <w:sz w:val="24"/>
          <w:spacing w:val="0"/>
          <w:w w:val="100"/>
          <w:rFonts/>
          <w:caps w:val="0"/>
        </w:rPr>
        <w:t> </w:t>
      </w:r>
      <w:r w:rsidRPr="006F4DE1">
        <w:rPr>
          <w:szCs w:val="24"/>
          <w:b w:val="0"/>
          <w:i w:val="0"/>
          <w:sz w:val="24"/>
          <w:spacing w:val="0"/>
          <w:w w:val="100"/>
          <w:rFonts/>
          <w:caps w:val="0"/>
        </w:rPr>
        <w:t>fine</w:t>
      </w:r>
      <w:r w:rsidRPr="006F4DE1">
        <w:rPr>
          <w:szCs w:val="24"/>
          <w:b w:val="0"/>
          <w:i w:val="0"/>
          <w:sz w:val="24"/>
          <w:spacing w:val="0"/>
          <w:w w:val="100"/>
          <w:rFonts/>
          <w:caps w:val="0"/>
        </w:rPr>
        <w:t> </w:t>
      </w:r>
      <w:r w:rsidRPr="006F4DE1">
        <w:rPr>
          <w:szCs w:val="24"/>
          <w:b w:val="0"/>
          <w:i w:val="0"/>
          <w:sz w:val="24"/>
          <w:spacing w:val="0"/>
          <w:w w:val="100"/>
          <w:rFonts/>
          <w:caps w:val="0"/>
        </w:rPr>
        <w:t>grained</w:t>
      </w:r>
      <w:r w:rsidRPr="006F4DE1">
        <w:rPr>
          <w:szCs w:val="24"/>
          <w:b w:val="0"/>
          <w:i w:val="0"/>
          <w:sz w:val="24"/>
          <w:spacing w:val="0"/>
          <w:w w:val="100"/>
          <w:rFonts/>
          <w:caps w:val="0"/>
        </w:rPr>
        <w:t> </w:t>
      </w:r>
      <w:r w:rsidRPr="006F4DE1">
        <w:rPr>
          <w:szCs w:val="24"/>
          <w:b w:val="0"/>
          <w:i w:val="0"/>
          <w:sz w:val="24"/>
          <w:spacing w:val="0"/>
          <w:w w:val="100"/>
          <w:rFonts/>
          <w:caps w:val="0"/>
        </w:rPr>
        <w:t>granites</w:t>
      </w:r>
      <w:r w:rsidRPr="006F4DE1">
        <w:rPr>
          <w:szCs w:val="24"/>
          <w:b w:val="0"/>
          <w:i w:val="0"/>
          <w:sz w:val="24"/>
          <w:spacing w:val="0"/>
          <w:w w:val="100"/>
          <w:rFonts/>
          <w:caps w:val="0"/>
        </w:rPr>
        <w:t> </w:t>
      </w:r>
      <w:r w:rsidRPr="006F4DE1">
        <w:rPr>
          <w:szCs w:val="24"/>
          <w:b w:val="0"/>
          <w:i w:val="0"/>
          <w:sz w:val="24"/>
          <w:spacing w:val="0"/>
          <w:w w:val="100"/>
          <w:rFonts/>
          <w:caps w:val="0"/>
        </w:rPr>
        <w:t>wit</w:t>
      </w:r>
      <w:r w:rsidR="006D206C" w:rsidRPr="006F4DE1">
        <w:rPr>
          <w:szCs w:val="24"/>
          <w:b w:val="0"/>
          <w:i w:val="0"/>
          <w:sz w:val="24"/>
          <w:spacing w:val="0"/>
          <w:w w:val="100"/>
          <w:rFonts/>
          <w:caps w:val="0"/>
        </w:rPr>
        <w:t>h</w:t>
      </w:r>
      <w:r w:rsidR="006D206C" w:rsidRPr="006F4DE1">
        <w:rPr>
          <w:szCs w:val="24"/>
          <w:b w:val="0"/>
          <w:i w:val="0"/>
          <w:sz w:val="24"/>
          <w:spacing w:val="0"/>
          <w:w w:val="100"/>
          <w:rFonts/>
          <w:caps w:val="0"/>
        </w:rPr>
        <w:t> </w:t>
      </w:r>
      <w:r w:rsidR="006D206C" w:rsidRPr="006F4DE1">
        <w:rPr>
          <w:szCs w:val="24"/>
          <w:b w:val="0"/>
          <w:i w:val="0"/>
          <w:sz w:val="24"/>
          <w:spacing w:val="0"/>
          <w:w w:val="100"/>
          <w:rFonts/>
          <w:caps w:val="0"/>
        </w:rPr>
        <w:t>predominantly</w:t>
      </w:r>
      <w:r w:rsidR="006D206C" w:rsidRPr="006F4DE1">
        <w:rPr>
          <w:szCs w:val="24"/>
          <w:b w:val="0"/>
          <w:i w:val="0"/>
          <w:sz w:val="24"/>
          <w:spacing w:val="0"/>
          <w:w w:val="100"/>
          <w:rFonts/>
          <w:caps w:val="0"/>
        </w:rPr>
        <w:t> </w:t>
      </w:r>
      <w:r w:rsidR="006D206C" w:rsidRPr="006F4DE1">
        <w:rPr>
          <w:szCs w:val="24"/>
          <w:b w:val="0"/>
          <w:i w:val="0"/>
          <w:sz w:val="24"/>
          <w:spacing w:val="0"/>
          <w:w w:val="100"/>
          <w:rFonts/>
          <w:caps w:val="0"/>
        </w:rPr>
        <w:t>mafic</w:t>
      </w:r>
      <w:r w:rsidR="006D206C" w:rsidRPr="006F4DE1">
        <w:rPr>
          <w:szCs w:val="24"/>
          <w:b w:val="0"/>
          <w:i w:val="0"/>
          <w:sz w:val="24"/>
          <w:spacing w:val="0"/>
          <w:w w:val="100"/>
          <w:rFonts/>
          <w:caps w:val="0"/>
        </w:rPr>
        <w:t> </w:t>
      </w:r>
      <w:r w:rsidR="006D206C" w:rsidRPr="006F4DE1">
        <w:rPr>
          <w:szCs w:val="24"/>
          <w:b w:val="0"/>
          <w:i w:val="0"/>
          <w:sz w:val="24"/>
          <w:spacing w:val="0"/>
          <w:w w:val="100"/>
          <w:rFonts/>
          <w:caps w:val="0"/>
        </w:rPr>
        <w:t>minerals</w:t>
      </w:r>
      <w:r w:rsidR="006D206C" w:rsidRPr="006F4DE1">
        <w:rPr>
          <w:szCs w:val="24"/>
          <w:b w:val="0"/>
          <w:i w:val="0"/>
          <w:sz w:val="24"/>
          <w:spacing w:val="0"/>
          <w:w w:val="100"/>
          <w:rFonts/>
          <w:caps w:val="0"/>
        </w:rPr>
        <w:t> </w:t>
      </w:r>
      <w:r w:rsidRPr="006F4DE1">
        <w:rPr>
          <w:szCs w:val="24"/>
          <w:b w:val="0"/>
          <w:i w:val="0"/>
          <w:sz w:val="24"/>
          <w:spacing w:val="0"/>
          <w:w w:val="100"/>
          <w:rFonts/>
          <w:caps w:val="0"/>
        </w:rPr>
        <w:t> </w:t>
      </w:r>
      <w:r w:rsidRPr="006F4DE1">
        <w:rPr>
          <w:szCs w:val="24"/>
          <w:b w:val="0"/>
          <w:i w:val="0"/>
          <w:sz w:val="24"/>
          <w:spacing w:val="0"/>
          <w:w w:val="100"/>
          <w:rFonts/>
          <w:caps w:val="0"/>
        </w:rPr>
        <w:t>with</w:t>
      </w:r>
      <w:r w:rsidRPr="006F4DE1">
        <w:rPr>
          <w:szCs w:val="24"/>
          <w:b w:val="0"/>
          <w:i w:val="0"/>
          <w:sz w:val="24"/>
          <w:spacing w:val="0"/>
          <w:w w:val="100"/>
          <w:rFonts/>
          <w:caps w:val="0"/>
        </w:rPr>
        <w:t> </w:t>
      </w:r>
      <w:r w:rsidRPr="006F4DE1">
        <w:rPr>
          <w:szCs w:val="24"/>
          <w:b w:val="0"/>
          <w:i w:val="0"/>
          <w:sz w:val="24"/>
          <w:spacing w:val="0"/>
          <w:w w:val="100"/>
          <w:rFonts/>
          <w:caps w:val="0"/>
        </w:rPr>
        <w:t>presence</w:t>
      </w:r>
      <w:r w:rsidRPr="006F4DE1">
        <w:rPr>
          <w:szCs w:val="24"/>
          <w:b w:val="0"/>
          <w:i w:val="0"/>
          <w:sz w:val="24"/>
          <w:spacing w:val="0"/>
          <w:w w:val="100"/>
          <w:rFonts/>
          <w:caps w:val="0"/>
        </w:rPr>
        <w:t> </w:t>
      </w:r>
      <w:r w:rsidR="006D206C" w:rsidRPr="006F4DE1">
        <w:rPr>
          <w:szCs w:val="24"/>
          <w:b w:val="0"/>
          <w:i w:val="0"/>
          <w:sz w:val="24"/>
          <w:spacing w:val="0"/>
          <w:w w:val="100"/>
          <w:rFonts/>
          <w:caps w:val="0"/>
        </w:rPr>
        <w:t>of</w:t>
      </w:r>
      <w:r w:rsidR="006D206C" w:rsidRPr="006F4DE1">
        <w:rPr>
          <w:szCs w:val="24"/>
          <w:b w:val="0"/>
          <w:i w:val="0"/>
          <w:sz w:val="24"/>
          <w:spacing w:val="0"/>
          <w:w w:val="100"/>
          <w:rFonts/>
          <w:caps w:val="0"/>
        </w:rPr>
        <w:t> </w:t>
      </w:r>
      <w:r w:rsidR="006D206C" w:rsidRPr="006F4DE1">
        <w:rPr>
          <w:szCs w:val="24"/>
          <w:b w:val="0"/>
          <w:i w:val="0"/>
          <w:sz w:val="24"/>
          <w:spacing w:val="0"/>
          <w:w w:val="100"/>
          <w:rFonts/>
          <w:caps w:val="0"/>
        </w:rPr>
        <w:t>fractures</w:t>
      </w:r>
      <w:r w:rsidR="006D206C" w:rsidRPr="006F4DE1">
        <w:rPr>
          <w:szCs w:val="24"/>
          <w:b w:val="0"/>
          <w:i w:val="0"/>
          <w:sz w:val="24"/>
          <w:spacing w:val="0"/>
          <w:w w:val="100"/>
          <w:rFonts/>
          <w:caps w:val="0"/>
        </w:rPr>
        <w:t> </w:t>
      </w:r>
      <w:r w:rsidR="006D206C" w:rsidRPr="006F4DE1">
        <w:rPr>
          <w:szCs w:val="24"/>
          <w:b w:val="0"/>
          <w:i w:val="0"/>
          <w:sz w:val="24"/>
          <w:spacing w:val="0"/>
          <w:w w:val="100"/>
          <w:rFonts/>
          <w:caps w:val="0"/>
        </w:rPr>
        <w:t>and</w:t>
      </w:r>
      <w:r w:rsidR="006D206C" w:rsidRPr="006F4DE1">
        <w:rPr>
          <w:szCs w:val="24"/>
          <w:b w:val="0"/>
          <w:i w:val="0"/>
          <w:sz w:val="24"/>
          <w:spacing w:val="0"/>
          <w:w w:val="100"/>
          <w:rFonts/>
          <w:caps w:val="0"/>
        </w:rPr>
        <w:t> </w:t>
      </w:r>
      <w:r w:rsidR="006D206C" w:rsidRPr="006F4DE1">
        <w:rPr>
          <w:szCs w:val="24"/>
          <w:b w:val="0"/>
          <w:i w:val="0"/>
          <w:sz w:val="24"/>
          <w:spacing w:val="0"/>
          <w:w w:val="100"/>
          <w:rFonts/>
          <w:caps w:val="0"/>
        </w:rPr>
        <w:t>visible</w:t>
      </w:r>
      <w:r w:rsidR="006D206C" w:rsidRPr="006F4DE1">
        <w:rPr>
          <w:szCs w:val="24"/>
          <w:b w:val="0"/>
          <w:i w:val="0"/>
          <w:sz w:val="24"/>
          <w:spacing w:val="0"/>
          <w:w w:val="100"/>
          <w:rFonts/>
          <w:caps w:val="0"/>
        </w:rPr>
        <w:t> </w:t>
      </w:r>
      <w:r w:rsidR="006D206C" w:rsidRPr="006F4DE1">
        <w:rPr>
          <w:szCs w:val="24"/>
          <w:b w:val="0"/>
          <w:i w:val="0"/>
          <w:sz w:val="24"/>
          <w:spacing w:val="0"/>
          <w:w w:val="100"/>
          <w:rFonts/>
          <w:caps w:val="0"/>
        </w:rPr>
        <w:t>quartz</w:t>
      </w:r>
      <w:r w:rsidR="006D206C" w:rsidRPr="006F4DE1">
        <w:rPr>
          <w:szCs w:val="24"/>
          <w:b w:val="0"/>
          <w:i w:val="0"/>
          <w:sz w:val="24"/>
          <w:spacing w:val="0"/>
          <w:w w:val="100"/>
          <w:rFonts/>
          <w:caps w:val="0"/>
        </w:rPr>
        <w:t> </w:t>
      </w:r>
      <w:r w:rsidR="006D206C" w:rsidRPr="00A73ED8">
        <w:rPr>
          <w:szCs w:val="24"/>
          <w:b w:val="0"/>
          <w:i w:val="0"/>
          <w:sz w:val="24"/>
          <w:spacing w:val="0"/>
          <w:w w:val="100"/>
          <w:rFonts/>
          <w:caps w:val="0"/>
        </w:rPr>
        <w:t>veins.</w:t>
      </w:r>
      <w:r w:rsidR="00A73ED8" w:rsidRPr="00A73ED8">
        <w:rPr>
          <w:szCs w:val="24"/>
          <w:b w:val="0"/>
          <w:i w:val="0"/>
          <w:sz w:val="24"/>
          <w:spacing w:val="0"/>
          <w:w w:val="100"/>
          <w:rFonts/>
          <w:caps w:val="0"/>
        </w:rPr>
        <w:t>(Fig.4.12</w:t>
      </w:r>
      <w:r w:rsidR="006D206C" w:rsidRPr="00A73ED8">
        <w:rPr>
          <w:szCs w:val="24"/>
          <w:b w:val="0"/>
          <w:i w:val="0"/>
          <w:sz w:val="24"/>
          <w:spacing w:val="0"/>
          <w:w w:val="100"/>
          <w:rFonts/>
          <w:caps w:val="0"/>
        </w:rPr>
        <w:t>)</w:t>
      </w:r>
    </w:p>
    <w:p w14:paraId="7FB7E7CB" w14:textId="77777777" w:rsidR="00791F4F" w:rsidRDefault="00791F4F" w:rsidP="006F4DE1">
      <w:pPr>
        <w:jc w:val="both"/>
        <w:spacing w:before="0" w:beforeAutospacing="0" w:after="160" w:afterAutospacing="0" w:lineRule="auto" w:line="360"/>
        <w:rPr>
          <w:szCs w:val="24"/>
          <w:b w:val="0"/>
          <w:i w:val="0"/>
          <w:sz w:val="24"/>
          <w:spacing w:val="0"/>
          <w:w w:val="100"/>
          <w:rFonts/>
          <w:caps w:val="0"/>
        </w:rPr>
        <w:snapToGrid w:val="0"/>
        <w:textAlignment w:val="baseline"/>
        <w:tabs>
          <w:tab w:val="left" w:pos="1947"/>
        </w:tabs>
      </w:pPr>
      <w:r>
        <w:rPr>
          <w:b w:val="0"/>
          <w:i w:val="0"/>
          <w:sz w:val="24"/>
          <w:spacing w:val="0"/>
          <w:w w:val="100"/>
          <w:rFonts/>
          <w:caps w:val="0"/>
        </w:rPr>
        <w:t/>
      </w:r>
    </w:p>
    <w:p w14:paraId="4D446256" w14:textId="77777777" w:rsidR="00725B8B" w:rsidRDefault="00725B8B" w:rsidP="005676AD">
      <w:pPr>
        <w:jc w:val="both"/>
        <w:spacing w:before="0" w:beforeAutospacing="0" w:after="160" w:afterAutospacing="0" w:lineRule="auto" w:line="360"/>
        <w:rPr>
          <w:szCs w:val="0"/>
          <w:bdr w:val="none" w:sz="0" w:space="0" w:color="000000"/>
          <w:lang w:val="en-GB"/>
          <w:b w:val="0"/>
          <w:i w:val="0"/>
          <w:color w:val="000000"/>
          <w:sz w:val="0"/>
          <w:spacing w:val="0"/>
          <w:w w:val="0"/>
          <w:shd w:fill="000000" w:color="000000" w:val="clear"/>
          <w:rFonts w:ascii="Times New Roman" w:cs="Times New Roman" w:eastAsia="Times New Roman" w:hAnsi="Times New Roman"/>
          <w:caps w:val="0"/>
        </w:rPr>
        <w:snapToGrid w:val="0"/>
        <w:ind w:right="-755"/>
        <w:textAlignment w:val="baseline"/>
        <w:tabs>
          <w:tab w:val="left" w:pos="1947"/>
        </w:tabs>
      </w:pPr>
      <w:r>
        <w:drawing>
          <wp:inline distT="0" distB="0" distL="0" distR="0" wp14:anchorId="38AE0B31" wp14:editId="07F0379D">
            <wp:extent cx="2515428" cy="2792896"/>
            <wp:effectExtent l="19050" t="0" r="0" b="0"/>
            <wp:docPr id="25" name="Picture 14" descr="C:\Users\Bukola\Desktop\flashCopy\Abeokuta fieldwork\fieldw pix\PB300104.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4" descr="C:\Users\Bukola\Desktop\flashCopy\Abeokuta fieldwork\fieldw pix\PB300104.JPG"/>
                    <pic:cNvPicPr preferRelativeResize="0">
                      <a:picLocks noChangeAspect="1" noChangeArrowheads="1"/>
                    </pic:cNvPicPr>
                  </pic:nvPicPr>
                  <pic:blipFill>
                    <a:blip r:embed="rId29" cstate="print"/>
                    <a:srcRect/>
                    <a:stretch>
                      <a:fillRect/>
                    </a:stretch>
                  </pic:blipFill>
                  <pic:spPr bwMode="auto">
                    <a:xfrm rot="0">
                      <a:off x="0" y="0"/>
                      <a:ext cx="2515428" cy="2792896"/>
                    </a:xfrm>
                    <a:prstGeom prst="rect">
                      <a:avLst/>
                    </a:prstGeom>
                    <a:noFill/>
                    <a:ln w="9525">
                      <a:noFill/>
                      <a:miter lim="800000"/>
                      <a:headEnd/>
                      <a:tailEnd/>
                    </a:ln>
                  </pic:spPr>
                </pic:pic>
              </a:graphicData>
            </a:graphic>
          </wp:inline>
        </w:drawing>
        <w:rPr>
          <w:szCs w:val="24"/>
          <w:lang w:val="en-GB" w:eastAsia="en-GB"/>
          <w:noProof/>
          <w:b w:val="0"/>
          <w:i w:val="0"/>
          <w:sz w:val="24"/>
          <w:spacing w:val="0"/>
          <w:w w:val="100"/>
          <w:rFonts/>
          <w:caps w:val="0"/>
        </w:rPr>
      </w:r>
      <w:r w:rsidR="005676AD" w:rsidRPr="005676AD">
        <w:rPr>
          <w:szCs w:val="0"/>
          <w:bdr w:val="none" w:sz="0" w:space="0" w:color="000000"/>
          <w:b w:val="0"/>
          <w:i w:val="0"/>
          <w:color w:val="000000"/>
          <w:sz w:val="0"/>
          <w:spacing w:val="0"/>
          <w:w w:val="0"/>
          <w:shd w:fill="000000" w:color="000000" w:val="clear"/>
          <w:rFonts w:ascii="Times New Roman" w:cs="Times New Roman" w:eastAsia="Times New Roman" w:hAnsi="Times New Roman"/>
          <w:caps w:val="0"/>
        </w:rPr>
        <w:t> </w:t>
      </w:r>
      <w:r w:rsidR="005676AD">
        <w:drawing>
          <wp:inline distT="0" distB="0" distL="0" distR="0" wp14:anchorId="25922939" wp14:editId="73444978">
            <wp:extent cx="2708662" cy="2715874"/>
            <wp:effectExtent l="19050" t="0" r="0" b="0"/>
            <wp:docPr id="29" name="Picture 15" descr="C:\Users\Bukola\Desktop\flashCopy\Abeokuta fieldwork\fieldw pix\PB30010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Bukola\Desktop\flashCopy\Abeokuta fieldwork\fieldw pix\PB300105.JPG"/>
                    <pic:cNvPicPr>
                      <a:picLocks noChangeAspect="1" noChangeArrowheads="1"/>
                    </pic:cNvPicPr>
                  </pic:nvPicPr>
                  <pic:blipFill>
                    <a:blip r:embed="rId30" cstate="print"/>
                    <a:srcRect/>
                    <a:stretch>
                      <a:fillRect/>
                    </a:stretch>
                  </pic:blipFill>
                  <pic:spPr bwMode="auto">
                    <a:xfrm rot="0">
                      <a:off x="0" y="0"/>
                      <a:ext cx="2708662" cy="2715874"/>
                    </a:xfrm>
                    <a:prstGeom prst="rect">
                      <a:avLst/>
                    </a:prstGeom>
                    <a:noFill/>
                    <a:ln w="9525">
                      <a:noFill/>
                      <a:miter lim="800000"/>
                      <a:headEnd/>
                      <a:tailEnd/>
                    </a:ln>
                  </pic:spPr>
                </pic:pic>
              </a:graphicData>
            </a:graphic>
          </wp:inline>
        </w:drawing>
        <w:rPr>
          <w:szCs w:val="24"/>
          <w:lang w:val="en-GB" w:eastAsia="en-GB"/>
          <w:noProof/>
          <w:b w:val="0"/>
          <w:i w:val="0"/>
          <w:sz w:val="24"/>
          <w:spacing w:val="0"/>
          <w:w w:val="100"/>
          <w:rFonts/>
          <w:caps w:val="0"/>
        </w:rPr>
      </w:r>
    </w:p>
    <w:p w14:paraId="537D665E" w14:textId="77777777" w:rsidR="004C672B" w:rsidRPr="004C672B" w:rsidRDefault="004C672B" w:rsidP="005676AD">
      <w:pPr>
        <w:jc w:val="both"/>
        <w:spacing w:before="0" w:beforeAutospacing="0" w:after="160" w:afterAutospacing="0" w:lineRule="auto" w:line="360"/>
        <w:rPr>
          <w:szCs w:val="24"/>
          <w:lang w:val="en-GB"/>
          <w:b w:val="0"/>
          <w:i w:val="0"/>
          <w:sz w:val="24"/>
          <w:spacing w:val="0"/>
          <w:w w:val="100"/>
          <w:rFonts/>
          <w:caps w:val="0"/>
        </w:rPr>
        <w:snapToGrid w:val="0"/>
        <w:ind w:right="-755"/>
        <w:textAlignment w:val="baseline"/>
        <w:tabs>
          <w:tab w:val="left" w:pos="1947"/>
        </w:tabs>
      </w:pPr>
      <w:r>
        <w:rPr>
          <w:szCs w:val="24"/>
          <w:lang w:val="en-GB"/>
          <w:b w:val="0"/>
          <w:i w:val="0"/>
          <w:sz w:val="24"/>
          <w:spacing w:val="0"/>
          <w:w w:val="100"/>
          <w:rFonts/>
          <w:caps w:val="0"/>
        </w:rPr>
        <w:t>Fig.</w:t>
      </w:r>
      <w:r>
        <w:rPr>
          <w:szCs w:val="24"/>
          <w:lang w:val="en-GB"/>
          <w:b w:val="0"/>
          <w:i w:val="0"/>
          <w:sz w:val="24"/>
          <w:spacing w:val="0"/>
          <w:w w:val="100"/>
          <w:rFonts/>
          <w:caps w:val="0"/>
        </w:rPr>
        <w:t> </w:t>
      </w:r>
      <w:r>
        <w:rPr>
          <w:szCs w:val="24"/>
          <w:lang w:val="en-GB"/>
          <w:b w:val="0"/>
          <w:i w:val="0"/>
          <w:sz w:val="24"/>
          <w:spacing w:val="0"/>
          <w:w w:val="100"/>
          <w:rFonts/>
          <w:caps w:val="0"/>
        </w:rPr>
        <w:t>4.12</w:t>
      </w:r>
      <w:r>
        <w:rPr>
          <w:szCs w:val="24"/>
          <w:lang w:val="en-GB"/>
          <w:b w:val="0"/>
          <w:i w:val="0"/>
          <w:sz w:val="24"/>
          <w:spacing w:val="0"/>
          <w:w w:val="100"/>
          <w:rFonts/>
          <w:caps w:val="0"/>
        </w:rPr>
        <w:t> </w:t>
      </w:r>
      <w:r>
        <w:rPr>
          <w:szCs w:val="24"/>
          <w:lang w:val="en-GB"/>
          <w:b w:val="0"/>
          <w:i w:val="0"/>
          <w:sz w:val="24"/>
          <w:spacing w:val="0"/>
          <w:w w:val="100"/>
          <w:rFonts/>
          <w:caps w:val="0"/>
        </w:rPr>
        <w:t>Quartz</w:t>
      </w:r>
      <w:r>
        <w:rPr>
          <w:szCs w:val="24"/>
          <w:lang w:val="en-GB"/>
          <w:b w:val="0"/>
          <w:i w:val="0"/>
          <w:sz w:val="24"/>
          <w:spacing w:val="0"/>
          <w:w w:val="100"/>
          <w:rFonts/>
          <w:caps w:val="0"/>
        </w:rPr>
        <w:t> </w:t>
      </w:r>
      <w:r>
        <w:rPr>
          <w:szCs w:val="24"/>
          <w:lang w:val="en-GB"/>
          <w:b w:val="0"/>
          <w:i w:val="0"/>
          <w:sz w:val="24"/>
          <w:spacing w:val="0"/>
          <w:w w:val="100"/>
          <w:rFonts/>
          <w:caps w:val="0"/>
        </w:rPr>
        <w:t>vein</w:t>
      </w:r>
      <w:r>
        <w:rPr>
          <w:szCs w:val="24"/>
          <w:lang w:val="en-GB"/>
          <w:b w:val="0"/>
          <w:i w:val="0"/>
          <w:sz w:val="24"/>
          <w:spacing w:val="0"/>
          <w:w w:val="100"/>
          <w:rFonts/>
          <w:caps w:val="0"/>
        </w:rPr>
        <w:t> </w:t>
      </w:r>
      <w:r>
        <w:rPr>
          <w:szCs w:val="24"/>
          <w:lang w:val="en-GB"/>
          <w:b w:val="0"/>
          <w:i w:val="0"/>
          <w:sz w:val="24"/>
          <w:spacing w:val="0"/>
          <w:w w:val="100"/>
          <w:rFonts/>
          <w:caps w:val="0"/>
        </w:rPr>
        <w:t>(</w:t>
      </w:r>
      <w:r>
        <w:rPr>
          <w:szCs w:val="24"/>
          <w:lang w:val="en-GB"/>
          <w:b w:val="0"/>
          <w:i w:val="0"/>
          <w:sz w:val="24"/>
          <w:spacing w:val="0"/>
          <w:w w:val="100"/>
          <w:rFonts/>
          <w:caps w:val="0"/>
        </w:rPr>
        <w:t> </w:t>
      </w:r>
      <w:r>
        <w:rPr>
          <w:szCs w:val="24"/>
          <w:lang w:val="en-GB"/>
          <w:b w:val="0"/>
          <w:i w:val="0"/>
          <w:sz w:val="24"/>
          <w:spacing w:val="0"/>
          <w:w w:val="100"/>
          <w:rFonts/>
          <w:caps w:val="0"/>
        </w:rPr>
        <w:t>L11)</w:t>
      </w:r>
      <w:r>
        <w:rPr>
          <w:szCs w:val="24"/>
          <w:lang w:val="en-GB"/>
          <w:b w:val="0"/>
          <w:i w:val="0"/>
          <w:sz w:val="24"/>
          <w:spacing w:val="0"/>
          <w:w w:val="100"/>
          <w:rFonts/>
          <w:caps w:val="0"/>
        </w:rPr>
        <w:t>                            </w:t>
      </w:r>
      <w:r>
        <w:rPr>
          <w:szCs w:val="24"/>
          <w:lang w:val="en-GB"/>
          <w:b w:val="0"/>
          <w:i w:val="0"/>
          <w:sz w:val="24"/>
          <w:spacing w:val="0"/>
          <w:w w:val="100"/>
          <w:rFonts/>
          <w:caps w:val="0"/>
        </w:rPr>
        <w:t>Fig.</w:t>
      </w:r>
      <w:r>
        <w:rPr>
          <w:szCs w:val="24"/>
          <w:lang w:val="en-GB"/>
          <w:b w:val="0"/>
          <w:i w:val="0"/>
          <w:sz w:val="24"/>
          <w:spacing w:val="0"/>
          <w:w w:val="100"/>
          <w:rFonts/>
          <w:caps w:val="0"/>
        </w:rPr>
        <w:t> </w:t>
      </w:r>
      <w:r>
        <w:rPr>
          <w:szCs w:val="24"/>
          <w:lang w:val="en-GB"/>
          <w:b w:val="0"/>
          <w:i w:val="0"/>
          <w:sz w:val="24"/>
          <w:spacing w:val="0"/>
          <w:w w:val="100"/>
          <w:rFonts/>
          <w:caps w:val="0"/>
        </w:rPr>
        <w:t>4.13</w:t>
      </w:r>
      <w:r>
        <w:rPr>
          <w:szCs w:val="24"/>
          <w:lang w:val="en-GB"/>
          <w:b w:val="0"/>
          <w:i w:val="0"/>
          <w:sz w:val="24"/>
          <w:spacing w:val="0"/>
          <w:w w:val="100"/>
          <w:rFonts/>
          <w:caps w:val="0"/>
        </w:rPr>
        <w:t> </w:t>
      </w:r>
      <w:r>
        <w:rPr>
          <w:szCs w:val="24"/>
          <w:lang w:val="en-GB"/>
          <w:b w:val="0"/>
          <w:i w:val="0"/>
          <w:sz w:val="24"/>
          <w:spacing w:val="0"/>
          <w:w w:val="100"/>
          <w:rFonts/>
          <w:caps w:val="0"/>
        </w:rPr>
        <w:t>Fracture</w:t>
      </w:r>
      <w:r>
        <w:rPr>
          <w:szCs w:val="24"/>
          <w:lang w:val="en-GB"/>
          <w:b w:val="0"/>
          <w:i w:val="0"/>
          <w:sz w:val="24"/>
          <w:spacing w:val="0"/>
          <w:w w:val="100"/>
          <w:rFonts/>
          <w:caps w:val="0"/>
        </w:rPr>
        <w:t> </w:t>
      </w:r>
      <w:r>
        <w:rPr>
          <w:szCs w:val="24"/>
          <w:lang w:val="en-GB"/>
          <w:b w:val="0"/>
          <w:i w:val="0"/>
          <w:sz w:val="24"/>
          <w:spacing w:val="0"/>
          <w:w w:val="100"/>
          <w:rFonts/>
          <w:caps w:val="0"/>
        </w:rPr>
        <w:t>(L11)</w:t>
      </w:r>
    </w:p>
    <w:p w14:paraId="0CCCF7EC" w14:textId="77777777" w:rsidR="006D206C" w:rsidRPr="006F4DE1" w:rsidRDefault="006D206C" w:rsidP="006F4DE1">
      <w:pPr>
        <w:jc w:val="both"/>
        <w:spacing w:before="0" w:beforeAutospacing="0" w:after="160" w:afterAutospacing="0" w:lineRule="auto" w:line="360"/>
        <w:rPr>
          <w:szCs w:val="24"/>
          <w:bCs/>
          <w:b w:val="1"/>
          <w:i w:val="0"/>
          <w:sz w:val="24"/>
          <w:spacing w:val="0"/>
          <w:w w:val="100"/>
          <w:rFonts/>
          <w:caps w:val="0"/>
        </w:rPr>
        <w:snapToGrid w:val="0"/>
        <w:textAlignment w:val="baseline"/>
        <w:tabs>
          <w:tab w:val="left" w:pos="1947"/>
        </w:tabs>
      </w:pPr>
      <w:r w:rsidRPr="006F4DE1">
        <w:rPr>
          <w:szCs w:val="24"/>
          <w:bCs/>
          <w:b w:val="1"/>
          <w:i w:val="0"/>
          <w:sz w:val="24"/>
          <w:spacing w:val="0"/>
          <w:w w:val="100"/>
          <w:rFonts/>
          <w:caps w:val="0"/>
        </w:rPr>
        <w:t>LOCATION</w:t>
      </w:r>
      <w:r w:rsidRPr="006F4DE1">
        <w:rPr>
          <w:szCs w:val="24"/>
          <w:bCs/>
          <w:b w:val="1"/>
          <w:i w:val="0"/>
          <w:sz w:val="24"/>
          <w:spacing w:val="0"/>
          <w:w w:val="100"/>
          <w:rFonts/>
          <w:caps w:val="0"/>
        </w:rPr>
        <w:t> </w:t>
      </w:r>
      <w:r w:rsidRPr="006F4DE1">
        <w:rPr>
          <w:szCs w:val="24"/>
          <w:bCs/>
          <w:b w:val="1"/>
          <w:i w:val="0"/>
          <w:sz w:val="24"/>
          <w:spacing w:val="0"/>
          <w:w w:val="100"/>
          <w:rFonts/>
          <w:caps w:val="0"/>
        </w:rPr>
        <w:t>12</w:t>
      </w:r>
      <w:r w:rsidRPr="006F4DE1">
        <w:rPr>
          <w:szCs w:val="24"/>
          <w:bCs/>
          <w:b w:val="1"/>
          <w:i w:val="0"/>
          <w:sz w:val="24"/>
          <w:spacing w:val="0"/>
          <w:w w:val="100"/>
          <w:rFonts/>
          <w:caps w:val="0"/>
        </w:rPr>
        <w:t>  </w:t>
      </w:r>
      <w:r w:rsidRPr="006F4DE1">
        <w:rPr>
          <w:szCs w:val="24"/>
          <w:bCs/>
          <w:b w:val="1"/>
          <w:i w:val="0"/>
          <w:sz w:val="24"/>
          <w:spacing w:val="0"/>
          <w:w w:val="100"/>
          <w:rFonts/>
          <w:caps w:val="0"/>
        </w:rPr>
        <w:t>(Close</w:t>
      </w:r>
      <w:r w:rsidRPr="006F4DE1">
        <w:rPr>
          <w:szCs w:val="24"/>
          <w:bCs/>
          <w:b w:val="1"/>
          <w:i w:val="0"/>
          <w:sz w:val="24"/>
          <w:spacing w:val="0"/>
          <w:w w:val="100"/>
          <w:rFonts/>
          <w:caps w:val="0"/>
        </w:rPr>
        <w:t> </w:t>
      </w:r>
      <w:r w:rsidRPr="006F4DE1">
        <w:rPr>
          <w:szCs w:val="24"/>
          <w:bCs/>
          <w:b w:val="1"/>
          <w:i w:val="0"/>
          <w:sz w:val="24"/>
          <w:spacing w:val="0"/>
          <w:w w:val="100"/>
          <w:rFonts/>
          <w:caps w:val="0"/>
        </w:rPr>
        <w:t>to</w:t>
      </w:r>
      <w:r w:rsidRPr="006F4DE1">
        <w:rPr>
          <w:szCs w:val="24"/>
          <w:bCs/>
          <w:b w:val="1"/>
          <w:i w:val="0"/>
          <w:sz w:val="24"/>
          <w:spacing w:val="0"/>
          <w:w w:val="100"/>
          <w:rFonts/>
          <w:caps w:val="0"/>
        </w:rPr>
        <w:t> </w:t>
      </w:r>
      <w:r w:rsidRPr="006F4DE1">
        <w:rPr>
          <w:szCs w:val="24"/>
          <w:bCs/>
          <w:b w:val="1"/>
          <w:i w:val="0"/>
          <w:sz w:val="24"/>
          <w:spacing w:val="0"/>
          <w:w w:val="100"/>
          <w:rFonts/>
          <w:caps w:val="0"/>
        </w:rPr>
        <w:t>Opeji</w:t>
      </w:r>
      <w:r w:rsidRPr="006F4DE1">
        <w:rPr>
          <w:szCs w:val="24"/>
          <w:bCs/>
          <w:b w:val="1"/>
          <w:i w:val="0"/>
          <w:sz w:val="24"/>
          <w:spacing w:val="0"/>
          <w:w w:val="100"/>
          <w:rFonts/>
          <w:caps w:val="0"/>
        </w:rPr>
        <w:t> </w:t>
      </w:r>
      <w:r w:rsidRPr="006F4DE1">
        <w:rPr>
          <w:szCs w:val="24"/>
          <w:bCs/>
          <w:b w:val="1"/>
          <w:i w:val="0"/>
          <w:sz w:val="24"/>
          <w:spacing w:val="0"/>
          <w:w w:val="100"/>
          <w:rFonts/>
          <w:caps w:val="0"/>
        </w:rPr>
        <w:t>Road)</w:t>
      </w:r>
    </w:p>
    <w:p w14:paraId="2E4FCF0F" w14:textId="77777777" w:rsidR="006D206C" w:rsidRPr="006F4DE1" w:rsidRDefault="006D206C" w:rsidP="006F4DE1">
      <w:pPr>
        <w:spacing w:before="0" w:beforeAutospacing="0" w:after="160" w:afterAutospacing="0" w:lineRule="auto" w:line="360"/>
        <w:rPr>
          <w:szCs w:val="24"/>
          <w:lang w:val="en-GB" w:eastAsia="en-GB"/>
          <w:b w:val="0"/>
          <w:i w:val="0"/>
          <w:color w:val="000000"/>
          <w:sz w:val="24"/>
          <w:spacing w:val="0"/>
          <w:w w:val="100"/>
          <w:rFonts w:eastAsia="Times New Roman"/>
          <w:caps w:val="0"/>
        </w:rPr>
        <w:snapToGrid w:val="0"/>
        <w:textAlignment w:val="baseline"/>
      </w:pPr>
      <w:r w:rsidRPr="006F4DE1">
        <w:rPr>
          <w:szCs w:val="24"/>
          <w:bCs/>
          <w:b w:val="1"/>
          <w:i w:val="0"/>
          <w:sz w:val="24"/>
          <w:spacing w:val="0"/>
          <w:w w:val="100"/>
          <w:rFonts/>
          <w:caps w:val="0"/>
        </w:rPr>
        <w:t>Coordinates;</w:t>
      </w:r>
      <w:r w:rsidRPr="006F4DE1">
        <w:rPr>
          <w:szCs w:val="24"/>
          <w:bCs/>
          <w:b w:val="1"/>
          <w:i w:val="0"/>
          <w:color w:val="000000"/>
          <w:sz w:val="24"/>
          <w:spacing w:val="0"/>
          <w:w w:val="100"/>
          <w:rFonts/>
          <w:caps w:val="0"/>
        </w:rPr>
        <w:t>   </w:t>
      </w:r>
      <w:r w:rsidRPr="006F4DE1">
        <w:rPr>
          <w:szCs w:val="24"/>
          <w:bCs/>
          <w:lang w:val="en-GB" w:eastAsia="en-GB"/>
          <w:b w:val="1"/>
          <w:i w:val="0"/>
          <w:color w:val="000000"/>
          <w:sz w:val="24"/>
          <w:spacing w:val="0"/>
          <w:w w:val="100"/>
          <w:rFonts w:eastAsia="Times New Roman"/>
          <w:caps w:val="0"/>
        </w:rPr>
        <w:t>7.2163667,</w:t>
      </w:r>
      <w:r w:rsidRPr="006F4DE1">
        <w:rPr>
          <w:szCs w:val="24"/>
          <w:bCs/>
          <w:lang w:val="en-GB" w:eastAsia="en-GB"/>
          <w:b w:val="1"/>
          <w:i w:val="0"/>
          <w:color w:val="000000"/>
          <w:sz w:val="24"/>
          <w:spacing w:val="0"/>
          <w:w w:val="100"/>
          <w:rFonts w:eastAsia="Times New Roman"/>
          <w:caps w:val="0"/>
        </w:rPr>
        <w:t> </w:t>
      </w:r>
      <w:r w:rsidRPr="006F4DE1">
        <w:rPr>
          <w:szCs w:val="24"/>
          <w:bCs/>
          <w:lang w:val="en-GB" w:eastAsia="en-GB"/>
          <w:b w:val="1"/>
          <w:i w:val="0"/>
          <w:color w:val="000000"/>
          <w:sz w:val="24"/>
          <w:spacing w:val="0"/>
          <w:w w:val="100"/>
          <w:rFonts w:eastAsia="Times New Roman"/>
          <w:caps w:val="0"/>
        </w:rPr>
        <w:t>3.3386167</w:t>
      </w:r>
    </w:p>
    <w:p w14:paraId="46C74060" w14:textId="77777777" w:rsidR="006D206C" w:rsidRPr="006F4DE1" w:rsidRDefault="006D206C" w:rsidP="006F4DE1">
      <w:pPr>
        <w:spacing w:before="0" w:beforeAutospacing="0" w:after="160" w:afterAutospacing="0" w:lineRule="auto" w:line="360"/>
        <w:rPr>
          <w:szCs w:val="24"/>
          <w:bCs/>
          <w:b w:val="1"/>
          <w:i w:val="0"/>
          <w:sz w:val="24"/>
          <w:spacing w:val="0"/>
          <w:w w:val="100"/>
          <w:rFonts/>
          <w:caps w:val="0"/>
        </w:rPr>
        <w:snapToGrid w:val="0"/>
        <w:textAlignment w:val="baseline"/>
      </w:pPr>
      <w:r w:rsidRPr="006F4DE1">
        <w:rPr>
          <w:szCs w:val="24"/>
          <w:bCs/>
          <w:b w:val="1"/>
          <w:i w:val="0"/>
          <w:sz w:val="24"/>
          <w:spacing w:val="0"/>
          <w:w w:val="100"/>
          <w:rFonts/>
          <w:caps w:val="0"/>
        </w:rPr>
        <w:t>Weather:</w:t>
      </w:r>
      <w:r w:rsidRPr="006F4DE1">
        <w:rPr>
          <w:szCs w:val="24"/>
          <w:bCs/>
          <w:b w:val="1"/>
          <w:i w:val="0"/>
          <w:sz w:val="24"/>
          <w:spacing w:val="0"/>
          <w:w w:val="100"/>
          <w:rFonts/>
          <w:caps w:val="0"/>
        </w:rPr>
        <w:t> </w:t>
      </w:r>
      <w:r w:rsidRPr="006F4DE1">
        <w:rPr>
          <w:szCs w:val="24"/>
          <w:bCs/>
          <w:b w:val="1"/>
          <w:i w:val="0"/>
          <w:sz w:val="24"/>
          <w:spacing w:val="0"/>
          <w:w w:val="100"/>
          <w:rFonts/>
          <w:caps w:val="0"/>
        </w:rPr>
        <w:t>34</w:t>
      </w:r>
      <w:r w:rsidRPr="006F4DE1">
        <w:rPr>
          <w:szCs w:val="24"/>
          <w:bCs/>
          <w:b w:val="1"/>
          <w:i w:val="0"/>
          <w:sz w:val="24"/>
          <w:spacing w:val="0"/>
          <w:w w:val="100"/>
          <w:vertAlign w:val="superscript"/>
          <w:rFonts/>
          <w:caps w:val="0"/>
        </w:rPr>
        <w:t>o</w:t>
      </w:r>
      <w:r w:rsidRPr="006F4DE1">
        <w:rPr>
          <w:szCs w:val="24"/>
          <w:bCs/>
          <w:b w:val="1"/>
          <w:i w:val="0"/>
          <w:sz w:val="24"/>
          <w:spacing w:val="0"/>
          <w:w w:val="100"/>
          <w:rFonts/>
          <w:caps w:val="0"/>
        </w:rPr>
        <w:t>C,</w:t>
      </w:r>
      <w:r w:rsidRPr="006F4DE1">
        <w:rPr>
          <w:szCs w:val="24"/>
          <w:bCs/>
          <w:b w:val="1"/>
          <w:i w:val="0"/>
          <w:sz w:val="24"/>
          <w:spacing w:val="0"/>
          <w:w w:val="100"/>
          <w:rFonts/>
          <w:caps w:val="0"/>
        </w:rPr>
        <w:t> </w:t>
      </w:r>
      <w:r w:rsidRPr="006F4DE1">
        <w:rPr>
          <w:szCs w:val="24"/>
          <w:bCs/>
          <w:b w:val="1"/>
          <w:i w:val="0"/>
          <w:sz w:val="24"/>
          <w:spacing w:val="0"/>
          <w:w w:val="100"/>
          <w:rFonts/>
          <w:caps w:val="0"/>
        </w:rPr>
        <w:t>sunny</w:t>
      </w:r>
    </w:p>
    <w:p w14:paraId="64FD791E" w14:textId="77777777" w:rsidR="009602B7" w:rsidRPr="006F4DE1" w:rsidRDefault="009602B7" w:rsidP="006F4DE1">
      <w:pPr>
        <w:spacing w:before="0" w:beforeAutospacing="0" w:after="160" w:afterAutospacing="0" w:lineRule="auto" w:line="360"/>
        <w:rPr>
          <w:szCs w:val="24"/>
          <w:bCs/>
          <w:b w:val="1"/>
          <w:i w:val="0"/>
          <w:sz w:val="24"/>
          <w:spacing w:val="0"/>
          <w:w w:val="100"/>
          <w:rFonts/>
          <w:caps w:val="0"/>
        </w:rPr>
        <w:snapToGrid w:val="0"/>
        <w:textAlignment w:val="baseline"/>
      </w:pPr>
      <w:r w:rsidRPr="00A73ED8">
        <w:rPr>
          <w:szCs w:val="24"/>
          <w:bCs/>
          <w:b w:val="1"/>
          <w:i w:val="0"/>
          <w:sz w:val="24"/>
          <w:spacing w:val="0"/>
          <w:w w:val="100"/>
          <w:rFonts/>
          <w:caps w:val="0"/>
        </w:rPr>
        <w:t>Orientation</w:t>
      </w:r>
      <w:r w:rsidRPr="00A73ED8">
        <w:rPr>
          <w:szCs w:val="24"/>
          <w:bCs/>
          <w:b w:val="1"/>
          <w:i w:val="0"/>
          <w:sz w:val="24"/>
          <w:spacing w:val="0"/>
          <w:w w:val="100"/>
          <w:rFonts/>
          <w:caps w:val="0"/>
        </w:rPr>
        <w:t> </w:t>
      </w:r>
      <w:r w:rsidRPr="00A73ED8">
        <w:rPr>
          <w:szCs w:val="24"/>
          <w:bCs/>
          <w:b w:val="1"/>
          <w:i w:val="0"/>
          <w:sz w:val="24"/>
          <w:spacing w:val="0"/>
          <w:w w:val="100"/>
          <w:rFonts/>
          <w:caps w:val="0"/>
        </w:rPr>
        <w:t>of</w:t>
      </w:r>
      <w:r w:rsidRPr="00A73ED8">
        <w:rPr>
          <w:szCs w:val="24"/>
          <w:bCs/>
          <w:b w:val="1"/>
          <w:i w:val="0"/>
          <w:sz w:val="24"/>
          <w:spacing w:val="0"/>
          <w:w w:val="100"/>
          <w:rFonts/>
          <w:caps w:val="0"/>
        </w:rPr>
        <w:t> </w:t>
      </w:r>
      <w:r w:rsidRPr="006F4DE1">
        <w:rPr>
          <w:szCs w:val="24"/>
          <w:bCs/>
          <w:b w:val="1"/>
          <w:i w:val="0"/>
          <w:sz w:val="24"/>
          <w:spacing w:val="0"/>
          <w:w w:val="100"/>
          <w:rFonts/>
          <w:caps w:val="0"/>
        </w:rPr>
        <w:t>Outcrop:</w:t>
      </w:r>
      <w:r w:rsidRPr="006F4DE1">
        <w:rPr>
          <w:szCs w:val="24"/>
          <w:bCs/>
          <w:b w:val="1"/>
          <w:i w:val="0"/>
          <w:sz w:val="24"/>
          <w:spacing w:val="0"/>
          <w:w w:val="100"/>
          <w:rFonts/>
          <w:caps w:val="0"/>
        </w:rPr>
        <w:t> </w:t>
      </w:r>
      <w:r w:rsidRPr="006F4DE1">
        <w:rPr>
          <w:szCs w:val="24"/>
          <w:bCs/>
          <w:b w:val="1"/>
          <w:i w:val="0"/>
          <w:sz w:val="24"/>
          <w:spacing w:val="0"/>
          <w:w w:val="100"/>
          <w:rFonts/>
          <w:caps w:val="0"/>
        </w:rPr>
        <w:t>Trending</w:t>
      </w:r>
      <w:r w:rsidRPr="006F4DE1">
        <w:rPr>
          <w:szCs w:val="24"/>
          <w:bCs/>
          <w:b w:val="1"/>
          <w:i w:val="0"/>
          <w:sz w:val="24"/>
          <w:spacing w:val="0"/>
          <w:w w:val="100"/>
          <w:rFonts/>
          <w:caps w:val="0"/>
        </w:rPr>
        <w:t> </w:t>
      </w:r>
      <w:r w:rsidRPr="006F4DE1">
        <w:rPr>
          <w:szCs w:val="24"/>
          <w:bCs/>
          <w:b w:val="1"/>
          <w:i w:val="0"/>
          <w:sz w:val="24"/>
          <w:spacing w:val="0"/>
          <w:w w:val="100"/>
          <w:rFonts/>
          <w:caps w:val="0"/>
        </w:rPr>
        <w:t>North-South</w:t>
      </w:r>
    </w:p>
    <w:p w14:paraId="6B1C505C" w14:textId="77777777" w:rsidR="006D206C" w:rsidRPr="006F4DE1" w:rsidRDefault="006D206C" w:rsidP="006F4DE1">
      <w:pPr>
        <w:spacing w:before="0" w:beforeAutospacing="0" w:after="160" w:afterAutospacing="0" w:lineRule="auto" w:line="360"/>
        <w:rPr>
          <w:szCs w:val="24"/>
          <w:bCs/>
          <w:b w:val="1"/>
          <w:i w:val="0"/>
          <w:sz w:val="24"/>
          <w:spacing w:val="0"/>
          <w:w w:val="100"/>
          <w:rFonts/>
          <w:caps w:val="0"/>
        </w:rPr>
        <w:snapToGrid w:val="0"/>
        <w:textAlignment w:val="baseline"/>
      </w:pPr>
      <w:r w:rsidRPr="006F4DE1">
        <w:rPr>
          <w:szCs w:val="24"/>
          <w:bCs/>
          <w:b w:val="1"/>
          <w:i w:val="0"/>
          <w:sz w:val="24"/>
          <w:spacing w:val="0"/>
          <w:w w:val="100"/>
          <w:rFonts/>
          <w:caps w:val="0"/>
        </w:rPr>
        <w:t>Altitude:</w:t>
      </w:r>
      <w:r w:rsidRPr="006F4DE1">
        <w:rPr>
          <w:szCs w:val="24"/>
          <w:bCs/>
          <w:b w:val="1"/>
          <w:i w:val="0"/>
          <w:sz w:val="24"/>
          <w:spacing w:val="0"/>
          <w:w w:val="100"/>
          <w:rFonts/>
          <w:caps w:val="0"/>
        </w:rPr>
        <w:t> </w:t>
      </w:r>
      <w:r w:rsidRPr="006F4DE1">
        <w:rPr>
          <w:szCs w:val="24"/>
          <w:bCs/>
          <w:b w:val="1"/>
          <w:i w:val="0"/>
          <w:sz w:val="24"/>
          <w:spacing w:val="0"/>
          <w:w w:val="100"/>
          <w:rFonts/>
          <w:caps w:val="0"/>
        </w:rPr>
        <w:t>61m</w:t>
      </w:r>
      <w:r w:rsidRPr="006F4DE1">
        <w:rPr>
          <w:szCs w:val="24"/>
          <w:bCs/>
          <w:b w:val="1"/>
          <w:i w:val="0"/>
          <w:sz w:val="24"/>
          <w:spacing w:val="0"/>
          <w:w w:val="100"/>
          <w:rFonts/>
          <w:caps w:val="0"/>
        </w:rPr>
        <w:t> </w:t>
      </w:r>
      <w:r w:rsidRPr="006F4DE1">
        <w:rPr>
          <w:szCs w:val="24"/>
          <w:bCs/>
          <w:b w:val="1"/>
          <w:i w:val="0"/>
          <w:sz w:val="24"/>
          <w:spacing w:val="0"/>
          <w:w w:val="100"/>
          <w:rFonts/>
          <w:caps w:val="0"/>
        </w:rPr>
        <w:t>Above</w:t>
      </w:r>
      <w:r w:rsidRPr="006F4DE1">
        <w:rPr>
          <w:szCs w:val="24"/>
          <w:bCs/>
          <w:b w:val="1"/>
          <w:i w:val="0"/>
          <w:sz w:val="24"/>
          <w:spacing w:val="0"/>
          <w:w w:val="100"/>
          <w:rFonts/>
          <w:caps w:val="0"/>
        </w:rPr>
        <w:t> </w:t>
      </w:r>
      <w:r w:rsidRPr="006F4DE1">
        <w:rPr>
          <w:szCs w:val="24"/>
          <w:bCs/>
          <w:b w:val="1"/>
          <w:i w:val="0"/>
          <w:sz w:val="24"/>
          <w:spacing w:val="0"/>
          <w:w w:val="100"/>
          <w:rFonts/>
          <w:caps w:val="0"/>
        </w:rPr>
        <w:t>MSL</w:t>
      </w:r>
    </w:p>
    <w:p w14:paraId="3843B8CE" w14:textId="77777777" w:rsidR="006D206C" w:rsidRPr="006F4DE1" w:rsidRDefault="006D206C" w:rsidP="006F4DE1">
      <w:pPr>
        <w:spacing w:before="0" w:beforeAutospacing="0" w:after="160" w:afterAutospacing="0" w:lineRule="auto" w:line="360"/>
        <w:rPr>
          <w:szCs w:val="24"/>
          <w:bCs/>
          <w:b w:val="1"/>
          <w:i w:val="0"/>
          <w:sz w:val="24"/>
          <w:spacing w:val="0"/>
          <w:w w:val="100"/>
          <w:highlight w:val="yellow"/>
          <w:rFonts/>
          <w:caps w:val="0"/>
        </w:rPr>
        <w:snapToGrid w:val="0"/>
        <w:textAlignment w:val="baseline"/>
      </w:pPr>
      <w:r>
        <w:rPr>
          <w:b w:val="1"/>
          <w:i w:val="0"/>
          <w:sz w:val="24"/>
          <w:spacing w:val="0"/>
          <w:w w:val="100"/>
          <w:highlight w:val="yellow"/>
          <w:rFonts/>
          <w:caps w:val="0"/>
        </w:rPr>
        <w:t/>
      </w:r>
    </w:p>
    <w:p w14:paraId="19159985" w14:textId="77777777" w:rsidR="006D206C" w:rsidRPr="006F4DE1" w:rsidRDefault="006D206C" w:rsidP="006F4DE1">
      <w:pPr>
        <w:spacing w:before="0" w:beforeAutospacing="0" w:after="160" w:afterAutospacing="0" w:lineRule="auto" w:line="360"/>
        <w:rPr>
          <w:szCs w:val="24"/>
          <w:b w:val="0"/>
          <w:i w:val="0"/>
          <w:sz w:val="24"/>
          <w:spacing w:val="0"/>
          <w:w w:val="100"/>
          <w:rFonts/>
          <w:caps w:val="0"/>
        </w:rPr>
        <w:snapToGrid w:val="0"/>
        <w:textAlignment w:val="baseline"/>
      </w:pPr>
      <w:r w:rsidRPr="006F4DE1">
        <w:rPr>
          <w:szCs w:val="24"/>
          <w:bCs/>
          <w:b w:val="1"/>
          <w:i w:val="0"/>
          <w:sz w:val="24"/>
          <w:spacing w:val="0"/>
          <w:w w:val="100"/>
          <w:rFonts/>
          <w:caps w:val="0"/>
        </w:rPr>
        <w:t>Outcrop</w:t>
      </w:r>
      <w:r w:rsidRPr="006F4DE1">
        <w:rPr>
          <w:szCs w:val="24"/>
          <w:bCs/>
          <w:b w:val="1"/>
          <w:i w:val="0"/>
          <w:sz w:val="24"/>
          <w:spacing w:val="0"/>
          <w:w w:val="100"/>
          <w:rFonts/>
          <w:caps w:val="0"/>
        </w:rPr>
        <w:t> </w:t>
      </w:r>
      <w:r w:rsidRPr="006F4DE1">
        <w:rPr>
          <w:szCs w:val="24"/>
          <w:bCs/>
          <w:b w:val="1"/>
          <w:i w:val="0"/>
          <w:sz w:val="24"/>
          <w:spacing w:val="0"/>
          <w:w w:val="100"/>
          <w:rFonts/>
          <w:caps w:val="0"/>
        </w:rPr>
        <w:t>name</w:t>
      </w:r>
      <w:r w:rsidRPr="006F4DE1">
        <w:rPr>
          <w:szCs w:val="24"/>
          <w:b w:val="0"/>
          <w:i w:val="0"/>
          <w:sz w:val="24"/>
          <w:spacing w:val="0"/>
          <w:w w:val="100"/>
          <w:rFonts/>
          <w:caps w:val="0"/>
        </w:rPr>
        <w:t>:</w:t>
      </w:r>
      <w:r w:rsidRPr="006F4DE1">
        <w:rPr>
          <w:szCs w:val="24"/>
          <w:b w:val="0"/>
          <w:i w:val="0"/>
          <w:sz w:val="24"/>
          <w:spacing w:val="0"/>
          <w:w w:val="100"/>
          <w:rFonts/>
          <w:caps w:val="0"/>
        </w:rPr>
        <w:t> </w:t>
      </w:r>
      <w:r w:rsidRPr="006F4DE1">
        <w:rPr>
          <w:szCs w:val="24"/>
          <w:b w:val="0"/>
          <w:i w:val="0"/>
          <w:sz w:val="24"/>
          <w:spacing w:val="0"/>
          <w:w w:val="100"/>
          <w:rFonts/>
          <w:caps w:val="0"/>
        </w:rPr>
        <w:t>Normal</w:t>
      </w:r>
      <w:r w:rsidRPr="006F4DE1">
        <w:rPr>
          <w:szCs w:val="24"/>
          <w:b w:val="0"/>
          <w:i w:val="0"/>
          <w:sz w:val="24"/>
          <w:spacing w:val="0"/>
          <w:w w:val="100"/>
          <w:rFonts/>
          <w:caps w:val="0"/>
        </w:rPr>
        <w:t> </w:t>
      </w:r>
      <w:r w:rsidRPr="006F4DE1">
        <w:rPr>
          <w:szCs w:val="24"/>
          <w:b w:val="0"/>
          <w:i w:val="0"/>
          <w:sz w:val="24"/>
          <w:spacing w:val="0"/>
          <w:w w:val="100"/>
          <w:rFonts/>
          <w:caps w:val="0"/>
        </w:rPr>
        <w:t>Granite</w:t>
      </w:r>
    </w:p>
    <w:p w14:paraId="6CAF3F42" w14:textId="77777777" w:rsidR="006D206C" w:rsidRPr="006F4DE1" w:rsidRDefault="006D206C" w:rsidP="006F4DE1">
      <w:pPr>
        <w:jc w:val="both"/>
        <w:spacing w:before="0" w:beforeAutospacing="0" w:after="160" w:afterAutospacing="0" w:lineRule="auto" w:line="360"/>
        <w:rPr>
          <w:szCs w:val="24"/>
          <w:b w:val="0"/>
          <w:i w:val="0"/>
          <w:sz w:val="24"/>
          <w:spacing w:val="0"/>
          <w:w w:val="100"/>
          <w:rFonts/>
          <w:caps w:val="0"/>
        </w:rPr>
        <w:snapToGrid w:val="0"/>
        <w:textAlignment w:val="baseline"/>
        <w:tabs>
          <w:tab w:val="left" w:pos="1947"/>
        </w:tabs>
      </w:pPr>
      <w:r w:rsidRPr="006F4DE1">
        <w:rPr>
          <w:szCs w:val="24"/>
          <w:bCs/>
          <w:b w:val="1"/>
          <w:i w:val="0"/>
          <w:sz w:val="24"/>
          <w:spacing w:val="0"/>
          <w:w w:val="100"/>
          <w:rFonts/>
          <w:caps w:val="0"/>
        </w:rPr>
        <w:t>Description</w:t>
      </w:r>
      <w:r w:rsidRPr="006F4DE1">
        <w:rPr>
          <w:szCs w:val="24"/>
          <w:b w:val="0"/>
          <w:i w:val="0"/>
          <w:sz w:val="24"/>
          <w:spacing w:val="0"/>
          <w:w w:val="100"/>
          <w:rFonts/>
          <w:caps w:val="0"/>
        </w:rPr>
        <w:t>:</w:t>
      </w:r>
      <w:r w:rsidRPr="006F4DE1">
        <w:rPr>
          <w:szCs w:val="24"/>
          <w:b w:val="0"/>
          <w:i w:val="0"/>
          <w:sz w:val="24"/>
          <w:spacing w:val="0"/>
          <w:w w:val="100"/>
          <w:rFonts/>
          <w:caps w:val="0"/>
        </w:rPr>
        <w:t> </w:t>
      </w:r>
      <w:r w:rsidRPr="006F4DE1">
        <w:rPr>
          <w:szCs w:val="24"/>
          <w:b w:val="0"/>
          <w:i w:val="0"/>
          <w:sz w:val="24"/>
          <w:spacing w:val="0"/>
          <w:w w:val="100"/>
          <w:rFonts/>
          <w:caps w:val="0"/>
        </w:rPr>
        <w:t>A</w:t>
      </w:r>
      <w:r w:rsidRPr="006F4DE1">
        <w:rPr>
          <w:szCs w:val="24"/>
          <w:b w:val="0"/>
          <w:i w:val="0"/>
          <w:sz w:val="24"/>
          <w:spacing w:val="0"/>
          <w:w w:val="100"/>
          <w:rFonts/>
          <w:caps w:val="0"/>
        </w:rPr>
        <w:t> </w:t>
      </w:r>
      <w:r w:rsidRPr="006F4DE1">
        <w:rPr>
          <w:szCs w:val="24"/>
          <w:b w:val="0"/>
          <w:i w:val="0"/>
          <w:sz w:val="24"/>
          <w:spacing w:val="0"/>
          <w:w w:val="100"/>
          <w:rFonts/>
          <w:caps w:val="0"/>
        </w:rPr>
        <w:t>low-lying</w:t>
      </w:r>
      <w:r w:rsidRPr="006F4DE1">
        <w:rPr>
          <w:szCs w:val="24"/>
          <w:b w:val="0"/>
          <w:i w:val="0"/>
          <w:sz w:val="24"/>
          <w:spacing w:val="0"/>
          <w:w w:val="100"/>
          <w:rFonts/>
          <w:caps w:val="0"/>
        </w:rPr>
        <w:t> </w:t>
      </w:r>
      <w:r w:rsidRPr="006F4DE1">
        <w:rPr>
          <w:szCs w:val="24"/>
          <w:b w:val="0"/>
          <w:i w:val="0"/>
          <w:sz w:val="24"/>
          <w:spacing w:val="0"/>
          <w:w w:val="100"/>
          <w:rFonts/>
          <w:caps w:val="0"/>
        </w:rPr>
        <w:t>outcrop</w:t>
      </w:r>
      <w:r w:rsidRPr="006F4DE1">
        <w:rPr>
          <w:szCs w:val="24"/>
          <w:b w:val="0"/>
          <w:i w:val="0"/>
          <w:sz w:val="24"/>
          <w:spacing w:val="0"/>
          <w:w w:val="100"/>
          <w:rFonts/>
          <w:caps w:val="0"/>
        </w:rPr>
        <w:t> </w:t>
      </w:r>
      <w:r w:rsidRPr="006F4DE1">
        <w:rPr>
          <w:szCs w:val="24"/>
          <w:b w:val="0"/>
          <w:i w:val="0"/>
          <w:sz w:val="24"/>
          <w:spacing w:val="0"/>
          <w:w w:val="100"/>
          <w:rFonts/>
          <w:caps w:val="0"/>
        </w:rPr>
        <w:t>with</w:t>
      </w:r>
      <w:r w:rsidRPr="006F4DE1">
        <w:rPr>
          <w:szCs w:val="24"/>
          <w:b w:val="0"/>
          <w:i w:val="0"/>
          <w:sz w:val="24"/>
          <w:spacing w:val="0"/>
          <w:w w:val="100"/>
          <w:rFonts/>
          <w:caps w:val="0"/>
        </w:rPr>
        <w:t> </w:t>
      </w:r>
      <w:r w:rsidRPr="006F4DE1">
        <w:rPr>
          <w:szCs w:val="24"/>
          <w:b w:val="0"/>
          <w:i w:val="0"/>
          <w:sz w:val="24"/>
          <w:spacing w:val="0"/>
          <w:w w:val="100"/>
          <w:rFonts/>
          <w:caps w:val="0"/>
        </w:rPr>
        <w:t>nearby</w:t>
      </w:r>
      <w:r w:rsidRPr="006F4DE1">
        <w:rPr>
          <w:szCs w:val="24"/>
          <w:b w:val="0"/>
          <w:i w:val="0"/>
          <w:sz w:val="24"/>
          <w:spacing w:val="0"/>
          <w:w w:val="100"/>
          <w:rFonts/>
          <w:caps w:val="0"/>
        </w:rPr>
        <w:t> </w:t>
      </w:r>
      <w:r w:rsidRPr="006F4DE1">
        <w:rPr>
          <w:szCs w:val="24"/>
          <w:b w:val="0"/>
          <w:i w:val="0"/>
          <w:sz w:val="24"/>
          <w:spacing w:val="0"/>
          <w:w w:val="100"/>
          <w:rFonts/>
          <w:caps w:val="0"/>
        </w:rPr>
        <w:t>boulders</w:t>
      </w:r>
      <w:r w:rsidRPr="006F4DE1">
        <w:rPr>
          <w:szCs w:val="24"/>
          <w:b w:val="0"/>
          <w:i w:val="0"/>
          <w:sz w:val="24"/>
          <w:spacing w:val="0"/>
          <w:w w:val="100"/>
          <w:rFonts/>
          <w:caps w:val="0"/>
        </w:rPr>
        <w:t> </w:t>
      </w:r>
      <w:r w:rsidRPr="006F4DE1">
        <w:rPr>
          <w:szCs w:val="24"/>
          <w:b w:val="0"/>
          <w:i w:val="0"/>
          <w:sz w:val="24"/>
          <w:spacing w:val="0"/>
          <w:w w:val="100"/>
          <w:rFonts/>
          <w:caps w:val="0"/>
        </w:rPr>
        <w:t>of</w:t>
      </w:r>
      <w:r w:rsidRPr="006F4DE1">
        <w:rPr>
          <w:szCs w:val="24"/>
          <w:b w:val="0"/>
          <w:i w:val="0"/>
          <w:sz w:val="24"/>
          <w:spacing w:val="0"/>
          <w:w w:val="100"/>
          <w:rFonts/>
          <w:caps w:val="0"/>
        </w:rPr>
        <w:t> </w:t>
      </w:r>
      <w:r w:rsidRPr="006F4DE1">
        <w:rPr>
          <w:szCs w:val="24"/>
          <w:b w:val="0"/>
          <w:i w:val="0"/>
          <w:sz w:val="24"/>
          <w:spacing w:val="0"/>
          <w:w w:val="100"/>
          <w:rFonts/>
          <w:caps w:val="0"/>
        </w:rPr>
        <w:t>the</w:t>
      </w:r>
      <w:r w:rsidRPr="006F4DE1">
        <w:rPr>
          <w:szCs w:val="24"/>
          <w:b w:val="0"/>
          <w:i w:val="0"/>
          <w:sz w:val="24"/>
          <w:spacing w:val="0"/>
          <w:w w:val="100"/>
          <w:rFonts/>
          <w:caps w:val="0"/>
        </w:rPr>
        <w:t> </w:t>
      </w:r>
      <w:r w:rsidRPr="006F4DE1">
        <w:rPr>
          <w:szCs w:val="24"/>
          <w:b w:val="0"/>
          <w:i w:val="0"/>
          <w:sz w:val="24"/>
          <w:spacing w:val="0"/>
          <w:w w:val="100"/>
          <w:rFonts/>
          <w:caps w:val="0"/>
        </w:rPr>
        <w:t>same</w:t>
      </w:r>
      <w:r w:rsidRPr="006F4DE1">
        <w:rPr>
          <w:szCs w:val="24"/>
          <w:b w:val="0"/>
          <w:i w:val="0"/>
          <w:sz w:val="24"/>
          <w:spacing w:val="0"/>
          <w:w w:val="100"/>
          <w:rFonts/>
          <w:caps w:val="0"/>
        </w:rPr>
        <w:t> </w:t>
      </w:r>
      <w:r w:rsidR="00532830" w:rsidRPr="006F4DE1">
        <w:rPr>
          <w:szCs w:val="24"/>
          <w:b w:val="0"/>
          <w:i w:val="0"/>
          <w:sz w:val="24"/>
          <w:spacing w:val="0"/>
          <w:w w:val="100"/>
          <w:rFonts/>
          <w:caps w:val="0"/>
        </w:rPr>
        <w:t>textures.</w:t>
      </w:r>
      <w:r w:rsidR="00532830" w:rsidRPr="006F4DE1">
        <w:rPr>
          <w:szCs w:val="24"/>
          <w:b w:val="0"/>
          <w:i w:val="0"/>
          <w:sz w:val="24"/>
          <w:spacing w:val="0"/>
          <w:w w:val="100"/>
          <w:rFonts/>
          <w:caps w:val="0"/>
        </w:rPr>
        <w:t> </w:t>
      </w:r>
      <w:r w:rsidR="00532830" w:rsidRPr="006F4DE1">
        <w:rPr>
          <w:szCs w:val="24"/>
          <w:b w:val="0"/>
          <w:i w:val="0"/>
          <w:sz w:val="24"/>
          <w:spacing w:val="0"/>
          <w:w w:val="100"/>
          <w:rFonts/>
          <w:caps w:val="0"/>
        </w:rPr>
        <w:t>With</w:t>
      </w:r>
      <w:r w:rsidRPr="006F4DE1">
        <w:rPr>
          <w:szCs w:val="24"/>
          <w:b w:val="0"/>
          <w:i w:val="0"/>
          <w:sz w:val="24"/>
          <w:spacing w:val="0"/>
          <w:w w:val="100"/>
          <w:rFonts/>
          <w:caps w:val="0"/>
        </w:rPr>
        <w:t> </w:t>
      </w:r>
      <w:r w:rsidRPr="006F4DE1">
        <w:rPr>
          <w:szCs w:val="24"/>
          <w:b w:val="0"/>
          <w:i w:val="0"/>
          <w:sz w:val="24"/>
          <w:spacing w:val="0"/>
          <w:w w:val="100"/>
          <w:rFonts/>
          <w:caps w:val="0"/>
        </w:rPr>
        <w:t>similar</w:t>
      </w:r>
      <w:r w:rsidRPr="006F4DE1">
        <w:rPr>
          <w:szCs w:val="24"/>
          <w:b w:val="0"/>
          <w:i w:val="0"/>
          <w:sz w:val="24"/>
          <w:spacing w:val="0"/>
          <w:w w:val="100"/>
          <w:rFonts/>
          <w:caps w:val="0"/>
        </w:rPr>
        <w:t> </w:t>
      </w:r>
      <w:r w:rsidRPr="006F4DE1">
        <w:rPr>
          <w:szCs w:val="24"/>
          <w:b w:val="0"/>
          <w:i w:val="0"/>
          <w:sz w:val="24"/>
          <w:spacing w:val="0"/>
          <w:w w:val="100"/>
          <w:rFonts/>
          <w:caps w:val="0"/>
        </w:rPr>
        <w:t>textures.</w:t>
      </w:r>
      <w:r w:rsidRPr="006F4DE1">
        <w:rPr>
          <w:szCs w:val="24"/>
          <w:b w:val="0"/>
          <w:i w:val="0"/>
          <w:sz w:val="24"/>
          <w:spacing w:val="0"/>
          <w:w w:val="100"/>
          <w:rFonts/>
          <w:caps w:val="0"/>
        </w:rPr>
        <w:t> </w:t>
      </w:r>
      <w:r w:rsidRPr="006F4DE1">
        <w:rPr>
          <w:szCs w:val="24"/>
          <w:b w:val="0"/>
          <w:i w:val="0"/>
          <w:sz w:val="24"/>
          <w:spacing w:val="0"/>
          <w:w w:val="100"/>
          <w:rFonts/>
          <w:caps w:val="0"/>
        </w:rPr>
        <w:t>It</w:t>
      </w:r>
      <w:r w:rsidRPr="006F4DE1">
        <w:rPr>
          <w:szCs w:val="24"/>
          <w:b w:val="0"/>
          <w:i w:val="0"/>
          <w:sz w:val="24"/>
          <w:spacing w:val="0"/>
          <w:w w:val="100"/>
          <w:rFonts/>
          <w:caps w:val="0"/>
        </w:rPr>
        <w:t> </w:t>
      </w:r>
      <w:r w:rsidRPr="006F4DE1">
        <w:rPr>
          <w:szCs w:val="24"/>
          <w:b w:val="0"/>
          <w:i w:val="0"/>
          <w:sz w:val="24"/>
          <w:spacing w:val="0"/>
          <w:w w:val="100"/>
          <w:rFonts/>
          <w:caps w:val="0"/>
        </w:rPr>
        <w:t>is</w:t>
      </w:r>
      <w:r w:rsidRPr="006F4DE1">
        <w:rPr>
          <w:szCs w:val="24"/>
          <w:b w:val="0"/>
          <w:i w:val="0"/>
          <w:sz w:val="24"/>
          <w:spacing w:val="0"/>
          <w:w w:val="100"/>
          <w:rFonts/>
          <w:caps w:val="0"/>
        </w:rPr>
        <w:t> </w:t>
      </w:r>
      <w:r w:rsidRPr="006F4DE1">
        <w:rPr>
          <w:szCs w:val="24"/>
          <w:b w:val="0"/>
          <w:i w:val="0"/>
          <w:sz w:val="24"/>
          <w:spacing w:val="0"/>
          <w:w w:val="100"/>
          <w:rFonts/>
          <w:caps w:val="0"/>
        </w:rPr>
        <w:t>fine</w:t>
      </w:r>
      <w:r w:rsidRPr="006F4DE1">
        <w:rPr>
          <w:szCs w:val="24"/>
          <w:b w:val="0"/>
          <w:i w:val="0"/>
          <w:sz w:val="24"/>
          <w:spacing w:val="0"/>
          <w:w w:val="100"/>
          <w:rFonts/>
          <w:caps w:val="0"/>
        </w:rPr>
        <w:t> </w:t>
      </w:r>
      <w:r w:rsidRPr="006F4DE1">
        <w:rPr>
          <w:szCs w:val="24"/>
          <w:b w:val="0"/>
          <w:i w:val="0"/>
          <w:sz w:val="24"/>
          <w:spacing w:val="0"/>
          <w:w w:val="100"/>
          <w:rFonts/>
          <w:caps w:val="0"/>
        </w:rPr>
        <w:t>grained</w:t>
      </w:r>
      <w:r w:rsidRPr="006F4DE1">
        <w:rPr>
          <w:szCs w:val="24"/>
          <w:b w:val="0"/>
          <w:i w:val="0"/>
          <w:sz w:val="24"/>
          <w:spacing w:val="0"/>
          <w:w w:val="100"/>
          <w:rFonts/>
          <w:caps w:val="0"/>
        </w:rPr>
        <w:t> </w:t>
      </w:r>
      <w:r w:rsidRPr="006F4DE1">
        <w:rPr>
          <w:szCs w:val="24"/>
          <w:b w:val="0"/>
          <w:i w:val="0"/>
          <w:sz w:val="24"/>
          <w:spacing w:val="0"/>
          <w:w w:val="100"/>
          <w:rFonts/>
          <w:caps w:val="0"/>
        </w:rPr>
        <w:t>granites</w:t>
      </w:r>
      <w:r w:rsidRPr="006F4DE1">
        <w:rPr>
          <w:szCs w:val="24"/>
          <w:b w:val="0"/>
          <w:i w:val="0"/>
          <w:sz w:val="24"/>
          <w:spacing w:val="0"/>
          <w:w w:val="100"/>
          <w:rFonts/>
          <w:caps w:val="0"/>
        </w:rPr>
        <w:t> </w:t>
      </w:r>
      <w:r w:rsidRPr="006F4DE1">
        <w:rPr>
          <w:szCs w:val="24"/>
          <w:b w:val="0"/>
          <w:i w:val="0"/>
          <w:sz w:val="24"/>
          <w:spacing w:val="0"/>
          <w:w w:val="100"/>
          <w:rFonts/>
          <w:caps w:val="0"/>
        </w:rPr>
        <w:t>with</w:t>
      </w:r>
      <w:r w:rsidRPr="006F4DE1">
        <w:rPr>
          <w:szCs w:val="24"/>
          <w:b w:val="0"/>
          <w:i w:val="0"/>
          <w:sz w:val="24"/>
          <w:spacing w:val="0"/>
          <w:w w:val="100"/>
          <w:rFonts/>
          <w:caps w:val="0"/>
        </w:rPr>
        <w:t> </w:t>
      </w:r>
      <w:r w:rsidRPr="006F4DE1">
        <w:rPr>
          <w:szCs w:val="24"/>
          <w:b w:val="0"/>
          <w:i w:val="0"/>
          <w:sz w:val="24"/>
          <w:spacing w:val="0"/>
          <w:w w:val="100"/>
          <w:rFonts/>
          <w:caps w:val="0"/>
        </w:rPr>
        <w:t>predominantly</w:t>
      </w:r>
      <w:r w:rsidRPr="006F4DE1">
        <w:rPr>
          <w:szCs w:val="24"/>
          <w:b w:val="0"/>
          <w:i w:val="0"/>
          <w:sz w:val="24"/>
          <w:spacing w:val="0"/>
          <w:w w:val="100"/>
          <w:rFonts/>
          <w:caps w:val="0"/>
        </w:rPr>
        <w:t> </w:t>
      </w:r>
      <w:r w:rsidRPr="006F4DE1">
        <w:rPr>
          <w:szCs w:val="24"/>
          <w:b w:val="0"/>
          <w:i w:val="0"/>
          <w:sz w:val="24"/>
          <w:spacing w:val="0"/>
          <w:w w:val="100"/>
          <w:rFonts/>
          <w:caps w:val="0"/>
        </w:rPr>
        <w:t>mafic</w:t>
      </w:r>
      <w:r w:rsidRPr="006F4DE1">
        <w:rPr>
          <w:szCs w:val="24"/>
          <w:b w:val="0"/>
          <w:i w:val="0"/>
          <w:sz w:val="24"/>
          <w:spacing w:val="0"/>
          <w:w w:val="100"/>
          <w:rFonts/>
          <w:caps w:val="0"/>
        </w:rPr>
        <w:t> </w:t>
      </w:r>
      <w:r w:rsidR="00532830" w:rsidRPr="006F4DE1">
        <w:rPr>
          <w:szCs w:val="24"/>
          <w:b w:val="0"/>
          <w:i w:val="0"/>
          <w:sz w:val="24"/>
          <w:spacing w:val="0"/>
          <w:w w:val="100"/>
          <w:rFonts/>
          <w:caps w:val="0"/>
        </w:rPr>
        <w:t>minerals</w:t>
      </w:r>
      <w:r w:rsidR="00532830" w:rsidRPr="006F4DE1">
        <w:rPr>
          <w:szCs w:val="24"/>
          <w:b w:val="0"/>
          <w:i w:val="0"/>
          <w:sz w:val="24"/>
          <w:spacing w:val="0"/>
          <w:w w:val="100"/>
          <w:rFonts/>
          <w:caps w:val="0"/>
        </w:rPr>
        <w:t> </w:t>
      </w:r>
      <w:r w:rsidR="00532830" w:rsidRPr="006F4DE1">
        <w:rPr>
          <w:szCs w:val="24"/>
          <w:b w:val="0"/>
          <w:i w:val="0"/>
          <w:sz w:val="24"/>
          <w:spacing w:val="0"/>
          <w:w w:val="100"/>
          <w:rFonts/>
          <w:caps w:val="0"/>
        </w:rPr>
        <w:t>with</w:t>
      </w:r>
      <w:r w:rsidRPr="006F4DE1">
        <w:rPr>
          <w:szCs w:val="24"/>
          <w:b w:val="0"/>
          <w:i w:val="0"/>
          <w:sz w:val="24"/>
          <w:spacing w:val="0"/>
          <w:w w:val="100"/>
          <w:rFonts/>
          <w:caps w:val="0"/>
        </w:rPr>
        <w:t> </w:t>
      </w:r>
      <w:r w:rsidRPr="006F4DE1">
        <w:rPr>
          <w:szCs w:val="24"/>
          <w:b w:val="0"/>
          <w:i w:val="0"/>
          <w:sz w:val="24"/>
          <w:spacing w:val="0"/>
          <w:w w:val="100"/>
          <w:rFonts/>
          <w:caps w:val="0"/>
        </w:rPr>
        <w:t>presence</w:t>
      </w:r>
      <w:r w:rsidRPr="006F4DE1">
        <w:rPr>
          <w:szCs w:val="24"/>
          <w:b w:val="0"/>
          <w:i w:val="0"/>
          <w:sz w:val="24"/>
          <w:spacing w:val="0"/>
          <w:w w:val="100"/>
          <w:rFonts/>
          <w:caps w:val="0"/>
        </w:rPr>
        <w:t> </w:t>
      </w:r>
      <w:r w:rsidRPr="006F4DE1">
        <w:rPr>
          <w:szCs w:val="24"/>
          <w:b w:val="0"/>
          <w:i w:val="0"/>
          <w:sz w:val="24"/>
          <w:spacing w:val="0"/>
          <w:w w:val="100"/>
          <w:rFonts/>
          <w:caps w:val="0"/>
        </w:rPr>
        <w:t>of</w:t>
      </w:r>
      <w:r w:rsidRPr="006F4DE1">
        <w:rPr>
          <w:szCs w:val="24"/>
          <w:b w:val="0"/>
          <w:i w:val="0"/>
          <w:sz w:val="24"/>
          <w:spacing w:val="0"/>
          <w:w w:val="100"/>
          <w:rFonts/>
          <w:caps w:val="0"/>
        </w:rPr>
        <w:t> </w:t>
      </w:r>
      <w:r w:rsidRPr="006F4DE1">
        <w:rPr>
          <w:szCs w:val="24"/>
          <w:b w:val="0"/>
          <w:i w:val="0"/>
          <w:sz w:val="24"/>
          <w:spacing w:val="0"/>
          <w:w w:val="100"/>
          <w:rFonts/>
          <w:caps w:val="0"/>
        </w:rPr>
        <w:t>fractures</w:t>
      </w:r>
      <w:r w:rsidRPr="006F4DE1">
        <w:rPr>
          <w:szCs w:val="24"/>
          <w:b w:val="0"/>
          <w:i w:val="0"/>
          <w:sz w:val="24"/>
          <w:spacing w:val="0"/>
          <w:w w:val="100"/>
          <w:rFonts/>
          <w:caps w:val="0"/>
        </w:rPr>
        <w:t> </w:t>
      </w:r>
      <w:r w:rsidRPr="006F4DE1">
        <w:rPr>
          <w:szCs w:val="24"/>
          <w:b w:val="0"/>
          <w:i w:val="0"/>
          <w:sz w:val="24"/>
          <w:spacing w:val="0"/>
          <w:w w:val="100"/>
          <w:rFonts/>
          <w:caps w:val="0"/>
        </w:rPr>
        <w:t>and</w:t>
      </w:r>
      <w:r w:rsidRPr="006F4DE1">
        <w:rPr>
          <w:szCs w:val="24"/>
          <w:b w:val="0"/>
          <w:i w:val="0"/>
          <w:sz w:val="24"/>
          <w:spacing w:val="0"/>
          <w:w w:val="100"/>
          <w:rFonts/>
          <w:caps w:val="0"/>
        </w:rPr>
        <w:t> </w:t>
      </w:r>
      <w:r w:rsidRPr="006F4DE1">
        <w:rPr>
          <w:szCs w:val="24"/>
          <w:b w:val="0"/>
          <w:i w:val="0"/>
          <w:sz w:val="24"/>
          <w:spacing w:val="0"/>
          <w:w w:val="100"/>
          <w:rFonts/>
          <w:caps w:val="0"/>
        </w:rPr>
        <w:t>visible</w:t>
      </w:r>
      <w:r w:rsidRPr="006F4DE1">
        <w:rPr>
          <w:szCs w:val="24"/>
          <w:b w:val="0"/>
          <w:i w:val="0"/>
          <w:sz w:val="24"/>
          <w:spacing w:val="0"/>
          <w:w w:val="100"/>
          <w:rFonts/>
          <w:caps w:val="0"/>
        </w:rPr>
        <w:t> </w:t>
      </w:r>
      <w:r w:rsidRPr="006F4DE1">
        <w:rPr>
          <w:szCs w:val="24"/>
          <w:b w:val="0"/>
          <w:i w:val="0"/>
          <w:sz w:val="24"/>
          <w:spacing w:val="0"/>
          <w:w w:val="100"/>
          <w:rFonts/>
          <w:caps w:val="0"/>
        </w:rPr>
        <w:t>quartz</w:t>
      </w:r>
      <w:r w:rsidRPr="006F4DE1">
        <w:rPr>
          <w:szCs w:val="24"/>
          <w:b w:val="0"/>
          <w:i w:val="0"/>
          <w:sz w:val="24"/>
          <w:spacing w:val="0"/>
          <w:w w:val="100"/>
          <w:rFonts/>
          <w:caps w:val="0"/>
        </w:rPr>
        <w:t> </w:t>
      </w:r>
      <w:r w:rsidRPr="006F4DE1">
        <w:rPr>
          <w:szCs w:val="24"/>
          <w:b w:val="0"/>
          <w:i w:val="0"/>
          <w:sz w:val="24"/>
          <w:spacing w:val="0"/>
          <w:w w:val="100"/>
          <w:rFonts/>
          <w:caps w:val="0"/>
        </w:rPr>
        <w:t>veins.</w:t>
      </w:r>
    </w:p>
    <w:p w14:paraId="1A1AACCF" w14:textId="77777777" w:rsidR="00791F4F" w:rsidRPr="006F4DE1" w:rsidRDefault="00791F4F" w:rsidP="006F4DE1">
      <w:pPr>
        <w:jc w:val="both"/>
        <w:spacing w:before="0" w:beforeAutospacing="0" w:after="160" w:afterAutospacing="0" w:lineRule="auto" w:line="360"/>
        <w:rPr>
          <w:szCs w:val="24"/>
          <w:b w:val="0"/>
          <w:i w:val="0"/>
          <w:sz w:val="24"/>
          <w:spacing w:val="0"/>
          <w:w w:val="100"/>
          <w:rFonts/>
          <w:caps w:val="0"/>
        </w:rPr>
        <w:snapToGrid w:val="0"/>
        <w:textAlignment w:val="baseline"/>
        <w:tabs>
          <w:tab w:val="left" w:pos="1947"/>
        </w:tabs>
      </w:pPr>
      <w:r>
        <w:rPr>
          <w:b w:val="0"/>
          <w:i w:val="0"/>
          <w:sz w:val="24"/>
          <w:spacing w:val="0"/>
          <w:w w:val="100"/>
          <w:rFonts/>
          <w:caps w:val="0"/>
        </w:rPr>
        <w:t/>
      </w:r>
    </w:p>
    <w:p w14:paraId="0C642EFC" w14:textId="77777777" w:rsidR="007B7E74" w:rsidRPr="006F4DE1" w:rsidRDefault="007B7E74" w:rsidP="006F4DE1">
      <w:pPr>
        <w:jc w:val="both"/>
        <w:spacing w:before="0" w:beforeAutospacing="0" w:after="160" w:afterAutospacing="0" w:lineRule="auto" w:line="360"/>
        <w:rPr>
          <w:szCs w:val="24"/>
          <w:bCs/>
          <w:b w:val="1"/>
          <w:i w:val="0"/>
          <w:sz w:val="24"/>
          <w:spacing w:val="0"/>
          <w:w w:val="100"/>
          <w:rFonts/>
          <w:caps w:val="0"/>
        </w:rPr>
        <w:snapToGrid w:val="0"/>
        <w:textAlignment w:val="baseline"/>
        <w:tabs>
          <w:tab w:val="left" w:pos="1947"/>
        </w:tabs>
      </w:pPr>
      <w:r w:rsidRPr="006F4DE1">
        <w:rPr>
          <w:szCs w:val="24"/>
          <w:bCs/>
          <w:b w:val="1"/>
          <w:i w:val="0"/>
          <w:sz w:val="24"/>
          <w:spacing w:val="0"/>
          <w:w w:val="100"/>
          <w:rFonts/>
          <w:caps w:val="0"/>
        </w:rPr>
        <w:t>LOCATION</w:t>
      </w:r>
      <w:r w:rsidRPr="006F4DE1">
        <w:rPr>
          <w:szCs w:val="24"/>
          <w:bCs/>
          <w:b w:val="1"/>
          <w:i w:val="0"/>
          <w:sz w:val="24"/>
          <w:spacing w:val="0"/>
          <w:w w:val="100"/>
          <w:rFonts/>
          <w:caps w:val="0"/>
        </w:rPr>
        <w:t> </w:t>
      </w:r>
      <w:r w:rsidRPr="006F4DE1">
        <w:rPr>
          <w:szCs w:val="24"/>
          <w:bCs/>
          <w:b w:val="1"/>
          <w:i w:val="0"/>
          <w:sz w:val="24"/>
          <w:spacing w:val="0"/>
          <w:w w:val="100"/>
          <w:rFonts/>
          <w:caps w:val="0"/>
        </w:rPr>
        <w:t>13</w:t>
      </w:r>
      <w:r w:rsidRPr="006F4DE1">
        <w:rPr>
          <w:szCs w:val="24"/>
          <w:bCs/>
          <w:b w:val="1"/>
          <w:i w:val="0"/>
          <w:sz w:val="24"/>
          <w:spacing w:val="0"/>
          <w:w w:val="100"/>
          <w:rFonts/>
          <w:caps w:val="0"/>
        </w:rPr>
        <w:t>  </w:t>
      </w:r>
      <w:r w:rsidRPr="006F4DE1">
        <w:rPr>
          <w:szCs w:val="24"/>
          <w:bCs/>
          <w:b w:val="1"/>
          <w:i w:val="0"/>
          <w:sz w:val="24"/>
          <w:spacing w:val="0"/>
          <w:w w:val="100"/>
          <w:rFonts/>
          <w:caps w:val="0"/>
        </w:rPr>
        <w:t>(Close</w:t>
      </w:r>
      <w:r w:rsidRPr="006F4DE1">
        <w:rPr>
          <w:szCs w:val="24"/>
          <w:bCs/>
          <w:b w:val="1"/>
          <w:i w:val="0"/>
          <w:sz w:val="24"/>
          <w:spacing w:val="0"/>
          <w:w w:val="100"/>
          <w:rFonts/>
          <w:caps w:val="0"/>
        </w:rPr>
        <w:t> </w:t>
      </w:r>
      <w:r w:rsidRPr="006F4DE1">
        <w:rPr>
          <w:szCs w:val="24"/>
          <w:bCs/>
          <w:b w:val="1"/>
          <w:i w:val="0"/>
          <w:sz w:val="24"/>
          <w:spacing w:val="0"/>
          <w:w w:val="100"/>
          <w:rFonts/>
          <w:caps w:val="0"/>
        </w:rPr>
        <w:t>to</w:t>
      </w:r>
      <w:r w:rsidRPr="006F4DE1">
        <w:rPr>
          <w:szCs w:val="24"/>
          <w:bCs/>
          <w:b w:val="1"/>
          <w:i w:val="0"/>
          <w:sz w:val="24"/>
          <w:spacing w:val="0"/>
          <w:w w:val="100"/>
          <w:rFonts/>
          <w:caps w:val="0"/>
        </w:rPr>
        <w:t> </w:t>
      </w:r>
      <w:r w:rsidRPr="006F4DE1">
        <w:rPr>
          <w:szCs w:val="24"/>
          <w:bCs/>
          <w:b w:val="1"/>
          <w:i w:val="0"/>
          <w:sz w:val="24"/>
          <w:spacing w:val="0"/>
          <w:w w:val="100"/>
          <w:rFonts/>
          <w:caps w:val="0"/>
        </w:rPr>
        <w:t>Opeji</w:t>
      </w:r>
      <w:r w:rsidRPr="006F4DE1">
        <w:rPr>
          <w:szCs w:val="24"/>
          <w:bCs/>
          <w:b w:val="1"/>
          <w:i w:val="0"/>
          <w:sz w:val="24"/>
          <w:spacing w:val="0"/>
          <w:w w:val="100"/>
          <w:rFonts/>
          <w:caps w:val="0"/>
        </w:rPr>
        <w:t> </w:t>
      </w:r>
      <w:r w:rsidRPr="006F4DE1">
        <w:rPr>
          <w:szCs w:val="24"/>
          <w:bCs/>
          <w:b w:val="1"/>
          <w:i w:val="0"/>
          <w:sz w:val="24"/>
          <w:spacing w:val="0"/>
          <w:w w:val="100"/>
          <w:rFonts/>
          <w:caps w:val="0"/>
        </w:rPr>
        <w:t>Road)</w:t>
      </w:r>
    </w:p>
    <w:p w14:paraId="7A6B2C58" w14:textId="77777777" w:rsidR="007B7E74" w:rsidRPr="006F4DE1" w:rsidRDefault="007B7E74" w:rsidP="006F4DE1">
      <w:pPr>
        <w:spacing w:before="0" w:beforeAutospacing="0" w:after="160" w:afterAutospacing="0" w:lineRule="auto" w:line="360"/>
        <w:rPr>
          <w:szCs w:val="24"/>
          <w:bCs/>
          <w:lang w:val="en-GB" w:eastAsia="en-GB"/>
          <w:b w:val="1"/>
          <w:i w:val="0"/>
          <w:color w:val="000000"/>
          <w:sz w:val="24"/>
          <w:spacing w:val="0"/>
          <w:w w:val="100"/>
          <w:rFonts w:eastAsia="Times New Roman"/>
          <w:caps w:val="0"/>
        </w:rPr>
        <w:snapToGrid w:val="0"/>
        <w:textAlignment w:val="baseline"/>
      </w:pPr>
      <w:r w:rsidRPr="006F4DE1">
        <w:rPr>
          <w:szCs w:val="24"/>
          <w:bCs/>
          <w:b w:val="1"/>
          <w:i w:val="0"/>
          <w:sz w:val="24"/>
          <w:spacing w:val="0"/>
          <w:w w:val="100"/>
          <w:rFonts/>
          <w:caps w:val="0"/>
        </w:rPr>
        <w:t>Coordinates;</w:t>
      </w:r>
      <w:r w:rsidRPr="006F4DE1">
        <w:rPr>
          <w:szCs w:val="24"/>
          <w:bCs/>
          <w:b w:val="1"/>
          <w:i w:val="0"/>
          <w:color w:val="000000"/>
          <w:sz w:val="24"/>
          <w:spacing w:val="0"/>
          <w:w w:val="100"/>
          <w:rFonts/>
          <w:caps w:val="0"/>
        </w:rPr>
        <w:t>   </w:t>
      </w:r>
      <w:r w:rsidR="00DE6838" w:rsidRPr="006F4DE1">
        <w:rPr>
          <w:szCs w:val="24"/>
          <w:bCs/>
          <w:lang w:val="en-GB" w:eastAsia="en-GB"/>
          <w:b w:val="1"/>
          <w:i w:val="0"/>
          <w:color w:val="000000"/>
          <w:sz w:val="24"/>
          <w:spacing w:val="0"/>
          <w:w w:val="100"/>
          <w:rFonts w:eastAsia="Times New Roman"/>
          <w:caps w:val="0"/>
        </w:rPr>
        <w:t>7.2158833,</w:t>
      </w:r>
      <w:r w:rsidR="00DE6838" w:rsidRPr="006F4DE1">
        <w:rPr>
          <w:szCs w:val="24"/>
          <w:bCs/>
          <w:lang w:val="en-GB" w:eastAsia="en-GB"/>
          <w:b w:val="1"/>
          <w:i w:val="0"/>
          <w:color w:val="000000"/>
          <w:sz w:val="24"/>
          <w:spacing w:val="0"/>
          <w:w w:val="100"/>
          <w:rFonts w:eastAsia="Times New Roman"/>
          <w:caps w:val="0"/>
        </w:rPr>
        <w:t> </w:t>
      </w:r>
      <w:r w:rsidR="00DE6838" w:rsidRPr="006F4DE1">
        <w:rPr>
          <w:szCs w:val="24"/>
          <w:bCs/>
          <w:lang w:val="en-GB" w:eastAsia="en-GB"/>
          <w:b w:val="1"/>
          <w:i w:val="0"/>
          <w:color w:val="000000"/>
          <w:sz w:val="24"/>
          <w:spacing w:val="0"/>
          <w:w w:val="100"/>
          <w:rFonts w:eastAsia="Times New Roman"/>
          <w:caps w:val="0"/>
        </w:rPr>
        <w:t>3.3383333</w:t>
      </w:r>
    </w:p>
    <w:p w14:paraId="7C913203" w14:textId="77777777" w:rsidR="007B7E74" w:rsidRPr="006F4DE1" w:rsidRDefault="007B7E74" w:rsidP="006F4DE1">
      <w:pPr>
        <w:spacing w:before="0" w:beforeAutospacing="0" w:after="160" w:afterAutospacing="0" w:lineRule="auto" w:line="360"/>
        <w:rPr>
          <w:szCs w:val="24"/>
          <w:bCs/>
          <w:b w:val="1"/>
          <w:i w:val="0"/>
          <w:sz w:val="24"/>
          <w:spacing w:val="0"/>
          <w:w w:val="100"/>
          <w:rFonts/>
          <w:caps w:val="0"/>
        </w:rPr>
        <w:snapToGrid w:val="0"/>
        <w:textAlignment w:val="baseline"/>
      </w:pPr>
      <w:r w:rsidRPr="006F4DE1">
        <w:rPr>
          <w:szCs w:val="24"/>
          <w:bCs/>
          <w:b w:val="1"/>
          <w:i w:val="0"/>
          <w:sz w:val="24"/>
          <w:spacing w:val="0"/>
          <w:w w:val="100"/>
          <w:rFonts/>
          <w:caps w:val="0"/>
        </w:rPr>
        <w:t>Weather:</w:t>
      </w:r>
      <w:r w:rsidRPr="006F4DE1">
        <w:rPr>
          <w:szCs w:val="24"/>
          <w:bCs/>
          <w:b w:val="1"/>
          <w:i w:val="0"/>
          <w:sz w:val="24"/>
          <w:spacing w:val="0"/>
          <w:w w:val="100"/>
          <w:rFonts/>
          <w:caps w:val="0"/>
        </w:rPr>
        <w:t> </w:t>
      </w:r>
      <w:r w:rsidRPr="006F4DE1">
        <w:rPr>
          <w:szCs w:val="24"/>
          <w:bCs/>
          <w:b w:val="1"/>
          <w:i w:val="0"/>
          <w:sz w:val="24"/>
          <w:spacing w:val="0"/>
          <w:w w:val="100"/>
          <w:rFonts/>
          <w:caps w:val="0"/>
        </w:rPr>
        <w:t>34</w:t>
      </w:r>
      <w:r w:rsidRPr="006F4DE1">
        <w:rPr>
          <w:szCs w:val="24"/>
          <w:bCs/>
          <w:b w:val="1"/>
          <w:i w:val="0"/>
          <w:sz w:val="24"/>
          <w:spacing w:val="0"/>
          <w:w w:val="100"/>
          <w:vertAlign w:val="superscript"/>
          <w:rFonts/>
          <w:caps w:val="0"/>
        </w:rPr>
        <w:t>o</w:t>
      </w:r>
      <w:r w:rsidRPr="006F4DE1">
        <w:rPr>
          <w:szCs w:val="24"/>
          <w:bCs/>
          <w:b w:val="1"/>
          <w:i w:val="0"/>
          <w:sz w:val="24"/>
          <w:spacing w:val="0"/>
          <w:w w:val="100"/>
          <w:rFonts/>
          <w:caps w:val="0"/>
        </w:rPr>
        <w:t>C,</w:t>
      </w:r>
      <w:r w:rsidRPr="006F4DE1">
        <w:rPr>
          <w:szCs w:val="24"/>
          <w:bCs/>
          <w:b w:val="1"/>
          <w:i w:val="0"/>
          <w:sz w:val="24"/>
          <w:spacing w:val="0"/>
          <w:w w:val="100"/>
          <w:rFonts/>
          <w:caps w:val="0"/>
        </w:rPr>
        <w:t> </w:t>
      </w:r>
      <w:r w:rsidRPr="006F4DE1">
        <w:rPr>
          <w:szCs w:val="24"/>
          <w:bCs/>
          <w:b w:val="1"/>
          <w:i w:val="0"/>
          <w:sz w:val="24"/>
          <w:spacing w:val="0"/>
          <w:w w:val="100"/>
          <w:rFonts/>
          <w:caps w:val="0"/>
        </w:rPr>
        <w:t>sunny</w:t>
      </w:r>
    </w:p>
    <w:p w14:paraId="69389BA4" w14:textId="77777777" w:rsidR="007B7E74" w:rsidRPr="00A73ED8" w:rsidRDefault="00DE6838" w:rsidP="00A73ED8">
      <w:pPr>
        <w:spacing w:before="0" w:beforeAutospacing="0" w:after="160" w:afterAutospacing="0" w:lineRule="auto" w:line="360"/>
        <w:rPr>
          <w:szCs w:val="24"/>
          <w:bCs/>
          <w:b w:val="1"/>
          <w:i w:val="0"/>
          <w:sz w:val="24"/>
          <w:spacing w:val="0"/>
          <w:w w:val="100"/>
          <w:rFonts/>
          <w:caps w:val="0"/>
        </w:rPr>
        <w:snapToGrid w:val="0"/>
        <w:textAlignment w:val="baseline"/>
      </w:pPr>
      <w:r w:rsidRPr="006F4DE1">
        <w:rPr>
          <w:szCs w:val="24"/>
          <w:bCs/>
          <w:b w:val="1"/>
          <w:i w:val="0"/>
          <w:sz w:val="24"/>
          <w:spacing w:val="0"/>
          <w:w w:val="100"/>
          <w:rFonts/>
          <w:caps w:val="0"/>
        </w:rPr>
        <w:t>Altitude:</w:t>
      </w:r>
      <w:r w:rsidRPr="006F4DE1">
        <w:rPr>
          <w:szCs w:val="24"/>
          <w:bCs/>
          <w:b w:val="1"/>
          <w:i w:val="0"/>
          <w:sz w:val="24"/>
          <w:spacing w:val="0"/>
          <w:w w:val="100"/>
          <w:rFonts/>
          <w:caps w:val="0"/>
        </w:rPr>
        <w:t> </w:t>
      </w:r>
      <w:r w:rsidRPr="006F4DE1">
        <w:rPr>
          <w:szCs w:val="24"/>
          <w:bCs/>
          <w:b w:val="1"/>
          <w:i w:val="0"/>
          <w:sz w:val="24"/>
          <w:spacing w:val="0"/>
          <w:w w:val="100"/>
          <w:rFonts/>
          <w:caps w:val="0"/>
        </w:rPr>
        <w:t>52</w:t>
      </w:r>
      <w:r w:rsidR="007B7E74" w:rsidRPr="006F4DE1">
        <w:rPr>
          <w:szCs w:val="24"/>
          <w:bCs/>
          <w:b w:val="1"/>
          <w:i w:val="0"/>
          <w:sz w:val="24"/>
          <w:spacing w:val="0"/>
          <w:w w:val="100"/>
          <w:rFonts/>
          <w:caps w:val="0"/>
        </w:rPr>
        <w:t>m</w:t>
      </w:r>
      <w:r w:rsidR="007B7E74" w:rsidRPr="006F4DE1">
        <w:rPr>
          <w:szCs w:val="24"/>
          <w:bCs/>
          <w:b w:val="1"/>
          <w:i w:val="0"/>
          <w:sz w:val="24"/>
          <w:spacing w:val="0"/>
          <w:w w:val="100"/>
          <w:rFonts/>
          <w:caps w:val="0"/>
        </w:rPr>
        <w:t> </w:t>
      </w:r>
      <w:r w:rsidR="007B7E74" w:rsidRPr="006F4DE1">
        <w:rPr>
          <w:szCs w:val="24"/>
          <w:bCs/>
          <w:b w:val="1"/>
          <w:i w:val="0"/>
          <w:sz w:val="24"/>
          <w:spacing w:val="0"/>
          <w:w w:val="100"/>
          <w:rFonts/>
          <w:caps w:val="0"/>
        </w:rPr>
        <w:t>Above</w:t>
      </w:r>
      <w:r w:rsidR="007B7E74" w:rsidRPr="006F4DE1">
        <w:rPr>
          <w:szCs w:val="24"/>
          <w:bCs/>
          <w:b w:val="1"/>
          <w:i w:val="0"/>
          <w:sz w:val="24"/>
          <w:spacing w:val="0"/>
          <w:w w:val="100"/>
          <w:rFonts/>
          <w:caps w:val="0"/>
        </w:rPr>
        <w:t> </w:t>
      </w:r>
      <w:r w:rsidR="007B7E74" w:rsidRPr="006F4DE1">
        <w:rPr>
          <w:szCs w:val="24"/>
          <w:bCs/>
          <w:b w:val="1"/>
          <w:i w:val="0"/>
          <w:sz w:val="24"/>
          <w:spacing w:val="0"/>
          <w:w w:val="100"/>
          <w:rFonts/>
          <w:caps w:val="0"/>
        </w:rPr>
        <w:t>MSL</w:t>
      </w:r>
    </w:p>
    <w:p w14:paraId="3BB7DAD7" w14:textId="77777777" w:rsidR="007B7E74" w:rsidRPr="006F4DE1" w:rsidRDefault="007B7E74" w:rsidP="006F4DE1">
      <w:pPr>
        <w:spacing w:before="0" w:beforeAutospacing="0" w:after="160" w:afterAutospacing="0" w:lineRule="auto" w:line="360"/>
        <w:rPr>
          <w:szCs w:val="24"/>
          <w:b w:val="0"/>
          <w:i w:val="0"/>
          <w:sz w:val="24"/>
          <w:spacing w:val="0"/>
          <w:w w:val="100"/>
          <w:rFonts/>
          <w:caps w:val="0"/>
        </w:rPr>
        <w:snapToGrid w:val="0"/>
        <w:textAlignment w:val="baseline"/>
      </w:pPr>
      <w:r w:rsidRPr="006F4DE1">
        <w:rPr>
          <w:szCs w:val="24"/>
          <w:bCs/>
          <w:b w:val="1"/>
          <w:i w:val="0"/>
          <w:sz w:val="24"/>
          <w:spacing w:val="0"/>
          <w:w w:val="100"/>
          <w:rFonts/>
          <w:caps w:val="0"/>
        </w:rPr>
        <w:t>Outcrop</w:t>
      </w:r>
      <w:r w:rsidRPr="006F4DE1">
        <w:rPr>
          <w:szCs w:val="24"/>
          <w:bCs/>
          <w:b w:val="1"/>
          <w:i w:val="0"/>
          <w:sz w:val="24"/>
          <w:spacing w:val="0"/>
          <w:w w:val="100"/>
          <w:rFonts/>
          <w:caps w:val="0"/>
        </w:rPr>
        <w:t> </w:t>
      </w:r>
      <w:r w:rsidRPr="006F4DE1">
        <w:rPr>
          <w:szCs w:val="24"/>
          <w:bCs/>
          <w:b w:val="1"/>
          <w:i w:val="0"/>
          <w:sz w:val="24"/>
          <w:spacing w:val="0"/>
          <w:w w:val="100"/>
          <w:rFonts/>
          <w:caps w:val="0"/>
        </w:rPr>
        <w:t>name</w:t>
      </w:r>
      <w:r w:rsidRPr="006F4DE1">
        <w:rPr>
          <w:szCs w:val="24"/>
          <w:b w:val="0"/>
          <w:i w:val="0"/>
          <w:sz w:val="24"/>
          <w:spacing w:val="0"/>
          <w:w w:val="100"/>
          <w:rFonts/>
          <w:caps w:val="0"/>
        </w:rPr>
        <w:t>:</w:t>
      </w:r>
      <w:r w:rsidRPr="006F4DE1">
        <w:rPr>
          <w:szCs w:val="24"/>
          <w:b w:val="0"/>
          <w:i w:val="0"/>
          <w:sz w:val="24"/>
          <w:spacing w:val="0"/>
          <w:w w:val="100"/>
          <w:rFonts/>
          <w:caps w:val="0"/>
        </w:rPr>
        <w:t> </w:t>
      </w:r>
      <w:r w:rsidRPr="006F4DE1">
        <w:rPr>
          <w:szCs w:val="24"/>
          <w:b w:val="0"/>
          <w:i w:val="0"/>
          <w:sz w:val="24"/>
          <w:spacing w:val="0"/>
          <w:w w:val="100"/>
          <w:rFonts/>
          <w:caps w:val="0"/>
        </w:rPr>
        <w:t>Normal</w:t>
      </w:r>
      <w:r w:rsidRPr="006F4DE1">
        <w:rPr>
          <w:szCs w:val="24"/>
          <w:b w:val="0"/>
          <w:i w:val="0"/>
          <w:sz w:val="24"/>
          <w:spacing w:val="0"/>
          <w:w w:val="100"/>
          <w:rFonts/>
          <w:caps w:val="0"/>
        </w:rPr>
        <w:t> </w:t>
      </w:r>
      <w:r w:rsidRPr="006F4DE1">
        <w:rPr>
          <w:szCs w:val="24"/>
          <w:b w:val="0"/>
          <w:i w:val="0"/>
          <w:sz w:val="24"/>
          <w:spacing w:val="0"/>
          <w:w w:val="100"/>
          <w:rFonts/>
          <w:caps w:val="0"/>
        </w:rPr>
        <w:t>Granite</w:t>
      </w:r>
    </w:p>
    <w:p w14:paraId="1753320A" w14:textId="77777777" w:rsidR="007B7E74" w:rsidRPr="006F4DE1" w:rsidRDefault="007B7E74" w:rsidP="006F4DE1">
      <w:pPr>
        <w:jc w:val="both"/>
        <w:spacing w:before="0" w:beforeAutospacing="0" w:after="160" w:afterAutospacing="0" w:lineRule="auto" w:line="360"/>
        <w:rPr>
          <w:szCs w:val="24"/>
          <w:b w:val="0"/>
          <w:i w:val="0"/>
          <w:sz w:val="24"/>
          <w:spacing w:val="0"/>
          <w:w w:val="100"/>
          <w:rFonts/>
          <w:caps w:val="0"/>
        </w:rPr>
        <w:snapToGrid w:val="0"/>
        <w:textAlignment w:val="baseline"/>
        <w:tabs>
          <w:tab w:val="left" w:pos="1947"/>
        </w:tabs>
      </w:pPr>
      <w:r w:rsidRPr="006F4DE1">
        <w:rPr>
          <w:szCs w:val="24"/>
          <w:bCs/>
          <w:b w:val="1"/>
          <w:i w:val="0"/>
          <w:sz w:val="24"/>
          <w:spacing w:val="0"/>
          <w:w w:val="100"/>
          <w:rFonts/>
          <w:caps w:val="0"/>
        </w:rPr>
        <w:t>Description</w:t>
      </w:r>
      <w:r w:rsidRPr="006F4DE1">
        <w:rPr>
          <w:szCs w:val="24"/>
          <w:b w:val="0"/>
          <w:i w:val="0"/>
          <w:sz w:val="24"/>
          <w:spacing w:val="0"/>
          <w:w w:val="100"/>
          <w:rFonts/>
          <w:caps w:val="0"/>
        </w:rPr>
        <w:t>:</w:t>
      </w:r>
      <w:r w:rsidRPr="006F4DE1">
        <w:rPr>
          <w:szCs w:val="24"/>
          <w:b w:val="0"/>
          <w:i w:val="0"/>
          <w:sz w:val="24"/>
          <w:spacing w:val="0"/>
          <w:w w:val="100"/>
          <w:rFonts/>
          <w:caps w:val="0"/>
        </w:rPr>
        <w:t> </w:t>
      </w:r>
      <w:r w:rsidRPr="006F4DE1">
        <w:rPr>
          <w:szCs w:val="24"/>
          <w:b w:val="0"/>
          <w:i w:val="0"/>
          <w:sz w:val="24"/>
          <w:spacing w:val="0"/>
          <w:w w:val="100"/>
          <w:rFonts/>
          <w:caps w:val="0"/>
        </w:rPr>
        <w:t>A</w:t>
      </w:r>
      <w:r w:rsidRPr="006F4DE1">
        <w:rPr>
          <w:szCs w:val="24"/>
          <w:b w:val="0"/>
          <w:i w:val="0"/>
          <w:sz w:val="24"/>
          <w:spacing w:val="0"/>
          <w:w w:val="100"/>
          <w:rFonts/>
          <w:caps w:val="0"/>
        </w:rPr>
        <w:t> </w:t>
      </w:r>
      <w:r w:rsidRPr="006F4DE1">
        <w:rPr>
          <w:szCs w:val="24"/>
          <w:b w:val="0"/>
          <w:i w:val="0"/>
          <w:sz w:val="24"/>
          <w:spacing w:val="0"/>
          <w:w w:val="100"/>
          <w:rFonts/>
          <w:caps w:val="0"/>
        </w:rPr>
        <w:t>low-lying</w:t>
      </w:r>
      <w:r w:rsidRPr="006F4DE1">
        <w:rPr>
          <w:szCs w:val="24"/>
          <w:b w:val="0"/>
          <w:i w:val="0"/>
          <w:sz w:val="24"/>
          <w:spacing w:val="0"/>
          <w:w w:val="100"/>
          <w:rFonts/>
          <w:caps w:val="0"/>
        </w:rPr>
        <w:t> </w:t>
      </w:r>
      <w:r w:rsidRPr="006F4DE1">
        <w:rPr>
          <w:szCs w:val="24"/>
          <w:b w:val="0"/>
          <w:i w:val="0"/>
          <w:sz w:val="24"/>
          <w:spacing w:val="0"/>
          <w:w w:val="100"/>
          <w:rFonts/>
          <w:caps w:val="0"/>
        </w:rPr>
        <w:t>outcrop</w:t>
      </w:r>
      <w:r w:rsidR="00DE6838" w:rsidRPr="006F4DE1">
        <w:rPr>
          <w:szCs w:val="24"/>
          <w:b w:val="0"/>
          <w:i w:val="0"/>
          <w:sz w:val="24"/>
          <w:spacing w:val="0"/>
          <w:w w:val="100"/>
          <w:rFonts/>
          <w:caps w:val="0"/>
        </w:rPr>
        <w:t> </w:t>
      </w:r>
      <w:r w:rsidR="00DE6838" w:rsidRPr="006F4DE1">
        <w:rPr>
          <w:szCs w:val="24"/>
          <w:b w:val="0"/>
          <w:i w:val="0"/>
          <w:sz w:val="24"/>
          <w:spacing w:val="0"/>
          <w:w w:val="100"/>
          <w:rFonts/>
          <w:caps w:val="0"/>
        </w:rPr>
        <w:t>that</w:t>
      </w:r>
      <w:r w:rsidR="00DE6838" w:rsidRPr="006F4DE1">
        <w:rPr>
          <w:szCs w:val="24"/>
          <w:b w:val="0"/>
          <w:i w:val="0"/>
          <w:sz w:val="24"/>
          <w:spacing w:val="0"/>
          <w:w w:val="100"/>
          <w:rFonts/>
          <w:caps w:val="0"/>
        </w:rPr>
        <w:t> </w:t>
      </w:r>
      <w:r w:rsidR="00DE6838" w:rsidRPr="006F4DE1">
        <w:rPr>
          <w:szCs w:val="24"/>
          <w:b w:val="0"/>
          <w:i w:val="0"/>
          <w:sz w:val="24"/>
          <w:spacing w:val="0"/>
          <w:w w:val="100"/>
          <w:rFonts/>
          <w:caps w:val="0"/>
        </w:rPr>
        <w:t>is</w:t>
      </w:r>
      <w:r w:rsidR="00DE6838" w:rsidRPr="006F4DE1">
        <w:rPr>
          <w:szCs w:val="24"/>
          <w:b w:val="0"/>
          <w:i w:val="0"/>
          <w:sz w:val="24"/>
          <w:spacing w:val="0"/>
          <w:w w:val="100"/>
          <w:rFonts/>
          <w:caps w:val="0"/>
        </w:rPr>
        <w:t> </w:t>
      </w:r>
      <w:r w:rsidR="00DE6838" w:rsidRPr="006F4DE1">
        <w:rPr>
          <w:szCs w:val="24"/>
          <w:b w:val="0"/>
          <w:i w:val="0"/>
          <w:sz w:val="24"/>
          <w:spacing w:val="0"/>
          <w:w w:val="100"/>
          <w:rFonts/>
          <w:caps w:val="0"/>
        </w:rPr>
        <w:t>fine</w:t>
      </w:r>
      <w:r w:rsidR="00DE6838" w:rsidRPr="006F4DE1">
        <w:rPr>
          <w:szCs w:val="24"/>
          <w:b w:val="0"/>
          <w:i w:val="0"/>
          <w:sz w:val="24"/>
          <w:spacing w:val="0"/>
          <w:w w:val="100"/>
          <w:rFonts/>
          <w:caps w:val="0"/>
        </w:rPr>
        <w:t> </w:t>
      </w:r>
      <w:r w:rsidR="00532830" w:rsidRPr="006F4DE1">
        <w:rPr>
          <w:szCs w:val="24"/>
          <w:b w:val="0"/>
          <w:i w:val="0"/>
          <w:sz w:val="24"/>
          <w:spacing w:val="0"/>
          <w:w w:val="100"/>
          <w:rFonts/>
          <w:caps w:val="0"/>
        </w:rPr>
        <w:t>grained</w:t>
      </w:r>
      <w:r w:rsidR="00532830" w:rsidRPr="006F4DE1">
        <w:rPr>
          <w:szCs w:val="24"/>
          <w:b w:val="0"/>
          <w:i w:val="0"/>
          <w:sz w:val="24"/>
          <w:spacing w:val="0"/>
          <w:w w:val="100"/>
          <w:rFonts/>
          <w:caps w:val="0"/>
        </w:rPr>
        <w:t> </w:t>
      </w:r>
      <w:r w:rsidR="00532830" w:rsidRPr="006F4DE1">
        <w:rPr>
          <w:szCs w:val="24"/>
          <w:b w:val="0"/>
          <w:i w:val="0"/>
          <w:sz w:val="24"/>
          <w:spacing w:val="0"/>
          <w:w w:val="100"/>
          <w:rFonts/>
          <w:caps w:val="0"/>
        </w:rPr>
        <w:t>with</w:t>
      </w:r>
      <w:r w:rsidRPr="006F4DE1">
        <w:rPr>
          <w:szCs w:val="24"/>
          <w:b w:val="0"/>
          <w:i w:val="0"/>
          <w:sz w:val="24"/>
          <w:spacing w:val="0"/>
          <w:w w:val="100"/>
          <w:rFonts/>
          <w:caps w:val="0"/>
        </w:rPr>
        <w:t> </w:t>
      </w:r>
      <w:r w:rsidRPr="006F4DE1">
        <w:rPr>
          <w:szCs w:val="24"/>
          <w:b w:val="0"/>
          <w:i w:val="0"/>
          <w:sz w:val="24"/>
          <w:spacing w:val="0"/>
          <w:w w:val="100"/>
          <w:rFonts/>
          <w:caps w:val="0"/>
        </w:rPr>
        <w:t>predominantly</w:t>
      </w:r>
      <w:r w:rsidRPr="006F4DE1">
        <w:rPr>
          <w:szCs w:val="24"/>
          <w:b w:val="0"/>
          <w:i w:val="0"/>
          <w:sz w:val="24"/>
          <w:spacing w:val="0"/>
          <w:w w:val="100"/>
          <w:rFonts/>
          <w:caps w:val="0"/>
        </w:rPr>
        <w:t> </w:t>
      </w:r>
      <w:r w:rsidRPr="006F4DE1">
        <w:rPr>
          <w:szCs w:val="24"/>
          <w:b w:val="0"/>
          <w:i w:val="0"/>
          <w:sz w:val="24"/>
          <w:spacing w:val="0"/>
          <w:w w:val="100"/>
          <w:rFonts/>
          <w:caps w:val="0"/>
        </w:rPr>
        <w:t>mafic</w:t>
      </w:r>
      <w:r w:rsidRPr="006F4DE1">
        <w:rPr>
          <w:szCs w:val="24"/>
          <w:b w:val="0"/>
          <w:i w:val="0"/>
          <w:sz w:val="24"/>
          <w:spacing w:val="0"/>
          <w:w w:val="100"/>
          <w:rFonts/>
          <w:caps w:val="0"/>
        </w:rPr>
        <w:t> </w:t>
      </w:r>
      <w:r w:rsidRPr="006F4DE1">
        <w:rPr>
          <w:szCs w:val="24"/>
          <w:b w:val="0"/>
          <w:i w:val="0"/>
          <w:sz w:val="24"/>
          <w:spacing w:val="0"/>
          <w:w w:val="100"/>
          <w:rFonts/>
          <w:caps w:val="0"/>
        </w:rPr>
        <w:t>minerals</w:t>
      </w:r>
      <w:r w:rsidRPr="006F4DE1">
        <w:rPr>
          <w:szCs w:val="24"/>
          <w:b w:val="0"/>
          <w:i w:val="0"/>
          <w:sz w:val="24"/>
          <w:spacing w:val="0"/>
          <w:w w:val="100"/>
          <w:rFonts/>
          <w:caps w:val="0"/>
        </w:rPr>
        <w:t>  </w:t>
      </w:r>
      <w:r w:rsidRPr="006F4DE1">
        <w:rPr>
          <w:szCs w:val="24"/>
          <w:b w:val="0"/>
          <w:i w:val="0"/>
          <w:sz w:val="24"/>
          <w:spacing w:val="0"/>
          <w:w w:val="100"/>
          <w:rFonts/>
          <w:caps w:val="0"/>
        </w:rPr>
        <w:t>with</w:t>
      </w:r>
      <w:r w:rsidRPr="006F4DE1">
        <w:rPr>
          <w:szCs w:val="24"/>
          <w:b w:val="0"/>
          <w:i w:val="0"/>
          <w:sz w:val="24"/>
          <w:spacing w:val="0"/>
          <w:w w:val="100"/>
          <w:rFonts/>
          <w:caps w:val="0"/>
        </w:rPr>
        <w:t> </w:t>
      </w:r>
      <w:r w:rsidRPr="006F4DE1">
        <w:rPr>
          <w:szCs w:val="24"/>
          <w:b w:val="0"/>
          <w:i w:val="0"/>
          <w:sz w:val="24"/>
          <w:spacing w:val="0"/>
          <w:w w:val="100"/>
          <w:rFonts/>
          <w:caps w:val="0"/>
        </w:rPr>
        <w:t>presence</w:t>
      </w:r>
      <w:r w:rsidRPr="006F4DE1">
        <w:rPr>
          <w:szCs w:val="24"/>
          <w:b w:val="0"/>
          <w:i w:val="0"/>
          <w:sz w:val="24"/>
          <w:spacing w:val="0"/>
          <w:w w:val="100"/>
          <w:rFonts/>
          <w:caps w:val="0"/>
        </w:rPr>
        <w:t> </w:t>
      </w:r>
      <w:r w:rsidRPr="006F4DE1">
        <w:rPr>
          <w:szCs w:val="24"/>
          <w:b w:val="0"/>
          <w:i w:val="0"/>
          <w:sz w:val="24"/>
          <w:spacing w:val="0"/>
          <w:w w:val="100"/>
          <w:rFonts/>
          <w:caps w:val="0"/>
        </w:rPr>
        <w:t>of</w:t>
      </w:r>
      <w:r w:rsidRPr="006F4DE1">
        <w:rPr>
          <w:szCs w:val="24"/>
          <w:b w:val="0"/>
          <w:i w:val="0"/>
          <w:sz w:val="24"/>
          <w:spacing w:val="0"/>
          <w:w w:val="100"/>
          <w:rFonts/>
          <w:caps w:val="0"/>
        </w:rPr>
        <w:t> </w:t>
      </w:r>
      <w:r w:rsidRPr="006F4DE1">
        <w:rPr>
          <w:szCs w:val="24"/>
          <w:b w:val="0"/>
          <w:i w:val="0"/>
          <w:sz w:val="24"/>
          <w:spacing w:val="0"/>
          <w:w w:val="100"/>
          <w:rFonts/>
          <w:caps w:val="0"/>
        </w:rPr>
        <w:t>fr</w:t>
      </w:r>
      <w:r w:rsidR="00DE6838" w:rsidRPr="006F4DE1">
        <w:rPr>
          <w:szCs w:val="24"/>
          <w:b w:val="0"/>
          <w:i w:val="0"/>
          <w:sz w:val="24"/>
          <w:spacing w:val="0"/>
          <w:w w:val="100"/>
          <w:rFonts/>
          <w:caps w:val="0"/>
        </w:rPr>
        <w:t>actures</w:t>
      </w:r>
      <w:r w:rsidRPr="006F4DE1">
        <w:rPr>
          <w:szCs w:val="24"/>
          <w:b w:val="0"/>
          <w:i w:val="0"/>
          <w:sz w:val="24"/>
          <w:spacing w:val="0"/>
          <w:w w:val="100"/>
          <w:rFonts/>
          <w:caps w:val="0"/>
        </w:rPr>
        <w:t>.</w:t>
      </w:r>
    </w:p>
    <w:p w14:paraId="6DB36B7E" w14:textId="77777777" w:rsidR="008C5409" w:rsidRPr="006F4DE1" w:rsidRDefault="008C5409" w:rsidP="006F4DE1">
      <w:pPr>
        <w:jc w:val="both"/>
        <w:spacing w:before="0" w:beforeAutospacing="0" w:after="160" w:afterAutospacing="0" w:lineRule="auto" w:line="360"/>
        <w:rPr>
          <w:szCs w:val="24"/>
          <w:b w:val="0"/>
          <w:i w:val="0"/>
          <w:sz w:val="24"/>
          <w:spacing w:val="0"/>
          <w:w w:val="100"/>
          <w:rFonts/>
          <w:caps w:val="0"/>
        </w:rPr>
        <w:snapToGrid w:val="0"/>
        <w:textAlignment w:val="baseline"/>
        <w:tabs>
          <w:tab w:val="left" w:pos="1947"/>
        </w:tabs>
      </w:pPr>
      <w:r>
        <w:rPr>
          <w:b w:val="0"/>
          <w:i w:val="0"/>
          <w:sz w:val="24"/>
          <w:spacing w:val="0"/>
          <w:w w:val="100"/>
          <w:rFonts/>
          <w:caps w:val="0"/>
        </w:rPr>
        <w:t/>
      </w:r>
    </w:p>
    <w:p w14:paraId="172FB404" w14:textId="77777777" w:rsidR="00DE6838" w:rsidRPr="006F4DE1" w:rsidRDefault="00DE6838" w:rsidP="006F4DE1">
      <w:pPr>
        <w:jc w:val="both"/>
        <w:spacing w:before="0" w:beforeAutospacing="0" w:after="160" w:afterAutospacing="0" w:lineRule="auto" w:line="360"/>
        <w:rPr>
          <w:szCs w:val="24"/>
          <w:bCs/>
          <w:b w:val="1"/>
          <w:i w:val="0"/>
          <w:sz w:val="24"/>
          <w:spacing w:val="0"/>
          <w:w w:val="100"/>
          <w:rFonts/>
          <w:caps w:val="0"/>
        </w:rPr>
        <w:snapToGrid w:val="0"/>
        <w:textAlignment w:val="baseline"/>
        <w:tabs>
          <w:tab w:val="left" w:pos="1947"/>
        </w:tabs>
      </w:pPr>
      <w:r w:rsidRPr="006F4DE1">
        <w:rPr>
          <w:szCs w:val="24"/>
          <w:bCs/>
          <w:b w:val="1"/>
          <w:i w:val="0"/>
          <w:sz w:val="24"/>
          <w:spacing w:val="0"/>
          <w:w w:val="100"/>
          <w:rFonts/>
          <w:caps w:val="0"/>
        </w:rPr>
        <w:t>LOCATION</w:t>
      </w:r>
      <w:r w:rsidRPr="006F4DE1">
        <w:rPr>
          <w:szCs w:val="24"/>
          <w:bCs/>
          <w:b w:val="1"/>
          <w:i w:val="0"/>
          <w:sz w:val="24"/>
          <w:spacing w:val="0"/>
          <w:w w:val="100"/>
          <w:rFonts/>
          <w:caps w:val="0"/>
        </w:rPr>
        <w:t> </w:t>
      </w:r>
      <w:r w:rsidRPr="006F4DE1">
        <w:rPr>
          <w:szCs w:val="24"/>
          <w:bCs/>
          <w:b w:val="1"/>
          <w:i w:val="0"/>
          <w:sz w:val="24"/>
          <w:spacing w:val="0"/>
          <w:w w:val="100"/>
          <w:rFonts/>
          <w:caps w:val="0"/>
        </w:rPr>
        <w:t>14</w:t>
      </w:r>
      <w:r w:rsidRPr="006F4DE1">
        <w:rPr>
          <w:szCs w:val="24"/>
          <w:bCs/>
          <w:b w:val="1"/>
          <w:i w:val="0"/>
          <w:sz w:val="24"/>
          <w:spacing w:val="0"/>
          <w:w w:val="100"/>
          <w:rFonts/>
          <w:caps w:val="0"/>
        </w:rPr>
        <w:t>  </w:t>
      </w:r>
      <w:r w:rsidRPr="006F4DE1">
        <w:rPr>
          <w:szCs w:val="24"/>
          <w:bCs/>
          <w:b w:val="1"/>
          <w:i w:val="0"/>
          <w:sz w:val="24"/>
          <w:spacing w:val="0"/>
          <w:w w:val="100"/>
          <w:rFonts/>
          <w:caps w:val="0"/>
        </w:rPr>
        <w:t>(Close</w:t>
      </w:r>
      <w:r w:rsidRPr="006F4DE1">
        <w:rPr>
          <w:szCs w:val="24"/>
          <w:bCs/>
          <w:b w:val="1"/>
          <w:i w:val="0"/>
          <w:sz w:val="24"/>
          <w:spacing w:val="0"/>
          <w:w w:val="100"/>
          <w:rFonts/>
          <w:caps w:val="0"/>
        </w:rPr>
        <w:t> </w:t>
      </w:r>
      <w:r w:rsidRPr="006F4DE1">
        <w:rPr>
          <w:szCs w:val="24"/>
          <w:bCs/>
          <w:b w:val="1"/>
          <w:i w:val="0"/>
          <w:sz w:val="24"/>
          <w:spacing w:val="0"/>
          <w:w w:val="100"/>
          <w:rFonts/>
          <w:caps w:val="0"/>
        </w:rPr>
        <w:t>to</w:t>
      </w:r>
      <w:r w:rsidRPr="006F4DE1">
        <w:rPr>
          <w:szCs w:val="24"/>
          <w:bCs/>
          <w:b w:val="1"/>
          <w:i w:val="0"/>
          <w:sz w:val="24"/>
          <w:spacing w:val="0"/>
          <w:w w:val="100"/>
          <w:rFonts/>
          <w:caps w:val="0"/>
        </w:rPr>
        <w:t> </w:t>
      </w:r>
      <w:r w:rsidRPr="006F4DE1">
        <w:rPr>
          <w:szCs w:val="24"/>
          <w:bCs/>
          <w:b w:val="1"/>
          <w:i w:val="0"/>
          <w:sz w:val="24"/>
          <w:spacing w:val="0"/>
          <w:w w:val="100"/>
          <w:rFonts/>
          <w:caps w:val="0"/>
        </w:rPr>
        <w:t>Opeji</w:t>
      </w:r>
      <w:r w:rsidRPr="006F4DE1">
        <w:rPr>
          <w:szCs w:val="24"/>
          <w:bCs/>
          <w:b w:val="1"/>
          <w:i w:val="0"/>
          <w:sz w:val="24"/>
          <w:spacing w:val="0"/>
          <w:w w:val="100"/>
          <w:rFonts/>
          <w:caps w:val="0"/>
        </w:rPr>
        <w:t> </w:t>
      </w:r>
      <w:r w:rsidRPr="006F4DE1">
        <w:rPr>
          <w:szCs w:val="24"/>
          <w:bCs/>
          <w:b w:val="1"/>
          <w:i w:val="0"/>
          <w:sz w:val="24"/>
          <w:spacing w:val="0"/>
          <w:w w:val="100"/>
          <w:rFonts/>
          <w:caps w:val="0"/>
        </w:rPr>
        <w:t>Road)</w:t>
      </w:r>
    </w:p>
    <w:p w14:paraId="1C19BF05" w14:textId="77777777" w:rsidR="00DE6838" w:rsidRPr="00532830" w:rsidRDefault="00DE6838" w:rsidP="00532830">
      <w:pPr>
        <w:spacing w:before="0" w:beforeAutospacing="0" w:after="160" w:afterAutospacing="0" w:lineRule="auto" w:line="360"/>
        <w:rPr>
          <w:szCs w:val="24"/>
          <w:bCs/>
          <w:lang w:val="en-GB" w:eastAsia="en-GB"/>
          <w:b w:val="1"/>
          <w:i w:val="0"/>
          <w:color w:val="000000"/>
          <w:sz w:val="24"/>
          <w:spacing w:val="0"/>
          <w:w w:val="100"/>
          <w:rFonts w:eastAsia="Times New Roman"/>
          <w:caps w:val="0"/>
        </w:rPr>
        <w:snapToGrid w:val="0"/>
        <w:textAlignment w:val="baseline"/>
      </w:pPr>
      <w:r w:rsidRPr="006F4DE1">
        <w:rPr>
          <w:szCs w:val="24"/>
          <w:bCs/>
          <w:b w:val="1"/>
          <w:i w:val="0"/>
          <w:sz w:val="24"/>
          <w:spacing w:val="0"/>
          <w:w w:val="100"/>
          <w:rFonts/>
          <w:caps w:val="0"/>
        </w:rPr>
        <w:t>Coordinates;</w:t>
      </w:r>
      <w:r w:rsidRPr="006F4DE1">
        <w:rPr>
          <w:szCs w:val="24"/>
          <w:bCs/>
          <w:b w:val="1"/>
          <w:i w:val="0"/>
          <w:color w:val="000000"/>
          <w:sz w:val="24"/>
          <w:spacing w:val="0"/>
          <w:w w:val="100"/>
          <w:rFonts/>
          <w:caps w:val="0"/>
        </w:rPr>
        <w:t>   </w:t>
      </w:r>
      <w:r w:rsidRPr="006F4DE1">
        <w:rPr>
          <w:szCs w:val="24"/>
          <w:bCs/>
          <w:lang w:val="en-GB" w:eastAsia="en-GB"/>
          <w:b w:val="1"/>
          <w:i w:val="0"/>
          <w:color w:val="000000"/>
          <w:sz w:val="24"/>
          <w:spacing w:val="0"/>
          <w:w w:val="100"/>
          <w:rFonts w:eastAsia="Times New Roman"/>
          <w:caps w:val="0"/>
        </w:rPr>
        <w:t>7.2083333,</w:t>
      </w:r>
      <w:r w:rsidRPr="006F4DE1">
        <w:rPr>
          <w:szCs w:val="24"/>
          <w:bCs/>
          <w:lang w:val="en-GB" w:eastAsia="en-GB"/>
          <w:b w:val="1"/>
          <w:i w:val="0"/>
          <w:color w:val="000000"/>
          <w:sz w:val="24"/>
          <w:spacing w:val="0"/>
          <w:w w:val="100"/>
          <w:rFonts w:eastAsia="Times New Roman"/>
          <w:caps w:val="0"/>
        </w:rPr>
        <w:t> </w:t>
      </w:r>
      <w:r w:rsidRPr="006F4DE1">
        <w:rPr>
          <w:szCs w:val="24"/>
          <w:bCs/>
          <w:lang w:val="en-GB" w:eastAsia="en-GB"/>
          <w:b w:val="1"/>
          <w:i w:val="0"/>
          <w:color w:val="000000"/>
          <w:sz w:val="24"/>
          <w:spacing w:val="0"/>
          <w:w w:val="100"/>
          <w:rFonts w:eastAsia="Times New Roman"/>
          <w:caps w:val="0"/>
        </w:rPr>
        <w:t>3.3383333</w:t>
      </w:r>
    </w:p>
    <w:p w14:paraId="22C1D3D2" w14:textId="77777777" w:rsidR="00DE6838" w:rsidRPr="006F4DE1" w:rsidRDefault="00DE6838" w:rsidP="006F4DE1">
      <w:pPr>
        <w:spacing w:before="0" w:beforeAutospacing="0" w:after="160" w:afterAutospacing="0" w:lineRule="auto" w:line="360"/>
        <w:rPr>
          <w:szCs w:val="24"/>
          <w:bCs/>
          <w:b w:val="1"/>
          <w:i w:val="0"/>
          <w:sz w:val="24"/>
          <w:spacing w:val="0"/>
          <w:w w:val="100"/>
          <w:rFonts/>
          <w:caps w:val="0"/>
        </w:rPr>
        <w:snapToGrid w:val="0"/>
        <w:textAlignment w:val="baseline"/>
      </w:pPr>
      <w:r w:rsidRPr="006F4DE1">
        <w:rPr>
          <w:szCs w:val="24"/>
          <w:bCs/>
          <w:b w:val="1"/>
          <w:i w:val="0"/>
          <w:sz w:val="24"/>
          <w:spacing w:val="0"/>
          <w:w w:val="100"/>
          <w:rFonts/>
          <w:caps w:val="0"/>
        </w:rPr>
        <w:t>Weather:</w:t>
      </w:r>
      <w:r w:rsidRPr="006F4DE1">
        <w:rPr>
          <w:szCs w:val="24"/>
          <w:bCs/>
          <w:b w:val="1"/>
          <w:i w:val="0"/>
          <w:sz w:val="24"/>
          <w:spacing w:val="0"/>
          <w:w w:val="100"/>
          <w:rFonts/>
          <w:caps w:val="0"/>
        </w:rPr>
        <w:t> </w:t>
      </w:r>
      <w:r w:rsidRPr="006F4DE1">
        <w:rPr>
          <w:szCs w:val="24"/>
          <w:bCs/>
          <w:b w:val="1"/>
          <w:i w:val="0"/>
          <w:sz w:val="24"/>
          <w:spacing w:val="0"/>
          <w:w w:val="100"/>
          <w:rFonts/>
          <w:caps w:val="0"/>
        </w:rPr>
        <w:t>34</w:t>
      </w:r>
      <w:r w:rsidRPr="006F4DE1">
        <w:rPr>
          <w:szCs w:val="24"/>
          <w:bCs/>
          <w:b w:val="1"/>
          <w:i w:val="0"/>
          <w:sz w:val="24"/>
          <w:spacing w:val="0"/>
          <w:w w:val="100"/>
          <w:vertAlign w:val="superscript"/>
          <w:rFonts/>
          <w:caps w:val="0"/>
        </w:rPr>
        <w:t>o</w:t>
      </w:r>
      <w:r w:rsidRPr="006F4DE1">
        <w:rPr>
          <w:szCs w:val="24"/>
          <w:bCs/>
          <w:b w:val="1"/>
          <w:i w:val="0"/>
          <w:sz w:val="24"/>
          <w:spacing w:val="0"/>
          <w:w w:val="100"/>
          <w:rFonts/>
          <w:caps w:val="0"/>
        </w:rPr>
        <w:t>C,</w:t>
      </w:r>
      <w:r w:rsidRPr="006F4DE1">
        <w:rPr>
          <w:szCs w:val="24"/>
          <w:bCs/>
          <w:b w:val="1"/>
          <w:i w:val="0"/>
          <w:sz w:val="24"/>
          <w:spacing w:val="0"/>
          <w:w w:val="100"/>
          <w:rFonts/>
          <w:caps w:val="0"/>
        </w:rPr>
        <w:t> </w:t>
      </w:r>
      <w:r w:rsidRPr="006F4DE1">
        <w:rPr>
          <w:szCs w:val="24"/>
          <w:bCs/>
          <w:b w:val="1"/>
          <w:i w:val="0"/>
          <w:sz w:val="24"/>
          <w:spacing w:val="0"/>
          <w:w w:val="100"/>
          <w:rFonts/>
          <w:caps w:val="0"/>
        </w:rPr>
        <w:t>sunny</w:t>
      </w:r>
    </w:p>
    <w:p w14:paraId="00E7F131" w14:textId="77777777" w:rsidR="00DE6838" w:rsidRPr="006F4DE1" w:rsidRDefault="00DE6838" w:rsidP="006F4DE1">
      <w:pPr>
        <w:spacing w:before="0" w:beforeAutospacing="0" w:after="160" w:afterAutospacing="0" w:lineRule="auto" w:line="360"/>
        <w:rPr>
          <w:szCs w:val="24"/>
          <w:bCs/>
          <w:b w:val="1"/>
          <w:i w:val="0"/>
          <w:sz w:val="24"/>
          <w:spacing w:val="0"/>
          <w:w w:val="100"/>
          <w:rFonts/>
          <w:caps w:val="0"/>
        </w:rPr>
        <w:snapToGrid w:val="0"/>
        <w:textAlignment w:val="baseline"/>
      </w:pPr>
      <w:r w:rsidRPr="006F4DE1">
        <w:rPr>
          <w:szCs w:val="24"/>
          <w:bCs/>
          <w:b w:val="1"/>
          <w:i w:val="0"/>
          <w:sz w:val="24"/>
          <w:spacing w:val="0"/>
          <w:w w:val="100"/>
          <w:rFonts/>
          <w:caps w:val="0"/>
        </w:rPr>
        <w:t>Altitude:</w:t>
      </w:r>
      <w:r w:rsidRPr="006F4DE1">
        <w:rPr>
          <w:szCs w:val="24"/>
          <w:bCs/>
          <w:b w:val="1"/>
          <w:i w:val="0"/>
          <w:sz w:val="24"/>
          <w:spacing w:val="0"/>
          <w:w w:val="100"/>
          <w:rFonts/>
          <w:caps w:val="0"/>
        </w:rPr>
        <w:t> </w:t>
      </w:r>
      <w:r w:rsidRPr="006F4DE1">
        <w:rPr>
          <w:szCs w:val="24"/>
          <w:bCs/>
          <w:b w:val="1"/>
          <w:i w:val="0"/>
          <w:sz w:val="24"/>
          <w:spacing w:val="0"/>
          <w:w w:val="100"/>
          <w:rFonts/>
          <w:caps w:val="0"/>
        </w:rPr>
        <w:t>59m</w:t>
      </w:r>
      <w:r w:rsidRPr="006F4DE1">
        <w:rPr>
          <w:szCs w:val="24"/>
          <w:bCs/>
          <w:b w:val="1"/>
          <w:i w:val="0"/>
          <w:sz w:val="24"/>
          <w:spacing w:val="0"/>
          <w:w w:val="100"/>
          <w:rFonts/>
          <w:caps w:val="0"/>
        </w:rPr>
        <w:t> </w:t>
      </w:r>
      <w:r w:rsidRPr="006F4DE1">
        <w:rPr>
          <w:szCs w:val="24"/>
          <w:bCs/>
          <w:b w:val="1"/>
          <w:i w:val="0"/>
          <w:sz w:val="24"/>
          <w:spacing w:val="0"/>
          <w:w w:val="100"/>
          <w:rFonts/>
          <w:caps w:val="0"/>
        </w:rPr>
        <w:t>Above</w:t>
      </w:r>
      <w:r w:rsidRPr="006F4DE1">
        <w:rPr>
          <w:szCs w:val="24"/>
          <w:bCs/>
          <w:b w:val="1"/>
          <w:i w:val="0"/>
          <w:sz w:val="24"/>
          <w:spacing w:val="0"/>
          <w:w w:val="100"/>
          <w:rFonts/>
          <w:caps w:val="0"/>
        </w:rPr>
        <w:t> </w:t>
      </w:r>
      <w:r w:rsidRPr="006F4DE1">
        <w:rPr>
          <w:szCs w:val="24"/>
          <w:bCs/>
          <w:b w:val="1"/>
          <w:i w:val="0"/>
          <w:sz w:val="24"/>
          <w:spacing w:val="0"/>
          <w:w w:val="100"/>
          <w:rFonts/>
          <w:caps w:val="0"/>
        </w:rPr>
        <w:t>MSL</w:t>
      </w:r>
    </w:p>
    <w:p w14:paraId="5D1C865E" w14:textId="77777777" w:rsidR="00DE6838" w:rsidRPr="006F4DE1" w:rsidRDefault="00DE6838" w:rsidP="006F4DE1">
      <w:pPr>
        <w:spacing w:before="0" w:beforeAutospacing="0" w:after="160" w:afterAutospacing="0" w:lineRule="auto" w:line="360"/>
        <w:rPr>
          <w:szCs w:val="24"/>
          <w:bCs/>
          <w:b w:val="1"/>
          <w:i w:val="0"/>
          <w:sz w:val="24"/>
          <w:spacing w:val="0"/>
          <w:w w:val="100"/>
          <w:highlight w:val="yellow"/>
          <w:rFonts/>
          <w:caps w:val="0"/>
        </w:rPr>
        <w:snapToGrid w:val="0"/>
        <w:textAlignment w:val="baseline"/>
      </w:pPr>
      <w:r>
        <w:rPr>
          <w:b w:val="1"/>
          <w:i w:val="0"/>
          <w:sz w:val="24"/>
          <w:spacing w:val="0"/>
          <w:w w:val="100"/>
          <w:highlight w:val="yellow"/>
          <w:rFonts/>
          <w:caps w:val="0"/>
        </w:rPr>
        <w:t/>
      </w:r>
    </w:p>
    <w:p w14:paraId="2A5BAC60" w14:textId="77777777" w:rsidR="00DE6838" w:rsidRPr="006F4DE1" w:rsidRDefault="00DE6838" w:rsidP="006F4DE1">
      <w:pPr>
        <w:spacing w:before="0" w:beforeAutospacing="0" w:after="160" w:afterAutospacing="0" w:lineRule="auto" w:line="360"/>
        <w:rPr>
          <w:szCs w:val="24"/>
          <w:b w:val="0"/>
          <w:i w:val="0"/>
          <w:sz w:val="24"/>
          <w:spacing w:val="0"/>
          <w:w w:val="100"/>
          <w:rFonts/>
          <w:caps w:val="0"/>
        </w:rPr>
        <w:snapToGrid w:val="0"/>
        <w:textAlignment w:val="baseline"/>
      </w:pPr>
      <w:r w:rsidRPr="006F4DE1">
        <w:rPr>
          <w:szCs w:val="24"/>
          <w:bCs/>
          <w:b w:val="1"/>
          <w:i w:val="0"/>
          <w:sz w:val="24"/>
          <w:spacing w:val="0"/>
          <w:w w:val="100"/>
          <w:rFonts/>
          <w:caps w:val="0"/>
        </w:rPr>
        <w:t>Outcrop</w:t>
      </w:r>
      <w:r w:rsidRPr="006F4DE1">
        <w:rPr>
          <w:szCs w:val="24"/>
          <w:bCs/>
          <w:b w:val="1"/>
          <w:i w:val="0"/>
          <w:sz w:val="24"/>
          <w:spacing w:val="0"/>
          <w:w w:val="100"/>
          <w:rFonts/>
          <w:caps w:val="0"/>
        </w:rPr>
        <w:t> </w:t>
      </w:r>
      <w:r w:rsidRPr="006F4DE1">
        <w:rPr>
          <w:szCs w:val="24"/>
          <w:bCs/>
          <w:b w:val="1"/>
          <w:i w:val="0"/>
          <w:sz w:val="24"/>
          <w:spacing w:val="0"/>
          <w:w w:val="100"/>
          <w:rFonts/>
          <w:caps w:val="0"/>
        </w:rPr>
        <w:t>name</w:t>
      </w:r>
      <w:r w:rsidRPr="006F4DE1">
        <w:rPr>
          <w:szCs w:val="24"/>
          <w:b w:val="0"/>
          <w:i w:val="0"/>
          <w:sz w:val="24"/>
          <w:spacing w:val="0"/>
          <w:w w:val="100"/>
          <w:rFonts/>
          <w:caps w:val="0"/>
        </w:rPr>
        <w:t>:</w:t>
      </w:r>
      <w:r w:rsidRPr="006F4DE1">
        <w:rPr>
          <w:szCs w:val="24"/>
          <w:b w:val="0"/>
          <w:i w:val="0"/>
          <w:sz w:val="24"/>
          <w:spacing w:val="0"/>
          <w:w w:val="100"/>
          <w:rFonts/>
          <w:caps w:val="0"/>
        </w:rPr>
        <w:t> </w:t>
      </w:r>
      <w:r w:rsidRPr="006F4DE1">
        <w:rPr>
          <w:szCs w:val="24"/>
          <w:b w:val="0"/>
          <w:i w:val="0"/>
          <w:sz w:val="24"/>
          <w:spacing w:val="0"/>
          <w:w w:val="100"/>
          <w:rFonts/>
          <w:caps w:val="0"/>
        </w:rPr>
        <w:t>Normal</w:t>
      </w:r>
      <w:r w:rsidRPr="006F4DE1">
        <w:rPr>
          <w:szCs w:val="24"/>
          <w:b w:val="0"/>
          <w:i w:val="0"/>
          <w:sz w:val="24"/>
          <w:spacing w:val="0"/>
          <w:w w:val="100"/>
          <w:rFonts/>
          <w:caps w:val="0"/>
        </w:rPr>
        <w:t> </w:t>
      </w:r>
      <w:r w:rsidRPr="006F4DE1">
        <w:rPr>
          <w:szCs w:val="24"/>
          <w:b w:val="0"/>
          <w:i w:val="0"/>
          <w:sz w:val="24"/>
          <w:spacing w:val="0"/>
          <w:w w:val="100"/>
          <w:rFonts/>
          <w:caps w:val="0"/>
        </w:rPr>
        <w:t>Granite</w:t>
      </w:r>
    </w:p>
    <w:p w14:paraId="19F0B738" w14:textId="77777777" w:rsidR="005C59D5" w:rsidRDefault="00DE6838" w:rsidP="000E56DD">
      <w:pPr>
        <w:jc w:val="both"/>
        <w:spacing w:before="0" w:beforeAutospacing="0" w:after="160" w:afterAutospacing="0" w:lineRule="auto" w:line="360"/>
        <w:rPr>
          <w:szCs w:val="24"/>
          <w:b w:val="0"/>
          <w:i w:val="0"/>
          <w:sz w:val="24"/>
          <w:spacing w:val="0"/>
          <w:w w:val="100"/>
          <w:rFonts/>
          <w:caps w:val="0"/>
        </w:rPr>
        <w:snapToGrid w:val="0"/>
        <w:textAlignment w:val="baseline"/>
        <w:tabs>
          <w:tab w:val="left" w:pos="1947"/>
        </w:tabs>
      </w:pPr>
      <w:r w:rsidRPr="006F4DE1">
        <w:rPr>
          <w:szCs w:val="24"/>
          <w:bCs/>
          <w:b w:val="1"/>
          <w:i w:val="0"/>
          <w:sz w:val="24"/>
          <w:spacing w:val="0"/>
          <w:w w:val="100"/>
          <w:rFonts/>
          <w:caps w:val="0"/>
        </w:rPr>
        <w:t>Description</w:t>
      </w:r>
      <w:r w:rsidRPr="006F4DE1">
        <w:rPr>
          <w:szCs w:val="24"/>
          <w:b w:val="0"/>
          <w:i w:val="0"/>
          <w:sz w:val="24"/>
          <w:spacing w:val="0"/>
          <w:w w:val="100"/>
          <w:rFonts/>
          <w:caps w:val="0"/>
        </w:rPr>
        <w:t>:</w:t>
      </w:r>
      <w:r w:rsidRPr="006F4DE1">
        <w:rPr>
          <w:szCs w:val="24"/>
          <w:b w:val="0"/>
          <w:i w:val="0"/>
          <w:sz w:val="24"/>
          <w:spacing w:val="0"/>
          <w:w w:val="100"/>
          <w:rFonts/>
          <w:caps w:val="0"/>
        </w:rPr>
        <w:t> </w:t>
      </w:r>
      <w:r w:rsidRPr="006F4DE1">
        <w:rPr>
          <w:szCs w:val="24"/>
          <w:b w:val="0"/>
          <w:i w:val="0"/>
          <w:sz w:val="24"/>
          <w:spacing w:val="0"/>
          <w:w w:val="100"/>
          <w:rFonts/>
          <w:caps w:val="0"/>
        </w:rPr>
        <w:t>A</w:t>
      </w:r>
      <w:r w:rsidRPr="006F4DE1">
        <w:rPr>
          <w:szCs w:val="24"/>
          <w:b w:val="0"/>
          <w:i w:val="0"/>
          <w:sz w:val="24"/>
          <w:spacing w:val="0"/>
          <w:w w:val="100"/>
          <w:rFonts/>
          <w:caps w:val="0"/>
        </w:rPr>
        <w:t> </w:t>
      </w:r>
      <w:r w:rsidRPr="006F4DE1">
        <w:rPr>
          <w:szCs w:val="24"/>
          <w:b w:val="0"/>
          <w:i w:val="0"/>
          <w:sz w:val="24"/>
          <w:spacing w:val="0"/>
          <w:w w:val="100"/>
          <w:rFonts/>
          <w:caps w:val="0"/>
        </w:rPr>
        <w:t>low-lying</w:t>
      </w:r>
      <w:r w:rsidRPr="006F4DE1">
        <w:rPr>
          <w:szCs w:val="24"/>
          <w:b w:val="0"/>
          <w:i w:val="0"/>
          <w:sz w:val="24"/>
          <w:spacing w:val="0"/>
          <w:w w:val="100"/>
          <w:rFonts/>
          <w:caps w:val="0"/>
        </w:rPr>
        <w:t> </w:t>
      </w:r>
      <w:r w:rsidRPr="006F4DE1">
        <w:rPr>
          <w:szCs w:val="24"/>
          <w:b w:val="0"/>
          <w:i w:val="0"/>
          <w:sz w:val="24"/>
          <w:spacing w:val="0"/>
          <w:w w:val="100"/>
          <w:rFonts/>
          <w:caps w:val="0"/>
        </w:rPr>
        <w:t>outcrop</w:t>
      </w:r>
      <w:r w:rsidRPr="006F4DE1">
        <w:rPr>
          <w:szCs w:val="24"/>
          <w:b w:val="0"/>
          <w:i w:val="0"/>
          <w:sz w:val="24"/>
          <w:spacing w:val="0"/>
          <w:w w:val="100"/>
          <w:rFonts/>
          <w:caps w:val="0"/>
        </w:rPr>
        <w:t> </w:t>
      </w:r>
      <w:r w:rsidRPr="006F4DE1">
        <w:rPr>
          <w:szCs w:val="24"/>
          <w:b w:val="0"/>
          <w:i w:val="0"/>
          <w:sz w:val="24"/>
          <w:spacing w:val="0"/>
          <w:w w:val="100"/>
          <w:rFonts/>
          <w:caps w:val="0"/>
        </w:rPr>
        <w:t>that</w:t>
      </w:r>
      <w:r w:rsidRPr="006F4DE1">
        <w:rPr>
          <w:szCs w:val="24"/>
          <w:b w:val="0"/>
          <w:i w:val="0"/>
          <w:sz w:val="24"/>
          <w:spacing w:val="0"/>
          <w:w w:val="100"/>
          <w:rFonts/>
          <w:caps w:val="0"/>
        </w:rPr>
        <w:t> </w:t>
      </w:r>
      <w:r w:rsidRPr="006F4DE1">
        <w:rPr>
          <w:szCs w:val="24"/>
          <w:b w:val="0"/>
          <w:i w:val="0"/>
          <w:sz w:val="24"/>
          <w:spacing w:val="0"/>
          <w:w w:val="100"/>
          <w:rFonts/>
          <w:caps w:val="0"/>
        </w:rPr>
        <w:t>is</w:t>
      </w:r>
      <w:r w:rsidRPr="006F4DE1">
        <w:rPr>
          <w:szCs w:val="24"/>
          <w:b w:val="0"/>
          <w:i w:val="0"/>
          <w:sz w:val="24"/>
          <w:spacing w:val="0"/>
          <w:w w:val="100"/>
          <w:rFonts/>
          <w:caps w:val="0"/>
        </w:rPr>
        <w:t> </w:t>
      </w:r>
      <w:r w:rsidRPr="006F4DE1">
        <w:rPr>
          <w:szCs w:val="24"/>
          <w:b w:val="0"/>
          <w:i w:val="0"/>
          <w:sz w:val="24"/>
          <w:spacing w:val="0"/>
          <w:w w:val="100"/>
          <w:rFonts/>
          <w:caps w:val="0"/>
        </w:rPr>
        <w:t>fine</w:t>
      </w:r>
      <w:r w:rsidRPr="006F4DE1">
        <w:rPr>
          <w:szCs w:val="24"/>
          <w:b w:val="0"/>
          <w:i w:val="0"/>
          <w:sz w:val="24"/>
          <w:spacing w:val="0"/>
          <w:w w:val="100"/>
          <w:rFonts/>
          <w:caps w:val="0"/>
        </w:rPr>
        <w:t> </w:t>
      </w:r>
      <w:r w:rsidR="000E56DD" w:rsidRPr="006F4DE1">
        <w:rPr>
          <w:szCs w:val="24"/>
          <w:b w:val="0"/>
          <w:i w:val="0"/>
          <w:sz w:val="24"/>
          <w:spacing w:val="0"/>
          <w:w w:val="100"/>
          <w:rFonts/>
          <w:caps w:val="0"/>
        </w:rPr>
        <w:t>grained</w:t>
      </w:r>
      <w:r w:rsidR="000E56DD" w:rsidRPr="006F4DE1">
        <w:rPr>
          <w:szCs w:val="24"/>
          <w:b w:val="0"/>
          <w:i w:val="0"/>
          <w:sz w:val="24"/>
          <w:spacing w:val="0"/>
          <w:w w:val="100"/>
          <w:rFonts/>
          <w:caps w:val="0"/>
        </w:rPr>
        <w:t> </w:t>
      </w:r>
      <w:r w:rsidR="000E56DD" w:rsidRPr="006F4DE1">
        <w:rPr>
          <w:szCs w:val="24"/>
          <w:b w:val="0"/>
          <w:i w:val="0"/>
          <w:sz w:val="24"/>
          <w:spacing w:val="0"/>
          <w:w w:val="100"/>
          <w:rFonts/>
          <w:caps w:val="0"/>
        </w:rPr>
        <w:t>with</w:t>
      </w:r>
      <w:r w:rsidRPr="006F4DE1">
        <w:rPr>
          <w:szCs w:val="24"/>
          <w:b w:val="0"/>
          <w:i w:val="0"/>
          <w:sz w:val="24"/>
          <w:spacing w:val="0"/>
          <w:w w:val="100"/>
          <w:rFonts/>
          <w:caps w:val="0"/>
        </w:rPr>
        <w:t> </w:t>
      </w:r>
      <w:r w:rsidRPr="006F4DE1">
        <w:rPr>
          <w:szCs w:val="24"/>
          <w:b w:val="0"/>
          <w:i w:val="0"/>
          <w:sz w:val="24"/>
          <w:spacing w:val="0"/>
          <w:w w:val="100"/>
          <w:rFonts/>
          <w:caps w:val="0"/>
        </w:rPr>
        <w:t>predominantly</w:t>
      </w:r>
      <w:r w:rsidRPr="006F4DE1">
        <w:rPr>
          <w:szCs w:val="24"/>
          <w:b w:val="0"/>
          <w:i w:val="0"/>
          <w:sz w:val="24"/>
          <w:spacing w:val="0"/>
          <w:w w:val="100"/>
          <w:rFonts/>
          <w:caps w:val="0"/>
        </w:rPr>
        <w:t> </w:t>
      </w:r>
      <w:r w:rsidRPr="006F4DE1">
        <w:rPr>
          <w:szCs w:val="24"/>
          <w:b w:val="0"/>
          <w:i w:val="0"/>
          <w:sz w:val="24"/>
          <w:spacing w:val="0"/>
          <w:w w:val="100"/>
          <w:rFonts/>
          <w:caps w:val="0"/>
        </w:rPr>
        <w:t>mafic</w:t>
      </w:r>
      <w:r w:rsidRPr="006F4DE1">
        <w:rPr>
          <w:szCs w:val="24"/>
          <w:b w:val="0"/>
          <w:i w:val="0"/>
          <w:sz w:val="24"/>
          <w:spacing w:val="0"/>
          <w:w w:val="100"/>
          <w:rFonts/>
          <w:caps w:val="0"/>
        </w:rPr>
        <w:t> </w:t>
      </w:r>
      <w:r w:rsidRPr="006F4DE1">
        <w:rPr>
          <w:szCs w:val="24"/>
          <w:b w:val="0"/>
          <w:i w:val="0"/>
          <w:sz w:val="24"/>
          <w:spacing w:val="0"/>
          <w:w w:val="100"/>
          <w:rFonts/>
          <w:caps w:val="0"/>
        </w:rPr>
        <w:t>minerals..</w:t>
      </w:r>
    </w:p>
    <w:p w14:paraId="42B198BD" w14:textId="77777777" w:rsidR="000E56DD" w:rsidRPr="006F4DE1" w:rsidRDefault="000E56DD" w:rsidP="000E56DD">
      <w:pPr>
        <w:jc w:val="both"/>
        <w:spacing w:before="0" w:beforeAutospacing="0" w:after="160" w:afterAutospacing="0" w:lineRule="auto" w:line="360"/>
        <w:rPr>
          <w:szCs w:val="24"/>
          <w:b w:val="0"/>
          <w:i w:val="0"/>
          <w:sz w:val="24"/>
          <w:spacing w:val="0"/>
          <w:w w:val="100"/>
          <w:rFonts/>
          <w:caps w:val="0"/>
        </w:rPr>
        <w:snapToGrid w:val="0"/>
        <w:textAlignment w:val="baseline"/>
        <w:tabs>
          <w:tab w:val="left" w:pos="1947"/>
        </w:tabs>
      </w:pPr>
      <w:r>
        <w:rPr>
          <w:b w:val="0"/>
          <w:i w:val="0"/>
          <w:sz w:val="24"/>
          <w:spacing w:val="0"/>
          <w:w w:val="100"/>
          <w:rFonts/>
          <w:caps w:val="0"/>
        </w:rPr>
        <w:t/>
      </w:r>
    </w:p>
    <w:p w14:paraId="323D69BF" w14:textId="77777777" w:rsidR="009435A5" w:rsidRPr="006F4DE1" w:rsidRDefault="009435A5" w:rsidP="006F4DE1">
      <w:pPr>
        <w:jc w:val="both"/>
        <w:spacing w:before="0" w:beforeAutospacing="0" w:after="160" w:afterAutospacing="0" w:lineRule="auto" w:line="360"/>
        <w:rPr>
          <w:szCs w:val="24"/>
          <w:bCs/>
          <w:b w:val="1"/>
          <w:i w:val="0"/>
          <w:sz w:val="24"/>
          <w:spacing w:val="0"/>
          <w:w w:val="100"/>
          <w:rFonts/>
          <w:caps w:val="0"/>
        </w:rPr>
        <w:snapToGrid w:val="0"/>
        <w:textAlignment w:val="baseline"/>
        <w:tabs>
          <w:tab w:val="left" w:pos="1947"/>
        </w:tabs>
      </w:pPr>
      <w:r w:rsidRPr="006F4DE1">
        <w:rPr>
          <w:szCs w:val="24"/>
          <w:bCs/>
          <w:b w:val="1"/>
          <w:i w:val="0"/>
          <w:sz w:val="24"/>
          <w:spacing w:val="0"/>
          <w:w w:val="100"/>
          <w:rFonts/>
          <w:caps w:val="0"/>
        </w:rPr>
        <w:t>LOCATION</w:t>
      </w:r>
      <w:r w:rsidRPr="006F4DE1">
        <w:rPr>
          <w:szCs w:val="24"/>
          <w:bCs/>
          <w:b w:val="1"/>
          <w:i w:val="0"/>
          <w:sz w:val="24"/>
          <w:spacing w:val="0"/>
          <w:w w:val="100"/>
          <w:rFonts/>
          <w:caps w:val="0"/>
        </w:rPr>
        <w:t> </w:t>
      </w:r>
      <w:r w:rsidRPr="006F4DE1">
        <w:rPr>
          <w:szCs w:val="24"/>
          <w:bCs/>
          <w:b w:val="1"/>
          <w:i w:val="0"/>
          <w:sz w:val="24"/>
          <w:spacing w:val="0"/>
          <w:w w:val="100"/>
          <w:rFonts/>
          <w:caps w:val="0"/>
        </w:rPr>
        <w:t>15</w:t>
      </w:r>
    </w:p>
    <w:p w14:paraId="790E8B1E" w14:textId="77777777" w:rsidR="009435A5" w:rsidRPr="006F4DE1" w:rsidRDefault="009435A5" w:rsidP="006F4DE1">
      <w:pPr>
        <w:spacing w:before="0" w:beforeAutospacing="0" w:after="160" w:afterAutospacing="0" w:lineRule="auto" w:line="360"/>
        <w:rPr>
          <w:szCs w:val="24"/>
          <w:lang w:val="en-GB" w:eastAsia="en-GB"/>
          <w:b w:val="0"/>
          <w:i w:val="0"/>
          <w:color w:val="000000"/>
          <w:sz w:val="24"/>
          <w:spacing w:val="0"/>
          <w:w w:val="100"/>
          <w:rFonts w:eastAsia="Times New Roman"/>
          <w:caps w:val="0"/>
        </w:rPr>
        <w:snapToGrid w:val="0"/>
        <w:textAlignment w:val="baseline"/>
      </w:pPr>
      <w:r w:rsidRPr="006F4DE1">
        <w:rPr>
          <w:szCs w:val="24"/>
          <w:bCs/>
          <w:b w:val="1"/>
          <w:i w:val="0"/>
          <w:sz w:val="24"/>
          <w:spacing w:val="0"/>
          <w:w w:val="100"/>
          <w:rFonts/>
          <w:caps w:val="0"/>
        </w:rPr>
        <w:t>Coordinates;</w:t>
      </w:r>
      <w:r w:rsidRPr="006F4DE1">
        <w:rPr>
          <w:szCs w:val="24"/>
          <w:bCs/>
          <w:b w:val="1"/>
          <w:i w:val="0"/>
          <w:color w:val="000000"/>
          <w:sz w:val="24"/>
          <w:spacing w:val="0"/>
          <w:w w:val="100"/>
          <w:rFonts/>
          <w:caps w:val="0"/>
        </w:rPr>
        <w:t>  </w:t>
      </w:r>
      <w:r w:rsidRPr="006F4DE1">
        <w:rPr>
          <w:szCs w:val="24"/>
          <w:bCs/>
          <w:lang w:val="en-GB" w:eastAsia="en-GB"/>
          <w:b w:val="1"/>
          <w:i w:val="0"/>
          <w:color w:val="000000"/>
          <w:sz w:val="24"/>
          <w:spacing w:val="0"/>
          <w:w w:val="100"/>
          <w:rFonts w:eastAsia="Times New Roman"/>
          <w:caps w:val="0"/>
        </w:rPr>
        <w:t>7.2023500,</w:t>
      </w:r>
      <w:r w:rsidRPr="006F4DE1">
        <w:rPr>
          <w:szCs w:val="24"/>
          <w:bCs/>
          <w:lang w:val="en-GB" w:eastAsia="en-GB"/>
          <w:b w:val="1"/>
          <w:i w:val="0"/>
          <w:color w:val="000000"/>
          <w:sz w:val="24"/>
          <w:spacing w:val="0"/>
          <w:w w:val="100"/>
          <w:rFonts w:eastAsia="Times New Roman"/>
          <w:caps w:val="0"/>
        </w:rPr>
        <w:t>  </w:t>
      </w:r>
      <w:r w:rsidRPr="006F4DE1">
        <w:rPr>
          <w:szCs w:val="24"/>
          <w:bCs/>
          <w:lang w:val="en-GB" w:eastAsia="en-GB"/>
          <w:b w:val="1"/>
          <w:i w:val="0"/>
          <w:color w:val="000000"/>
          <w:sz w:val="24"/>
          <w:spacing w:val="0"/>
          <w:w w:val="100"/>
          <w:rFonts w:eastAsia="Times New Roman"/>
          <w:caps w:val="0"/>
        </w:rPr>
        <w:t>3.3504500</w:t>
      </w:r>
    </w:p>
    <w:p w14:paraId="3DFBE9B9" w14:textId="77777777" w:rsidR="009435A5" w:rsidRPr="006F4DE1" w:rsidRDefault="009435A5" w:rsidP="006F4DE1">
      <w:pPr>
        <w:spacing w:before="0" w:beforeAutospacing="0" w:after="160" w:afterAutospacing="0" w:lineRule="auto" w:line="360"/>
        <w:rPr>
          <w:szCs w:val="24"/>
          <w:bCs/>
          <w:b w:val="1"/>
          <w:i w:val="0"/>
          <w:sz w:val="24"/>
          <w:spacing w:val="0"/>
          <w:w w:val="100"/>
          <w:rFonts/>
          <w:caps w:val="0"/>
        </w:rPr>
        <w:snapToGrid w:val="0"/>
        <w:textAlignment w:val="baseline"/>
      </w:pPr>
      <w:r w:rsidRPr="006F4DE1">
        <w:rPr>
          <w:szCs w:val="24"/>
          <w:bCs/>
          <w:b w:val="1"/>
          <w:i w:val="0"/>
          <w:sz w:val="24"/>
          <w:spacing w:val="0"/>
          <w:w w:val="100"/>
          <w:rFonts/>
          <w:caps w:val="0"/>
        </w:rPr>
        <w:t>Weather:</w:t>
      </w:r>
      <w:r w:rsidRPr="006F4DE1">
        <w:rPr>
          <w:szCs w:val="24"/>
          <w:bCs/>
          <w:b w:val="1"/>
          <w:i w:val="0"/>
          <w:sz w:val="24"/>
          <w:spacing w:val="0"/>
          <w:w w:val="100"/>
          <w:rFonts/>
          <w:caps w:val="0"/>
        </w:rPr>
        <w:t> </w:t>
      </w:r>
      <w:r w:rsidRPr="006F4DE1">
        <w:rPr>
          <w:szCs w:val="24"/>
          <w:bCs/>
          <w:b w:val="1"/>
          <w:i w:val="0"/>
          <w:sz w:val="24"/>
          <w:spacing w:val="0"/>
          <w:w w:val="100"/>
          <w:rFonts/>
          <w:caps w:val="0"/>
        </w:rPr>
        <w:t>34</w:t>
      </w:r>
      <w:r w:rsidRPr="006F4DE1">
        <w:rPr>
          <w:szCs w:val="24"/>
          <w:bCs/>
          <w:b w:val="1"/>
          <w:i w:val="0"/>
          <w:sz w:val="24"/>
          <w:spacing w:val="0"/>
          <w:w w:val="100"/>
          <w:vertAlign w:val="superscript"/>
          <w:rFonts/>
          <w:caps w:val="0"/>
        </w:rPr>
        <w:t>o</w:t>
      </w:r>
      <w:r w:rsidRPr="006F4DE1">
        <w:rPr>
          <w:szCs w:val="24"/>
          <w:bCs/>
          <w:b w:val="1"/>
          <w:i w:val="0"/>
          <w:sz w:val="24"/>
          <w:spacing w:val="0"/>
          <w:w w:val="100"/>
          <w:rFonts/>
          <w:caps w:val="0"/>
        </w:rPr>
        <w:t>C,</w:t>
      </w:r>
      <w:r w:rsidRPr="006F4DE1">
        <w:rPr>
          <w:szCs w:val="24"/>
          <w:bCs/>
          <w:b w:val="1"/>
          <w:i w:val="0"/>
          <w:sz w:val="24"/>
          <w:spacing w:val="0"/>
          <w:w w:val="100"/>
          <w:rFonts/>
          <w:caps w:val="0"/>
        </w:rPr>
        <w:t> </w:t>
      </w:r>
      <w:r w:rsidRPr="006F4DE1">
        <w:rPr>
          <w:szCs w:val="24"/>
          <w:bCs/>
          <w:b w:val="1"/>
          <w:i w:val="0"/>
          <w:sz w:val="24"/>
          <w:spacing w:val="0"/>
          <w:w w:val="100"/>
          <w:rFonts/>
          <w:caps w:val="0"/>
        </w:rPr>
        <w:t>sunny</w:t>
      </w:r>
    </w:p>
    <w:p w14:paraId="0442205F" w14:textId="77777777" w:rsidR="009435A5" w:rsidRPr="006F4DE1" w:rsidRDefault="009435A5" w:rsidP="006F4DE1">
      <w:pPr>
        <w:spacing w:before="0" w:beforeAutospacing="0" w:after="160" w:afterAutospacing="0" w:lineRule="auto" w:line="360"/>
        <w:rPr>
          <w:szCs w:val="24"/>
          <w:bCs/>
          <w:b w:val="1"/>
          <w:i w:val="0"/>
          <w:sz w:val="24"/>
          <w:spacing w:val="0"/>
          <w:w w:val="100"/>
          <w:rFonts/>
          <w:caps w:val="0"/>
        </w:rPr>
        <w:snapToGrid w:val="0"/>
        <w:textAlignment w:val="baseline"/>
      </w:pPr>
      <w:r w:rsidRPr="006F4DE1">
        <w:rPr>
          <w:szCs w:val="24"/>
          <w:bCs/>
          <w:b w:val="1"/>
          <w:i w:val="0"/>
          <w:sz w:val="24"/>
          <w:spacing w:val="0"/>
          <w:w w:val="100"/>
          <w:rFonts/>
          <w:caps w:val="0"/>
        </w:rPr>
        <w:t>Altitude:</w:t>
      </w:r>
      <w:r w:rsidRPr="006F4DE1">
        <w:rPr>
          <w:szCs w:val="24"/>
          <w:bCs/>
          <w:b w:val="1"/>
          <w:i w:val="0"/>
          <w:sz w:val="24"/>
          <w:spacing w:val="0"/>
          <w:w w:val="100"/>
          <w:rFonts/>
          <w:caps w:val="0"/>
        </w:rPr>
        <w:t> </w:t>
      </w:r>
      <w:r w:rsidRPr="006F4DE1">
        <w:rPr>
          <w:szCs w:val="24"/>
          <w:bCs/>
          <w:b w:val="1"/>
          <w:i w:val="0"/>
          <w:sz w:val="24"/>
          <w:spacing w:val="0"/>
          <w:w w:val="100"/>
          <w:rFonts/>
          <w:caps w:val="0"/>
        </w:rPr>
        <w:t>95m</w:t>
      </w:r>
      <w:r w:rsidRPr="006F4DE1">
        <w:rPr>
          <w:szCs w:val="24"/>
          <w:bCs/>
          <w:b w:val="1"/>
          <w:i w:val="0"/>
          <w:sz w:val="24"/>
          <w:spacing w:val="0"/>
          <w:w w:val="100"/>
          <w:rFonts/>
          <w:caps w:val="0"/>
        </w:rPr>
        <w:t> </w:t>
      </w:r>
      <w:r w:rsidRPr="006F4DE1">
        <w:rPr>
          <w:szCs w:val="24"/>
          <w:bCs/>
          <w:b w:val="1"/>
          <w:i w:val="0"/>
          <w:sz w:val="24"/>
          <w:spacing w:val="0"/>
          <w:w w:val="100"/>
          <w:rFonts/>
          <w:caps w:val="0"/>
        </w:rPr>
        <w:t>Above</w:t>
      </w:r>
      <w:r w:rsidRPr="006F4DE1">
        <w:rPr>
          <w:szCs w:val="24"/>
          <w:bCs/>
          <w:b w:val="1"/>
          <w:i w:val="0"/>
          <w:sz w:val="24"/>
          <w:spacing w:val="0"/>
          <w:w w:val="100"/>
          <w:rFonts/>
          <w:caps w:val="0"/>
        </w:rPr>
        <w:t> </w:t>
      </w:r>
      <w:r w:rsidRPr="006F4DE1">
        <w:rPr>
          <w:szCs w:val="24"/>
          <w:bCs/>
          <w:b w:val="1"/>
          <w:i w:val="0"/>
          <w:sz w:val="24"/>
          <w:spacing w:val="0"/>
          <w:w w:val="100"/>
          <w:rFonts/>
          <w:caps w:val="0"/>
        </w:rPr>
        <w:t>MSL</w:t>
      </w:r>
    </w:p>
    <w:p w14:paraId="77E09EE5" w14:textId="77777777" w:rsidR="009435A5" w:rsidRPr="006F4DE1" w:rsidRDefault="009435A5" w:rsidP="006F4DE1">
      <w:pPr>
        <w:spacing w:before="0" w:beforeAutospacing="0" w:after="160" w:afterAutospacing="0" w:lineRule="auto" w:line="360"/>
        <w:rPr>
          <w:szCs w:val="24"/>
          <w:bCs/>
          <w:b w:val="1"/>
          <w:i w:val="0"/>
          <w:sz w:val="24"/>
          <w:spacing w:val="0"/>
          <w:w w:val="100"/>
          <w:rFonts/>
          <w:caps w:val="0"/>
        </w:rPr>
        <w:snapToGrid w:val="0"/>
        <w:textAlignment w:val="baseline"/>
      </w:pPr>
      <w:r w:rsidRPr="004C7298">
        <w:rPr>
          <w:szCs w:val="24"/>
          <w:bCs/>
          <w:b w:val="1"/>
          <w:i w:val="0"/>
          <w:sz w:val="24"/>
          <w:spacing w:val="0"/>
          <w:w w:val="100"/>
          <w:rFonts/>
          <w:caps w:val="0"/>
        </w:rPr>
        <w:t>Orientation</w:t>
      </w:r>
      <w:r w:rsidRPr="004C7298">
        <w:rPr>
          <w:szCs w:val="24"/>
          <w:bCs/>
          <w:b w:val="1"/>
          <w:i w:val="0"/>
          <w:sz w:val="24"/>
          <w:spacing w:val="0"/>
          <w:w w:val="100"/>
          <w:rFonts/>
          <w:caps w:val="0"/>
        </w:rPr>
        <w:t> </w:t>
      </w:r>
      <w:r w:rsidRPr="004C7298">
        <w:rPr>
          <w:szCs w:val="24"/>
          <w:bCs/>
          <w:b w:val="1"/>
          <w:i w:val="0"/>
          <w:sz w:val="24"/>
          <w:spacing w:val="0"/>
          <w:w w:val="100"/>
          <w:rFonts/>
          <w:caps w:val="0"/>
        </w:rPr>
        <w:t>of</w:t>
      </w:r>
      <w:r w:rsidRPr="004C7298">
        <w:rPr>
          <w:szCs w:val="24"/>
          <w:bCs/>
          <w:b w:val="1"/>
          <w:i w:val="0"/>
          <w:sz w:val="24"/>
          <w:spacing w:val="0"/>
          <w:w w:val="100"/>
          <w:rFonts/>
          <w:caps w:val="0"/>
        </w:rPr>
        <w:t> </w:t>
      </w:r>
      <w:r w:rsidRPr="006F4DE1">
        <w:rPr>
          <w:szCs w:val="24"/>
          <w:bCs/>
          <w:b w:val="1"/>
          <w:i w:val="0"/>
          <w:sz w:val="24"/>
          <w:spacing w:val="0"/>
          <w:w w:val="100"/>
          <w:rFonts/>
          <w:caps w:val="0"/>
        </w:rPr>
        <w:t>Outcrop:</w:t>
      </w:r>
      <w:r w:rsidRPr="006F4DE1">
        <w:rPr>
          <w:szCs w:val="24"/>
          <w:bCs/>
          <w:b w:val="1"/>
          <w:i w:val="0"/>
          <w:sz w:val="24"/>
          <w:spacing w:val="0"/>
          <w:w w:val="100"/>
          <w:rFonts/>
          <w:caps w:val="0"/>
        </w:rPr>
        <w:t> </w:t>
      </w:r>
      <w:r w:rsidRPr="006F4DE1">
        <w:rPr>
          <w:szCs w:val="24"/>
          <w:bCs/>
          <w:b w:val="1"/>
          <w:i w:val="0"/>
          <w:sz w:val="24"/>
          <w:spacing w:val="0"/>
          <w:w w:val="100"/>
          <w:rFonts/>
          <w:caps w:val="0"/>
        </w:rPr>
        <w:t>Trending</w:t>
      </w:r>
      <w:r w:rsidRPr="006F4DE1">
        <w:rPr>
          <w:szCs w:val="24"/>
          <w:bCs/>
          <w:b w:val="1"/>
          <w:i w:val="0"/>
          <w:sz w:val="24"/>
          <w:spacing w:val="0"/>
          <w:w w:val="100"/>
          <w:rFonts/>
          <w:caps w:val="0"/>
        </w:rPr>
        <w:t> </w:t>
      </w:r>
      <w:r w:rsidRPr="006F4DE1">
        <w:rPr>
          <w:szCs w:val="24"/>
          <w:bCs/>
          <w:b w:val="1"/>
          <w:i w:val="0"/>
          <w:sz w:val="24"/>
          <w:spacing w:val="0"/>
          <w:w w:val="100"/>
          <w:rFonts/>
          <w:caps w:val="0"/>
        </w:rPr>
        <w:t>North-East</w:t>
      </w:r>
    </w:p>
    <w:p w14:paraId="7F3CB4D8" w14:textId="77777777" w:rsidR="009435A5" w:rsidRPr="006F4DE1" w:rsidRDefault="009435A5" w:rsidP="006F4DE1">
      <w:pPr>
        <w:spacing w:before="0" w:beforeAutospacing="0" w:after="160" w:afterAutospacing="0" w:lineRule="auto" w:line="360"/>
        <w:rPr>
          <w:szCs w:val="24"/>
          <w:b w:val="0"/>
          <w:i w:val="0"/>
          <w:sz w:val="24"/>
          <w:spacing w:val="0"/>
          <w:w w:val="100"/>
          <w:rFonts/>
          <w:caps w:val="0"/>
        </w:rPr>
        <w:snapToGrid w:val="0"/>
        <w:textAlignment w:val="baseline"/>
      </w:pPr>
      <w:r w:rsidRPr="006F4DE1">
        <w:rPr>
          <w:szCs w:val="24"/>
          <w:bCs/>
          <w:b w:val="1"/>
          <w:i w:val="0"/>
          <w:sz w:val="24"/>
          <w:spacing w:val="0"/>
          <w:w w:val="100"/>
          <w:rFonts/>
          <w:caps w:val="0"/>
        </w:rPr>
        <w:t>Outcrop</w:t>
      </w:r>
      <w:r w:rsidRPr="006F4DE1">
        <w:rPr>
          <w:szCs w:val="24"/>
          <w:bCs/>
          <w:b w:val="1"/>
          <w:i w:val="0"/>
          <w:sz w:val="24"/>
          <w:spacing w:val="0"/>
          <w:w w:val="100"/>
          <w:rFonts/>
          <w:caps w:val="0"/>
        </w:rPr>
        <w:t> </w:t>
      </w:r>
      <w:r w:rsidRPr="006F4DE1">
        <w:rPr>
          <w:szCs w:val="24"/>
          <w:bCs/>
          <w:b w:val="1"/>
          <w:i w:val="0"/>
          <w:sz w:val="24"/>
          <w:spacing w:val="0"/>
          <w:w w:val="100"/>
          <w:rFonts/>
          <w:caps w:val="0"/>
        </w:rPr>
        <w:t>name</w:t>
      </w:r>
      <w:r w:rsidRPr="006F4DE1">
        <w:rPr>
          <w:szCs w:val="24"/>
          <w:b w:val="0"/>
          <w:i w:val="0"/>
          <w:sz w:val="24"/>
          <w:spacing w:val="0"/>
          <w:w w:val="100"/>
          <w:rFonts/>
          <w:caps w:val="0"/>
        </w:rPr>
        <w:t>:</w:t>
      </w:r>
      <w:r w:rsidRPr="006F4DE1">
        <w:rPr>
          <w:szCs w:val="24"/>
          <w:b w:val="0"/>
          <w:i w:val="0"/>
          <w:sz w:val="24"/>
          <w:spacing w:val="0"/>
          <w:w w:val="100"/>
          <w:rFonts/>
          <w:caps w:val="0"/>
        </w:rPr>
        <w:t> </w:t>
      </w:r>
      <w:r w:rsidRPr="006F4DE1">
        <w:rPr>
          <w:szCs w:val="24"/>
          <w:b w:val="0"/>
          <w:i w:val="0"/>
          <w:sz w:val="24"/>
          <w:spacing w:val="0"/>
          <w:w w:val="100"/>
          <w:rFonts/>
          <w:caps w:val="0"/>
        </w:rPr>
        <w:t>Porphiritic</w:t>
      </w:r>
      <w:r w:rsidRPr="006F4DE1">
        <w:rPr>
          <w:szCs w:val="24"/>
          <w:b w:val="0"/>
          <w:i w:val="0"/>
          <w:sz w:val="24"/>
          <w:spacing w:val="0"/>
          <w:w w:val="100"/>
          <w:rFonts/>
          <w:caps w:val="0"/>
        </w:rPr>
        <w:t> </w:t>
      </w:r>
      <w:r w:rsidRPr="006F4DE1">
        <w:rPr>
          <w:szCs w:val="24"/>
          <w:b w:val="0"/>
          <w:i w:val="0"/>
          <w:sz w:val="24"/>
          <w:spacing w:val="0"/>
          <w:w w:val="100"/>
          <w:rFonts/>
          <w:caps w:val="0"/>
        </w:rPr>
        <w:t>Granite</w:t>
      </w:r>
    </w:p>
    <w:p w14:paraId="56F2B3D6" w14:textId="77777777" w:rsidR="009435A5" w:rsidRDefault="009435A5" w:rsidP="006F4DE1">
      <w:pPr>
        <w:jc w:val="both"/>
        <w:spacing w:before="0" w:beforeAutospacing="0" w:after="160" w:afterAutospacing="0" w:lineRule="auto" w:line="360"/>
        <w:rPr>
          <w:szCs w:val="24"/>
          <w:b w:val="0"/>
          <w:i w:val="0"/>
          <w:sz w:val="24"/>
          <w:spacing w:val="0"/>
          <w:w w:val="100"/>
          <w:rFonts/>
          <w:caps w:val="0"/>
        </w:rPr>
        <w:snapToGrid w:val="0"/>
        <w:textAlignment w:val="baseline"/>
        <w:tabs>
          <w:tab w:val="left" w:pos="1947"/>
        </w:tabs>
      </w:pPr>
      <w:r w:rsidRPr="006F4DE1">
        <w:rPr>
          <w:szCs w:val="24"/>
          <w:bCs/>
          <w:b w:val="1"/>
          <w:i w:val="0"/>
          <w:sz w:val="24"/>
          <w:spacing w:val="0"/>
          <w:w w:val="100"/>
          <w:rFonts/>
          <w:caps w:val="0"/>
        </w:rPr>
        <w:t>Description</w:t>
      </w:r>
      <w:r w:rsidRPr="006F4DE1">
        <w:rPr>
          <w:szCs w:val="24"/>
          <w:b w:val="0"/>
          <w:i w:val="0"/>
          <w:sz w:val="24"/>
          <w:spacing w:val="0"/>
          <w:w w:val="100"/>
          <w:rFonts/>
          <w:caps w:val="0"/>
        </w:rPr>
        <w:t>:</w:t>
      </w:r>
      <w:r w:rsidRPr="006F4DE1">
        <w:rPr>
          <w:szCs w:val="24"/>
          <w:b w:val="0"/>
          <w:i w:val="0"/>
          <w:sz w:val="24"/>
          <w:spacing w:val="0"/>
          <w:w w:val="100"/>
          <w:rFonts/>
          <w:caps w:val="0"/>
        </w:rPr>
        <w:t> </w:t>
      </w:r>
      <w:r w:rsidRPr="006F4DE1">
        <w:rPr>
          <w:szCs w:val="24"/>
          <w:b w:val="0"/>
          <w:i w:val="0"/>
          <w:sz w:val="24"/>
          <w:spacing w:val="0"/>
          <w:w w:val="100"/>
          <w:rFonts/>
          <w:caps w:val="0"/>
        </w:rPr>
        <w:t>A</w:t>
      </w:r>
      <w:r w:rsidRPr="006F4DE1">
        <w:rPr>
          <w:szCs w:val="24"/>
          <w:b w:val="0"/>
          <w:i w:val="0"/>
          <w:sz w:val="24"/>
          <w:spacing w:val="0"/>
          <w:w w:val="100"/>
          <w:rFonts/>
          <w:caps w:val="0"/>
        </w:rPr>
        <w:t> </w:t>
      </w:r>
      <w:r w:rsidRPr="006F4DE1">
        <w:rPr>
          <w:szCs w:val="24"/>
          <w:b w:val="0"/>
          <w:i w:val="0"/>
          <w:sz w:val="24"/>
          <w:spacing w:val="0"/>
          <w:w w:val="100"/>
          <w:rFonts/>
          <w:caps w:val="0"/>
        </w:rPr>
        <w:t>massive</w:t>
      </w:r>
      <w:r w:rsidRPr="006F4DE1">
        <w:rPr>
          <w:szCs w:val="24"/>
          <w:b w:val="0"/>
          <w:i w:val="0"/>
          <w:sz w:val="24"/>
          <w:spacing w:val="0"/>
          <w:w w:val="100"/>
          <w:rFonts/>
          <w:caps w:val="0"/>
        </w:rPr>
        <w:t> </w:t>
      </w:r>
      <w:r w:rsidRPr="006F4DE1">
        <w:rPr>
          <w:szCs w:val="24"/>
          <w:b w:val="0"/>
          <w:i w:val="0"/>
          <w:sz w:val="24"/>
          <w:spacing w:val="0"/>
          <w:w w:val="100"/>
          <w:rFonts/>
          <w:caps w:val="0"/>
        </w:rPr>
        <w:t>outcrop</w:t>
      </w:r>
      <w:r w:rsidRPr="006F4DE1">
        <w:rPr>
          <w:szCs w:val="24"/>
          <w:b w:val="0"/>
          <w:i w:val="0"/>
          <w:sz w:val="24"/>
          <w:spacing w:val="0"/>
          <w:w w:val="100"/>
          <w:rFonts/>
          <w:caps w:val="0"/>
        </w:rPr>
        <w:t> </w:t>
      </w:r>
      <w:r w:rsidRPr="006F4DE1">
        <w:rPr>
          <w:szCs w:val="24"/>
          <w:b w:val="0"/>
          <w:i w:val="0"/>
          <w:sz w:val="24"/>
          <w:spacing w:val="0"/>
          <w:w w:val="100"/>
          <w:rFonts/>
          <w:caps w:val="0"/>
        </w:rPr>
        <w:t>with</w:t>
      </w:r>
      <w:r w:rsidRPr="006F4DE1">
        <w:rPr>
          <w:szCs w:val="24"/>
          <w:b w:val="0"/>
          <w:i w:val="0"/>
          <w:sz w:val="24"/>
          <w:spacing w:val="0"/>
          <w:w w:val="100"/>
          <w:rFonts/>
          <w:caps w:val="0"/>
        </w:rPr>
        <w:t> </w:t>
      </w:r>
      <w:r w:rsidRPr="006F4DE1">
        <w:rPr>
          <w:szCs w:val="24"/>
          <w:b w:val="0"/>
          <w:i w:val="0"/>
          <w:sz w:val="24"/>
          <w:spacing w:val="0"/>
          <w:w w:val="100"/>
          <w:rFonts/>
          <w:caps w:val="0"/>
        </w:rPr>
        <w:t>visible</w:t>
      </w:r>
      <w:r w:rsidRPr="006F4DE1">
        <w:rPr>
          <w:szCs w:val="24"/>
          <w:b w:val="0"/>
          <w:i w:val="0"/>
          <w:sz w:val="24"/>
          <w:spacing w:val="0"/>
          <w:w w:val="100"/>
          <w:rFonts/>
          <w:caps w:val="0"/>
        </w:rPr>
        <w:t> </w:t>
      </w:r>
      <w:r w:rsidRPr="006F4DE1">
        <w:rPr>
          <w:szCs w:val="24"/>
          <w:b w:val="0"/>
          <w:i w:val="0"/>
          <w:sz w:val="24"/>
          <w:spacing w:val="0"/>
          <w:w w:val="100"/>
          <w:rFonts/>
          <w:caps w:val="0"/>
        </w:rPr>
        <w:t>phenocrysts</w:t>
      </w:r>
      <w:r w:rsidRPr="006F4DE1">
        <w:rPr>
          <w:szCs w:val="24"/>
          <w:b w:val="0"/>
          <w:i w:val="0"/>
          <w:sz w:val="24"/>
          <w:spacing w:val="0"/>
          <w:w w:val="100"/>
          <w:rFonts/>
          <w:caps w:val="0"/>
        </w:rPr>
        <w:t> </w:t>
      </w:r>
      <w:r w:rsidRPr="006F4DE1">
        <w:rPr>
          <w:szCs w:val="24"/>
          <w:b w:val="0"/>
          <w:i w:val="0"/>
          <w:sz w:val="24"/>
          <w:spacing w:val="0"/>
          <w:w w:val="100"/>
          <w:rFonts/>
          <w:caps w:val="0"/>
        </w:rPr>
        <w:t>have</w:t>
      </w:r>
      <w:r w:rsidRPr="006F4DE1">
        <w:rPr>
          <w:szCs w:val="24"/>
          <w:b w:val="0"/>
          <w:i w:val="0"/>
          <w:sz w:val="24"/>
          <w:spacing w:val="0"/>
          <w:w w:val="100"/>
          <w:rFonts/>
          <w:caps w:val="0"/>
        </w:rPr>
        <w:t> </w:t>
      </w:r>
      <w:r w:rsidRPr="006F4DE1">
        <w:rPr>
          <w:szCs w:val="24"/>
          <w:b w:val="0"/>
          <w:i w:val="0"/>
          <w:sz w:val="24"/>
          <w:spacing w:val="0"/>
          <w:w w:val="100"/>
          <w:rFonts/>
          <w:caps w:val="0"/>
        </w:rPr>
        <w:t>no</w:t>
      </w:r>
      <w:r w:rsidRPr="006F4DE1">
        <w:rPr>
          <w:szCs w:val="24"/>
          <w:b w:val="0"/>
          <w:i w:val="0"/>
          <w:sz w:val="24"/>
          <w:spacing w:val="0"/>
          <w:w w:val="100"/>
          <w:rFonts/>
          <w:caps w:val="0"/>
        </w:rPr>
        <w:t> </w:t>
      </w:r>
      <w:r w:rsidRPr="006F4DE1">
        <w:rPr>
          <w:szCs w:val="24"/>
          <w:b w:val="0"/>
          <w:i w:val="0"/>
          <w:sz w:val="24"/>
          <w:spacing w:val="0"/>
          <w:w w:val="100"/>
          <w:rFonts/>
          <w:caps w:val="0"/>
        </w:rPr>
        <w:t>preferred</w:t>
      </w:r>
      <w:r w:rsidRPr="006F4DE1">
        <w:rPr>
          <w:szCs w:val="24"/>
          <w:b w:val="0"/>
          <w:i w:val="0"/>
          <w:sz w:val="24"/>
          <w:spacing w:val="0"/>
          <w:w w:val="100"/>
          <w:rFonts/>
          <w:caps w:val="0"/>
        </w:rPr>
        <w:t> </w:t>
      </w:r>
      <w:r w:rsidRPr="006F4DE1">
        <w:rPr>
          <w:szCs w:val="24"/>
          <w:b w:val="0"/>
          <w:i w:val="0"/>
          <w:sz w:val="24"/>
          <w:spacing w:val="0"/>
          <w:w w:val="100"/>
          <w:rFonts/>
          <w:caps w:val="0"/>
        </w:rPr>
        <w:t>orientation.</w:t>
      </w:r>
      <w:r w:rsidRPr="006F4DE1">
        <w:rPr>
          <w:szCs w:val="24"/>
          <w:b w:val="0"/>
          <w:i w:val="0"/>
          <w:sz w:val="24"/>
          <w:spacing w:val="0"/>
          <w:w w:val="100"/>
          <w:rFonts/>
          <w:caps w:val="0"/>
        </w:rPr>
        <w:t> </w:t>
      </w:r>
      <w:r w:rsidRPr="006F4DE1">
        <w:rPr>
          <w:szCs w:val="24"/>
          <w:b w:val="0"/>
          <w:i w:val="0"/>
          <w:sz w:val="24"/>
          <w:spacing w:val="0"/>
          <w:w w:val="100"/>
          <w:rFonts/>
          <w:caps w:val="0"/>
        </w:rPr>
        <w:t>There</w:t>
      </w:r>
      <w:r w:rsidRPr="006F4DE1">
        <w:rPr>
          <w:szCs w:val="24"/>
          <w:b w:val="0"/>
          <w:i w:val="0"/>
          <w:sz w:val="24"/>
          <w:spacing w:val="0"/>
          <w:w w:val="100"/>
          <w:rFonts/>
          <w:caps w:val="0"/>
        </w:rPr>
        <w:t> </w:t>
      </w:r>
      <w:r w:rsidRPr="006F4DE1">
        <w:rPr>
          <w:szCs w:val="24"/>
          <w:b w:val="0"/>
          <w:i w:val="0"/>
          <w:sz w:val="24"/>
          <w:spacing w:val="0"/>
          <w:w w:val="100"/>
          <w:rFonts/>
          <w:caps w:val="0"/>
        </w:rPr>
        <w:t>is</w:t>
      </w:r>
      <w:r w:rsidRPr="006F4DE1">
        <w:rPr>
          <w:szCs w:val="24"/>
          <w:b w:val="0"/>
          <w:i w:val="0"/>
          <w:sz w:val="24"/>
          <w:spacing w:val="0"/>
          <w:w w:val="100"/>
          <w:rFonts/>
          <w:caps w:val="0"/>
        </w:rPr>
        <w:t> </w:t>
      </w:r>
      <w:r w:rsidRPr="006F4DE1">
        <w:rPr>
          <w:szCs w:val="24"/>
          <w:b w:val="0"/>
          <w:i w:val="0"/>
          <w:sz w:val="24"/>
          <w:spacing w:val="0"/>
          <w:w w:val="100"/>
          <w:rFonts/>
          <w:caps w:val="0"/>
        </w:rPr>
        <w:t>also</w:t>
      </w:r>
      <w:r w:rsidRPr="006F4DE1">
        <w:rPr>
          <w:szCs w:val="24"/>
          <w:b w:val="0"/>
          <w:i w:val="0"/>
          <w:sz w:val="24"/>
          <w:spacing w:val="0"/>
          <w:w w:val="100"/>
          <w:rFonts/>
          <w:caps w:val="0"/>
        </w:rPr>
        <w:t> </w:t>
      </w:r>
      <w:r w:rsidRPr="006F4DE1">
        <w:rPr>
          <w:szCs w:val="24"/>
          <w:b w:val="0"/>
          <w:i w:val="0"/>
          <w:sz w:val="24"/>
          <w:spacing w:val="0"/>
          <w:w w:val="100"/>
          <w:rFonts/>
          <w:caps w:val="0"/>
        </w:rPr>
        <w:t>the</w:t>
      </w:r>
      <w:r w:rsidRPr="006F4DE1">
        <w:rPr>
          <w:szCs w:val="24"/>
          <w:b w:val="0"/>
          <w:i w:val="0"/>
          <w:sz w:val="24"/>
          <w:spacing w:val="0"/>
          <w:w w:val="100"/>
          <w:rFonts/>
          <w:caps w:val="0"/>
        </w:rPr>
        <w:t> </w:t>
      </w:r>
      <w:r w:rsidRPr="006F4DE1">
        <w:rPr>
          <w:szCs w:val="24"/>
          <w:b w:val="0"/>
          <w:i w:val="0"/>
          <w:sz w:val="24"/>
          <w:spacing w:val="0"/>
          <w:w w:val="100"/>
          <w:rFonts/>
          <w:caps w:val="0"/>
        </w:rPr>
        <w:t>presence</w:t>
      </w:r>
      <w:r w:rsidRPr="006F4DE1">
        <w:rPr>
          <w:szCs w:val="24"/>
          <w:b w:val="0"/>
          <w:i w:val="0"/>
          <w:sz w:val="24"/>
          <w:spacing w:val="0"/>
          <w:w w:val="100"/>
          <w:rFonts/>
          <w:caps w:val="0"/>
        </w:rPr>
        <w:t> </w:t>
      </w:r>
      <w:r w:rsidRPr="006F4DE1">
        <w:rPr>
          <w:szCs w:val="24"/>
          <w:b w:val="0"/>
          <w:i w:val="0"/>
          <w:sz w:val="24"/>
          <w:spacing w:val="0"/>
          <w:w w:val="100"/>
          <w:rFonts/>
          <w:caps w:val="0"/>
        </w:rPr>
        <w:t>of</w:t>
      </w:r>
      <w:r w:rsidRPr="006F4DE1">
        <w:rPr>
          <w:szCs w:val="24"/>
          <w:b w:val="0"/>
          <w:i w:val="0"/>
          <w:sz w:val="24"/>
          <w:spacing w:val="0"/>
          <w:w w:val="100"/>
          <w:rFonts/>
          <w:caps w:val="0"/>
        </w:rPr>
        <w:t> </w:t>
      </w:r>
      <w:r w:rsidRPr="006F4DE1">
        <w:rPr>
          <w:szCs w:val="24"/>
          <w:b w:val="0"/>
          <w:i w:val="0"/>
          <w:sz w:val="24"/>
          <w:spacing w:val="0"/>
          <w:w w:val="100"/>
          <w:rFonts/>
          <w:caps w:val="0"/>
        </w:rPr>
        <w:t>zenoliths</w:t>
      </w:r>
      <w:r w:rsidRPr="006F4DE1">
        <w:rPr>
          <w:szCs w:val="24"/>
          <w:b w:val="0"/>
          <w:i w:val="0"/>
          <w:sz w:val="24"/>
          <w:spacing w:val="0"/>
          <w:w w:val="100"/>
          <w:rFonts/>
          <w:caps w:val="0"/>
        </w:rPr>
        <w:t> </w:t>
      </w:r>
      <w:r w:rsidRPr="006F4DE1">
        <w:rPr>
          <w:szCs w:val="24"/>
          <w:b w:val="0"/>
          <w:i w:val="0"/>
          <w:sz w:val="24"/>
          <w:spacing w:val="0"/>
          <w:w w:val="100"/>
          <w:rFonts/>
          <w:caps w:val="0"/>
        </w:rPr>
        <w:t>enclosed</w:t>
      </w:r>
      <w:r w:rsidRPr="006F4DE1">
        <w:rPr>
          <w:szCs w:val="24"/>
          <w:b w:val="0"/>
          <w:i w:val="0"/>
          <w:sz w:val="24"/>
          <w:spacing w:val="0"/>
          <w:w w:val="100"/>
          <w:rFonts/>
          <w:caps w:val="0"/>
        </w:rPr>
        <w:t> </w:t>
      </w:r>
      <w:r w:rsidRPr="006F4DE1">
        <w:rPr>
          <w:szCs w:val="24"/>
          <w:b w:val="0"/>
          <w:i w:val="0"/>
          <w:sz w:val="24"/>
          <w:spacing w:val="0"/>
          <w:w w:val="100"/>
          <w:rFonts/>
          <w:caps w:val="0"/>
        </w:rPr>
        <w:t>within</w:t>
      </w:r>
      <w:r w:rsidRPr="006F4DE1">
        <w:rPr>
          <w:szCs w:val="24"/>
          <w:b w:val="0"/>
          <w:i w:val="0"/>
          <w:sz w:val="24"/>
          <w:spacing w:val="0"/>
          <w:w w:val="100"/>
          <w:rFonts/>
          <w:caps w:val="0"/>
        </w:rPr>
        <w:t> </w:t>
      </w:r>
      <w:r w:rsidRPr="006F4DE1">
        <w:rPr>
          <w:szCs w:val="24"/>
          <w:b w:val="0"/>
          <w:i w:val="0"/>
          <w:sz w:val="24"/>
          <w:spacing w:val="0"/>
          <w:w w:val="100"/>
          <w:rFonts/>
          <w:caps w:val="0"/>
        </w:rPr>
        <w:t>some</w:t>
      </w:r>
      <w:r w:rsidRPr="006F4DE1">
        <w:rPr>
          <w:szCs w:val="24"/>
          <w:b w:val="0"/>
          <w:i w:val="0"/>
          <w:sz w:val="24"/>
          <w:spacing w:val="0"/>
          <w:w w:val="100"/>
          <w:rFonts/>
          <w:caps w:val="0"/>
        </w:rPr>
        <w:t> </w:t>
      </w:r>
      <w:r w:rsidRPr="006F4DE1">
        <w:rPr>
          <w:szCs w:val="24"/>
          <w:b w:val="0"/>
          <w:i w:val="0"/>
          <w:sz w:val="24"/>
          <w:spacing w:val="0"/>
          <w:w w:val="100"/>
          <w:rFonts/>
          <w:caps w:val="0"/>
        </w:rPr>
        <w:t>parts</w:t>
      </w:r>
      <w:r w:rsidRPr="006F4DE1">
        <w:rPr>
          <w:szCs w:val="24"/>
          <w:b w:val="0"/>
          <w:i w:val="0"/>
          <w:sz w:val="24"/>
          <w:spacing w:val="0"/>
          <w:w w:val="100"/>
          <w:rFonts/>
          <w:caps w:val="0"/>
        </w:rPr>
        <w:t> </w:t>
      </w:r>
      <w:r w:rsidRPr="006F4DE1">
        <w:rPr>
          <w:szCs w:val="24"/>
          <w:b w:val="0"/>
          <w:i w:val="0"/>
          <w:sz w:val="24"/>
          <w:spacing w:val="0"/>
          <w:w w:val="100"/>
          <w:rFonts/>
          <w:caps w:val="0"/>
        </w:rPr>
        <w:t>of</w:t>
      </w:r>
      <w:r w:rsidRPr="006F4DE1">
        <w:rPr>
          <w:szCs w:val="24"/>
          <w:b w:val="0"/>
          <w:i w:val="0"/>
          <w:sz w:val="24"/>
          <w:spacing w:val="0"/>
          <w:w w:val="100"/>
          <w:rFonts/>
          <w:caps w:val="0"/>
        </w:rPr>
        <w:t> </w:t>
      </w:r>
      <w:r w:rsidRPr="006F4DE1">
        <w:rPr>
          <w:szCs w:val="24"/>
          <w:b w:val="0"/>
          <w:i w:val="0"/>
          <w:sz w:val="24"/>
          <w:spacing w:val="0"/>
          <w:w w:val="100"/>
          <w:rFonts/>
          <w:caps w:val="0"/>
        </w:rPr>
        <w:t>the</w:t>
      </w:r>
      <w:r w:rsidRPr="006F4DE1">
        <w:rPr>
          <w:szCs w:val="24"/>
          <w:b w:val="0"/>
          <w:i w:val="0"/>
          <w:sz w:val="24"/>
          <w:spacing w:val="0"/>
          <w:w w:val="100"/>
          <w:rFonts/>
          <w:caps w:val="0"/>
        </w:rPr>
        <w:t> </w:t>
      </w:r>
      <w:r w:rsidRPr="006F4DE1">
        <w:rPr>
          <w:szCs w:val="24"/>
          <w:b w:val="0"/>
          <w:i w:val="0"/>
          <w:sz w:val="24"/>
          <w:spacing w:val="0"/>
          <w:w w:val="100"/>
          <w:rFonts/>
          <w:caps w:val="0"/>
        </w:rPr>
        <w:t>outcrop.</w:t>
      </w:r>
      <w:r w:rsidR="004C7298">
        <w:rPr>
          <w:szCs w:val="24"/>
          <w:b w:val="0"/>
          <w:i w:val="0"/>
          <w:sz w:val="24"/>
          <w:spacing w:val="0"/>
          <w:w w:val="100"/>
          <w:rFonts/>
          <w:caps w:val="0"/>
        </w:rPr>
        <w:t>(Fig.4.14)</w:t>
      </w:r>
    </w:p>
    <w:p w14:paraId="37E9EBD7" w14:textId="77777777" w:rsidR="00836FE6" w:rsidRDefault="00836FE6" w:rsidP="006F4DE1">
      <w:pPr>
        <w:jc w:val="both"/>
        <w:spacing w:before="0" w:beforeAutospacing="0" w:after="160" w:afterAutospacing="0" w:lineRule="auto" w:line="360"/>
        <w:rPr>
          <w:szCs w:val="24"/>
          <w:b w:val="0"/>
          <w:i w:val="0"/>
          <w:sz w:val="24"/>
          <w:spacing w:val="0"/>
          <w:w w:val="100"/>
          <w:rFonts/>
          <w:caps w:val="0"/>
        </w:rPr>
        <w:snapToGrid w:val="0"/>
        <w:textAlignment w:val="baseline"/>
        <w:tabs>
          <w:tab w:val="left" w:pos="1947"/>
        </w:tabs>
      </w:pPr>
      <w:r>
        <w:drawing>
          <wp:inline distT="0" distB="0" distL="0" distR="0" wp14:anchorId="1DC371AA" wp14:editId="6DEC3DFA">
            <wp:extent cx="4893557" cy="3748069"/>
            <wp:effectExtent l="19050" t="0" r="4970" b="0"/>
            <wp:docPr id="30" name="Picture 16" descr="C:\Users\Bukola\Desktop\flashCopy\Abeokuta fieldwork\fieldw pix\PB30011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Bukola\Desktop\flashCopy\Abeokuta fieldwork\fieldw pix\PB300112.JPG"/>
                    <pic:cNvPicPr>
                      <a:picLocks noChangeAspect="1" noChangeArrowheads="1"/>
                    </pic:cNvPicPr>
                  </pic:nvPicPr>
                  <pic:blipFill>
                    <a:blip r:embed="rId31" cstate="print"/>
                    <a:srcRect/>
                    <a:stretch>
                      <a:fillRect/>
                    </a:stretch>
                  </pic:blipFill>
                  <pic:spPr bwMode="auto">
                    <a:xfrm rot="0">
                      <a:off x="0" y="0"/>
                      <a:ext cx="4893557" cy="3748069"/>
                    </a:xfrm>
                    <a:prstGeom prst="rect">
                      <a:avLst/>
                    </a:prstGeom>
                    <a:noFill/>
                    <a:ln w="9525">
                      <a:noFill/>
                      <a:miter lim="800000"/>
                      <a:headEnd/>
                      <a:tailEnd/>
                    </a:ln>
                  </pic:spPr>
                </pic:pic>
              </a:graphicData>
            </a:graphic>
          </wp:inline>
        </w:drawing>
        <w:rPr>
          <w:szCs w:val="24"/>
          <w:lang w:val="en-GB" w:eastAsia="en-GB"/>
          <w:noProof/>
          <w:b w:val="0"/>
          <w:i w:val="0"/>
          <w:sz w:val="24"/>
          <w:spacing w:val="0"/>
          <w:w w:val="100"/>
          <w:rFonts/>
          <w:caps w:val="0"/>
        </w:rPr>
      </w:r>
    </w:p>
    <w:p w14:paraId="24095B71" w14:textId="77777777" w:rsidR="004C672B" w:rsidRPr="006F4DE1" w:rsidRDefault="004C672B" w:rsidP="006F4DE1">
      <w:pPr>
        <w:jc w:val="both"/>
        <w:spacing w:before="0" w:beforeAutospacing="0" w:after="160" w:afterAutospacing="0" w:lineRule="auto" w:line="360"/>
        <w:rPr>
          <w:szCs w:val="24"/>
          <w:b w:val="0"/>
          <w:i w:val="0"/>
          <w:sz w:val="24"/>
          <w:spacing w:val="0"/>
          <w:w w:val="100"/>
          <w:rFonts/>
          <w:caps w:val="0"/>
        </w:rPr>
        <w:snapToGrid w:val="0"/>
        <w:textAlignment w:val="baseline"/>
        <w:tabs>
          <w:tab w:val="left" w:pos="1947"/>
        </w:tabs>
      </w:pPr>
      <w:r>
        <w:rPr>
          <w:szCs w:val="24"/>
          <w:b w:val="0"/>
          <w:i w:val="0"/>
          <w:sz w:val="24"/>
          <w:spacing w:val="0"/>
          <w:w w:val="100"/>
          <w:rFonts/>
          <w:caps w:val="0"/>
        </w:rPr>
        <w:t>Fig.</w:t>
      </w:r>
      <w:r w:rsidR="004C7298">
        <w:rPr>
          <w:szCs w:val="24"/>
          <w:b w:val="0"/>
          <w:i w:val="0"/>
          <w:sz w:val="24"/>
          <w:spacing w:val="0"/>
          <w:w w:val="100"/>
          <w:rFonts/>
          <w:caps w:val="0"/>
        </w:rPr>
        <w:t>4.</w:t>
      </w:r>
      <w:r>
        <w:rPr>
          <w:szCs w:val="24"/>
          <w:b w:val="0"/>
          <w:i w:val="0"/>
          <w:sz w:val="24"/>
          <w:spacing w:val="0"/>
          <w:w w:val="100"/>
          <w:rFonts/>
          <w:caps w:val="0"/>
        </w:rPr>
        <w:t>14:</w:t>
      </w:r>
      <w:r>
        <w:rPr>
          <w:szCs w:val="24"/>
          <w:b w:val="0"/>
          <w:i w:val="0"/>
          <w:sz w:val="24"/>
          <w:spacing w:val="0"/>
          <w:w w:val="100"/>
          <w:rFonts/>
          <w:caps w:val="0"/>
        </w:rPr>
        <w:t> </w:t>
      </w:r>
      <w:r>
        <w:rPr>
          <w:szCs w:val="24"/>
          <w:b w:val="0"/>
          <w:i w:val="0"/>
          <w:sz w:val="24"/>
          <w:spacing w:val="0"/>
          <w:w w:val="100"/>
          <w:rFonts/>
          <w:caps w:val="0"/>
        </w:rPr>
        <w:t>Dark,</w:t>
      </w:r>
      <w:r>
        <w:rPr>
          <w:szCs w:val="24"/>
          <w:b w:val="0"/>
          <w:i w:val="0"/>
          <w:sz w:val="24"/>
          <w:spacing w:val="0"/>
          <w:w w:val="100"/>
          <w:rFonts/>
          <w:caps w:val="0"/>
        </w:rPr>
        <w:t> </w:t>
      </w:r>
      <w:r>
        <w:rPr>
          <w:szCs w:val="24"/>
          <w:b w:val="0"/>
          <w:i w:val="0"/>
          <w:sz w:val="24"/>
          <w:spacing w:val="0"/>
          <w:w w:val="100"/>
          <w:rFonts/>
          <w:caps w:val="0"/>
        </w:rPr>
        <w:t>fine</w:t>
      </w:r>
      <w:r>
        <w:rPr>
          <w:szCs w:val="24"/>
          <w:b w:val="0"/>
          <w:i w:val="0"/>
          <w:sz w:val="24"/>
          <w:spacing w:val="0"/>
          <w:w w:val="100"/>
          <w:rFonts/>
          <w:caps w:val="0"/>
        </w:rPr>
        <w:t> </w:t>
      </w:r>
      <w:r>
        <w:rPr>
          <w:szCs w:val="24"/>
          <w:b w:val="0"/>
          <w:i w:val="0"/>
          <w:sz w:val="24"/>
          <w:spacing w:val="0"/>
          <w:w w:val="100"/>
          <w:rFonts/>
          <w:caps w:val="0"/>
        </w:rPr>
        <w:t>grain</w:t>
      </w:r>
      <w:r>
        <w:rPr>
          <w:szCs w:val="24"/>
          <w:b w:val="0"/>
          <w:i w:val="0"/>
          <w:sz w:val="24"/>
          <w:spacing w:val="0"/>
          <w:w w:val="100"/>
          <w:rFonts/>
          <w:caps w:val="0"/>
        </w:rPr>
        <w:t> </w:t>
      </w:r>
      <w:r>
        <w:rPr>
          <w:szCs w:val="24"/>
          <w:b w:val="0"/>
          <w:i w:val="0"/>
          <w:sz w:val="24"/>
          <w:spacing w:val="0"/>
          <w:w w:val="100"/>
          <w:rFonts/>
          <w:caps w:val="0"/>
        </w:rPr>
        <w:t>xenoliths</w:t>
      </w:r>
      <w:r>
        <w:rPr>
          <w:szCs w:val="24"/>
          <w:b w:val="0"/>
          <w:i w:val="0"/>
          <w:sz w:val="24"/>
          <w:spacing w:val="0"/>
          <w:w w:val="100"/>
          <w:rFonts/>
          <w:caps w:val="0"/>
        </w:rPr>
        <w:t> </w:t>
      </w:r>
      <w:r>
        <w:rPr>
          <w:szCs w:val="24"/>
          <w:b w:val="0"/>
          <w:i w:val="0"/>
          <w:sz w:val="24"/>
          <w:spacing w:val="0"/>
          <w:w w:val="100"/>
          <w:rFonts/>
          <w:caps w:val="0"/>
        </w:rPr>
        <w:t>within</w:t>
      </w:r>
      <w:r>
        <w:rPr>
          <w:szCs w:val="24"/>
          <w:b w:val="0"/>
          <w:i w:val="0"/>
          <w:sz w:val="24"/>
          <w:spacing w:val="0"/>
          <w:w w:val="100"/>
          <w:rFonts/>
          <w:caps w:val="0"/>
        </w:rPr>
        <w:t> </w:t>
      </w:r>
      <w:r>
        <w:rPr>
          <w:szCs w:val="24"/>
          <w:b w:val="0"/>
          <w:i w:val="0"/>
          <w:sz w:val="24"/>
          <w:spacing w:val="0"/>
          <w:w w:val="100"/>
          <w:rFonts/>
          <w:caps w:val="0"/>
        </w:rPr>
        <w:t>a</w:t>
      </w:r>
      <w:r>
        <w:rPr>
          <w:szCs w:val="24"/>
          <w:b w:val="0"/>
          <w:i w:val="0"/>
          <w:sz w:val="24"/>
          <w:spacing w:val="0"/>
          <w:w w:val="100"/>
          <w:rFonts/>
          <w:caps w:val="0"/>
        </w:rPr>
        <w:t> </w:t>
      </w:r>
      <w:r>
        <w:rPr>
          <w:szCs w:val="24"/>
          <w:b w:val="0"/>
          <w:i w:val="0"/>
          <w:sz w:val="24"/>
          <w:spacing w:val="0"/>
          <w:w w:val="100"/>
          <w:rFonts/>
          <w:caps w:val="0"/>
        </w:rPr>
        <w:t>porphyritic</w:t>
      </w:r>
      <w:r>
        <w:rPr>
          <w:szCs w:val="24"/>
          <w:b w:val="0"/>
          <w:i w:val="0"/>
          <w:sz w:val="24"/>
          <w:spacing w:val="0"/>
          <w:w w:val="100"/>
          <w:rFonts/>
          <w:caps w:val="0"/>
        </w:rPr>
        <w:t> </w:t>
      </w:r>
      <w:r>
        <w:rPr>
          <w:szCs w:val="24"/>
          <w:b w:val="0"/>
          <w:i w:val="0"/>
          <w:sz w:val="24"/>
          <w:spacing w:val="0"/>
          <w:w w:val="100"/>
          <w:rFonts/>
          <w:caps w:val="0"/>
        </w:rPr>
        <w:t>granite(L15)</w:t>
      </w:r>
    </w:p>
    <w:p w14:paraId="1605CAB5" w14:textId="77777777" w:rsidR="009435A5" w:rsidRPr="006F4DE1" w:rsidRDefault="009435A5" w:rsidP="006F4DE1">
      <w:pPr>
        <w:jc w:val="both"/>
        <w:spacing w:before="0" w:beforeAutospacing="0" w:after="160" w:afterAutospacing="0" w:lineRule="auto" w:line="360"/>
        <w:rPr>
          <w:szCs w:val="24"/>
          <w:b w:val="0"/>
          <w:i w:val="0"/>
          <w:sz w:val="24"/>
          <w:spacing w:val="0"/>
          <w:w w:val="100"/>
          <w:rFonts/>
          <w:caps w:val="0"/>
        </w:rPr>
        <w:snapToGrid w:val="0"/>
        <w:textAlignment w:val="baseline"/>
        <w:tabs>
          <w:tab w:val="left" w:pos="1947"/>
        </w:tabs>
      </w:pPr>
      <w:r>
        <w:rPr>
          <w:b w:val="0"/>
          <w:i w:val="0"/>
          <w:sz w:val="24"/>
          <w:spacing w:val="0"/>
          <w:w w:val="100"/>
          <w:rFonts/>
          <w:caps w:val="0"/>
        </w:rPr>
        <w:t/>
      </w:r>
    </w:p>
    <w:p w14:paraId="773E2E42" w14:textId="77777777" w:rsidR="00221F31" w:rsidRPr="006F4DE1" w:rsidRDefault="00221F31" w:rsidP="006F4DE1">
      <w:pPr>
        <w:jc w:val="both"/>
        <w:spacing w:before="0" w:beforeAutospacing="0" w:after="160" w:afterAutospacing="0" w:lineRule="auto" w:line="360"/>
        <w:rPr>
          <w:szCs w:val="24"/>
          <w:bCs/>
          <w:b w:val="1"/>
          <w:i w:val="0"/>
          <w:sz w:val="24"/>
          <w:spacing w:val="0"/>
          <w:w w:val="100"/>
          <w:rFonts/>
          <w:caps w:val="0"/>
        </w:rPr>
        <w:snapToGrid w:val="0"/>
        <w:textAlignment w:val="baseline"/>
        <w:tabs>
          <w:tab w:val="left" w:pos="1947"/>
        </w:tabs>
      </w:pPr>
      <w:r w:rsidRPr="006F4DE1">
        <w:rPr>
          <w:szCs w:val="24"/>
          <w:bCs/>
          <w:b w:val="1"/>
          <w:i w:val="0"/>
          <w:sz w:val="24"/>
          <w:spacing w:val="0"/>
          <w:w w:val="100"/>
          <w:rFonts/>
          <w:caps w:val="0"/>
        </w:rPr>
        <w:t>LOCATION</w:t>
      </w:r>
      <w:r w:rsidRPr="006F4DE1">
        <w:rPr>
          <w:szCs w:val="24"/>
          <w:bCs/>
          <w:b w:val="1"/>
          <w:i w:val="0"/>
          <w:sz w:val="24"/>
          <w:spacing w:val="0"/>
          <w:w w:val="100"/>
          <w:rFonts/>
          <w:caps w:val="0"/>
        </w:rPr>
        <w:t> </w:t>
      </w:r>
      <w:r w:rsidRPr="006F4DE1">
        <w:rPr>
          <w:szCs w:val="24"/>
          <w:bCs/>
          <w:b w:val="1"/>
          <w:i w:val="0"/>
          <w:sz w:val="24"/>
          <w:spacing w:val="0"/>
          <w:w w:val="100"/>
          <w:rFonts/>
          <w:caps w:val="0"/>
        </w:rPr>
        <w:t>16</w:t>
      </w:r>
    </w:p>
    <w:p w14:paraId="27819622" w14:textId="77777777" w:rsidR="00221F31" w:rsidRPr="006F4DE1" w:rsidRDefault="00221F31" w:rsidP="006F4DE1">
      <w:pPr>
        <w:spacing w:before="0" w:beforeAutospacing="0" w:after="160" w:afterAutospacing="0" w:lineRule="auto" w:line="360"/>
        <w:rPr>
          <w:szCs w:val="24"/>
          <w:lang w:val="en-GB" w:eastAsia="en-GB"/>
          <w:b w:val="0"/>
          <w:i w:val="0"/>
          <w:color w:val="000000"/>
          <w:sz w:val="24"/>
          <w:spacing w:val="0"/>
          <w:w w:val="100"/>
          <w:rFonts w:eastAsia="Times New Roman"/>
          <w:caps w:val="0"/>
        </w:rPr>
        <w:snapToGrid w:val="0"/>
        <w:textAlignment w:val="baseline"/>
      </w:pPr>
      <w:r w:rsidRPr="006F4DE1">
        <w:rPr>
          <w:szCs w:val="24"/>
          <w:bCs/>
          <w:b w:val="1"/>
          <w:i w:val="0"/>
          <w:sz w:val="24"/>
          <w:spacing w:val="0"/>
          <w:w w:val="100"/>
          <w:rFonts/>
          <w:caps w:val="0"/>
        </w:rPr>
        <w:t>Coordinates;</w:t>
      </w:r>
      <w:r w:rsidRPr="006F4DE1">
        <w:rPr>
          <w:szCs w:val="24"/>
          <w:bCs/>
          <w:b w:val="1"/>
          <w:i w:val="0"/>
          <w:color w:val="000000"/>
          <w:sz w:val="24"/>
          <w:spacing w:val="0"/>
          <w:w w:val="100"/>
          <w:rFonts/>
          <w:caps w:val="0"/>
        </w:rPr>
        <w:t>  </w:t>
      </w:r>
      <w:r w:rsidR="004A39D7" w:rsidRPr="006F4DE1">
        <w:rPr>
          <w:szCs w:val="24"/>
          <w:bCs/>
          <w:lang w:val="en-GB" w:eastAsia="en-GB"/>
          <w:b w:val="1"/>
          <w:i w:val="0"/>
          <w:color w:val="000000"/>
          <w:sz w:val="24"/>
          <w:spacing w:val="0"/>
          <w:w w:val="100"/>
          <w:rFonts w:eastAsia="Times New Roman"/>
          <w:caps w:val="0"/>
        </w:rPr>
        <w:t>7.2022000,</w:t>
      </w:r>
      <w:r w:rsidR="004A39D7" w:rsidRPr="006F4DE1">
        <w:rPr>
          <w:szCs w:val="24"/>
          <w:bCs/>
          <w:lang w:val="en-GB" w:eastAsia="en-GB"/>
          <w:b w:val="1"/>
          <w:i w:val="0"/>
          <w:color w:val="000000"/>
          <w:sz w:val="24"/>
          <w:spacing w:val="0"/>
          <w:w w:val="100"/>
          <w:rFonts w:eastAsia="Times New Roman"/>
          <w:caps w:val="0"/>
        </w:rPr>
        <w:t>  </w:t>
      </w:r>
      <w:r w:rsidR="004A39D7" w:rsidRPr="006F4DE1">
        <w:rPr>
          <w:szCs w:val="24"/>
          <w:bCs/>
          <w:lang w:val="en-GB" w:eastAsia="en-GB"/>
          <w:b w:val="1"/>
          <w:i w:val="0"/>
          <w:color w:val="000000"/>
          <w:sz w:val="24"/>
          <w:spacing w:val="0"/>
          <w:w w:val="100"/>
          <w:rFonts w:eastAsia="Times New Roman"/>
          <w:caps w:val="0"/>
        </w:rPr>
        <w:t>3.3492667</w:t>
      </w:r>
    </w:p>
    <w:p w14:paraId="31696F71" w14:textId="77777777" w:rsidR="00221F31" w:rsidRPr="006F4DE1" w:rsidRDefault="00221F31" w:rsidP="006F4DE1">
      <w:pPr>
        <w:spacing w:before="0" w:beforeAutospacing="0" w:after="160" w:afterAutospacing="0" w:lineRule="auto" w:line="360"/>
        <w:rPr>
          <w:szCs w:val="24"/>
          <w:bCs/>
          <w:b w:val="1"/>
          <w:i w:val="0"/>
          <w:sz w:val="24"/>
          <w:spacing w:val="0"/>
          <w:w w:val="100"/>
          <w:rFonts/>
          <w:caps w:val="0"/>
        </w:rPr>
        <w:snapToGrid w:val="0"/>
        <w:textAlignment w:val="baseline"/>
      </w:pPr>
      <w:r w:rsidRPr="006F4DE1">
        <w:rPr>
          <w:szCs w:val="24"/>
          <w:bCs/>
          <w:b w:val="1"/>
          <w:i w:val="0"/>
          <w:sz w:val="24"/>
          <w:spacing w:val="0"/>
          <w:w w:val="100"/>
          <w:rFonts/>
          <w:caps w:val="0"/>
        </w:rPr>
        <w:t>Weather:</w:t>
      </w:r>
      <w:r w:rsidRPr="006F4DE1">
        <w:rPr>
          <w:szCs w:val="24"/>
          <w:bCs/>
          <w:b w:val="1"/>
          <w:i w:val="0"/>
          <w:sz w:val="24"/>
          <w:spacing w:val="0"/>
          <w:w w:val="100"/>
          <w:rFonts/>
          <w:caps w:val="0"/>
        </w:rPr>
        <w:t> </w:t>
      </w:r>
      <w:r w:rsidRPr="006F4DE1">
        <w:rPr>
          <w:szCs w:val="24"/>
          <w:bCs/>
          <w:b w:val="1"/>
          <w:i w:val="0"/>
          <w:sz w:val="24"/>
          <w:spacing w:val="0"/>
          <w:w w:val="100"/>
          <w:rFonts/>
          <w:caps w:val="0"/>
        </w:rPr>
        <w:t>34</w:t>
      </w:r>
      <w:r w:rsidRPr="006F4DE1">
        <w:rPr>
          <w:szCs w:val="24"/>
          <w:bCs/>
          <w:b w:val="1"/>
          <w:i w:val="0"/>
          <w:sz w:val="24"/>
          <w:spacing w:val="0"/>
          <w:w w:val="100"/>
          <w:vertAlign w:val="superscript"/>
          <w:rFonts/>
          <w:caps w:val="0"/>
        </w:rPr>
        <w:t>o</w:t>
      </w:r>
      <w:r w:rsidRPr="006F4DE1">
        <w:rPr>
          <w:szCs w:val="24"/>
          <w:bCs/>
          <w:b w:val="1"/>
          <w:i w:val="0"/>
          <w:sz w:val="24"/>
          <w:spacing w:val="0"/>
          <w:w w:val="100"/>
          <w:rFonts/>
          <w:caps w:val="0"/>
        </w:rPr>
        <w:t>C,</w:t>
      </w:r>
      <w:r w:rsidRPr="006F4DE1">
        <w:rPr>
          <w:szCs w:val="24"/>
          <w:bCs/>
          <w:b w:val="1"/>
          <w:i w:val="0"/>
          <w:sz w:val="24"/>
          <w:spacing w:val="0"/>
          <w:w w:val="100"/>
          <w:rFonts/>
          <w:caps w:val="0"/>
        </w:rPr>
        <w:t> </w:t>
      </w:r>
      <w:r w:rsidRPr="006F4DE1">
        <w:rPr>
          <w:szCs w:val="24"/>
          <w:bCs/>
          <w:b w:val="1"/>
          <w:i w:val="0"/>
          <w:sz w:val="24"/>
          <w:spacing w:val="0"/>
          <w:w w:val="100"/>
          <w:rFonts/>
          <w:caps w:val="0"/>
        </w:rPr>
        <w:t>sunny</w:t>
      </w:r>
    </w:p>
    <w:p w14:paraId="34E51AC4" w14:textId="77777777" w:rsidR="00221F31" w:rsidRPr="006F4DE1" w:rsidRDefault="00365F3B" w:rsidP="006F4DE1">
      <w:pPr>
        <w:spacing w:before="0" w:beforeAutospacing="0" w:after="160" w:afterAutospacing="0" w:lineRule="auto" w:line="360"/>
        <w:rPr>
          <w:szCs w:val="24"/>
          <w:bCs/>
          <w:b w:val="1"/>
          <w:i w:val="0"/>
          <w:sz w:val="24"/>
          <w:spacing w:val="0"/>
          <w:w w:val="100"/>
          <w:rFonts/>
          <w:caps w:val="0"/>
        </w:rPr>
        <w:snapToGrid w:val="0"/>
        <w:textAlignment w:val="baseline"/>
      </w:pPr>
      <w:r w:rsidRPr="006F4DE1">
        <w:rPr>
          <w:szCs w:val="24"/>
          <w:bCs/>
          <w:b w:val="1"/>
          <w:i w:val="0"/>
          <w:sz w:val="24"/>
          <w:spacing w:val="0"/>
          <w:w w:val="100"/>
          <w:rFonts/>
          <w:caps w:val="0"/>
        </w:rPr>
        <w:t>Altitude:</w:t>
      </w:r>
      <w:r w:rsidRPr="006F4DE1">
        <w:rPr>
          <w:szCs w:val="24"/>
          <w:bCs/>
          <w:b w:val="1"/>
          <w:i w:val="0"/>
          <w:sz w:val="24"/>
          <w:spacing w:val="0"/>
          <w:w w:val="100"/>
          <w:rFonts/>
          <w:caps w:val="0"/>
        </w:rPr>
        <w:t> </w:t>
      </w:r>
      <w:r w:rsidRPr="006F4DE1">
        <w:rPr>
          <w:szCs w:val="24"/>
          <w:bCs/>
          <w:b w:val="1"/>
          <w:i w:val="0"/>
          <w:sz w:val="24"/>
          <w:spacing w:val="0"/>
          <w:w w:val="100"/>
          <w:rFonts/>
          <w:caps w:val="0"/>
        </w:rPr>
        <w:t>89</w:t>
      </w:r>
      <w:r w:rsidR="00221F31" w:rsidRPr="006F4DE1">
        <w:rPr>
          <w:szCs w:val="24"/>
          <w:bCs/>
          <w:b w:val="1"/>
          <w:i w:val="0"/>
          <w:sz w:val="24"/>
          <w:spacing w:val="0"/>
          <w:w w:val="100"/>
          <w:rFonts/>
          <w:caps w:val="0"/>
        </w:rPr>
        <w:t>m</w:t>
      </w:r>
      <w:r w:rsidR="00221F31" w:rsidRPr="006F4DE1">
        <w:rPr>
          <w:szCs w:val="24"/>
          <w:bCs/>
          <w:b w:val="1"/>
          <w:i w:val="0"/>
          <w:sz w:val="24"/>
          <w:spacing w:val="0"/>
          <w:w w:val="100"/>
          <w:rFonts/>
          <w:caps w:val="0"/>
        </w:rPr>
        <w:t> </w:t>
      </w:r>
      <w:r w:rsidR="00221F31" w:rsidRPr="006F4DE1">
        <w:rPr>
          <w:szCs w:val="24"/>
          <w:bCs/>
          <w:b w:val="1"/>
          <w:i w:val="0"/>
          <w:sz w:val="24"/>
          <w:spacing w:val="0"/>
          <w:w w:val="100"/>
          <w:rFonts/>
          <w:caps w:val="0"/>
        </w:rPr>
        <w:t>Above</w:t>
      </w:r>
      <w:r w:rsidR="00221F31" w:rsidRPr="006F4DE1">
        <w:rPr>
          <w:szCs w:val="24"/>
          <w:bCs/>
          <w:b w:val="1"/>
          <w:i w:val="0"/>
          <w:sz w:val="24"/>
          <w:spacing w:val="0"/>
          <w:w w:val="100"/>
          <w:rFonts/>
          <w:caps w:val="0"/>
        </w:rPr>
        <w:t> </w:t>
      </w:r>
      <w:r w:rsidR="00221F31" w:rsidRPr="006F4DE1">
        <w:rPr>
          <w:szCs w:val="24"/>
          <w:bCs/>
          <w:b w:val="1"/>
          <w:i w:val="0"/>
          <w:sz w:val="24"/>
          <w:spacing w:val="0"/>
          <w:w w:val="100"/>
          <w:rFonts/>
          <w:caps w:val="0"/>
        </w:rPr>
        <w:t>MSL</w:t>
      </w:r>
    </w:p>
    <w:p w14:paraId="5440AD70" w14:textId="77777777" w:rsidR="00221F31" w:rsidRPr="006F4DE1" w:rsidRDefault="00221F31" w:rsidP="006F4DE1">
      <w:pPr>
        <w:spacing w:before="0" w:beforeAutospacing="0" w:after="160" w:afterAutospacing="0" w:lineRule="auto" w:line="360"/>
        <w:rPr>
          <w:szCs w:val="24"/>
          <w:bCs/>
          <w:b w:val="1"/>
          <w:i w:val="0"/>
          <w:sz w:val="24"/>
          <w:spacing w:val="0"/>
          <w:w w:val="100"/>
          <w:rFonts/>
          <w:caps w:val="0"/>
        </w:rPr>
        <w:snapToGrid w:val="0"/>
        <w:textAlignment w:val="baseline"/>
      </w:pPr>
      <w:r w:rsidRPr="004C7298">
        <w:rPr>
          <w:szCs w:val="24"/>
          <w:bCs/>
          <w:b w:val="1"/>
          <w:i w:val="0"/>
          <w:sz w:val="24"/>
          <w:spacing w:val="0"/>
          <w:w w:val="100"/>
          <w:rFonts/>
          <w:caps w:val="0"/>
        </w:rPr>
        <w:t>Orientation</w:t>
      </w:r>
      <w:r w:rsidRPr="004C7298">
        <w:rPr>
          <w:szCs w:val="24"/>
          <w:bCs/>
          <w:b w:val="1"/>
          <w:i w:val="0"/>
          <w:sz w:val="24"/>
          <w:spacing w:val="0"/>
          <w:w w:val="100"/>
          <w:rFonts/>
          <w:caps w:val="0"/>
        </w:rPr>
        <w:t> </w:t>
      </w:r>
      <w:r w:rsidRPr="004C7298">
        <w:rPr>
          <w:szCs w:val="24"/>
          <w:bCs/>
          <w:b w:val="1"/>
          <w:i w:val="0"/>
          <w:sz w:val="24"/>
          <w:spacing w:val="0"/>
          <w:w w:val="100"/>
          <w:rFonts/>
          <w:caps w:val="0"/>
        </w:rPr>
        <w:t>of</w:t>
      </w:r>
      <w:r w:rsidRPr="004C7298">
        <w:rPr>
          <w:szCs w:val="24"/>
          <w:bCs/>
          <w:b w:val="1"/>
          <w:i w:val="0"/>
          <w:sz w:val="24"/>
          <w:spacing w:val="0"/>
          <w:w w:val="100"/>
          <w:rFonts/>
          <w:caps w:val="0"/>
        </w:rPr>
        <w:t> </w:t>
      </w:r>
      <w:r w:rsidRPr="004C7298">
        <w:rPr>
          <w:szCs w:val="24"/>
          <w:bCs/>
          <w:b w:val="1"/>
          <w:i w:val="0"/>
          <w:sz w:val="24"/>
          <w:spacing w:val="0"/>
          <w:w w:val="100"/>
          <w:rFonts/>
          <w:caps w:val="0"/>
        </w:rPr>
        <w:t>Outcrop</w:t>
      </w:r>
      <w:r w:rsidRPr="006F4DE1">
        <w:rPr>
          <w:szCs w:val="24"/>
          <w:bCs/>
          <w:b w:val="1"/>
          <w:i w:val="0"/>
          <w:sz w:val="24"/>
          <w:spacing w:val="0"/>
          <w:w w:val="100"/>
          <w:rFonts/>
          <w:caps w:val="0"/>
        </w:rPr>
        <w:t>:</w:t>
      </w:r>
      <w:r w:rsidRPr="006F4DE1">
        <w:rPr>
          <w:szCs w:val="24"/>
          <w:bCs/>
          <w:b w:val="1"/>
          <w:i w:val="0"/>
          <w:sz w:val="24"/>
          <w:spacing w:val="0"/>
          <w:w w:val="100"/>
          <w:rFonts/>
          <w:caps w:val="0"/>
        </w:rPr>
        <w:t> </w:t>
      </w:r>
      <w:r w:rsidRPr="006F4DE1">
        <w:rPr>
          <w:szCs w:val="24"/>
          <w:bCs/>
          <w:b w:val="1"/>
          <w:i w:val="0"/>
          <w:sz w:val="24"/>
          <w:spacing w:val="0"/>
          <w:w w:val="100"/>
          <w:rFonts/>
          <w:caps w:val="0"/>
        </w:rPr>
        <w:t>Trending</w:t>
      </w:r>
      <w:r w:rsidRPr="006F4DE1">
        <w:rPr>
          <w:szCs w:val="24"/>
          <w:bCs/>
          <w:b w:val="1"/>
          <w:i w:val="0"/>
          <w:sz w:val="24"/>
          <w:spacing w:val="0"/>
          <w:w w:val="100"/>
          <w:rFonts/>
          <w:caps w:val="0"/>
        </w:rPr>
        <w:t> </w:t>
      </w:r>
      <w:r w:rsidRPr="006F4DE1">
        <w:rPr>
          <w:szCs w:val="24"/>
          <w:bCs/>
          <w:b w:val="1"/>
          <w:i w:val="0"/>
          <w:sz w:val="24"/>
          <w:spacing w:val="0"/>
          <w:w w:val="100"/>
          <w:rFonts/>
          <w:caps w:val="0"/>
        </w:rPr>
        <w:t>North-East</w:t>
      </w:r>
    </w:p>
    <w:p w14:paraId="504A9287" w14:textId="77777777" w:rsidR="004A39D7" w:rsidRPr="006F4DE1" w:rsidRDefault="004A39D7" w:rsidP="006F4DE1">
      <w:pPr>
        <w:spacing w:before="0" w:beforeAutospacing="0" w:after="160" w:afterAutospacing="0" w:lineRule="auto" w:line="360"/>
        <w:rPr>
          <w:szCs w:val="24"/>
          <w:bCs/>
          <w:b w:val="1"/>
          <w:i w:val="0"/>
          <w:sz w:val="24"/>
          <w:spacing w:val="0"/>
          <w:w w:val="100"/>
          <w:rFonts/>
          <w:caps w:val="0"/>
        </w:rPr>
        <w:snapToGrid w:val="0"/>
        <w:textAlignment w:val="baseline"/>
      </w:pPr>
      <w:r w:rsidRPr="006F4DE1">
        <w:rPr>
          <w:szCs w:val="24"/>
          <w:bCs/>
          <w:b w:val="1"/>
          <w:i w:val="0"/>
          <w:sz w:val="24"/>
          <w:spacing w:val="0"/>
          <w:w w:val="100"/>
          <w:rFonts/>
          <w:caps w:val="0"/>
        </w:rPr>
        <w:t>Stike/Dip</w:t>
      </w:r>
      <w:r w:rsidRPr="006F4DE1">
        <w:rPr>
          <w:szCs w:val="24"/>
          <w:bCs/>
          <w:b w:val="1"/>
          <w:i w:val="0"/>
          <w:sz w:val="24"/>
          <w:spacing w:val="0"/>
          <w:w w:val="100"/>
          <w:rFonts/>
          <w:caps w:val="0"/>
        </w:rPr>
        <w:t> </w:t>
      </w:r>
      <w:r w:rsidRPr="006F4DE1">
        <w:rPr>
          <w:szCs w:val="24"/>
          <w:bCs/>
          <w:b w:val="1"/>
          <w:i w:val="0"/>
          <w:sz w:val="24"/>
          <w:spacing w:val="0"/>
          <w:w w:val="100"/>
          <w:rFonts/>
          <w:caps w:val="0"/>
        </w:rPr>
        <w:t>of</w:t>
      </w:r>
      <w:r w:rsidRPr="006F4DE1">
        <w:rPr>
          <w:szCs w:val="24"/>
          <w:bCs/>
          <w:b w:val="1"/>
          <w:i w:val="0"/>
          <w:sz w:val="24"/>
          <w:spacing w:val="0"/>
          <w:w w:val="100"/>
          <w:rFonts/>
          <w:caps w:val="0"/>
        </w:rPr>
        <w:t> </w:t>
      </w:r>
      <w:r w:rsidRPr="006F4DE1">
        <w:rPr>
          <w:szCs w:val="24"/>
          <w:bCs/>
          <w:b w:val="1"/>
          <w:i w:val="0"/>
          <w:sz w:val="24"/>
          <w:spacing w:val="0"/>
          <w:w w:val="100"/>
          <w:rFonts/>
          <w:caps w:val="0"/>
        </w:rPr>
        <w:t>foliation</w:t>
      </w:r>
      <w:r w:rsidRPr="006F4DE1">
        <w:rPr>
          <w:szCs w:val="24"/>
          <w:bCs/>
          <w:b w:val="1"/>
          <w:i w:val="0"/>
          <w:sz w:val="24"/>
          <w:spacing w:val="0"/>
          <w:w w:val="100"/>
          <w:rFonts/>
          <w:caps w:val="0"/>
        </w:rPr>
        <w:t> </w:t>
      </w:r>
      <w:r w:rsidRPr="006F4DE1">
        <w:rPr>
          <w:szCs w:val="24"/>
          <w:bCs/>
          <w:b w:val="1"/>
          <w:i w:val="0"/>
          <w:sz w:val="24"/>
          <w:spacing w:val="0"/>
          <w:w w:val="100"/>
          <w:rFonts/>
          <w:caps w:val="0"/>
        </w:rPr>
        <w:t>plane:</w:t>
      </w:r>
      <w:r w:rsidRPr="006F4DE1">
        <w:rPr>
          <w:szCs w:val="24"/>
          <w:bCs/>
          <w:b w:val="1"/>
          <w:i w:val="0"/>
          <w:sz w:val="24"/>
          <w:spacing w:val="0"/>
          <w:w w:val="100"/>
          <w:rFonts/>
          <w:caps w:val="0"/>
        </w:rPr>
        <w:t> </w:t>
      </w:r>
      <w:r w:rsidRPr="006F4DE1">
        <w:rPr>
          <w:szCs w:val="24"/>
          <w:bCs/>
          <w:b w:val="1"/>
          <w:i w:val="0"/>
          <w:sz w:val="24"/>
          <w:spacing w:val="0"/>
          <w:w w:val="100"/>
          <w:rFonts/>
          <w:caps w:val="0"/>
        </w:rPr>
        <w:t>092</w:t>
      </w:r>
      <w:r w:rsidRPr="006F4DE1">
        <w:rPr>
          <w:szCs w:val="24"/>
          <w:bCs/>
          <w:b w:val="1"/>
          <w:i w:val="0"/>
          <w:sz w:val="24"/>
          <w:spacing w:val="0"/>
          <w:w w:val="100"/>
          <w:vertAlign w:val="superscript"/>
          <w:rFonts/>
          <w:caps w:val="0"/>
        </w:rPr>
        <w:t>o</w:t>
      </w:r>
      <w:r w:rsidRPr="006F4DE1">
        <w:rPr>
          <w:szCs w:val="24"/>
          <w:bCs/>
          <w:b w:val="1"/>
          <w:i w:val="0"/>
          <w:sz w:val="24"/>
          <w:spacing w:val="0"/>
          <w:w w:val="100"/>
          <w:rFonts/>
          <w:caps w:val="0"/>
        </w:rPr>
        <w:t>//33</w:t>
      </w:r>
      <w:r w:rsidRPr="006F4DE1">
        <w:rPr>
          <w:szCs w:val="24"/>
          <w:bCs/>
          <w:b w:val="1"/>
          <w:i w:val="0"/>
          <w:sz w:val="24"/>
          <w:spacing w:val="0"/>
          <w:w w:val="100"/>
          <w:vertAlign w:val="superscript"/>
          <w:rFonts/>
          <w:caps w:val="0"/>
        </w:rPr>
        <w:t>o</w:t>
      </w:r>
      <w:r w:rsidRPr="006F4DE1">
        <w:rPr>
          <w:szCs w:val="24"/>
          <w:bCs/>
          <w:b w:val="1"/>
          <w:i w:val="0"/>
          <w:sz w:val="24"/>
          <w:spacing w:val="0"/>
          <w:w w:val="100"/>
          <w:rFonts/>
          <w:caps w:val="0"/>
        </w:rPr>
        <w:t>E</w:t>
      </w:r>
    </w:p>
    <w:p w14:paraId="57E43403" w14:textId="77777777" w:rsidR="00221F31" w:rsidRPr="006F4DE1" w:rsidRDefault="00221F31" w:rsidP="006F4DE1">
      <w:pPr>
        <w:spacing w:before="0" w:beforeAutospacing="0" w:after="160" w:afterAutospacing="0" w:lineRule="auto" w:line="360"/>
        <w:rPr>
          <w:szCs w:val="24"/>
          <w:b w:val="0"/>
          <w:i w:val="0"/>
          <w:sz w:val="24"/>
          <w:spacing w:val="0"/>
          <w:w w:val="100"/>
          <w:rFonts/>
          <w:caps w:val="0"/>
        </w:rPr>
        <w:snapToGrid w:val="0"/>
        <w:textAlignment w:val="baseline"/>
      </w:pPr>
      <w:r w:rsidRPr="006F4DE1">
        <w:rPr>
          <w:szCs w:val="24"/>
          <w:bCs/>
          <w:b w:val="1"/>
          <w:i w:val="0"/>
          <w:sz w:val="24"/>
          <w:spacing w:val="0"/>
          <w:w w:val="100"/>
          <w:rFonts/>
          <w:caps w:val="0"/>
        </w:rPr>
        <w:t>Outcrop</w:t>
      </w:r>
      <w:r w:rsidRPr="006F4DE1">
        <w:rPr>
          <w:szCs w:val="24"/>
          <w:bCs/>
          <w:b w:val="1"/>
          <w:i w:val="0"/>
          <w:sz w:val="24"/>
          <w:spacing w:val="0"/>
          <w:w w:val="100"/>
          <w:rFonts/>
          <w:caps w:val="0"/>
        </w:rPr>
        <w:t> </w:t>
      </w:r>
      <w:r w:rsidRPr="006F4DE1">
        <w:rPr>
          <w:szCs w:val="24"/>
          <w:bCs/>
          <w:b w:val="1"/>
          <w:i w:val="0"/>
          <w:sz w:val="24"/>
          <w:spacing w:val="0"/>
          <w:w w:val="100"/>
          <w:rFonts/>
          <w:caps w:val="0"/>
        </w:rPr>
        <w:t>name</w:t>
      </w:r>
      <w:r w:rsidRPr="006F4DE1">
        <w:rPr>
          <w:szCs w:val="24"/>
          <w:b w:val="0"/>
          <w:i w:val="0"/>
          <w:sz w:val="24"/>
          <w:spacing w:val="0"/>
          <w:w w:val="100"/>
          <w:rFonts/>
          <w:caps w:val="0"/>
        </w:rPr>
        <w:t>:</w:t>
      </w:r>
      <w:r w:rsidRPr="006F4DE1">
        <w:rPr>
          <w:szCs w:val="24"/>
          <w:b w:val="0"/>
          <w:i w:val="0"/>
          <w:sz w:val="24"/>
          <w:spacing w:val="0"/>
          <w:w w:val="100"/>
          <w:rFonts/>
          <w:caps w:val="0"/>
        </w:rPr>
        <w:t> </w:t>
      </w:r>
      <w:r w:rsidRPr="006F4DE1">
        <w:rPr>
          <w:szCs w:val="24"/>
          <w:b w:val="0"/>
          <w:i w:val="0"/>
          <w:sz w:val="24"/>
          <w:spacing w:val="0"/>
          <w:w w:val="100"/>
          <w:rFonts/>
          <w:caps w:val="0"/>
        </w:rPr>
        <w:t>Porphiritic</w:t>
      </w:r>
      <w:r w:rsidRPr="006F4DE1">
        <w:rPr>
          <w:szCs w:val="24"/>
          <w:b w:val="0"/>
          <w:i w:val="0"/>
          <w:sz w:val="24"/>
          <w:spacing w:val="0"/>
          <w:w w:val="100"/>
          <w:rFonts/>
          <w:caps w:val="0"/>
        </w:rPr>
        <w:t> </w:t>
      </w:r>
      <w:r w:rsidRPr="006F4DE1">
        <w:rPr>
          <w:szCs w:val="24"/>
          <w:b w:val="0"/>
          <w:i w:val="0"/>
          <w:sz w:val="24"/>
          <w:spacing w:val="0"/>
          <w:w w:val="100"/>
          <w:rFonts/>
          <w:caps w:val="0"/>
        </w:rPr>
        <w:t>Granite</w:t>
      </w:r>
    </w:p>
    <w:p w14:paraId="68AC314D" w14:textId="77777777" w:rsidR="00221F31" w:rsidRPr="006F4DE1" w:rsidRDefault="00221F31" w:rsidP="006F4DE1">
      <w:pPr>
        <w:jc w:val="both"/>
        <w:spacing w:before="0" w:beforeAutospacing="0" w:after="160" w:afterAutospacing="0" w:lineRule="auto" w:line="360"/>
        <w:rPr>
          <w:szCs w:val="24"/>
          <w:b w:val="0"/>
          <w:i w:val="0"/>
          <w:sz w:val="24"/>
          <w:spacing w:val="0"/>
          <w:w w:val="100"/>
          <w:rFonts/>
          <w:caps w:val="0"/>
        </w:rPr>
        <w:snapToGrid w:val="0"/>
        <w:textAlignment w:val="baseline"/>
        <w:tabs>
          <w:tab w:val="left" w:pos="1947"/>
        </w:tabs>
      </w:pPr>
      <w:r w:rsidRPr="006F4DE1">
        <w:rPr>
          <w:szCs w:val="24"/>
          <w:bCs/>
          <w:b w:val="1"/>
          <w:i w:val="0"/>
          <w:sz w:val="24"/>
          <w:spacing w:val="0"/>
          <w:w w:val="100"/>
          <w:rFonts/>
          <w:caps w:val="0"/>
        </w:rPr>
        <w:t>Description</w:t>
      </w:r>
      <w:r w:rsidRPr="006F4DE1">
        <w:rPr>
          <w:szCs w:val="24"/>
          <w:b w:val="0"/>
          <w:i w:val="0"/>
          <w:sz w:val="24"/>
          <w:spacing w:val="0"/>
          <w:w w:val="100"/>
          <w:rFonts/>
          <w:caps w:val="0"/>
        </w:rPr>
        <w:t>:</w:t>
      </w:r>
      <w:r w:rsidRPr="006F4DE1">
        <w:rPr>
          <w:szCs w:val="24"/>
          <w:b w:val="0"/>
          <w:i w:val="0"/>
          <w:sz w:val="24"/>
          <w:spacing w:val="0"/>
          <w:w w:val="100"/>
          <w:rFonts/>
          <w:caps w:val="0"/>
        </w:rPr>
        <w:t> </w:t>
      </w:r>
      <w:r w:rsidRPr="006F4DE1">
        <w:rPr>
          <w:szCs w:val="24"/>
          <w:b w:val="0"/>
          <w:i w:val="0"/>
          <w:sz w:val="24"/>
          <w:spacing w:val="0"/>
          <w:w w:val="100"/>
          <w:rFonts/>
          <w:caps w:val="0"/>
        </w:rPr>
        <w:t>A</w:t>
      </w:r>
      <w:r w:rsidRPr="006F4DE1">
        <w:rPr>
          <w:szCs w:val="24"/>
          <w:b w:val="0"/>
          <w:i w:val="0"/>
          <w:sz w:val="24"/>
          <w:spacing w:val="0"/>
          <w:w w:val="100"/>
          <w:rFonts/>
          <w:caps w:val="0"/>
        </w:rPr>
        <w:t> </w:t>
      </w:r>
      <w:r w:rsidRPr="006F4DE1">
        <w:rPr>
          <w:szCs w:val="24"/>
          <w:b w:val="0"/>
          <w:i w:val="0"/>
          <w:sz w:val="24"/>
          <w:spacing w:val="0"/>
          <w:w w:val="100"/>
          <w:rFonts/>
          <w:caps w:val="0"/>
        </w:rPr>
        <w:t>massive</w:t>
      </w:r>
      <w:r w:rsidRPr="006F4DE1">
        <w:rPr>
          <w:szCs w:val="24"/>
          <w:b w:val="0"/>
          <w:i w:val="0"/>
          <w:sz w:val="24"/>
          <w:spacing w:val="0"/>
          <w:w w:val="100"/>
          <w:rFonts/>
          <w:caps w:val="0"/>
        </w:rPr>
        <w:t> </w:t>
      </w:r>
      <w:r w:rsidRPr="006F4DE1">
        <w:rPr>
          <w:szCs w:val="24"/>
          <w:b w:val="0"/>
          <w:i w:val="0"/>
          <w:sz w:val="24"/>
          <w:spacing w:val="0"/>
          <w:w w:val="100"/>
          <w:rFonts/>
          <w:caps w:val="0"/>
        </w:rPr>
        <w:t>outcrop</w:t>
      </w:r>
      <w:r w:rsidR="004A39D7" w:rsidRPr="006F4DE1">
        <w:rPr>
          <w:szCs w:val="24"/>
          <w:b w:val="0"/>
          <w:i w:val="0"/>
          <w:sz w:val="24"/>
          <w:spacing w:val="0"/>
          <w:w w:val="100"/>
          <w:rFonts/>
          <w:caps w:val="0"/>
        </w:rPr>
        <w:t> </w:t>
      </w:r>
      <w:r w:rsidR="004A39D7" w:rsidRPr="006F4DE1">
        <w:rPr>
          <w:szCs w:val="24"/>
          <w:b w:val="0"/>
          <w:i w:val="0"/>
          <w:sz w:val="24"/>
          <w:spacing w:val="0"/>
          <w:w w:val="100"/>
          <w:rFonts/>
          <w:caps w:val="0"/>
        </w:rPr>
        <w:t>with</w:t>
      </w:r>
      <w:r w:rsidR="004A39D7" w:rsidRPr="006F4DE1">
        <w:rPr>
          <w:szCs w:val="24"/>
          <w:b w:val="0"/>
          <w:i w:val="0"/>
          <w:sz w:val="24"/>
          <w:spacing w:val="0"/>
          <w:w w:val="100"/>
          <w:rFonts/>
          <w:caps w:val="0"/>
        </w:rPr>
        <w:t> </w:t>
      </w:r>
      <w:r w:rsidR="004A39D7" w:rsidRPr="006F4DE1">
        <w:rPr>
          <w:szCs w:val="24"/>
          <w:b w:val="0"/>
          <w:i w:val="0"/>
          <w:sz w:val="24"/>
          <w:spacing w:val="0"/>
          <w:w w:val="100"/>
          <w:rFonts/>
          <w:caps w:val="0"/>
        </w:rPr>
        <w:t>porphiritic</w:t>
      </w:r>
      <w:r w:rsidR="004A39D7" w:rsidRPr="006F4DE1">
        <w:rPr>
          <w:szCs w:val="24"/>
          <w:b w:val="0"/>
          <w:i w:val="0"/>
          <w:sz w:val="24"/>
          <w:spacing w:val="0"/>
          <w:w w:val="100"/>
          <w:rFonts/>
          <w:caps w:val="0"/>
        </w:rPr>
        <w:t> </w:t>
      </w:r>
      <w:r w:rsidR="004A39D7" w:rsidRPr="006F4DE1">
        <w:rPr>
          <w:szCs w:val="24"/>
          <w:b w:val="0"/>
          <w:i w:val="0"/>
          <w:sz w:val="24"/>
          <w:spacing w:val="0"/>
          <w:w w:val="100"/>
          <w:rFonts/>
          <w:caps w:val="0"/>
        </w:rPr>
        <w:t>granite</w:t>
      </w:r>
      <w:r w:rsidR="004A39D7" w:rsidRPr="006F4DE1">
        <w:rPr>
          <w:szCs w:val="24"/>
          <w:b w:val="0"/>
          <w:i w:val="0"/>
          <w:sz w:val="24"/>
          <w:spacing w:val="0"/>
          <w:w w:val="100"/>
          <w:rFonts/>
          <w:caps w:val="0"/>
        </w:rPr>
        <w:t> </w:t>
      </w:r>
      <w:r w:rsidR="004A39D7" w:rsidRPr="006F4DE1">
        <w:rPr>
          <w:szCs w:val="24"/>
          <w:b w:val="0"/>
          <w:i w:val="0"/>
          <w:sz w:val="24"/>
          <w:spacing w:val="0"/>
          <w:w w:val="100"/>
          <w:rFonts/>
          <w:caps w:val="0"/>
        </w:rPr>
        <w:t>intruding</w:t>
      </w:r>
      <w:r w:rsidR="004A39D7" w:rsidRPr="006F4DE1">
        <w:rPr>
          <w:szCs w:val="24"/>
          <w:b w:val="0"/>
          <w:i w:val="0"/>
          <w:sz w:val="24"/>
          <w:spacing w:val="0"/>
          <w:w w:val="100"/>
          <w:rFonts/>
          <w:caps w:val="0"/>
        </w:rPr>
        <w:t> </w:t>
      </w:r>
      <w:r w:rsidR="004A39D7" w:rsidRPr="006F4DE1">
        <w:rPr>
          <w:szCs w:val="24"/>
          <w:b w:val="0"/>
          <w:i w:val="0"/>
          <w:sz w:val="24"/>
          <w:spacing w:val="0"/>
          <w:w w:val="100"/>
          <w:rFonts/>
          <w:caps w:val="0"/>
        </w:rPr>
        <w:t>a</w:t>
      </w:r>
      <w:r w:rsidR="004A39D7" w:rsidRPr="006F4DE1">
        <w:rPr>
          <w:szCs w:val="24"/>
          <w:b w:val="0"/>
          <w:i w:val="0"/>
          <w:sz w:val="24"/>
          <w:spacing w:val="0"/>
          <w:w w:val="100"/>
          <w:rFonts/>
          <w:caps w:val="0"/>
        </w:rPr>
        <w:t> </w:t>
      </w:r>
      <w:r w:rsidR="004A39D7" w:rsidRPr="006F4DE1">
        <w:rPr>
          <w:szCs w:val="24"/>
          <w:b w:val="0"/>
          <w:i w:val="0"/>
          <w:sz w:val="24"/>
          <w:spacing w:val="0"/>
          <w:w w:val="100"/>
          <w:rFonts/>
          <w:caps w:val="0"/>
        </w:rPr>
        <w:t>fine</w:t>
      </w:r>
      <w:r w:rsidR="004A39D7" w:rsidRPr="006F4DE1">
        <w:rPr>
          <w:szCs w:val="24"/>
          <w:b w:val="0"/>
          <w:i w:val="0"/>
          <w:sz w:val="24"/>
          <w:spacing w:val="0"/>
          <w:w w:val="100"/>
          <w:rFonts/>
          <w:caps w:val="0"/>
        </w:rPr>
        <w:t> </w:t>
      </w:r>
      <w:r w:rsidR="004A39D7" w:rsidRPr="006F4DE1">
        <w:rPr>
          <w:szCs w:val="24"/>
          <w:b w:val="0"/>
          <w:i w:val="0"/>
          <w:sz w:val="24"/>
          <w:spacing w:val="0"/>
          <w:w w:val="100"/>
          <w:rFonts/>
          <w:caps w:val="0"/>
        </w:rPr>
        <w:t>grained</w:t>
      </w:r>
      <w:r w:rsidR="004A39D7" w:rsidRPr="006F4DE1">
        <w:rPr>
          <w:szCs w:val="24"/>
          <w:b w:val="0"/>
          <w:i w:val="0"/>
          <w:sz w:val="24"/>
          <w:spacing w:val="0"/>
          <w:w w:val="100"/>
          <w:rFonts/>
          <w:caps w:val="0"/>
        </w:rPr>
        <w:t> </w:t>
      </w:r>
      <w:r w:rsidR="004A39D7" w:rsidRPr="006F4DE1">
        <w:rPr>
          <w:szCs w:val="24"/>
          <w:b w:val="0"/>
          <w:i w:val="0"/>
          <w:sz w:val="24"/>
          <w:spacing w:val="0"/>
          <w:w w:val="100"/>
          <w:rFonts/>
          <w:caps w:val="0"/>
        </w:rPr>
        <w:t>granite</w:t>
      </w:r>
      <w:r w:rsidR="004A39D7" w:rsidRPr="006F4DE1">
        <w:rPr>
          <w:szCs w:val="24"/>
          <w:b w:val="0"/>
          <w:i w:val="0"/>
          <w:sz w:val="24"/>
          <w:spacing w:val="0"/>
          <w:w w:val="100"/>
          <w:rFonts/>
          <w:caps w:val="0"/>
        </w:rPr>
        <w:t> </w:t>
      </w:r>
      <w:r w:rsidR="004A39D7" w:rsidRPr="006F4DE1">
        <w:rPr>
          <w:szCs w:val="24"/>
          <w:b w:val="0"/>
          <w:i w:val="0"/>
          <w:sz w:val="24"/>
          <w:spacing w:val="0"/>
          <w:w w:val="100"/>
          <w:rFonts/>
          <w:caps w:val="0"/>
        </w:rPr>
        <w:t>that</w:t>
      </w:r>
      <w:r w:rsidR="004A39D7" w:rsidRPr="006F4DE1">
        <w:rPr>
          <w:szCs w:val="24"/>
          <w:b w:val="0"/>
          <w:i w:val="0"/>
          <w:sz w:val="24"/>
          <w:spacing w:val="0"/>
          <w:w w:val="100"/>
          <w:rFonts/>
          <w:caps w:val="0"/>
        </w:rPr>
        <w:t> </w:t>
      </w:r>
      <w:r w:rsidR="004A39D7" w:rsidRPr="006F4DE1">
        <w:rPr>
          <w:szCs w:val="24"/>
          <w:b w:val="0"/>
          <w:i w:val="0"/>
          <w:sz w:val="24"/>
          <w:spacing w:val="0"/>
          <w:w w:val="100"/>
          <w:rFonts/>
          <w:caps w:val="0"/>
        </w:rPr>
        <w:t>has</w:t>
      </w:r>
      <w:r w:rsidR="004A39D7" w:rsidRPr="006F4DE1">
        <w:rPr>
          <w:szCs w:val="24"/>
          <w:b w:val="0"/>
          <w:i w:val="0"/>
          <w:sz w:val="24"/>
          <w:spacing w:val="0"/>
          <w:w w:val="100"/>
          <w:rFonts/>
          <w:caps w:val="0"/>
        </w:rPr>
        <w:t> </w:t>
      </w:r>
      <w:r w:rsidR="004A39D7" w:rsidRPr="006F4DE1">
        <w:rPr>
          <w:szCs w:val="24"/>
          <w:b w:val="0"/>
          <w:i w:val="0"/>
          <w:sz w:val="24"/>
          <w:spacing w:val="0"/>
          <w:w w:val="100"/>
          <w:rFonts/>
          <w:caps w:val="0"/>
        </w:rPr>
        <w:t>undergone</w:t>
      </w:r>
      <w:r w:rsidR="004A39D7" w:rsidRPr="006F4DE1">
        <w:rPr>
          <w:szCs w:val="24"/>
          <w:b w:val="0"/>
          <w:i w:val="0"/>
          <w:sz w:val="24"/>
          <w:spacing w:val="0"/>
          <w:w w:val="100"/>
          <w:rFonts/>
          <w:caps w:val="0"/>
        </w:rPr>
        <w:t> </w:t>
      </w:r>
      <w:r w:rsidR="004A39D7" w:rsidRPr="006F4DE1">
        <w:rPr>
          <w:szCs w:val="24"/>
          <w:b w:val="0"/>
          <w:i w:val="0"/>
          <w:sz w:val="24"/>
          <w:spacing w:val="0"/>
          <w:w w:val="100"/>
          <w:rFonts/>
          <w:caps w:val="0"/>
        </w:rPr>
        <w:t>a</w:t>
      </w:r>
      <w:r w:rsidR="002F38FA">
        <w:rPr>
          <w:szCs w:val="24"/>
          <w:b w:val="0"/>
          <w:i w:val="0"/>
          <w:sz w:val="24"/>
          <w:spacing w:val="0"/>
          <w:w w:val="100"/>
          <w:rFonts/>
          <w:caps w:val="0"/>
        </w:rPr>
        <w:t>n</w:t>
      </w:r>
      <w:r w:rsidR="004A39D7" w:rsidRPr="006F4DE1">
        <w:rPr>
          <w:szCs w:val="24"/>
          <w:b w:val="0"/>
          <w:i w:val="0"/>
          <w:sz w:val="24"/>
          <w:spacing w:val="0"/>
          <w:w w:val="100"/>
          <w:rFonts/>
          <w:caps w:val="0"/>
        </w:rPr>
        <w:t> </w:t>
      </w:r>
      <w:r w:rsidR="004A39D7" w:rsidRPr="006F4DE1">
        <w:rPr>
          <w:szCs w:val="24"/>
          <w:b w:val="0"/>
          <w:i w:val="0"/>
          <w:sz w:val="24"/>
          <w:spacing w:val="0"/>
          <w:w w:val="100"/>
          <w:rFonts/>
          <w:caps w:val="0"/>
        </w:rPr>
        <w:t>intense</w:t>
      </w:r>
      <w:r w:rsidR="004A39D7" w:rsidRPr="006F4DE1">
        <w:rPr>
          <w:szCs w:val="24"/>
          <w:b w:val="0"/>
          <w:i w:val="0"/>
          <w:sz w:val="24"/>
          <w:spacing w:val="0"/>
          <w:w w:val="100"/>
          <w:rFonts/>
          <w:caps w:val="0"/>
        </w:rPr>
        <w:t> </w:t>
      </w:r>
      <w:r w:rsidR="004A39D7" w:rsidRPr="006F4DE1">
        <w:rPr>
          <w:szCs w:val="24"/>
          <w:b w:val="0"/>
          <w:i w:val="0"/>
          <w:sz w:val="24"/>
          <w:spacing w:val="0"/>
          <w:w w:val="100"/>
          <w:rFonts/>
          <w:caps w:val="0"/>
        </w:rPr>
        <w:t>metamorphism.</w:t>
      </w:r>
    </w:p>
    <w:p w14:paraId="30EC4B7D" w14:textId="77777777" w:rsidR="004A39D7" w:rsidRPr="006F4DE1" w:rsidRDefault="004A39D7" w:rsidP="006F4DE1">
      <w:pPr>
        <w:jc w:val="both"/>
        <w:spacing w:before="0" w:beforeAutospacing="0" w:after="160" w:afterAutospacing="0" w:lineRule="auto" w:line="360"/>
        <w:rPr>
          <w:szCs w:val="24"/>
          <w:b w:val="0"/>
          <w:i w:val="0"/>
          <w:sz w:val="24"/>
          <w:spacing w:val="0"/>
          <w:w w:val="100"/>
          <w:rFonts/>
          <w:caps w:val="0"/>
        </w:rPr>
        <w:snapToGrid w:val="0"/>
        <w:textAlignment w:val="baseline"/>
        <w:tabs>
          <w:tab w:val="left" w:pos="1947"/>
        </w:tabs>
      </w:pPr>
      <w:r w:rsidRPr="006F4DE1">
        <w:rPr>
          <w:szCs w:val="24"/>
          <w:b w:val="0"/>
          <w:i w:val="0"/>
          <w:sz w:val="24"/>
          <w:spacing w:val="0"/>
          <w:w w:val="100"/>
          <w:rFonts/>
          <w:caps w:val="0"/>
        </w:rPr>
        <w:t>There</w:t>
      </w:r>
      <w:r w:rsidRPr="006F4DE1">
        <w:rPr>
          <w:szCs w:val="24"/>
          <w:b w:val="0"/>
          <w:i w:val="0"/>
          <w:sz w:val="24"/>
          <w:spacing w:val="0"/>
          <w:w w:val="100"/>
          <w:rFonts/>
          <w:caps w:val="0"/>
        </w:rPr>
        <w:t> </w:t>
      </w:r>
      <w:r w:rsidRPr="006F4DE1">
        <w:rPr>
          <w:szCs w:val="24"/>
          <w:b w:val="0"/>
          <w:i w:val="0"/>
          <w:sz w:val="24"/>
          <w:spacing w:val="0"/>
          <w:w w:val="100"/>
          <w:rFonts/>
          <w:caps w:val="0"/>
        </w:rPr>
        <w:t>is</w:t>
      </w:r>
      <w:r w:rsidRPr="006F4DE1">
        <w:rPr>
          <w:szCs w:val="24"/>
          <w:b w:val="0"/>
          <w:i w:val="0"/>
          <w:sz w:val="24"/>
          <w:spacing w:val="0"/>
          <w:w w:val="100"/>
          <w:rFonts/>
          <w:caps w:val="0"/>
        </w:rPr>
        <w:t> </w:t>
      </w:r>
      <w:r w:rsidRPr="006F4DE1">
        <w:rPr>
          <w:szCs w:val="24"/>
          <w:b w:val="0"/>
          <w:i w:val="0"/>
          <w:sz w:val="24"/>
          <w:spacing w:val="0"/>
          <w:w w:val="100"/>
          <w:rFonts/>
          <w:caps w:val="0"/>
        </w:rPr>
        <w:t>also</w:t>
      </w:r>
      <w:r w:rsidRPr="006F4DE1">
        <w:rPr>
          <w:szCs w:val="24"/>
          <w:b w:val="0"/>
          <w:i w:val="0"/>
          <w:sz w:val="24"/>
          <w:spacing w:val="0"/>
          <w:w w:val="100"/>
          <w:rFonts/>
          <w:caps w:val="0"/>
        </w:rPr>
        <w:t> </w:t>
      </w:r>
      <w:r w:rsidRPr="006F4DE1">
        <w:rPr>
          <w:szCs w:val="24"/>
          <w:b w:val="0"/>
          <w:i w:val="0"/>
          <w:sz w:val="24"/>
          <w:spacing w:val="0"/>
          <w:w w:val="100"/>
          <w:rFonts/>
          <w:caps w:val="0"/>
        </w:rPr>
        <w:t>the</w:t>
      </w:r>
      <w:r w:rsidRPr="006F4DE1">
        <w:rPr>
          <w:szCs w:val="24"/>
          <w:b w:val="0"/>
          <w:i w:val="0"/>
          <w:sz w:val="24"/>
          <w:spacing w:val="0"/>
          <w:w w:val="100"/>
          <w:rFonts/>
          <w:caps w:val="0"/>
        </w:rPr>
        <w:t> </w:t>
      </w:r>
      <w:r w:rsidRPr="006F4DE1">
        <w:rPr>
          <w:szCs w:val="24"/>
          <w:b w:val="0"/>
          <w:i w:val="0"/>
          <w:sz w:val="24"/>
          <w:spacing w:val="0"/>
          <w:w w:val="100"/>
          <w:rFonts/>
          <w:caps w:val="0"/>
        </w:rPr>
        <w:t>presence</w:t>
      </w:r>
      <w:r w:rsidRPr="006F4DE1">
        <w:rPr>
          <w:szCs w:val="24"/>
          <w:b w:val="0"/>
          <w:i w:val="0"/>
          <w:sz w:val="24"/>
          <w:spacing w:val="0"/>
          <w:w w:val="100"/>
          <w:rFonts/>
          <w:caps w:val="0"/>
        </w:rPr>
        <w:t> </w:t>
      </w:r>
      <w:r w:rsidRPr="006F4DE1">
        <w:rPr>
          <w:szCs w:val="24"/>
          <w:b w:val="0"/>
          <w:i w:val="0"/>
          <w:sz w:val="24"/>
          <w:spacing w:val="0"/>
          <w:w w:val="100"/>
          <w:rFonts/>
          <w:caps w:val="0"/>
        </w:rPr>
        <w:t>of</w:t>
      </w:r>
      <w:r w:rsidRPr="006F4DE1">
        <w:rPr>
          <w:szCs w:val="24"/>
          <w:b w:val="0"/>
          <w:i w:val="0"/>
          <w:sz w:val="24"/>
          <w:spacing w:val="0"/>
          <w:w w:val="100"/>
          <w:rFonts/>
          <w:caps w:val="0"/>
        </w:rPr>
        <w:t> </w:t>
      </w:r>
      <w:r w:rsidRPr="006F4DE1">
        <w:rPr>
          <w:szCs w:val="24"/>
          <w:b w:val="0"/>
          <w:i w:val="0"/>
          <w:sz w:val="24"/>
          <w:spacing w:val="0"/>
          <w:w w:val="100"/>
          <w:rFonts/>
          <w:caps w:val="0"/>
        </w:rPr>
        <w:t>banding</w:t>
      </w:r>
      <w:r w:rsidRPr="006F4DE1">
        <w:rPr>
          <w:szCs w:val="24"/>
          <w:b w:val="0"/>
          <w:i w:val="0"/>
          <w:sz w:val="24"/>
          <w:spacing w:val="0"/>
          <w:w w:val="100"/>
          <w:rFonts/>
          <w:caps w:val="0"/>
        </w:rPr>
        <w:t> </w:t>
      </w:r>
      <w:r w:rsidRPr="006F4DE1">
        <w:rPr>
          <w:szCs w:val="24"/>
          <w:b w:val="0"/>
          <w:i w:val="0"/>
          <w:sz w:val="24"/>
          <w:spacing w:val="0"/>
          <w:w w:val="100"/>
          <w:rFonts/>
          <w:caps w:val="0"/>
        </w:rPr>
        <w:t>within</w:t>
      </w:r>
      <w:r w:rsidRPr="006F4DE1">
        <w:rPr>
          <w:szCs w:val="24"/>
          <w:b w:val="0"/>
          <w:i w:val="0"/>
          <w:sz w:val="24"/>
          <w:spacing w:val="0"/>
          <w:w w:val="100"/>
          <w:rFonts/>
          <w:caps w:val="0"/>
        </w:rPr>
        <w:t> </w:t>
      </w:r>
      <w:r w:rsidRPr="006F4DE1">
        <w:rPr>
          <w:szCs w:val="24"/>
          <w:b w:val="0"/>
          <w:i w:val="0"/>
          <w:sz w:val="24"/>
          <w:spacing w:val="0"/>
          <w:w w:val="100"/>
          <w:rFonts/>
          <w:caps w:val="0"/>
        </w:rPr>
        <w:t>the</w:t>
      </w:r>
      <w:r w:rsidRPr="006F4DE1">
        <w:rPr>
          <w:szCs w:val="24"/>
          <w:b w:val="0"/>
          <w:i w:val="0"/>
          <w:sz w:val="24"/>
          <w:spacing w:val="0"/>
          <w:w w:val="100"/>
          <w:rFonts/>
          <w:caps w:val="0"/>
        </w:rPr>
        <w:t> </w:t>
      </w:r>
      <w:r w:rsidRPr="006F4DE1">
        <w:rPr>
          <w:szCs w:val="24"/>
          <w:b w:val="0"/>
          <w:i w:val="0"/>
          <w:sz w:val="24"/>
          <w:spacing w:val="0"/>
          <w:w w:val="100"/>
          <w:rFonts/>
          <w:caps w:val="0"/>
        </w:rPr>
        <w:t>metamorphosed</w:t>
      </w:r>
      <w:r w:rsidRPr="006F4DE1">
        <w:rPr>
          <w:szCs w:val="24"/>
          <w:b w:val="0"/>
          <w:i w:val="0"/>
          <w:sz w:val="24"/>
          <w:spacing w:val="0"/>
          <w:w w:val="100"/>
          <w:rFonts/>
          <w:caps w:val="0"/>
        </w:rPr>
        <w:t> </w:t>
      </w:r>
      <w:r w:rsidR="00365F3B" w:rsidRPr="006F4DE1">
        <w:rPr>
          <w:szCs w:val="24"/>
          <w:b w:val="0"/>
          <w:i w:val="0"/>
          <w:sz w:val="24"/>
          <w:spacing w:val="0"/>
          <w:w w:val="100"/>
          <w:rFonts/>
          <w:caps w:val="0"/>
        </w:rPr>
        <w:t>rock</w:t>
      </w:r>
      <w:r w:rsidR="00365F3B" w:rsidRPr="006F4DE1">
        <w:rPr>
          <w:szCs w:val="24"/>
          <w:b w:val="0"/>
          <w:i w:val="0"/>
          <w:sz w:val="24"/>
          <w:spacing w:val="0"/>
          <w:w w:val="100"/>
          <w:rFonts/>
          <w:caps w:val="0"/>
        </w:rPr>
        <w:t> </w:t>
      </w:r>
      <w:r w:rsidR="00365F3B" w:rsidRPr="006F4DE1">
        <w:rPr>
          <w:szCs w:val="24"/>
          <w:b w:val="0"/>
          <w:i w:val="0"/>
          <w:sz w:val="24"/>
          <w:spacing w:val="0"/>
          <w:w w:val="100"/>
          <w:rFonts/>
          <w:caps w:val="0"/>
        </w:rPr>
        <w:t>suggesting</w:t>
      </w:r>
      <w:r w:rsidR="00365F3B" w:rsidRPr="006F4DE1">
        <w:rPr>
          <w:szCs w:val="24"/>
          <w:b w:val="0"/>
          <w:i w:val="0"/>
          <w:sz w:val="24"/>
          <w:spacing w:val="0"/>
          <w:w w:val="100"/>
          <w:rFonts/>
          <w:caps w:val="0"/>
        </w:rPr>
        <w:t> </w:t>
      </w:r>
      <w:r w:rsidR="00365F3B" w:rsidRPr="006F4DE1">
        <w:rPr>
          <w:szCs w:val="24"/>
          <w:b w:val="0"/>
          <w:i w:val="0"/>
          <w:sz w:val="24"/>
          <w:spacing w:val="0"/>
          <w:w w:val="100"/>
          <w:rFonts/>
          <w:caps w:val="0"/>
        </w:rPr>
        <w:t>high</w:t>
      </w:r>
      <w:r w:rsidR="00365F3B" w:rsidRPr="006F4DE1">
        <w:rPr>
          <w:szCs w:val="24"/>
          <w:b w:val="0"/>
          <w:i w:val="0"/>
          <w:sz w:val="24"/>
          <w:spacing w:val="0"/>
          <w:w w:val="100"/>
          <w:rFonts/>
          <w:caps w:val="0"/>
        </w:rPr>
        <w:t> </w:t>
      </w:r>
      <w:r w:rsidR="00365F3B" w:rsidRPr="006F4DE1">
        <w:rPr>
          <w:szCs w:val="24"/>
          <w:b w:val="0"/>
          <w:i w:val="0"/>
          <w:sz w:val="24"/>
          <w:spacing w:val="0"/>
          <w:w w:val="100"/>
          <w:rFonts/>
          <w:caps w:val="0"/>
        </w:rPr>
        <w:t>level</w:t>
      </w:r>
      <w:r w:rsidR="00365F3B" w:rsidRPr="006F4DE1">
        <w:rPr>
          <w:szCs w:val="24"/>
          <w:b w:val="0"/>
          <w:i w:val="0"/>
          <w:sz w:val="24"/>
          <w:spacing w:val="0"/>
          <w:w w:val="100"/>
          <w:rFonts/>
          <w:caps w:val="0"/>
        </w:rPr>
        <w:t> </w:t>
      </w:r>
      <w:r w:rsidR="00365F3B" w:rsidRPr="006F4DE1">
        <w:rPr>
          <w:szCs w:val="24"/>
          <w:b w:val="0"/>
          <w:i w:val="0"/>
          <w:sz w:val="24"/>
          <w:spacing w:val="0"/>
          <w:w w:val="100"/>
          <w:rFonts/>
          <w:caps w:val="0"/>
        </w:rPr>
        <w:t>of</w:t>
      </w:r>
      <w:r w:rsidR="00365F3B" w:rsidRPr="006F4DE1">
        <w:rPr>
          <w:szCs w:val="24"/>
          <w:b w:val="0"/>
          <w:i w:val="0"/>
          <w:sz w:val="24"/>
          <w:spacing w:val="0"/>
          <w:w w:val="100"/>
          <w:rFonts/>
          <w:caps w:val="0"/>
        </w:rPr>
        <w:t> </w:t>
      </w:r>
      <w:r w:rsidR="00365F3B" w:rsidRPr="006F4DE1">
        <w:rPr>
          <w:szCs w:val="24"/>
          <w:b w:val="0"/>
          <w:i w:val="0"/>
          <w:sz w:val="24"/>
          <w:spacing w:val="0"/>
          <w:w w:val="100"/>
          <w:rFonts/>
          <w:caps w:val="0"/>
        </w:rPr>
        <w:t>metamorphism</w:t>
      </w:r>
      <w:r w:rsidR="00365F3B" w:rsidRPr="006F4DE1">
        <w:rPr>
          <w:szCs w:val="24"/>
          <w:b w:val="0"/>
          <w:i w:val="0"/>
          <w:sz w:val="24"/>
          <w:spacing w:val="0"/>
          <w:w w:val="100"/>
          <w:rFonts/>
          <w:caps w:val="0"/>
        </w:rPr>
        <w:t> </w:t>
      </w:r>
      <w:r w:rsidR="00365F3B" w:rsidRPr="006F4DE1">
        <w:rPr>
          <w:szCs w:val="24"/>
          <w:b w:val="0"/>
          <w:i w:val="0"/>
          <w:sz w:val="24"/>
          <w:spacing w:val="0"/>
          <w:w w:val="100"/>
          <w:rFonts/>
          <w:caps w:val="0"/>
        </w:rPr>
        <w:t>in</w:t>
      </w:r>
      <w:r w:rsidR="00365F3B" w:rsidRPr="006F4DE1">
        <w:rPr>
          <w:szCs w:val="24"/>
          <w:b w:val="0"/>
          <w:i w:val="0"/>
          <w:sz w:val="24"/>
          <w:spacing w:val="0"/>
          <w:w w:val="100"/>
          <w:rFonts/>
          <w:caps w:val="0"/>
        </w:rPr>
        <w:t> </w:t>
      </w:r>
      <w:r w:rsidR="00365F3B" w:rsidRPr="006F4DE1">
        <w:rPr>
          <w:szCs w:val="24"/>
          <w:b w:val="0"/>
          <w:i w:val="0"/>
          <w:sz w:val="24"/>
          <w:spacing w:val="0"/>
          <w:w w:val="100"/>
          <w:rFonts/>
          <w:caps w:val="0"/>
        </w:rPr>
        <w:t>the</w:t>
      </w:r>
      <w:r w:rsidR="00365F3B" w:rsidRPr="006F4DE1">
        <w:rPr>
          <w:szCs w:val="24"/>
          <w:b w:val="0"/>
          <w:i w:val="0"/>
          <w:sz w:val="24"/>
          <w:spacing w:val="0"/>
          <w:w w:val="100"/>
          <w:rFonts/>
          <w:caps w:val="0"/>
        </w:rPr>
        <w:t> </w:t>
      </w:r>
      <w:r w:rsidR="00365F3B" w:rsidRPr="006F4DE1">
        <w:rPr>
          <w:szCs w:val="24"/>
          <w:b w:val="0"/>
          <w:i w:val="0"/>
          <w:sz w:val="24"/>
          <w:spacing w:val="0"/>
          <w:w w:val="100"/>
          <w:rFonts/>
          <w:caps w:val="0"/>
        </w:rPr>
        <w:t>areas</w:t>
      </w:r>
      <w:r w:rsidR="00365F3B" w:rsidRPr="006F4DE1">
        <w:rPr>
          <w:szCs w:val="24"/>
          <w:b w:val="0"/>
          <w:i w:val="0"/>
          <w:sz w:val="24"/>
          <w:spacing w:val="0"/>
          <w:w w:val="100"/>
          <w:rFonts/>
          <w:caps w:val="0"/>
        </w:rPr>
        <w:t> </w:t>
      </w:r>
      <w:r w:rsidR="00365F3B" w:rsidRPr="006F4DE1">
        <w:rPr>
          <w:szCs w:val="24"/>
          <w:b w:val="0"/>
          <w:i w:val="0"/>
          <w:sz w:val="24"/>
          <w:spacing w:val="0"/>
          <w:w w:val="100"/>
          <w:rFonts/>
          <w:caps w:val="0"/>
        </w:rPr>
        <w:t>of</w:t>
      </w:r>
      <w:r w:rsidR="00365F3B" w:rsidRPr="006F4DE1">
        <w:rPr>
          <w:szCs w:val="24"/>
          <w:b w:val="0"/>
          <w:i w:val="0"/>
          <w:sz w:val="24"/>
          <w:spacing w:val="0"/>
          <w:w w:val="100"/>
          <w:rFonts/>
          <w:caps w:val="0"/>
        </w:rPr>
        <w:t> </w:t>
      </w:r>
      <w:r w:rsidR="00365F3B" w:rsidRPr="006F4DE1">
        <w:rPr>
          <w:szCs w:val="24"/>
          <w:b w:val="0"/>
          <w:i w:val="0"/>
          <w:sz w:val="24"/>
          <w:spacing w:val="0"/>
          <w:w w:val="100"/>
          <w:rFonts/>
          <w:caps w:val="0"/>
        </w:rPr>
        <w:t>the</w:t>
      </w:r>
      <w:r w:rsidR="00365F3B" w:rsidRPr="006F4DE1">
        <w:rPr>
          <w:szCs w:val="24"/>
          <w:b w:val="0"/>
          <w:i w:val="0"/>
          <w:sz w:val="24"/>
          <w:spacing w:val="0"/>
          <w:w w:val="100"/>
          <w:rFonts/>
          <w:caps w:val="0"/>
        </w:rPr>
        <w:t> </w:t>
      </w:r>
      <w:r w:rsidR="00365F3B" w:rsidRPr="006F4DE1">
        <w:rPr>
          <w:szCs w:val="24"/>
          <w:b w:val="0"/>
          <w:i w:val="0"/>
          <w:sz w:val="24"/>
          <w:spacing w:val="0"/>
          <w:w w:val="100"/>
          <w:rFonts/>
          <w:caps w:val="0"/>
        </w:rPr>
        <w:t>metamorphic</w:t>
      </w:r>
      <w:r w:rsidR="00365F3B" w:rsidRPr="006F4DE1">
        <w:rPr>
          <w:szCs w:val="24"/>
          <w:b w:val="0"/>
          <w:i w:val="0"/>
          <w:sz w:val="24"/>
          <w:spacing w:val="0"/>
          <w:w w:val="100"/>
          <w:rFonts/>
          <w:caps w:val="0"/>
        </w:rPr>
        <w:t> </w:t>
      </w:r>
      <w:r w:rsidR="00365F3B" w:rsidRPr="006F4DE1">
        <w:rPr>
          <w:szCs w:val="24"/>
          <w:b w:val="0"/>
          <w:i w:val="0"/>
          <w:sz w:val="24"/>
          <w:spacing w:val="0"/>
          <w:w w:val="100"/>
          <w:rFonts/>
          <w:caps w:val="0"/>
        </w:rPr>
        <w:t>rock.</w:t>
      </w:r>
    </w:p>
    <w:p w14:paraId="7418BF31" w14:textId="77777777" w:rsidR="00365F3B" w:rsidRDefault="00365F3B" w:rsidP="006F4DE1">
      <w:pPr>
        <w:jc w:val="both"/>
        <w:spacing w:before="0" w:beforeAutospacing="0" w:after="160" w:afterAutospacing="0" w:lineRule="auto" w:line="360"/>
        <w:rPr>
          <w:szCs w:val="24"/>
          <w:b w:val="0"/>
          <w:i w:val="0"/>
          <w:sz w:val="24"/>
          <w:spacing w:val="0"/>
          <w:w w:val="100"/>
          <w:rFonts/>
          <w:caps w:val="0"/>
        </w:rPr>
        <w:snapToGrid w:val="0"/>
        <w:textAlignment w:val="baseline"/>
        <w:tabs>
          <w:tab w:val="left" w:pos="1947"/>
        </w:tabs>
      </w:pPr>
      <w:r w:rsidRPr="006F4DE1">
        <w:rPr>
          <w:szCs w:val="24"/>
          <w:b w:val="0"/>
          <w:i w:val="0"/>
          <w:sz w:val="24"/>
          <w:spacing w:val="0"/>
          <w:w w:val="100"/>
          <w:rFonts/>
          <w:caps w:val="0"/>
        </w:rPr>
        <w:t>The</w:t>
      </w:r>
      <w:r w:rsidRPr="006F4DE1">
        <w:rPr>
          <w:szCs w:val="24"/>
          <w:b w:val="0"/>
          <w:i w:val="0"/>
          <w:sz w:val="24"/>
          <w:spacing w:val="0"/>
          <w:w w:val="100"/>
          <w:rFonts/>
          <w:caps w:val="0"/>
        </w:rPr>
        <w:t> </w:t>
      </w:r>
      <w:r w:rsidRPr="006F4DE1">
        <w:rPr>
          <w:szCs w:val="24"/>
          <w:b w:val="0"/>
          <w:i w:val="0"/>
          <w:sz w:val="24"/>
          <w:spacing w:val="0"/>
          <w:w w:val="100"/>
          <w:rFonts/>
          <w:caps w:val="0"/>
        </w:rPr>
        <w:t>mixture</w:t>
      </w:r>
      <w:r w:rsidRPr="006F4DE1">
        <w:rPr>
          <w:szCs w:val="24"/>
          <w:b w:val="0"/>
          <w:i w:val="0"/>
          <w:sz w:val="24"/>
          <w:spacing w:val="0"/>
          <w:w w:val="100"/>
          <w:rFonts/>
          <w:caps w:val="0"/>
        </w:rPr>
        <w:t> </w:t>
      </w:r>
      <w:r w:rsidRPr="006F4DE1">
        <w:rPr>
          <w:szCs w:val="24"/>
          <w:b w:val="0"/>
          <w:i w:val="0"/>
          <w:sz w:val="24"/>
          <w:spacing w:val="0"/>
          <w:w w:val="100"/>
          <w:rFonts/>
          <w:caps w:val="0"/>
        </w:rPr>
        <w:t>of</w:t>
      </w:r>
      <w:r w:rsidRPr="006F4DE1">
        <w:rPr>
          <w:szCs w:val="24"/>
          <w:b w:val="0"/>
          <w:i w:val="0"/>
          <w:sz w:val="24"/>
          <w:spacing w:val="0"/>
          <w:w w:val="100"/>
          <w:rFonts/>
          <w:caps w:val="0"/>
        </w:rPr>
        <w:t> </w:t>
      </w:r>
      <w:r w:rsidRPr="006F4DE1">
        <w:rPr>
          <w:szCs w:val="24"/>
          <w:b w:val="0"/>
          <w:i w:val="0"/>
          <w:sz w:val="24"/>
          <w:spacing w:val="0"/>
          <w:w w:val="100"/>
          <w:rFonts/>
          <w:caps w:val="0"/>
        </w:rPr>
        <w:t>porphyritic</w:t>
      </w:r>
      <w:r w:rsidRPr="006F4DE1">
        <w:rPr>
          <w:szCs w:val="24"/>
          <w:b w:val="0"/>
          <w:i w:val="0"/>
          <w:sz w:val="24"/>
          <w:spacing w:val="0"/>
          <w:w w:val="100"/>
          <w:rFonts/>
          <w:caps w:val="0"/>
        </w:rPr>
        <w:t> </w:t>
      </w:r>
      <w:r w:rsidRPr="006F4DE1">
        <w:rPr>
          <w:szCs w:val="24"/>
          <w:b w:val="0"/>
          <w:i w:val="0"/>
          <w:sz w:val="24"/>
          <w:spacing w:val="0"/>
          <w:w w:val="100"/>
          <w:rFonts/>
          <w:caps w:val="0"/>
        </w:rPr>
        <w:t>granite,</w:t>
      </w:r>
      <w:r w:rsidRPr="006F4DE1">
        <w:rPr>
          <w:szCs w:val="24"/>
          <w:b w:val="0"/>
          <w:i w:val="0"/>
          <w:sz w:val="24"/>
          <w:spacing w:val="0"/>
          <w:w w:val="100"/>
          <w:rFonts/>
          <w:caps w:val="0"/>
        </w:rPr>
        <w:t> </w:t>
      </w:r>
      <w:r w:rsidRPr="006F4DE1">
        <w:rPr>
          <w:szCs w:val="24"/>
          <w:b w:val="0"/>
          <w:i w:val="0"/>
          <w:sz w:val="24"/>
          <w:spacing w:val="0"/>
          <w:w w:val="100"/>
          <w:rFonts/>
          <w:caps w:val="0"/>
        </w:rPr>
        <w:t>fine</w:t>
      </w:r>
      <w:r w:rsidRPr="006F4DE1">
        <w:rPr>
          <w:szCs w:val="24"/>
          <w:b w:val="0"/>
          <w:i w:val="0"/>
          <w:sz w:val="24"/>
          <w:spacing w:val="0"/>
          <w:w w:val="100"/>
          <w:rFonts/>
          <w:caps w:val="0"/>
        </w:rPr>
        <w:t> </w:t>
      </w:r>
      <w:r w:rsidRPr="006F4DE1">
        <w:rPr>
          <w:szCs w:val="24"/>
          <w:b w:val="0"/>
          <w:i w:val="0"/>
          <w:sz w:val="24"/>
          <w:spacing w:val="0"/>
          <w:w w:val="100"/>
          <w:rFonts/>
          <w:caps w:val="0"/>
        </w:rPr>
        <w:t>grain</w:t>
      </w:r>
      <w:r w:rsidRPr="006F4DE1">
        <w:rPr>
          <w:szCs w:val="24"/>
          <w:b w:val="0"/>
          <w:i w:val="0"/>
          <w:sz w:val="24"/>
          <w:spacing w:val="0"/>
          <w:w w:val="100"/>
          <w:rFonts/>
          <w:caps w:val="0"/>
        </w:rPr>
        <w:t> </w:t>
      </w:r>
      <w:r w:rsidRPr="006F4DE1">
        <w:rPr>
          <w:szCs w:val="24"/>
          <w:b w:val="0"/>
          <w:i w:val="0"/>
          <w:sz w:val="24"/>
          <w:spacing w:val="0"/>
          <w:w w:val="100"/>
          <w:rFonts/>
          <w:caps w:val="0"/>
        </w:rPr>
        <w:t>granites</w:t>
      </w:r>
      <w:r w:rsidRPr="006F4DE1">
        <w:rPr>
          <w:szCs w:val="24"/>
          <w:b w:val="0"/>
          <w:i w:val="0"/>
          <w:sz w:val="24"/>
          <w:spacing w:val="0"/>
          <w:w w:val="100"/>
          <w:rFonts/>
          <w:caps w:val="0"/>
        </w:rPr>
        <w:t> </w:t>
      </w:r>
      <w:r w:rsidRPr="006F4DE1">
        <w:rPr>
          <w:szCs w:val="24"/>
          <w:b w:val="0"/>
          <w:i w:val="0"/>
          <w:sz w:val="24"/>
          <w:spacing w:val="0"/>
          <w:w w:val="100"/>
          <w:rFonts/>
          <w:caps w:val="0"/>
        </w:rPr>
        <w:t>and</w:t>
      </w:r>
      <w:r w:rsidRPr="006F4DE1">
        <w:rPr>
          <w:szCs w:val="24"/>
          <w:b w:val="0"/>
          <w:i w:val="0"/>
          <w:sz w:val="24"/>
          <w:spacing w:val="0"/>
          <w:w w:val="100"/>
          <w:rFonts/>
          <w:caps w:val="0"/>
        </w:rPr>
        <w:t> </w:t>
      </w:r>
      <w:r w:rsidRPr="006F4DE1">
        <w:rPr>
          <w:szCs w:val="24"/>
          <w:b w:val="0"/>
          <w:i w:val="0"/>
          <w:sz w:val="24"/>
          <w:spacing w:val="0"/>
          <w:w w:val="100"/>
          <w:rFonts/>
          <w:caps w:val="0"/>
        </w:rPr>
        <w:t>gneiss</w:t>
      </w:r>
      <w:r w:rsidRPr="006F4DE1">
        <w:rPr>
          <w:szCs w:val="24"/>
          <w:b w:val="0"/>
          <w:i w:val="0"/>
          <w:sz w:val="24"/>
          <w:spacing w:val="0"/>
          <w:w w:val="100"/>
          <w:rFonts/>
          <w:caps w:val="0"/>
        </w:rPr>
        <w:t> </w:t>
      </w:r>
      <w:r w:rsidRPr="006F4DE1">
        <w:rPr>
          <w:szCs w:val="24"/>
          <w:b w:val="0"/>
          <w:i w:val="0"/>
          <w:sz w:val="24"/>
          <w:spacing w:val="0"/>
          <w:w w:val="100"/>
          <w:rFonts/>
          <w:caps w:val="0"/>
        </w:rPr>
        <w:t>suggests</w:t>
      </w:r>
      <w:r w:rsidRPr="006F4DE1">
        <w:rPr>
          <w:szCs w:val="24"/>
          <w:b w:val="0"/>
          <w:i w:val="0"/>
          <w:sz w:val="24"/>
          <w:spacing w:val="0"/>
          <w:w w:val="100"/>
          <w:rFonts/>
          <w:caps w:val="0"/>
        </w:rPr>
        <w:t> </w:t>
      </w:r>
      <w:r w:rsidRPr="006F4DE1">
        <w:rPr>
          <w:szCs w:val="24"/>
          <w:b w:val="0"/>
          <w:i w:val="0"/>
          <w:sz w:val="24"/>
          <w:spacing w:val="0"/>
          <w:w w:val="100"/>
          <w:rFonts/>
          <w:caps w:val="0"/>
        </w:rPr>
        <w:t>it</w:t>
      </w:r>
      <w:r w:rsidRPr="006F4DE1">
        <w:rPr>
          <w:szCs w:val="24"/>
          <w:b w:val="0"/>
          <w:i w:val="0"/>
          <w:sz w:val="24"/>
          <w:spacing w:val="0"/>
          <w:w w:val="100"/>
          <w:rFonts/>
          <w:caps w:val="0"/>
        </w:rPr>
        <w:t> </w:t>
      </w:r>
      <w:r w:rsidRPr="006F4DE1">
        <w:rPr>
          <w:szCs w:val="24"/>
          <w:b w:val="0"/>
          <w:i w:val="0"/>
          <w:sz w:val="24"/>
          <w:spacing w:val="0"/>
          <w:w w:val="100"/>
          <w:rFonts/>
          <w:caps w:val="0"/>
        </w:rPr>
        <w:t>to</w:t>
      </w:r>
      <w:r w:rsidRPr="006F4DE1">
        <w:rPr>
          <w:szCs w:val="24"/>
          <w:b w:val="0"/>
          <w:i w:val="0"/>
          <w:sz w:val="24"/>
          <w:spacing w:val="0"/>
          <w:w w:val="100"/>
          <w:rFonts/>
          <w:caps w:val="0"/>
        </w:rPr>
        <w:t> </w:t>
      </w:r>
      <w:r w:rsidRPr="006F4DE1">
        <w:rPr>
          <w:szCs w:val="24"/>
          <w:b w:val="0"/>
          <w:i w:val="0"/>
          <w:sz w:val="24"/>
          <w:spacing w:val="0"/>
          <w:w w:val="100"/>
          <w:rFonts/>
          <w:caps w:val="0"/>
        </w:rPr>
        <w:t>be</w:t>
      </w:r>
      <w:r w:rsidRPr="006F4DE1">
        <w:rPr>
          <w:szCs w:val="24"/>
          <w:b w:val="0"/>
          <w:i w:val="0"/>
          <w:sz w:val="24"/>
          <w:spacing w:val="0"/>
          <w:w w:val="100"/>
          <w:rFonts/>
          <w:caps w:val="0"/>
        </w:rPr>
        <w:t> </w:t>
      </w:r>
      <w:r w:rsidRPr="006F4DE1">
        <w:rPr>
          <w:szCs w:val="24"/>
          <w:b w:val="0"/>
          <w:i w:val="0"/>
          <w:sz w:val="24"/>
          <w:spacing w:val="0"/>
          <w:w w:val="100"/>
          <w:rFonts/>
          <w:caps w:val="0"/>
        </w:rPr>
        <w:t>a</w:t>
      </w:r>
      <w:r w:rsidRPr="006F4DE1">
        <w:rPr>
          <w:szCs w:val="24"/>
          <w:b w:val="0"/>
          <w:i w:val="0"/>
          <w:sz w:val="24"/>
          <w:spacing w:val="0"/>
          <w:w w:val="100"/>
          <w:rFonts/>
          <w:caps w:val="0"/>
        </w:rPr>
        <w:t> </w:t>
      </w:r>
      <w:r w:rsidRPr="006F4DE1">
        <w:rPr>
          <w:szCs w:val="24"/>
          <w:b w:val="0"/>
          <w:i w:val="0"/>
          <w:sz w:val="24"/>
          <w:spacing w:val="0"/>
          <w:w w:val="100"/>
          <w:rFonts/>
          <w:caps w:val="0"/>
        </w:rPr>
        <w:t>migmatite</w:t>
      </w:r>
      <w:r w:rsidR="002F38FA">
        <w:rPr>
          <w:szCs w:val="24"/>
          <w:b w:val="0"/>
          <w:i w:val="0"/>
          <w:sz w:val="24"/>
          <w:spacing w:val="0"/>
          <w:w w:val="100"/>
          <w:rFonts/>
          <w:caps w:val="0"/>
        </w:rPr>
        <w:t>(Fig.4.15)</w:t>
      </w:r>
      <w:r w:rsidRPr="006F4DE1">
        <w:rPr>
          <w:szCs w:val="24"/>
          <w:b w:val="0"/>
          <w:i w:val="0"/>
          <w:sz w:val="24"/>
          <w:spacing w:val="0"/>
          <w:w w:val="100"/>
          <w:rFonts/>
          <w:caps w:val="0"/>
        </w:rPr>
        <w:t>;</w:t>
      </w:r>
      <w:r w:rsidRPr="006F4DE1">
        <w:rPr>
          <w:szCs w:val="24"/>
          <w:b w:val="0"/>
          <w:i w:val="0"/>
          <w:sz w:val="24"/>
          <w:spacing w:val="0"/>
          <w:w w:val="100"/>
          <w:rFonts/>
          <w:caps w:val="0"/>
        </w:rPr>
        <w:t> </w:t>
      </w:r>
      <w:r w:rsidRPr="006F4DE1">
        <w:rPr>
          <w:szCs w:val="24"/>
          <w:b w:val="0"/>
          <w:i w:val="0"/>
          <w:sz w:val="24"/>
          <w:spacing w:val="0"/>
          <w:w w:val="100"/>
          <w:rFonts/>
          <w:caps w:val="0"/>
        </w:rPr>
        <w:t>although</w:t>
      </w:r>
      <w:r w:rsidRPr="006F4DE1">
        <w:rPr>
          <w:szCs w:val="24"/>
          <w:b w:val="0"/>
          <w:i w:val="0"/>
          <w:sz w:val="24"/>
          <w:spacing w:val="0"/>
          <w:w w:val="100"/>
          <w:rFonts/>
          <w:caps w:val="0"/>
        </w:rPr>
        <w:t> </w:t>
      </w:r>
      <w:r w:rsidRPr="006F4DE1">
        <w:rPr>
          <w:szCs w:val="24"/>
          <w:b w:val="0"/>
          <w:i w:val="0"/>
          <w:sz w:val="24"/>
          <w:spacing w:val="0"/>
          <w:w w:val="100"/>
          <w:rFonts/>
          <w:caps w:val="0"/>
        </w:rPr>
        <w:t>the</w:t>
      </w:r>
      <w:r w:rsidRPr="006F4DE1">
        <w:rPr>
          <w:szCs w:val="24"/>
          <w:b w:val="0"/>
          <w:i w:val="0"/>
          <w:sz w:val="24"/>
          <w:spacing w:val="0"/>
          <w:w w:val="100"/>
          <w:rFonts/>
          <w:caps w:val="0"/>
        </w:rPr>
        <w:t> </w:t>
      </w:r>
      <w:r w:rsidRPr="006F4DE1">
        <w:rPr>
          <w:szCs w:val="24"/>
          <w:b w:val="0"/>
          <w:i w:val="0"/>
          <w:sz w:val="24"/>
          <w:spacing w:val="0"/>
          <w:w w:val="100"/>
          <w:rFonts/>
          <w:caps w:val="0"/>
        </w:rPr>
        <w:t>predominant</w:t>
      </w:r>
      <w:r w:rsidRPr="006F4DE1">
        <w:rPr>
          <w:szCs w:val="24"/>
          <w:b w:val="0"/>
          <w:i w:val="0"/>
          <w:sz w:val="24"/>
          <w:spacing w:val="0"/>
          <w:w w:val="100"/>
          <w:rFonts/>
          <w:caps w:val="0"/>
        </w:rPr>
        <w:t> </w:t>
      </w:r>
      <w:r w:rsidRPr="006F4DE1">
        <w:rPr>
          <w:szCs w:val="24"/>
          <w:b w:val="0"/>
          <w:i w:val="0"/>
          <w:sz w:val="24"/>
          <w:spacing w:val="0"/>
          <w:w w:val="100"/>
          <w:rFonts/>
          <w:caps w:val="0"/>
        </w:rPr>
        <w:t>rock</w:t>
      </w:r>
      <w:r w:rsidRPr="006F4DE1">
        <w:rPr>
          <w:szCs w:val="24"/>
          <w:b w:val="0"/>
          <w:i w:val="0"/>
          <w:sz w:val="24"/>
          <w:spacing w:val="0"/>
          <w:w w:val="100"/>
          <w:rFonts/>
          <w:caps w:val="0"/>
        </w:rPr>
        <w:t> </w:t>
      </w:r>
      <w:r w:rsidRPr="006F4DE1">
        <w:rPr>
          <w:szCs w:val="24"/>
          <w:b w:val="0"/>
          <w:i w:val="0"/>
          <w:sz w:val="24"/>
          <w:spacing w:val="0"/>
          <w:w w:val="100"/>
          <w:rFonts/>
          <w:caps w:val="0"/>
        </w:rPr>
        <w:t>is</w:t>
      </w:r>
      <w:r w:rsidRPr="006F4DE1">
        <w:rPr>
          <w:szCs w:val="24"/>
          <w:b w:val="0"/>
          <w:i w:val="0"/>
          <w:sz w:val="24"/>
          <w:spacing w:val="0"/>
          <w:w w:val="100"/>
          <w:rFonts/>
          <w:caps w:val="0"/>
        </w:rPr>
        <w:t> </w:t>
      </w:r>
      <w:r w:rsidRPr="006F4DE1">
        <w:rPr>
          <w:szCs w:val="24"/>
          <w:b w:val="0"/>
          <w:i w:val="0"/>
          <w:sz w:val="24"/>
          <w:spacing w:val="0"/>
          <w:w w:val="100"/>
          <w:rFonts/>
          <w:caps w:val="0"/>
        </w:rPr>
        <w:t>porphyritic</w:t>
      </w:r>
      <w:r w:rsidRPr="006F4DE1">
        <w:rPr>
          <w:szCs w:val="24"/>
          <w:b w:val="0"/>
          <w:i w:val="0"/>
          <w:sz w:val="24"/>
          <w:spacing w:val="0"/>
          <w:w w:val="100"/>
          <w:rFonts/>
          <w:caps w:val="0"/>
        </w:rPr>
        <w:t> </w:t>
      </w:r>
      <w:r w:rsidRPr="006F4DE1">
        <w:rPr>
          <w:szCs w:val="24"/>
          <w:b w:val="0"/>
          <w:i w:val="0"/>
          <w:sz w:val="24"/>
          <w:spacing w:val="0"/>
          <w:w w:val="100"/>
          <w:rFonts/>
          <w:caps w:val="0"/>
        </w:rPr>
        <w:t>granite.</w:t>
      </w:r>
      <w:r w:rsidR="00B80E5F" w:rsidRPr="006F4DE1">
        <w:rPr>
          <w:szCs w:val="24"/>
          <w:b w:val="0"/>
          <w:i w:val="0"/>
          <w:sz w:val="24"/>
          <w:spacing w:val="0"/>
          <w:w w:val="100"/>
          <w:rFonts/>
          <w:caps w:val="0"/>
        </w:rPr>
        <w:t> </w:t>
      </w:r>
      <w:r w:rsidR="00B80E5F" w:rsidRPr="006F4DE1">
        <w:rPr>
          <w:szCs w:val="24"/>
          <w:b w:val="0"/>
          <w:i w:val="0"/>
          <w:sz w:val="24"/>
          <w:spacing w:val="0"/>
          <w:w w:val="100"/>
          <w:rFonts/>
          <w:caps w:val="0"/>
        </w:rPr>
        <w:t>The</w:t>
      </w:r>
      <w:r w:rsidR="00B80E5F" w:rsidRPr="006F4DE1">
        <w:rPr>
          <w:szCs w:val="24"/>
          <w:b w:val="0"/>
          <w:i w:val="0"/>
          <w:sz w:val="24"/>
          <w:spacing w:val="0"/>
          <w:w w:val="100"/>
          <w:rFonts/>
          <w:caps w:val="0"/>
        </w:rPr>
        <w:t> </w:t>
      </w:r>
      <w:r w:rsidR="00B80E5F" w:rsidRPr="006F4DE1">
        <w:rPr>
          <w:szCs w:val="24"/>
          <w:b w:val="0"/>
          <w:i w:val="0"/>
          <w:sz w:val="24"/>
          <w:spacing w:val="0"/>
          <w:w w:val="100"/>
          <w:rFonts/>
          <w:caps w:val="0"/>
        </w:rPr>
        <w:t>outcrop</w:t>
      </w:r>
      <w:r w:rsidR="00B80E5F" w:rsidRPr="006F4DE1">
        <w:rPr>
          <w:szCs w:val="24"/>
          <w:b w:val="0"/>
          <w:i w:val="0"/>
          <w:sz w:val="24"/>
          <w:spacing w:val="0"/>
          <w:w w:val="100"/>
          <w:rFonts/>
          <w:caps w:val="0"/>
        </w:rPr>
        <w:t> </w:t>
      </w:r>
      <w:r w:rsidR="00B80E5F" w:rsidRPr="006F4DE1">
        <w:rPr>
          <w:szCs w:val="24"/>
          <w:b w:val="0"/>
          <w:i w:val="0"/>
          <w:sz w:val="24"/>
          <w:spacing w:val="0"/>
          <w:w w:val="100"/>
          <w:rFonts/>
          <w:caps w:val="0"/>
        </w:rPr>
        <w:t>has</w:t>
      </w:r>
      <w:r w:rsidR="00B80E5F" w:rsidRPr="006F4DE1">
        <w:rPr>
          <w:szCs w:val="24"/>
          <w:b w:val="0"/>
          <w:i w:val="0"/>
          <w:sz w:val="24"/>
          <w:spacing w:val="0"/>
          <w:w w:val="100"/>
          <w:rFonts/>
          <w:caps w:val="0"/>
        </w:rPr>
        <w:t> </w:t>
      </w:r>
      <w:r w:rsidR="00B80E5F" w:rsidRPr="006F4DE1">
        <w:rPr>
          <w:szCs w:val="24"/>
          <w:b w:val="0"/>
          <w:i w:val="0"/>
          <w:sz w:val="24"/>
          <w:spacing w:val="0"/>
          <w:w w:val="100"/>
          <w:rFonts/>
          <w:caps w:val="0"/>
        </w:rPr>
        <w:t>also</w:t>
      </w:r>
      <w:r w:rsidR="00B80E5F" w:rsidRPr="006F4DE1">
        <w:rPr>
          <w:szCs w:val="24"/>
          <w:b w:val="0"/>
          <w:i w:val="0"/>
          <w:sz w:val="24"/>
          <w:spacing w:val="0"/>
          <w:w w:val="100"/>
          <w:rFonts/>
          <w:caps w:val="0"/>
        </w:rPr>
        <w:t> </w:t>
      </w:r>
      <w:r w:rsidR="00B80E5F" w:rsidRPr="006F4DE1">
        <w:rPr>
          <w:szCs w:val="24"/>
          <w:b w:val="0"/>
          <w:i w:val="0"/>
          <w:sz w:val="24"/>
          <w:spacing w:val="0"/>
          <w:w w:val="100"/>
          <w:rFonts/>
          <w:caps w:val="0"/>
        </w:rPr>
        <w:t>undergone</w:t>
      </w:r>
      <w:r w:rsidR="00B80E5F" w:rsidRPr="006F4DE1">
        <w:rPr>
          <w:szCs w:val="24"/>
          <w:b w:val="0"/>
          <w:i w:val="0"/>
          <w:sz w:val="24"/>
          <w:spacing w:val="0"/>
          <w:w w:val="100"/>
          <w:rFonts/>
          <w:caps w:val="0"/>
        </w:rPr>
        <w:t> </w:t>
      </w:r>
      <w:r w:rsidR="00B80E5F" w:rsidRPr="006F4DE1">
        <w:rPr>
          <w:szCs w:val="24"/>
          <w:b w:val="0"/>
          <w:i w:val="0"/>
          <w:sz w:val="24"/>
          <w:spacing w:val="0"/>
          <w:w w:val="100"/>
          <w:rFonts/>
          <w:caps w:val="0"/>
        </w:rPr>
        <w:t>some</w:t>
      </w:r>
      <w:r w:rsidR="00B80E5F" w:rsidRPr="006F4DE1">
        <w:rPr>
          <w:szCs w:val="24"/>
          <w:b w:val="0"/>
          <w:i w:val="0"/>
          <w:sz w:val="24"/>
          <w:spacing w:val="0"/>
          <w:w w:val="100"/>
          <w:rFonts/>
          <w:caps w:val="0"/>
        </w:rPr>
        <w:t> </w:t>
      </w:r>
      <w:r w:rsidR="00B80E5F" w:rsidRPr="006F4DE1">
        <w:rPr>
          <w:szCs w:val="24"/>
          <w:b w:val="0"/>
          <w:i w:val="0"/>
          <w:sz w:val="24"/>
          <w:spacing w:val="0"/>
          <w:w w:val="100"/>
          <w:rFonts/>
          <w:caps w:val="0"/>
        </w:rPr>
        <w:t>weathering</w:t>
      </w:r>
      <w:r w:rsidR="00B80E5F" w:rsidRPr="006F4DE1">
        <w:rPr>
          <w:szCs w:val="24"/>
          <w:b w:val="0"/>
          <w:i w:val="0"/>
          <w:sz w:val="24"/>
          <w:spacing w:val="0"/>
          <w:w w:val="100"/>
          <w:rFonts/>
          <w:caps w:val="0"/>
        </w:rPr>
        <w:t> </w:t>
      </w:r>
      <w:r w:rsidR="00B80E5F" w:rsidRPr="006F4DE1">
        <w:rPr>
          <w:szCs w:val="24"/>
          <w:b w:val="0"/>
          <w:i w:val="0"/>
          <w:sz w:val="24"/>
          <w:spacing w:val="0"/>
          <w:w w:val="100"/>
          <w:rFonts/>
          <w:caps w:val="0"/>
        </w:rPr>
        <w:t>processes.</w:t>
      </w:r>
    </w:p>
    <w:p w14:paraId="746BB142" w14:textId="77777777" w:rsidR="00836FE6" w:rsidRDefault="00836FE6" w:rsidP="006F4DE1">
      <w:pPr>
        <w:jc w:val="both"/>
        <w:spacing w:before="0" w:beforeAutospacing="0" w:after="160" w:afterAutospacing="0" w:lineRule="auto" w:line="360"/>
        <w:rPr>
          <w:szCs w:val="24"/>
          <w:b w:val="0"/>
          <w:i w:val="0"/>
          <w:sz w:val="24"/>
          <w:spacing w:val="0"/>
          <w:w w:val="100"/>
          <w:rFonts/>
          <w:caps w:val="0"/>
        </w:rPr>
        <w:snapToGrid w:val="0"/>
        <w:textAlignment w:val="baseline"/>
        <w:tabs>
          <w:tab w:val="left" w:pos="1947"/>
        </w:tabs>
      </w:pPr>
      <w:r>
        <w:drawing>
          <wp:inline distT="0" distB="0" distL="0" distR="0" wp14:anchorId="1B129B01" wp14:editId="33D14084">
            <wp:extent cx="6106796" cy="4580037"/>
            <wp:effectExtent l="19050" t="0" r="8255" b="0"/>
            <wp:docPr id="31" name="Picture 17" descr="C:\Users\Bukola\Desktop\flashCopy\Abeokuta fieldwork\fieldw pix\PB30012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Bukola\Desktop\flashCopy\Abeokuta fieldwork\fieldw pix\PB300120.JPG"/>
                    <pic:cNvPicPr>
                      <a:picLocks noChangeAspect="1" noChangeArrowheads="1"/>
                    </pic:cNvPicPr>
                  </pic:nvPicPr>
                  <pic:blipFill>
                    <a:blip r:embed="rId32" cstate="print"/>
                    <a:srcRect/>
                    <a:stretch>
                      <a:fillRect/>
                    </a:stretch>
                  </pic:blipFill>
                  <pic:spPr bwMode="auto">
                    <a:xfrm rot="0">
                      <a:off x="0" y="0"/>
                      <a:ext cx="6106796" cy="4580037"/>
                    </a:xfrm>
                    <a:prstGeom prst="rect">
                      <a:avLst/>
                    </a:prstGeom>
                    <a:noFill/>
                    <a:ln w="9525">
                      <a:noFill/>
                      <a:miter lim="800000"/>
                      <a:headEnd/>
                      <a:tailEnd/>
                    </a:ln>
                  </pic:spPr>
                </pic:pic>
              </a:graphicData>
            </a:graphic>
          </wp:inline>
        </w:drawing>
        <w:rPr>
          <w:szCs w:val="24"/>
          <w:lang w:val="en-GB" w:eastAsia="en-GB"/>
          <w:noProof/>
          <w:b w:val="0"/>
          <w:i w:val="0"/>
          <w:sz w:val="24"/>
          <w:spacing w:val="0"/>
          <w:w w:val="100"/>
          <w:rFonts/>
          <w:caps w:val="0"/>
        </w:rPr>
      </w:r>
    </w:p>
    <w:p w14:paraId="627C37EC" w14:textId="77777777" w:rsidR="00836FE6" w:rsidRPr="006F4DE1" w:rsidRDefault="004C672B" w:rsidP="006F4DE1">
      <w:pPr>
        <w:jc w:val="both"/>
        <w:spacing w:before="0" w:beforeAutospacing="0" w:after="160" w:afterAutospacing="0" w:lineRule="auto" w:line="360"/>
        <w:rPr>
          <w:szCs w:val="24"/>
          <w:b w:val="0"/>
          <w:i w:val="0"/>
          <w:sz w:val="24"/>
          <w:spacing w:val="0"/>
          <w:w w:val="100"/>
          <w:rFonts/>
          <w:caps w:val="0"/>
        </w:rPr>
        <w:snapToGrid w:val="0"/>
        <w:textAlignment w:val="baseline"/>
        <w:tabs>
          <w:tab w:val="left" w:pos="1947"/>
        </w:tabs>
      </w:pPr>
      <w:r>
        <w:rPr>
          <w:szCs w:val="24"/>
          <w:b w:val="0"/>
          <w:i w:val="0"/>
          <w:sz w:val="24"/>
          <w:spacing w:val="0"/>
          <w:w w:val="100"/>
          <w:rFonts/>
          <w:caps w:val="0"/>
        </w:rPr>
        <w:t>Fig.4.15:</w:t>
      </w:r>
      <w:r>
        <w:rPr>
          <w:szCs w:val="24"/>
          <w:b w:val="0"/>
          <w:i w:val="0"/>
          <w:sz w:val="24"/>
          <w:spacing w:val="0"/>
          <w:w w:val="100"/>
          <w:rFonts/>
          <w:caps w:val="0"/>
        </w:rPr>
        <w:t> </w:t>
      </w:r>
      <w:r>
        <w:rPr>
          <w:szCs w:val="24"/>
          <w:b w:val="0"/>
          <w:i w:val="0"/>
          <w:sz w:val="24"/>
          <w:spacing w:val="0"/>
          <w:w w:val="100"/>
          <w:rFonts/>
          <w:caps w:val="0"/>
        </w:rPr>
        <w:t>Migmatite(</w:t>
      </w:r>
      <w:r>
        <w:rPr>
          <w:szCs w:val="24"/>
          <w:b w:val="0"/>
          <w:i w:val="0"/>
          <w:sz w:val="24"/>
          <w:spacing w:val="0"/>
          <w:w w:val="100"/>
          <w:rFonts/>
          <w:caps w:val="0"/>
        </w:rPr>
        <w:t> </w:t>
      </w:r>
      <w:r>
        <w:rPr>
          <w:szCs w:val="24"/>
          <w:b w:val="0"/>
          <w:i w:val="0"/>
          <w:sz w:val="24"/>
          <w:spacing w:val="0"/>
          <w:w w:val="100"/>
          <w:rFonts/>
          <w:caps w:val="0"/>
        </w:rPr>
        <w:t>A</w:t>
      </w:r>
      <w:r>
        <w:rPr>
          <w:szCs w:val="24"/>
          <w:b w:val="0"/>
          <w:i w:val="0"/>
          <w:sz w:val="24"/>
          <w:spacing w:val="0"/>
          <w:w w:val="100"/>
          <w:rFonts/>
          <w:caps w:val="0"/>
        </w:rPr>
        <w:t> </w:t>
      </w:r>
      <w:r>
        <w:rPr>
          <w:szCs w:val="24"/>
          <w:b w:val="0"/>
          <w:i w:val="0"/>
          <w:sz w:val="24"/>
          <w:spacing w:val="0"/>
          <w:w w:val="100"/>
          <w:rFonts/>
          <w:caps w:val="0"/>
        </w:rPr>
        <w:t>combination</w:t>
      </w:r>
      <w:r>
        <w:rPr>
          <w:szCs w:val="24"/>
          <w:b w:val="0"/>
          <w:i w:val="0"/>
          <w:sz w:val="24"/>
          <w:spacing w:val="0"/>
          <w:w w:val="100"/>
          <w:rFonts/>
          <w:caps w:val="0"/>
        </w:rPr>
        <w:t> </w:t>
      </w:r>
      <w:r>
        <w:rPr>
          <w:szCs w:val="24"/>
          <w:b w:val="0"/>
          <w:i w:val="0"/>
          <w:sz w:val="24"/>
          <w:spacing w:val="0"/>
          <w:w w:val="100"/>
          <w:rFonts/>
          <w:caps w:val="0"/>
        </w:rPr>
        <w:t>of</w:t>
      </w:r>
      <w:r>
        <w:rPr>
          <w:szCs w:val="24"/>
          <w:b w:val="0"/>
          <w:i w:val="0"/>
          <w:sz w:val="24"/>
          <w:spacing w:val="0"/>
          <w:w w:val="100"/>
          <w:rFonts/>
          <w:caps w:val="0"/>
        </w:rPr>
        <w:t> </w:t>
      </w:r>
      <w:r>
        <w:rPr>
          <w:szCs w:val="24"/>
          <w:b w:val="0"/>
          <w:i w:val="0"/>
          <w:sz w:val="24"/>
          <w:spacing w:val="0"/>
          <w:w w:val="100"/>
          <w:rFonts/>
          <w:caps w:val="0"/>
        </w:rPr>
        <w:t>porhyritic</w:t>
      </w:r>
      <w:r>
        <w:rPr>
          <w:szCs w:val="24"/>
          <w:b w:val="0"/>
          <w:i w:val="0"/>
          <w:sz w:val="24"/>
          <w:spacing w:val="0"/>
          <w:w w:val="100"/>
          <w:rFonts/>
          <w:caps w:val="0"/>
        </w:rPr>
        <w:t> </w:t>
      </w:r>
      <w:r>
        <w:rPr>
          <w:szCs w:val="24"/>
          <w:b w:val="0"/>
          <w:i w:val="0"/>
          <w:sz w:val="24"/>
          <w:spacing w:val="0"/>
          <w:w w:val="100"/>
          <w:rFonts/>
          <w:caps w:val="0"/>
        </w:rPr>
        <w:t>granite,</w:t>
      </w:r>
      <w:r>
        <w:rPr>
          <w:szCs w:val="24"/>
          <w:b w:val="0"/>
          <w:i w:val="0"/>
          <w:sz w:val="24"/>
          <w:spacing w:val="0"/>
          <w:w w:val="100"/>
          <w:rFonts/>
          <w:caps w:val="0"/>
        </w:rPr>
        <w:t> </w:t>
      </w:r>
      <w:r>
        <w:rPr>
          <w:szCs w:val="24"/>
          <w:b w:val="0"/>
          <w:i w:val="0"/>
          <w:sz w:val="24"/>
          <w:spacing w:val="0"/>
          <w:w w:val="100"/>
          <w:rFonts/>
          <w:caps w:val="0"/>
        </w:rPr>
        <w:t>fine</w:t>
      </w:r>
      <w:r>
        <w:rPr>
          <w:szCs w:val="24"/>
          <w:b w:val="0"/>
          <w:i w:val="0"/>
          <w:sz w:val="24"/>
          <w:spacing w:val="0"/>
          <w:w w:val="100"/>
          <w:rFonts/>
          <w:caps w:val="0"/>
        </w:rPr>
        <w:t> </w:t>
      </w:r>
      <w:r>
        <w:rPr>
          <w:szCs w:val="24"/>
          <w:b w:val="0"/>
          <w:i w:val="0"/>
          <w:sz w:val="24"/>
          <w:spacing w:val="0"/>
          <w:w w:val="100"/>
          <w:rFonts/>
          <w:caps w:val="0"/>
        </w:rPr>
        <w:t>grain</w:t>
      </w:r>
      <w:r>
        <w:rPr>
          <w:szCs w:val="24"/>
          <w:b w:val="0"/>
          <w:i w:val="0"/>
          <w:sz w:val="24"/>
          <w:spacing w:val="0"/>
          <w:w w:val="100"/>
          <w:rFonts/>
          <w:caps w:val="0"/>
        </w:rPr>
        <w:t> </w:t>
      </w:r>
      <w:r>
        <w:rPr>
          <w:szCs w:val="24"/>
          <w:b w:val="0"/>
          <w:i w:val="0"/>
          <w:sz w:val="24"/>
          <w:spacing w:val="0"/>
          <w:w w:val="100"/>
          <w:rFonts/>
          <w:caps w:val="0"/>
        </w:rPr>
        <w:t>granite</w:t>
      </w:r>
      <w:r>
        <w:rPr>
          <w:szCs w:val="24"/>
          <w:b w:val="0"/>
          <w:i w:val="0"/>
          <w:sz w:val="24"/>
          <w:spacing w:val="0"/>
          <w:w w:val="100"/>
          <w:rFonts/>
          <w:caps w:val="0"/>
        </w:rPr>
        <w:t> </w:t>
      </w:r>
      <w:r>
        <w:rPr>
          <w:szCs w:val="24"/>
          <w:b w:val="0"/>
          <w:i w:val="0"/>
          <w:sz w:val="24"/>
          <w:spacing w:val="0"/>
          <w:w w:val="100"/>
          <w:rFonts/>
          <w:caps w:val="0"/>
        </w:rPr>
        <w:t>and</w:t>
      </w:r>
      <w:r>
        <w:rPr>
          <w:szCs w:val="24"/>
          <w:b w:val="0"/>
          <w:i w:val="0"/>
          <w:sz w:val="24"/>
          <w:spacing w:val="0"/>
          <w:w w:val="100"/>
          <w:rFonts/>
          <w:caps w:val="0"/>
        </w:rPr>
        <w:t> </w:t>
      </w:r>
      <w:r>
        <w:rPr>
          <w:szCs w:val="24"/>
          <w:b w:val="0"/>
          <w:i w:val="0"/>
          <w:sz w:val="24"/>
          <w:spacing w:val="0"/>
          <w:w w:val="100"/>
          <w:rFonts/>
          <w:caps w:val="0"/>
        </w:rPr>
        <w:t>gneiss,</w:t>
      </w:r>
      <w:r>
        <w:rPr>
          <w:szCs w:val="24"/>
          <w:b w:val="0"/>
          <w:i w:val="0"/>
          <w:sz w:val="24"/>
          <w:spacing w:val="0"/>
          <w:w w:val="100"/>
          <w:rFonts/>
          <w:caps w:val="0"/>
        </w:rPr>
        <w:t> </w:t>
      </w:r>
      <w:r>
        <w:rPr>
          <w:szCs w:val="24"/>
          <w:b w:val="0"/>
          <w:i w:val="0"/>
          <w:sz w:val="24"/>
          <w:spacing w:val="0"/>
          <w:w w:val="100"/>
          <w:rFonts/>
          <w:caps w:val="0"/>
        </w:rPr>
        <w:t>L16)</w:t>
      </w:r>
    </w:p>
    <w:p w14:paraId="527A37D1" w14:textId="77777777" w:rsidR="00221F31" w:rsidRPr="006F4DE1" w:rsidRDefault="00221F31" w:rsidP="006F4DE1">
      <w:pPr>
        <w:jc w:val="both"/>
        <w:spacing w:before="0" w:beforeAutospacing="0" w:after="160" w:afterAutospacing="0" w:lineRule="auto" w:line="360"/>
        <w:rPr>
          <w:szCs w:val="24"/>
          <w:b w:val="0"/>
          <w:i w:val="0"/>
          <w:sz w:val="24"/>
          <w:spacing w:val="0"/>
          <w:w w:val="100"/>
          <w:rFonts/>
          <w:caps w:val="0"/>
        </w:rPr>
        <w:snapToGrid w:val="0"/>
        <w:textAlignment w:val="baseline"/>
        <w:tabs>
          <w:tab w:val="left" w:pos="1947"/>
        </w:tabs>
      </w:pPr>
      <w:r>
        <w:rPr>
          <w:b w:val="0"/>
          <w:i w:val="0"/>
          <w:sz w:val="24"/>
          <w:spacing w:val="0"/>
          <w:w w:val="100"/>
          <w:rFonts/>
          <w:caps w:val="0"/>
        </w:rPr>
        <w:t/>
      </w:r>
    </w:p>
    <w:p w14:paraId="35BC3A06" w14:textId="77777777" w:rsidR="00A11B93" w:rsidRPr="006F4DE1" w:rsidRDefault="00A11B93" w:rsidP="006F4DE1">
      <w:pPr>
        <w:jc w:val="both"/>
        <w:spacing w:before="0" w:beforeAutospacing="0" w:after="160" w:afterAutospacing="0" w:lineRule="auto" w:line="360"/>
        <w:rPr>
          <w:szCs w:val="24"/>
          <w:bCs/>
          <w:b w:val="1"/>
          <w:i w:val="0"/>
          <w:sz w:val="24"/>
          <w:spacing w:val="0"/>
          <w:w w:val="100"/>
          <w:rFonts/>
          <w:caps w:val="0"/>
        </w:rPr>
        <w:snapToGrid w:val="0"/>
        <w:textAlignment w:val="baseline"/>
        <w:tabs>
          <w:tab w:val="left" w:pos="1947"/>
        </w:tabs>
      </w:pPr>
      <w:r w:rsidRPr="006F4DE1">
        <w:rPr>
          <w:szCs w:val="24"/>
          <w:bCs/>
          <w:b w:val="1"/>
          <w:i w:val="0"/>
          <w:sz w:val="24"/>
          <w:spacing w:val="0"/>
          <w:w w:val="100"/>
          <w:rFonts/>
          <w:caps w:val="0"/>
        </w:rPr>
        <w:t>LOCATION</w:t>
      </w:r>
      <w:r w:rsidRPr="006F4DE1">
        <w:rPr>
          <w:szCs w:val="24"/>
          <w:bCs/>
          <w:b w:val="1"/>
          <w:i w:val="0"/>
          <w:sz w:val="24"/>
          <w:spacing w:val="0"/>
          <w:w w:val="100"/>
          <w:rFonts/>
          <w:caps w:val="0"/>
        </w:rPr>
        <w:t> </w:t>
      </w:r>
      <w:r w:rsidRPr="006F4DE1">
        <w:rPr>
          <w:szCs w:val="24"/>
          <w:bCs/>
          <w:b w:val="1"/>
          <w:i w:val="0"/>
          <w:sz w:val="24"/>
          <w:spacing w:val="0"/>
          <w:w w:val="100"/>
          <w:rFonts/>
          <w:caps w:val="0"/>
        </w:rPr>
        <w:t>17</w:t>
      </w:r>
      <w:r w:rsidR="00A65A5F" w:rsidRPr="006F4DE1">
        <w:rPr>
          <w:szCs w:val="24"/>
          <w:bCs/>
          <w:b w:val="1"/>
          <w:i w:val="0"/>
          <w:sz w:val="24"/>
          <w:spacing w:val="0"/>
          <w:w w:val="100"/>
          <w:rFonts/>
          <w:caps w:val="0"/>
        </w:rPr>
        <w:t> </w:t>
      </w:r>
      <w:r w:rsidR="00A65A5F" w:rsidRPr="006F4DE1">
        <w:rPr>
          <w:szCs w:val="24"/>
          <w:bCs/>
          <w:b w:val="1"/>
          <w:i w:val="0"/>
          <w:sz w:val="24"/>
          <w:spacing w:val="0"/>
          <w:w w:val="100"/>
          <w:rFonts/>
          <w:caps w:val="0"/>
        </w:rPr>
        <w:t>(Extension</w:t>
      </w:r>
      <w:r w:rsidR="00A65A5F" w:rsidRPr="006F4DE1">
        <w:rPr>
          <w:szCs w:val="24"/>
          <w:bCs/>
          <w:b w:val="1"/>
          <w:i w:val="0"/>
          <w:sz w:val="24"/>
          <w:spacing w:val="0"/>
          <w:w w:val="100"/>
          <w:rFonts/>
          <w:caps w:val="0"/>
        </w:rPr>
        <w:t> </w:t>
      </w:r>
      <w:r w:rsidR="00A65A5F" w:rsidRPr="006F4DE1">
        <w:rPr>
          <w:szCs w:val="24"/>
          <w:bCs/>
          <w:b w:val="1"/>
          <w:i w:val="0"/>
          <w:sz w:val="24"/>
          <w:spacing w:val="0"/>
          <w:w w:val="100"/>
          <w:rFonts/>
          <w:caps w:val="0"/>
        </w:rPr>
        <w:t>of</w:t>
      </w:r>
      <w:r w:rsidR="00A65A5F" w:rsidRPr="006F4DE1">
        <w:rPr>
          <w:szCs w:val="24"/>
          <w:bCs/>
          <w:b w:val="1"/>
          <w:i w:val="0"/>
          <w:sz w:val="24"/>
          <w:spacing w:val="0"/>
          <w:w w:val="100"/>
          <w:rFonts/>
          <w:caps w:val="0"/>
        </w:rPr>
        <w:t> </w:t>
      </w:r>
      <w:r w:rsidR="00A65A5F" w:rsidRPr="006F4DE1">
        <w:rPr>
          <w:szCs w:val="24"/>
          <w:bCs/>
          <w:b w:val="1"/>
          <w:i w:val="0"/>
          <w:sz w:val="24"/>
          <w:spacing w:val="0"/>
          <w:w w:val="100"/>
          <w:rFonts/>
          <w:caps w:val="0"/>
        </w:rPr>
        <w:t>Dam</w:t>
      </w:r>
      <w:r w:rsidR="00A65A5F" w:rsidRPr="006F4DE1">
        <w:rPr>
          <w:szCs w:val="24"/>
          <w:bCs/>
          <w:b w:val="1"/>
          <w:i w:val="0"/>
          <w:sz w:val="24"/>
          <w:spacing w:val="0"/>
          <w:w w:val="100"/>
          <w:rFonts/>
          <w:caps w:val="0"/>
        </w:rPr>
        <w:t> </w:t>
      </w:r>
      <w:r w:rsidR="00A65A5F" w:rsidRPr="006F4DE1">
        <w:rPr>
          <w:szCs w:val="24"/>
          <w:bCs/>
          <w:b w:val="1"/>
          <w:i w:val="0"/>
          <w:sz w:val="24"/>
          <w:spacing w:val="0"/>
          <w:w w:val="100"/>
          <w:rFonts/>
          <w:caps w:val="0"/>
        </w:rPr>
        <w:t>outcrop)</w:t>
      </w:r>
    </w:p>
    <w:p w14:paraId="110ABDA4" w14:textId="77777777" w:rsidR="00A11B93" w:rsidRPr="006F4DE1" w:rsidRDefault="00A11B93" w:rsidP="006F4DE1">
      <w:pPr>
        <w:spacing w:before="0" w:beforeAutospacing="0" w:after="160" w:afterAutospacing="0" w:lineRule="auto" w:line="360"/>
        <w:rPr>
          <w:szCs w:val="24"/>
          <w:lang w:val="en-GB" w:eastAsia="en-GB"/>
          <w:b w:val="0"/>
          <w:i w:val="0"/>
          <w:color w:val="000000"/>
          <w:sz w:val="24"/>
          <w:spacing w:val="0"/>
          <w:w w:val="100"/>
          <w:rFonts w:eastAsia="Times New Roman"/>
          <w:caps w:val="0"/>
        </w:rPr>
        <w:snapToGrid w:val="0"/>
        <w:textAlignment w:val="baseline"/>
      </w:pPr>
      <w:r w:rsidRPr="006F4DE1">
        <w:rPr>
          <w:szCs w:val="24"/>
          <w:bCs/>
          <w:b w:val="1"/>
          <w:i w:val="0"/>
          <w:sz w:val="24"/>
          <w:spacing w:val="0"/>
          <w:w w:val="100"/>
          <w:rFonts/>
          <w:caps w:val="0"/>
        </w:rPr>
        <w:t>Coordinates;</w:t>
      </w:r>
      <w:r w:rsidRPr="006F4DE1">
        <w:rPr>
          <w:szCs w:val="24"/>
          <w:bCs/>
          <w:b w:val="1"/>
          <w:i w:val="0"/>
          <w:color w:val="000000"/>
          <w:sz w:val="24"/>
          <w:spacing w:val="0"/>
          <w:w w:val="100"/>
          <w:rFonts/>
          <w:caps w:val="0"/>
        </w:rPr>
        <w:t>  </w:t>
      </w:r>
      <w:r w:rsidR="00A65A5F" w:rsidRPr="006F4DE1">
        <w:rPr>
          <w:szCs w:val="24"/>
          <w:bCs/>
          <w:b w:val="1"/>
          <w:i w:val="0"/>
          <w:color w:val="000000"/>
          <w:sz w:val="24"/>
          <w:spacing w:val="0"/>
          <w:w w:val="100"/>
          <w:rFonts/>
          <w:caps w:val="0"/>
        </w:rPr>
        <w:t> </w:t>
      </w:r>
      <w:r w:rsidR="00A65A5F" w:rsidRPr="006F4DE1">
        <w:rPr>
          <w:szCs w:val="24"/>
          <w:bCs/>
          <w:lang w:val="en-GB" w:eastAsia="en-GB"/>
          <w:b w:val="1"/>
          <w:i w:val="0"/>
          <w:color w:val="000000"/>
          <w:sz w:val="24"/>
          <w:spacing w:val="0"/>
          <w:w w:val="100"/>
          <w:rFonts w:eastAsia="Times New Roman"/>
          <w:caps w:val="0"/>
        </w:rPr>
        <w:t>7.2016667,</w:t>
      </w:r>
      <w:r w:rsidR="00A65A5F" w:rsidRPr="006F4DE1">
        <w:rPr>
          <w:szCs w:val="24"/>
          <w:bCs/>
          <w:lang w:val="en-GB" w:eastAsia="en-GB"/>
          <w:b w:val="1"/>
          <w:i w:val="0"/>
          <w:color w:val="000000"/>
          <w:sz w:val="24"/>
          <w:spacing w:val="0"/>
          <w:w w:val="100"/>
          <w:rFonts w:eastAsia="Times New Roman"/>
          <w:caps w:val="0"/>
        </w:rPr>
        <w:t> </w:t>
      </w:r>
      <w:r w:rsidR="00A65A5F" w:rsidRPr="006F4DE1">
        <w:rPr>
          <w:szCs w:val="24"/>
          <w:bCs/>
          <w:lang w:val="en-GB" w:eastAsia="en-GB"/>
          <w:b w:val="1"/>
          <w:i w:val="0"/>
          <w:color w:val="000000"/>
          <w:sz w:val="24"/>
          <w:spacing w:val="0"/>
          <w:w w:val="100"/>
          <w:rFonts w:eastAsia="Times New Roman"/>
          <w:caps w:val="0"/>
        </w:rPr>
        <w:t>3.3469000</w:t>
      </w:r>
    </w:p>
    <w:p w14:paraId="6419FEAA" w14:textId="77777777" w:rsidR="00A11B93" w:rsidRPr="006F4DE1" w:rsidRDefault="00A11B93" w:rsidP="006F4DE1">
      <w:pPr>
        <w:spacing w:before="0" w:beforeAutospacing="0" w:after="160" w:afterAutospacing="0" w:lineRule="auto" w:line="360"/>
        <w:rPr>
          <w:szCs w:val="24"/>
          <w:bCs/>
          <w:b w:val="1"/>
          <w:i w:val="0"/>
          <w:sz w:val="24"/>
          <w:spacing w:val="0"/>
          <w:w w:val="100"/>
          <w:rFonts/>
          <w:caps w:val="0"/>
        </w:rPr>
        <w:snapToGrid w:val="0"/>
        <w:textAlignment w:val="baseline"/>
      </w:pPr>
      <w:r w:rsidRPr="006F4DE1">
        <w:rPr>
          <w:szCs w:val="24"/>
          <w:bCs/>
          <w:b w:val="1"/>
          <w:i w:val="0"/>
          <w:sz w:val="24"/>
          <w:spacing w:val="0"/>
          <w:w w:val="100"/>
          <w:rFonts/>
          <w:caps w:val="0"/>
        </w:rPr>
        <w:t>Weather:</w:t>
      </w:r>
      <w:r w:rsidRPr="006F4DE1">
        <w:rPr>
          <w:szCs w:val="24"/>
          <w:bCs/>
          <w:b w:val="1"/>
          <w:i w:val="0"/>
          <w:sz w:val="24"/>
          <w:spacing w:val="0"/>
          <w:w w:val="100"/>
          <w:rFonts/>
          <w:caps w:val="0"/>
        </w:rPr>
        <w:t> </w:t>
      </w:r>
      <w:r w:rsidRPr="006F4DE1">
        <w:rPr>
          <w:szCs w:val="24"/>
          <w:bCs/>
          <w:b w:val="1"/>
          <w:i w:val="0"/>
          <w:sz w:val="24"/>
          <w:spacing w:val="0"/>
          <w:w w:val="100"/>
          <w:rFonts/>
          <w:caps w:val="0"/>
        </w:rPr>
        <w:t>34</w:t>
      </w:r>
      <w:r w:rsidRPr="006F4DE1">
        <w:rPr>
          <w:szCs w:val="24"/>
          <w:bCs/>
          <w:b w:val="1"/>
          <w:i w:val="0"/>
          <w:sz w:val="24"/>
          <w:spacing w:val="0"/>
          <w:w w:val="100"/>
          <w:vertAlign w:val="superscript"/>
          <w:rFonts/>
          <w:caps w:val="0"/>
        </w:rPr>
        <w:t>o</w:t>
      </w:r>
      <w:r w:rsidRPr="006F4DE1">
        <w:rPr>
          <w:szCs w:val="24"/>
          <w:bCs/>
          <w:b w:val="1"/>
          <w:i w:val="0"/>
          <w:sz w:val="24"/>
          <w:spacing w:val="0"/>
          <w:w w:val="100"/>
          <w:rFonts/>
          <w:caps w:val="0"/>
        </w:rPr>
        <w:t>C,</w:t>
      </w:r>
      <w:r w:rsidRPr="006F4DE1">
        <w:rPr>
          <w:szCs w:val="24"/>
          <w:bCs/>
          <w:b w:val="1"/>
          <w:i w:val="0"/>
          <w:sz w:val="24"/>
          <w:spacing w:val="0"/>
          <w:w w:val="100"/>
          <w:rFonts/>
          <w:caps w:val="0"/>
        </w:rPr>
        <w:t> </w:t>
      </w:r>
      <w:r w:rsidRPr="006F4DE1">
        <w:rPr>
          <w:szCs w:val="24"/>
          <w:bCs/>
          <w:b w:val="1"/>
          <w:i w:val="0"/>
          <w:sz w:val="24"/>
          <w:spacing w:val="0"/>
          <w:w w:val="100"/>
          <w:rFonts/>
          <w:caps w:val="0"/>
        </w:rPr>
        <w:t>sunny</w:t>
      </w:r>
    </w:p>
    <w:p w14:paraId="544BA18A" w14:textId="77777777" w:rsidR="00A11B93" w:rsidRPr="006F4DE1" w:rsidRDefault="00A65A5F" w:rsidP="006F4DE1">
      <w:pPr>
        <w:spacing w:before="0" w:beforeAutospacing="0" w:after="160" w:afterAutospacing="0" w:lineRule="auto" w:line="360"/>
        <w:rPr>
          <w:szCs w:val="24"/>
          <w:bCs/>
          <w:b w:val="1"/>
          <w:i w:val="0"/>
          <w:sz w:val="24"/>
          <w:spacing w:val="0"/>
          <w:w w:val="100"/>
          <w:rFonts/>
          <w:caps w:val="0"/>
        </w:rPr>
        <w:snapToGrid w:val="0"/>
        <w:textAlignment w:val="baseline"/>
      </w:pPr>
      <w:r w:rsidRPr="006F4DE1">
        <w:rPr>
          <w:szCs w:val="24"/>
          <w:bCs/>
          <w:b w:val="1"/>
          <w:i w:val="0"/>
          <w:sz w:val="24"/>
          <w:spacing w:val="0"/>
          <w:w w:val="100"/>
          <w:rFonts/>
          <w:caps w:val="0"/>
        </w:rPr>
        <w:t>Altitude:</w:t>
      </w:r>
      <w:r w:rsidRPr="006F4DE1">
        <w:rPr>
          <w:szCs w:val="24"/>
          <w:bCs/>
          <w:b w:val="1"/>
          <w:i w:val="0"/>
          <w:sz w:val="24"/>
          <w:spacing w:val="0"/>
          <w:w w:val="100"/>
          <w:rFonts/>
          <w:caps w:val="0"/>
        </w:rPr>
        <w:t> </w:t>
      </w:r>
      <w:r w:rsidRPr="006F4DE1">
        <w:rPr>
          <w:szCs w:val="24"/>
          <w:bCs/>
          <w:b w:val="1"/>
          <w:i w:val="0"/>
          <w:sz w:val="24"/>
          <w:spacing w:val="0"/>
          <w:w w:val="100"/>
          <w:rFonts/>
          <w:caps w:val="0"/>
        </w:rPr>
        <w:t>82</w:t>
      </w:r>
      <w:r w:rsidR="00A11B93" w:rsidRPr="006F4DE1">
        <w:rPr>
          <w:szCs w:val="24"/>
          <w:bCs/>
          <w:b w:val="1"/>
          <w:i w:val="0"/>
          <w:sz w:val="24"/>
          <w:spacing w:val="0"/>
          <w:w w:val="100"/>
          <w:rFonts/>
          <w:caps w:val="0"/>
        </w:rPr>
        <w:t>m</w:t>
      </w:r>
      <w:r w:rsidR="00A11B93" w:rsidRPr="006F4DE1">
        <w:rPr>
          <w:szCs w:val="24"/>
          <w:bCs/>
          <w:b w:val="1"/>
          <w:i w:val="0"/>
          <w:sz w:val="24"/>
          <w:spacing w:val="0"/>
          <w:w w:val="100"/>
          <w:rFonts/>
          <w:caps w:val="0"/>
        </w:rPr>
        <w:t> </w:t>
      </w:r>
      <w:r w:rsidR="00A11B93" w:rsidRPr="006F4DE1">
        <w:rPr>
          <w:szCs w:val="24"/>
          <w:bCs/>
          <w:b w:val="1"/>
          <w:i w:val="0"/>
          <w:sz w:val="24"/>
          <w:spacing w:val="0"/>
          <w:w w:val="100"/>
          <w:rFonts/>
          <w:caps w:val="0"/>
        </w:rPr>
        <w:t>Above</w:t>
      </w:r>
      <w:r w:rsidR="00A11B93" w:rsidRPr="006F4DE1">
        <w:rPr>
          <w:szCs w:val="24"/>
          <w:bCs/>
          <w:b w:val="1"/>
          <w:i w:val="0"/>
          <w:sz w:val="24"/>
          <w:spacing w:val="0"/>
          <w:w w:val="100"/>
          <w:rFonts/>
          <w:caps w:val="0"/>
        </w:rPr>
        <w:t> </w:t>
      </w:r>
      <w:r w:rsidR="00A11B93" w:rsidRPr="006F4DE1">
        <w:rPr>
          <w:szCs w:val="24"/>
          <w:bCs/>
          <w:b w:val="1"/>
          <w:i w:val="0"/>
          <w:sz w:val="24"/>
          <w:spacing w:val="0"/>
          <w:w w:val="100"/>
          <w:rFonts/>
          <w:caps w:val="0"/>
        </w:rPr>
        <w:t>MSL</w:t>
      </w:r>
    </w:p>
    <w:p w14:paraId="7481068B" w14:textId="77777777" w:rsidR="00A11B93" w:rsidRPr="006F4DE1" w:rsidRDefault="00A11B93" w:rsidP="006F4DE1">
      <w:pPr>
        <w:spacing w:before="0" w:beforeAutospacing="0" w:after="160" w:afterAutospacing="0" w:lineRule="auto" w:line="360"/>
        <w:rPr>
          <w:szCs w:val="24"/>
          <w:b w:val="0"/>
          <w:i w:val="0"/>
          <w:sz w:val="24"/>
          <w:spacing w:val="0"/>
          <w:w w:val="100"/>
          <w:rFonts/>
          <w:caps w:val="0"/>
        </w:rPr>
        <w:snapToGrid w:val="0"/>
        <w:textAlignment w:val="baseline"/>
      </w:pPr>
      <w:r w:rsidRPr="006F4DE1">
        <w:rPr>
          <w:szCs w:val="24"/>
          <w:bCs/>
          <w:b w:val="1"/>
          <w:i w:val="0"/>
          <w:sz w:val="24"/>
          <w:spacing w:val="0"/>
          <w:w w:val="100"/>
          <w:rFonts/>
          <w:caps w:val="0"/>
        </w:rPr>
        <w:t>Outcrop</w:t>
      </w:r>
      <w:r w:rsidRPr="006F4DE1">
        <w:rPr>
          <w:szCs w:val="24"/>
          <w:bCs/>
          <w:b w:val="1"/>
          <w:i w:val="0"/>
          <w:sz w:val="24"/>
          <w:spacing w:val="0"/>
          <w:w w:val="100"/>
          <w:rFonts/>
          <w:caps w:val="0"/>
        </w:rPr>
        <w:t> </w:t>
      </w:r>
      <w:r w:rsidRPr="006F4DE1">
        <w:rPr>
          <w:szCs w:val="24"/>
          <w:bCs/>
          <w:b w:val="1"/>
          <w:i w:val="0"/>
          <w:sz w:val="24"/>
          <w:spacing w:val="0"/>
          <w:w w:val="100"/>
          <w:rFonts/>
          <w:caps w:val="0"/>
        </w:rPr>
        <w:t>name</w:t>
      </w:r>
      <w:r w:rsidRPr="006F4DE1">
        <w:rPr>
          <w:szCs w:val="24"/>
          <w:b w:val="0"/>
          <w:i w:val="0"/>
          <w:sz w:val="24"/>
          <w:spacing w:val="0"/>
          <w:w w:val="100"/>
          <w:rFonts/>
          <w:caps w:val="0"/>
        </w:rPr>
        <w:t>:</w:t>
      </w:r>
      <w:r w:rsidRPr="006F4DE1">
        <w:rPr>
          <w:szCs w:val="24"/>
          <w:b w:val="0"/>
          <w:i w:val="0"/>
          <w:sz w:val="24"/>
          <w:spacing w:val="0"/>
          <w:w w:val="100"/>
          <w:rFonts/>
          <w:caps w:val="0"/>
        </w:rPr>
        <w:t> </w:t>
      </w:r>
      <w:r w:rsidRPr="006F4DE1">
        <w:rPr>
          <w:szCs w:val="24"/>
          <w:b w:val="0"/>
          <w:i w:val="0"/>
          <w:sz w:val="24"/>
          <w:spacing w:val="0"/>
          <w:w w:val="100"/>
          <w:rFonts/>
          <w:caps w:val="0"/>
        </w:rPr>
        <w:t>Porphiritic</w:t>
      </w:r>
      <w:r w:rsidRPr="006F4DE1">
        <w:rPr>
          <w:szCs w:val="24"/>
          <w:b w:val="0"/>
          <w:i w:val="0"/>
          <w:sz w:val="24"/>
          <w:spacing w:val="0"/>
          <w:w w:val="100"/>
          <w:rFonts/>
          <w:caps w:val="0"/>
        </w:rPr>
        <w:t> </w:t>
      </w:r>
      <w:r w:rsidRPr="006F4DE1">
        <w:rPr>
          <w:szCs w:val="24"/>
          <w:b w:val="0"/>
          <w:i w:val="0"/>
          <w:sz w:val="24"/>
          <w:spacing w:val="0"/>
          <w:w w:val="100"/>
          <w:rFonts/>
          <w:caps w:val="0"/>
        </w:rPr>
        <w:t>Granite</w:t>
      </w:r>
    </w:p>
    <w:p w14:paraId="14E4F36A" w14:textId="77777777" w:rsidR="00A11B93" w:rsidRPr="006F4DE1" w:rsidRDefault="00A11B93" w:rsidP="006F4DE1">
      <w:pPr>
        <w:jc w:val="both"/>
        <w:spacing w:before="0" w:beforeAutospacing="0" w:after="160" w:afterAutospacing="0" w:lineRule="auto" w:line="360"/>
        <w:rPr>
          <w:szCs w:val="24"/>
          <w:b w:val="0"/>
          <w:i w:val="0"/>
          <w:sz w:val="24"/>
          <w:spacing w:val="0"/>
          <w:w w:val="100"/>
          <w:rFonts/>
          <w:caps w:val="0"/>
        </w:rPr>
        <w:snapToGrid w:val="0"/>
        <w:textAlignment w:val="baseline"/>
        <w:tabs>
          <w:tab w:val="left" w:pos="1947"/>
        </w:tabs>
      </w:pPr>
      <w:r w:rsidRPr="006F4DE1">
        <w:rPr>
          <w:szCs w:val="24"/>
          <w:bCs/>
          <w:b w:val="1"/>
          <w:i w:val="0"/>
          <w:sz w:val="24"/>
          <w:spacing w:val="0"/>
          <w:w w:val="100"/>
          <w:rFonts/>
          <w:caps w:val="0"/>
        </w:rPr>
        <w:t>Description</w:t>
      </w:r>
      <w:r w:rsidRPr="006F4DE1">
        <w:rPr>
          <w:szCs w:val="24"/>
          <w:b w:val="0"/>
          <w:i w:val="0"/>
          <w:sz w:val="24"/>
          <w:spacing w:val="0"/>
          <w:w w:val="100"/>
          <w:rFonts/>
          <w:caps w:val="0"/>
        </w:rPr>
        <w:t>:</w:t>
      </w:r>
      <w:r w:rsidRPr="006F4DE1">
        <w:rPr>
          <w:szCs w:val="24"/>
          <w:b w:val="0"/>
          <w:i w:val="0"/>
          <w:sz w:val="24"/>
          <w:spacing w:val="0"/>
          <w:w w:val="100"/>
          <w:rFonts/>
          <w:caps w:val="0"/>
        </w:rPr>
        <w:t> </w:t>
      </w:r>
      <w:r w:rsidRPr="006F4DE1">
        <w:rPr>
          <w:szCs w:val="24"/>
          <w:b w:val="0"/>
          <w:i w:val="0"/>
          <w:sz w:val="24"/>
          <w:spacing w:val="0"/>
          <w:w w:val="100"/>
          <w:rFonts/>
          <w:caps w:val="0"/>
        </w:rPr>
        <w:t>A</w:t>
      </w:r>
      <w:r w:rsidRPr="006F4DE1">
        <w:rPr>
          <w:szCs w:val="24"/>
          <w:b w:val="0"/>
          <w:i w:val="0"/>
          <w:sz w:val="24"/>
          <w:spacing w:val="0"/>
          <w:w w:val="100"/>
          <w:rFonts/>
          <w:caps w:val="0"/>
        </w:rPr>
        <w:t> </w:t>
      </w:r>
      <w:r w:rsidRPr="006F4DE1">
        <w:rPr>
          <w:szCs w:val="24"/>
          <w:b w:val="0"/>
          <w:i w:val="0"/>
          <w:sz w:val="24"/>
          <w:spacing w:val="0"/>
          <w:w w:val="100"/>
          <w:rFonts/>
          <w:caps w:val="0"/>
        </w:rPr>
        <w:t>massive</w:t>
      </w:r>
      <w:r w:rsidRPr="006F4DE1">
        <w:rPr>
          <w:szCs w:val="24"/>
          <w:b w:val="0"/>
          <w:i w:val="0"/>
          <w:sz w:val="24"/>
          <w:spacing w:val="0"/>
          <w:w w:val="100"/>
          <w:rFonts/>
          <w:caps w:val="0"/>
        </w:rPr>
        <w:t> </w:t>
      </w:r>
      <w:r w:rsidRPr="006F4DE1">
        <w:rPr>
          <w:szCs w:val="24"/>
          <w:b w:val="0"/>
          <w:i w:val="0"/>
          <w:sz w:val="24"/>
          <w:spacing w:val="0"/>
          <w:w w:val="100"/>
          <w:rFonts/>
          <w:caps w:val="0"/>
        </w:rPr>
        <w:t>outcrop</w:t>
      </w:r>
      <w:r w:rsidR="00A65A5F" w:rsidRPr="006F4DE1">
        <w:rPr>
          <w:szCs w:val="24"/>
          <w:b w:val="0"/>
          <w:i w:val="0"/>
          <w:sz w:val="24"/>
          <w:spacing w:val="0"/>
          <w:w w:val="100"/>
          <w:rFonts/>
          <w:caps w:val="0"/>
        </w:rPr>
        <w:t> </w:t>
      </w:r>
      <w:r w:rsidR="00A65A5F" w:rsidRPr="006F4DE1">
        <w:rPr>
          <w:szCs w:val="24"/>
          <w:b w:val="0"/>
          <w:i w:val="0"/>
          <w:sz w:val="24"/>
          <w:spacing w:val="0"/>
          <w:w w:val="100"/>
          <w:rFonts/>
          <w:caps w:val="0"/>
        </w:rPr>
        <w:t>which</w:t>
      </w:r>
      <w:r w:rsidR="00A65A5F" w:rsidRPr="006F4DE1">
        <w:rPr>
          <w:szCs w:val="24"/>
          <w:b w:val="0"/>
          <w:i w:val="0"/>
          <w:sz w:val="24"/>
          <w:spacing w:val="0"/>
          <w:w w:val="100"/>
          <w:rFonts/>
          <w:caps w:val="0"/>
        </w:rPr>
        <w:t> </w:t>
      </w:r>
      <w:r w:rsidR="00A65A5F" w:rsidRPr="006F4DE1">
        <w:rPr>
          <w:szCs w:val="24"/>
          <w:b w:val="0"/>
          <w:i w:val="0"/>
          <w:sz w:val="24"/>
          <w:spacing w:val="0"/>
          <w:w w:val="100"/>
          <w:rFonts/>
          <w:caps w:val="0"/>
        </w:rPr>
        <w:t>is</w:t>
      </w:r>
      <w:r w:rsidR="00A65A5F" w:rsidRPr="006F4DE1">
        <w:rPr>
          <w:szCs w:val="24"/>
          <w:b w:val="0"/>
          <w:i w:val="0"/>
          <w:sz w:val="24"/>
          <w:spacing w:val="0"/>
          <w:w w:val="100"/>
          <w:rFonts/>
          <w:caps w:val="0"/>
        </w:rPr>
        <w:t>  </w:t>
      </w:r>
      <w:r w:rsidR="00A65A5F" w:rsidRPr="006F4DE1">
        <w:rPr>
          <w:szCs w:val="24"/>
          <w:b w:val="0"/>
          <w:i w:val="0"/>
          <w:sz w:val="24"/>
          <w:spacing w:val="0"/>
          <w:w w:val="100"/>
          <w:rFonts/>
          <w:caps w:val="0"/>
        </w:rPr>
        <w:t>porphiritic</w:t>
      </w:r>
      <w:r w:rsidR="00A65A5F" w:rsidRPr="006F4DE1">
        <w:rPr>
          <w:szCs w:val="24"/>
          <w:b w:val="0"/>
          <w:i w:val="0"/>
          <w:sz w:val="24"/>
          <w:spacing w:val="0"/>
          <w:w w:val="100"/>
          <w:rFonts/>
          <w:caps w:val="0"/>
        </w:rPr>
        <w:t> </w:t>
      </w:r>
      <w:r w:rsidR="00A65A5F" w:rsidRPr="006F4DE1">
        <w:rPr>
          <w:szCs w:val="24"/>
          <w:b w:val="0"/>
          <w:i w:val="0"/>
          <w:sz w:val="24"/>
          <w:spacing w:val="0"/>
          <w:w w:val="100"/>
          <w:rFonts/>
          <w:caps w:val="0"/>
        </w:rPr>
        <w:t>granite</w:t>
      </w:r>
      <w:r w:rsidR="00A65A5F" w:rsidRPr="006F4DE1">
        <w:rPr>
          <w:szCs w:val="24"/>
          <w:b w:val="0"/>
          <w:i w:val="0"/>
          <w:sz w:val="24"/>
          <w:spacing w:val="0"/>
          <w:w w:val="100"/>
          <w:rFonts/>
          <w:caps w:val="0"/>
        </w:rPr>
        <w:t> </w:t>
      </w:r>
      <w:r w:rsidR="00A65A5F" w:rsidRPr="006F4DE1">
        <w:rPr>
          <w:szCs w:val="24"/>
          <w:b w:val="0"/>
          <w:i w:val="0"/>
          <w:sz w:val="24"/>
          <w:spacing w:val="0"/>
          <w:w w:val="100"/>
          <w:rFonts/>
          <w:caps w:val="0"/>
        </w:rPr>
        <w:t>due</w:t>
      </w:r>
      <w:r w:rsidR="00A65A5F" w:rsidRPr="006F4DE1">
        <w:rPr>
          <w:szCs w:val="24"/>
          <w:b w:val="0"/>
          <w:i w:val="0"/>
          <w:sz w:val="24"/>
          <w:spacing w:val="0"/>
          <w:w w:val="100"/>
          <w:rFonts/>
          <w:caps w:val="0"/>
        </w:rPr>
        <w:t> </w:t>
      </w:r>
      <w:r w:rsidR="00A65A5F" w:rsidRPr="006F4DE1">
        <w:rPr>
          <w:szCs w:val="24"/>
          <w:b w:val="0"/>
          <w:i w:val="0"/>
          <w:sz w:val="24"/>
          <w:spacing w:val="0"/>
          <w:w w:val="100"/>
          <w:rFonts/>
          <w:caps w:val="0"/>
        </w:rPr>
        <w:t>to</w:t>
      </w:r>
      <w:r w:rsidR="00A65A5F" w:rsidRPr="006F4DE1">
        <w:rPr>
          <w:szCs w:val="24"/>
          <w:b w:val="0"/>
          <w:i w:val="0"/>
          <w:sz w:val="24"/>
          <w:spacing w:val="0"/>
          <w:w w:val="100"/>
          <w:rFonts/>
          <w:caps w:val="0"/>
        </w:rPr>
        <w:t> </w:t>
      </w:r>
      <w:r w:rsidR="00A65A5F" w:rsidRPr="006F4DE1">
        <w:rPr>
          <w:szCs w:val="24"/>
          <w:b w:val="0"/>
          <w:i w:val="0"/>
          <w:sz w:val="24"/>
          <w:spacing w:val="0"/>
          <w:w w:val="100"/>
          <w:rFonts/>
          <w:caps w:val="0"/>
        </w:rPr>
        <w:t>visible</w:t>
      </w:r>
      <w:r w:rsidR="00A65A5F" w:rsidRPr="006F4DE1">
        <w:rPr>
          <w:szCs w:val="24"/>
          <w:b w:val="0"/>
          <w:i w:val="0"/>
          <w:sz w:val="24"/>
          <w:spacing w:val="0"/>
          <w:w w:val="100"/>
          <w:rFonts/>
          <w:caps w:val="0"/>
        </w:rPr>
        <w:t> </w:t>
      </w:r>
      <w:r w:rsidR="00A65A5F" w:rsidRPr="006F4DE1">
        <w:rPr>
          <w:szCs w:val="24"/>
          <w:b w:val="0"/>
          <w:i w:val="0"/>
          <w:sz w:val="24"/>
          <w:spacing w:val="0"/>
          <w:w w:val="100"/>
          <w:rFonts/>
          <w:caps w:val="0"/>
        </w:rPr>
        <w:t>large</w:t>
      </w:r>
      <w:r w:rsidR="00A65A5F" w:rsidRPr="006F4DE1">
        <w:rPr>
          <w:szCs w:val="24"/>
          <w:b w:val="0"/>
          <w:i w:val="0"/>
          <w:sz w:val="24"/>
          <w:spacing w:val="0"/>
          <w:w w:val="100"/>
          <w:rFonts/>
          <w:caps w:val="0"/>
        </w:rPr>
        <w:t> </w:t>
      </w:r>
      <w:r w:rsidR="00A65A5F" w:rsidRPr="006F4DE1">
        <w:rPr>
          <w:szCs w:val="24"/>
          <w:b w:val="0"/>
          <w:i w:val="0"/>
          <w:sz w:val="24"/>
          <w:spacing w:val="0"/>
          <w:w w:val="100"/>
          <w:rFonts/>
          <w:caps w:val="0"/>
        </w:rPr>
        <w:t>phenocrysts</w:t>
      </w:r>
      <w:r w:rsidR="00A65A5F" w:rsidRPr="006F4DE1">
        <w:rPr>
          <w:szCs w:val="24"/>
          <w:b w:val="0"/>
          <w:i w:val="0"/>
          <w:sz w:val="24"/>
          <w:spacing w:val="0"/>
          <w:w w:val="100"/>
          <w:rFonts/>
          <w:caps w:val="0"/>
        </w:rPr>
        <w:t> </w:t>
      </w:r>
      <w:r w:rsidR="00A65A5F" w:rsidRPr="006F4DE1">
        <w:rPr>
          <w:szCs w:val="24"/>
          <w:b w:val="0"/>
          <w:i w:val="0"/>
          <w:sz w:val="24"/>
          <w:spacing w:val="0"/>
          <w:w w:val="100"/>
          <w:rFonts/>
          <w:caps w:val="0"/>
        </w:rPr>
        <w:t>without</w:t>
      </w:r>
      <w:r w:rsidR="00A65A5F" w:rsidRPr="006F4DE1">
        <w:rPr>
          <w:szCs w:val="24"/>
          <w:b w:val="0"/>
          <w:i w:val="0"/>
          <w:sz w:val="24"/>
          <w:spacing w:val="0"/>
          <w:w w:val="100"/>
          <w:rFonts/>
          <w:caps w:val="0"/>
        </w:rPr>
        <w:t> </w:t>
      </w:r>
      <w:r w:rsidR="00A65A5F" w:rsidRPr="006F4DE1">
        <w:rPr>
          <w:szCs w:val="24"/>
          <w:b w:val="0"/>
          <w:i w:val="0"/>
          <w:sz w:val="24"/>
          <w:spacing w:val="0"/>
          <w:w w:val="100"/>
          <w:rFonts/>
          <w:caps w:val="0"/>
        </w:rPr>
        <w:t>any</w:t>
      </w:r>
      <w:r w:rsidR="00A65A5F" w:rsidRPr="006F4DE1">
        <w:rPr>
          <w:szCs w:val="24"/>
          <w:b w:val="0"/>
          <w:i w:val="0"/>
          <w:sz w:val="24"/>
          <w:spacing w:val="0"/>
          <w:w w:val="100"/>
          <w:rFonts/>
          <w:caps w:val="0"/>
        </w:rPr>
        <w:t> </w:t>
      </w:r>
      <w:r w:rsidR="00A65A5F" w:rsidRPr="006F4DE1">
        <w:rPr>
          <w:szCs w:val="24"/>
          <w:b w:val="0"/>
          <w:i w:val="0"/>
          <w:sz w:val="24"/>
          <w:spacing w:val="0"/>
          <w:w w:val="100"/>
          <w:rFonts/>
          <w:caps w:val="0"/>
        </w:rPr>
        <w:t>preferred</w:t>
      </w:r>
      <w:r w:rsidR="00A65A5F" w:rsidRPr="006F4DE1">
        <w:rPr>
          <w:szCs w:val="24"/>
          <w:b w:val="0"/>
          <w:i w:val="0"/>
          <w:sz w:val="24"/>
          <w:spacing w:val="0"/>
          <w:w w:val="100"/>
          <w:rFonts/>
          <w:caps w:val="0"/>
        </w:rPr>
        <w:t> </w:t>
      </w:r>
      <w:r w:rsidR="00A65A5F" w:rsidRPr="006F4DE1">
        <w:rPr>
          <w:szCs w:val="24"/>
          <w:b w:val="0"/>
          <w:i w:val="0"/>
          <w:sz w:val="24"/>
          <w:spacing w:val="0"/>
          <w:w w:val="100"/>
          <w:rFonts/>
          <w:caps w:val="0"/>
        </w:rPr>
        <w:t>alignment</w:t>
      </w:r>
    </w:p>
    <w:p w14:paraId="2E5AF928" w14:textId="77777777" w:rsidR="00A11B93" w:rsidRPr="006F4DE1" w:rsidRDefault="00A11B93" w:rsidP="006F4DE1">
      <w:pPr>
        <w:jc w:val="both"/>
        <w:spacing w:before="0" w:beforeAutospacing="0" w:after="160" w:afterAutospacing="0" w:lineRule="auto" w:line="360"/>
        <w:rPr>
          <w:szCs w:val="24"/>
          <w:b w:val="0"/>
          <w:i w:val="0"/>
          <w:sz w:val="24"/>
          <w:spacing w:val="0"/>
          <w:w w:val="100"/>
          <w:rFonts/>
          <w:caps w:val="0"/>
        </w:rPr>
        <w:snapToGrid w:val="0"/>
        <w:textAlignment w:val="baseline"/>
        <w:tabs>
          <w:tab w:val="left" w:pos="1947"/>
        </w:tabs>
      </w:pPr>
      <w:r w:rsidRPr="006F4DE1">
        <w:rPr>
          <w:szCs w:val="24"/>
          <w:b w:val="0"/>
          <w:i w:val="0"/>
          <w:sz w:val="24"/>
          <w:spacing w:val="0"/>
          <w:w w:val="100"/>
          <w:rFonts/>
          <w:caps w:val="0"/>
        </w:rPr>
        <w:t>The</w:t>
      </w:r>
      <w:r w:rsidRPr="006F4DE1">
        <w:rPr>
          <w:szCs w:val="24"/>
          <w:b w:val="0"/>
          <w:i w:val="0"/>
          <w:sz w:val="24"/>
          <w:spacing w:val="0"/>
          <w:w w:val="100"/>
          <w:rFonts/>
          <w:caps w:val="0"/>
        </w:rPr>
        <w:t> </w:t>
      </w:r>
      <w:r w:rsidRPr="006F4DE1">
        <w:rPr>
          <w:szCs w:val="24"/>
          <w:b w:val="0"/>
          <w:i w:val="0"/>
          <w:sz w:val="24"/>
          <w:spacing w:val="0"/>
          <w:w w:val="100"/>
          <w:rFonts/>
          <w:caps w:val="0"/>
        </w:rPr>
        <w:t>outcrop</w:t>
      </w:r>
      <w:r w:rsidRPr="006F4DE1">
        <w:rPr>
          <w:szCs w:val="24"/>
          <w:b w:val="0"/>
          <w:i w:val="0"/>
          <w:sz w:val="24"/>
          <w:spacing w:val="0"/>
          <w:w w:val="100"/>
          <w:rFonts/>
          <w:caps w:val="0"/>
        </w:rPr>
        <w:t> </w:t>
      </w:r>
      <w:r w:rsidRPr="006F4DE1">
        <w:rPr>
          <w:szCs w:val="24"/>
          <w:b w:val="0"/>
          <w:i w:val="0"/>
          <w:sz w:val="24"/>
          <w:spacing w:val="0"/>
          <w:w w:val="100"/>
          <w:rFonts/>
          <w:caps w:val="0"/>
        </w:rPr>
        <w:t>has</w:t>
      </w:r>
      <w:r w:rsidRPr="006F4DE1">
        <w:rPr>
          <w:szCs w:val="24"/>
          <w:b w:val="0"/>
          <w:i w:val="0"/>
          <w:sz w:val="24"/>
          <w:spacing w:val="0"/>
          <w:w w:val="100"/>
          <w:rFonts/>
          <w:caps w:val="0"/>
        </w:rPr>
        <w:t> </w:t>
      </w:r>
      <w:r w:rsidRPr="006F4DE1">
        <w:rPr>
          <w:szCs w:val="24"/>
          <w:b w:val="0"/>
          <w:i w:val="0"/>
          <w:sz w:val="24"/>
          <w:spacing w:val="0"/>
          <w:w w:val="100"/>
          <w:rFonts/>
          <w:caps w:val="0"/>
        </w:rPr>
        <w:t>also</w:t>
      </w:r>
      <w:r w:rsidRPr="006F4DE1">
        <w:rPr>
          <w:szCs w:val="24"/>
          <w:b w:val="0"/>
          <w:i w:val="0"/>
          <w:sz w:val="24"/>
          <w:spacing w:val="0"/>
          <w:w w:val="100"/>
          <w:rFonts/>
          <w:caps w:val="0"/>
        </w:rPr>
        <w:t> </w:t>
      </w:r>
      <w:r w:rsidRPr="006F4DE1">
        <w:rPr>
          <w:szCs w:val="24"/>
          <w:b w:val="0"/>
          <w:i w:val="0"/>
          <w:sz w:val="24"/>
          <w:spacing w:val="0"/>
          <w:w w:val="100"/>
          <w:rFonts/>
          <w:caps w:val="0"/>
        </w:rPr>
        <w:t>undergone</w:t>
      </w:r>
      <w:r w:rsidRPr="006F4DE1">
        <w:rPr>
          <w:szCs w:val="24"/>
          <w:b w:val="0"/>
          <w:i w:val="0"/>
          <w:sz w:val="24"/>
          <w:spacing w:val="0"/>
          <w:w w:val="100"/>
          <w:rFonts/>
          <w:caps w:val="0"/>
        </w:rPr>
        <w:t> </w:t>
      </w:r>
      <w:r w:rsidRPr="006F4DE1">
        <w:rPr>
          <w:szCs w:val="24"/>
          <w:b w:val="0"/>
          <w:i w:val="0"/>
          <w:sz w:val="24"/>
          <w:spacing w:val="0"/>
          <w:w w:val="100"/>
          <w:rFonts/>
          <w:caps w:val="0"/>
        </w:rPr>
        <w:t>some</w:t>
      </w:r>
      <w:r w:rsidRPr="006F4DE1">
        <w:rPr>
          <w:szCs w:val="24"/>
          <w:b w:val="0"/>
          <w:i w:val="0"/>
          <w:sz w:val="24"/>
          <w:spacing w:val="0"/>
          <w:w w:val="100"/>
          <w:rFonts/>
          <w:caps w:val="0"/>
        </w:rPr>
        <w:t> </w:t>
      </w:r>
      <w:r w:rsidRPr="006F4DE1">
        <w:rPr>
          <w:szCs w:val="24"/>
          <w:b w:val="0"/>
          <w:i w:val="0"/>
          <w:sz w:val="24"/>
          <w:spacing w:val="0"/>
          <w:w w:val="100"/>
          <w:rFonts/>
          <w:caps w:val="0"/>
        </w:rPr>
        <w:t>weathering</w:t>
      </w:r>
      <w:r w:rsidRPr="006F4DE1">
        <w:rPr>
          <w:szCs w:val="24"/>
          <w:b w:val="0"/>
          <w:i w:val="0"/>
          <w:sz w:val="24"/>
          <w:spacing w:val="0"/>
          <w:w w:val="100"/>
          <w:rFonts/>
          <w:caps w:val="0"/>
        </w:rPr>
        <w:t> </w:t>
      </w:r>
      <w:r w:rsidRPr="006F4DE1">
        <w:rPr>
          <w:szCs w:val="24"/>
          <w:b w:val="0"/>
          <w:i w:val="0"/>
          <w:sz w:val="24"/>
          <w:spacing w:val="0"/>
          <w:w w:val="100"/>
          <w:rFonts/>
          <w:caps w:val="0"/>
        </w:rPr>
        <w:t>processes.</w:t>
      </w:r>
    </w:p>
    <w:p w14:paraId="73155097" w14:textId="77777777" w:rsidR="00A65A5F" w:rsidRPr="006F4DE1" w:rsidRDefault="00A65A5F" w:rsidP="006F4DE1">
      <w:pPr>
        <w:jc w:val="both"/>
        <w:spacing w:before="0" w:beforeAutospacing="0" w:after="160" w:afterAutospacing="0" w:lineRule="auto" w:line="360"/>
        <w:rPr>
          <w:szCs w:val="24"/>
          <w:bCs/>
          <w:b w:val="1"/>
          <w:i w:val="0"/>
          <w:sz w:val="24"/>
          <w:spacing w:val="0"/>
          <w:w w:val="100"/>
          <w:rFonts/>
          <w:caps w:val="0"/>
        </w:rPr>
        <w:snapToGrid w:val="0"/>
        <w:textAlignment w:val="baseline"/>
        <w:tabs>
          <w:tab w:val="left" w:pos="1947"/>
        </w:tabs>
      </w:pPr>
      <w:r w:rsidRPr="006F4DE1">
        <w:rPr>
          <w:szCs w:val="24"/>
          <w:bCs/>
          <w:b w:val="1"/>
          <w:i w:val="0"/>
          <w:sz w:val="24"/>
          <w:spacing w:val="0"/>
          <w:w w:val="100"/>
          <w:rFonts/>
          <w:caps w:val="0"/>
        </w:rPr>
        <w:t>LOCATION</w:t>
      </w:r>
      <w:r w:rsidRPr="006F4DE1">
        <w:rPr>
          <w:szCs w:val="24"/>
          <w:bCs/>
          <w:b w:val="1"/>
          <w:i w:val="0"/>
          <w:sz w:val="24"/>
          <w:spacing w:val="0"/>
          <w:w w:val="100"/>
          <w:rFonts/>
          <w:caps w:val="0"/>
        </w:rPr>
        <w:t> </w:t>
      </w:r>
      <w:r w:rsidRPr="006F4DE1">
        <w:rPr>
          <w:szCs w:val="24"/>
          <w:bCs/>
          <w:b w:val="1"/>
          <w:i w:val="0"/>
          <w:sz w:val="24"/>
          <w:spacing w:val="0"/>
          <w:w w:val="100"/>
          <w:rFonts/>
          <w:caps w:val="0"/>
        </w:rPr>
        <w:t>18</w:t>
      </w:r>
      <w:r w:rsidRPr="006F4DE1">
        <w:rPr>
          <w:szCs w:val="24"/>
          <w:bCs/>
          <w:b w:val="1"/>
          <w:i w:val="0"/>
          <w:sz w:val="24"/>
          <w:spacing w:val="0"/>
          <w:w w:val="100"/>
          <w:rFonts/>
          <w:caps w:val="0"/>
        </w:rPr>
        <w:t> </w:t>
      </w:r>
      <w:r w:rsidRPr="006F4DE1">
        <w:rPr>
          <w:szCs w:val="24"/>
          <w:bCs/>
          <w:b w:val="1"/>
          <w:i w:val="0"/>
          <w:sz w:val="24"/>
          <w:spacing w:val="0"/>
          <w:w w:val="100"/>
          <w:rFonts/>
          <w:caps w:val="0"/>
        </w:rPr>
        <w:t>(Close</w:t>
      </w:r>
      <w:r w:rsidRPr="006F4DE1">
        <w:rPr>
          <w:szCs w:val="24"/>
          <w:bCs/>
          <w:b w:val="1"/>
          <w:i w:val="0"/>
          <w:sz w:val="24"/>
          <w:spacing w:val="0"/>
          <w:w w:val="100"/>
          <w:rFonts/>
          <w:caps w:val="0"/>
        </w:rPr>
        <w:t> </w:t>
      </w:r>
      <w:r w:rsidRPr="006F4DE1">
        <w:rPr>
          <w:szCs w:val="24"/>
          <w:bCs/>
          <w:b w:val="1"/>
          <w:i w:val="0"/>
          <w:sz w:val="24"/>
          <w:spacing w:val="0"/>
          <w:w w:val="100"/>
          <w:rFonts/>
          <w:caps w:val="0"/>
        </w:rPr>
        <w:t>to</w:t>
      </w:r>
      <w:r w:rsidRPr="006F4DE1">
        <w:rPr>
          <w:szCs w:val="24"/>
          <w:bCs/>
          <w:b w:val="1"/>
          <w:i w:val="0"/>
          <w:sz w:val="24"/>
          <w:spacing w:val="0"/>
          <w:w w:val="100"/>
          <w:rFonts/>
          <w:caps w:val="0"/>
        </w:rPr>
        <w:t> </w:t>
      </w:r>
      <w:r w:rsidRPr="006F4DE1">
        <w:rPr>
          <w:szCs w:val="24"/>
          <w:bCs/>
          <w:b w:val="1"/>
          <w:i w:val="0"/>
          <w:sz w:val="24"/>
          <w:spacing w:val="0"/>
          <w:w w:val="100"/>
          <w:rFonts/>
          <w:caps w:val="0"/>
        </w:rPr>
        <w:t>Araganke</w:t>
      </w:r>
      <w:r w:rsidRPr="006F4DE1">
        <w:rPr>
          <w:szCs w:val="24"/>
          <w:bCs/>
          <w:b w:val="1"/>
          <w:i w:val="0"/>
          <w:sz w:val="24"/>
          <w:spacing w:val="0"/>
          <w:w w:val="100"/>
          <w:rFonts/>
          <w:caps w:val="0"/>
        </w:rPr>
        <w:t> </w:t>
      </w:r>
      <w:r w:rsidRPr="006F4DE1">
        <w:rPr>
          <w:szCs w:val="24"/>
          <w:bCs/>
          <w:b w:val="1"/>
          <w:i w:val="0"/>
          <w:sz w:val="24"/>
          <w:spacing w:val="0"/>
          <w:w w:val="100"/>
          <w:rFonts/>
          <w:caps w:val="0"/>
        </w:rPr>
        <w:t>river)</w:t>
      </w:r>
    </w:p>
    <w:p w14:paraId="13C1A1A0" w14:textId="77777777" w:rsidR="0001111B" w:rsidRPr="006F4DE1" w:rsidRDefault="00A65A5F" w:rsidP="006F4DE1">
      <w:pPr>
        <w:spacing w:before="0" w:beforeAutospacing="0" w:after="160" w:afterAutospacing="0" w:lineRule="auto" w:line="360"/>
        <w:rPr>
          <w:szCs w:val="24"/>
          <w:bCs/>
          <w:lang w:val="en-GB" w:eastAsia="en-GB"/>
          <w:b w:val="1"/>
          <w:i w:val="0"/>
          <w:color w:val="000000"/>
          <w:sz w:val="24"/>
          <w:spacing w:val="0"/>
          <w:w w:val="100"/>
          <w:rFonts w:eastAsia="Times New Roman"/>
          <w:caps w:val="0"/>
        </w:rPr>
        <w:snapToGrid w:val="0"/>
        <w:textAlignment w:val="baseline"/>
      </w:pPr>
      <w:r w:rsidRPr="006F4DE1">
        <w:rPr>
          <w:szCs w:val="24"/>
          <w:bCs/>
          <w:b w:val="1"/>
          <w:i w:val="0"/>
          <w:sz w:val="24"/>
          <w:spacing w:val="0"/>
          <w:w w:val="100"/>
          <w:rFonts/>
          <w:caps w:val="0"/>
        </w:rPr>
        <w:t>Coordinates;</w:t>
      </w:r>
      <w:r w:rsidRPr="006F4DE1">
        <w:rPr>
          <w:szCs w:val="24"/>
          <w:bCs/>
          <w:b w:val="1"/>
          <w:i w:val="0"/>
          <w:color w:val="000000"/>
          <w:sz w:val="24"/>
          <w:spacing w:val="0"/>
          <w:w w:val="100"/>
          <w:rFonts/>
          <w:caps w:val="0"/>
        </w:rPr>
        <w:t>  </w:t>
      </w:r>
      <w:r w:rsidR="0001111B" w:rsidRPr="006F4DE1">
        <w:rPr>
          <w:szCs w:val="24"/>
          <w:bCs/>
          <w:b w:val="1"/>
          <w:i w:val="0"/>
          <w:color w:val="000000"/>
          <w:sz w:val="24"/>
          <w:spacing w:val="0"/>
          <w:w w:val="100"/>
          <w:rFonts/>
          <w:caps w:val="0"/>
        </w:rPr>
        <w:t> </w:t>
      </w:r>
      <w:r w:rsidR="0001111B" w:rsidRPr="006F4DE1">
        <w:rPr>
          <w:szCs w:val="24"/>
          <w:bCs/>
          <w:lang w:val="en-GB" w:eastAsia="en-GB"/>
          <w:b w:val="1"/>
          <w:i w:val="0"/>
          <w:color w:val="000000"/>
          <w:sz w:val="24"/>
          <w:spacing w:val="0"/>
          <w:w w:val="100"/>
          <w:rFonts w:eastAsia="Times New Roman"/>
          <w:caps w:val="0"/>
        </w:rPr>
        <w:t>7.2075000,</w:t>
      </w:r>
      <w:r w:rsidR="0001111B" w:rsidRPr="006F4DE1">
        <w:rPr>
          <w:szCs w:val="24"/>
          <w:bCs/>
          <w:lang w:val="en-GB" w:eastAsia="en-GB"/>
          <w:b w:val="1"/>
          <w:i w:val="0"/>
          <w:color w:val="000000"/>
          <w:sz w:val="24"/>
          <w:spacing w:val="0"/>
          <w:w w:val="100"/>
          <w:rFonts w:eastAsia="Times New Roman"/>
          <w:caps w:val="0"/>
        </w:rPr>
        <w:t> </w:t>
      </w:r>
      <w:r w:rsidR="0001111B" w:rsidRPr="006F4DE1">
        <w:rPr>
          <w:szCs w:val="24"/>
          <w:bCs/>
          <w:lang w:val="en-GB" w:eastAsia="en-GB"/>
          <w:b w:val="1"/>
          <w:i w:val="0"/>
          <w:color w:val="000000"/>
          <w:sz w:val="24"/>
          <w:spacing w:val="0"/>
          <w:w w:val="100"/>
          <w:rFonts w:eastAsia="Times New Roman"/>
          <w:caps w:val="0"/>
        </w:rPr>
        <w:t>3.3441833</w:t>
      </w:r>
    </w:p>
    <w:p w14:paraId="066238D7" w14:textId="77777777" w:rsidR="00A65A5F" w:rsidRPr="006F4DE1" w:rsidRDefault="00A65A5F" w:rsidP="006F4DE1">
      <w:pPr>
        <w:spacing w:before="0" w:beforeAutospacing="0" w:after="160" w:afterAutospacing="0" w:lineRule="auto" w:line="360"/>
        <w:rPr>
          <w:szCs w:val="24"/>
          <w:bCs/>
          <w:b w:val="1"/>
          <w:i w:val="0"/>
          <w:sz w:val="24"/>
          <w:spacing w:val="0"/>
          <w:w w:val="100"/>
          <w:rFonts/>
          <w:caps w:val="0"/>
        </w:rPr>
        <w:snapToGrid w:val="0"/>
        <w:textAlignment w:val="baseline"/>
      </w:pPr>
      <w:r w:rsidRPr="006F4DE1">
        <w:rPr>
          <w:szCs w:val="24"/>
          <w:bCs/>
          <w:b w:val="1"/>
          <w:i w:val="0"/>
          <w:sz w:val="24"/>
          <w:spacing w:val="0"/>
          <w:w w:val="100"/>
          <w:rFonts/>
          <w:caps w:val="0"/>
        </w:rPr>
        <w:t>Weather:</w:t>
      </w:r>
      <w:r w:rsidRPr="006F4DE1">
        <w:rPr>
          <w:szCs w:val="24"/>
          <w:bCs/>
          <w:b w:val="1"/>
          <w:i w:val="0"/>
          <w:sz w:val="24"/>
          <w:spacing w:val="0"/>
          <w:w w:val="100"/>
          <w:rFonts/>
          <w:caps w:val="0"/>
        </w:rPr>
        <w:t> </w:t>
      </w:r>
      <w:r w:rsidRPr="006F4DE1">
        <w:rPr>
          <w:szCs w:val="24"/>
          <w:bCs/>
          <w:b w:val="1"/>
          <w:i w:val="0"/>
          <w:sz w:val="24"/>
          <w:spacing w:val="0"/>
          <w:w w:val="100"/>
          <w:rFonts/>
          <w:caps w:val="0"/>
        </w:rPr>
        <w:t>34</w:t>
      </w:r>
      <w:r w:rsidRPr="006F4DE1">
        <w:rPr>
          <w:szCs w:val="24"/>
          <w:bCs/>
          <w:b w:val="1"/>
          <w:i w:val="0"/>
          <w:sz w:val="24"/>
          <w:spacing w:val="0"/>
          <w:w w:val="100"/>
          <w:vertAlign w:val="superscript"/>
          <w:rFonts/>
          <w:caps w:val="0"/>
        </w:rPr>
        <w:t>o</w:t>
      </w:r>
      <w:r w:rsidRPr="006F4DE1">
        <w:rPr>
          <w:szCs w:val="24"/>
          <w:bCs/>
          <w:b w:val="1"/>
          <w:i w:val="0"/>
          <w:sz w:val="24"/>
          <w:spacing w:val="0"/>
          <w:w w:val="100"/>
          <w:rFonts/>
          <w:caps w:val="0"/>
        </w:rPr>
        <w:t>C,</w:t>
      </w:r>
      <w:r w:rsidRPr="006F4DE1">
        <w:rPr>
          <w:szCs w:val="24"/>
          <w:bCs/>
          <w:b w:val="1"/>
          <w:i w:val="0"/>
          <w:sz w:val="24"/>
          <w:spacing w:val="0"/>
          <w:w w:val="100"/>
          <w:rFonts/>
          <w:caps w:val="0"/>
        </w:rPr>
        <w:t> </w:t>
      </w:r>
      <w:r w:rsidRPr="006F4DE1">
        <w:rPr>
          <w:szCs w:val="24"/>
          <w:bCs/>
          <w:b w:val="1"/>
          <w:i w:val="0"/>
          <w:sz w:val="24"/>
          <w:spacing w:val="0"/>
          <w:w w:val="100"/>
          <w:rFonts/>
          <w:caps w:val="0"/>
        </w:rPr>
        <w:t>sunny</w:t>
      </w:r>
    </w:p>
    <w:p w14:paraId="012B4F0D" w14:textId="77777777" w:rsidR="00A65A5F" w:rsidRPr="006F4DE1" w:rsidRDefault="00A65A5F" w:rsidP="006F4DE1">
      <w:pPr>
        <w:spacing w:before="0" w:beforeAutospacing="0" w:after="160" w:afterAutospacing="0" w:lineRule="auto" w:line="360"/>
        <w:rPr>
          <w:szCs w:val="24"/>
          <w:bCs/>
          <w:b w:val="1"/>
          <w:i w:val="0"/>
          <w:sz w:val="24"/>
          <w:spacing w:val="0"/>
          <w:w w:val="100"/>
          <w:rFonts/>
          <w:caps w:val="0"/>
        </w:rPr>
        <w:snapToGrid w:val="0"/>
        <w:textAlignment w:val="baseline"/>
      </w:pPr>
      <w:r w:rsidRPr="006F4DE1">
        <w:rPr>
          <w:szCs w:val="24"/>
          <w:bCs/>
          <w:b w:val="1"/>
          <w:i w:val="0"/>
          <w:sz w:val="24"/>
          <w:spacing w:val="0"/>
          <w:w w:val="100"/>
          <w:rFonts/>
          <w:caps w:val="0"/>
        </w:rPr>
        <w:t>Altitude:</w:t>
      </w:r>
      <w:r w:rsidRPr="006F4DE1">
        <w:rPr>
          <w:szCs w:val="24"/>
          <w:bCs/>
          <w:b w:val="1"/>
          <w:i w:val="0"/>
          <w:sz w:val="24"/>
          <w:spacing w:val="0"/>
          <w:w w:val="100"/>
          <w:rFonts/>
          <w:caps w:val="0"/>
        </w:rPr>
        <w:t> </w:t>
      </w:r>
      <w:r w:rsidRPr="006F4DE1">
        <w:rPr>
          <w:szCs w:val="24"/>
          <w:bCs/>
          <w:b w:val="1"/>
          <w:i w:val="0"/>
          <w:sz w:val="24"/>
          <w:spacing w:val="0"/>
          <w:w w:val="100"/>
          <w:rFonts/>
          <w:caps w:val="0"/>
        </w:rPr>
        <w:t>62m</w:t>
      </w:r>
      <w:r w:rsidRPr="006F4DE1">
        <w:rPr>
          <w:szCs w:val="24"/>
          <w:bCs/>
          <w:b w:val="1"/>
          <w:i w:val="0"/>
          <w:sz w:val="24"/>
          <w:spacing w:val="0"/>
          <w:w w:val="100"/>
          <w:rFonts/>
          <w:caps w:val="0"/>
        </w:rPr>
        <w:t> </w:t>
      </w:r>
      <w:r w:rsidRPr="006F4DE1">
        <w:rPr>
          <w:szCs w:val="24"/>
          <w:bCs/>
          <w:b w:val="1"/>
          <w:i w:val="0"/>
          <w:sz w:val="24"/>
          <w:spacing w:val="0"/>
          <w:w w:val="100"/>
          <w:rFonts/>
          <w:caps w:val="0"/>
        </w:rPr>
        <w:t>Above</w:t>
      </w:r>
      <w:r w:rsidRPr="006F4DE1">
        <w:rPr>
          <w:szCs w:val="24"/>
          <w:bCs/>
          <w:b w:val="1"/>
          <w:i w:val="0"/>
          <w:sz w:val="24"/>
          <w:spacing w:val="0"/>
          <w:w w:val="100"/>
          <w:rFonts/>
          <w:caps w:val="0"/>
        </w:rPr>
        <w:t> </w:t>
      </w:r>
      <w:r w:rsidRPr="006F4DE1">
        <w:rPr>
          <w:szCs w:val="24"/>
          <w:bCs/>
          <w:b w:val="1"/>
          <w:i w:val="0"/>
          <w:sz w:val="24"/>
          <w:spacing w:val="0"/>
          <w:w w:val="100"/>
          <w:rFonts/>
          <w:caps w:val="0"/>
        </w:rPr>
        <w:t>MSL</w:t>
      </w:r>
    </w:p>
    <w:p w14:paraId="75844903" w14:textId="77777777" w:rsidR="00A65A5F" w:rsidRPr="006F4DE1" w:rsidRDefault="00A65A5F" w:rsidP="006F4DE1">
      <w:pPr>
        <w:spacing w:before="0" w:beforeAutospacing="0" w:after="160" w:afterAutospacing="0" w:lineRule="auto" w:line="360"/>
        <w:rPr>
          <w:szCs w:val="24"/>
          <w:bCs/>
          <w:b w:val="1"/>
          <w:i w:val="0"/>
          <w:sz w:val="24"/>
          <w:spacing w:val="0"/>
          <w:w w:val="100"/>
          <w:rFonts/>
          <w:caps w:val="0"/>
        </w:rPr>
        <w:snapToGrid w:val="0"/>
        <w:textAlignment w:val="baseline"/>
      </w:pPr>
      <w:r w:rsidRPr="004C7298">
        <w:rPr>
          <w:szCs w:val="24"/>
          <w:bCs/>
          <w:b w:val="1"/>
          <w:i w:val="0"/>
          <w:sz w:val="24"/>
          <w:spacing w:val="0"/>
          <w:w w:val="100"/>
          <w:rFonts/>
          <w:caps w:val="0"/>
        </w:rPr>
        <w:t>Orientation</w:t>
      </w:r>
      <w:r w:rsidRPr="004C7298">
        <w:rPr>
          <w:szCs w:val="24"/>
          <w:bCs/>
          <w:b w:val="1"/>
          <w:i w:val="0"/>
          <w:sz w:val="24"/>
          <w:spacing w:val="0"/>
          <w:w w:val="100"/>
          <w:rFonts/>
          <w:caps w:val="0"/>
        </w:rPr>
        <w:t> </w:t>
      </w:r>
      <w:r w:rsidRPr="004C7298">
        <w:rPr>
          <w:szCs w:val="24"/>
          <w:bCs/>
          <w:b w:val="1"/>
          <w:i w:val="0"/>
          <w:sz w:val="24"/>
          <w:spacing w:val="0"/>
          <w:w w:val="100"/>
          <w:rFonts/>
          <w:caps w:val="0"/>
        </w:rPr>
        <w:t>of</w:t>
      </w:r>
      <w:r w:rsidRPr="004C7298">
        <w:rPr>
          <w:szCs w:val="24"/>
          <w:bCs/>
          <w:b w:val="1"/>
          <w:i w:val="0"/>
          <w:sz w:val="24"/>
          <w:spacing w:val="0"/>
          <w:w w:val="100"/>
          <w:rFonts/>
          <w:caps w:val="0"/>
        </w:rPr>
        <w:t> </w:t>
      </w:r>
      <w:r w:rsidRPr="004C7298">
        <w:rPr>
          <w:szCs w:val="24"/>
          <w:bCs/>
          <w:b w:val="1"/>
          <w:i w:val="0"/>
          <w:sz w:val="24"/>
          <w:spacing w:val="0"/>
          <w:w w:val="100"/>
          <w:rFonts/>
          <w:caps w:val="0"/>
        </w:rPr>
        <w:t>phenocrysts</w:t>
      </w:r>
      <w:r w:rsidRPr="006F4DE1">
        <w:rPr>
          <w:szCs w:val="24"/>
          <w:bCs/>
          <w:b w:val="1"/>
          <w:i w:val="0"/>
          <w:sz w:val="24"/>
          <w:spacing w:val="0"/>
          <w:w w:val="100"/>
          <w:rFonts/>
          <w:caps w:val="0"/>
        </w:rPr>
        <w:t>:</w:t>
      </w:r>
      <w:r w:rsidRPr="006F4DE1">
        <w:rPr>
          <w:szCs w:val="24"/>
          <w:bCs/>
          <w:b w:val="1"/>
          <w:i w:val="0"/>
          <w:sz w:val="24"/>
          <w:spacing w:val="0"/>
          <w:w w:val="100"/>
          <w:rFonts/>
          <w:caps w:val="0"/>
        </w:rPr>
        <w:t> </w:t>
      </w:r>
      <w:r w:rsidRPr="006F4DE1">
        <w:rPr>
          <w:szCs w:val="24"/>
          <w:bCs/>
          <w:b w:val="1"/>
          <w:i w:val="0"/>
          <w:sz w:val="24"/>
          <w:spacing w:val="0"/>
          <w:w w:val="100"/>
          <w:rFonts/>
          <w:caps w:val="0"/>
        </w:rPr>
        <w:t>Trending</w:t>
      </w:r>
      <w:r w:rsidRPr="006F4DE1">
        <w:rPr>
          <w:szCs w:val="24"/>
          <w:bCs/>
          <w:b w:val="1"/>
          <w:i w:val="0"/>
          <w:sz w:val="24"/>
          <w:spacing w:val="0"/>
          <w:w w:val="100"/>
          <w:rFonts/>
          <w:caps w:val="0"/>
        </w:rPr>
        <w:t> </w:t>
      </w:r>
      <w:r w:rsidRPr="006F4DE1">
        <w:rPr>
          <w:szCs w:val="24"/>
          <w:bCs/>
          <w:b w:val="1"/>
          <w:i w:val="0"/>
          <w:sz w:val="24"/>
          <w:spacing w:val="0"/>
          <w:w w:val="100"/>
          <w:rFonts/>
          <w:caps w:val="0"/>
        </w:rPr>
        <w:t>North-East</w:t>
      </w:r>
    </w:p>
    <w:p w14:paraId="6EF1E722" w14:textId="77777777" w:rsidR="00A65A5F" w:rsidRPr="006F4DE1" w:rsidRDefault="00A65A5F" w:rsidP="006F4DE1">
      <w:pPr>
        <w:spacing w:before="0" w:beforeAutospacing="0" w:after="160" w:afterAutospacing="0" w:lineRule="auto" w:line="360"/>
        <w:rPr>
          <w:szCs w:val="24"/>
          <w:b w:val="0"/>
          <w:i w:val="0"/>
          <w:sz w:val="24"/>
          <w:spacing w:val="0"/>
          <w:w w:val="100"/>
          <w:rFonts/>
          <w:caps w:val="0"/>
        </w:rPr>
        <w:snapToGrid w:val="0"/>
        <w:textAlignment w:val="baseline"/>
      </w:pPr>
      <w:r w:rsidRPr="006F4DE1">
        <w:rPr>
          <w:szCs w:val="24"/>
          <w:bCs/>
          <w:b w:val="1"/>
          <w:i w:val="0"/>
          <w:sz w:val="24"/>
          <w:spacing w:val="0"/>
          <w:w w:val="100"/>
          <w:rFonts/>
          <w:caps w:val="0"/>
        </w:rPr>
        <w:t>Outcrop</w:t>
      </w:r>
      <w:r w:rsidRPr="006F4DE1">
        <w:rPr>
          <w:szCs w:val="24"/>
          <w:bCs/>
          <w:b w:val="1"/>
          <w:i w:val="0"/>
          <w:sz w:val="24"/>
          <w:spacing w:val="0"/>
          <w:w w:val="100"/>
          <w:rFonts/>
          <w:caps w:val="0"/>
        </w:rPr>
        <w:t> </w:t>
      </w:r>
      <w:r w:rsidRPr="006F4DE1">
        <w:rPr>
          <w:szCs w:val="24"/>
          <w:bCs/>
          <w:b w:val="1"/>
          <w:i w:val="0"/>
          <w:sz w:val="24"/>
          <w:spacing w:val="0"/>
          <w:w w:val="100"/>
          <w:rFonts/>
          <w:caps w:val="0"/>
        </w:rPr>
        <w:t>name</w:t>
      </w:r>
      <w:r w:rsidRPr="006F4DE1">
        <w:rPr>
          <w:szCs w:val="24"/>
          <w:b w:val="0"/>
          <w:i w:val="0"/>
          <w:sz w:val="24"/>
          <w:spacing w:val="0"/>
          <w:w w:val="100"/>
          <w:rFonts/>
          <w:caps w:val="0"/>
        </w:rPr>
        <w:t>:</w:t>
      </w:r>
      <w:r w:rsidRPr="006F4DE1">
        <w:rPr>
          <w:szCs w:val="24"/>
          <w:b w:val="0"/>
          <w:i w:val="0"/>
          <w:sz w:val="24"/>
          <w:spacing w:val="0"/>
          <w:w w:val="100"/>
          <w:rFonts/>
          <w:caps w:val="0"/>
        </w:rPr>
        <w:t> </w:t>
      </w:r>
      <w:r w:rsidRPr="006F4DE1">
        <w:rPr>
          <w:szCs w:val="24"/>
          <w:b w:val="0"/>
          <w:i w:val="0"/>
          <w:sz w:val="24"/>
          <w:spacing w:val="0"/>
          <w:w w:val="100"/>
          <w:rFonts/>
          <w:caps w:val="0"/>
        </w:rPr>
        <w:t>Porphiritic</w:t>
      </w:r>
      <w:r w:rsidRPr="006F4DE1">
        <w:rPr>
          <w:szCs w:val="24"/>
          <w:b w:val="0"/>
          <w:i w:val="0"/>
          <w:sz w:val="24"/>
          <w:spacing w:val="0"/>
          <w:w w:val="100"/>
          <w:rFonts/>
          <w:caps w:val="0"/>
        </w:rPr>
        <w:t> </w:t>
      </w:r>
      <w:r w:rsidRPr="006F4DE1">
        <w:rPr>
          <w:szCs w:val="24"/>
          <w:b w:val="0"/>
          <w:i w:val="0"/>
          <w:sz w:val="24"/>
          <w:spacing w:val="0"/>
          <w:w w:val="100"/>
          <w:rFonts/>
          <w:caps w:val="0"/>
        </w:rPr>
        <w:t>Granite</w:t>
      </w:r>
    </w:p>
    <w:p w14:paraId="513CF012" w14:textId="77777777" w:rsidR="00A65A5F" w:rsidRPr="006F4DE1" w:rsidRDefault="00A65A5F" w:rsidP="006F4DE1">
      <w:pPr>
        <w:jc w:val="both"/>
        <w:spacing w:before="0" w:beforeAutospacing="0" w:after="160" w:afterAutospacing="0" w:lineRule="auto" w:line="360"/>
        <w:rPr>
          <w:szCs w:val="24"/>
          <w:b w:val="0"/>
          <w:i w:val="0"/>
          <w:sz w:val="24"/>
          <w:spacing w:val="0"/>
          <w:w w:val="100"/>
          <w:rFonts/>
          <w:caps w:val="0"/>
        </w:rPr>
        <w:snapToGrid w:val="0"/>
        <w:textAlignment w:val="baseline"/>
        <w:tabs>
          <w:tab w:val="left" w:pos="1947"/>
        </w:tabs>
      </w:pPr>
      <w:r w:rsidRPr="006F4DE1">
        <w:rPr>
          <w:szCs w:val="24"/>
          <w:bCs/>
          <w:b w:val="1"/>
          <w:i w:val="0"/>
          <w:sz w:val="24"/>
          <w:spacing w:val="0"/>
          <w:w w:val="100"/>
          <w:rFonts/>
          <w:caps w:val="0"/>
        </w:rPr>
        <w:t>Description</w:t>
      </w:r>
      <w:r w:rsidRPr="006F4DE1">
        <w:rPr>
          <w:szCs w:val="24"/>
          <w:b w:val="0"/>
          <w:i w:val="0"/>
          <w:sz w:val="24"/>
          <w:spacing w:val="0"/>
          <w:w w:val="100"/>
          <w:rFonts/>
          <w:caps w:val="0"/>
        </w:rPr>
        <w:t>:</w:t>
      </w:r>
      <w:r w:rsidR="0001111B" w:rsidRPr="006F4DE1">
        <w:rPr>
          <w:szCs w:val="24"/>
          <w:b w:val="0"/>
          <w:i w:val="0"/>
          <w:sz w:val="24"/>
          <w:spacing w:val="0"/>
          <w:w w:val="100"/>
          <w:rFonts/>
          <w:caps w:val="0"/>
        </w:rPr>
        <w:t> </w:t>
      </w:r>
      <w:r w:rsidR="0001111B" w:rsidRPr="006F4DE1">
        <w:rPr>
          <w:szCs w:val="24"/>
          <w:b w:val="0"/>
          <w:i w:val="0"/>
          <w:sz w:val="24"/>
          <w:spacing w:val="0"/>
          <w:w w:val="100"/>
          <w:rFonts/>
          <w:caps w:val="0"/>
        </w:rPr>
        <w:t>A</w:t>
      </w:r>
      <w:r w:rsidR="0001111B" w:rsidRPr="006F4DE1">
        <w:rPr>
          <w:szCs w:val="24"/>
          <w:b w:val="0"/>
          <w:i w:val="0"/>
          <w:sz w:val="24"/>
          <w:spacing w:val="0"/>
          <w:w w:val="100"/>
          <w:rFonts/>
          <w:caps w:val="0"/>
        </w:rPr>
        <w:t> </w:t>
      </w:r>
      <w:r w:rsidR="0001111B" w:rsidRPr="006F4DE1">
        <w:rPr>
          <w:szCs w:val="24"/>
          <w:b w:val="0"/>
          <w:i w:val="0"/>
          <w:sz w:val="24"/>
          <w:spacing w:val="0"/>
          <w:w w:val="100"/>
          <w:rFonts/>
          <w:caps w:val="0"/>
        </w:rPr>
        <w:t>low-lying</w:t>
      </w:r>
      <w:r w:rsidR="0001111B" w:rsidRPr="006F4DE1">
        <w:rPr>
          <w:szCs w:val="24"/>
          <w:b w:val="0"/>
          <w:i w:val="0"/>
          <w:sz w:val="24"/>
          <w:spacing w:val="0"/>
          <w:w w:val="100"/>
          <w:rFonts/>
          <w:caps w:val="0"/>
        </w:rPr>
        <w:t> </w:t>
      </w:r>
      <w:r w:rsidRPr="006F4DE1">
        <w:rPr>
          <w:szCs w:val="24"/>
          <w:b w:val="0"/>
          <w:i w:val="0"/>
          <w:sz w:val="24"/>
          <w:spacing w:val="0"/>
          <w:w w:val="100"/>
          <w:rFonts/>
          <w:caps w:val="0"/>
        </w:rPr>
        <w:t>outcrop</w:t>
      </w:r>
      <w:r w:rsidR="0001111B" w:rsidRPr="006F4DE1">
        <w:rPr>
          <w:szCs w:val="24"/>
          <w:b w:val="0"/>
          <w:i w:val="0"/>
          <w:sz w:val="24"/>
          <w:spacing w:val="0"/>
          <w:w w:val="100"/>
          <w:rFonts/>
          <w:caps w:val="0"/>
        </w:rPr>
        <w:t> </w:t>
      </w:r>
      <w:r w:rsidR="0001111B" w:rsidRPr="006F4DE1">
        <w:rPr>
          <w:szCs w:val="24"/>
          <w:b w:val="0"/>
          <w:i w:val="0"/>
          <w:sz w:val="24"/>
          <w:spacing w:val="0"/>
          <w:w w:val="100"/>
          <w:rFonts/>
          <w:caps w:val="0"/>
        </w:rPr>
        <w:t>with</w:t>
      </w:r>
      <w:r w:rsidR="0001111B" w:rsidRPr="006F4DE1">
        <w:rPr>
          <w:szCs w:val="24"/>
          <w:b w:val="0"/>
          <w:i w:val="0"/>
          <w:sz w:val="24"/>
          <w:spacing w:val="0"/>
          <w:w w:val="100"/>
          <w:rFonts/>
          <w:caps w:val="0"/>
        </w:rPr>
        <w:t> </w:t>
      </w:r>
      <w:r w:rsidR="0001111B" w:rsidRPr="006F4DE1">
        <w:rPr>
          <w:szCs w:val="24"/>
          <w:b w:val="0"/>
          <w:i w:val="0"/>
          <w:sz w:val="24"/>
          <w:spacing w:val="0"/>
          <w:w w:val="100"/>
          <w:rFonts/>
          <w:caps w:val="0"/>
        </w:rPr>
        <w:t>visible</w:t>
      </w:r>
      <w:r w:rsidR="0001111B" w:rsidRPr="006F4DE1">
        <w:rPr>
          <w:szCs w:val="24"/>
          <w:b w:val="0"/>
          <w:i w:val="0"/>
          <w:sz w:val="24"/>
          <w:spacing w:val="0"/>
          <w:w w:val="100"/>
          <w:rFonts/>
          <w:caps w:val="0"/>
        </w:rPr>
        <w:t> </w:t>
      </w:r>
      <w:r w:rsidR="0001111B" w:rsidRPr="006F4DE1">
        <w:rPr>
          <w:szCs w:val="24"/>
          <w:b w:val="0"/>
          <w:i w:val="0"/>
          <w:sz w:val="24"/>
          <w:spacing w:val="0"/>
          <w:w w:val="100"/>
          <w:rFonts/>
          <w:caps w:val="0"/>
        </w:rPr>
        <w:t>quartz</w:t>
      </w:r>
      <w:r w:rsidR="0001111B" w:rsidRPr="006F4DE1">
        <w:rPr>
          <w:szCs w:val="24"/>
          <w:b w:val="0"/>
          <w:i w:val="0"/>
          <w:sz w:val="24"/>
          <w:spacing w:val="0"/>
          <w:w w:val="100"/>
          <w:rFonts/>
          <w:caps w:val="0"/>
        </w:rPr>
        <w:t> </w:t>
      </w:r>
      <w:r w:rsidR="0001111B" w:rsidRPr="006F4DE1">
        <w:rPr>
          <w:szCs w:val="24"/>
          <w:b w:val="0"/>
          <w:i w:val="0"/>
          <w:sz w:val="24"/>
          <w:spacing w:val="0"/>
          <w:w w:val="100"/>
          <w:rFonts/>
          <w:caps w:val="0"/>
        </w:rPr>
        <w:t>veins.</w:t>
      </w:r>
      <w:r w:rsidR="0001111B" w:rsidRPr="006F4DE1">
        <w:rPr>
          <w:szCs w:val="24"/>
          <w:b w:val="0"/>
          <w:i w:val="0"/>
          <w:sz w:val="24"/>
          <w:spacing w:val="0"/>
          <w:w w:val="100"/>
          <w:rFonts/>
          <w:caps w:val="0"/>
        </w:rPr>
        <w:t> </w:t>
      </w:r>
      <w:r w:rsidRPr="006F4DE1">
        <w:rPr>
          <w:szCs w:val="24"/>
          <w:b w:val="0"/>
          <w:i w:val="0"/>
          <w:sz w:val="24"/>
          <w:spacing w:val="0"/>
          <w:w w:val="100"/>
          <w:rFonts/>
          <w:caps w:val="0"/>
        </w:rPr>
        <w:t>The</w:t>
      </w:r>
      <w:r w:rsidRPr="006F4DE1">
        <w:rPr>
          <w:szCs w:val="24"/>
          <w:b w:val="0"/>
          <w:i w:val="0"/>
          <w:sz w:val="24"/>
          <w:spacing w:val="0"/>
          <w:w w:val="100"/>
          <w:rFonts/>
          <w:caps w:val="0"/>
        </w:rPr>
        <w:t> </w:t>
      </w:r>
      <w:r w:rsidRPr="006F4DE1">
        <w:rPr>
          <w:szCs w:val="24"/>
          <w:b w:val="0"/>
          <w:i w:val="0"/>
          <w:sz w:val="24"/>
          <w:spacing w:val="0"/>
          <w:w w:val="100"/>
          <w:rFonts/>
          <w:caps w:val="0"/>
        </w:rPr>
        <w:t>phenocrysts</w:t>
      </w:r>
      <w:r w:rsidRPr="006F4DE1">
        <w:rPr>
          <w:szCs w:val="24"/>
          <w:b w:val="0"/>
          <w:i w:val="0"/>
          <w:sz w:val="24"/>
          <w:spacing w:val="0"/>
          <w:w w:val="100"/>
          <w:rFonts/>
          <w:caps w:val="0"/>
        </w:rPr>
        <w:t> </w:t>
      </w:r>
      <w:r w:rsidRPr="006F4DE1">
        <w:rPr>
          <w:szCs w:val="24"/>
          <w:b w:val="0"/>
          <w:i w:val="0"/>
          <w:sz w:val="24"/>
          <w:spacing w:val="0"/>
          <w:w w:val="100"/>
          <w:rFonts/>
          <w:caps w:val="0"/>
        </w:rPr>
        <w:t>generally</w:t>
      </w:r>
      <w:r w:rsidRPr="006F4DE1">
        <w:rPr>
          <w:szCs w:val="24"/>
          <w:b w:val="0"/>
          <w:i w:val="0"/>
          <w:sz w:val="24"/>
          <w:spacing w:val="0"/>
          <w:w w:val="100"/>
          <w:rFonts/>
          <w:caps w:val="0"/>
        </w:rPr>
        <w:t> </w:t>
      </w:r>
      <w:r w:rsidRPr="006F4DE1">
        <w:rPr>
          <w:szCs w:val="24"/>
          <w:b w:val="0"/>
          <w:i w:val="0"/>
          <w:sz w:val="24"/>
          <w:spacing w:val="0"/>
          <w:w w:val="100"/>
          <w:rFonts/>
          <w:caps w:val="0"/>
        </w:rPr>
        <w:t>form</w:t>
      </w:r>
      <w:r w:rsidRPr="006F4DE1">
        <w:rPr>
          <w:szCs w:val="24"/>
          <w:b w:val="0"/>
          <w:i w:val="0"/>
          <w:sz w:val="24"/>
          <w:spacing w:val="0"/>
          <w:w w:val="100"/>
          <w:rFonts/>
          <w:caps w:val="0"/>
        </w:rPr>
        <w:t> </w:t>
      </w:r>
      <w:r w:rsidRPr="006F4DE1">
        <w:rPr>
          <w:szCs w:val="24"/>
          <w:b w:val="0"/>
          <w:i w:val="0"/>
          <w:sz w:val="24"/>
          <w:spacing w:val="0"/>
          <w:w w:val="100"/>
          <w:rFonts/>
          <w:caps w:val="0"/>
        </w:rPr>
        <w:t>alignment</w:t>
      </w:r>
      <w:r w:rsidRPr="006F4DE1">
        <w:rPr>
          <w:szCs w:val="24"/>
          <w:b w:val="0"/>
          <w:i w:val="0"/>
          <w:sz w:val="24"/>
          <w:spacing w:val="0"/>
          <w:w w:val="100"/>
          <w:rFonts/>
          <w:caps w:val="0"/>
        </w:rPr>
        <w:t> </w:t>
      </w:r>
      <w:r w:rsidRPr="006F4DE1">
        <w:rPr>
          <w:szCs w:val="24"/>
          <w:b w:val="0"/>
          <w:i w:val="0"/>
          <w:sz w:val="24"/>
          <w:spacing w:val="0"/>
          <w:w w:val="100"/>
          <w:rFonts/>
          <w:caps w:val="0"/>
        </w:rPr>
        <w:t>in</w:t>
      </w:r>
      <w:r w:rsidRPr="006F4DE1">
        <w:rPr>
          <w:szCs w:val="24"/>
          <w:b w:val="0"/>
          <w:i w:val="0"/>
          <w:sz w:val="24"/>
          <w:spacing w:val="0"/>
          <w:w w:val="100"/>
          <w:rFonts/>
          <w:caps w:val="0"/>
        </w:rPr>
        <w:t> </w:t>
      </w:r>
      <w:r w:rsidRPr="006F4DE1">
        <w:rPr>
          <w:szCs w:val="24"/>
          <w:b w:val="0"/>
          <w:i w:val="0"/>
          <w:sz w:val="24"/>
          <w:spacing w:val="0"/>
          <w:w w:val="100"/>
          <w:rFonts/>
          <w:caps w:val="0"/>
        </w:rPr>
        <w:t>the</w:t>
      </w:r>
      <w:r w:rsidRPr="006F4DE1">
        <w:rPr>
          <w:szCs w:val="24"/>
          <w:b w:val="0"/>
          <w:i w:val="0"/>
          <w:sz w:val="24"/>
          <w:spacing w:val="0"/>
          <w:w w:val="100"/>
          <w:rFonts/>
          <w:caps w:val="0"/>
        </w:rPr>
        <w:t> </w:t>
      </w:r>
      <w:r w:rsidRPr="006F4DE1">
        <w:rPr>
          <w:szCs w:val="24"/>
          <w:b w:val="0"/>
          <w:i w:val="0"/>
          <w:sz w:val="24"/>
          <w:spacing w:val="0"/>
          <w:w w:val="100"/>
          <w:rFonts/>
          <w:caps w:val="0"/>
        </w:rPr>
        <w:t>North-East</w:t>
      </w:r>
      <w:r w:rsidRPr="006F4DE1">
        <w:rPr>
          <w:szCs w:val="24"/>
          <w:b w:val="0"/>
          <w:i w:val="0"/>
          <w:sz w:val="24"/>
          <w:spacing w:val="0"/>
          <w:w w:val="100"/>
          <w:rFonts/>
          <w:caps w:val="0"/>
        </w:rPr>
        <w:t> </w:t>
      </w:r>
      <w:r w:rsidRPr="006F4DE1">
        <w:rPr>
          <w:szCs w:val="24"/>
          <w:b w:val="0"/>
          <w:i w:val="0"/>
          <w:sz w:val="24"/>
          <w:spacing w:val="0"/>
          <w:w w:val="100"/>
          <w:rFonts/>
          <w:caps w:val="0"/>
        </w:rPr>
        <w:t>direction</w:t>
      </w:r>
      <w:r w:rsidR="0001111B" w:rsidRPr="006F4DE1">
        <w:rPr>
          <w:szCs w:val="24"/>
          <w:b w:val="0"/>
          <w:i w:val="0"/>
          <w:sz w:val="24"/>
          <w:spacing w:val="0"/>
          <w:w w:val="100"/>
          <w:rFonts/>
          <w:caps w:val="0"/>
        </w:rPr>
        <w:t>.</w:t>
      </w:r>
    </w:p>
    <w:p w14:paraId="29D2D1F6" w14:textId="77777777" w:rsidR="0001111B" w:rsidRPr="006F4DE1" w:rsidRDefault="0001111B" w:rsidP="006F4DE1">
      <w:pPr>
        <w:jc w:val="both"/>
        <w:spacing w:before="0" w:beforeAutospacing="0" w:after="160" w:afterAutospacing="0" w:lineRule="auto" w:line="360"/>
        <w:rPr>
          <w:szCs w:val="24"/>
          <w:b w:val="0"/>
          <w:i w:val="0"/>
          <w:sz w:val="24"/>
          <w:spacing w:val="0"/>
          <w:w w:val="100"/>
          <w:rFonts/>
          <w:caps w:val="0"/>
        </w:rPr>
        <w:snapToGrid w:val="0"/>
        <w:textAlignment w:val="baseline"/>
        <w:tabs>
          <w:tab w:val="left" w:pos="1947"/>
        </w:tabs>
      </w:pPr>
      <w:r>
        <w:rPr>
          <w:b w:val="0"/>
          <w:i w:val="0"/>
          <w:sz w:val="24"/>
          <w:spacing w:val="0"/>
          <w:w w:val="100"/>
          <w:rFonts/>
          <w:caps w:val="0"/>
        </w:rPr>
        <w:t/>
      </w:r>
    </w:p>
    <w:p w14:paraId="17CD81AB" w14:textId="77777777" w:rsidR="0001111B" w:rsidRPr="006F4DE1" w:rsidRDefault="0001111B" w:rsidP="006F4DE1">
      <w:pPr>
        <w:jc w:val="both"/>
        <w:spacing w:before="0" w:beforeAutospacing="0" w:after="160" w:afterAutospacing="0" w:lineRule="auto" w:line="360"/>
        <w:rPr>
          <w:szCs w:val="24"/>
          <w:bCs/>
          <w:b w:val="1"/>
          <w:i w:val="0"/>
          <w:sz w:val="24"/>
          <w:spacing w:val="0"/>
          <w:w w:val="100"/>
          <w:rFonts/>
          <w:caps w:val="0"/>
        </w:rPr>
        <w:snapToGrid w:val="0"/>
        <w:textAlignment w:val="baseline"/>
        <w:tabs>
          <w:tab w:val="left" w:pos="1947"/>
        </w:tabs>
      </w:pPr>
      <w:r w:rsidRPr="006F4DE1">
        <w:rPr>
          <w:szCs w:val="24"/>
          <w:bCs/>
          <w:b w:val="1"/>
          <w:i w:val="0"/>
          <w:sz w:val="24"/>
          <w:spacing w:val="0"/>
          <w:w w:val="100"/>
          <w:rFonts/>
          <w:caps w:val="0"/>
        </w:rPr>
        <w:t>LOCATION</w:t>
      </w:r>
      <w:r w:rsidRPr="006F4DE1">
        <w:rPr>
          <w:szCs w:val="24"/>
          <w:bCs/>
          <w:b w:val="1"/>
          <w:i w:val="0"/>
          <w:sz w:val="24"/>
          <w:spacing w:val="0"/>
          <w:w w:val="100"/>
          <w:rFonts/>
          <w:caps w:val="0"/>
        </w:rPr>
        <w:t> </w:t>
      </w:r>
      <w:r w:rsidRPr="006F4DE1">
        <w:rPr>
          <w:szCs w:val="24"/>
          <w:bCs/>
          <w:b w:val="1"/>
          <w:i w:val="0"/>
          <w:sz w:val="24"/>
          <w:spacing w:val="0"/>
          <w:w w:val="100"/>
          <w:rFonts/>
          <w:caps w:val="0"/>
        </w:rPr>
        <w:t>19</w:t>
      </w:r>
      <w:r w:rsidRPr="006F4DE1">
        <w:rPr>
          <w:szCs w:val="24"/>
          <w:bCs/>
          <w:b w:val="1"/>
          <w:i w:val="0"/>
          <w:sz w:val="24"/>
          <w:spacing w:val="0"/>
          <w:w w:val="100"/>
          <w:rFonts/>
          <w:caps w:val="0"/>
        </w:rPr>
        <w:t> </w:t>
      </w:r>
      <w:r w:rsidRPr="006F4DE1">
        <w:rPr>
          <w:szCs w:val="24"/>
          <w:bCs/>
          <w:b w:val="1"/>
          <w:i w:val="0"/>
          <w:sz w:val="24"/>
          <w:spacing w:val="0"/>
          <w:w w:val="100"/>
          <w:rFonts/>
          <w:caps w:val="0"/>
        </w:rPr>
        <w:t>(Close</w:t>
      </w:r>
      <w:r w:rsidRPr="006F4DE1">
        <w:rPr>
          <w:szCs w:val="24"/>
          <w:bCs/>
          <w:b w:val="1"/>
          <w:i w:val="0"/>
          <w:sz w:val="24"/>
          <w:spacing w:val="0"/>
          <w:w w:val="100"/>
          <w:rFonts/>
          <w:caps w:val="0"/>
        </w:rPr>
        <w:t> </w:t>
      </w:r>
      <w:r w:rsidRPr="006F4DE1">
        <w:rPr>
          <w:szCs w:val="24"/>
          <w:bCs/>
          <w:b w:val="1"/>
          <w:i w:val="0"/>
          <w:sz w:val="24"/>
          <w:spacing w:val="0"/>
          <w:w w:val="100"/>
          <w:rFonts/>
          <w:caps w:val="0"/>
        </w:rPr>
        <w:t>to</w:t>
      </w:r>
      <w:r w:rsidRPr="006F4DE1">
        <w:rPr>
          <w:szCs w:val="24"/>
          <w:bCs/>
          <w:b w:val="1"/>
          <w:i w:val="0"/>
          <w:sz w:val="24"/>
          <w:spacing w:val="0"/>
          <w:w w:val="100"/>
          <w:rFonts/>
          <w:caps w:val="0"/>
        </w:rPr>
        <w:t> </w:t>
      </w:r>
      <w:r w:rsidRPr="006F4DE1">
        <w:rPr>
          <w:szCs w:val="24"/>
          <w:bCs/>
          <w:b w:val="1"/>
          <w:i w:val="0"/>
          <w:sz w:val="24"/>
          <w:spacing w:val="0"/>
          <w:w w:val="100"/>
          <w:rFonts/>
          <w:caps w:val="0"/>
        </w:rPr>
        <w:t>Opeji</w:t>
      </w:r>
      <w:r w:rsidRPr="006F4DE1">
        <w:rPr>
          <w:szCs w:val="24"/>
          <w:bCs/>
          <w:b w:val="1"/>
          <w:i w:val="0"/>
          <w:sz w:val="24"/>
          <w:spacing w:val="0"/>
          <w:w w:val="100"/>
          <w:rFonts/>
          <w:caps w:val="0"/>
        </w:rPr>
        <w:t> </w:t>
      </w:r>
      <w:r w:rsidRPr="006F4DE1">
        <w:rPr>
          <w:szCs w:val="24"/>
          <w:bCs/>
          <w:b w:val="1"/>
          <w:i w:val="0"/>
          <w:sz w:val="24"/>
          <w:spacing w:val="0"/>
          <w:w w:val="100"/>
          <w:rFonts/>
          <w:caps w:val="0"/>
        </w:rPr>
        <w:t>road)</w:t>
      </w:r>
    </w:p>
    <w:p w14:paraId="41F4328C" w14:textId="77777777" w:rsidR="0001111B" w:rsidRPr="006F4DE1" w:rsidRDefault="0001111B" w:rsidP="006F4DE1">
      <w:pPr>
        <w:spacing w:before="0" w:beforeAutospacing="0" w:after="160" w:afterAutospacing="0" w:lineRule="auto" w:line="360"/>
        <w:rPr>
          <w:szCs w:val="24"/>
          <w:lang w:val="en-GB" w:eastAsia="en-GB"/>
          <w:b w:val="0"/>
          <w:i w:val="0"/>
          <w:color w:val="000000"/>
          <w:sz w:val="24"/>
          <w:spacing w:val="0"/>
          <w:w w:val="100"/>
          <w:rFonts w:eastAsia="Times New Roman"/>
          <w:caps w:val="0"/>
        </w:rPr>
        <w:snapToGrid w:val="0"/>
        <w:textAlignment w:val="baseline"/>
      </w:pPr>
      <w:r w:rsidRPr="006F4DE1">
        <w:rPr>
          <w:szCs w:val="24"/>
          <w:bCs/>
          <w:b w:val="1"/>
          <w:i w:val="0"/>
          <w:sz w:val="24"/>
          <w:spacing w:val="0"/>
          <w:w w:val="100"/>
          <w:rFonts/>
          <w:caps w:val="0"/>
        </w:rPr>
        <w:t>Coordinates;</w:t>
      </w:r>
      <w:r w:rsidRPr="006F4DE1">
        <w:rPr>
          <w:szCs w:val="24"/>
          <w:bCs/>
          <w:b w:val="1"/>
          <w:i w:val="0"/>
          <w:color w:val="000000"/>
          <w:sz w:val="24"/>
          <w:spacing w:val="0"/>
          <w:w w:val="100"/>
          <w:rFonts/>
          <w:caps w:val="0"/>
        </w:rPr>
        <w:t>  </w:t>
      </w:r>
      <w:r w:rsidRPr="006F4DE1">
        <w:rPr>
          <w:szCs w:val="24"/>
          <w:bCs/>
          <w:lang w:val="en-GB" w:eastAsia="en-GB"/>
          <w:b w:val="1"/>
          <w:i w:val="0"/>
          <w:color w:val="000000"/>
          <w:sz w:val="24"/>
          <w:spacing w:val="0"/>
          <w:w w:val="100"/>
          <w:rFonts w:eastAsia="Times New Roman"/>
          <w:caps w:val="0"/>
        </w:rPr>
        <w:t>7.2011000,</w:t>
      </w:r>
      <w:r w:rsidRPr="006F4DE1">
        <w:rPr>
          <w:szCs w:val="24"/>
          <w:bCs/>
          <w:lang w:val="en-GB" w:eastAsia="en-GB"/>
          <w:b w:val="1"/>
          <w:i w:val="0"/>
          <w:color w:val="000000"/>
          <w:sz w:val="24"/>
          <w:spacing w:val="0"/>
          <w:w w:val="100"/>
          <w:rFonts w:eastAsia="Times New Roman"/>
          <w:caps w:val="0"/>
        </w:rPr>
        <w:t> </w:t>
      </w:r>
      <w:r w:rsidRPr="006F4DE1">
        <w:rPr>
          <w:szCs w:val="24"/>
          <w:bCs/>
          <w:lang w:val="en-GB" w:eastAsia="en-GB"/>
          <w:b w:val="1"/>
          <w:i w:val="0"/>
          <w:color w:val="000000"/>
          <w:sz w:val="24"/>
          <w:spacing w:val="0"/>
          <w:w w:val="100"/>
          <w:rFonts w:eastAsia="Times New Roman"/>
          <w:caps w:val="0"/>
        </w:rPr>
        <w:t>3.3418500</w:t>
      </w:r>
    </w:p>
    <w:p w14:paraId="5043EBE4" w14:textId="77777777" w:rsidR="0001111B" w:rsidRPr="006F4DE1" w:rsidRDefault="0001111B" w:rsidP="006F4DE1">
      <w:pPr>
        <w:spacing w:before="0" w:beforeAutospacing="0" w:after="160" w:afterAutospacing="0" w:lineRule="auto" w:line="360"/>
        <w:rPr>
          <w:szCs w:val="24"/>
          <w:bCs/>
          <w:b w:val="1"/>
          <w:i w:val="0"/>
          <w:sz w:val="24"/>
          <w:spacing w:val="0"/>
          <w:w w:val="100"/>
          <w:rFonts/>
          <w:caps w:val="0"/>
        </w:rPr>
        <w:snapToGrid w:val="0"/>
        <w:textAlignment w:val="baseline"/>
      </w:pPr>
      <w:r w:rsidRPr="006F4DE1">
        <w:rPr>
          <w:szCs w:val="24"/>
          <w:bCs/>
          <w:b w:val="1"/>
          <w:i w:val="0"/>
          <w:sz w:val="24"/>
          <w:spacing w:val="0"/>
          <w:w w:val="100"/>
          <w:rFonts/>
          <w:caps w:val="0"/>
        </w:rPr>
        <w:t>Weather:</w:t>
      </w:r>
      <w:r w:rsidRPr="006F4DE1">
        <w:rPr>
          <w:szCs w:val="24"/>
          <w:bCs/>
          <w:b w:val="1"/>
          <w:i w:val="0"/>
          <w:sz w:val="24"/>
          <w:spacing w:val="0"/>
          <w:w w:val="100"/>
          <w:rFonts/>
          <w:caps w:val="0"/>
        </w:rPr>
        <w:t> </w:t>
      </w:r>
      <w:r w:rsidRPr="006F4DE1">
        <w:rPr>
          <w:szCs w:val="24"/>
          <w:bCs/>
          <w:b w:val="1"/>
          <w:i w:val="0"/>
          <w:sz w:val="24"/>
          <w:spacing w:val="0"/>
          <w:w w:val="100"/>
          <w:rFonts/>
          <w:caps w:val="0"/>
        </w:rPr>
        <w:t>34</w:t>
      </w:r>
      <w:r w:rsidRPr="006F4DE1">
        <w:rPr>
          <w:szCs w:val="24"/>
          <w:bCs/>
          <w:b w:val="1"/>
          <w:i w:val="0"/>
          <w:sz w:val="24"/>
          <w:spacing w:val="0"/>
          <w:w w:val="100"/>
          <w:vertAlign w:val="superscript"/>
          <w:rFonts/>
          <w:caps w:val="0"/>
        </w:rPr>
        <w:t>o</w:t>
      </w:r>
      <w:r w:rsidRPr="006F4DE1">
        <w:rPr>
          <w:szCs w:val="24"/>
          <w:bCs/>
          <w:b w:val="1"/>
          <w:i w:val="0"/>
          <w:sz w:val="24"/>
          <w:spacing w:val="0"/>
          <w:w w:val="100"/>
          <w:rFonts/>
          <w:caps w:val="0"/>
        </w:rPr>
        <w:t>C,</w:t>
      </w:r>
      <w:r w:rsidRPr="006F4DE1">
        <w:rPr>
          <w:szCs w:val="24"/>
          <w:bCs/>
          <w:b w:val="1"/>
          <w:i w:val="0"/>
          <w:sz w:val="24"/>
          <w:spacing w:val="0"/>
          <w:w w:val="100"/>
          <w:rFonts/>
          <w:caps w:val="0"/>
        </w:rPr>
        <w:t> </w:t>
      </w:r>
      <w:r w:rsidRPr="006F4DE1">
        <w:rPr>
          <w:szCs w:val="24"/>
          <w:bCs/>
          <w:b w:val="1"/>
          <w:i w:val="0"/>
          <w:sz w:val="24"/>
          <w:spacing w:val="0"/>
          <w:w w:val="100"/>
          <w:rFonts/>
          <w:caps w:val="0"/>
        </w:rPr>
        <w:t>sunny</w:t>
      </w:r>
    </w:p>
    <w:p w14:paraId="58BD6B29" w14:textId="77777777" w:rsidR="0001111B" w:rsidRPr="006F4DE1" w:rsidRDefault="0001111B" w:rsidP="006F4DE1">
      <w:pPr>
        <w:spacing w:before="0" w:beforeAutospacing="0" w:after="160" w:afterAutospacing="0" w:lineRule="auto" w:line="360"/>
        <w:rPr>
          <w:szCs w:val="24"/>
          <w:bCs/>
          <w:b w:val="1"/>
          <w:i w:val="0"/>
          <w:sz w:val="24"/>
          <w:spacing w:val="0"/>
          <w:w w:val="100"/>
          <w:rFonts/>
          <w:caps w:val="0"/>
        </w:rPr>
        <w:snapToGrid w:val="0"/>
        <w:textAlignment w:val="baseline"/>
      </w:pPr>
      <w:r w:rsidRPr="006F4DE1">
        <w:rPr>
          <w:szCs w:val="24"/>
          <w:bCs/>
          <w:b w:val="1"/>
          <w:i w:val="0"/>
          <w:sz w:val="24"/>
          <w:spacing w:val="0"/>
          <w:w w:val="100"/>
          <w:rFonts/>
          <w:caps w:val="0"/>
        </w:rPr>
        <w:t>Altitude:</w:t>
      </w:r>
      <w:r w:rsidRPr="006F4DE1">
        <w:rPr>
          <w:szCs w:val="24"/>
          <w:bCs/>
          <w:b w:val="1"/>
          <w:i w:val="0"/>
          <w:sz w:val="24"/>
          <w:spacing w:val="0"/>
          <w:w w:val="100"/>
          <w:rFonts/>
          <w:caps w:val="0"/>
        </w:rPr>
        <w:t> </w:t>
      </w:r>
      <w:r w:rsidRPr="006F4DE1">
        <w:rPr>
          <w:szCs w:val="24"/>
          <w:bCs/>
          <w:b w:val="1"/>
          <w:i w:val="0"/>
          <w:sz w:val="24"/>
          <w:spacing w:val="0"/>
          <w:w w:val="100"/>
          <w:rFonts/>
          <w:caps w:val="0"/>
        </w:rPr>
        <w:t>84m</w:t>
      </w:r>
      <w:r w:rsidRPr="006F4DE1">
        <w:rPr>
          <w:szCs w:val="24"/>
          <w:bCs/>
          <w:b w:val="1"/>
          <w:i w:val="0"/>
          <w:sz w:val="24"/>
          <w:spacing w:val="0"/>
          <w:w w:val="100"/>
          <w:rFonts/>
          <w:caps w:val="0"/>
        </w:rPr>
        <w:t> </w:t>
      </w:r>
      <w:r w:rsidRPr="006F4DE1">
        <w:rPr>
          <w:szCs w:val="24"/>
          <w:bCs/>
          <w:b w:val="1"/>
          <w:i w:val="0"/>
          <w:sz w:val="24"/>
          <w:spacing w:val="0"/>
          <w:w w:val="100"/>
          <w:rFonts/>
          <w:caps w:val="0"/>
        </w:rPr>
        <w:t>Above</w:t>
      </w:r>
      <w:r w:rsidRPr="006F4DE1">
        <w:rPr>
          <w:szCs w:val="24"/>
          <w:bCs/>
          <w:b w:val="1"/>
          <w:i w:val="0"/>
          <w:sz w:val="24"/>
          <w:spacing w:val="0"/>
          <w:w w:val="100"/>
          <w:rFonts/>
          <w:caps w:val="0"/>
        </w:rPr>
        <w:t> </w:t>
      </w:r>
      <w:r w:rsidRPr="006F4DE1">
        <w:rPr>
          <w:szCs w:val="24"/>
          <w:bCs/>
          <w:b w:val="1"/>
          <w:i w:val="0"/>
          <w:sz w:val="24"/>
          <w:spacing w:val="0"/>
          <w:w w:val="100"/>
          <w:rFonts/>
          <w:caps w:val="0"/>
        </w:rPr>
        <w:t>MSL</w:t>
      </w:r>
    </w:p>
    <w:p w14:paraId="75C4DBDB" w14:textId="77777777" w:rsidR="0001111B" w:rsidRPr="006F4DE1" w:rsidRDefault="0001111B" w:rsidP="006F4DE1">
      <w:pPr>
        <w:spacing w:before="0" w:beforeAutospacing="0" w:after="160" w:afterAutospacing="0" w:lineRule="auto" w:line="360"/>
        <w:rPr>
          <w:szCs w:val="24"/>
          <w:bCs/>
          <w:b w:val="1"/>
          <w:i w:val="0"/>
          <w:sz w:val="24"/>
          <w:spacing w:val="0"/>
          <w:w w:val="100"/>
          <w:rFonts/>
          <w:caps w:val="0"/>
        </w:rPr>
        <w:snapToGrid w:val="0"/>
        <w:textAlignment w:val="baseline"/>
      </w:pPr>
      <w:r w:rsidRPr="004C7298">
        <w:rPr>
          <w:szCs w:val="24"/>
          <w:bCs/>
          <w:b w:val="1"/>
          <w:i w:val="0"/>
          <w:sz w:val="24"/>
          <w:spacing w:val="0"/>
          <w:w w:val="100"/>
          <w:rFonts/>
          <w:caps w:val="0"/>
        </w:rPr>
        <w:t>Orientation</w:t>
      </w:r>
      <w:r w:rsidRPr="004C7298">
        <w:rPr>
          <w:szCs w:val="24"/>
          <w:bCs/>
          <w:b w:val="1"/>
          <w:i w:val="0"/>
          <w:sz w:val="24"/>
          <w:spacing w:val="0"/>
          <w:w w:val="100"/>
          <w:rFonts/>
          <w:caps w:val="0"/>
        </w:rPr>
        <w:t> </w:t>
      </w:r>
      <w:r w:rsidRPr="004C7298">
        <w:rPr>
          <w:szCs w:val="24"/>
          <w:bCs/>
          <w:b w:val="1"/>
          <w:i w:val="0"/>
          <w:sz w:val="24"/>
          <w:spacing w:val="0"/>
          <w:w w:val="100"/>
          <w:rFonts/>
          <w:caps w:val="0"/>
        </w:rPr>
        <w:t>of</w:t>
      </w:r>
      <w:r w:rsidRPr="004C7298">
        <w:rPr>
          <w:szCs w:val="24"/>
          <w:bCs/>
          <w:b w:val="1"/>
          <w:i w:val="0"/>
          <w:sz w:val="24"/>
          <w:spacing w:val="0"/>
          <w:w w:val="100"/>
          <w:rFonts/>
          <w:caps w:val="0"/>
        </w:rPr>
        <w:t> </w:t>
      </w:r>
      <w:r w:rsidRPr="006F4DE1">
        <w:rPr>
          <w:szCs w:val="24"/>
          <w:bCs/>
          <w:b w:val="1"/>
          <w:i w:val="0"/>
          <w:sz w:val="24"/>
          <w:spacing w:val="0"/>
          <w:w w:val="100"/>
          <w:rFonts/>
          <w:caps w:val="0"/>
        </w:rPr>
        <w:t>phenocrysts:</w:t>
      </w:r>
      <w:r w:rsidRPr="006F4DE1">
        <w:rPr>
          <w:szCs w:val="24"/>
          <w:bCs/>
          <w:b w:val="1"/>
          <w:i w:val="0"/>
          <w:sz w:val="24"/>
          <w:spacing w:val="0"/>
          <w:w w:val="100"/>
          <w:rFonts/>
          <w:caps w:val="0"/>
        </w:rPr>
        <w:t> </w:t>
      </w:r>
      <w:r w:rsidRPr="006F4DE1">
        <w:rPr>
          <w:szCs w:val="24"/>
          <w:bCs/>
          <w:b w:val="1"/>
          <w:i w:val="0"/>
          <w:sz w:val="24"/>
          <w:spacing w:val="0"/>
          <w:w w:val="100"/>
          <w:rFonts/>
          <w:caps w:val="0"/>
        </w:rPr>
        <w:t>Trending</w:t>
      </w:r>
      <w:r w:rsidRPr="006F4DE1">
        <w:rPr>
          <w:szCs w:val="24"/>
          <w:bCs/>
          <w:b w:val="1"/>
          <w:i w:val="0"/>
          <w:sz w:val="24"/>
          <w:spacing w:val="0"/>
          <w:w w:val="100"/>
          <w:rFonts/>
          <w:caps w:val="0"/>
        </w:rPr>
        <w:t> </w:t>
      </w:r>
      <w:r w:rsidRPr="006F4DE1">
        <w:rPr>
          <w:szCs w:val="24"/>
          <w:bCs/>
          <w:b w:val="1"/>
          <w:i w:val="0"/>
          <w:sz w:val="24"/>
          <w:spacing w:val="0"/>
          <w:w w:val="100"/>
          <w:rFonts/>
          <w:caps w:val="0"/>
        </w:rPr>
        <w:t>North-East</w:t>
      </w:r>
    </w:p>
    <w:p w14:paraId="1C336A34" w14:textId="77777777" w:rsidR="0001111B" w:rsidRPr="006F4DE1" w:rsidRDefault="0001111B" w:rsidP="006F4DE1">
      <w:pPr>
        <w:spacing w:before="0" w:beforeAutospacing="0" w:after="160" w:afterAutospacing="0" w:lineRule="auto" w:line="360"/>
        <w:rPr>
          <w:szCs w:val="24"/>
          <w:b w:val="0"/>
          <w:i w:val="0"/>
          <w:sz w:val="24"/>
          <w:spacing w:val="0"/>
          <w:w w:val="100"/>
          <w:rFonts/>
          <w:caps w:val="0"/>
        </w:rPr>
        <w:snapToGrid w:val="0"/>
        <w:textAlignment w:val="baseline"/>
      </w:pPr>
      <w:r w:rsidRPr="006F4DE1">
        <w:rPr>
          <w:szCs w:val="24"/>
          <w:bCs/>
          <w:b w:val="1"/>
          <w:i w:val="0"/>
          <w:sz w:val="24"/>
          <w:spacing w:val="0"/>
          <w:w w:val="100"/>
          <w:rFonts/>
          <w:caps w:val="0"/>
        </w:rPr>
        <w:t>Outcrop</w:t>
      </w:r>
      <w:r w:rsidRPr="006F4DE1">
        <w:rPr>
          <w:szCs w:val="24"/>
          <w:bCs/>
          <w:b w:val="1"/>
          <w:i w:val="0"/>
          <w:sz w:val="24"/>
          <w:spacing w:val="0"/>
          <w:w w:val="100"/>
          <w:rFonts/>
          <w:caps w:val="0"/>
        </w:rPr>
        <w:t> </w:t>
      </w:r>
      <w:r w:rsidRPr="006F4DE1">
        <w:rPr>
          <w:szCs w:val="24"/>
          <w:bCs/>
          <w:b w:val="1"/>
          <w:i w:val="0"/>
          <w:sz w:val="24"/>
          <w:spacing w:val="0"/>
          <w:w w:val="100"/>
          <w:rFonts/>
          <w:caps w:val="0"/>
        </w:rPr>
        <w:t>name</w:t>
      </w:r>
      <w:r w:rsidRPr="006F4DE1">
        <w:rPr>
          <w:szCs w:val="24"/>
          <w:b w:val="0"/>
          <w:i w:val="0"/>
          <w:sz w:val="24"/>
          <w:spacing w:val="0"/>
          <w:w w:val="100"/>
          <w:rFonts/>
          <w:caps w:val="0"/>
        </w:rPr>
        <w:t>:</w:t>
      </w:r>
      <w:r w:rsidRPr="006F4DE1">
        <w:rPr>
          <w:szCs w:val="24"/>
          <w:b w:val="0"/>
          <w:i w:val="0"/>
          <w:sz w:val="24"/>
          <w:spacing w:val="0"/>
          <w:w w:val="100"/>
          <w:rFonts/>
          <w:caps w:val="0"/>
        </w:rPr>
        <w:t> </w:t>
      </w:r>
      <w:r w:rsidRPr="006F4DE1">
        <w:rPr>
          <w:szCs w:val="24"/>
          <w:b w:val="0"/>
          <w:i w:val="0"/>
          <w:sz w:val="24"/>
          <w:spacing w:val="0"/>
          <w:w w:val="100"/>
          <w:rFonts/>
          <w:caps w:val="0"/>
        </w:rPr>
        <w:t>Porphiritic</w:t>
      </w:r>
      <w:r w:rsidRPr="006F4DE1">
        <w:rPr>
          <w:szCs w:val="24"/>
          <w:b w:val="0"/>
          <w:i w:val="0"/>
          <w:sz w:val="24"/>
          <w:spacing w:val="0"/>
          <w:w w:val="100"/>
          <w:rFonts/>
          <w:caps w:val="0"/>
        </w:rPr>
        <w:t> </w:t>
      </w:r>
      <w:r w:rsidRPr="006F4DE1">
        <w:rPr>
          <w:szCs w:val="24"/>
          <w:b w:val="0"/>
          <w:i w:val="0"/>
          <w:sz w:val="24"/>
          <w:spacing w:val="0"/>
          <w:w w:val="100"/>
          <w:rFonts/>
          <w:caps w:val="0"/>
        </w:rPr>
        <w:t>Granite</w:t>
      </w:r>
    </w:p>
    <w:p w14:paraId="7B7E1A4A" w14:textId="77777777" w:rsidR="0001111B" w:rsidRPr="006F4DE1" w:rsidRDefault="0001111B" w:rsidP="006F4DE1">
      <w:pPr>
        <w:jc w:val="both"/>
        <w:spacing w:before="0" w:beforeAutospacing="0" w:after="160" w:afterAutospacing="0" w:lineRule="auto" w:line="360"/>
        <w:rPr>
          <w:szCs w:val="24"/>
          <w:b w:val="0"/>
          <w:i w:val="0"/>
          <w:sz w:val="24"/>
          <w:spacing w:val="0"/>
          <w:w w:val="100"/>
          <w:rFonts/>
          <w:caps w:val="0"/>
        </w:rPr>
        <w:snapToGrid w:val="0"/>
        <w:textAlignment w:val="baseline"/>
        <w:tabs>
          <w:tab w:val="left" w:pos="1947"/>
        </w:tabs>
      </w:pPr>
      <w:r w:rsidRPr="006F4DE1">
        <w:rPr>
          <w:szCs w:val="24"/>
          <w:bCs/>
          <w:b w:val="1"/>
          <w:i w:val="0"/>
          <w:sz w:val="24"/>
          <w:spacing w:val="0"/>
          <w:w w:val="100"/>
          <w:rFonts/>
          <w:caps w:val="0"/>
        </w:rPr>
        <w:t>Description</w:t>
      </w:r>
      <w:r w:rsidRPr="006F4DE1">
        <w:rPr>
          <w:szCs w:val="24"/>
          <w:b w:val="0"/>
          <w:i w:val="0"/>
          <w:sz w:val="24"/>
          <w:spacing w:val="0"/>
          <w:w w:val="100"/>
          <w:rFonts/>
          <w:caps w:val="0"/>
        </w:rPr>
        <w:t>:</w:t>
      </w:r>
      <w:r w:rsidRPr="006F4DE1">
        <w:rPr>
          <w:szCs w:val="24"/>
          <w:b w:val="0"/>
          <w:i w:val="0"/>
          <w:sz w:val="24"/>
          <w:spacing w:val="0"/>
          <w:w w:val="100"/>
          <w:rFonts/>
          <w:caps w:val="0"/>
        </w:rPr>
        <w:t> </w:t>
      </w:r>
      <w:r w:rsidRPr="006F4DE1">
        <w:rPr>
          <w:szCs w:val="24"/>
          <w:b w:val="0"/>
          <w:i w:val="0"/>
          <w:sz w:val="24"/>
          <w:spacing w:val="0"/>
          <w:w w:val="100"/>
          <w:rFonts/>
          <w:caps w:val="0"/>
        </w:rPr>
        <w:t>A</w:t>
      </w:r>
      <w:r w:rsidRPr="006F4DE1">
        <w:rPr>
          <w:szCs w:val="24"/>
          <w:b w:val="0"/>
          <w:i w:val="0"/>
          <w:sz w:val="24"/>
          <w:spacing w:val="0"/>
          <w:w w:val="100"/>
          <w:rFonts/>
          <w:caps w:val="0"/>
        </w:rPr>
        <w:t> </w:t>
      </w:r>
      <w:r w:rsidRPr="006F4DE1">
        <w:rPr>
          <w:szCs w:val="24"/>
          <w:b w:val="0"/>
          <w:i w:val="0"/>
          <w:sz w:val="24"/>
          <w:spacing w:val="0"/>
          <w:w w:val="100"/>
          <w:rFonts/>
          <w:caps w:val="0"/>
        </w:rPr>
        <w:t>massive</w:t>
      </w:r>
      <w:r w:rsidRPr="006F4DE1">
        <w:rPr>
          <w:szCs w:val="24"/>
          <w:b w:val="0"/>
          <w:i w:val="0"/>
          <w:sz w:val="24"/>
          <w:spacing w:val="0"/>
          <w:w w:val="100"/>
          <w:rFonts/>
          <w:caps w:val="0"/>
        </w:rPr>
        <w:t> </w:t>
      </w:r>
      <w:r w:rsidRPr="006F4DE1">
        <w:rPr>
          <w:szCs w:val="24"/>
          <w:b w:val="0"/>
          <w:i w:val="0"/>
          <w:sz w:val="24"/>
          <w:spacing w:val="0"/>
          <w:w w:val="100"/>
          <w:rFonts/>
          <w:caps w:val="0"/>
        </w:rPr>
        <w:t>outcrop</w:t>
      </w:r>
      <w:r w:rsidRPr="006F4DE1">
        <w:rPr>
          <w:szCs w:val="24"/>
          <w:b w:val="0"/>
          <w:i w:val="0"/>
          <w:sz w:val="24"/>
          <w:spacing w:val="0"/>
          <w:w w:val="100"/>
          <w:rFonts/>
          <w:caps w:val="0"/>
        </w:rPr>
        <w:t> </w:t>
      </w:r>
      <w:r w:rsidRPr="006F4DE1">
        <w:rPr>
          <w:szCs w:val="24"/>
          <w:b w:val="0"/>
          <w:i w:val="0"/>
          <w:sz w:val="24"/>
          <w:spacing w:val="0"/>
          <w:w w:val="100"/>
          <w:rFonts/>
          <w:caps w:val="0"/>
        </w:rPr>
        <w:t>surrounded</w:t>
      </w:r>
      <w:r w:rsidRPr="006F4DE1">
        <w:rPr>
          <w:szCs w:val="24"/>
          <w:b w:val="0"/>
          <w:i w:val="0"/>
          <w:sz w:val="24"/>
          <w:spacing w:val="0"/>
          <w:w w:val="100"/>
          <w:rFonts/>
          <w:caps w:val="0"/>
        </w:rPr>
        <w:t> </w:t>
      </w:r>
      <w:r w:rsidRPr="006F4DE1">
        <w:rPr>
          <w:szCs w:val="24"/>
          <w:b w:val="0"/>
          <w:i w:val="0"/>
          <w:sz w:val="24"/>
          <w:spacing w:val="0"/>
          <w:w w:val="100"/>
          <w:rFonts/>
          <w:caps w:val="0"/>
        </w:rPr>
        <w:t>by</w:t>
      </w:r>
      <w:r w:rsidRPr="006F4DE1">
        <w:rPr>
          <w:szCs w:val="24"/>
          <w:b w:val="0"/>
          <w:i w:val="0"/>
          <w:sz w:val="24"/>
          <w:spacing w:val="0"/>
          <w:w w:val="100"/>
          <w:rFonts/>
          <w:caps w:val="0"/>
        </w:rPr>
        <w:t> </w:t>
      </w:r>
      <w:r w:rsidRPr="006F4DE1">
        <w:rPr>
          <w:szCs w:val="24"/>
          <w:b w:val="0"/>
          <w:i w:val="0"/>
          <w:sz w:val="24"/>
          <w:spacing w:val="0"/>
          <w:w w:val="100"/>
          <w:rFonts/>
          <w:caps w:val="0"/>
        </w:rPr>
        <w:t>boulders</w:t>
      </w:r>
      <w:r w:rsidRPr="006F4DE1">
        <w:rPr>
          <w:szCs w:val="24"/>
          <w:b w:val="0"/>
          <w:i w:val="0"/>
          <w:sz w:val="24"/>
          <w:spacing w:val="0"/>
          <w:w w:val="100"/>
          <w:rFonts/>
          <w:caps w:val="0"/>
        </w:rPr>
        <w:t> </w:t>
      </w:r>
      <w:r w:rsidRPr="006F4DE1">
        <w:rPr>
          <w:szCs w:val="24"/>
          <w:b w:val="0"/>
          <w:i w:val="0"/>
          <w:sz w:val="24"/>
          <w:spacing w:val="0"/>
          <w:w w:val="100"/>
          <w:rFonts/>
          <w:caps w:val="0"/>
        </w:rPr>
        <w:t>of</w:t>
      </w:r>
      <w:r w:rsidRPr="006F4DE1">
        <w:rPr>
          <w:szCs w:val="24"/>
          <w:b w:val="0"/>
          <w:i w:val="0"/>
          <w:sz w:val="24"/>
          <w:spacing w:val="0"/>
          <w:w w:val="100"/>
          <w:rFonts/>
          <w:caps w:val="0"/>
        </w:rPr>
        <w:t> </w:t>
      </w:r>
      <w:r w:rsidRPr="006F4DE1">
        <w:rPr>
          <w:szCs w:val="24"/>
          <w:b w:val="0"/>
          <w:i w:val="0"/>
          <w:sz w:val="24"/>
          <w:spacing w:val="0"/>
          <w:w w:val="100"/>
          <w:rFonts/>
          <w:caps w:val="0"/>
        </w:rPr>
        <w:t>same</w:t>
      </w:r>
      <w:r w:rsidRPr="006F4DE1">
        <w:rPr>
          <w:szCs w:val="24"/>
          <w:b w:val="0"/>
          <w:i w:val="0"/>
          <w:sz w:val="24"/>
          <w:spacing w:val="0"/>
          <w:w w:val="100"/>
          <w:rFonts/>
          <w:caps w:val="0"/>
        </w:rPr>
        <w:t> </w:t>
      </w:r>
      <w:r w:rsidRPr="006F4DE1">
        <w:rPr>
          <w:szCs w:val="24"/>
          <w:b w:val="0"/>
          <w:i w:val="0"/>
          <w:sz w:val="24"/>
          <w:spacing w:val="0"/>
          <w:w w:val="100"/>
          <w:rFonts/>
          <w:caps w:val="0"/>
        </w:rPr>
        <w:t>textural</w:t>
      </w:r>
      <w:r w:rsidRPr="006F4DE1">
        <w:rPr>
          <w:szCs w:val="24"/>
          <w:b w:val="0"/>
          <w:i w:val="0"/>
          <w:sz w:val="24"/>
          <w:spacing w:val="0"/>
          <w:w w:val="100"/>
          <w:rFonts/>
          <w:caps w:val="0"/>
        </w:rPr>
        <w:t> </w:t>
      </w:r>
      <w:r w:rsidRPr="006F4DE1">
        <w:rPr>
          <w:szCs w:val="24"/>
          <w:b w:val="0"/>
          <w:i w:val="0"/>
          <w:sz w:val="24"/>
          <w:spacing w:val="0"/>
          <w:w w:val="100"/>
          <w:rFonts/>
          <w:caps w:val="0"/>
        </w:rPr>
        <w:t>features.</w:t>
      </w:r>
      <w:r w:rsidRPr="006F4DE1">
        <w:rPr>
          <w:szCs w:val="24"/>
          <w:b w:val="0"/>
          <w:i w:val="0"/>
          <w:sz w:val="24"/>
          <w:spacing w:val="0"/>
          <w:w w:val="100"/>
          <w:rFonts/>
          <w:caps w:val="0"/>
        </w:rPr>
        <w:t> </w:t>
      </w:r>
      <w:r w:rsidRPr="006F4DE1">
        <w:rPr>
          <w:szCs w:val="24"/>
          <w:b w:val="0"/>
          <w:i w:val="0"/>
          <w:sz w:val="24"/>
          <w:spacing w:val="0"/>
          <w:w w:val="100"/>
          <w:rFonts/>
          <w:caps w:val="0"/>
        </w:rPr>
        <w:t>The</w:t>
      </w:r>
      <w:r w:rsidRPr="006F4DE1">
        <w:rPr>
          <w:szCs w:val="24"/>
          <w:b w:val="0"/>
          <w:i w:val="0"/>
          <w:sz w:val="24"/>
          <w:spacing w:val="0"/>
          <w:w w:val="100"/>
          <w:rFonts/>
          <w:caps w:val="0"/>
        </w:rPr>
        <w:t> </w:t>
      </w:r>
      <w:r w:rsidRPr="006F4DE1">
        <w:rPr>
          <w:szCs w:val="24"/>
          <w:b w:val="0"/>
          <w:i w:val="0"/>
          <w:sz w:val="24"/>
          <w:spacing w:val="0"/>
          <w:w w:val="100"/>
          <w:rFonts/>
          <w:caps w:val="0"/>
        </w:rPr>
        <w:t>outcrop</w:t>
      </w:r>
      <w:r w:rsidRPr="006F4DE1">
        <w:rPr>
          <w:szCs w:val="24"/>
          <w:b w:val="0"/>
          <w:i w:val="0"/>
          <w:sz w:val="24"/>
          <w:spacing w:val="0"/>
          <w:w w:val="100"/>
          <w:rFonts/>
          <w:caps w:val="0"/>
        </w:rPr>
        <w:t> </w:t>
      </w:r>
      <w:r w:rsidRPr="006F4DE1">
        <w:rPr>
          <w:szCs w:val="24"/>
          <w:b w:val="0"/>
          <w:i w:val="0"/>
          <w:sz w:val="24"/>
          <w:spacing w:val="0"/>
          <w:w w:val="100"/>
          <w:rFonts/>
          <w:caps w:val="0"/>
        </w:rPr>
        <w:t>has</w:t>
      </w:r>
      <w:r w:rsidRPr="006F4DE1">
        <w:rPr>
          <w:szCs w:val="24"/>
          <w:b w:val="0"/>
          <w:i w:val="0"/>
          <w:sz w:val="24"/>
          <w:spacing w:val="0"/>
          <w:w w:val="100"/>
          <w:rFonts/>
          <w:caps w:val="0"/>
        </w:rPr>
        <w:t> </w:t>
      </w:r>
      <w:r w:rsidRPr="006F4DE1">
        <w:rPr>
          <w:szCs w:val="24"/>
          <w:b w:val="0"/>
          <w:i w:val="0"/>
          <w:sz w:val="24"/>
          <w:spacing w:val="0"/>
          <w:w w:val="100"/>
          <w:rFonts/>
          <w:caps w:val="0"/>
        </w:rPr>
        <w:t>undergone</w:t>
      </w:r>
      <w:r w:rsidRPr="006F4DE1">
        <w:rPr>
          <w:szCs w:val="24"/>
          <w:b w:val="0"/>
          <w:i w:val="0"/>
          <w:sz w:val="24"/>
          <w:spacing w:val="0"/>
          <w:w w:val="100"/>
          <w:rFonts/>
          <w:caps w:val="0"/>
        </w:rPr>
        <w:t> </w:t>
      </w:r>
      <w:r w:rsidRPr="006F4DE1">
        <w:rPr>
          <w:szCs w:val="24"/>
          <w:b w:val="0"/>
          <w:i w:val="0"/>
          <w:sz w:val="24"/>
          <w:spacing w:val="0"/>
          <w:w w:val="100"/>
          <w:rFonts/>
          <w:caps w:val="0"/>
        </w:rPr>
        <w:t>both</w:t>
      </w:r>
      <w:r w:rsidRPr="006F4DE1">
        <w:rPr>
          <w:szCs w:val="24"/>
          <w:b w:val="0"/>
          <w:i w:val="0"/>
          <w:sz w:val="24"/>
          <w:spacing w:val="0"/>
          <w:w w:val="100"/>
          <w:rFonts/>
          <w:caps w:val="0"/>
        </w:rPr>
        <w:t> </w:t>
      </w:r>
      <w:r w:rsidRPr="006F4DE1">
        <w:rPr>
          <w:szCs w:val="24"/>
          <w:b w:val="0"/>
          <w:i w:val="0"/>
          <w:sz w:val="24"/>
          <w:spacing w:val="0"/>
          <w:w w:val="100"/>
          <w:rFonts/>
          <w:caps w:val="0"/>
        </w:rPr>
        <w:t>biological</w:t>
      </w:r>
      <w:r w:rsidRPr="006F4DE1">
        <w:rPr>
          <w:szCs w:val="24"/>
          <w:b w:val="0"/>
          <w:i w:val="0"/>
          <w:sz w:val="24"/>
          <w:spacing w:val="0"/>
          <w:w w:val="100"/>
          <w:rFonts/>
          <w:caps w:val="0"/>
        </w:rPr>
        <w:t> </w:t>
      </w:r>
      <w:r w:rsidRPr="006F4DE1">
        <w:rPr>
          <w:szCs w:val="24"/>
          <w:b w:val="0"/>
          <w:i w:val="0"/>
          <w:sz w:val="24"/>
          <w:spacing w:val="0"/>
          <w:w w:val="100"/>
          <w:rFonts/>
          <w:caps w:val="0"/>
        </w:rPr>
        <w:t>and</w:t>
      </w:r>
      <w:r w:rsidRPr="006F4DE1">
        <w:rPr>
          <w:szCs w:val="24"/>
          <w:b w:val="0"/>
          <w:i w:val="0"/>
          <w:sz w:val="24"/>
          <w:spacing w:val="0"/>
          <w:w w:val="100"/>
          <w:rFonts/>
          <w:caps w:val="0"/>
        </w:rPr>
        <w:t> </w:t>
      </w:r>
      <w:r w:rsidRPr="006F4DE1">
        <w:rPr>
          <w:szCs w:val="24"/>
          <w:b w:val="0"/>
          <w:i w:val="0"/>
          <w:sz w:val="24"/>
          <w:spacing w:val="0"/>
          <w:w w:val="100"/>
          <w:rFonts/>
          <w:caps w:val="0"/>
        </w:rPr>
        <w:t>physical</w:t>
      </w:r>
      <w:r w:rsidRPr="006F4DE1">
        <w:rPr>
          <w:szCs w:val="24"/>
          <w:b w:val="0"/>
          <w:i w:val="0"/>
          <w:sz w:val="24"/>
          <w:spacing w:val="0"/>
          <w:w w:val="100"/>
          <w:rFonts/>
          <w:caps w:val="0"/>
        </w:rPr>
        <w:t> </w:t>
      </w:r>
      <w:r w:rsidRPr="006F4DE1">
        <w:rPr>
          <w:szCs w:val="24"/>
          <w:b w:val="0"/>
          <w:i w:val="0"/>
          <w:sz w:val="24"/>
          <w:spacing w:val="0"/>
          <w:w w:val="100"/>
          <w:rFonts/>
          <w:caps w:val="0"/>
        </w:rPr>
        <w:t>weathering</w:t>
      </w:r>
      <w:r w:rsidRPr="006F4DE1">
        <w:rPr>
          <w:szCs w:val="24"/>
          <w:b w:val="0"/>
          <w:i w:val="0"/>
          <w:sz w:val="24"/>
          <w:spacing w:val="0"/>
          <w:w w:val="100"/>
          <w:rFonts/>
          <w:caps w:val="0"/>
        </w:rPr>
        <w:t> </w:t>
      </w:r>
      <w:r w:rsidRPr="006F4DE1">
        <w:rPr>
          <w:szCs w:val="24"/>
          <w:b w:val="0"/>
          <w:i w:val="0"/>
          <w:sz w:val="24"/>
          <w:spacing w:val="0"/>
          <w:w w:val="100"/>
          <w:rFonts/>
          <w:caps w:val="0"/>
        </w:rPr>
        <w:t>with</w:t>
      </w:r>
      <w:r w:rsidRPr="006F4DE1">
        <w:rPr>
          <w:szCs w:val="24"/>
          <w:b w:val="0"/>
          <w:i w:val="0"/>
          <w:sz w:val="24"/>
          <w:spacing w:val="0"/>
          <w:w w:val="100"/>
          <w:rFonts/>
          <w:caps w:val="0"/>
        </w:rPr>
        <w:t> </w:t>
      </w:r>
      <w:r w:rsidRPr="006F4DE1">
        <w:rPr>
          <w:szCs w:val="24"/>
          <w:b w:val="0"/>
          <w:i w:val="0"/>
          <w:sz w:val="24"/>
          <w:spacing w:val="0"/>
          <w:w w:val="100"/>
          <w:rFonts/>
          <w:caps w:val="0"/>
        </w:rPr>
        <w:t>visible</w:t>
      </w:r>
      <w:r w:rsidRPr="006F4DE1">
        <w:rPr>
          <w:szCs w:val="24"/>
          <w:b w:val="0"/>
          <w:i w:val="0"/>
          <w:sz w:val="24"/>
          <w:spacing w:val="0"/>
          <w:w w:val="100"/>
          <w:rFonts/>
          <w:caps w:val="0"/>
        </w:rPr>
        <w:t> </w:t>
      </w:r>
      <w:r w:rsidRPr="006F4DE1">
        <w:rPr>
          <w:szCs w:val="24"/>
          <w:b w:val="0"/>
          <w:i w:val="0"/>
          <w:sz w:val="24"/>
          <w:spacing w:val="0"/>
          <w:w w:val="100"/>
          <w:rFonts/>
          <w:caps w:val="0"/>
        </w:rPr>
        <w:t>fractures.</w:t>
      </w:r>
      <w:r w:rsidRPr="006F4DE1">
        <w:rPr>
          <w:szCs w:val="24"/>
          <w:b w:val="0"/>
          <w:i w:val="0"/>
          <w:sz w:val="24"/>
          <w:spacing w:val="0"/>
          <w:w w:val="100"/>
          <w:rFonts/>
          <w:caps w:val="0"/>
        </w:rPr>
        <w:t> </w:t>
      </w:r>
    </w:p>
    <w:p w14:paraId="2FC37B13" w14:textId="77777777" w:rsidR="001523C6" w:rsidRDefault="001523C6" w:rsidP="006F4DE1">
      <w:pPr>
        <w:jc w:val="both"/>
        <w:spacing w:before="0" w:beforeAutospacing="0" w:after="160" w:afterAutospacing="0" w:lineRule="auto" w:line="360"/>
        <w:rPr>
          <w:szCs w:val="24"/>
          <w:bCs/>
          <w:b w:val="1"/>
          <w:i w:val="0"/>
          <w:sz w:val="24"/>
          <w:spacing w:val="0"/>
          <w:w w:val="100"/>
          <w:rFonts/>
          <w:caps w:val="0"/>
        </w:rPr>
        <w:snapToGrid w:val="0"/>
        <w:textAlignment w:val="baseline"/>
        <w:tabs>
          <w:tab w:val="left" w:pos="1947"/>
        </w:tabs>
      </w:pPr>
      <w:r>
        <w:rPr>
          <w:b w:val="1"/>
          <w:i w:val="0"/>
          <w:sz w:val="24"/>
          <w:spacing w:val="0"/>
          <w:w w:val="100"/>
          <w:rFonts/>
          <w:caps w:val="0"/>
        </w:rPr>
        <w:t/>
      </w:r>
    </w:p>
    <w:p w14:paraId="79555AD8" w14:textId="77777777" w:rsidR="001523C6" w:rsidRDefault="001523C6" w:rsidP="006F4DE1">
      <w:pPr>
        <w:jc w:val="both"/>
        <w:spacing w:before="0" w:beforeAutospacing="0" w:after="160" w:afterAutospacing="0" w:lineRule="auto" w:line="360"/>
        <w:rPr>
          <w:szCs w:val="24"/>
          <w:bCs/>
          <w:b w:val="1"/>
          <w:i w:val="0"/>
          <w:sz w:val="24"/>
          <w:spacing w:val="0"/>
          <w:w w:val="100"/>
          <w:rFonts/>
          <w:caps w:val="0"/>
        </w:rPr>
        <w:snapToGrid w:val="0"/>
        <w:textAlignment w:val="baseline"/>
        <w:tabs>
          <w:tab w:val="left" w:pos="1947"/>
        </w:tabs>
      </w:pPr>
      <w:r>
        <w:rPr>
          <w:b w:val="1"/>
          <w:i w:val="0"/>
          <w:sz w:val="24"/>
          <w:spacing w:val="0"/>
          <w:w w:val="100"/>
          <w:rFonts/>
          <w:caps w:val="0"/>
        </w:rPr>
        <w:t/>
      </w:r>
    </w:p>
    <w:p w14:paraId="5A8B1398" w14:textId="77777777" w:rsidR="00E53F5B" w:rsidRPr="006F4DE1" w:rsidRDefault="00E53F5B" w:rsidP="006F4DE1">
      <w:pPr>
        <w:jc w:val="both"/>
        <w:spacing w:before="0" w:beforeAutospacing="0" w:after="160" w:afterAutospacing="0" w:lineRule="auto" w:line="360"/>
        <w:rPr>
          <w:szCs w:val="24"/>
          <w:bCs/>
          <w:b w:val="1"/>
          <w:i w:val="0"/>
          <w:sz w:val="24"/>
          <w:spacing w:val="0"/>
          <w:w w:val="100"/>
          <w:rFonts/>
          <w:caps w:val="0"/>
        </w:rPr>
        <w:snapToGrid w:val="0"/>
        <w:textAlignment w:val="baseline"/>
        <w:tabs>
          <w:tab w:val="left" w:pos="1947"/>
        </w:tabs>
      </w:pPr>
      <w:r w:rsidRPr="006F4DE1">
        <w:rPr>
          <w:szCs w:val="24"/>
          <w:bCs/>
          <w:b w:val="1"/>
          <w:i w:val="0"/>
          <w:sz w:val="24"/>
          <w:spacing w:val="0"/>
          <w:w w:val="100"/>
          <w:rFonts/>
          <w:caps w:val="0"/>
        </w:rPr>
        <w:t>LOCATION</w:t>
      </w:r>
      <w:r w:rsidRPr="006F4DE1">
        <w:rPr>
          <w:szCs w:val="24"/>
          <w:bCs/>
          <w:b w:val="1"/>
          <w:i w:val="0"/>
          <w:sz w:val="24"/>
          <w:spacing w:val="0"/>
          <w:w w:val="100"/>
          <w:rFonts/>
          <w:caps w:val="0"/>
        </w:rPr>
        <w:t> </w:t>
      </w:r>
      <w:r w:rsidRPr="006F4DE1">
        <w:rPr>
          <w:szCs w:val="24"/>
          <w:bCs/>
          <w:b w:val="1"/>
          <w:i w:val="0"/>
          <w:sz w:val="24"/>
          <w:spacing w:val="0"/>
          <w:w w:val="100"/>
          <w:rFonts/>
          <w:caps w:val="0"/>
        </w:rPr>
        <w:t>20</w:t>
      </w:r>
      <w:r w:rsidRPr="006F4DE1">
        <w:rPr>
          <w:szCs w:val="24"/>
          <w:bCs/>
          <w:b w:val="1"/>
          <w:i w:val="0"/>
          <w:sz w:val="24"/>
          <w:spacing w:val="0"/>
          <w:w w:val="100"/>
          <w:rFonts/>
          <w:caps w:val="0"/>
        </w:rPr>
        <w:t> </w:t>
      </w:r>
      <w:r w:rsidRPr="006F4DE1">
        <w:rPr>
          <w:szCs w:val="24"/>
          <w:bCs/>
          <w:b w:val="1"/>
          <w:i w:val="0"/>
          <w:sz w:val="24"/>
          <w:spacing w:val="0"/>
          <w:w w:val="100"/>
          <w:rFonts/>
          <w:caps w:val="0"/>
        </w:rPr>
        <w:t>(Ajegunle)</w:t>
      </w:r>
    </w:p>
    <w:p w14:paraId="247B8344" w14:textId="77777777" w:rsidR="00E53F5B" w:rsidRPr="001523C6" w:rsidRDefault="00E53F5B" w:rsidP="001523C6">
      <w:pPr>
        <w:spacing w:before="0" w:beforeAutospacing="0" w:after="160" w:afterAutospacing="0" w:lineRule="auto" w:line="360"/>
        <w:rPr>
          <w:szCs w:val="24"/>
          <w:bCs/>
          <w:lang w:val="en-GB" w:eastAsia="en-GB"/>
          <w:b w:val="1"/>
          <w:i w:val="0"/>
          <w:color w:val="000000"/>
          <w:sz w:val="24"/>
          <w:spacing w:val="0"/>
          <w:w w:val="100"/>
          <w:rFonts w:eastAsia="Times New Roman"/>
          <w:caps w:val="0"/>
        </w:rPr>
        <w:snapToGrid w:val="0"/>
        <w:textAlignment w:val="baseline"/>
      </w:pPr>
      <w:r w:rsidRPr="006F4DE1">
        <w:rPr>
          <w:szCs w:val="24"/>
          <w:bCs/>
          <w:b w:val="1"/>
          <w:i w:val="0"/>
          <w:sz w:val="24"/>
          <w:spacing w:val="0"/>
          <w:w w:val="100"/>
          <w:rFonts/>
          <w:caps w:val="0"/>
        </w:rPr>
        <w:t>Coordinates;</w:t>
      </w:r>
      <w:r w:rsidRPr="006F4DE1">
        <w:rPr>
          <w:szCs w:val="24"/>
          <w:bCs/>
          <w:b w:val="1"/>
          <w:i w:val="0"/>
          <w:color w:val="000000"/>
          <w:sz w:val="24"/>
          <w:spacing w:val="0"/>
          <w:w w:val="100"/>
          <w:rFonts/>
          <w:caps w:val="0"/>
        </w:rPr>
        <w:t>  </w:t>
      </w:r>
      <w:r w:rsidRPr="006F4DE1">
        <w:rPr>
          <w:szCs w:val="24"/>
          <w:bCs/>
          <w:lang w:val="en-GB" w:eastAsia="en-GB"/>
          <w:b w:val="1"/>
          <w:i w:val="0"/>
          <w:color w:val="000000"/>
          <w:sz w:val="24"/>
          <w:spacing w:val="0"/>
          <w:w w:val="100"/>
          <w:rFonts w:eastAsia="Times New Roman"/>
          <w:caps w:val="0"/>
        </w:rPr>
        <w:t>7.2026000,</w:t>
      </w:r>
      <w:r w:rsidRPr="006F4DE1">
        <w:rPr>
          <w:szCs w:val="24"/>
          <w:bCs/>
          <w:lang w:val="en-GB" w:eastAsia="en-GB"/>
          <w:b w:val="1"/>
          <w:i w:val="0"/>
          <w:color w:val="000000"/>
          <w:sz w:val="24"/>
          <w:spacing w:val="0"/>
          <w:w w:val="100"/>
          <w:rFonts w:eastAsia="Times New Roman"/>
          <w:caps w:val="0"/>
        </w:rPr>
        <w:t> </w:t>
      </w:r>
      <w:r w:rsidRPr="006F4DE1">
        <w:rPr>
          <w:szCs w:val="24"/>
          <w:bCs/>
          <w:lang w:val="en-GB" w:eastAsia="en-GB"/>
          <w:b w:val="1"/>
          <w:i w:val="0"/>
          <w:color w:val="000000"/>
          <w:sz w:val="24"/>
          <w:spacing w:val="0"/>
          <w:w w:val="100"/>
          <w:rFonts w:eastAsia="Times New Roman"/>
          <w:caps w:val="0"/>
        </w:rPr>
        <w:t>3.3390330</w:t>
      </w:r>
    </w:p>
    <w:p w14:paraId="31678166" w14:textId="77777777" w:rsidR="00E53F5B" w:rsidRPr="006F4DE1" w:rsidRDefault="00E53F5B" w:rsidP="006F4DE1">
      <w:pPr>
        <w:spacing w:before="0" w:beforeAutospacing="0" w:after="160" w:afterAutospacing="0" w:lineRule="auto" w:line="360"/>
        <w:rPr>
          <w:szCs w:val="24"/>
          <w:bCs/>
          <w:b w:val="1"/>
          <w:i w:val="0"/>
          <w:sz w:val="24"/>
          <w:spacing w:val="0"/>
          <w:w w:val="100"/>
          <w:rFonts/>
          <w:caps w:val="0"/>
        </w:rPr>
        <w:snapToGrid w:val="0"/>
        <w:textAlignment w:val="baseline"/>
      </w:pPr>
      <w:r w:rsidRPr="006F4DE1">
        <w:rPr>
          <w:szCs w:val="24"/>
          <w:bCs/>
          <w:b w:val="1"/>
          <w:i w:val="0"/>
          <w:sz w:val="24"/>
          <w:spacing w:val="0"/>
          <w:w w:val="100"/>
          <w:rFonts/>
          <w:caps w:val="0"/>
        </w:rPr>
        <w:t>Weather:</w:t>
      </w:r>
      <w:r w:rsidRPr="006F4DE1">
        <w:rPr>
          <w:szCs w:val="24"/>
          <w:bCs/>
          <w:b w:val="1"/>
          <w:i w:val="0"/>
          <w:sz w:val="24"/>
          <w:spacing w:val="0"/>
          <w:w w:val="100"/>
          <w:rFonts/>
          <w:caps w:val="0"/>
        </w:rPr>
        <w:t> </w:t>
      </w:r>
      <w:r w:rsidRPr="006F4DE1">
        <w:rPr>
          <w:szCs w:val="24"/>
          <w:bCs/>
          <w:b w:val="1"/>
          <w:i w:val="0"/>
          <w:sz w:val="24"/>
          <w:spacing w:val="0"/>
          <w:w w:val="100"/>
          <w:rFonts/>
          <w:caps w:val="0"/>
        </w:rPr>
        <w:t>34</w:t>
      </w:r>
      <w:r w:rsidRPr="006F4DE1">
        <w:rPr>
          <w:szCs w:val="24"/>
          <w:bCs/>
          <w:b w:val="1"/>
          <w:i w:val="0"/>
          <w:sz w:val="24"/>
          <w:spacing w:val="0"/>
          <w:w w:val="100"/>
          <w:vertAlign w:val="superscript"/>
          <w:rFonts/>
          <w:caps w:val="0"/>
        </w:rPr>
        <w:t>o</w:t>
      </w:r>
      <w:r w:rsidRPr="006F4DE1">
        <w:rPr>
          <w:szCs w:val="24"/>
          <w:bCs/>
          <w:b w:val="1"/>
          <w:i w:val="0"/>
          <w:sz w:val="24"/>
          <w:spacing w:val="0"/>
          <w:w w:val="100"/>
          <w:rFonts/>
          <w:caps w:val="0"/>
        </w:rPr>
        <w:t>C,</w:t>
      </w:r>
      <w:r w:rsidRPr="006F4DE1">
        <w:rPr>
          <w:szCs w:val="24"/>
          <w:bCs/>
          <w:b w:val="1"/>
          <w:i w:val="0"/>
          <w:sz w:val="24"/>
          <w:spacing w:val="0"/>
          <w:w w:val="100"/>
          <w:rFonts/>
          <w:caps w:val="0"/>
        </w:rPr>
        <w:t> </w:t>
      </w:r>
      <w:r w:rsidRPr="006F4DE1">
        <w:rPr>
          <w:szCs w:val="24"/>
          <w:bCs/>
          <w:b w:val="1"/>
          <w:i w:val="0"/>
          <w:sz w:val="24"/>
          <w:spacing w:val="0"/>
          <w:w w:val="100"/>
          <w:rFonts/>
          <w:caps w:val="0"/>
        </w:rPr>
        <w:t>sunny</w:t>
      </w:r>
    </w:p>
    <w:p w14:paraId="6ADBFAA5" w14:textId="77777777" w:rsidR="00E53F5B" w:rsidRPr="006F4DE1" w:rsidRDefault="00E53F5B" w:rsidP="006F4DE1">
      <w:pPr>
        <w:spacing w:before="0" w:beforeAutospacing="0" w:after="160" w:afterAutospacing="0" w:lineRule="auto" w:line="360"/>
        <w:rPr>
          <w:szCs w:val="24"/>
          <w:bCs/>
          <w:b w:val="1"/>
          <w:i w:val="0"/>
          <w:sz w:val="24"/>
          <w:spacing w:val="0"/>
          <w:w w:val="100"/>
          <w:rFonts/>
          <w:caps w:val="0"/>
        </w:rPr>
        <w:snapToGrid w:val="0"/>
        <w:textAlignment w:val="baseline"/>
      </w:pPr>
      <w:r w:rsidRPr="006F4DE1">
        <w:rPr>
          <w:szCs w:val="24"/>
          <w:bCs/>
          <w:b w:val="1"/>
          <w:i w:val="0"/>
          <w:sz w:val="24"/>
          <w:spacing w:val="0"/>
          <w:w w:val="100"/>
          <w:rFonts/>
          <w:caps w:val="0"/>
        </w:rPr>
        <w:t>Altitude:</w:t>
      </w:r>
      <w:r w:rsidRPr="006F4DE1">
        <w:rPr>
          <w:szCs w:val="24"/>
          <w:bCs/>
          <w:b w:val="1"/>
          <w:i w:val="0"/>
          <w:sz w:val="24"/>
          <w:spacing w:val="0"/>
          <w:w w:val="100"/>
          <w:rFonts/>
          <w:caps w:val="0"/>
        </w:rPr>
        <w:t> </w:t>
      </w:r>
      <w:r w:rsidRPr="006F4DE1">
        <w:rPr>
          <w:szCs w:val="24"/>
          <w:bCs/>
          <w:b w:val="1"/>
          <w:i w:val="0"/>
          <w:sz w:val="24"/>
          <w:spacing w:val="0"/>
          <w:w w:val="100"/>
          <w:rFonts/>
          <w:caps w:val="0"/>
        </w:rPr>
        <w:t>71m</w:t>
      </w:r>
      <w:r w:rsidRPr="006F4DE1">
        <w:rPr>
          <w:szCs w:val="24"/>
          <w:bCs/>
          <w:b w:val="1"/>
          <w:i w:val="0"/>
          <w:sz w:val="24"/>
          <w:spacing w:val="0"/>
          <w:w w:val="100"/>
          <w:rFonts/>
          <w:caps w:val="0"/>
        </w:rPr>
        <w:t> </w:t>
      </w:r>
      <w:r w:rsidRPr="006F4DE1">
        <w:rPr>
          <w:szCs w:val="24"/>
          <w:bCs/>
          <w:b w:val="1"/>
          <w:i w:val="0"/>
          <w:sz w:val="24"/>
          <w:spacing w:val="0"/>
          <w:w w:val="100"/>
          <w:rFonts/>
          <w:caps w:val="0"/>
        </w:rPr>
        <w:t>Above</w:t>
      </w:r>
      <w:r w:rsidRPr="006F4DE1">
        <w:rPr>
          <w:szCs w:val="24"/>
          <w:bCs/>
          <w:b w:val="1"/>
          <w:i w:val="0"/>
          <w:sz w:val="24"/>
          <w:spacing w:val="0"/>
          <w:w w:val="100"/>
          <w:rFonts/>
          <w:caps w:val="0"/>
        </w:rPr>
        <w:t> </w:t>
      </w:r>
      <w:r w:rsidRPr="006F4DE1">
        <w:rPr>
          <w:szCs w:val="24"/>
          <w:bCs/>
          <w:b w:val="1"/>
          <w:i w:val="0"/>
          <w:sz w:val="24"/>
          <w:spacing w:val="0"/>
          <w:w w:val="100"/>
          <w:rFonts/>
          <w:caps w:val="0"/>
        </w:rPr>
        <w:t>MSL</w:t>
      </w:r>
    </w:p>
    <w:p w14:paraId="142B8EEB" w14:textId="77777777" w:rsidR="00AD3E19" w:rsidRPr="006F4DE1" w:rsidRDefault="00AD3E19" w:rsidP="001523C6">
      <w:pPr>
        <w:spacing w:before="0" w:beforeAutospacing="0" w:after="160" w:afterAutospacing="0" w:lineRule="auto" w:line="360"/>
        <w:rPr>
          <w:szCs w:val="24"/>
          <w:bCs/>
          <w:b w:val="1"/>
          <w:i w:val="0"/>
          <w:sz w:val="24"/>
          <w:spacing w:val="0"/>
          <w:w w:val="100"/>
          <w:rFonts/>
          <w:caps w:val="0"/>
        </w:rPr>
        <w:snapToGrid w:val="0"/>
        <w:textAlignment w:val="baseline"/>
      </w:pPr>
      <w:r w:rsidRPr="004C7298">
        <w:rPr>
          <w:szCs w:val="24"/>
          <w:bCs/>
          <w:b w:val="1"/>
          <w:i w:val="0"/>
          <w:sz w:val="24"/>
          <w:spacing w:val="0"/>
          <w:w w:val="100"/>
          <w:rFonts/>
          <w:caps w:val="0"/>
        </w:rPr>
        <w:t>Orientation</w:t>
      </w:r>
      <w:r w:rsidRPr="004C7298">
        <w:rPr>
          <w:szCs w:val="24"/>
          <w:bCs/>
          <w:b w:val="1"/>
          <w:i w:val="0"/>
          <w:sz w:val="24"/>
          <w:spacing w:val="0"/>
          <w:w w:val="100"/>
          <w:rFonts/>
          <w:caps w:val="0"/>
        </w:rPr>
        <w:t> </w:t>
      </w:r>
      <w:r w:rsidRPr="004C7298">
        <w:rPr>
          <w:szCs w:val="24"/>
          <w:bCs/>
          <w:b w:val="1"/>
          <w:i w:val="0"/>
          <w:sz w:val="24"/>
          <w:spacing w:val="0"/>
          <w:w w:val="100"/>
          <w:rFonts/>
          <w:caps w:val="0"/>
        </w:rPr>
        <w:t>of</w:t>
      </w:r>
      <w:r w:rsidRPr="004C7298">
        <w:rPr>
          <w:szCs w:val="24"/>
          <w:bCs/>
          <w:b w:val="1"/>
          <w:i w:val="0"/>
          <w:sz w:val="24"/>
          <w:spacing w:val="0"/>
          <w:w w:val="100"/>
          <w:rFonts/>
          <w:caps w:val="0"/>
        </w:rPr>
        <w:t> </w:t>
      </w:r>
      <w:r w:rsidRPr="004C7298">
        <w:rPr>
          <w:szCs w:val="24"/>
          <w:bCs/>
          <w:b w:val="1"/>
          <w:i w:val="0"/>
          <w:sz w:val="24"/>
          <w:spacing w:val="0"/>
          <w:w w:val="100"/>
          <w:rFonts/>
          <w:caps w:val="0"/>
        </w:rPr>
        <w:t>outcrop</w:t>
      </w:r>
      <w:r w:rsidRPr="006F4DE1">
        <w:rPr>
          <w:szCs w:val="24"/>
          <w:bCs/>
          <w:b w:val="1"/>
          <w:i w:val="0"/>
          <w:sz w:val="24"/>
          <w:spacing w:val="0"/>
          <w:w w:val="100"/>
          <w:rFonts/>
          <w:caps w:val="0"/>
        </w:rPr>
        <w:t>:</w:t>
      </w:r>
      <w:r w:rsidRPr="006F4DE1">
        <w:rPr>
          <w:szCs w:val="24"/>
          <w:bCs/>
          <w:b w:val="1"/>
          <w:i w:val="0"/>
          <w:sz w:val="24"/>
          <w:spacing w:val="0"/>
          <w:w w:val="100"/>
          <w:rFonts/>
          <w:caps w:val="0"/>
        </w:rPr>
        <w:t> </w:t>
      </w:r>
      <w:r w:rsidRPr="006F4DE1">
        <w:rPr>
          <w:szCs w:val="24"/>
          <w:bCs/>
          <w:b w:val="1"/>
          <w:i w:val="0"/>
          <w:sz w:val="24"/>
          <w:spacing w:val="0"/>
          <w:w w:val="100"/>
          <w:rFonts/>
          <w:caps w:val="0"/>
        </w:rPr>
        <w:t>Trending</w:t>
      </w:r>
      <w:r w:rsidRPr="006F4DE1">
        <w:rPr>
          <w:szCs w:val="24"/>
          <w:bCs/>
          <w:b w:val="1"/>
          <w:i w:val="0"/>
          <w:sz w:val="24"/>
          <w:spacing w:val="0"/>
          <w:w w:val="100"/>
          <w:rFonts/>
          <w:caps w:val="0"/>
        </w:rPr>
        <w:t> </w:t>
      </w:r>
      <w:r w:rsidRPr="006F4DE1">
        <w:rPr>
          <w:szCs w:val="24"/>
          <w:bCs/>
          <w:b w:val="1"/>
          <w:i w:val="0"/>
          <w:sz w:val="24"/>
          <w:spacing w:val="0"/>
          <w:w w:val="100"/>
          <w:rFonts/>
          <w:caps w:val="0"/>
        </w:rPr>
        <w:t>North-West</w:t>
      </w:r>
    </w:p>
    <w:p w14:paraId="66169454" w14:textId="77777777" w:rsidR="00E53F5B" w:rsidRPr="006F4DE1" w:rsidRDefault="00E53F5B" w:rsidP="006F4DE1">
      <w:pPr>
        <w:spacing w:before="0" w:beforeAutospacing="0" w:after="160" w:afterAutospacing="0" w:lineRule="auto" w:line="360"/>
        <w:rPr>
          <w:szCs w:val="24"/>
          <w:b w:val="0"/>
          <w:i w:val="0"/>
          <w:sz w:val="24"/>
          <w:spacing w:val="0"/>
          <w:w w:val="100"/>
          <w:rFonts/>
          <w:caps w:val="0"/>
        </w:rPr>
        <w:snapToGrid w:val="0"/>
        <w:textAlignment w:val="baseline"/>
      </w:pPr>
      <w:r w:rsidRPr="006F4DE1">
        <w:rPr>
          <w:szCs w:val="24"/>
          <w:bCs/>
          <w:b w:val="1"/>
          <w:i w:val="0"/>
          <w:sz w:val="24"/>
          <w:spacing w:val="0"/>
          <w:w w:val="100"/>
          <w:rFonts/>
          <w:caps w:val="0"/>
        </w:rPr>
        <w:t>Outcrop</w:t>
      </w:r>
      <w:r w:rsidRPr="006F4DE1">
        <w:rPr>
          <w:szCs w:val="24"/>
          <w:bCs/>
          <w:b w:val="1"/>
          <w:i w:val="0"/>
          <w:sz w:val="24"/>
          <w:spacing w:val="0"/>
          <w:w w:val="100"/>
          <w:rFonts/>
          <w:caps w:val="0"/>
        </w:rPr>
        <w:t> </w:t>
      </w:r>
      <w:r w:rsidRPr="006F4DE1">
        <w:rPr>
          <w:szCs w:val="24"/>
          <w:bCs/>
          <w:b w:val="1"/>
          <w:i w:val="0"/>
          <w:sz w:val="24"/>
          <w:spacing w:val="0"/>
          <w:w w:val="100"/>
          <w:rFonts/>
          <w:caps w:val="0"/>
        </w:rPr>
        <w:t>name</w:t>
      </w:r>
      <w:r w:rsidRPr="006F4DE1">
        <w:rPr>
          <w:szCs w:val="24"/>
          <w:b w:val="0"/>
          <w:i w:val="0"/>
          <w:sz w:val="24"/>
          <w:spacing w:val="0"/>
          <w:w w:val="100"/>
          <w:rFonts/>
          <w:caps w:val="0"/>
        </w:rPr>
        <w:t>:</w:t>
      </w:r>
      <w:r w:rsidRPr="006F4DE1">
        <w:rPr>
          <w:szCs w:val="24"/>
          <w:b w:val="0"/>
          <w:i w:val="0"/>
          <w:sz w:val="24"/>
          <w:spacing w:val="0"/>
          <w:w w:val="100"/>
          <w:rFonts/>
          <w:caps w:val="0"/>
        </w:rPr>
        <w:t> </w:t>
      </w:r>
      <w:r w:rsidRPr="006F4DE1">
        <w:rPr>
          <w:szCs w:val="24"/>
          <w:b w:val="0"/>
          <w:i w:val="0"/>
          <w:sz w:val="24"/>
          <w:spacing w:val="0"/>
          <w:w w:val="100"/>
          <w:rFonts/>
          <w:caps w:val="0"/>
        </w:rPr>
        <w:t>Normal</w:t>
      </w:r>
      <w:r w:rsidRPr="006F4DE1">
        <w:rPr>
          <w:szCs w:val="24"/>
          <w:b w:val="0"/>
          <w:i w:val="0"/>
          <w:sz w:val="24"/>
          <w:spacing w:val="0"/>
          <w:w w:val="100"/>
          <w:rFonts/>
          <w:caps w:val="0"/>
        </w:rPr>
        <w:t> </w:t>
      </w:r>
      <w:r w:rsidRPr="006F4DE1">
        <w:rPr>
          <w:szCs w:val="24"/>
          <w:b w:val="0"/>
          <w:i w:val="0"/>
          <w:sz w:val="24"/>
          <w:spacing w:val="0"/>
          <w:w w:val="100"/>
          <w:rFonts/>
          <w:caps w:val="0"/>
        </w:rPr>
        <w:t>Granite</w:t>
      </w:r>
    </w:p>
    <w:p w14:paraId="0B4534E2" w14:textId="77777777" w:rsidR="00E53F5B" w:rsidRPr="006F4DE1" w:rsidRDefault="00E53F5B" w:rsidP="006F4DE1">
      <w:pPr>
        <w:jc w:val="both"/>
        <w:spacing w:before="0" w:beforeAutospacing="0" w:after="160" w:afterAutospacing="0" w:lineRule="auto" w:line="360"/>
        <w:rPr>
          <w:szCs w:val="24"/>
          <w:b w:val="0"/>
          <w:i w:val="0"/>
          <w:sz w:val="24"/>
          <w:spacing w:val="0"/>
          <w:w w:val="100"/>
          <w:rFonts/>
          <w:caps w:val="0"/>
        </w:rPr>
        <w:snapToGrid w:val="0"/>
        <w:textAlignment w:val="baseline"/>
        <w:tabs>
          <w:tab w:val="left" w:pos="1947"/>
        </w:tabs>
      </w:pPr>
      <w:r w:rsidRPr="006F4DE1">
        <w:rPr>
          <w:szCs w:val="24"/>
          <w:bCs/>
          <w:b w:val="1"/>
          <w:i w:val="0"/>
          <w:sz w:val="24"/>
          <w:spacing w:val="0"/>
          <w:w w:val="100"/>
          <w:rFonts/>
          <w:caps w:val="0"/>
        </w:rPr>
        <w:t>Description</w:t>
      </w:r>
      <w:r w:rsidRPr="006F4DE1">
        <w:rPr>
          <w:szCs w:val="24"/>
          <w:b w:val="0"/>
          <w:i w:val="0"/>
          <w:sz w:val="24"/>
          <w:spacing w:val="0"/>
          <w:w w:val="100"/>
          <w:rFonts/>
          <w:caps w:val="0"/>
        </w:rPr>
        <w:t>:</w:t>
      </w:r>
      <w:r w:rsidRPr="006F4DE1">
        <w:rPr>
          <w:szCs w:val="24"/>
          <w:b w:val="0"/>
          <w:i w:val="0"/>
          <w:sz w:val="24"/>
          <w:spacing w:val="0"/>
          <w:w w:val="100"/>
          <w:rFonts/>
          <w:caps w:val="0"/>
        </w:rPr>
        <w:t> </w:t>
      </w:r>
      <w:r w:rsidRPr="006F4DE1">
        <w:rPr>
          <w:szCs w:val="24"/>
          <w:b w:val="0"/>
          <w:i w:val="0"/>
          <w:sz w:val="24"/>
          <w:spacing w:val="0"/>
          <w:w w:val="100"/>
          <w:rFonts/>
          <w:caps w:val="0"/>
        </w:rPr>
        <w:t>A</w:t>
      </w:r>
      <w:r w:rsidRPr="006F4DE1">
        <w:rPr>
          <w:szCs w:val="24"/>
          <w:b w:val="0"/>
          <w:i w:val="0"/>
          <w:sz w:val="24"/>
          <w:spacing w:val="0"/>
          <w:w w:val="100"/>
          <w:rFonts/>
          <w:caps w:val="0"/>
        </w:rPr>
        <w:t> </w:t>
      </w:r>
      <w:r w:rsidRPr="006F4DE1">
        <w:rPr>
          <w:szCs w:val="24"/>
          <w:b w:val="0"/>
          <w:i w:val="0"/>
          <w:sz w:val="24"/>
          <w:spacing w:val="0"/>
          <w:w w:val="100"/>
          <w:rFonts/>
          <w:caps w:val="0"/>
        </w:rPr>
        <w:t>low-lying</w:t>
      </w:r>
      <w:r w:rsidRPr="006F4DE1">
        <w:rPr>
          <w:szCs w:val="24"/>
          <w:b w:val="0"/>
          <w:i w:val="0"/>
          <w:sz w:val="24"/>
          <w:spacing w:val="0"/>
          <w:w w:val="100"/>
          <w:rFonts/>
          <w:caps w:val="0"/>
        </w:rPr>
        <w:t> </w:t>
      </w:r>
      <w:r w:rsidRPr="006F4DE1">
        <w:rPr>
          <w:szCs w:val="24"/>
          <w:b w:val="0"/>
          <w:i w:val="0"/>
          <w:sz w:val="24"/>
          <w:spacing w:val="0"/>
          <w:w w:val="100"/>
          <w:rFonts/>
          <w:caps w:val="0"/>
        </w:rPr>
        <w:t>granite</w:t>
      </w:r>
      <w:r w:rsidRPr="006F4DE1">
        <w:rPr>
          <w:szCs w:val="24"/>
          <w:b w:val="0"/>
          <w:i w:val="0"/>
          <w:sz w:val="24"/>
          <w:spacing w:val="0"/>
          <w:w w:val="100"/>
          <w:rFonts/>
          <w:caps w:val="0"/>
        </w:rPr>
        <w:t> </w:t>
      </w:r>
      <w:r w:rsidRPr="006F4DE1">
        <w:rPr>
          <w:szCs w:val="24"/>
          <w:b w:val="0"/>
          <w:i w:val="0"/>
          <w:sz w:val="24"/>
          <w:spacing w:val="0"/>
          <w:w w:val="100"/>
          <w:rFonts/>
          <w:caps w:val="0"/>
        </w:rPr>
        <w:t>that</w:t>
      </w:r>
      <w:r w:rsidRPr="006F4DE1">
        <w:rPr>
          <w:szCs w:val="24"/>
          <w:b w:val="0"/>
          <w:i w:val="0"/>
          <w:sz w:val="24"/>
          <w:spacing w:val="0"/>
          <w:w w:val="100"/>
          <w:rFonts/>
          <w:caps w:val="0"/>
        </w:rPr>
        <w:t> </w:t>
      </w:r>
      <w:r w:rsidRPr="006F4DE1">
        <w:rPr>
          <w:szCs w:val="24"/>
          <w:b w:val="0"/>
          <w:i w:val="0"/>
          <w:sz w:val="24"/>
          <w:spacing w:val="0"/>
          <w:w w:val="100"/>
          <w:rFonts/>
          <w:caps w:val="0"/>
        </w:rPr>
        <w:t>has</w:t>
      </w:r>
      <w:r w:rsidRPr="006F4DE1">
        <w:rPr>
          <w:szCs w:val="24"/>
          <w:b w:val="0"/>
          <w:i w:val="0"/>
          <w:sz w:val="24"/>
          <w:spacing w:val="0"/>
          <w:w w:val="100"/>
          <w:rFonts/>
          <w:caps w:val="0"/>
        </w:rPr>
        <w:t> </w:t>
      </w:r>
      <w:r w:rsidRPr="006F4DE1">
        <w:rPr>
          <w:szCs w:val="24"/>
          <w:b w:val="0"/>
          <w:i w:val="0"/>
          <w:sz w:val="24"/>
          <w:spacing w:val="0"/>
          <w:w w:val="100"/>
          <w:rFonts/>
          <w:caps w:val="0"/>
        </w:rPr>
        <w:t>undergone</w:t>
      </w:r>
      <w:r w:rsidRPr="006F4DE1">
        <w:rPr>
          <w:szCs w:val="24"/>
          <w:b w:val="0"/>
          <w:i w:val="0"/>
          <w:sz w:val="24"/>
          <w:spacing w:val="0"/>
          <w:w w:val="100"/>
          <w:rFonts/>
          <w:caps w:val="0"/>
        </w:rPr>
        <w:t> </w:t>
      </w:r>
      <w:r w:rsidRPr="006F4DE1">
        <w:rPr>
          <w:szCs w:val="24"/>
          <w:b w:val="0"/>
          <w:i w:val="0"/>
          <w:sz w:val="24"/>
          <w:spacing w:val="0"/>
          <w:w w:val="100"/>
          <w:rFonts/>
          <w:caps w:val="0"/>
        </w:rPr>
        <w:t>an</w:t>
      </w:r>
      <w:r w:rsidRPr="006F4DE1">
        <w:rPr>
          <w:szCs w:val="24"/>
          <w:b w:val="0"/>
          <w:i w:val="0"/>
          <w:sz w:val="24"/>
          <w:spacing w:val="0"/>
          <w:w w:val="100"/>
          <w:rFonts/>
          <w:caps w:val="0"/>
        </w:rPr>
        <w:t> </w:t>
      </w:r>
      <w:r w:rsidRPr="006F4DE1">
        <w:rPr>
          <w:szCs w:val="24"/>
          <w:b w:val="0"/>
          <w:i w:val="0"/>
          <w:sz w:val="24"/>
          <w:spacing w:val="0"/>
          <w:w w:val="100"/>
          <w:rFonts/>
          <w:caps w:val="0"/>
        </w:rPr>
        <w:t>intense</w:t>
      </w:r>
      <w:r w:rsidRPr="006F4DE1">
        <w:rPr>
          <w:szCs w:val="24"/>
          <w:b w:val="0"/>
          <w:i w:val="0"/>
          <w:sz w:val="24"/>
          <w:spacing w:val="0"/>
          <w:w w:val="100"/>
          <w:rFonts/>
          <w:caps w:val="0"/>
        </w:rPr>
        <w:t> </w:t>
      </w:r>
      <w:r w:rsidRPr="006F4DE1">
        <w:rPr>
          <w:szCs w:val="24"/>
          <w:b w:val="0"/>
          <w:i w:val="0"/>
          <w:sz w:val="24"/>
          <w:spacing w:val="0"/>
          <w:w w:val="100"/>
          <w:rFonts/>
          <w:caps w:val="0"/>
        </w:rPr>
        <w:t>weathering</w:t>
      </w:r>
      <w:r w:rsidRPr="006F4DE1">
        <w:rPr>
          <w:szCs w:val="24"/>
          <w:b w:val="0"/>
          <w:i w:val="0"/>
          <w:sz w:val="24"/>
          <w:spacing w:val="0"/>
          <w:w w:val="100"/>
          <w:rFonts/>
          <w:caps w:val="0"/>
        </w:rPr>
        <w:t> </w:t>
      </w:r>
      <w:r w:rsidRPr="006F4DE1">
        <w:rPr>
          <w:szCs w:val="24"/>
          <w:b w:val="0"/>
          <w:i w:val="0"/>
          <w:sz w:val="24"/>
          <w:spacing w:val="0"/>
          <w:w w:val="100"/>
          <w:rFonts/>
          <w:caps w:val="0"/>
        </w:rPr>
        <w:t>process</w:t>
      </w:r>
      <w:r w:rsidR="00AD3E19" w:rsidRPr="006F4DE1">
        <w:rPr>
          <w:szCs w:val="24"/>
          <w:b w:val="0"/>
          <w:i w:val="0"/>
          <w:sz w:val="24"/>
          <w:spacing w:val="0"/>
          <w:w w:val="100"/>
          <w:rFonts/>
          <w:caps w:val="0"/>
        </w:rPr>
        <w:t>.</w:t>
      </w:r>
      <w:r w:rsidR="00AD3E19" w:rsidRPr="006F4DE1">
        <w:rPr>
          <w:szCs w:val="24"/>
          <w:b w:val="0"/>
          <w:i w:val="0"/>
          <w:sz w:val="24"/>
          <w:spacing w:val="0"/>
          <w:w w:val="100"/>
          <w:rFonts/>
          <w:caps w:val="0"/>
        </w:rPr>
        <w:t> </w:t>
      </w:r>
      <w:r w:rsidR="00AD3E19" w:rsidRPr="006F4DE1">
        <w:rPr>
          <w:szCs w:val="24"/>
          <w:b w:val="0"/>
          <w:i w:val="0"/>
          <w:sz w:val="24"/>
          <w:spacing w:val="0"/>
          <w:w w:val="100"/>
          <w:rFonts/>
          <w:caps w:val="0"/>
        </w:rPr>
        <w:t>A</w:t>
      </w:r>
      <w:r w:rsidR="00AD3E19" w:rsidRPr="006F4DE1">
        <w:rPr>
          <w:szCs w:val="24"/>
          <w:b w:val="0"/>
          <w:i w:val="0"/>
          <w:sz w:val="24"/>
          <w:spacing w:val="0"/>
          <w:w w:val="100"/>
          <w:rFonts/>
          <w:caps w:val="0"/>
        </w:rPr>
        <w:t> </w:t>
      </w:r>
      <w:r w:rsidR="00AD3E19" w:rsidRPr="006F4DE1">
        <w:rPr>
          <w:szCs w:val="24"/>
          <w:b w:val="0"/>
          <w:i w:val="0"/>
          <w:sz w:val="24"/>
          <w:spacing w:val="0"/>
          <w:w w:val="100"/>
          <w:rFonts/>
          <w:caps w:val="0"/>
        </w:rPr>
        <w:t>very</w:t>
      </w:r>
      <w:r w:rsidR="00AD3E19" w:rsidRPr="006F4DE1">
        <w:rPr>
          <w:szCs w:val="24"/>
          <w:b w:val="0"/>
          <w:i w:val="0"/>
          <w:sz w:val="24"/>
          <w:spacing w:val="0"/>
          <w:w w:val="100"/>
          <w:rFonts/>
          <w:caps w:val="0"/>
        </w:rPr>
        <w:t> </w:t>
      </w:r>
      <w:r w:rsidR="00AD3E19" w:rsidRPr="006F4DE1">
        <w:rPr>
          <w:szCs w:val="24"/>
          <w:b w:val="0"/>
          <w:i w:val="0"/>
          <w:sz w:val="24"/>
          <w:spacing w:val="0"/>
          <w:w w:val="100"/>
          <w:rFonts/>
          <w:caps w:val="0"/>
        </w:rPr>
        <w:t>fine</w:t>
      </w:r>
      <w:r w:rsidR="00AD3E19" w:rsidRPr="006F4DE1">
        <w:rPr>
          <w:szCs w:val="24"/>
          <w:b w:val="0"/>
          <w:i w:val="0"/>
          <w:sz w:val="24"/>
          <w:spacing w:val="0"/>
          <w:w w:val="100"/>
          <w:rFonts/>
          <w:caps w:val="0"/>
        </w:rPr>
        <w:t> </w:t>
      </w:r>
      <w:r w:rsidR="00AD3E19" w:rsidRPr="006F4DE1">
        <w:rPr>
          <w:szCs w:val="24"/>
          <w:b w:val="0"/>
          <w:i w:val="0"/>
          <w:sz w:val="24"/>
          <w:spacing w:val="0"/>
          <w:w w:val="100"/>
          <w:rFonts/>
          <w:caps w:val="0"/>
        </w:rPr>
        <w:t>grain</w:t>
      </w:r>
      <w:r w:rsidR="00AD3E19" w:rsidRPr="006F4DE1">
        <w:rPr>
          <w:szCs w:val="24"/>
          <w:b w:val="0"/>
          <w:i w:val="0"/>
          <w:sz w:val="24"/>
          <w:spacing w:val="0"/>
          <w:w w:val="100"/>
          <w:rFonts/>
          <w:caps w:val="0"/>
        </w:rPr>
        <w:t> </w:t>
      </w:r>
      <w:r w:rsidR="00AD3E19" w:rsidRPr="006F4DE1">
        <w:rPr>
          <w:szCs w:val="24"/>
          <w:b w:val="0"/>
          <w:i w:val="0"/>
          <w:sz w:val="24"/>
          <w:spacing w:val="0"/>
          <w:w w:val="100"/>
          <w:rFonts/>
          <w:caps w:val="0"/>
        </w:rPr>
        <w:t>granitic</w:t>
      </w:r>
      <w:r w:rsidR="00AD3E19" w:rsidRPr="006F4DE1">
        <w:rPr>
          <w:szCs w:val="24"/>
          <w:b w:val="0"/>
          <w:i w:val="0"/>
          <w:sz w:val="24"/>
          <w:spacing w:val="0"/>
          <w:w w:val="100"/>
          <w:rFonts/>
          <w:caps w:val="0"/>
        </w:rPr>
        <w:t> </w:t>
      </w:r>
      <w:r w:rsidR="00AD3E19" w:rsidRPr="006F4DE1">
        <w:rPr>
          <w:szCs w:val="24"/>
          <w:b w:val="0"/>
          <w:i w:val="0"/>
          <w:sz w:val="24"/>
          <w:spacing w:val="0"/>
          <w:w w:val="100"/>
          <w:rFonts/>
          <w:caps w:val="0"/>
        </w:rPr>
        <w:t>rock</w:t>
      </w:r>
      <w:r w:rsidR="00AD3E19" w:rsidRPr="006F4DE1">
        <w:rPr>
          <w:szCs w:val="24"/>
          <w:b w:val="0"/>
          <w:i w:val="0"/>
          <w:sz w:val="24"/>
          <w:spacing w:val="0"/>
          <w:w w:val="100"/>
          <w:rFonts/>
          <w:caps w:val="0"/>
        </w:rPr>
        <w:t> </w:t>
      </w:r>
      <w:r w:rsidR="00AD3E19" w:rsidRPr="006F4DE1">
        <w:rPr>
          <w:szCs w:val="24"/>
          <w:b w:val="0"/>
          <w:i w:val="0"/>
          <w:sz w:val="24"/>
          <w:spacing w:val="0"/>
          <w:w w:val="100"/>
          <w:rFonts/>
          <w:caps w:val="0"/>
        </w:rPr>
        <w:t>with</w:t>
      </w:r>
      <w:r w:rsidR="00AD3E19" w:rsidRPr="006F4DE1">
        <w:rPr>
          <w:szCs w:val="24"/>
          <w:b w:val="0"/>
          <w:i w:val="0"/>
          <w:sz w:val="24"/>
          <w:spacing w:val="0"/>
          <w:w w:val="100"/>
          <w:rFonts/>
          <w:caps w:val="0"/>
        </w:rPr>
        <w:t> </w:t>
      </w:r>
      <w:r w:rsidR="00AD3E19" w:rsidRPr="006F4DE1">
        <w:rPr>
          <w:szCs w:val="24"/>
          <w:b w:val="0"/>
          <w:i w:val="0"/>
          <w:sz w:val="24"/>
          <w:spacing w:val="0"/>
          <w:w w:val="100"/>
          <w:rFonts/>
          <w:caps w:val="0"/>
        </w:rPr>
        <w:t>mafic</w:t>
      </w:r>
      <w:r w:rsidR="00AD3E19" w:rsidRPr="006F4DE1">
        <w:rPr>
          <w:szCs w:val="24"/>
          <w:b w:val="0"/>
          <w:i w:val="0"/>
          <w:sz w:val="24"/>
          <w:spacing w:val="0"/>
          <w:w w:val="100"/>
          <w:rFonts/>
          <w:caps w:val="0"/>
        </w:rPr>
        <w:t> </w:t>
      </w:r>
      <w:r w:rsidR="00AD3E19" w:rsidRPr="006F4DE1">
        <w:rPr>
          <w:szCs w:val="24"/>
          <w:b w:val="0"/>
          <w:i w:val="0"/>
          <w:sz w:val="24"/>
          <w:spacing w:val="0"/>
          <w:w w:val="100"/>
          <w:rFonts/>
          <w:caps w:val="0"/>
        </w:rPr>
        <w:t>minerals</w:t>
      </w:r>
      <w:r w:rsidR="00AD3E19" w:rsidRPr="006F4DE1">
        <w:rPr>
          <w:szCs w:val="24"/>
          <w:b w:val="0"/>
          <w:i w:val="0"/>
          <w:sz w:val="24"/>
          <w:spacing w:val="0"/>
          <w:w w:val="100"/>
          <w:rFonts/>
          <w:caps w:val="0"/>
        </w:rPr>
        <w:t> </w:t>
      </w:r>
      <w:r w:rsidR="00AD3E19" w:rsidRPr="006F4DE1">
        <w:rPr>
          <w:szCs w:val="24"/>
          <w:b w:val="0"/>
          <w:i w:val="0"/>
          <w:sz w:val="24"/>
          <w:spacing w:val="0"/>
          <w:w w:val="100"/>
          <w:rFonts/>
          <w:caps w:val="0"/>
        </w:rPr>
        <w:t>as</w:t>
      </w:r>
      <w:r w:rsidR="00AD3E19" w:rsidRPr="006F4DE1">
        <w:rPr>
          <w:szCs w:val="24"/>
          <w:b w:val="0"/>
          <w:i w:val="0"/>
          <w:sz w:val="24"/>
          <w:spacing w:val="0"/>
          <w:w w:val="100"/>
          <w:rFonts/>
          <w:caps w:val="0"/>
        </w:rPr>
        <w:t> </w:t>
      </w:r>
      <w:r w:rsidR="00AD3E19" w:rsidRPr="006F4DE1">
        <w:rPr>
          <w:szCs w:val="24"/>
          <w:b w:val="0"/>
          <w:i w:val="0"/>
          <w:sz w:val="24"/>
          <w:spacing w:val="0"/>
          <w:w w:val="100"/>
          <w:rFonts/>
          <w:caps w:val="0"/>
        </w:rPr>
        <w:t>the</w:t>
      </w:r>
      <w:r w:rsidR="00AD3E19" w:rsidRPr="006F4DE1">
        <w:rPr>
          <w:szCs w:val="24"/>
          <w:b w:val="0"/>
          <w:i w:val="0"/>
          <w:sz w:val="24"/>
          <w:spacing w:val="0"/>
          <w:w w:val="100"/>
          <w:rFonts/>
          <w:caps w:val="0"/>
        </w:rPr>
        <w:t> </w:t>
      </w:r>
      <w:r w:rsidR="00AD3E19" w:rsidRPr="006F4DE1">
        <w:rPr>
          <w:szCs w:val="24"/>
          <w:b w:val="0"/>
          <w:i w:val="0"/>
          <w:sz w:val="24"/>
          <w:spacing w:val="0"/>
          <w:w w:val="100"/>
          <w:rFonts/>
          <w:caps w:val="0"/>
        </w:rPr>
        <w:t>matrix.</w:t>
      </w:r>
    </w:p>
    <w:p w14:paraId="790A77D2" w14:textId="77777777" w:rsidR="00A65A5F" w:rsidRPr="006F4DE1" w:rsidRDefault="00A65A5F" w:rsidP="006F4DE1">
      <w:pPr>
        <w:jc w:val="both"/>
        <w:spacing w:before="0" w:beforeAutospacing="0" w:after="160" w:afterAutospacing="0" w:lineRule="auto" w:line="360"/>
        <w:rPr>
          <w:szCs w:val="24"/>
          <w:b w:val="0"/>
          <w:i w:val="0"/>
          <w:sz w:val="24"/>
          <w:spacing w:val="0"/>
          <w:w w:val="100"/>
          <w:rFonts/>
          <w:caps w:val="0"/>
        </w:rPr>
        <w:snapToGrid w:val="0"/>
        <w:textAlignment w:val="baseline"/>
        <w:tabs>
          <w:tab w:val="left" w:pos="1947"/>
        </w:tabs>
      </w:pPr>
      <w:r>
        <w:rPr>
          <w:b w:val="0"/>
          <w:i w:val="0"/>
          <w:sz w:val="24"/>
          <w:spacing w:val="0"/>
          <w:w w:val="100"/>
          <w:rFonts/>
          <w:caps w:val="0"/>
        </w:rPr>
        <w:t/>
      </w:r>
    </w:p>
    <w:p w14:paraId="21A3BC8F" w14:textId="77777777" w:rsidR="00AD3E19" w:rsidRPr="006F4DE1" w:rsidRDefault="00AD3E19" w:rsidP="006F4DE1">
      <w:pPr>
        <w:jc w:val="both"/>
        <w:spacing w:before="0" w:beforeAutospacing="0" w:after="160" w:afterAutospacing="0" w:lineRule="auto" w:line="360"/>
        <w:rPr>
          <w:szCs w:val="24"/>
          <w:bCs/>
          <w:b w:val="1"/>
          <w:i w:val="0"/>
          <w:sz w:val="24"/>
          <w:spacing w:val="0"/>
          <w:w w:val="100"/>
          <w:rFonts/>
          <w:caps w:val="0"/>
        </w:rPr>
        <w:snapToGrid w:val="0"/>
        <w:textAlignment w:val="baseline"/>
        <w:tabs>
          <w:tab w:val="left" w:pos="1947"/>
        </w:tabs>
      </w:pPr>
      <w:r w:rsidRPr="006F4DE1">
        <w:rPr>
          <w:szCs w:val="24"/>
          <w:bCs/>
          <w:b w:val="1"/>
          <w:i w:val="0"/>
          <w:sz w:val="24"/>
          <w:spacing w:val="0"/>
          <w:w w:val="100"/>
          <w:rFonts/>
          <w:caps w:val="0"/>
        </w:rPr>
        <w:t>LOCATION</w:t>
      </w:r>
      <w:r w:rsidRPr="006F4DE1">
        <w:rPr>
          <w:szCs w:val="24"/>
          <w:bCs/>
          <w:b w:val="1"/>
          <w:i w:val="0"/>
          <w:sz w:val="24"/>
          <w:spacing w:val="0"/>
          <w:w w:val="100"/>
          <w:rFonts/>
          <w:caps w:val="0"/>
        </w:rPr>
        <w:t> </w:t>
      </w:r>
      <w:r w:rsidRPr="006F4DE1">
        <w:rPr>
          <w:szCs w:val="24"/>
          <w:bCs/>
          <w:b w:val="1"/>
          <w:i w:val="0"/>
          <w:sz w:val="24"/>
          <w:spacing w:val="0"/>
          <w:w w:val="100"/>
          <w:rFonts/>
          <w:caps w:val="0"/>
        </w:rPr>
        <w:t>21</w:t>
      </w:r>
      <w:r w:rsidRPr="006F4DE1">
        <w:rPr>
          <w:szCs w:val="24"/>
          <w:bCs/>
          <w:b w:val="1"/>
          <w:i w:val="0"/>
          <w:sz w:val="24"/>
          <w:spacing w:val="0"/>
          <w:w w:val="100"/>
          <w:rFonts/>
          <w:caps w:val="0"/>
        </w:rPr>
        <w:t> </w:t>
      </w:r>
    </w:p>
    <w:p w14:paraId="21858ACD" w14:textId="77777777" w:rsidR="00AD3E19" w:rsidRPr="006F4DE1" w:rsidRDefault="00AD3E19" w:rsidP="006F4DE1">
      <w:pPr>
        <w:spacing w:before="0" w:beforeAutospacing="0" w:after="160" w:afterAutospacing="0" w:lineRule="auto" w:line="360"/>
        <w:rPr>
          <w:szCs w:val="24"/>
          <w:bCs/>
          <w:lang w:val="en-GB" w:eastAsia="en-GB"/>
          <w:b w:val="1"/>
          <w:i w:val="0"/>
          <w:color w:val="000000"/>
          <w:sz w:val="24"/>
          <w:spacing w:val="0"/>
          <w:w w:val="100"/>
          <w:rFonts w:eastAsia="Times New Roman"/>
          <w:caps w:val="0"/>
        </w:rPr>
        <w:snapToGrid w:val="0"/>
        <w:textAlignment w:val="baseline"/>
      </w:pPr>
      <w:r w:rsidRPr="006F4DE1">
        <w:rPr>
          <w:szCs w:val="24"/>
          <w:bCs/>
          <w:b w:val="1"/>
          <w:i w:val="0"/>
          <w:sz w:val="24"/>
          <w:spacing w:val="0"/>
          <w:w w:val="100"/>
          <w:rFonts/>
          <w:caps w:val="0"/>
        </w:rPr>
        <w:t>Coordinates;</w:t>
      </w:r>
      <w:r w:rsidRPr="006F4DE1">
        <w:rPr>
          <w:szCs w:val="24"/>
          <w:bCs/>
          <w:b w:val="1"/>
          <w:i w:val="0"/>
          <w:color w:val="000000"/>
          <w:sz w:val="24"/>
          <w:spacing w:val="0"/>
          <w:w w:val="100"/>
          <w:rFonts/>
          <w:caps w:val="0"/>
        </w:rPr>
        <w:t>  </w:t>
      </w:r>
      <w:r w:rsidRPr="006F4DE1">
        <w:rPr>
          <w:szCs w:val="24"/>
          <w:bCs/>
          <w:lang w:val="en-GB" w:eastAsia="en-GB"/>
          <w:b w:val="1"/>
          <w:i w:val="0"/>
          <w:color w:val="000000"/>
          <w:sz w:val="24"/>
          <w:spacing w:val="0"/>
          <w:w w:val="100"/>
          <w:rFonts w:eastAsia="Times New Roman"/>
          <w:caps w:val="0"/>
        </w:rPr>
        <w:t>7.2067667,</w:t>
      </w:r>
      <w:r w:rsidRPr="006F4DE1">
        <w:rPr>
          <w:szCs w:val="24"/>
          <w:bCs/>
          <w:lang w:val="en-GB" w:eastAsia="en-GB"/>
          <w:b w:val="1"/>
          <w:i w:val="0"/>
          <w:color w:val="000000"/>
          <w:sz w:val="24"/>
          <w:spacing w:val="0"/>
          <w:w w:val="100"/>
          <w:rFonts w:eastAsia="Times New Roman"/>
          <w:caps w:val="0"/>
        </w:rPr>
        <w:t> </w:t>
      </w:r>
      <w:r w:rsidRPr="006F4DE1">
        <w:rPr>
          <w:szCs w:val="24"/>
          <w:bCs/>
          <w:lang w:val="en-GB" w:eastAsia="en-GB"/>
          <w:b w:val="1"/>
          <w:i w:val="0"/>
          <w:color w:val="000000"/>
          <w:sz w:val="24"/>
          <w:spacing w:val="0"/>
          <w:w w:val="100"/>
          <w:rFonts w:eastAsia="Times New Roman"/>
          <w:caps w:val="0"/>
        </w:rPr>
        <w:t>3.3390000</w:t>
      </w:r>
    </w:p>
    <w:p w14:paraId="1B2A8D94" w14:textId="77777777" w:rsidR="00AD3E19" w:rsidRPr="006F4DE1" w:rsidRDefault="00AD3E19" w:rsidP="006F4DE1">
      <w:pPr>
        <w:spacing w:before="0" w:beforeAutospacing="0" w:after="160" w:afterAutospacing="0" w:lineRule="auto" w:line="360"/>
        <w:rPr>
          <w:szCs w:val="24"/>
          <w:bCs/>
          <w:b w:val="1"/>
          <w:i w:val="0"/>
          <w:sz w:val="24"/>
          <w:spacing w:val="0"/>
          <w:w w:val="100"/>
          <w:rFonts/>
          <w:caps w:val="0"/>
        </w:rPr>
        <w:snapToGrid w:val="0"/>
        <w:textAlignment w:val="baseline"/>
      </w:pPr>
      <w:r w:rsidRPr="006F4DE1">
        <w:rPr>
          <w:szCs w:val="24"/>
          <w:bCs/>
          <w:b w:val="1"/>
          <w:i w:val="0"/>
          <w:sz w:val="24"/>
          <w:spacing w:val="0"/>
          <w:w w:val="100"/>
          <w:rFonts/>
          <w:caps w:val="0"/>
        </w:rPr>
        <w:t>Weather:</w:t>
      </w:r>
      <w:r w:rsidRPr="006F4DE1">
        <w:rPr>
          <w:szCs w:val="24"/>
          <w:bCs/>
          <w:b w:val="1"/>
          <w:i w:val="0"/>
          <w:sz w:val="24"/>
          <w:spacing w:val="0"/>
          <w:w w:val="100"/>
          <w:rFonts/>
          <w:caps w:val="0"/>
        </w:rPr>
        <w:t> </w:t>
      </w:r>
      <w:r w:rsidRPr="006F4DE1">
        <w:rPr>
          <w:szCs w:val="24"/>
          <w:bCs/>
          <w:b w:val="1"/>
          <w:i w:val="0"/>
          <w:sz w:val="24"/>
          <w:spacing w:val="0"/>
          <w:w w:val="100"/>
          <w:rFonts/>
          <w:caps w:val="0"/>
        </w:rPr>
        <w:t>34</w:t>
      </w:r>
      <w:r w:rsidRPr="006F4DE1">
        <w:rPr>
          <w:szCs w:val="24"/>
          <w:bCs/>
          <w:b w:val="1"/>
          <w:i w:val="0"/>
          <w:sz w:val="24"/>
          <w:spacing w:val="0"/>
          <w:w w:val="100"/>
          <w:vertAlign w:val="superscript"/>
          <w:rFonts/>
          <w:caps w:val="0"/>
        </w:rPr>
        <w:t>o</w:t>
      </w:r>
      <w:r w:rsidRPr="006F4DE1">
        <w:rPr>
          <w:szCs w:val="24"/>
          <w:bCs/>
          <w:b w:val="1"/>
          <w:i w:val="0"/>
          <w:sz w:val="24"/>
          <w:spacing w:val="0"/>
          <w:w w:val="100"/>
          <w:rFonts/>
          <w:caps w:val="0"/>
        </w:rPr>
        <w:t>C,</w:t>
      </w:r>
      <w:r w:rsidRPr="006F4DE1">
        <w:rPr>
          <w:szCs w:val="24"/>
          <w:bCs/>
          <w:b w:val="1"/>
          <w:i w:val="0"/>
          <w:sz w:val="24"/>
          <w:spacing w:val="0"/>
          <w:w w:val="100"/>
          <w:rFonts/>
          <w:caps w:val="0"/>
        </w:rPr>
        <w:t> </w:t>
      </w:r>
      <w:r w:rsidRPr="006F4DE1">
        <w:rPr>
          <w:szCs w:val="24"/>
          <w:bCs/>
          <w:b w:val="1"/>
          <w:i w:val="0"/>
          <w:sz w:val="24"/>
          <w:spacing w:val="0"/>
          <w:w w:val="100"/>
          <w:rFonts/>
          <w:caps w:val="0"/>
        </w:rPr>
        <w:t>sunny</w:t>
      </w:r>
    </w:p>
    <w:p w14:paraId="4A861598" w14:textId="77777777" w:rsidR="00AD3E19" w:rsidRPr="006F4DE1" w:rsidRDefault="00AD3E19" w:rsidP="006F4DE1">
      <w:pPr>
        <w:spacing w:before="0" w:beforeAutospacing="0" w:after="160" w:afterAutospacing="0" w:lineRule="auto" w:line="360"/>
        <w:rPr>
          <w:szCs w:val="24"/>
          <w:bCs/>
          <w:b w:val="1"/>
          <w:i w:val="0"/>
          <w:sz w:val="24"/>
          <w:spacing w:val="0"/>
          <w:w w:val="100"/>
          <w:rFonts/>
          <w:caps w:val="0"/>
        </w:rPr>
        <w:snapToGrid w:val="0"/>
        <w:textAlignment w:val="baseline"/>
      </w:pPr>
      <w:r w:rsidRPr="006F4DE1">
        <w:rPr>
          <w:szCs w:val="24"/>
          <w:bCs/>
          <w:b w:val="1"/>
          <w:i w:val="0"/>
          <w:sz w:val="24"/>
          <w:spacing w:val="0"/>
          <w:w w:val="100"/>
          <w:rFonts/>
          <w:caps w:val="0"/>
        </w:rPr>
        <w:t>Altitude:</w:t>
      </w:r>
      <w:r w:rsidRPr="006F4DE1">
        <w:rPr>
          <w:szCs w:val="24"/>
          <w:bCs/>
          <w:b w:val="1"/>
          <w:i w:val="0"/>
          <w:sz w:val="24"/>
          <w:spacing w:val="0"/>
          <w:w w:val="100"/>
          <w:rFonts/>
          <w:caps w:val="0"/>
        </w:rPr>
        <w:t> </w:t>
      </w:r>
      <w:r w:rsidRPr="006F4DE1">
        <w:rPr>
          <w:szCs w:val="24"/>
          <w:bCs/>
          <w:b w:val="1"/>
          <w:i w:val="0"/>
          <w:sz w:val="24"/>
          <w:spacing w:val="0"/>
          <w:w w:val="100"/>
          <w:rFonts/>
          <w:caps w:val="0"/>
        </w:rPr>
        <w:t>68m</w:t>
      </w:r>
      <w:r w:rsidRPr="006F4DE1">
        <w:rPr>
          <w:szCs w:val="24"/>
          <w:bCs/>
          <w:b w:val="1"/>
          <w:i w:val="0"/>
          <w:sz w:val="24"/>
          <w:spacing w:val="0"/>
          <w:w w:val="100"/>
          <w:rFonts/>
          <w:caps w:val="0"/>
        </w:rPr>
        <w:t> </w:t>
      </w:r>
      <w:r w:rsidRPr="006F4DE1">
        <w:rPr>
          <w:szCs w:val="24"/>
          <w:bCs/>
          <w:b w:val="1"/>
          <w:i w:val="0"/>
          <w:sz w:val="24"/>
          <w:spacing w:val="0"/>
          <w:w w:val="100"/>
          <w:rFonts/>
          <w:caps w:val="0"/>
        </w:rPr>
        <w:t>Above</w:t>
      </w:r>
      <w:r w:rsidRPr="006F4DE1">
        <w:rPr>
          <w:szCs w:val="24"/>
          <w:bCs/>
          <w:b w:val="1"/>
          <w:i w:val="0"/>
          <w:sz w:val="24"/>
          <w:spacing w:val="0"/>
          <w:w w:val="100"/>
          <w:rFonts/>
          <w:caps w:val="0"/>
        </w:rPr>
        <w:t> </w:t>
      </w:r>
      <w:r w:rsidRPr="006F4DE1">
        <w:rPr>
          <w:szCs w:val="24"/>
          <w:bCs/>
          <w:b w:val="1"/>
          <w:i w:val="0"/>
          <w:sz w:val="24"/>
          <w:spacing w:val="0"/>
          <w:w w:val="100"/>
          <w:rFonts/>
          <w:caps w:val="0"/>
        </w:rPr>
        <w:t>MSL</w:t>
      </w:r>
    </w:p>
    <w:p w14:paraId="14F75637" w14:textId="77777777" w:rsidR="00AD3E19" w:rsidRPr="006F4DE1" w:rsidRDefault="00AD3E19" w:rsidP="006F4DE1">
      <w:pPr>
        <w:spacing w:before="0" w:beforeAutospacing="0" w:after="160" w:afterAutospacing="0" w:lineRule="auto" w:line="360"/>
        <w:rPr>
          <w:szCs w:val="24"/>
          <w:bCs/>
          <w:b w:val="1"/>
          <w:i w:val="0"/>
          <w:sz w:val="24"/>
          <w:spacing w:val="0"/>
          <w:w w:val="100"/>
          <w:rFonts/>
          <w:caps w:val="0"/>
        </w:rPr>
        <w:snapToGrid w:val="0"/>
        <w:textAlignment w:val="baseline"/>
      </w:pPr>
      <w:r w:rsidRPr="004C7298">
        <w:rPr>
          <w:szCs w:val="24"/>
          <w:bCs/>
          <w:b w:val="1"/>
          <w:i w:val="0"/>
          <w:sz w:val="24"/>
          <w:spacing w:val="0"/>
          <w:w w:val="100"/>
          <w:rFonts/>
          <w:caps w:val="0"/>
        </w:rPr>
        <w:t>Orientation</w:t>
      </w:r>
      <w:r w:rsidRPr="004C7298">
        <w:rPr>
          <w:szCs w:val="24"/>
          <w:bCs/>
          <w:b w:val="1"/>
          <w:i w:val="0"/>
          <w:sz w:val="24"/>
          <w:spacing w:val="0"/>
          <w:w w:val="100"/>
          <w:rFonts/>
          <w:caps w:val="0"/>
        </w:rPr>
        <w:t> </w:t>
      </w:r>
      <w:r w:rsidRPr="004C7298">
        <w:rPr>
          <w:szCs w:val="24"/>
          <w:bCs/>
          <w:b w:val="1"/>
          <w:i w:val="0"/>
          <w:sz w:val="24"/>
          <w:spacing w:val="0"/>
          <w:w w:val="100"/>
          <w:rFonts/>
          <w:caps w:val="0"/>
        </w:rPr>
        <w:t>of</w:t>
      </w:r>
      <w:r w:rsidRPr="004C7298">
        <w:rPr>
          <w:szCs w:val="24"/>
          <w:bCs/>
          <w:b w:val="1"/>
          <w:i w:val="0"/>
          <w:sz w:val="24"/>
          <w:spacing w:val="0"/>
          <w:w w:val="100"/>
          <w:rFonts/>
          <w:caps w:val="0"/>
        </w:rPr>
        <w:t> </w:t>
      </w:r>
      <w:r w:rsidRPr="004C7298">
        <w:rPr>
          <w:szCs w:val="24"/>
          <w:bCs/>
          <w:b w:val="1"/>
          <w:i w:val="0"/>
          <w:sz w:val="24"/>
          <w:spacing w:val="0"/>
          <w:w w:val="100"/>
          <w:rFonts/>
          <w:caps w:val="0"/>
        </w:rPr>
        <w:t>outcrop</w:t>
      </w:r>
      <w:r w:rsidRPr="006F4DE1">
        <w:rPr>
          <w:szCs w:val="24"/>
          <w:bCs/>
          <w:b w:val="1"/>
          <w:i w:val="0"/>
          <w:sz w:val="24"/>
          <w:spacing w:val="0"/>
          <w:w w:val="100"/>
          <w:rFonts/>
          <w:caps w:val="0"/>
        </w:rPr>
        <w:t>:</w:t>
      </w:r>
      <w:r w:rsidRPr="006F4DE1">
        <w:rPr>
          <w:szCs w:val="24"/>
          <w:bCs/>
          <w:b w:val="1"/>
          <w:i w:val="0"/>
          <w:sz w:val="24"/>
          <w:spacing w:val="0"/>
          <w:w w:val="100"/>
          <w:rFonts/>
          <w:caps w:val="0"/>
        </w:rPr>
        <w:t> </w:t>
      </w:r>
      <w:r w:rsidRPr="006F4DE1">
        <w:rPr>
          <w:szCs w:val="24"/>
          <w:bCs/>
          <w:b w:val="1"/>
          <w:i w:val="0"/>
          <w:sz w:val="24"/>
          <w:spacing w:val="0"/>
          <w:w w:val="100"/>
          <w:rFonts/>
          <w:caps w:val="0"/>
        </w:rPr>
        <w:t>Trending</w:t>
      </w:r>
      <w:r w:rsidRPr="006F4DE1">
        <w:rPr>
          <w:szCs w:val="24"/>
          <w:bCs/>
          <w:b w:val="1"/>
          <w:i w:val="0"/>
          <w:sz w:val="24"/>
          <w:spacing w:val="0"/>
          <w:w w:val="100"/>
          <w:rFonts/>
          <w:caps w:val="0"/>
        </w:rPr>
        <w:t> </w:t>
      </w:r>
      <w:r w:rsidRPr="006F4DE1">
        <w:rPr>
          <w:szCs w:val="24"/>
          <w:bCs/>
          <w:b w:val="1"/>
          <w:i w:val="0"/>
          <w:sz w:val="24"/>
          <w:spacing w:val="0"/>
          <w:w w:val="100"/>
          <w:rFonts/>
          <w:caps w:val="0"/>
        </w:rPr>
        <w:t>North-West</w:t>
      </w:r>
    </w:p>
    <w:p w14:paraId="6FB34854" w14:textId="77777777" w:rsidR="00AD3E19" w:rsidRPr="006F4DE1" w:rsidRDefault="00AD3E19" w:rsidP="006F4DE1">
      <w:pPr>
        <w:spacing w:before="0" w:beforeAutospacing="0" w:after="160" w:afterAutospacing="0" w:lineRule="auto" w:line="360"/>
        <w:rPr>
          <w:szCs w:val="24"/>
          <w:bCs/>
          <w:b w:val="1"/>
          <w:i w:val="0"/>
          <w:sz w:val="24"/>
          <w:spacing w:val="0"/>
          <w:w w:val="100"/>
          <w:rFonts/>
          <w:caps w:val="0"/>
        </w:rPr>
        <w:snapToGrid w:val="0"/>
        <w:textAlignment w:val="baseline"/>
      </w:pPr>
      <w:r>
        <w:rPr>
          <w:b w:val="1"/>
          <w:i w:val="0"/>
          <w:sz w:val="24"/>
          <w:spacing w:val="0"/>
          <w:w w:val="100"/>
          <w:rFonts/>
          <w:caps w:val="0"/>
        </w:rPr>
        <w:t/>
      </w:r>
    </w:p>
    <w:p w14:paraId="4BEAC23D" w14:textId="77777777" w:rsidR="00AD3E19" w:rsidRPr="006F4DE1" w:rsidRDefault="00AD3E19" w:rsidP="006F4DE1">
      <w:pPr>
        <w:spacing w:before="0" w:beforeAutospacing="0" w:after="160" w:afterAutospacing="0" w:lineRule="auto" w:line="360"/>
        <w:rPr>
          <w:szCs w:val="24"/>
          <w:b w:val="0"/>
          <w:i w:val="0"/>
          <w:sz w:val="24"/>
          <w:spacing w:val="0"/>
          <w:w w:val="100"/>
          <w:rFonts/>
          <w:caps w:val="0"/>
        </w:rPr>
        <w:snapToGrid w:val="0"/>
        <w:textAlignment w:val="baseline"/>
      </w:pPr>
      <w:r w:rsidRPr="006F4DE1">
        <w:rPr>
          <w:szCs w:val="24"/>
          <w:bCs/>
          <w:b w:val="1"/>
          <w:i w:val="0"/>
          <w:sz w:val="24"/>
          <w:spacing w:val="0"/>
          <w:w w:val="100"/>
          <w:rFonts/>
          <w:caps w:val="0"/>
        </w:rPr>
        <w:t>Outcrop</w:t>
      </w:r>
      <w:r w:rsidRPr="006F4DE1">
        <w:rPr>
          <w:szCs w:val="24"/>
          <w:bCs/>
          <w:b w:val="1"/>
          <w:i w:val="0"/>
          <w:sz w:val="24"/>
          <w:spacing w:val="0"/>
          <w:w w:val="100"/>
          <w:rFonts/>
          <w:caps w:val="0"/>
        </w:rPr>
        <w:t> </w:t>
      </w:r>
      <w:r w:rsidRPr="006F4DE1">
        <w:rPr>
          <w:szCs w:val="24"/>
          <w:bCs/>
          <w:b w:val="1"/>
          <w:i w:val="0"/>
          <w:sz w:val="24"/>
          <w:spacing w:val="0"/>
          <w:w w:val="100"/>
          <w:rFonts/>
          <w:caps w:val="0"/>
        </w:rPr>
        <w:t>name</w:t>
      </w:r>
      <w:r w:rsidRPr="006F4DE1">
        <w:rPr>
          <w:szCs w:val="24"/>
          <w:b w:val="0"/>
          <w:i w:val="0"/>
          <w:sz w:val="24"/>
          <w:spacing w:val="0"/>
          <w:w w:val="100"/>
          <w:rFonts/>
          <w:caps w:val="0"/>
        </w:rPr>
        <w:t>:</w:t>
      </w:r>
      <w:r w:rsidRPr="006F4DE1">
        <w:rPr>
          <w:szCs w:val="24"/>
          <w:b w:val="0"/>
          <w:i w:val="0"/>
          <w:sz w:val="24"/>
          <w:spacing w:val="0"/>
          <w:w w:val="100"/>
          <w:rFonts/>
          <w:caps w:val="0"/>
        </w:rPr>
        <w:t> </w:t>
      </w:r>
      <w:r w:rsidRPr="006F4DE1">
        <w:rPr>
          <w:szCs w:val="24"/>
          <w:b w:val="0"/>
          <w:i w:val="0"/>
          <w:sz w:val="24"/>
          <w:spacing w:val="0"/>
          <w:w w:val="100"/>
          <w:rFonts/>
          <w:caps w:val="0"/>
        </w:rPr>
        <w:t>Normal</w:t>
      </w:r>
      <w:r w:rsidRPr="006F4DE1">
        <w:rPr>
          <w:szCs w:val="24"/>
          <w:b w:val="0"/>
          <w:i w:val="0"/>
          <w:sz w:val="24"/>
          <w:spacing w:val="0"/>
          <w:w w:val="100"/>
          <w:rFonts/>
          <w:caps w:val="0"/>
        </w:rPr>
        <w:t> </w:t>
      </w:r>
      <w:r w:rsidRPr="006F4DE1">
        <w:rPr>
          <w:szCs w:val="24"/>
          <w:b w:val="0"/>
          <w:i w:val="0"/>
          <w:sz w:val="24"/>
          <w:spacing w:val="0"/>
          <w:w w:val="100"/>
          <w:rFonts/>
          <w:caps w:val="0"/>
        </w:rPr>
        <w:t>Granite</w:t>
      </w:r>
    </w:p>
    <w:p w14:paraId="082A8497" w14:textId="77777777" w:rsidR="00AD3E19" w:rsidRPr="006F4DE1" w:rsidRDefault="00AD3E19" w:rsidP="006F4DE1">
      <w:pPr>
        <w:jc w:val="both"/>
        <w:spacing w:before="0" w:beforeAutospacing="0" w:after="160" w:afterAutospacing="0" w:lineRule="auto" w:line="360"/>
        <w:rPr>
          <w:szCs w:val="24"/>
          <w:b w:val="0"/>
          <w:i w:val="0"/>
          <w:sz w:val="24"/>
          <w:spacing w:val="0"/>
          <w:w w:val="100"/>
          <w:rFonts/>
          <w:caps w:val="0"/>
        </w:rPr>
        <w:snapToGrid w:val="0"/>
        <w:textAlignment w:val="baseline"/>
        <w:tabs>
          <w:tab w:val="left" w:pos="1947"/>
        </w:tabs>
      </w:pPr>
      <w:r w:rsidRPr="006F4DE1">
        <w:rPr>
          <w:szCs w:val="24"/>
          <w:bCs/>
          <w:b w:val="1"/>
          <w:i w:val="0"/>
          <w:sz w:val="24"/>
          <w:spacing w:val="0"/>
          <w:w w:val="100"/>
          <w:rFonts/>
          <w:caps w:val="0"/>
        </w:rPr>
        <w:t>Description</w:t>
      </w:r>
      <w:r w:rsidRPr="006F4DE1">
        <w:rPr>
          <w:szCs w:val="24"/>
          <w:b w:val="0"/>
          <w:i w:val="0"/>
          <w:sz w:val="24"/>
          <w:spacing w:val="0"/>
          <w:w w:val="100"/>
          <w:rFonts/>
          <w:caps w:val="0"/>
        </w:rPr>
        <w:t>:</w:t>
      </w:r>
      <w:r w:rsidRPr="006F4DE1">
        <w:rPr>
          <w:szCs w:val="24"/>
          <w:b w:val="0"/>
          <w:i w:val="0"/>
          <w:sz w:val="24"/>
          <w:spacing w:val="0"/>
          <w:w w:val="100"/>
          <w:rFonts/>
          <w:caps w:val="0"/>
        </w:rPr>
        <w:t> </w:t>
      </w:r>
      <w:r w:rsidRPr="006F4DE1">
        <w:rPr>
          <w:szCs w:val="24"/>
          <w:b w:val="0"/>
          <w:i w:val="0"/>
          <w:sz w:val="24"/>
          <w:spacing w:val="0"/>
          <w:w w:val="100"/>
          <w:rFonts/>
          <w:caps w:val="0"/>
        </w:rPr>
        <w:t>A</w:t>
      </w:r>
      <w:r w:rsidRPr="006F4DE1">
        <w:rPr>
          <w:szCs w:val="24"/>
          <w:b w:val="0"/>
          <w:i w:val="0"/>
          <w:sz w:val="24"/>
          <w:spacing w:val="0"/>
          <w:w w:val="100"/>
          <w:rFonts/>
          <w:caps w:val="0"/>
        </w:rPr>
        <w:t> </w:t>
      </w:r>
      <w:r w:rsidRPr="006F4DE1">
        <w:rPr>
          <w:szCs w:val="24"/>
          <w:b w:val="0"/>
          <w:i w:val="0"/>
          <w:sz w:val="24"/>
          <w:spacing w:val="0"/>
          <w:w w:val="100"/>
          <w:rFonts/>
          <w:caps w:val="0"/>
        </w:rPr>
        <w:t>low-lying</w:t>
      </w:r>
      <w:r w:rsidRPr="006F4DE1">
        <w:rPr>
          <w:szCs w:val="24"/>
          <w:b w:val="0"/>
          <w:i w:val="0"/>
          <w:sz w:val="24"/>
          <w:spacing w:val="0"/>
          <w:w w:val="100"/>
          <w:rFonts/>
          <w:caps w:val="0"/>
        </w:rPr>
        <w:t> </w:t>
      </w:r>
      <w:r w:rsidRPr="006F4DE1">
        <w:rPr>
          <w:szCs w:val="24"/>
          <w:b w:val="0"/>
          <w:i w:val="0"/>
          <w:sz w:val="24"/>
          <w:spacing w:val="0"/>
          <w:w w:val="100"/>
          <w:rFonts/>
          <w:caps w:val="0"/>
        </w:rPr>
        <w:t>granite</w:t>
      </w:r>
      <w:r w:rsidRPr="006F4DE1">
        <w:rPr>
          <w:szCs w:val="24"/>
          <w:b w:val="0"/>
          <w:i w:val="0"/>
          <w:sz w:val="24"/>
          <w:spacing w:val="0"/>
          <w:w w:val="100"/>
          <w:rFonts/>
          <w:caps w:val="0"/>
        </w:rPr>
        <w:t> </w:t>
      </w:r>
      <w:r w:rsidRPr="006F4DE1">
        <w:rPr>
          <w:szCs w:val="24"/>
          <w:b w:val="0"/>
          <w:i w:val="0"/>
          <w:sz w:val="24"/>
          <w:spacing w:val="0"/>
          <w:w w:val="100"/>
          <w:rFonts/>
          <w:caps w:val="0"/>
        </w:rPr>
        <w:t>that</w:t>
      </w:r>
      <w:r w:rsidRPr="006F4DE1">
        <w:rPr>
          <w:szCs w:val="24"/>
          <w:b w:val="0"/>
          <w:i w:val="0"/>
          <w:sz w:val="24"/>
          <w:spacing w:val="0"/>
          <w:w w:val="100"/>
          <w:rFonts/>
          <w:caps w:val="0"/>
        </w:rPr>
        <w:t> </w:t>
      </w:r>
      <w:r w:rsidRPr="006F4DE1">
        <w:rPr>
          <w:szCs w:val="24"/>
          <w:b w:val="0"/>
          <w:i w:val="0"/>
          <w:sz w:val="24"/>
          <w:spacing w:val="0"/>
          <w:w w:val="100"/>
          <w:rFonts/>
          <w:caps w:val="0"/>
        </w:rPr>
        <w:t>has</w:t>
      </w:r>
      <w:r w:rsidRPr="006F4DE1">
        <w:rPr>
          <w:szCs w:val="24"/>
          <w:b w:val="0"/>
          <w:i w:val="0"/>
          <w:sz w:val="24"/>
          <w:spacing w:val="0"/>
          <w:w w:val="100"/>
          <w:rFonts/>
          <w:caps w:val="0"/>
        </w:rPr>
        <w:t> </w:t>
      </w:r>
      <w:r w:rsidRPr="006F4DE1">
        <w:rPr>
          <w:szCs w:val="24"/>
          <w:b w:val="0"/>
          <w:i w:val="0"/>
          <w:sz w:val="24"/>
          <w:spacing w:val="0"/>
          <w:w w:val="100"/>
          <w:rFonts/>
          <w:caps w:val="0"/>
        </w:rPr>
        <w:t>undergone</w:t>
      </w:r>
      <w:r w:rsidRPr="006F4DE1">
        <w:rPr>
          <w:szCs w:val="24"/>
          <w:b w:val="0"/>
          <w:i w:val="0"/>
          <w:sz w:val="24"/>
          <w:spacing w:val="0"/>
          <w:w w:val="100"/>
          <w:rFonts/>
          <w:caps w:val="0"/>
        </w:rPr>
        <w:t> </w:t>
      </w:r>
      <w:r w:rsidRPr="006F4DE1">
        <w:rPr>
          <w:szCs w:val="24"/>
          <w:b w:val="0"/>
          <w:i w:val="0"/>
          <w:sz w:val="24"/>
          <w:spacing w:val="0"/>
          <w:w w:val="100"/>
          <w:rFonts/>
          <w:caps w:val="0"/>
        </w:rPr>
        <w:t>an</w:t>
      </w:r>
      <w:r w:rsidRPr="006F4DE1">
        <w:rPr>
          <w:szCs w:val="24"/>
          <w:b w:val="0"/>
          <w:i w:val="0"/>
          <w:sz w:val="24"/>
          <w:spacing w:val="0"/>
          <w:w w:val="100"/>
          <w:rFonts/>
          <w:caps w:val="0"/>
        </w:rPr>
        <w:t> </w:t>
      </w:r>
      <w:r w:rsidRPr="006F4DE1">
        <w:rPr>
          <w:szCs w:val="24"/>
          <w:b w:val="0"/>
          <w:i w:val="0"/>
          <w:sz w:val="24"/>
          <w:spacing w:val="0"/>
          <w:w w:val="100"/>
          <w:rFonts/>
          <w:caps w:val="0"/>
        </w:rPr>
        <w:t>intense</w:t>
      </w:r>
      <w:r w:rsidRPr="006F4DE1">
        <w:rPr>
          <w:szCs w:val="24"/>
          <w:b w:val="0"/>
          <w:i w:val="0"/>
          <w:sz w:val="24"/>
          <w:spacing w:val="0"/>
          <w:w w:val="100"/>
          <w:rFonts/>
          <w:caps w:val="0"/>
        </w:rPr>
        <w:t> </w:t>
      </w:r>
      <w:r w:rsidRPr="006F4DE1">
        <w:rPr>
          <w:szCs w:val="24"/>
          <w:b w:val="0"/>
          <w:i w:val="0"/>
          <w:sz w:val="24"/>
          <w:spacing w:val="0"/>
          <w:w w:val="100"/>
          <w:rFonts/>
          <w:caps w:val="0"/>
        </w:rPr>
        <w:t>weathering</w:t>
      </w:r>
      <w:r w:rsidRPr="006F4DE1">
        <w:rPr>
          <w:szCs w:val="24"/>
          <w:b w:val="0"/>
          <w:i w:val="0"/>
          <w:sz w:val="24"/>
          <w:spacing w:val="0"/>
          <w:w w:val="100"/>
          <w:rFonts/>
          <w:caps w:val="0"/>
        </w:rPr>
        <w:t> </w:t>
      </w:r>
      <w:r w:rsidRPr="006F4DE1">
        <w:rPr>
          <w:szCs w:val="24"/>
          <w:b w:val="0"/>
          <w:i w:val="0"/>
          <w:sz w:val="24"/>
          <w:spacing w:val="0"/>
          <w:w w:val="100"/>
          <w:rFonts/>
          <w:caps w:val="0"/>
        </w:rPr>
        <w:t>process.</w:t>
      </w:r>
      <w:r w:rsidRPr="006F4DE1">
        <w:rPr>
          <w:szCs w:val="24"/>
          <w:b w:val="0"/>
          <w:i w:val="0"/>
          <w:sz w:val="24"/>
          <w:spacing w:val="0"/>
          <w:w w:val="100"/>
          <w:rFonts/>
          <w:caps w:val="0"/>
        </w:rPr>
        <w:t> </w:t>
      </w:r>
      <w:r w:rsidRPr="006F4DE1">
        <w:rPr>
          <w:szCs w:val="24"/>
          <w:b w:val="0"/>
          <w:i w:val="0"/>
          <w:sz w:val="24"/>
          <w:spacing w:val="0"/>
          <w:w w:val="100"/>
          <w:rFonts/>
          <w:caps w:val="0"/>
        </w:rPr>
        <w:t>A</w:t>
      </w:r>
      <w:r w:rsidRPr="006F4DE1">
        <w:rPr>
          <w:szCs w:val="24"/>
          <w:b w:val="0"/>
          <w:i w:val="0"/>
          <w:sz w:val="24"/>
          <w:spacing w:val="0"/>
          <w:w w:val="100"/>
          <w:rFonts/>
          <w:caps w:val="0"/>
        </w:rPr>
        <w:t> </w:t>
      </w:r>
      <w:r w:rsidRPr="006F4DE1">
        <w:rPr>
          <w:szCs w:val="24"/>
          <w:b w:val="0"/>
          <w:i w:val="0"/>
          <w:sz w:val="24"/>
          <w:spacing w:val="0"/>
          <w:w w:val="100"/>
          <w:rFonts/>
          <w:caps w:val="0"/>
        </w:rPr>
        <w:t>very</w:t>
      </w:r>
      <w:r w:rsidRPr="006F4DE1">
        <w:rPr>
          <w:szCs w:val="24"/>
          <w:b w:val="0"/>
          <w:i w:val="0"/>
          <w:sz w:val="24"/>
          <w:spacing w:val="0"/>
          <w:w w:val="100"/>
          <w:rFonts/>
          <w:caps w:val="0"/>
        </w:rPr>
        <w:t> </w:t>
      </w:r>
      <w:r w:rsidRPr="006F4DE1">
        <w:rPr>
          <w:szCs w:val="24"/>
          <w:b w:val="0"/>
          <w:i w:val="0"/>
          <w:sz w:val="24"/>
          <w:spacing w:val="0"/>
          <w:w w:val="100"/>
          <w:rFonts/>
          <w:caps w:val="0"/>
        </w:rPr>
        <w:t>fine</w:t>
      </w:r>
      <w:r w:rsidRPr="006F4DE1">
        <w:rPr>
          <w:szCs w:val="24"/>
          <w:b w:val="0"/>
          <w:i w:val="0"/>
          <w:sz w:val="24"/>
          <w:spacing w:val="0"/>
          <w:w w:val="100"/>
          <w:rFonts/>
          <w:caps w:val="0"/>
        </w:rPr>
        <w:t> </w:t>
      </w:r>
      <w:r w:rsidRPr="006F4DE1">
        <w:rPr>
          <w:szCs w:val="24"/>
          <w:b w:val="0"/>
          <w:i w:val="0"/>
          <w:sz w:val="24"/>
          <w:spacing w:val="0"/>
          <w:w w:val="100"/>
          <w:rFonts/>
          <w:caps w:val="0"/>
        </w:rPr>
        <w:t>grain</w:t>
      </w:r>
      <w:r w:rsidRPr="006F4DE1">
        <w:rPr>
          <w:szCs w:val="24"/>
          <w:b w:val="0"/>
          <w:i w:val="0"/>
          <w:sz w:val="24"/>
          <w:spacing w:val="0"/>
          <w:w w:val="100"/>
          <w:rFonts/>
          <w:caps w:val="0"/>
        </w:rPr>
        <w:t> </w:t>
      </w:r>
      <w:r w:rsidRPr="006F4DE1">
        <w:rPr>
          <w:szCs w:val="24"/>
          <w:b w:val="0"/>
          <w:i w:val="0"/>
          <w:sz w:val="24"/>
          <w:spacing w:val="0"/>
          <w:w w:val="100"/>
          <w:rFonts/>
          <w:caps w:val="0"/>
        </w:rPr>
        <w:t>granitic</w:t>
      </w:r>
      <w:r w:rsidRPr="006F4DE1">
        <w:rPr>
          <w:szCs w:val="24"/>
          <w:b w:val="0"/>
          <w:i w:val="0"/>
          <w:sz w:val="24"/>
          <w:spacing w:val="0"/>
          <w:w w:val="100"/>
          <w:rFonts/>
          <w:caps w:val="0"/>
        </w:rPr>
        <w:t> </w:t>
      </w:r>
      <w:r w:rsidRPr="006F4DE1">
        <w:rPr>
          <w:szCs w:val="24"/>
          <w:b w:val="0"/>
          <w:i w:val="0"/>
          <w:sz w:val="24"/>
          <w:spacing w:val="0"/>
          <w:w w:val="100"/>
          <w:rFonts/>
          <w:caps w:val="0"/>
        </w:rPr>
        <w:t>rock</w:t>
      </w:r>
      <w:r w:rsidRPr="006F4DE1">
        <w:rPr>
          <w:szCs w:val="24"/>
          <w:b w:val="0"/>
          <w:i w:val="0"/>
          <w:sz w:val="24"/>
          <w:spacing w:val="0"/>
          <w:w w:val="100"/>
          <w:rFonts/>
          <w:caps w:val="0"/>
        </w:rPr>
        <w:t> </w:t>
      </w:r>
      <w:r w:rsidRPr="006F4DE1">
        <w:rPr>
          <w:szCs w:val="24"/>
          <w:b w:val="0"/>
          <w:i w:val="0"/>
          <w:sz w:val="24"/>
          <w:spacing w:val="0"/>
          <w:w w:val="100"/>
          <w:rFonts/>
          <w:caps w:val="0"/>
        </w:rPr>
        <w:t>with</w:t>
      </w:r>
      <w:r w:rsidRPr="006F4DE1">
        <w:rPr>
          <w:szCs w:val="24"/>
          <w:b w:val="0"/>
          <w:i w:val="0"/>
          <w:sz w:val="24"/>
          <w:spacing w:val="0"/>
          <w:w w:val="100"/>
          <w:rFonts/>
          <w:caps w:val="0"/>
        </w:rPr>
        <w:t> </w:t>
      </w:r>
      <w:r w:rsidRPr="006F4DE1">
        <w:rPr>
          <w:szCs w:val="24"/>
          <w:b w:val="0"/>
          <w:i w:val="0"/>
          <w:sz w:val="24"/>
          <w:spacing w:val="0"/>
          <w:w w:val="100"/>
          <w:rFonts/>
          <w:caps w:val="0"/>
        </w:rPr>
        <w:t>mafic</w:t>
      </w:r>
      <w:r w:rsidRPr="006F4DE1">
        <w:rPr>
          <w:szCs w:val="24"/>
          <w:b w:val="0"/>
          <w:i w:val="0"/>
          <w:sz w:val="24"/>
          <w:spacing w:val="0"/>
          <w:w w:val="100"/>
          <w:rFonts/>
          <w:caps w:val="0"/>
        </w:rPr>
        <w:t> </w:t>
      </w:r>
      <w:r w:rsidRPr="006F4DE1">
        <w:rPr>
          <w:szCs w:val="24"/>
          <w:b w:val="0"/>
          <w:i w:val="0"/>
          <w:sz w:val="24"/>
          <w:spacing w:val="0"/>
          <w:w w:val="100"/>
          <w:rFonts/>
          <w:caps w:val="0"/>
        </w:rPr>
        <w:t>minerals</w:t>
      </w:r>
      <w:r w:rsidRPr="006F4DE1">
        <w:rPr>
          <w:szCs w:val="24"/>
          <w:b w:val="0"/>
          <w:i w:val="0"/>
          <w:sz w:val="24"/>
          <w:spacing w:val="0"/>
          <w:w w:val="100"/>
          <w:rFonts/>
          <w:caps w:val="0"/>
        </w:rPr>
        <w:t> </w:t>
      </w:r>
      <w:r w:rsidRPr="006F4DE1">
        <w:rPr>
          <w:szCs w:val="24"/>
          <w:b w:val="0"/>
          <w:i w:val="0"/>
          <w:sz w:val="24"/>
          <w:spacing w:val="0"/>
          <w:w w:val="100"/>
          <w:rFonts/>
          <w:caps w:val="0"/>
        </w:rPr>
        <w:t>as</w:t>
      </w:r>
      <w:r w:rsidRPr="006F4DE1">
        <w:rPr>
          <w:szCs w:val="24"/>
          <w:b w:val="0"/>
          <w:i w:val="0"/>
          <w:sz w:val="24"/>
          <w:spacing w:val="0"/>
          <w:w w:val="100"/>
          <w:rFonts/>
          <w:caps w:val="0"/>
        </w:rPr>
        <w:t> </w:t>
      </w:r>
      <w:r w:rsidRPr="006F4DE1">
        <w:rPr>
          <w:szCs w:val="24"/>
          <w:b w:val="0"/>
          <w:i w:val="0"/>
          <w:sz w:val="24"/>
          <w:spacing w:val="0"/>
          <w:w w:val="100"/>
          <w:rFonts/>
          <w:caps w:val="0"/>
        </w:rPr>
        <w:t>the</w:t>
      </w:r>
      <w:r w:rsidRPr="006F4DE1">
        <w:rPr>
          <w:szCs w:val="24"/>
          <w:b w:val="0"/>
          <w:i w:val="0"/>
          <w:sz w:val="24"/>
          <w:spacing w:val="0"/>
          <w:w w:val="100"/>
          <w:rFonts/>
          <w:caps w:val="0"/>
        </w:rPr>
        <w:t> </w:t>
      </w:r>
      <w:r w:rsidRPr="006F4DE1">
        <w:rPr>
          <w:szCs w:val="24"/>
          <w:b w:val="0"/>
          <w:i w:val="0"/>
          <w:sz w:val="24"/>
          <w:spacing w:val="0"/>
          <w:w w:val="100"/>
          <w:rFonts/>
          <w:caps w:val="0"/>
        </w:rPr>
        <w:t>matrix.</w:t>
      </w:r>
      <w:r w:rsidRPr="006F4DE1">
        <w:rPr>
          <w:szCs w:val="24"/>
          <w:b w:val="0"/>
          <w:i w:val="0"/>
          <w:sz w:val="24"/>
          <w:spacing w:val="0"/>
          <w:w w:val="100"/>
          <w:rFonts/>
          <w:caps w:val="0"/>
        </w:rPr>
        <w:t> </w:t>
      </w:r>
      <w:r w:rsidRPr="006F4DE1">
        <w:rPr>
          <w:szCs w:val="24"/>
          <w:b w:val="0"/>
          <w:i w:val="0"/>
          <w:sz w:val="24"/>
          <w:spacing w:val="0"/>
          <w:w w:val="100"/>
          <w:rFonts/>
          <w:caps w:val="0"/>
        </w:rPr>
        <w:t>Quarts</w:t>
      </w:r>
      <w:r w:rsidRPr="006F4DE1">
        <w:rPr>
          <w:szCs w:val="24"/>
          <w:b w:val="0"/>
          <w:i w:val="0"/>
          <w:sz w:val="24"/>
          <w:spacing w:val="0"/>
          <w:w w:val="100"/>
          <w:rFonts/>
          <w:caps w:val="0"/>
        </w:rPr>
        <w:t> </w:t>
      </w:r>
      <w:r w:rsidRPr="006F4DE1">
        <w:rPr>
          <w:szCs w:val="24"/>
          <w:b w:val="0"/>
          <w:i w:val="0"/>
          <w:sz w:val="24"/>
          <w:spacing w:val="0"/>
          <w:w w:val="100"/>
          <w:rFonts/>
          <w:caps w:val="0"/>
        </w:rPr>
        <w:t>veins</w:t>
      </w:r>
      <w:r w:rsidRPr="006F4DE1">
        <w:rPr>
          <w:szCs w:val="24"/>
          <w:b w:val="0"/>
          <w:i w:val="0"/>
          <w:sz w:val="24"/>
          <w:spacing w:val="0"/>
          <w:w w:val="100"/>
          <w:rFonts/>
          <w:caps w:val="0"/>
        </w:rPr>
        <w:t> </w:t>
      </w:r>
      <w:r w:rsidRPr="006F4DE1">
        <w:rPr>
          <w:szCs w:val="24"/>
          <w:b w:val="0"/>
          <w:i w:val="0"/>
          <w:sz w:val="24"/>
          <w:spacing w:val="0"/>
          <w:w w:val="100"/>
          <w:rFonts/>
          <w:caps w:val="0"/>
        </w:rPr>
        <w:t>were</w:t>
      </w:r>
      <w:r w:rsidRPr="006F4DE1">
        <w:rPr>
          <w:szCs w:val="24"/>
          <w:b w:val="0"/>
          <w:i w:val="0"/>
          <w:sz w:val="24"/>
          <w:spacing w:val="0"/>
          <w:w w:val="100"/>
          <w:rFonts/>
          <w:caps w:val="0"/>
        </w:rPr>
        <w:t> </w:t>
      </w:r>
      <w:r w:rsidRPr="006F4DE1">
        <w:rPr>
          <w:szCs w:val="24"/>
          <w:b w:val="0"/>
          <w:i w:val="0"/>
          <w:sz w:val="24"/>
          <w:spacing w:val="0"/>
          <w:w w:val="100"/>
          <w:rFonts/>
          <w:caps w:val="0"/>
        </w:rPr>
        <w:t>also</w:t>
      </w:r>
      <w:r w:rsidRPr="006F4DE1">
        <w:rPr>
          <w:szCs w:val="24"/>
          <w:b w:val="0"/>
          <w:i w:val="0"/>
          <w:sz w:val="24"/>
          <w:spacing w:val="0"/>
          <w:w w:val="100"/>
          <w:rFonts/>
          <w:caps w:val="0"/>
        </w:rPr>
        <w:t> </w:t>
      </w:r>
      <w:r w:rsidRPr="006F4DE1">
        <w:rPr>
          <w:szCs w:val="24"/>
          <w:b w:val="0"/>
          <w:i w:val="0"/>
          <w:sz w:val="24"/>
          <w:spacing w:val="0"/>
          <w:w w:val="100"/>
          <w:rFonts/>
          <w:caps w:val="0"/>
        </w:rPr>
        <w:t>observed.</w:t>
      </w:r>
    </w:p>
    <w:p w14:paraId="622D53F1" w14:textId="77777777" w:rsidR="00AD3E19" w:rsidRPr="006F4DE1" w:rsidRDefault="00AD3E19" w:rsidP="006F4DE1">
      <w:pPr>
        <w:jc w:val="both"/>
        <w:spacing w:before="0" w:beforeAutospacing="0" w:after="160" w:afterAutospacing="0" w:lineRule="auto" w:line="360"/>
        <w:rPr>
          <w:szCs w:val="24"/>
          <w:b w:val="0"/>
          <w:i w:val="0"/>
          <w:sz w:val="24"/>
          <w:spacing w:val="0"/>
          <w:w w:val="100"/>
          <w:rFonts/>
          <w:caps w:val="0"/>
        </w:rPr>
        <w:snapToGrid w:val="0"/>
        <w:textAlignment w:val="baseline"/>
        <w:tabs>
          <w:tab w:val="left" w:pos="1947"/>
        </w:tabs>
      </w:pPr>
      <w:r>
        <w:rPr>
          <w:b w:val="0"/>
          <w:i w:val="0"/>
          <w:sz w:val="24"/>
          <w:spacing w:val="0"/>
          <w:w w:val="100"/>
          <w:rFonts/>
          <w:caps w:val="0"/>
        </w:rPr>
        <w:t/>
      </w:r>
    </w:p>
    <w:p w14:paraId="7FFA4280" w14:textId="77777777" w:rsidR="00AD3E19" w:rsidRPr="006F4DE1" w:rsidRDefault="00AD3E19" w:rsidP="006F4DE1">
      <w:pPr>
        <w:jc w:val="both"/>
        <w:spacing w:before="0" w:beforeAutospacing="0" w:after="160" w:afterAutospacing="0" w:lineRule="auto" w:line="360"/>
        <w:rPr>
          <w:szCs w:val="24"/>
          <w:b w:val="0"/>
          <w:i w:val="0"/>
          <w:sz w:val="24"/>
          <w:spacing w:val="0"/>
          <w:w w:val="100"/>
          <w:rFonts/>
          <w:caps w:val="0"/>
        </w:rPr>
        <w:snapToGrid w:val="0"/>
        <w:textAlignment w:val="baseline"/>
        <w:tabs>
          <w:tab w:val="left" w:pos="1947"/>
        </w:tabs>
      </w:pPr>
      <w:r>
        <w:rPr>
          <w:b w:val="0"/>
          <w:i w:val="0"/>
          <w:sz w:val="24"/>
          <w:spacing w:val="0"/>
          <w:w w:val="100"/>
          <w:rFonts/>
          <w:caps w:val="0"/>
        </w:rPr>
        <w:t/>
      </w:r>
    </w:p>
    <w:p w14:paraId="3ED635AA" w14:textId="77777777" w:rsidR="00B4015D" w:rsidRPr="006F4DE1" w:rsidRDefault="00B4015D" w:rsidP="006F4DE1">
      <w:pPr>
        <w:jc w:val="both"/>
        <w:spacing w:before="0" w:beforeAutospacing="0" w:after="160" w:afterAutospacing="0" w:lineRule="auto" w:line="360"/>
        <w:rPr>
          <w:szCs w:val="24"/>
          <w:bCs/>
          <w:b w:val="1"/>
          <w:i w:val="0"/>
          <w:sz w:val="24"/>
          <w:spacing w:val="0"/>
          <w:w w:val="100"/>
          <w:rFonts/>
          <w:caps w:val="0"/>
        </w:rPr>
        <w:snapToGrid w:val="0"/>
        <w:textAlignment w:val="baseline"/>
        <w:tabs>
          <w:tab w:val="left" w:pos="1947"/>
        </w:tabs>
      </w:pPr>
      <w:r w:rsidRPr="006F4DE1">
        <w:rPr>
          <w:szCs w:val="24"/>
          <w:bCs/>
          <w:b w:val="1"/>
          <w:i w:val="0"/>
          <w:sz w:val="24"/>
          <w:spacing w:val="0"/>
          <w:w w:val="100"/>
          <w:rFonts/>
          <w:caps w:val="0"/>
        </w:rPr>
        <w:t>LOCATION</w:t>
      </w:r>
      <w:r w:rsidRPr="006F4DE1">
        <w:rPr>
          <w:szCs w:val="24"/>
          <w:bCs/>
          <w:b w:val="1"/>
          <w:i w:val="0"/>
          <w:sz w:val="24"/>
          <w:spacing w:val="0"/>
          <w:w w:val="100"/>
          <w:rFonts/>
          <w:caps w:val="0"/>
        </w:rPr>
        <w:t> </w:t>
      </w:r>
      <w:r w:rsidRPr="006F4DE1">
        <w:rPr>
          <w:szCs w:val="24"/>
          <w:bCs/>
          <w:b w:val="1"/>
          <w:i w:val="0"/>
          <w:sz w:val="24"/>
          <w:spacing w:val="0"/>
          <w:w w:val="100"/>
          <w:rFonts/>
          <w:caps w:val="0"/>
        </w:rPr>
        <w:t>22</w:t>
      </w:r>
      <w:r w:rsidRPr="006F4DE1">
        <w:rPr>
          <w:szCs w:val="24"/>
          <w:bCs/>
          <w:b w:val="1"/>
          <w:i w:val="0"/>
          <w:sz w:val="24"/>
          <w:spacing w:val="0"/>
          <w:w w:val="100"/>
          <w:rFonts/>
          <w:caps w:val="0"/>
        </w:rPr>
        <w:t> </w:t>
      </w:r>
    </w:p>
    <w:p w14:paraId="3AD59CB1" w14:textId="77777777" w:rsidR="00B4015D" w:rsidRPr="006F4DE1" w:rsidRDefault="00B4015D" w:rsidP="001523C6">
      <w:pPr>
        <w:spacing w:before="0" w:beforeAutospacing="0" w:after="160" w:afterAutospacing="0" w:lineRule="auto" w:line="360"/>
        <w:rPr>
          <w:szCs w:val="24"/>
          <w:lang w:val="en-GB" w:eastAsia="en-GB"/>
          <w:b w:val="0"/>
          <w:i w:val="0"/>
          <w:color w:val="000000"/>
          <w:sz w:val="24"/>
          <w:spacing w:val="0"/>
          <w:w w:val="100"/>
          <w:rFonts w:eastAsia="Times New Roman"/>
          <w:caps w:val="0"/>
        </w:rPr>
        <w:snapToGrid w:val="0"/>
        <w:textAlignment w:val="baseline"/>
      </w:pPr>
      <w:r w:rsidRPr="006F4DE1">
        <w:rPr>
          <w:szCs w:val="24"/>
          <w:bCs/>
          <w:b w:val="1"/>
          <w:i w:val="0"/>
          <w:sz w:val="24"/>
          <w:spacing w:val="0"/>
          <w:w w:val="100"/>
          <w:rFonts/>
          <w:caps w:val="0"/>
        </w:rPr>
        <w:t>Coordinates;</w:t>
      </w:r>
      <w:r w:rsidRPr="006F4DE1">
        <w:rPr>
          <w:szCs w:val="24"/>
          <w:bCs/>
          <w:b w:val="1"/>
          <w:i w:val="0"/>
          <w:color w:val="000000"/>
          <w:sz w:val="24"/>
          <w:spacing w:val="0"/>
          <w:w w:val="100"/>
          <w:rFonts/>
          <w:caps w:val="0"/>
        </w:rPr>
        <w:t>  </w:t>
      </w:r>
      <w:r w:rsidRPr="006F4DE1">
        <w:rPr>
          <w:szCs w:val="24"/>
          <w:bCs/>
          <w:lang w:val="en-GB" w:eastAsia="en-GB"/>
          <w:b w:val="1"/>
          <w:i w:val="0"/>
          <w:color w:val="000000"/>
          <w:sz w:val="24"/>
          <w:spacing w:val="0"/>
          <w:w w:val="100"/>
          <w:rFonts w:eastAsia="Times New Roman"/>
          <w:caps w:val="0"/>
        </w:rPr>
        <w:t>7.2065167,</w:t>
      </w:r>
      <w:r w:rsidRPr="006F4DE1">
        <w:rPr>
          <w:szCs w:val="24"/>
          <w:bCs/>
          <w:lang w:val="en-GB" w:eastAsia="en-GB"/>
          <w:b w:val="1"/>
          <w:i w:val="0"/>
          <w:color w:val="000000"/>
          <w:sz w:val="24"/>
          <w:spacing w:val="0"/>
          <w:w w:val="100"/>
          <w:rFonts w:eastAsia="Times New Roman"/>
          <w:caps w:val="0"/>
        </w:rPr>
        <w:t> </w:t>
      </w:r>
      <w:r w:rsidRPr="006F4DE1">
        <w:rPr>
          <w:szCs w:val="24"/>
          <w:bCs/>
          <w:lang w:val="en-GB" w:eastAsia="en-GB"/>
          <w:b w:val="1"/>
          <w:i w:val="0"/>
          <w:color w:val="000000"/>
          <w:sz w:val="24"/>
          <w:spacing w:val="0"/>
          <w:w w:val="100"/>
          <w:rFonts w:eastAsia="Times New Roman"/>
          <w:caps w:val="0"/>
        </w:rPr>
        <w:t>3.3404667</w:t>
      </w:r>
    </w:p>
    <w:p w14:paraId="2FE8F54A" w14:textId="77777777" w:rsidR="00B4015D" w:rsidRPr="006F4DE1" w:rsidRDefault="00B4015D" w:rsidP="006F4DE1">
      <w:pPr>
        <w:spacing w:before="0" w:beforeAutospacing="0" w:after="160" w:afterAutospacing="0" w:lineRule="auto" w:line="360"/>
        <w:rPr>
          <w:szCs w:val="24"/>
          <w:bCs/>
          <w:b w:val="1"/>
          <w:i w:val="0"/>
          <w:sz w:val="24"/>
          <w:spacing w:val="0"/>
          <w:w w:val="100"/>
          <w:rFonts/>
          <w:caps w:val="0"/>
        </w:rPr>
        <w:snapToGrid w:val="0"/>
        <w:textAlignment w:val="baseline"/>
      </w:pPr>
      <w:r w:rsidRPr="006F4DE1">
        <w:rPr>
          <w:szCs w:val="24"/>
          <w:bCs/>
          <w:b w:val="1"/>
          <w:i w:val="0"/>
          <w:sz w:val="24"/>
          <w:spacing w:val="0"/>
          <w:w w:val="100"/>
          <w:rFonts/>
          <w:caps w:val="0"/>
        </w:rPr>
        <w:t>Weather:</w:t>
      </w:r>
      <w:r w:rsidRPr="006F4DE1">
        <w:rPr>
          <w:szCs w:val="24"/>
          <w:bCs/>
          <w:b w:val="1"/>
          <w:i w:val="0"/>
          <w:sz w:val="24"/>
          <w:spacing w:val="0"/>
          <w:w w:val="100"/>
          <w:rFonts/>
          <w:caps w:val="0"/>
        </w:rPr>
        <w:t> </w:t>
      </w:r>
      <w:r w:rsidRPr="006F4DE1">
        <w:rPr>
          <w:szCs w:val="24"/>
          <w:bCs/>
          <w:b w:val="1"/>
          <w:i w:val="0"/>
          <w:sz w:val="24"/>
          <w:spacing w:val="0"/>
          <w:w w:val="100"/>
          <w:rFonts/>
          <w:caps w:val="0"/>
        </w:rPr>
        <w:t>34</w:t>
      </w:r>
      <w:r w:rsidRPr="006F4DE1">
        <w:rPr>
          <w:szCs w:val="24"/>
          <w:bCs/>
          <w:b w:val="1"/>
          <w:i w:val="0"/>
          <w:sz w:val="24"/>
          <w:spacing w:val="0"/>
          <w:w w:val="100"/>
          <w:vertAlign w:val="superscript"/>
          <w:rFonts/>
          <w:caps w:val="0"/>
        </w:rPr>
        <w:t>o</w:t>
      </w:r>
      <w:r w:rsidRPr="006F4DE1">
        <w:rPr>
          <w:szCs w:val="24"/>
          <w:bCs/>
          <w:b w:val="1"/>
          <w:i w:val="0"/>
          <w:sz w:val="24"/>
          <w:spacing w:val="0"/>
          <w:w w:val="100"/>
          <w:rFonts/>
          <w:caps w:val="0"/>
        </w:rPr>
        <w:t>C,</w:t>
      </w:r>
      <w:r w:rsidRPr="006F4DE1">
        <w:rPr>
          <w:szCs w:val="24"/>
          <w:bCs/>
          <w:b w:val="1"/>
          <w:i w:val="0"/>
          <w:sz w:val="24"/>
          <w:spacing w:val="0"/>
          <w:w w:val="100"/>
          <w:rFonts/>
          <w:caps w:val="0"/>
        </w:rPr>
        <w:t> </w:t>
      </w:r>
      <w:r w:rsidRPr="006F4DE1">
        <w:rPr>
          <w:szCs w:val="24"/>
          <w:bCs/>
          <w:b w:val="1"/>
          <w:i w:val="0"/>
          <w:sz w:val="24"/>
          <w:spacing w:val="0"/>
          <w:w w:val="100"/>
          <w:rFonts/>
          <w:caps w:val="0"/>
        </w:rPr>
        <w:t>sunny</w:t>
      </w:r>
    </w:p>
    <w:p w14:paraId="1716DA32" w14:textId="77777777" w:rsidR="00B4015D" w:rsidRPr="006F4DE1" w:rsidRDefault="00B4015D" w:rsidP="006F4DE1">
      <w:pPr>
        <w:spacing w:before="0" w:beforeAutospacing="0" w:after="160" w:afterAutospacing="0" w:lineRule="auto" w:line="360"/>
        <w:rPr>
          <w:szCs w:val="24"/>
          <w:bCs/>
          <w:b w:val="1"/>
          <w:i w:val="0"/>
          <w:sz w:val="24"/>
          <w:spacing w:val="0"/>
          <w:w w:val="100"/>
          <w:rFonts/>
          <w:caps w:val="0"/>
        </w:rPr>
        <w:snapToGrid w:val="0"/>
        <w:textAlignment w:val="baseline"/>
      </w:pPr>
      <w:r w:rsidRPr="006F4DE1">
        <w:rPr>
          <w:szCs w:val="24"/>
          <w:bCs/>
          <w:b w:val="1"/>
          <w:i w:val="0"/>
          <w:sz w:val="24"/>
          <w:spacing w:val="0"/>
          <w:w w:val="100"/>
          <w:rFonts/>
          <w:caps w:val="0"/>
        </w:rPr>
        <w:t>Altitude:</w:t>
      </w:r>
      <w:r w:rsidRPr="006F4DE1">
        <w:rPr>
          <w:szCs w:val="24"/>
          <w:bCs/>
          <w:b w:val="1"/>
          <w:i w:val="0"/>
          <w:sz w:val="24"/>
          <w:spacing w:val="0"/>
          <w:w w:val="100"/>
          <w:rFonts/>
          <w:caps w:val="0"/>
        </w:rPr>
        <w:t> </w:t>
      </w:r>
      <w:r w:rsidRPr="006F4DE1">
        <w:rPr>
          <w:szCs w:val="24"/>
          <w:bCs/>
          <w:b w:val="1"/>
          <w:i w:val="0"/>
          <w:sz w:val="24"/>
          <w:spacing w:val="0"/>
          <w:w w:val="100"/>
          <w:rFonts/>
          <w:caps w:val="0"/>
        </w:rPr>
        <w:t>75m</w:t>
      </w:r>
      <w:r w:rsidRPr="006F4DE1">
        <w:rPr>
          <w:szCs w:val="24"/>
          <w:bCs/>
          <w:b w:val="1"/>
          <w:i w:val="0"/>
          <w:sz w:val="24"/>
          <w:spacing w:val="0"/>
          <w:w w:val="100"/>
          <w:rFonts/>
          <w:caps w:val="0"/>
        </w:rPr>
        <w:t> </w:t>
      </w:r>
      <w:r w:rsidRPr="006F4DE1">
        <w:rPr>
          <w:szCs w:val="24"/>
          <w:bCs/>
          <w:b w:val="1"/>
          <w:i w:val="0"/>
          <w:sz w:val="24"/>
          <w:spacing w:val="0"/>
          <w:w w:val="100"/>
          <w:rFonts/>
          <w:caps w:val="0"/>
        </w:rPr>
        <w:t>Above</w:t>
      </w:r>
      <w:r w:rsidRPr="006F4DE1">
        <w:rPr>
          <w:szCs w:val="24"/>
          <w:bCs/>
          <w:b w:val="1"/>
          <w:i w:val="0"/>
          <w:sz w:val="24"/>
          <w:spacing w:val="0"/>
          <w:w w:val="100"/>
          <w:rFonts/>
          <w:caps w:val="0"/>
        </w:rPr>
        <w:t> </w:t>
      </w:r>
      <w:r w:rsidRPr="006F4DE1">
        <w:rPr>
          <w:szCs w:val="24"/>
          <w:bCs/>
          <w:b w:val="1"/>
          <w:i w:val="0"/>
          <w:sz w:val="24"/>
          <w:spacing w:val="0"/>
          <w:w w:val="100"/>
          <w:rFonts/>
          <w:caps w:val="0"/>
        </w:rPr>
        <w:t>MSL</w:t>
      </w:r>
    </w:p>
    <w:p w14:paraId="62BD807C" w14:textId="77777777" w:rsidR="00B4015D" w:rsidRPr="006F4DE1" w:rsidRDefault="00B4015D" w:rsidP="006F4DE1">
      <w:pPr>
        <w:spacing w:before="0" w:beforeAutospacing="0" w:after="160" w:afterAutospacing="0" w:lineRule="auto" w:line="360"/>
        <w:rPr>
          <w:szCs w:val="24"/>
          <w:bCs/>
          <w:b w:val="1"/>
          <w:i w:val="0"/>
          <w:sz w:val="24"/>
          <w:spacing w:val="0"/>
          <w:w w:val="100"/>
          <w:rFonts/>
          <w:caps w:val="0"/>
        </w:rPr>
        <w:snapToGrid w:val="0"/>
        <w:textAlignment w:val="baseline"/>
      </w:pPr>
      <w:r w:rsidRPr="004C7298">
        <w:rPr>
          <w:szCs w:val="24"/>
          <w:bCs/>
          <w:b w:val="1"/>
          <w:i w:val="0"/>
          <w:sz w:val="24"/>
          <w:spacing w:val="0"/>
          <w:w w:val="100"/>
          <w:rFonts/>
          <w:caps w:val="0"/>
        </w:rPr>
        <w:t>Orientation</w:t>
      </w:r>
      <w:r w:rsidRPr="004C7298">
        <w:rPr>
          <w:szCs w:val="24"/>
          <w:bCs/>
          <w:b w:val="1"/>
          <w:i w:val="0"/>
          <w:sz w:val="24"/>
          <w:spacing w:val="0"/>
          <w:w w:val="100"/>
          <w:rFonts/>
          <w:caps w:val="0"/>
        </w:rPr>
        <w:t> </w:t>
      </w:r>
      <w:r w:rsidRPr="004C7298">
        <w:rPr>
          <w:szCs w:val="24"/>
          <w:bCs/>
          <w:b w:val="1"/>
          <w:i w:val="0"/>
          <w:sz w:val="24"/>
          <w:spacing w:val="0"/>
          <w:w w:val="100"/>
          <w:rFonts/>
          <w:caps w:val="0"/>
        </w:rPr>
        <w:t>of</w:t>
      </w:r>
      <w:r w:rsidRPr="004C7298">
        <w:rPr>
          <w:szCs w:val="24"/>
          <w:bCs/>
          <w:b w:val="1"/>
          <w:i w:val="0"/>
          <w:sz w:val="24"/>
          <w:spacing w:val="0"/>
          <w:w w:val="100"/>
          <w:rFonts/>
          <w:caps w:val="0"/>
        </w:rPr>
        <w:t> </w:t>
      </w:r>
      <w:r w:rsidRPr="004C7298">
        <w:rPr>
          <w:szCs w:val="24"/>
          <w:bCs/>
          <w:b w:val="1"/>
          <w:i w:val="0"/>
          <w:sz w:val="24"/>
          <w:spacing w:val="0"/>
          <w:w w:val="100"/>
          <w:rFonts/>
          <w:caps w:val="0"/>
        </w:rPr>
        <w:t>foliation</w:t>
      </w:r>
      <w:r w:rsidRPr="006F4DE1">
        <w:rPr>
          <w:szCs w:val="24"/>
          <w:bCs/>
          <w:b w:val="1"/>
          <w:i w:val="0"/>
          <w:sz w:val="24"/>
          <w:spacing w:val="0"/>
          <w:w w:val="100"/>
          <w:rFonts/>
          <w:caps w:val="0"/>
        </w:rPr>
        <w:t> </w:t>
      </w:r>
      <w:r w:rsidRPr="006F4DE1">
        <w:rPr>
          <w:szCs w:val="24"/>
          <w:bCs/>
          <w:b w:val="1"/>
          <w:i w:val="0"/>
          <w:sz w:val="24"/>
          <w:spacing w:val="0"/>
          <w:w w:val="100"/>
          <w:rFonts/>
          <w:caps w:val="0"/>
        </w:rPr>
        <w:t>plane:</w:t>
      </w:r>
      <w:r w:rsidRPr="006F4DE1">
        <w:rPr>
          <w:szCs w:val="24"/>
          <w:bCs/>
          <w:b w:val="1"/>
          <w:i w:val="0"/>
          <w:sz w:val="24"/>
          <w:spacing w:val="0"/>
          <w:w w:val="100"/>
          <w:rFonts/>
          <w:caps w:val="0"/>
        </w:rPr>
        <w:t> </w:t>
      </w:r>
      <w:r w:rsidRPr="006F4DE1">
        <w:rPr>
          <w:szCs w:val="24"/>
          <w:bCs/>
          <w:b w:val="1"/>
          <w:i w:val="0"/>
          <w:sz w:val="24"/>
          <w:spacing w:val="0"/>
          <w:w w:val="100"/>
          <w:rFonts/>
          <w:caps w:val="0"/>
        </w:rPr>
        <w:t>Trending</w:t>
      </w:r>
      <w:r w:rsidRPr="006F4DE1">
        <w:rPr>
          <w:szCs w:val="24"/>
          <w:bCs/>
          <w:b w:val="1"/>
          <w:i w:val="0"/>
          <w:sz w:val="24"/>
          <w:spacing w:val="0"/>
          <w:w w:val="100"/>
          <w:rFonts/>
          <w:caps w:val="0"/>
        </w:rPr>
        <w:t> </w:t>
      </w:r>
      <w:r w:rsidRPr="006F4DE1">
        <w:rPr>
          <w:szCs w:val="24"/>
          <w:bCs/>
          <w:b w:val="1"/>
          <w:i w:val="0"/>
          <w:sz w:val="24"/>
          <w:spacing w:val="0"/>
          <w:w w:val="100"/>
          <w:rFonts/>
          <w:caps w:val="0"/>
        </w:rPr>
        <w:t>North-West</w:t>
      </w:r>
    </w:p>
    <w:p w14:paraId="1AF70A76" w14:textId="77777777" w:rsidR="00B4015D" w:rsidRPr="006F4DE1" w:rsidRDefault="00B4015D" w:rsidP="006F4DE1">
      <w:pPr>
        <w:spacing w:before="0" w:beforeAutospacing="0" w:after="160" w:afterAutospacing="0" w:lineRule="auto" w:line="360"/>
        <w:rPr>
          <w:szCs w:val="24"/>
          <w:bCs/>
          <w:b w:val="1"/>
          <w:i w:val="0"/>
          <w:sz w:val="24"/>
          <w:spacing w:val="0"/>
          <w:w w:val="100"/>
          <w:rFonts/>
          <w:caps w:val="0"/>
        </w:rPr>
        <w:snapToGrid w:val="0"/>
        <w:textAlignment w:val="baseline"/>
      </w:pPr>
      <w:r>
        <w:rPr>
          <w:b w:val="1"/>
          <w:i w:val="0"/>
          <w:sz w:val="24"/>
          <w:spacing w:val="0"/>
          <w:w w:val="100"/>
          <w:rFonts/>
          <w:caps w:val="0"/>
        </w:rPr>
        <w:t/>
      </w:r>
    </w:p>
    <w:p w14:paraId="12591C8C" w14:textId="77777777" w:rsidR="00B4015D" w:rsidRPr="006F4DE1" w:rsidRDefault="00B4015D" w:rsidP="006F4DE1">
      <w:pPr>
        <w:spacing w:before="0" w:beforeAutospacing="0" w:after="160" w:afterAutospacing="0" w:lineRule="auto" w:line="360"/>
        <w:rPr>
          <w:szCs w:val="24"/>
          <w:b w:val="0"/>
          <w:i w:val="0"/>
          <w:sz w:val="24"/>
          <w:spacing w:val="0"/>
          <w:w w:val="100"/>
          <w:rFonts/>
          <w:caps w:val="0"/>
        </w:rPr>
        <w:snapToGrid w:val="0"/>
        <w:textAlignment w:val="baseline"/>
      </w:pPr>
      <w:r w:rsidRPr="006F4DE1">
        <w:rPr>
          <w:szCs w:val="24"/>
          <w:bCs/>
          <w:b w:val="1"/>
          <w:i w:val="0"/>
          <w:sz w:val="24"/>
          <w:spacing w:val="0"/>
          <w:w w:val="100"/>
          <w:rFonts/>
          <w:caps w:val="0"/>
        </w:rPr>
        <w:t>Outcrop</w:t>
      </w:r>
      <w:r w:rsidRPr="006F4DE1">
        <w:rPr>
          <w:szCs w:val="24"/>
          <w:bCs/>
          <w:b w:val="1"/>
          <w:i w:val="0"/>
          <w:sz w:val="24"/>
          <w:spacing w:val="0"/>
          <w:w w:val="100"/>
          <w:rFonts/>
          <w:caps w:val="0"/>
        </w:rPr>
        <w:t> </w:t>
      </w:r>
      <w:r w:rsidRPr="006F4DE1">
        <w:rPr>
          <w:szCs w:val="24"/>
          <w:bCs/>
          <w:b w:val="1"/>
          <w:i w:val="0"/>
          <w:sz w:val="24"/>
          <w:spacing w:val="0"/>
          <w:w w:val="100"/>
          <w:rFonts/>
          <w:caps w:val="0"/>
        </w:rPr>
        <w:t>name</w:t>
      </w:r>
      <w:r w:rsidRPr="006F4DE1">
        <w:rPr>
          <w:szCs w:val="24"/>
          <w:b w:val="0"/>
          <w:i w:val="0"/>
          <w:sz w:val="24"/>
          <w:spacing w:val="0"/>
          <w:w w:val="100"/>
          <w:rFonts/>
          <w:caps w:val="0"/>
        </w:rPr>
        <w:t>:</w:t>
      </w:r>
      <w:r w:rsidRPr="006F4DE1">
        <w:rPr>
          <w:szCs w:val="24"/>
          <w:b w:val="0"/>
          <w:i w:val="0"/>
          <w:sz w:val="24"/>
          <w:spacing w:val="0"/>
          <w:w w:val="100"/>
          <w:rFonts/>
          <w:caps w:val="0"/>
        </w:rPr>
        <w:t> </w:t>
      </w:r>
      <w:r w:rsidRPr="006F4DE1">
        <w:rPr>
          <w:szCs w:val="24"/>
          <w:b w:val="0"/>
          <w:i w:val="0"/>
          <w:sz w:val="24"/>
          <w:spacing w:val="0"/>
          <w:w w:val="100"/>
          <w:rFonts/>
          <w:caps w:val="0"/>
        </w:rPr>
        <w:t>Porphyritic</w:t>
      </w:r>
      <w:r w:rsidRPr="006F4DE1">
        <w:rPr>
          <w:szCs w:val="24"/>
          <w:b w:val="0"/>
          <w:i w:val="0"/>
          <w:sz w:val="24"/>
          <w:spacing w:val="0"/>
          <w:w w:val="100"/>
          <w:rFonts/>
          <w:caps w:val="0"/>
        </w:rPr>
        <w:t>  </w:t>
      </w:r>
      <w:r w:rsidRPr="006F4DE1">
        <w:rPr>
          <w:szCs w:val="24"/>
          <w:b w:val="0"/>
          <w:i w:val="0"/>
          <w:sz w:val="24"/>
          <w:spacing w:val="0"/>
          <w:w w:val="100"/>
          <w:rFonts/>
          <w:caps w:val="0"/>
        </w:rPr>
        <w:t>Granite</w:t>
      </w:r>
    </w:p>
    <w:p w14:paraId="7FA8EBDD" w14:textId="77777777" w:rsidR="00B4015D" w:rsidRDefault="00B4015D" w:rsidP="006F4DE1">
      <w:pPr>
        <w:jc w:val="both"/>
        <w:spacing w:before="0" w:beforeAutospacing="0" w:after="160" w:afterAutospacing="0" w:lineRule="auto" w:line="360"/>
        <w:rPr>
          <w:szCs w:val="24"/>
          <w:b w:val="0"/>
          <w:i w:val="0"/>
          <w:sz w:val="24"/>
          <w:spacing w:val="0"/>
          <w:w w:val="100"/>
          <w:rFonts/>
          <w:caps w:val="0"/>
        </w:rPr>
        <w:snapToGrid w:val="0"/>
        <w:textAlignment w:val="baseline"/>
        <w:tabs>
          <w:tab w:val="left" w:pos="1947"/>
        </w:tabs>
      </w:pPr>
      <w:r w:rsidRPr="006F4DE1">
        <w:rPr>
          <w:szCs w:val="24"/>
          <w:bCs/>
          <w:b w:val="1"/>
          <w:i w:val="0"/>
          <w:sz w:val="24"/>
          <w:spacing w:val="0"/>
          <w:w w:val="100"/>
          <w:rFonts/>
          <w:caps w:val="0"/>
        </w:rPr>
        <w:t>Description</w:t>
      </w:r>
      <w:r w:rsidRPr="006F4DE1">
        <w:rPr>
          <w:szCs w:val="24"/>
          <w:b w:val="0"/>
          <w:i w:val="0"/>
          <w:sz w:val="24"/>
          <w:spacing w:val="0"/>
          <w:w w:val="100"/>
          <w:rFonts/>
          <w:caps w:val="0"/>
        </w:rPr>
        <w:t>:</w:t>
      </w:r>
      <w:r w:rsidRPr="006F4DE1">
        <w:rPr>
          <w:szCs w:val="24"/>
          <w:b w:val="0"/>
          <w:i w:val="0"/>
          <w:sz w:val="24"/>
          <w:spacing w:val="0"/>
          <w:w w:val="100"/>
          <w:rFonts/>
          <w:caps w:val="0"/>
        </w:rPr>
        <w:t> </w:t>
      </w:r>
      <w:r w:rsidRPr="006F4DE1">
        <w:rPr>
          <w:szCs w:val="24"/>
          <w:b w:val="0"/>
          <w:i w:val="0"/>
          <w:sz w:val="24"/>
          <w:spacing w:val="0"/>
          <w:w w:val="100"/>
          <w:rFonts/>
          <w:caps w:val="0"/>
        </w:rPr>
        <w:t>A</w:t>
      </w:r>
      <w:r w:rsidRPr="006F4DE1">
        <w:rPr>
          <w:szCs w:val="24"/>
          <w:b w:val="0"/>
          <w:i w:val="0"/>
          <w:sz w:val="24"/>
          <w:spacing w:val="0"/>
          <w:w w:val="100"/>
          <w:rFonts/>
          <w:caps w:val="0"/>
        </w:rPr>
        <w:t> </w:t>
      </w:r>
      <w:r w:rsidR="007E35D6" w:rsidRPr="006F4DE1">
        <w:rPr>
          <w:szCs w:val="24"/>
          <w:b w:val="0"/>
          <w:i w:val="0"/>
          <w:sz w:val="24"/>
          <w:spacing w:val="0"/>
          <w:w w:val="100"/>
          <w:rFonts/>
          <w:caps w:val="0"/>
        </w:rPr>
        <w:t>moderate</w:t>
      </w:r>
      <w:r w:rsidR="007E35D6" w:rsidRPr="006F4DE1">
        <w:rPr>
          <w:szCs w:val="24"/>
          <w:b w:val="0"/>
          <w:i w:val="0"/>
          <w:sz w:val="24"/>
          <w:spacing w:val="0"/>
          <w:w w:val="100"/>
          <w:rFonts/>
          <w:caps w:val="0"/>
        </w:rPr>
        <w:t> </w:t>
      </w:r>
      <w:r w:rsidR="007E35D6" w:rsidRPr="006F4DE1">
        <w:rPr>
          <w:szCs w:val="24"/>
          <w:b w:val="0"/>
          <w:i w:val="0"/>
          <w:sz w:val="24"/>
          <w:spacing w:val="0"/>
          <w:w w:val="100"/>
          <w:rFonts/>
          <w:caps w:val="0"/>
        </w:rPr>
        <w:t>outcrop</w:t>
      </w:r>
      <w:r w:rsidR="007E35D6" w:rsidRPr="006F4DE1">
        <w:rPr>
          <w:szCs w:val="24"/>
          <w:b w:val="0"/>
          <w:i w:val="0"/>
          <w:sz w:val="24"/>
          <w:spacing w:val="0"/>
          <w:w w:val="100"/>
          <w:rFonts/>
          <w:caps w:val="0"/>
        </w:rPr>
        <w:t> </w:t>
      </w:r>
      <w:r w:rsidR="007E35D6" w:rsidRPr="006F4DE1">
        <w:rPr>
          <w:szCs w:val="24"/>
          <w:b w:val="0"/>
          <w:i w:val="0"/>
          <w:sz w:val="24"/>
          <w:spacing w:val="0"/>
          <w:w w:val="100"/>
          <w:rFonts/>
          <w:caps w:val="0"/>
        </w:rPr>
        <w:t>with</w:t>
      </w:r>
      <w:r w:rsidR="007E35D6" w:rsidRPr="006F4DE1">
        <w:rPr>
          <w:szCs w:val="24"/>
          <w:b w:val="0"/>
          <w:i w:val="0"/>
          <w:sz w:val="24"/>
          <w:spacing w:val="0"/>
          <w:w w:val="100"/>
          <w:rFonts/>
          <w:caps w:val="0"/>
        </w:rPr>
        <w:t> </w:t>
      </w:r>
      <w:r w:rsidR="007E35D6" w:rsidRPr="006F4DE1">
        <w:rPr>
          <w:szCs w:val="24"/>
          <w:b w:val="0"/>
          <w:i w:val="0"/>
          <w:sz w:val="24"/>
          <w:spacing w:val="0"/>
          <w:w w:val="100"/>
          <w:rFonts/>
          <w:caps w:val="0"/>
        </w:rPr>
        <w:t>porphyritic</w:t>
      </w:r>
      <w:r w:rsidR="007E35D6" w:rsidRPr="006F4DE1">
        <w:rPr>
          <w:szCs w:val="24"/>
          <w:b w:val="0"/>
          <w:i w:val="0"/>
          <w:sz w:val="24"/>
          <w:spacing w:val="0"/>
          <w:w w:val="100"/>
          <w:rFonts/>
          <w:caps w:val="0"/>
        </w:rPr>
        <w:t> </w:t>
      </w:r>
      <w:r w:rsidR="007E35D6" w:rsidRPr="006F4DE1">
        <w:rPr>
          <w:szCs w:val="24"/>
          <w:b w:val="0"/>
          <w:i w:val="0"/>
          <w:sz w:val="24"/>
          <w:spacing w:val="0"/>
          <w:w w:val="100"/>
          <w:rFonts/>
          <w:caps w:val="0"/>
        </w:rPr>
        <w:t>granite</w:t>
      </w:r>
      <w:r w:rsidR="007E35D6" w:rsidRPr="006F4DE1">
        <w:rPr>
          <w:szCs w:val="24"/>
          <w:b w:val="0"/>
          <w:i w:val="0"/>
          <w:sz w:val="24"/>
          <w:spacing w:val="0"/>
          <w:w w:val="100"/>
          <w:rFonts/>
          <w:caps w:val="0"/>
        </w:rPr>
        <w:t> </w:t>
      </w:r>
      <w:r w:rsidR="007E35D6" w:rsidRPr="006F4DE1">
        <w:rPr>
          <w:szCs w:val="24"/>
          <w:b w:val="0"/>
          <w:i w:val="0"/>
          <w:sz w:val="24"/>
          <w:spacing w:val="0"/>
          <w:w w:val="100"/>
          <w:rFonts/>
          <w:caps w:val="0"/>
        </w:rPr>
        <w:t>as</w:t>
      </w:r>
      <w:r w:rsidR="007E35D6" w:rsidRPr="006F4DE1">
        <w:rPr>
          <w:szCs w:val="24"/>
          <w:b w:val="0"/>
          <w:i w:val="0"/>
          <w:sz w:val="24"/>
          <w:spacing w:val="0"/>
          <w:w w:val="100"/>
          <w:rFonts/>
          <w:caps w:val="0"/>
        </w:rPr>
        <w:t> </w:t>
      </w:r>
      <w:r w:rsidR="007E35D6" w:rsidRPr="006F4DE1">
        <w:rPr>
          <w:szCs w:val="24"/>
          <w:b w:val="0"/>
          <w:i w:val="0"/>
          <w:sz w:val="24"/>
          <w:spacing w:val="0"/>
          <w:w w:val="100"/>
          <w:rFonts/>
          <w:caps w:val="0"/>
        </w:rPr>
        <w:t>the</w:t>
      </w:r>
      <w:r w:rsidR="007E35D6" w:rsidRPr="006F4DE1">
        <w:rPr>
          <w:szCs w:val="24"/>
          <w:b w:val="0"/>
          <w:i w:val="0"/>
          <w:sz w:val="24"/>
          <w:spacing w:val="0"/>
          <w:w w:val="100"/>
          <w:rFonts/>
          <w:caps w:val="0"/>
        </w:rPr>
        <w:t> </w:t>
      </w:r>
      <w:r w:rsidR="007E35D6" w:rsidRPr="006F4DE1">
        <w:rPr>
          <w:szCs w:val="24"/>
          <w:b w:val="0"/>
          <w:i w:val="0"/>
          <w:sz w:val="24"/>
          <w:spacing w:val="0"/>
          <w:w w:val="100"/>
          <w:rFonts/>
          <w:caps w:val="0"/>
        </w:rPr>
        <w:t>predominant</w:t>
      </w:r>
      <w:r w:rsidR="007E35D6" w:rsidRPr="006F4DE1">
        <w:rPr>
          <w:szCs w:val="24"/>
          <w:b w:val="0"/>
          <w:i w:val="0"/>
          <w:sz w:val="24"/>
          <w:spacing w:val="0"/>
          <w:w w:val="100"/>
          <w:rFonts/>
          <w:caps w:val="0"/>
        </w:rPr>
        <w:t> </w:t>
      </w:r>
      <w:r w:rsidR="007E35D6" w:rsidRPr="006F4DE1">
        <w:rPr>
          <w:szCs w:val="24"/>
          <w:b w:val="0"/>
          <w:i w:val="0"/>
          <w:sz w:val="24"/>
          <w:spacing w:val="0"/>
          <w:w w:val="100"/>
          <w:rFonts/>
          <w:caps w:val="0"/>
        </w:rPr>
        <w:t>rock.</w:t>
      </w:r>
      <w:r w:rsidR="007E35D6" w:rsidRPr="006F4DE1">
        <w:rPr>
          <w:szCs w:val="24"/>
          <w:b w:val="0"/>
          <w:i w:val="0"/>
          <w:sz w:val="24"/>
          <w:spacing w:val="0"/>
          <w:w w:val="100"/>
          <w:rFonts/>
          <w:caps w:val="0"/>
        </w:rPr>
        <w:t> </w:t>
      </w:r>
      <w:r w:rsidR="007E35D6" w:rsidRPr="006F4DE1">
        <w:rPr>
          <w:szCs w:val="24"/>
          <w:b w:val="0"/>
          <w:i w:val="0"/>
          <w:sz w:val="24"/>
          <w:spacing w:val="0"/>
          <w:w w:val="100"/>
          <w:rFonts/>
          <w:caps w:val="0"/>
        </w:rPr>
        <w:t>There</w:t>
      </w:r>
      <w:r w:rsidR="007E35D6" w:rsidRPr="006F4DE1">
        <w:rPr>
          <w:szCs w:val="24"/>
          <w:b w:val="0"/>
          <w:i w:val="0"/>
          <w:sz w:val="24"/>
          <w:spacing w:val="0"/>
          <w:w w:val="100"/>
          <w:rFonts/>
          <w:caps w:val="0"/>
        </w:rPr>
        <w:t> </w:t>
      </w:r>
      <w:r w:rsidR="007E35D6" w:rsidRPr="006F4DE1">
        <w:rPr>
          <w:szCs w:val="24"/>
          <w:b w:val="0"/>
          <w:i w:val="0"/>
          <w:sz w:val="24"/>
          <w:spacing w:val="0"/>
          <w:w w:val="100"/>
          <w:rFonts/>
          <w:caps w:val="0"/>
        </w:rPr>
        <w:t>is</w:t>
      </w:r>
      <w:r w:rsidR="007E35D6" w:rsidRPr="006F4DE1">
        <w:rPr>
          <w:szCs w:val="24"/>
          <w:b w:val="0"/>
          <w:i w:val="0"/>
          <w:sz w:val="24"/>
          <w:spacing w:val="0"/>
          <w:w w:val="100"/>
          <w:rFonts/>
          <w:caps w:val="0"/>
        </w:rPr>
        <w:t> </w:t>
      </w:r>
      <w:r w:rsidR="007E35D6" w:rsidRPr="006F4DE1">
        <w:rPr>
          <w:szCs w:val="24"/>
          <w:b w:val="0"/>
          <w:i w:val="0"/>
          <w:sz w:val="24"/>
          <w:spacing w:val="0"/>
          <w:w w:val="100"/>
          <w:rFonts/>
          <w:caps w:val="0"/>
        </w:rPr>
        <w:t>the</w:t>
      </w:r>
      <w:r w:rsidR="007E35D6" w:rsidRPr="006F4DE1">
        <w:rPr>
          <w:szCs w:val="24"/>
          <w:b w:val="0"/>
          <w:i w:val="0"/>
          <w:sz w:val="24"/>
          <w:spacing w:val="0"/>
          <w:w w:val="100"/>
          <w:rFonts/>
          <w:caps w:val="0"/>
        </w:rPr>
        <w:t> </w:t>
      </w:r>
      <w:r w:rsidR="007E35D6" w:rsidRPr="006F4DE1">
        <w:rPr>
          <w:szCs w:val="24"/>
          <w:b w:val="0"/>
          <w:i w:val="0"/>
          <w:sz w:val="24"/>
          <w:spacing w:val="0"/>
          <w:w w:val="100"/>
          <w:rFonts/>
          <w:caps w:val="0"/>
        </w:rPr>
        <w:t>presence</w:t>
      </w:r>
      <w:r w:rsidR="007E35D6" w:rsidRPr="006F4DE1">
        <w:rPr>
          <w:szCs w:val="24"/>
          <w:b w:val="0"/>
          <w:i w:val="0"/>
          <w:sz w:val="24"/>
          <w:spacing w:val="0"/>
          <w:w w:val="100"/>
          <w:rFonts/>
          <w:caps w:val="0"/>
        </w:rPr>
        <w:t> </w:t>
      </w:r>
      <w:r w:rsidR="007E35D6" w:rsidRPr="006F4DE1">
        <w:rPr>
          <w:szCs w:val="24"/>
          <w:b w:val="0"/>
          <w:i w:val="0"/>
          <w:sz w:val="24"/>
          <w:spacing w:val="0"/>
          <w:w w:val="100"/>
          <w:rFonts/>
          <w:caps w:val="0"/>
        </w:rPr>
        <w:t>of</w:t>
      </w:r>
      <w:r w:rsidR="007E35D6" w:rsidRPr="006F4DE1">
        <w:rPr>
          <w:szCs w:val="24"/>
          <w:b w:val="0"/>
          <w:i w:val="0"/>
          <w:sz w:val="24"/>
          <w:spacing w:val="0"/>
          <w:w w:val="100"/>
          <w:rFonts/>
          <w:caps w:val="0"/>
        </w:rPr>
        <w:t> </w:t>
      </w:r>
      <w:r w:rsidR="007E35D6" w:rsidRPr="006F4DE1">
        <w:rPr>
          <w:szCs w:val="24"/>
          <w:b w:val="0"/>
          <w:i w:val="0"/>
          <w:sz w:val="24"/>
          <w:spacing w:val="0"/>
          <w:w w:val="100"/>
          <w:rFonts/>
          <w:caps w:val="0"/>
        </w:rPr>
        <w:t>banding</w:t>
      </w:r>
      <w:r w:rsidR="007E35D6" w:rsidRPr="006F4DE1">
        <w:rPr>
          <w:szCs w:val="24"/>
          <w:b w:val="0"/>
          <w:i w:val="0"/>
          <w:sz w:val="24"/>
          <w:spacing w:val="0"/>
          <w:w w:val="100"/>
          <w:rFonts/>
          <w:caps w:val="0"/>
        </w:rPr>
        <w:t> </w:t>
      </w:r>
      <w:r w:rsidR="007E35D6" w:rsidRPr="006F4DE1">
        <w:rPr>
          <w:szCs w:val="24"/>
          <w:b w:val="0"/>
          <w:i w:val="0"/>
          <w:sz w:val="24"/>
          <w:spacing w:val="0"/>
          <w:w w:val="100"/>
          <w:rFonts/>
          <w:caps w:val="0"/>
        </w:rPr>
        <w:t>showing</w:t>
      </w:r>
      <w:r w:rsidR="007E35D6" w:rsidRPr="006F4DE1">
        <w:rPr>
          <w:szCs w:val="24"/>
          <w:b w:val="0"/>
          <w:i w:val="0"/>
          <w:sz w:val="24"/>
          <w:spacing w:val="0"/>
          <w:w w:val="100"/>
          <w:rFonts/>
          <w:caps w:val="0"/>
        </w:rPr>
        <w:t> </w:t>
      </w:r>
      <w:r w:rsidR="007E35D6" w:rsidRPr="006F4DE1">
        <w:rPr>
          <w:szCs w:val="24"/>
          <w:b w:val="0"/>
          <w:i w:val="0"/>
          <w:sz w:val="24"/>
          <w:spacing w:val="0"/>
          <w:w w:val="100"/>
          <w:rFonts/>
          <w:caps w:val="0"/>
        </w:rPr>
        <w:t>a</w:t>
      </w:r>
      <w:r w:rsidR="007E35D6" w:rsidRPr="006F4DE1">
        <w:rPr>
          <w:szCs w:val="24"/>
          <w:b w:val="0"/>
          <w:i w:val="0"/>
          <w:sz w:val="24"/>
          <w:spacing w:val="0"/>
          <w:w w:val="100"/>
          <w:rFonts/>
          <w:caps w:val="0"/>
        </w:rPr>
        <w:t> </w:t>
      </w:r>
      <w:r w:rsidR="007E35D6" w:rsidRPr="006F4DE1">
        <w:rPr>
          <w:szCs w:val="24"/>
          <w:b w:val="0"/>
          <w:i w:val="0"/>
          <w:sz w:val="24"/>
          <w:spacing w:val="0"/>
          <w:w w:val="100"/>
          <w:rFonts/>
          <w:caps w:val="0"/>
        </w:rPr>
        <w:t>part</w:t>
      </w:r>
      <w:r w:rsidR="007E35D6" w:rsidRPr="006F4DE1">
        <w:rPr>
          <w:szCs w:val="24"/>
          <w:b w:val="0"/>
          <w:i w:val="0"/>
          <w:sz w:val="24"/>
          <w:spacing w:val="0"/>
          <w:w w:val="100"/>
          <w:rFonts/>
          <w:caps w:val="0"/>
        </w:rPr>
        <w:t> </w:t>
      </w:r>
      <w:r w:rsidR="007E35D6" w:rsidRPr="006F4DE1">
        <w:rPr>
          <w:szCs w:val="24"/>
          <w:b w:val="0"/>
          <w:i w:val="0"/>
          <w:sz w:val="24"/>
          <w:spacing w:val="0"/>
          <w:w w:val="100"/>
          <w:rFonts/>
          <w:caps w:val="0"/>
        </w:rPr>
        <w:t>to</w:t>
      </w:r>
      <w:r w:rsidR="007E35D6" w:rsidRPr="006F4DE1">
        <w:rPr>
          <w:szCs w:val="24"/>
          <w:b w:val="0"/>
          <w:i w:val="0"/>
          <w:sz w:val="24"/>
          <w:spacing w:val="0"/>
          <w:w w:val="100"/>
          <w:rFonts/>
          <w:caps w:val="0"/>
        </w:rPr>
        <w:t> </w:t>
      </w:r>
      <w:r w:rsidR="007E35D6" w:rsidRPr="006F4DE1">
        <w:rPr>
          <w:szCs w:val="24"/>
          <w:b w:val="0"/>
          <w:i w:val="0"/>
          <w:sz w:val="24"/>
          <w:spacing w:val="0"/>
          <w:w w:val="100"/>
          <w:rFonts/>
          <w:caps w:val="0"/>
        </w:rPr>
        <w:t>be</w:t>
      </w:r>
      <w:r w:rsidR="007E35D6" w:rsidRPr="006F4DE1">
        <w:rPr>
          <w:szCs w:val="24"/>
          <w:b w:val="0"/>
          <w:i w:val="0"/>
          <w:sz w:val="24"/>
          <w:spacing w:val="0"/>
          <w:w w:val="100"/>
          <w:rFonts/>
          <w:caps w:val="0"/>
        </w:rPr>
        <w:t> </w:t>
      </w:r>
      <w:r w:rsidR="007E35D6" w:rsidRPr="006F4DE1">
        <w:rPr>
          <w:szCs w:val="24"/>
          <w:b w:val="0"/>
          <w:i w:val="0"/>
          <w:sz w:val="24"/>
          <w:spacing w:val="0"/>
          <w:w w:val="100"/>
          <w:rFonts/>
          <w:caps w:val="0"/>
        </w:rPr>
        <w:t>gneissic</w:t>
      </w:r>
      <w:r w:rsidR="007E35D6" w:rsidRPr="006F4DE1">
        <w:rPr>
          <w:szCs w:val="24"/>
          <w:b w:val="0"/>
          <w:i w:val="0"/>
          <w:sz w:val="24"/>
          <w:spacing w:val="0"/>
          <w:w w:val="100"/>
          <w:rFonts/>
          <w:caps w:val="0"/>
        </w:rPr>
        <w:t> </w:t>
      </w:r>
      <w:r w:rsidR="007E35D6" w:rsidRPr="006F4DE1">
        <w:rPr>
          <w:szCs w:val="24"/>
          <w:b w:val="0"/>
          <w:i w:val="0"/>
          <w:sz w:val="24"/>
          <w:spacing w:val="0"/>
          <w:w w:val="100"/>
          <w:rFonts/>
          <w:caps w:val="0"/>
        </w:rPr>
        <w:t>with</w:t>
      </w:r>
      <w:r w:rsidR="007E35D6" w:rsidRPr="006F4DE1">
        <w:rPr>
          <w:szCs w:val="24"/>
          <w:b w:val="0"/>
          <w:i w:val="0"/>
          <w:sz w:val="24"/>
          <w:spacing w:val="0"/>
          <w:w w:val="100"/>
          <w:rFonts/>
          <w:caps w:val="0"/>
        </w:rPr>
        <w:t> </w:t>
      </w:r>
      <w:r w:rsidR="007E35D6" w:rsidRPr="006F4DE1">
        <w:rPr>
          <w:szCs w:val="24"/>
          <w:b w:val="0"/>
          <w:i w:val="0"/>
          <w:sz w:val="24"/>
          <w:spacing w:val="0"/>
          <w:w w:val="100"/>
          <w:rFonts/>
          <w:caps w:val="0"/>
        </w:rPr>
        <w:t>foliation</w:t>
      </w:r>
      <w:r w:rsidR="007E35D6" w:rsidRPr="006F4DE1">
        <w:rPr>
          <w:szCs w:val="24"/>
          <w:b w:val="0"/>
          <w:i w:val="0"/>
          <w:sz w:val="24"/>
          <w:spacing w:val="0"/>
          <w:w w:val="100"/>
          <w:rFonts/>
          <w:caps w:val="0"/>
        </w:rPr>
        <w:t> </w:t>
      </w:r>
      <w:r w:rsidR="007E35D6" w:rsidRPr="006F4DE1">
        <w:rPr>
          <w:szCs w:val="24"/>
          <w:b w:val="0"/>
          <w:i w:val="0"/>
          <w:sz w:val="24"/>
          <w:spacing w:val="0"/>
          <w:w w:val="100"/>
          <w:rFonts/>
          <w:caps w:val="0"/>
        </w:rPr>
        <w:t>surface</w:t>
      </w:r>
      <w:r w:rsidR="001523C6">
        <w:rPr>
          <w:szCs w:val="24"/>
          <w:b w:val="0"/>
          <w:i w:val="0"/>
          <w:sz w:val="24"/>
          <w:spacing w:val="0"/>
          <w:w w:val="100"/>
          <w:rFonts/>
          <w:caps w:val="0"/>
        </w:rPr>
        <w:t>(Fig.4.16)</w:t>
      </w:r>
      <w:r w:rsidR="007E35D6" w:rsidRPr="006F4DE1">
        <w:rPr>
          <w:szCs w:val="24"/>
          <w:b w:val="0"/>
          <w:i w:val="0"/>
          <w:sz w:val="24"/>
          <w:spacing w:val="0"/>
          <w:w w:val="100"/>
          <w:rFonts/>
          <w:caps w:val="0"/>
        </w:rPr>
        <w:t>.</w:t>
      </w:r>
      <w:r w:rsidR="007E35D6" w:rsidRPr="006F4DE1">
        <w:rPr>
          <w:szCs w:val="24"/>
          <w:b w:val="0"/>
          <w:i w:val="0"/>
          <w:sz w:val="24"/>
          <w:spacing w:val="0"/>
          <w:w w:val="100"/>
          <w:rFonts/>
          <w:caps w:val="0"/>
        </w:rPr>
        <w:t> </w:t>
      </w:r>
      <w:r w:rsidR="007E35D6" w:rsidRPr="006F4DE1">
        <w:rPr>
          <w:szCs w:val="24"/>
          <w:b w:val="0"/>
          <w:i w:val="0"/>
          <w:sz w:val="24"/>
          <w:spacing w:val="0"/>
          <w:w w:val="100"/>
          <w:rFonts/>
          <w:caps w:val="0"/>
        </w:rPr>
        <w:t>Quartz</w:t>
      </w:r>
      <w:r w:rsidR="007E35D6" w:rsidRPr="006F4DE1">
        <w:rPr>
          <w:szCs w:val="24"/>
          <w:b w:val="0"/>
          <w:i w:val="0"/>
          <w:sz w:val="24"/>
          <w:spacing w:val="0"/>
          <w:w w:val="100"/>
          <w:rFonts/>
          <w:caps w:val="0"/>
        </w:rPr>
        <w:t> </w:t>
      </w:r>
      <w:r w:rsidR="007E35D6" w:rsidRPr="006F4DE1">
        <w:rPr>
          <w:szCs w:val="24"/>
          <w:b w:val="0"/>
          <w:i w:val="0"/>
          <w:sz w:val="24"/>
          <w:spacing w:val="0"/>
          <w:w w:val="100"/>
          <w:rFonts/>
          <w:caps w:val="0"/>
        </w:rPr>
        <w:t>veins</w:t>
      </w:r>
      <w:r w:rsidR="007E35D6" w:rsidRPr="006F4DE1">
        <w:rPr>
          <w:szCs w:val="24"/>
          <w:b w:val="0"/>
          <w:i w:val="0"/>
          <w:sz w:val="24"/>
          <w:spacing w:val="0"/>
          <w:w w:val="100"/>
          <w:rFonts/>
          <w:caps w:val="0"/>
        </w:rPr>
        <w:t> </w:t>
      </w:r>
      <w:r w:rsidR="007E35D6" w:rsidRPr="006F4DE1">
        <w:rPr>
          <w:szCs w:val="24"/>
          <w:b w:val="0"/>
          <w:i w:val="0"/>
          <w:sz w:val="24"/>
          <w:spacing w:val="0"/>
          <w:w w:val="100"/>
          <w:rFonts/>
          <w:caps w:val="0"/>
        </w:rPr>
        <w:t>were</w:t>
      </w:r>
      <w:r w:rsidR="007E35D6" w:rsidRPr="006F4DE1">
        <w:rPr>
          <w:szCs w:val="24"/>
          <w:b w:val="0"/>
          <w:i w:val="0"/>
          <w:sz w:val="24"/>
          <w:spacing w:val="0"/>
          <w:w w:val="100"/>
          <w:rFonts/>
          <w:caps w:val="0"/>
        </w:rPr>
        <w:t> </w:t>
      </w:r>
      <w:r w:rsidR="007E35D6" w:rsidRPr="006F4DE1">
        <w:rPr>
          <w:szCs w:val="24"/>
          <w:b w:val="0"/>
          <w:i w:val="0"/>
          <w:sz w:val="24"/>
          <w:spacing w:val="0"/>
          <w:w w:val="100"/>
          <w:rFonts/>
          <w:caps w:val="0"/>
        </w:rPr>
        <w:t>also</w:t>
      </w:r>
      <w:r w:rsidR="007E35D6" w:rsidRPr="006F4DE1">
        <w:rPr>
          <w:szCs w:val="24"/>
          <w:b w:val="0"/>
          <w:i w:val="0"/>
          <w:sz w:val="24"/>
          <w:spacing w:val="0"/>
          <w:w w:val="100"/>
          <w:rFonts/>
          <w:caps w:val="0"/>
        </w:rPr>
        <w:t> </w:t>
      </w:r>
      <w:r w:rsidR="007E35D6" w:rsidRPr="006F4DE1">
        <w:rPr>
          <w:szCs w:val="24"/>
          <w:b w:val="0"/>
          <w:i w:val="0"/>
          <w:sz w:val="24"/>
          <w:spacing w:val="0"/>
          <w:w w:val="100"/>
          <w:rFonts/>
          <w:caps w:val="0"/>
        </w:rPr>
        <w:t>observed</w:t>
      </w:r>
      <w:r w:rsidR="007E35D6" w:rsidRPr="006F4DE1">
        <w:rPr>
          <w:szCs w:val="24"/>
          <w:b w:val="0"/>
          <w:i w:val="0"/>
          <w:sz w:val="24"/>
          <w:spacing w:val="0"/>
          <w:w w:val="100"/>
          <w:rFonts/>
          <w:caps w:val="0"/>
        </w:rPr>
        <w:t> </w:t>
      </w:r>
      <w:r w:rsidR="007E35D6" w:rsidRPr="006F4DE1">
        <w:rPr>
          <w:szCs w:val="24"/>
          <w:b w:val="0"/>
          <w:i w:val="0"/>
          <w:sz w:val="24"/>
          <w:spacing w:val="0"/>
          <w:w w:val="100"/>
          <w:rFonts/>
          <w:caps w:val="0"/>
        </w:rPr>
        <w:t>in</w:t>
      </w:r>
      <w:r w:rsidR="007E35D6" w:rsidRPr="006F4DE1">
        <w:rPr>
          <w:szCs w:val="24"/>
          <w:b w:val="0"/>
          <w:i w:val="0"/>
          <w:sz w:val="24"/>
          <w:spacing w:val="0"/>
          <w:w w:val="100"/>
          <w:rFonts/>
          <w:caps w:val="0"/>
        </w:rPr>
        <w:t> </w:t>
      </w:r>
      <w:r w:rsidR="007E35D6" w:rsidRPr="006F4DE1">
        <w:rPr>
          <w:szCs w:val="24"/>
          <w:b w:val="0"/>
          <w:i w:val="0"/>
          <w:sz w:val="24"/>
          <w:spacing w:val="0"/>
          <w:w w:val="100"/>
          <w:rFonts/>
          <w:caps w:val="0"/>
        </w:rPr>
        <w:t>some</w:t>
      </w:r>
      <w:r w:rsidR="007E35D6" w:rsidRPr="006F4DE1">
        <w:rPr>
          <w:szCs w:val="24"/>
          <w:b w:val="0"/>
          <w:i w:val="0"/>
          <w:sz w:val="24"/>
          <w:spacing w:val="0"/>
          <w:w w:val="100"/>
          <w:rFonts/>
          <w:caps w:val="0"/>
        </w:rPr>
        <w:t> </w:t>
      </w:r>
      <w:r w:rsidR="007E35D6" w:rsidRPr="006F4DE1">
        <w:rPr>
          <w:szCs w:val="24"/>
          <w:b w:val="0"/>
          <w:i w:val="0"/>
          <w:sz w:val="24"/>
          <w:spacing w:val="0"/>
          <w:w w:val="100"/>
          <w:rFonts/>
          <w:caps w:val="0"/>
        </w:rPr>
        <w:t>parts</w:t>
      </w:r>
      <w:r w:rsidR="007E35D6" w:rsidRPr="006F4DE1">
        <w:rPr>
          <w:szCs w:val="24"/>
          <w:b w:val="0"/>
          <w:i w:val="0"/>
          <w:sz w:val="24"/>
          <w:spacing w:val="0"/>
          <w:w w:val="100"/>
          <w:rFonts/>
          <w:caps w:val="0"/>
        </w:rPr>
        <w:t> </w:t>
      </w:r>
      <w:r w:rsidR="007E35D6" w:rsidRPr="006F4DE1">
        <w:rPr>
          <w:szCs w:val="24"/>
          <w:b w:val="0"/>
          <w:i w:val="0"/>
          <w:sz w:val="24"/>
          <w:spacing w:val="0"/>
          <w:w w:val="100"/>
          <w:rFonts/>
          <w:caps w:val="0"/>
        </w:rPr>
        <w:t>of</w:t>
      </w:r>
      <w:r w:rsidR="007E35D6" w:rsidRPr="006F4DE1">
        <w:rPr>
          <w:szCs w:val="24"/>
          <w:b w:val="0"/>
          <w:i w:val="0"/>
          <w:sz w:val="24"/>
          <w:spacing w:val="0"/>
          <w:w w:val="100"/>
          <w:rFonts/>
          <w:caps w:val="0"/>
        </w:rPr>
        <w:t> </w:t>
      </w:r>
      <w:r w:rsidR="007E35D6" w:rsidRPr="006F4DE1">
        <w:rPr>
          <w:szCs w:val="24"/>
          <w:b w:val="0"/>
          <w:i w:val="0"/>
          <w:sz w:val="24"/>
          <w:spacing w:val="0"/>
          <w:w w:val="100"/>
          <w:rFonts/>
          <w:caps w:val="0"/>
        </w:rPr>
        <w:t>the</w:t>
      </w:r>
      <w:r w:rsidR="007E35D6" w:rsidRPr="006F4DE1">
        <w:rPr>
          <w:szCs w:val="24"/>
          <w:b w:val="0"/>
          <w:i w:val="0"/>
          <w:sz w:val="24"/>
          <w:spacing w:val="0"/>
          <w:w w:val="100"/>
          <w:rFonts/>
          <w:caps w:val="0"/>
        </w:rPr>
        <w:t> </w:t>
      </w:r>
      <w:r w:rsidR="007E35D6" w:rsidRPr="006F4DE1">
        <w:rPr>
          <w:szCs w:val="24"/>
          <w:b w:val="0"/>
          <w:i w:val="0"/>
          <w:sz w:val="24"/>
          <w:spacing w:val="0"/>
          <w:w w:val="100"/>
          <w:rFonts/>
          <w:caps w:val="0"/>
        </w:rPr>
        <w:t>outcrop.</w:t>
      </w:r>
      <w:r w:rsidRPr="006F4DE1">
        <w:rPr>
          <w:szCs w:val="24"/>
          <w:b w:val="0"/>
          <w:i w:val="0"/>
          <w:sz w:val="24"/>
          <w:spacing w:val="0"/>
          <w:w w:val="100"/>
          <w:rFonts/>
          <w:caps w:val="0"/>
        </w:rPr>
        <w:t> </w:t>
      </w:r>
    </w:p>
    <w:p w14:paraId="0E6D88A8" w14:textId="77777777" w:rsidR="000E7B1A" w:rsidRDefault="000E7B1A" w:rsidP="006F4DE1">
      <w:pPr>
        <w:jc w:val="both"/>
        <w:spacing w:before="0" w:beforeAutospacing="0" w:after="160" w:afterAutospacing="0" w:lineRule="auto" w:line="360"/>
        <w:rPr>
          <w:szCs w:val="24"/>
          <w:b w:val="0"/>
          <w:i w:val="0"/>
          <w:sz w:val="24"/>
          <w:spacing w:val="0"/>
          <w:w w:val="100"/>
          <w:rFonts/>
          <w:caps w:val="0"/>
        </w:rPr>
        <w:snapToGrid w:val="0"/>
        <w:textAlignment w:val="baseline"/>
        <w:tabs>
          <w:tab w:val="left" w:pos="1947"/>
        </w:tabs>
      </w:pPr>
      <w:r>
        <w:drawing>
          <wp:inline distT="0" distB="0" distL="0" distR="0" wp14:anchorId="7DA4E8E8" wp14:editId="3A880E22">
            <wp:extent cx="4615231" cy="3461378"/>
            <wp:effectExtent l="19050" t="0" r="0" b="0"/>
            <wp:docPr id="160" name="Picture 18" descr="C:\Users\Bukola\Desktop\flashCopy\Abeokuta fieldwork\fieldw pix\PB30011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Users\Bukola\Desktop\flashCopy\Abeokuta fieldwork\fieldw pix\PB300118.JPG"/>
                    <pic:cNvPicPr>
                      <a:picLocks noChangeAspect="1" noChangeArrowheads="1"/>
                    </pic:cNvPicPr>
                  </pic:nvPicPr>
                  <pic:blipFill>
                    <a:blip r:embed="rId33" cstate="print"/>
                    <a:srcRect/>
                    <a:stretch>
                      <a:fillRect/>
                    </a:stretch>
                  </pic:blipFill>
                  <pic:spPr bwMode="auto">
                    <a:xfrm rot="0">
                      <a:off x="0" y="0"/>
                      <a:ext cx="4615231" cy="3461378"/>
                    </a:xfrm>
                    <a:prstGeom prst="rect">
                      <a:avLst/>
                    </a:prstGeom>
                    <a:noFill/>
                    <a:ln w="9525">
                      <a:noFill/>
                      <a:miter lim="800000"/>
                      <a:headEnd/>
                      <a:tailEnd/>
                    </a:ln>
                  </pic:spPr>
                </pic:pic>
              </a:graphicData>
            </a:graphic>
          </wp:inline>
        </w:drawing>
        <w:rPr>
          <w:szCs w:val="24"/>
          <w:lang w:val="en-GB" w:eastAsia="en-GB"/>
          <w:noProof/>
          <w:b w:val="0"/>
          <w:i w:val="0"/>
          <w:sz w:val="24"/>
          <w:spacing w:val="0"/>
          <w:w w:val="100"/>
          <w:rFonts/>
          <w:caps w:val="0"/>
        </w:rPr>
      </w:r>
    </w:p>
    <w:p w14:paraId="1B2042D1" w14:textId="77777777" w:rsidR="004C672B" w:rsidRPr="006F4DE1" w:rsidRDefault="004C672B" w:rsidP="006F4DE1">
      <w:pPr>
        <w:jc w:val="both"/>
        <w:spacing w:before="0" w:beforeAutospacing="0" w:after="160" w:afterAutospacing="0" w:lineRule="auto" w:line="360"/>
        <w:rPr>
          <w:szCs w:val="24"/>
          <w:b w:val="0"/>
          <w:i w:val="0"/>
          <w:sz w:val="24"/>
          <w:spacing w:val="0"/>
          <w:w w:val="100"/>
          <w:rFonts/>
          <w:caps w:val="0"/>
        </w:rPr>
        <w:snapToGrid w:val="0"/>
        <w:textAlignment w:val="baseline"/>
        <w:tabs>
          <w:tab w:val="left" w:pos="1947"/>
        </w:tabs>
      </w:pPr>
      <w:r>
        <w:rPr>
          <w:szCs w:val="24"/>
          <w:b w:val="0"/>
          <w:i w:val="0"/>
          <w:sz w:val="24"/>
          <w:spacing w:val="0"/>
          <w:w w:val="100"/>
          <w:rFonts/>
          <w:caps w:val="0"/>
        </w:rPr>
        <w:t>Fig.4.16:</w:t>
      </w:r>
      <w:r>
        <w:rPr>
          <w:szCs w:val="24"/>
          <w:b w:val="0"/>
          <w:i w:val="0"/>
          <w:sz w:val="24"/>
          <w:spacing w:val="0"/>
          <w:w w:val="100"/>
          <w:rFonts/>
          <w:caps w:val="0"/>
        </w:rPr>
        <w:t> </w:t>
      </w:r>
      <w:r>
        <w:rPr>
          <w:szCs w:val="24"/>
          <w:b w:val="0"/>
          <w:i w:val="0"/>
          <w:sz w:val="24"/>
          <w:spacing w:val="0"/>
          <w:w w:val="100"/>
          <w:rFonts/>
          <w:caps w:val="0"/>
        </w:rPr>
        <w:t>Microfolds</w:t>
      </w:r>
      <w:r>
        <w:rPr>
          <w:szCs w:val="24"/>
          <w:b w:val="0"/>
          <w:i w:val="0"/>
          <w:sz w:val="24"/>
          <w:spacing w:val="0"/>
          <w:w w:val="100"/>
          <w:rFonts/>
          <w:caps w:val="0"/>
        </w:rPr>
        <w:t> </w:t>
      </w:r>
      <w:r>
        <w:rPr>
          <w:szCs w:val="24"/>
          <w:b w:val="0"/>
          <w:i w:val="0"/>
          <w:sz w:val="24"/>
          <w:spacing w:val="0"/>
          <w:w w:val="100"/>
          <w:rFonts/>
          <w:caps w:val="0"/>
        </w:rPr>
        <w:t>(L22)</w:t>
      </w:r>
    </w:p>
    <w:p w14:paraId="3FAFFEBA" w14:textId="77777777" w:rsidR="005B3BDB" w:rsidRPr="006F4DE1" w:rsidRDefault="005B3BDB" w:rsidP="006F4DE1">
      <w:pPr>
        <w:jc w:val="both"/>
        <w:spacing w:before="0" w:beforeAutospacing="0" w:after="160" w:afterAutospacing="0" w:lineRule="auto" w:line="360"/>
        <w:rPr>
          <w:szCs w:val="24"/>
          <w:bCs/>
          <w:b w:val="1"/>
          <w:i w:val="0"/>
          <w:sz w:val="24"/>
          <w:spacing w:val="0"/>
          <w:w w:val="100"/>
          <w:rFonts/>
          <w:caps w:val="0"/>
        </w:rPr>
        <w:snapToGrid w:val="0"/>
        <w:textAlignment w:val="baseline"/>
        <w:tabs>
          <w:tab w:val="left" w:pos="1947"/>
        </w:tabs>
      </w:pPr>
      <w:r w:rsidRPr="006F4DE1">
        <w:rPr>
          <w:szCs w:val="24"/>
          <w:bCs/>
          <w:b w:val="1"/>
          <w:i w:val="0"/>
          <w:sz w:val="24"/>
          <w:spacing w:val="0"/>
          <w:w w:val="100"/>
          <w:rFonts/>
          <w:caps w:val="0"/>
        </w:rPr>
        <w:t>LOCATION</w:t>
      </w:r>
      <w:r w:rsidRPr="006F4DE1">
        <w:rPr>
          <w:szCs w:val="24"/>
          <w:bCs/>
          <w:b w:val="1"/>
          <w:i w:val="0"/>
          <w:sz w:val="24"/>
          <w:spacing w:val="0"/>
          <w:w w:val="100"/>
          <w:rFonts/>
          <w:caps w:val="0"/>
        </w:rPr>
        <w:t> </w:t>
      </w:r>
      <w:r w:rsidRPr="006F4DE1">
        <w:rPr>
          <w:szCs w:val="24"/>
          <w:bCs/>
          <w:b w:val="1"/>
          <w:i w:val="0"/>
          <w:sz w:val="24"/>
          <w:spacing w:val="0"/>
          <w:w w:val="100"/>
          <w:rFonts/>
          <w:caps w:val="0"/>
        </w:rPr>
        <w:t>23</w:t>
      </w:r>
    </w:p>
    <w:p w14:paraId="5DCC0541" w14:textId="77777777" w:rsidR="005B3BDB" w:rsidRPr="006F4DE1" w:rsidRDefault="005B3BDB" w:rsidP="006F4DE1">
      <w:pPr>
        <w:spacing w:before="0" w:beforeAutospacing="0" w:after="160" w:afterAutospacing="0" w:lineRule="auto" w:line="360"/>
        <w:rPr>
          <w:szCs w:val="24"/>
          <w:lang w:val="en-GB" w:eastAsia="en-GB"/>
          <w:b w:val="0"/>
          <w:i w:val="0"/>
          <w:color w:val="000000"/>
          <w:sz w:val="24"/>
          <w:spacing w:val="0"/>
          <w:w w:val="100"/>
          <w:rFonts w:eastAsia="Times New Roman"/>
          <w:caps w:val="0"/>
        </w:rPr>
        <w:snapToGrid w:val="0"/>
        <w:textAlignment w:val="baseline"/>
      </w:pPr>
      <w:r w:rsidRPr="006F4DE1">
        <w:rPr>
          <w:szCs w:val="24"/>
          <w:bCs/>
          <w:b w:val="1"/>
          <w:i w:val="0"/>
          <w:sz w:val="24"/>
          <w:spacing w:val="0"/>
          <w:w w:val="100"/>
          <w:rFonts/>
          <w:caps w:val="0"/>
        </w:rPr>
        <w:t>Coordinates;</w:t>
      </w:r>
      <w:r w:rsidRPr="006F4DE1">
        <w:rPr>
          <w:szCs w:val="24"/>
          <w:bCs/>
          <w:b w:val="1"/>
          <w:i w:val="0"/>
          <w:color w:val="000000"/>
          <w:sz w:val="24"/>
          <w:spacing w:val="0"/>
          <w:w w:val="100"/>
          <w:rFonts/>
          <w:caps w:val="0"/>
        </w:rPr>
        <w:t>  </w:t>
      </w:r>
      <w:r w:rsidR="00EB46B3" w:rsidRPr="006F4DE1">
        <w:rPr>
          <w:szCs w:val="24"/>
          <w:bCs/>
          <w:lang w:val="en-GB" w:eastAsia="en-GB"/>
          <w:b w:val="1"/>
          <w:i w:val="0"/>
          <w:color w:val="000000"/>
          <w:sz w:val="24"/>
          <w:spacing w:val="0"/>
          <w:w w:val="100"/>
          <w:rFonts w:eastAsia="Times New Roman"/>
          <w:caps w:val="0"/>
        </w:rPr>
        <w:t>7.2069333,</w:t>
      </w:r>
      <w:r w:rsidR="00EB46B3" w:rsidRPr="006F4DE1">
        <w:rPr>
          <w:szCs w:val="24"/>
          <w:bCs/>
          <w:lang w:val="en-GB" w:eastAsia="en-GB"/>
          <w:b w:val="1"/>
          <w:i w:val="0"/>
          <w:color w:val="000000"/>
          <w:sz w:val="24"/>
          <w:spacing w:val="0"/>
          <w:w w:val="100"/>
          <w:rFonts w:eastAsia="Times New Roman"/>
          <w:caps w:val="0"/>
        </w:rPr>
        <w:t> </w:t>
      </w:r>
      <w:r w:rsidR="00EB46B3" w:rsidRPr="006F4DE1">
        <w:rPr>
          <w:szCs w:val="24"/>
          <w:bCs/>
          <w:lang w:val="en-GB" w:eastAsia="en-GB"/>
          <w:b w:val="1"/>
          <w:i w:val="0"/>
          <w:color w:val="000000"/>
          <w:sz w:val="24"/>
          <w:spacing w:val="0"/>
          <w:w w:val="100"/>
          <w:rFonts w:eastAsia="Times New Roman"/>
          <w:caps w:val="0"/>
        </w:rPr>
        <w:t>3.3408167</w:t>
      </w:r>
    </w:p>
    <w:p w14:paraId="76F266BA" w14:textId="77777777" w:rsidR="005B3BDB" w:rsidRPr="006F4DE1" w:rsidRDefault="005B3BDB" w:rsidP="006F4DE1">
      <w:pPr>
        <w:spacing w:before="0" w:beforeAutospacing="0" w:after="160" w:afterAutospacing="0" w:lineRule="auto" w:line="360"/>
        <w:rPr>
          <w:szCs w:val="24"/>
          <w:bCs/>
          <w:b w:val="1"/>
          <w:i w:val="0"/>
          <w:sz w:val="24"/>
          <w:spacing w:val="0"/>
          <w:w w:val="100"/>
          <w:rFonts/>
          <w:caps w:val="0"/>
        </w:rPr>
        <w:snapToGrid w:val="0"/>
        <w:textAlignment w:val="baseline"/>
      </w:pPr>
      <w:r w:rsidRPr="006F4DE1">
        <w:rPr>
          <w:szCs w:val="24"/>
          <w:bCs/>
          <w:b w:val="1"/>
          <w:i w:val="0"/>
          <w:sz w:val="24"/>
          <w:spacing w:val="0"/>
          <w:w w:val="100"/>
          <w:rFonts/>
          <w:caps w:val="0"/>
        </w:rPr>
        <w:t>Weather:</w:t>
      </w:r>
      <w:r w:rsidRPr="006F4DE1">
        <w:rPr>
          <w:szCs w:val="24"/>
          <w:bCs/>
          <w:b w:val="1"/>
          <w:i w:val="0"/>
          <w:sz w:val="24"/>
          <w:spacing w:val="0"/>
          <w:w w:val="100"/>
          <w:rFonts/>
          <w:caps w:val="0"/>
        </w:rPr>
        <w:t> </w:t>
      </w:r>
      <w:r w:rsidRPr="006F4DE1">
        <w:rPr>
          <w:szCs w:val="24"/>
          <w:bCs/>
          <w:b w:val="1"/>
          <w:i w:val="0"/>
          <w:sz w:val="24"/>
          <w:spacing w:val="0"/>
          <w:w w:val="100"/>
          <w:rFonts/>
          <w:caps w:val="0"/>
        </w:rPr>
        <w:t>34</w:t>
      </w:r>
      <w:r w:rsidRPr="006F4DE1">
        <w:rPr>
          <w:szCs w:val="24"/>
          <w:bCs/>
          <w:b w:val="1"/>
          <w:i w:val="0"/>
          <w:sz w:val="24"/>
          <w:spacing w:val="0"/>
          <w:w w:val="100"/>
          <w:vertAlign w:val="superscript"/>
          <w:rFonts/>
          <w:caps w:val="0"/>
        </w:rPr>
        <w:t>o</w:t>
      </w:r>
      <w:r w:rsidRPr="006F4DE1">
        <w:rPr>
          <w:szCs w:val="24"/>
          <w:bCs/>
          <w:b w:val="1"/>
          <w:i w:val="0"/>
          <w:sz w:val="24"/>
          <w:spacing w:val="0"/>
          <w:w w:val="100"/>
          <w:rFonts/>
          <w:caps w:val="0"/>
        </w:rPr>
        <w:t>C,</w:t>
      </w:r>
      <w:r w:rsidRPr="006F4DE1">
        <w:rPr>
          <w:szCs w:val="24"/>
          <w:bCs/>
          <w:b w:val="1"/>
          <w:i w:val="0"/>
          <w:sz w:val="24"/>
          <w:spacing w:val="0"/>
          <w:w w:val="100"/>
          <w:rFonts/>
          <w:caps w:val="0"/>
        </w:rPr>
        <w:t> </w:t>
      </w:r>
      <w:r w:rsidRPr="006F4DE1">
        <w:rPr>
          <w:szCs w:val="24"/>
          <w:bCs/>
          <w:b w:val="1"/>
          <w:i w:val="0"/>
          <w:sz w:val="24"/>
          <w:spacing w:val="0"/>
          <w:w w:val="100"/>
          <w:rFonts/>
          <w:caps w:val="0"/>
        </w:rPr>
        <w:t>sunny</w:t>
      </w:r>
    </w:p>
    <w:p w14:paraId="4C5BDEC9" w14:textId="77777777" w:rsidR="005B3BDB" w:rsidRPr="006F4DE1" w:rsidRDefault="008B772C" w:rsidP="006F4DE1">
      <w:pPr>
        <w:spacing w:before="0" w:beforeAutospacing="0" w:after="160" w:afterAutospacing="0" w:lineRule="auto" w:line="360"/>
        <w:rPr>
          <w:szCs w:val="24"/>
          <w:bCs/>
          <w:b w:val="1"/>
          <w:i w:val="0"/>
          <w:sz w:val="24"/>
          <w:spacing w:val="0"/>
          <w:w w:val="100"/>
          <w:rFonts/>
          <w:caps w:val="0"/>
        </w:rPr>
        <w:snapToGrid w:val="0"/>
        <w:textAlignment w:val="baseline"/>
      </w:pPr>
      <w:r w:rsidRPr="006F4DE1">
        <w:rPr>
          <w:szCs w:val="24"/>
          <w:bCs/>
          <w:b w:val="1"/>
          <w:i w:val="0"/>
          <w:sz w:val="24"/>
          <w:spacing w:val="0"/>
          <w:w w:val="100"/>
          <w:rFonts/>
          <w:caps w:val="0"/>
        </w:rPr>
        <w:t>Altitude:</w:t>
      </w:r>
      <w:r w:rsidRPr="006F4DE1">
        <w:rPr>
          <w:szCs w:val="24"/>
          <w:bCs/>
          <w:b w:val="1"/>
          <w:i w:val="0"/>
          <w:sz w:val="24"/>
          <w:spacing w:val="0"/>
          <w:w w:val="100"/>
          <w:rFonts/>
          <w:caps w:val="0"/>
        </w:rPr>
        <w:t> </w:t>
      </w:r>
      <w:r w:rsidRPr="006F4DE1">
        <w:rPr>
          <w:szCs w:val="24"/>
          <w:bCs/>
          <w:b w:val="1"/>
          <w:i w:val="0"/>
          <w:sz w:val="24"/>
          <w:spacing w:val="0"/>
          <w:w w:val="100"/>
          <w:rFonts/>
          <w:caps w:val="0"/>
        </w:rPr>
        <w:t>76</w:t>
      </w:r>
      <w:r w:rsidR="005B3BDB" w:rsidRPr="006F4DE1">
        <w:rPr>
          <w:szCs w:val="24"/>
          <w:bCs/>
          <w:b w:val="1"/>
          <w:i w:val="0"/>
          <w:sz w:val="24"/>
          <w:spacing w:val="0"/>
          <w:w w:val="100"/>
          <w:rFonts/>
          <w:caps w:val="0"/>
        </w:rPr>
        <w:t>m</w:t>
      </w:r>
      <w:r w:rsidR="005B3BDB" w:rsidRPr="006F4DE1">
        <w:rPr>
          <w:szCs w:val="24"/>
          <w:bCs/>
          <w:b w:val="1"/>
          <w:i w:val="0"/>
          <w:sz w:val="24"/>
          <w:spacing w:val="0"/>
          <w:w w:val="100"/>
          <w:rFonts/>
          <w:caps w:val="0"/>
        </w:rPr>
        <w:t> </w:t>
      </w:r>
      <w:r w:rsidR="005B3BDB" w:rsidRPr="006F4DE1">
        <w:rPr>
          <w:szCs w:val="24"/>
          <w:bCs/>
          <w:b w:val="1"/>
          <w:i w:val="0"/>
          <w:sz w:val="24"/>
          <w:spacing w:val="0"/>
          <w:w w:val="100"/>
          <w:rFonts/>
          <w:caps w:val="0"/>
        </w:rPr>
        <w:t>Above</w:t>
      </w:r>
      <w:r w:rsidR="005B3BDB" w:rsidRPr="006F4DE1">
        <w:rPr>
          <w:szCs w:val="24"/>
          <w:bCs/>
          <w:b w:val="1"/>
          <w:i w:val="0"/>
          <w:sz w:val="24"/>
          <w:spacing w:val="0"/>
          <w:w w:val="100"/>
          <w:rFonts/>
          <w:caps w:val="0"/>
        </w:rPr>
        <w:t> </w:t>
      </w:r>
      <w:r w:rsidR="005B3BDB" w:rsidRPr="006F4DE1">
        <w:rPr>
          <w:szCs w:val="24"/>
          <w:bCs/>
          <w:b w:val="1"/>
          <w:i w:val="0"/>
          <w:sz w:val="24"/>
          <w:spacing w:val="0"/>
          <w:w w:val="100"/>
          <w:rFonts/>
          <w:caps w:val="0"/>
        </w:rPr>
        <w:t>MSL</w:t>
      </w:r>
    </w:p>
    <w:p w14:paraId="7B7EB08A" w14:textId="77777777" w:rsidR="005B3BDB" w:rsidRPr="006F4DE1" w:rsidRDefault="005B3BDB" w:rsidP="006F4DE1">
      <w:pPr>
        <w:spacing w:before="0" w:beforeAutospacing="0" w:after="160" w:afterAutospacing="0" w:lineRule="auto" w:line="360"/>
        <w:rPr>
          <w:szCs w:val="24"/>
          <w:bCs/>
          <w:b w:val="1"/>
          <w:i w:val="0"/>
          <w:sz w:val="24"/>
          <w:spacing w:val="0"/>
          <w:w w:val="100"/>
          <w:rFonts/>
          <w:caps w:val="0"/>
        </w:rPr>
        <w:snapToGrid w:val="0"/>
        <w:textAlignment w:val="baseline"/>
      </w:pPr>
      <w:r>
        <w:rPr>
          <w:b w:val="1"/>
          <w:i w:val="0"/>
          <w:sz w:val="24"/>
          <w:spacing w:val="0"/>
          <w:w w:val="100"/>
          <w:rFonts/>
          <w:caps w:val="0"/>
        </w:rPr>
        <w:t/>
      </w:r>
    </w:p>
    <w:p w14:paraId="46479113" w14:textId="77777777" w:rsidR="005B3BDB" w:rsidRPr="006F4DE1" w:rsidRDefault="005B3BDB" w:rsidP="006F4DE1">
      <w:pPr>
        <w:spacing w:before="0" w:beforeAutospacing="0" w:after="160" w:afterAutospacing="0" w:lineRule="auto" w:line="360"/>
        <w:rPr>
          <w:szCs w:val="24"/>
          <w:b w:val="0"/>
          <w:i w:val="0"/>
          <w:sz w:val="24"/>
          <w:spacing w:val="0"/>
          <w:w w:val="100"/>
          <w:rFonts/>
          <w:caps w:val="0"/>
        </w:rPr>
        <w:snapToGrid w:val="0"/>
        <w:textAlignment w:val="baseline"/>
      </w:pPr>
      <w:r w:rsidRPr="006F4DE1">
        <w:rPr>
          <w:szCs w:val="24"/>
          <w:bCs/>
          <w:b w:val="1"/>
          <w:i w:val="0"/>
          <w:sz w:val="24"/>
          <w:spacing w:val="0"/>
          <w:w w:val="100"/>
          <w:rFonts/>
          <w:caps w:val="0"/>
        </w:rPr>
        <w:t>Outcrop</w:t>
      </w:r>
      <w:r w:rsidRPr="006F4DE1">
        <w:rPr>
          <w:szCs w:val="24"/>
          <w:bCs/>
          <w:b w:val="1"/>
          <w:i w:val="0"/>
          <w:sz w:val="24"/>
          <w:spacing w:val="0"/>
          <w:w w:val="100"/>
          <w:rFonts/>
          <w:caps w:val="0"/>
        </w:rPr>
        <w:t> </w:t>
      </w:r>
      <w:r w:rsidRPr="006F4DE1">
        <w:rPr>
          <w:szCs w:val="24"/>
          <w:bCs/>
          <w:b w:val="1"/>
          <w:i w:val="0"/>
          <w:sz w:val="24"/>
          <w:spacing w:val="0"/>
          <w:w w:val="100"/>
          <w:rFonts/>
          <w:caps w:val="0"/>
        </w:rPr>
        <w:t>name</w:t>
      </w:r>
      <w:r w:rsidRPr="006F4DE1">
        <w:rPr>
          <w:szCs w:val="24"/>
          <w:b w:val="0"/>
          <w:i w:val="0"/>
          <w:sz w:val="24"/>
          <w:spacing w:val="0"/>
          <w:w w:val="100"/>
          <w:rFonts/>
          <w:caps w:val="0"/>
        </w:rPr>
        <w:t>:</w:t>
      </w:r>
      <w:r w:rsidRPr="006F4DE1">
        <w:rPr>
          <w:szCs w:val="24"/>
          <w:b w:val="0"/>
          <w:i w:val="0"/>
          <w:sz w:val="24"/>
          <w:spacing w:val="0"/>
          <w:w w:val="100"/>
          <w:rFonts/>
          <w:caps w:val="0"/>
        </w:rPr>
        <w:t> </w:t>
      </w:r>
      <w:r w:rsidRPr="006F4DE1">
        <w:rPr>
          <w:szCs w:val="24"/>
          <w:b w:val="0"/>
          <w:i w:val="0"/>
          <w:sz w:val="24"/>
          <w:spacing w:val="0"/>
          <w:w w:val="100"/>
          <w:rFonts/>
          <w:caps w:val="0"/>
        </w:rPr>
        <w:t>Porphyritic</w:t>
      </w:r>
      <w:r w:rsidRPr="006F4DE1">
        <w:rPr>
          <w:szCs w:val="24"/>
          <w:b w:val="0"/>
          <w:i w:val="0"/>
          <w:sz w:val="24"/>
          <w:spacing w:val="0"/>
          <w:w w:val="100"/>
          <w:rFonts/>
          <w:caps w:val="0"/>
        </w:rPr>
        <w:t>  </w:t>
      </w:r>
      <w:r w:rsidRPr="006F4DE1">
        <w:rPr>
          <w:szCs w:val="24"/>
          <w:b w:val="0"/>
          <w:i w:val="0"/>
          <w:sz w:val="24"/>
          <w:spacing w:val="0"/>
          <w:w w:val="100"/>
          <w:rFonts/>
          <w:caps w:val="0"/>
        </w:rPr>
        <w:t>Granite</w:t>
      </w:r>
    </w:p>
    <w:p w14:paraId="429551F4" w14:textId="77777777" w:rsidR="00A11B93" w:rsidRPr="006F4DE1" w:rsidRDefault="005B3BDB" w:rsidP="006F4DE1">
      <w:pPr>
        <w:jc w:val="both"/>
        <w:spacing w:before="0" w:beforeAutospacing="0" w:after="160" w:afterAutospacing="0" w:lineRule="auto" w:line="360"/>
        <w:rPr>
          <w:szCs w:val="24"/>
          <w:b w:val="0"/>
          <w:i w:val="0"/>
          <w:sz w:val="24"/>
          <w:spacing w:val="0"/>
          <w:w w:val="100"/>
          <w:rFonts/>
          <w:caps w:val="0"/>
        </w:rPr>
        <w:snapToGrid w:val="0"/>
        <w:textAlignment w:val="baseline"/>
        <w:tabs>
          <w:tab w:val="left" w:pos="1947"/>
        </w:tabs>
      </w:pPr>
      <w:r w:rsidRPr="006F4DE1">
        <w:rPr>
          <w:szCs w:val="24"/>
          <w:bCs/>
          <w:b w:val="1"/>
          <w:i w:val="0"/>
          <w:sz w:val="24"/>
          <w:spacing w:val="0"/>
          <w:w w:val="100"/>
          <w:rFonts/>
          <w:caps w:val="0"/>
        </w:rPr>
        <w:t>Description</w:t>
      </w:r>
      <w:r w:rsidRPr="006F4DE1">
        <w:rPr>
          <w:szCs w:val="24"/>
          <w:b w:val="0"/>
          <w:i w:val="0"/>
          <w:sz w:val="24"/>
          <w:spacing w:val="0"/>
          <w:w w:val="100"/>
          <w:rFonts/>
          <w:caps w:val="0"/>
        </w:rPr>
        <w:t>:</w:t>
      </w:r>
      <w:r w:rsidRPr="006F4DE1">
        <w:rPr>
          <w:szCs w:val="24"/>
          <w:b w:val="0"/>
          <w:i w:val="0"/>
          <w:sz w:val="24"/>
          <w:spacing w:val="0"/>
          <w:w w:val="100"/>
          <w:rFonts/>
          <w:caps w:val="0"/>
        </w:rPr>
        <w:t> </w:t>
      </w:r>
      <w:r w:rsidRPr="006F4DE1">
        <w:rPr>
          <w:szCs w:val="24"/>
          <w:b w:val="0"/>
          <w:i w:val="0"/>
          <w:sz w:val="24"/>
          <w:spacing w:val="0"/>
          <w:w w:val="100"/>
          <w:rFonts/>
          <w:caps w:val="0"/>
        </w:rPr>
        <w:t>A</w:t>
      </w:r>
      <w:r w:rsidRPr="006F4DE1">
        <w:rPr>
          <w:szCs w:val="24"/>
          <w:b w:val="0"/>
          <w:i w:val="0"/>
          <w:sz w:val="24"/>
          <w:spacing w:val="0"/>
          <w:w w:val="100"/>
          <w:rFonts/>
          <w:caps w:val="0"/>
        </w:rPr>
        <w:t> </w:t>
      </w:r>
      <w:r w:rsidRPr="006F4DE1">
        <w:rPr>
          <w:szCs w:val="24"/>
          <w:b w:val="0"/>
          <w:i w:val="0"/>
          <w:sz w:val="24"/>
          <w:spacing w:val="0"/>
          <w:w w:val="100"/>
          <w:rFonts/>
          <w:caps w:val="0"/>
        </w:rPr>
        <w:t>moderate</w:t>
      </w:r>
      <w:r w:rsidRPr="006F4DE1">
        <w:rPr>
          <w:szCs w:val="24"/>
          <w:b w:val="0"/>
          <w:i w:val="0"/>
          <w:sz w:val="24"/>
          <w:spacing w:val="0"/>
          <w:w w:val="100"/>
          <w:rFonts/>
          <w:caps w:val="0"/>
        </w:rPr>
        <w:t> </w:t>
      </w:r>
      <w:r w:rsidRPr="006F4DE1">
        <w:rPr>
          <w:szCs w:val="24"/>
          <w:b w:val="0"/>
          <w:i w:val="0"/>
          <w:sz w:val="24"/>
          <w:spacing w:val="0"/>
          <w:w w:val="100"/>
          <w:rFonts/>
          <w:caps w:val="0"/>
        </w:rPr>
        <w:t>outcrop</w:t>
      </w:r>
      <w:r w:rsidRPr="006F4DE1">
        <w:rPr>
          <w:szCs w:val="24"/>
          <w:b w:val="0"/>
          <w:i w:val="0"/>
          <w:sz w:val="24"/>
          <w:spacing w:val="0"/>
          <w:w w:val="100"/>
          <w:rFonts/>
          <w:caps w:val="0"/>
        </w:rPr>
        <w:t> </w:t>
      </w:r>
      <w:r w:rsidRPr="006F4DE1">
        <w:rPr>
          <w:szCs w:val="24"/>
          <w:b w:val="0"/>
          <w:i w:val="0"/>
          <w:sz w:val="24"/>
          <w:spacing w:val="0"/>
          <w:w w:val="100"/>
          <w:rFonts/>
          <w:caps w:val="0"/>
        </w:rPr>
        <w:t>with</w:t>
      </w:r>
      <w:r w:rsidRPr="006F4DE1">
        <w:rPr>
          <w:szCs w:val="24"/>
          <w:b w:val="0"/>
          <w:i w:val="0"/>
          <w:sz w:val="24"/>
          <w:spacing w:val="0"/>
          <w:w w:val="100"/>
          <w:rFonts/>
          <w:caps w:val="0"/>
        </w:rPr>
        <w:t> </w:t>
      </w:r>
      <w:r w:rsidRPr="006F4DE1">
        <w:rPr>
          <w:szCs w:val="24"/>
          <w:b w:val="0"/>
          <w:i w:val="0"/>
          <w:sz w:val="24"/>
          <w:spacing w:val="0"/>
          <w:w w:val="100"/>
          <w:rFonts/>
          <w:caps w:val="0"/>
        </w:rPr>
        <w:t>porphyritic</w:t>
      </w:r>
      <w:r w:rsidRPr="006F4DE1">
        <w:rPr>
          <w:szCs w:val="24"/>
          <w:b w:val="0"/>
          <w:i w:val="0"/>
          <w:sz w:val="24"/>
          <w:spacing w:val="0"/>
          <w:w w:val="100"/>
          <w:rFonts/>
          <w:caps w:val="0"/>
        </w:rPr>
        <w:t> </w:t>
      </w:r>
      <w:r w:rsidRPr="006F4DE1">
        <w:rPr>
          <w:szCs w:val="24"/>
          <w:b w:val="0"/>
          <w:i w:val="0"/>
          <w:sz w:val="24"/>
          <w:spacing w:val="0"/>
          <w:w w:val="100"/>
          <w:rFonts/>
          <w:caps w:val="0"/>
        </w:rPr>
        <w:t>granite</w:t>
      </w:r>
      <w:r w:rsidRPr="006F4DE1">
        <w:rPr>
          <w:szCs w:val="24"/>
          <w:b w:val="0"/>
          <w:i w:val="0"/>
          <w:sz w:val="24"/>
          <w:spacing w:val="0"/>
          <w:w w:val="100"/>
          <w:rFonts/>
          <w:caps w:val="0"/>
        </w:rPr>
        <w:t> </w:t>
      </w:r>
      <w:r w:rsidRPr="006F4DE1">
        <w:rPr>
          <w:szCs w:val="24"/>
          <w:b w:val="0"/>
          <w:i w:val="0"/>
          <w:sz w:val="24"/>
          <w:spacing w:val="0"/>
          <w:w w:val="100"/>
          <w:rFonts/>
          <w:caps w:val="0"/>
        </w:rPr>
        <w:t>as</w:t>
      </w:r>
      <w:r w:rsidRPr="006F4DE1">
        <w:rPr>
          <w:szCs w:val="24"/>
          <w:b w:val="0"/>
          <w:i w:val="0"/>
          <w:sz w:val="24"/>
          <w:spacing w:val="0"/>
          <w:w w:val="100"/>
          <w:rFonts/>
          <w:caps w:val="0"/>
        </w:rPr>
        <w:t> </w:t>
      </w:r>
      <w:r w:rsidRPr="006F4DE1">
        <w:rPr>
          <w:szCs w:val="24"/>
          <w:b w:val="0"/>
          <w:i w:val="0"/>
          <w:sz w:val="24"/>
          <w:spacing w:val="0"/>
          <w:w w:val="100"/>
          <w:rFonts/>
          <w:caps w:val="0"/>
        </w:rPr>
        <w:t>the</w:t>
      </w:r>
      <w:r w:rsidRPr="006F4DE1">
        <w:rPr>
          <w:szCs w:val="24"/>
          <w:b w:val="0"/>
          <w:i w:val="0"/>
          <w:sz w:val="24"/>
          <w:spacing w:val="0"/>
          <w:w w:val="100"/>
          <w:rFonts/>
          <w:caps w:val="0"/>
        </w:rPr>
        <w:t> </w:t>
      </w:r>
      <w:r w:rsidRPr="006F4DE1">
        <w:rPr>
          <w:szCs w:val="24"/>
          <w:b w:val="0"/>
          <w:i w:val="0"/>
          <w:sz w:val="24"/>
          <w:spacing w:val="0"/>
          <w:w w:val="100"/>
          <w:rFonts/>
          <w:caps w:val="0"/>
        </w:rPr>
        <w:t>predominant</w:t>
      </w:r>
      <w:r w:rsidRPr="006F4DE1">
        <w:rPr>
          <w:szCs w:val="24"/>
          <w:b w:val="0"/>
          <w:i w:val="0"/>
          <w:sz w:val="24"/>
          <w:spacing w:val="0"/>
          <w:w w:val="100"/>
          <w:rFonts/>
          <w:caps w:val="0"/>
        </w:rPr>
        <w:t> </w:t>
      </w:r>
      <w:r w:rsidRPr="006F4DE1">
        <w:rPr>
          <w:szCs w:val="24"/>
          <w:b w:val="0"/>
          <w:i w:val="0"/>
          <w:sz w:val="24"/>
          <w:spacing w:val="0"/>
          <w:w w:val="100"/>
          <w:rFonts/>
          <w:caps w:val="0"/>
        </w:rPr>
        <w:t>rock.</w:t>
      </w:r>
      <w:r w:rsidRPr="006F4DE1">
        <w:rPr>
          <w:szCs w:val="24"/>
          <w:b w:val="0"/>
          <w:i w:val="0"/>
          <w:sz w:val="24"/>
          <w:spacing w:val="0"/>
          <w:w w:val="100"/>
          <w:rFonts/>
          <w:caps w:val="0"/>
        </w:rPr>
        <w:t> </w:t>
      </w:r>
      <w:r w:rsidR="008B772C" w:rsidRPr="006F4DE1">
        <w:rPr>
          <w:szCs w:val="24"/>
          <w:b w:val="0"/>
          <w:i w:val="0"/>
          <w:sz w:val="24"/>
          <w:spacing w:val="0"/>
          <w:w w:val="100"/>
          <w:rFonts/>
          <w:caps w:val="0"/>
        </w:rPr>
        <w:t> </w:t>
      </w:r>
      <w:r w:rsidR="008B772C" w:rsidRPr="006F4DE1">
        <w:rPr>
          <w:szCs w:val="24"/>
          <w:b w:val="0"/>
          <w:i w:val="0"/>
          <w:sz w:val="24"/>
          <w:spacing w:val="0"/>
          <w:w w:val="100"/>
          <w:rFonts/>
          <w:caps w:val="0"/>
        </w:rPr>
        <w:t>Some</w:t>
      </w:r>
      <w:r w:rsidR="008B772C" w:rsidRPr="006F4DE1">
        <w:rPr>
          <w:szCs w:val="24"/>
          <w:b w:val="0"/>
          <w:i w:val="0"/>
          <w:sz w:val="24"/>
          <w:spacing w:val="0"/>
          <w:w w:val="100"/>
          <w:rFonts/>
          <w:caps w:val="0"/>
        </w:rPr>
        <w:t> </w:t>
      </w:r>
      <w:r w:rsidR="008B772C" w:rsidRPr="006F4DE1">
        <w:rPr>
          <w:szCs w:val="24"/>
          <w:b w:val="0"/>
          <w:i w:val="0"/>
          <w:sz w:val="24"/>
          <w:spacing w:val="0"/>
          <w:w w:val="100"/>
          <w:rFonts/>
          <w:caps w:val="0"/>
        </w:rPr>
        <w:t>fractutres</w:t>
      </w:r>
      <w:r w:rsidR="008B772C" w:rsidRPr="006F4DE1">
        <w:rPr>
          <w:szCs w:val="24"/>
          <w:b w:val="0"/>
          <w:i w:val="0"/>
          <w:sz w:val="24"/>
          <w:spacing w:val="0"/>
          <w:w w:val="100"/>
          <w:rFonts/>
          <w:caps w:val="0"/>
        </w:rPr>
        <w:t> </w:t>
      </w:r>
      <w:r w:rsidR="008B772C" w:rsidRPr="006F4DE1">
        <w:rPr>
          <w:szCs w:val="24"/>
          <w:b w:val="0"/>
          <w:i w:val="0"/>
          <w:sz w:val="24"/>
          <w:spacing w:val="0"/>
          <w:w w:val="100"/>
          <w:rFonts/>
          <w:caps w:val="0"/>
        </w:rPr>
        <w:t>were</w:t>
      </w:r>
      <w:r w:rsidR="008B772C" w:rsidRPr="006F4DE1">
        <w:rPr>
          <w:szCs w:val="24"/>
          <w:b w:val="0"/>
          <w:i w:val="0"/>
          <w:sz w:val="24"/>
          <w:spacing w:val="0"/>
          <w:w w:val="100"/>
          <w:rFonts/>
          <w:caps w:val="0"/>
        </w:rPr>
        <w:t> </w:t>
      </w:r>
      <w:r w:rsidR="008B772C" w:rsidRPr="006F4DE1">
        <w:rPr>
          <w:szCs w:val="24"/>
          <w:b w:val="0"/>
          <w:i w:val="0"/>
          <w:sz w:val="24"/>
          <w:spacing w:val="0"/>
          <w:w w:val="100"/>
          <w:rFonts/>
          <w:caps w:val="0"/>
        </w:rPr>
        <w:t>observed</w:t>
      </w:r>
      <w:r w:rsidR="008B772C" w:rsidRPr="006F4DE1">
        <w:rPr>
          <w:szCs w:val="24"/>
          <w:b w:val="0"/>
          <w:i w:val="0"/>
          <w:sz w:val="24"/>
          <w:spacing w:val="0"/>
          <w:w w:val="100"/>
          <w:rFonts/>
          <w:caps w:val="0"/>
        </w:rPr>
        <w:t> </w:t>
      </w:r>
      <w:r w:rsidR="008B772C" w:rsidRPr="006F4DE1">
        <w:rPr>
          <w:szCs w:val="24"/>
          <w:b w:val="0"/>
          <w:i w:val="0"/>
          <w:sz w:val="24"/>
          <w:spacing w:val="0"/>
          <w:w w:val="100"/>
          <w:rFonts/>
          <w:caps w:val="0"/>
        </w:rPr>
        <w:t>due</w:t>
      </w:r>
      <w:r w:rsidR="008B772C" w:rsidRPr="006F4DE1">
        <w:rPr>
          <w:szCs w:val="24"/>
          <w:b w:val="0"/>
          <w:i w:val="0"/>
          <w:sz w:val="24"/>
          <w:spacing w:val="0"/>
          <w:w w:val="100"/>
          <w:rFonts/>
          <w:caps w:val="0"/>
        </w:rPr>
        <w:t> </w:t>
      </w:r>
      <w:r w:rsidR="008B772C" w:rsidRPr="006F4DE1">
        <w:rPr>
          <w:szCs w:val="24"/>
          <w:b w:val="0"/>
          <w:i w:val="0"/>
          <w:sz w:val="24"/>
          <w:spacing w:val="0"/>
          <w:w w:val="100"/>
          <w:rFonts/>
          <w:caps w:val="0"/>
        </w:rPr>
        <w:t>to</w:t>
      </w:r>
      <w:r w:rsidR="008B772C" w:rsidRPr="006F4DE1">
        <w:rPr>
          <w:szCs w:val="24"/>
          <w:b w:val="0"/>
          <w:i w:val="0"/>
          <w:sz w:val="24"/>
          <w:spacing w:val="0"/>
          <w:w w:val="100"/>
          <w:rFonts/>
          <w:caps w:val="0"/>
        </w:rPr>
        <w:t> </w:t>
      </w:r>
      <w:r w:rsidR="008B772C" w:rsidRPr="006F4DE1">
        <w:rPr>
          <w:szCs w:val="24"/>
          <w:b w:val="0"/>
          <w:i w:val="0"/>
          <w:sz w:val="24"/>
          <w:spacing w:val="0"/>
          <w:w w:val="100"/>
          <w:rFonts/>
          <w:caps w:val="0"/>
        </w:rPr>
        <w:t>biological</w:t>
      </w:r>
      <w:r w:rsidR="008B772C" w:rsidRPr="006F4DE1">
        <w:rPr>
          <w:szCs w:val="24"/>
          <w:b w:val="0"/>
          <w:i w:val="0"/>
          <w:sz w:val="24"/>
          <w:spacing w:val="0"/>
          <w:w w:val="100"/>
          <w:rFonts/>
          <w:caps w:val="0"/>
        </w:rPr>
        <w:t> </w:t>
      </w:r>
      <w:r w:rsidR="008B772C" w:rsidRPr="006F4DE1">
        <w:rPr>
          <w:szCs w:val="24"/>
          <w:b w:val="0"/>
          <w:i w:val="0"/>
          <w:sz w:val="24"/>
          <w:spacing w:val="0"/>
          <w:w w:val="100"/>
          <w:rFonts/>
          <w:caps w:val="0"/>
        </w:rPr>
        <w:t>weathering.</w:t>
      </w:r>
    </w:p>
    <w:p w14:paraId="7575E57D" w14:textId="77777777" w:rsidR="00A11B93" w:rsidRPr="006F4DE1" w:rsidRDefault="00A11B93" w:rsidP="006F4DE1">
      <w:pPr>
        <w:jc w:val="both"/>
        <w:spacing w:before="0" w:beforeAutospacing="0" w:after="160" w:afterAutospacing="0" w:lineRule="auto" w:line="360"/>
        <w:rPr>
          <w:szCs w:val="24"/>
          <w:b w:val="0"/>
          <w:i w:val="0"/>
          <w:sz w:val="24"/>
          <w:spacing w:val="0"/>
          <w:w w:val="100"/>
          <w:rFonts/>
          <w:caps w:val="0"/>
        </w:rPr>
        <w:snapToGrid w:val="0"/>
        <w:textAlignment w:val="baseline"/>
        <w:tabs>
          <w:tab w:val="left" w:pos="1947"/>
        </w:tabs>
      </w:pPr>
      <w:r>
        <w:rPr>
          <w:b w:val="0"/>
          <w:i w:val="0"/>
          <w:sz w:val="24"/>
          <w:spacing w:val="0"/>
          <w:w w:val="100"/>
          <w:rFonts/>
          <w:caps w:val="0"/>
        </w:rPr>
        <w:t/>
      </w:r>
    </w:p>
    <w:p w14:paraId="46F1E32C" w14:textId="77777777" w:rsidR="00F95667" w:rsidRPr="006F4DE1" w:rsidRDefault="00F95667" w:rsidP="006F4DE1">
      <w:pPr>
        <w:jc w:val="both"/>
        <w:spacing w:before="0" w:beforeAutospacing="0" w:after="160" w:afterAutospacing="0" w:lineRule="auto" w:line="360"/>
        <w:rPr>
          <w:szCs w:val="24"/>
          <w:bCs/>
          <w:b w:val="1"/>
          <w:i w:val="0"/>
          <w:sz w:val="24"/>
          <w:spacing w:val="0"/>
          <w:w w:val="100"/>
          <w:rFonts/>
          <w:caps w:val="0"/>
        </w:rPr>
        <w:snapToGrid w:val="0"/>
        <w:textAlignment w:val="baseline"/>
        <w:tabs>
          <w:tab w:val="left" w:pos="1947"/>
        </w:tabs>
      </w:pPr>
      <w:r w:rsidRPr="006F4DE1">
        <w:rPr>
          <w:szCs w:val="24"/>
          <w:bCs/>
          <w:b w:val="1"/>
          <w:i w:val="0"/>
          <w:sz w:val="24"/>
          <w:spacing w:val="0"/>
          <w:w w:val="100"/>
          <w:rFonts/>
          <w:caps w:val="0"/>
        </w:rPr>
        <w:t>LOCATION</w:t>
      </w:r>
      <w:r w:rsidRPr="006F4DE1">
        <w:rPr>
          <w:szCs w:val="24"/>
          <w:bCs/>
          <w:b w:val="1"/>
          <w:i w:val="0"/>
          <w:sz w:val="24"/>
          <w:spacing w:val="0"/>
          <w:w w:val="100"/>
          <w:rFonts/>
          <w:caps w:val="0"/>
        </w:rPr>
        <w:t> </w:t>
      </w:r>
      <w:r w:rsidRPr="006F4DE1">
        <w:rPr>
          <w:szCs w:val="24"/>
          <w:bCs/>
          <w:b w:val="1"/>
          <w:i w:val="0"/>
          <w:sz w:val="24"/>
          <w:spacing w:val="0"/>
          <w:w w:val="100"/>
          <w:rFonts/>
          <w:caps w:val="0"/>
        </w:rPr>
        <w:t>24</w:t>
      </w:r>
    </w:p>
    <w:p w14:paraId="48A4E514" w14:textId="77777777" w:rsidR="00F95667" w:rsidRPr="006F4DE1" w:rsidRDefault="00F95667" w:rsidP="006F4DE1">
      <w:pPr>
        <w:spacing w:before="0" w:beforeAutospacing="0" w:after="160" w:afterAutospacing="0" w:lineRule="auto" w:line="360"/>
        <w:rPr>
          <w:szCs w:val="24"/>
          <w:lang w:val="en-GB" w:eastAsia="en-GB"/>
          <w:b w:val="0"/>
          <w:i w:val="0"/>
          <w:color w:val="000000"/>
          <w:sz w:val="24"/>
          <w:spacing w:val="0"/>
          <w:w w:val="100"/>
          <w:rFonts w:eastAsia="Times New Roman"/>
          <w:caps w:val="0"/>
        </w:rPr>
        <w:snapToGrid w:val="0"/>
        <w:textAlignment w:val="baseline"/>
      </w:pPr>
      <w:r w:rsidRPr="006F4DE1">
        <w:rPr>
          <w:szCs w:val="24"/>
          <w:bCs/>
          <w:b w:val="1"/>
          <w:i w:val="0"/>
          <w:sz w:val="24"/>
          <w:spacing w:val="0"/>
          <w:w w:val="100"/>
          <w:rFonts/>
          <w:caps w:val="0"/>
        </w:rPr>
        <w:t>Coordinates;</w:t>
      </w:r>
      <w:r w:rsidRPr="006F4DE1">
        <w:rPr>
          <w:szCs w:val="24"/>
          <w:bCs/>
          <w:b w:val="1"/>
          <w:i w:val="0"/>
          <w:color w:val="000000"/>
          <w:sz w:val="24"/>
          <w:spacing w:val="0"/>
          <w:w w:val="100"/>
          <w:rFonts/>
          <w:caps w:val="0"/>
        </w:rPr>
        <w:t>  </w:t>
      </w:r>
      <w:r w:rsidRPr="006F4DE1">
        <w:rPr>
          <w:szCs w:val="24"/>
          <w:bCs/>
          <w:lang w:val="en-GB" w:eastAsia="en-GB"/>
          <w:b w:val="1"/>
          <w:i w:val="0"/>
          <w:color w:val="000000"/>
          <w:sz w:val="24"/>
          <w:spacing w:val="0"/>
          <w:w w:val="100"/>
          <w:rFonts w:eastAsia="Times New Roman"/>
          <w:caps w:val="0"/>
        </w:rPr>
        <w:t>7.2068167,</w:t>
      </w:r>
      <w:r w:rsidRPr="006F4DE1">
        <w:rPr>
          <w:szCs w:val="24"/>
          <w:bCs/>
          <w:lang w:val="en-GB" w:eastAsia="en-GB"/>
          <w:b w:val="1"/>
          <w:i w:val="0"/>
          <w:color w:val="000000"/>
          <w:sz w:val="24"/>
          <w:spacing w:val="0"/>
          <w:w w:val="100"/>
          <w:rFonts w:eastAsia="Times New Roman"/>
          <w:caps w:val="0"/>
        </w:rPr>
        <w:t> </w:t>
      </w:r>
      <w:r w:rsidRPr="006F4DE1">
        <w:rPr>
          <w:szCs w:val="24"/>
          <w:bCs/>
          <w:lang w:val="en-GB" w:eastAsia="en-GB"/>
          <w:b w:val="1"/>
          <w:i w:val="0"/>
          <w:color w:val="000000"/>
          <w:sz w:val="24"/>
          <w:spacing w:val="0"/>
          <w:w w:val="100"/>
          <w:rFonts w:eastAsia="Times New Roman"/>
          <w:caps w:val="0"/>
        </w:rPr>
        <w:t>3.3379500</w:t>
      </w:r>
    </w:p>
    <w:p w14:paraId="78F4FECA" w14:textId="77777777" w:rsidR="00F95667" w:rsidRPr="006F4DE1" w:rsidRDefault="00F95667" w:rsidP="006F4DE1">
      <w:pPr>
        <w:spacing w:before="0" w:beforeAutospacing="0" w:after="160" w:afterAutospacing="0" w:lineRule="auto" w:line="360"/>
        <w:rPr>
          <w:szCs w:val="24"/>
          <w:lang w:val="en-GB" w:eastAsia="en-GB"/>
          <w:b w:val="0"/>
          <w:i w:val="0"/>
          <w:color w:val="000000"/>
          <w:sz w:val="24"/>
          <w:spacing w:val="0"/>
          <w:w w:val="100"/>
          <w:rFonts w:eastAsia="Times New Roman"/>
          <w:caps w:val="0"/>
        </w:rPr>
        <w:snapToGrid w:val="0"/>
        <w:textAlignment w:val="baseline"/>
      </w:pPr>
      <w:r w:rsidRPr="006F4DE1">
        <w:rPr>
          <w:szCs w:val="24"/>
          <w:bCs/>
          <w:b w:val="1"/>
          <w:i w:val="0"/>
          <w:sz w:val="24"/>
          <w:spacing w:val="0"/>
          <w:w w:val="100"/>
          <w:rFonts/>
          <w:caps w:val="0"/>
        </w:rPr>
        <w:t>Weather:</w:t>
      </w:r>
      <w:r w:rsidRPr="006F4DE1">
        <w:rPr>
          <w:szCs w:val="24"/>
          <w:bCs/>
          <w:b w:val="1"/>
          <w:i w:val="0"/>
          <w:sz w:val="24"/>
          <w:spacing w:val="0"/>
          <w:w w:val="100"/>
          <w:rFonts/>
          <w:caps w:val="0"/>
        </w:rPr>
        <w:t> </w:t>
      </w:r>
      <w:r w:rsidRPr="006F4DE1">
        <w:rPr>
          <w:szCs w:val="24"/>
          <w:bCs/>
          <w:b w:val="1"/>
          <w:i w:val="0"/>
          <w:sz w:val="24"/>
          <w:spacing w:val="0"/>
          <w:w w:val="100"/>
          <w:rFonts/>
          <w:caps w:val="0"/>
        </w:rPr>
        <w:t>34</w:t>
      </w:r>
      <w:r w:rsidRPr="006F4DE1">
        <w:rPr>
          <w:szCs w:val="24"/>
          <w:bCs/>
          <w:b w:val="1"/>
          <w:i w:val="0"/>
          <w:sz w:val="24"/>
          <w:spacing w:val="0"/>
          <w:w w:val="100"/>
          <w:vertAlign w:val="superscript"/>
          <w:rFonts/>
          <w:caps w:val="0"/>
        </w:rPr>
        <w:t>o</w:t>
      </w:r>
      <w:r w:rsidRPr="006F4DE1">
        <w:rPr>
          <w:szCs w:val="24"/>
          <w:bCs/>
          <w:b w:val="1"/>
          <w:i w:val="0"/>
          <w:sz w:val="24"/>
          <w:spacing w:val="0"/>
          <w:w w:val="100"/>
          <w:rFonts/>
          <w:caps w:val="0"/>
        </w:rPr>
        <w:t>C,</w:t>
      </w:r>
      <w:r w:rsidRPr="006F4DE1">
        <w:rPr>
          <w:szCs w:val="24"/>
          <w:bCs/>
          <w:b w:val="1"/>
          <w:i w:val="0"/>
          <w:sz w:val="24"/>
          <w:spacing w:val="0"/>
          <w:w w:val="100"/>
          <w:rFonts/>
          <w:caps w:val="0"/>
        </w:rPr>
        <w:t> </w:t>
      </w:r>
      <w:r w:rsidRPr="006F4DE1">
        <w:rPr>
          <w:szCs w:val="24"/>
          <w:bCs/>
          <w:b w:val="1"/>
          <w:i w:val="0"/>
          <w:sz w:val="24"/>
          <w:spacing w:val="0"/>
          <w:w w:val="100"/>
          <w:rFonts/>
          <w:caps w:val="0"/>
        </w:rPr>
        <w:t>sunny</w:t>
      </w:r>
    </w:p>
    <w:p w14:paraId="69DF7302" w14:textId="77777777" w:rsidR="00F95667" w:rsidRPr="006F4DE1" w:rsidRDefault="00F95667" w:rsidP="006F4DE1">
      <w:pPr>
        <w:spacing w:before="0" w:beforeAutospacing="0" w:after="160" w:afterAutospacing="0" w:lineRule="auto" w:line="360"/>
        <w:rPr>
          <w:szCs w:val="24"/>
          <w:bCs/>
          <w:b w:val="1"/>
          <w:i w:val="0"/>
          <w:sz w:val="24"/>
          <w:spacing w:val="0"/>
          <w:w w:val="100"/>
          <w:rFonts/>
          <w:caps w:val="0"/>
        </w:rPr>
        <w:snapToGrid w:val="0"/>
        <w:textAlignment w:val="baseline"/>
      </w:pPr>
      <w:r w:rsidRPr="006F4DE1">
        <w:rPr>
          <w:szCs w:val="24"/>
          <w:bCs/>
          <w:b w:val="1"/>
          <w:i w:val="0"/>
          <w:sz w:val="24"/>
          <w:spacing w:val="0"/>
          <w:w w:val="100"/>
          <w:rFonts/>
          <w:caps w:val="0"/>
        </w:rPr>
        <w:t>Altitude:</w:t>
      </w:r>
      <w:r w:rsidRPr="006F4DE1">
        <w:rPr>
          <w:szCs w:val="24"/>
          <w:bCs/>
          <w:b w:val="1"/>
          <w:i w:val="0"/>
          <w:sz w:val="24"/>
          <w:spacing w:val="0"/>
          <w:w w:val="100"/>
          <w:rFonts/>
          <w:caps w:val="0"/>
        </w:rPr>
        <w:t> </w:t>
      </w:r>
      <w:r w:rsidRPr="006F4DE1">
        <w:rPr>
          <w:szCs w:val="24"/>
          <w:bCs/>
          <w:b w:val="1"/>
          <w:i w:val="0"/>
          <w:sz w:val="24"/>
          <w:spacing w:val="0"/>
          <w:w w:val="100"/>
          <w:rFonts/>
          <w:caps w:val="0"/>
        </w:rPr>
        <w:t>71m</w:t>
      </w:r>
      <w:r w:rsidRPr="006F4DE1">
        <w:rPr>
          <w:szCs w:val="24"/>
          <w:bCs/>
          <w:b w:val="1"/>
          <w:i w:val="0"/>
          <w:sz w:val="24"/>
          <w:spacing w:val="0"/>
          <w:w w:val="100"/>
          <w:rFonts/>
          <w:caps w:val="0"/>
        </w:rPr>
        <w:t> </w:t>
      </w:r>
      <w:r w:rsidRPr="006F4DE1">
        <w:rPr>
          <w:szCs w:val="24"/>
          <w:bCs/>
          <w:b w:val="1"/>
          <w:i w:val="0"/>
          <w:sz w:val="24"/>
          <w:spacing w:val="0"/>
          <w:w w:val="100"/>
          <w:rFonts/>
          <w:caps w:val="0"/>
        </w:rPr>
        <w:t>Above</w:t>
      </w:r>
      <w:r w:rsidRPr="006F4DE1">
        <w:rPr>
          <w:szCs w:val="24"/>
          <w:bCs/>
          <w:b w:val="1"/>
          <w:i w:val="0"/>
          <w:sz w:val="24"/>
          <w:spacing w:val="0"/>
          <w:w w:val="100"/>
          <w:rFonts/>
          <w:caps w:val="0"/>
        </w:rPr>
        <w:t> </w:t>
      </w:r>
      <w:r w:rsidRPr="006F4DE1">
        <w:rPr>
          <w:szCs w:val="24"/>
          <w:bCs/>
          <w:b w:val="1"/>
          <w:i w:val="0"/>
          <w:sz w:val="24"/>
          <w:spacing w:val="0"/>
          <w:w w:val="100"/>
          <w:rFonts/>
          <w:caps w:val="0"/>
        </w:rPr>
        <w:t>MSL</w:t>
      </w:r>
    </w:p>
    <w:p w14:paraId="3C4BF5A9" w14:textId="77777777" w:rsidR="00F95667" w:rsidRPr="006F4DE1" w:rsidRDefault="00F95667" w:rsidP="006F4DE1">
      <w:pPr>
        <w:spacing w:before="0" w:beforeAutospacing="0" w:after="160" w:afterAutospacing="0" w:lineRule="auto" w:line="360"/>
        <w:rPr>
          <w:szCs w:val="24"/>
          <w:b w:val="0"/>
          <w:i w:val="0"/>
          <w:sz w:val="24"/>
          <w:spacing w:val="0"/>
          <w:w w:val="100"/>
          <w:rFonts/>
          <w:caps w:val="0"/>
        </w:rPr>
        <w:snapToGrid w:val="0"/>
        <w:textAlignment w:val="baseline"/>
      </w:pPr>
      <w:r w:rsidRPr="006F4DE1">
        <w:rPr>
          <w:szCs w:val="24"/>
          <w:bCs/>
          <w:b w:val="1"/>
          <w:i w:val="0"/>
          <w:sz w:val="24"/>
          <w:spacing w:val="0"/>
          <w:w w:val="100"/>
          <w:rFonts/>
          <w:caps w:val="0"/>
        </w:rPr>
        <w:t>Outcrop</w:t>
      </w:r>
      <w:r w:rsidRPr="006F4DE1">
        <w:rPr>
          <w:szCs w:val="24"/>
          <w:bCs/>
          <w:b w:val="1"/>
          <w:i w:val="0"/>
          <w:sz w:val="24"/>
          <w:spacing w:val="0"/>
          <w:w w:val="100"/>
          <w:rFonts/>
          <w:caps w:val="0"/>
        </w:rPr>
        <w:t> </w:t>
      </w:r>
      <w:r w:rsidRPr="006F4DE1">
        <w:rPr>
          <w:szCs w:val="24"/>
          <w:bCs/>
          <w:b w:val="1"/>
          <w:i w:val="0"/>
          <w:sz w:val="24"/>
          <w:spacing w:val="0"/>
          <w:w w:val="100"/>
          <w:rFonts/>
          <w:caps w:val="0"/>
        </w:rPr>
        <w:t>name</w:t>
      </w:r>
      <w:r w:rsidRPr="006F4DE1">
        <w:rPr>
          <w:szCs w:val="24"/>
          <w:b w:val="0"/>
          <w:i w:val="0"/>
          <w:sz w:val="24"/>
          <w:spacing w:val="0"/>
          <w:w w:val="100"/>
          <w:rFonts/>
          <w:caps w:val="0"/>
        </w:rPr>
        <w:t>:</w:t>
      </w:r>
      <w:r w:rsidRPr="006F4DE1">
        <w:rPr>
          <w:szCs w:val="24"/>
          <w:b w:val="0"/>
          <w:i w:val="0"/>
          <w:sz w:val="24"/>
          <w:spacing w:val="0"/>
          <w:w w:val="100"/>
          <w:rFonts/>
          <w:caps w:val="0"/>
        </w:rPr>
        <w:t> </w:t>
      </w:r>
      <w:r w:rsidRPr="006F4DE1">
        <w:rPr>
          <w:szCs w:val="24"/>
          <w:b w:val="0"/>
          <w:i w:val="0"/>
          <w:sz w:val="24"/>
          <w:spacing w:val="0"/>
          <w:w w:val="100"/>
          <w:rFonts/>
          <w:caps w:val="0"/>
        </w:rPr>
        <w:t>Normal</w:t>
      </w:r>
      <w:r w:rsidRPr="006F4DE1">
        <w:rPr>
          <w:szCs w:val="24"/>
          <w:b w:val="0"/>
          <w:i w:val="0"/>
          <w:sz w:val="24"/>
          <w:spacing w:val="0"/>
          <w:w w:val="100"/>
          <w:rFonts/>
          <w:caps w:val="0"/>
        </w:rPr>
        <w:t> </w:t>
      </w:r>
      <w:r w:rsidRPr="006F4DE1">
        <w:rPr>
          <w:szCs w:val="24"/>
          <w:b w:val="0"/>
          <w:i w:val="0"/>
          <w:sz w:val="24"/>
          <w:spacing w:val="0"/>
          <w:w w:val="100"/>
          <w:rFonts/>
          <w:caps w:val="0"/>
        </w:rPr>
        <w:t>Granite</w:t>
      </w:r>
    </w:p>
    <w:p w14:paraId="491C1761" w14:textId="77777777" w:rsidR="00F95667" w:rsidRPr="006F4DE1" w:rsidRDefault="00F95667" w:rsidP="006F4DE1">
      <w:pPr>
        <w:jc w:val="both"/>
        <w:spacing w:before="0" w:beforeAutospacing="0" w:after="160" w:afterAutospacing="0" w:lineRule="auto" w:line="360"/>
        <w:rPr>
          <w:szCs w:val="24"/>
          <w:b w:val="0"/>
          <w:i w:val="0"/>
          <w:sz w:val="24"/>
          <w:spacing w:val="0"/>
          <w:w w:val="100"/>
          <w:rFonts/>
          <w:caps w:val="0"/>
        </w:rPr>
        <w:snapToGrid w:val="0"/>
        <w:textAlignment w:val="baseline"/>
        <w:tabs>
          <w:tab w:val="left" w:pos="1947"/>
        </w:tabs>
      </w:pPr>
      <w:r w:rsidRPr="006F4DE1">
        <w:rPr>
          <w:szCs w:val="24"/>
          <w:bCs/>
          <w:b w:val="1"/>
          <w:i w:val="0"/>
          <w:sz w:val="24"/>
          <w:spacing w:val="0"/>
          <w:w w:val="100"/>
          <w:rFonts/>
          <w:caps w:val="0"/>
        </w:rPr>
        <w:t>Description</w:t>
      </w:r>
      <w:r w:rsidRPr="006F4DE1">
        <w:rPr>
          <w:szCs w:val="24"/>
          <w:b w:val="0"/>
          <w:i w:val="0"/>
          <w:sz w:val="24"/>
          <w:spacing w:val="0"/>
          <w:w w:val="100"/>
          <w:rFonts/>
          <w:caps w:val="0"/>
        </w:rPr>
        <w:t>:</w:t>
      </w:r>
      <w:r w:rsidRPr="006F4DE1">
        <w:rPr>
          <w:szCs w:val="24"/>
          <w:b w:val="0"/>
          <w:i w:val="0"/>
          <w:sz w:val="24"/>
          <w:spacing w:val="0"/>
          <w:w w:val="100"/>
          <w:rFonts/>
          <w:caps w:val="0"/>
        </w:rPr>
        <w:t> </w:t>
      </w:r>
      <w:r w:rsidRPr="006F4DE1">
        <w:rPr>
          <w:szCs w:val="24"/>
          <w:b w:val="0"/>
          <w:i w:val="0"/>
          <w:sz w:val="24"/>
          <w:spacing w:val="0"/>
          <w:w w:val="100"/>
          <w:rFonts/>
          <w:caps w:val="0"/>
        </w:rPr>
        <w:t>A</w:t>
      </w:r>
      <w:r w:rsidRPr="006F4DE1">
        <w:rPr>
          <w:szCs w:val="24"/>
          <w:b w:val="0"/>
          <w:i w:val="0"/>
          <w:sz w:val="24"/>
          <w:spacing w:val="0"/>
          <w:w w:val="100"/>
          <w:rFonts/>
          <w:caps w:val="0"/>
        </w:rPr>
        <w:t> </w:t>
      </w:r>
      <w:r w:rsidRPr="006F4DE1">
        <w:rPr>
          <w:szCs w:val="24"/>
          <w:b w:val="0"/>
          <w:i w:val="0"/>
          <w:sz w:val="24"/>
          <w:spacing w:val="0"/>
          <w:w w:val="100"/>
          <w:rFonts/>
          <w:caps w:val="0"/>
        </w:rPr>
        <w:t>low-lying</w:t>
      </w:r>
      <w:r w:rsidRPr="006F4DE1">
        <w:rPr>
          <w:szCs w:val="24"/>
          <w:b w:val="0"/>
          <w:i w:val="0"/>
          <w:sz w:val="24"/>
          <w:spacing w:val="0"/>
          <w:w w:val="100"/>
          <w:rFonts/>
          <w:caps w:val="0"/>
        </w:rPr>
        <w:t>  </w:t>
      </w:r>
      <w:r w:rsidRPr="006F4DE1">
        <w:rPr>
          <w:szCs w:val="24"/>
          <w:b w:val="0"/>
          <w:i w:val="0"/>
          <w:sz w:val="24"/>
          <w:spacing w:val="0"/>
          <w:w w:val="100"/>
          <w:rFonts/>
          <w:caps w:val="0"/>
        </w:rPr>
        <w:t>outcrop</w:t>
      </w:r>
      <w:r w:rsidRPr="006F4DE1">
        <w:rPr>
          <w:szCs w:val="24"/>
          <w:b w:val="0"/>
          <w:i w:val="0"/>
          <w:sz w:val="24"/>
          <w:spacing w:val="0"/>
          <w:w w:val="100"/>
          <w:rFonts/>
          <w:caps w:val="0"/>
        </w:rPr>
        <w:t> </w:t>
      </w:r>
      <w:r w:rsidRPr="006F4DE1">
        <w:rPr>
          <w:szCs w:val="24"/>
          <w:b w:val="0"/>
          <w:i w:val="0"/>
          <w:sz w:val="24"/>
          <w:spacing w:val="0"/>
          <w:w w:val="100"/>
          <w:rFonts/>
          <w:caps w:val="0"/>
        </w:rPr>
        <w:t>with</w:t>
      </w:r>
      <w:r w:rsidRPr="006F4DE1">
        <w:rPr>
          <w:szCs w:val="24"/>
          <w:b w:val="0"/>
          <w:i w:val="0"/>
          <w:sz w:val="24"/>
          <w:spacing w:val="0"/>
          <w:w w:val="100"/>
          <w:rFonts/>
          <w:caps w:val="0"/>
        </w:rPr>
        <w:t> </w:t>
      </w:r>
      <w:r w:rsidRPr="006F4DE1">
        <w:rPr>
          <w:szCs w:val="24"/>
          <w:b w:val="0"/>
          <w:i w:val="0"/>
          <w:sz w:val="24"/>
          <w:spacing w:val="0"/>
          <w:w w:val="100"/>
          <w:rFonts/>
          <w:caps w:val="0"/>
        </w:rPr>
        <w:t>fine</w:t>
      </w:r>
      <w:r w:rsidRPr="006F4DE1">
        <w:rPr>
          <w:szCs w:val="24"/>
          <w:b w:val="0"/>
          <w:i w:val="0"/>
          <w:sz w:val="24"/>
          <w:spacing w:val="0"/>
          <w:w w:val="100"/>
          <w:rFonts/>
          <w:caps w:val="0"/>
        </w:rPr>
        <w:t> </w:t>
      </w:r>
      <w:r w:rsidRPr="006F4DE1">
        <w:rPr>
          <w:szCs w:val="24"/>
          <w:b w:val="0"/>
          <w:i w:val="0"/>
          <w:sz w:val="24"/>
          <w:spacing w:val="0"/>
          <w:w w:val="100"/>
          <w:rFonts/>
          <w:caps w:val="0"/>
        </w:rPr>
        <w:t>–grain</w:t>
      </w:r>
      <w:r w:rsidRPr="006F4DE1">
        <w:rPr>
          <w:szCs w:val="24"/>
          <w:b w:val="0"/>
          <w:i w:val="0"/>
          <w:sz w:val="24"/>
          <w:spacing w:val="0"/>
          <w:w w:val="100"/>
          <w:rFonts/>
          <w:caps w:val="0"/>
        </w:rPr>
        <w:t> </w:t>
      </w:r>
      <w:r w:rsidRPr="006F4DE1">
        <w:rPr>
          <w:szCs w:val="24"/>
          <w:b w:val="0"/>
          <w:i w:val="0"/>
          <w:sz w:val="24"/>
          <w:spacing w:val="0"/>
          <w:w w:val="100"/>
          <w:rFonts/>
          <w:caps w:val="0"/>
        </w:rPr>
        <w:t>mafic</w:t>
      </w:r>
      <w:r w:rsidRPr="006F4DE1">
        <w:rPr>
          <w:szCs w:val="24"/>
          <w:b w:val="0"/>
          <w:i w:val="0"/>
          <w:sz w:val="24"/>
          <w:spacing w:val="0"/>
          <w:w w:val="100"/>
          <w:rFonts/>
          <w:caps w:val="0"/>
        </w:rPr>
        <w:t> </w:t>
      </w:r>
      <w:r w:rsidRPr="006F4DE1">
        <w:rPr>
          <w:szCs w:val="24"/>
          <w:b w:val="0"/>
          <w:i w:val="0"/>
          <w:sz w:val="24"/>
          <w:spacing w:val="0"/>
          <w:w w:val="100"/>
          <w:rFonts/>
          <w:caps w:val="0"/>
        </w:rPr>
        <w:t>minerals</w:t>
      </w:r>
      <w:r w:rsidRPr="006F4DE1">
        <w:rPr>
          <w:szCs w:val="24"/>
          <w:b w:val="0"/>
          <w:i w:val="0"/>
          <w:sz w:val="24"/>
          <w:spacing w:val="0"/>
          <w:w w:val="100"/>
          <w:rFonts/>
          <w:caps w:val="0"/>
        </w:rPr>
        <w:t> </w:t>
      </w:r>
      <w:r w:rsidRPr="006F4DE1">
        <w:rPr>
          <w:szCs w:val="24"/>
          <w:b w:val="0"/>
          <w:i w:val="0"/>
          <w:sz w:val="24"/>
          <w:spacing w:val="0"/>
          <w:w w:val="100"/>
          <w:rFonts/>
          <w:caps w:val="0"/>
        </w:rPr>
        <w:t>.</w:t>
      </w:r>
    </w:p>
    <w:p w14:paraId="55B9CCE9" w14:textId="77777777" w:rsidR="00F95667" w:rsidRPr="006F4DE1" w:rsidRDefault="00F95667" w:rsidP="006F4DE1">
      <w:pPr>
        <w:jc w:val="both"/>
        <w:spacing w:before="0" w:beforeAutospacing="0" w:after="160" w:afterAutospacing="0" w:lineRule="auto" w:line="360"/>
        <w:rPr>
          <w:szCs w:val="24"/>
          <w:b w:val="0"/>
          <w:i w:val="0"/>
          <w:sz w:val="24"/>
          <w:spacing w:val="0"/>
          <w:w w:val="100"/>
          <w:rFonts/>
          <w:caps w:val="0"/>
        </w:rPr>
        <w:snapToGrid w:val="0"/>
        <w:textAlignment w:val="baseline"/>
        <w:tabs>
          <w:tab w:val="left" w:pos="1947"/>
        </w:tabs>
      </w:pPr>
      <w:r>
        <w:rPr>
          <w:b w:val="0"/>
          <w:i w:val="0"/>
          <w:sz w:val="24"/>
          <w:spacing w:val="0"/>
          <w:w w:val="100"/>
          <w:rFonts/>
          <w:caps w:val="0"/>
        </w:rPr>
        <w:t/>
      </w:r>
    </w:p>
    <w:p w14:paraId="53F6FD54" w14:textId="77777777" w:rsidR="00E8609E" w:rsidRPr="006F4DE1" w:rsidRDefault="00E8609E" w:rsidP="006F4DE1">
      <w:pPr>
        <w:jc w:val="both"/>
        <w:spacing w:before="0" w:beforeAutospacing="0" w:after="160" w:afterAutospacing="0" w:lineRule="auto" w:line="360"/>
        <w:rPr>
          <w:szCs w:val="24"/>
          <w:bCs/>
          <w:b w:val="1"/>
          <w:i w:val="0"/>
          <w:sz w:val="24"/>
          <w:spacing w:val="0"/>
          <w:w w:val="100"/>
          <w:rFonts/>
          <w:caps w:val="0"/>
        </w:rPr>
        <w:snapToGrid w:val="0"/>
        <w:textAlignment w:val="baseline"/>
        <w:tabs>
          <w:tab w:val="left" w:pos="1947"/>
        </w:tabs>
      </w:pPr>
      <w:r w:rsidRPr="006F4DE1">
        <w:rPr>
          <w:szCs w:val="24"/>
          <w:bCs/>
          <w:b w:val="1"/>
          <w:i w:val="0"/>
          <w:sz w:val="24"/>
          <w:spacing w:val="0"/>
          <w:w w:val="100"/>
          <w:rFonts/>
          <w:caps w:val="0"/>
        </w:rPr>
        <w:t>LOCATION</w:t>
      </w:r>
      <w:r w:rsidRPr="006F4DE1">
        <w:rPr>
          <w:szCs w:val="24"/>
          <w:bCs/>
          <w:b w:val="1"/>
          <w:i w:val="0"/>
          <w:sz w:val="24"/>
          <w:spacing w:val="0"/>
          <w:w w:val="100"/>
          <w:rFonts/>
          <w:caps w:val="0"/>
        </w:rPr>
        <w:t> </w:t>
      </w:r>
      <w:r w:rsidRPr="006F4DE1">
        <w:rPr>
          <w:szCs w:val="24"/>
          <w:bCs/>
          <w:b w:val="1"/>
          <w:i w:val="0"/>
          <w:sz w:val="24"/>
          <w:spacing w:val="0"/>
          <w:w w:val="100"/>
          <w:rFonts/>
          <w:caps w:val="0"/>
        </w:rPr>
        <w:t>25</w:t>
      </w:r>
    </w:p>
    <w:p w14:paraId="456174EE" w14:textId="77777777" w:rsidR="00E8609E" w:rsidRPr="006F4DE1" w:rsidRDefault="00E8609E" w:rsidP="006F4DE1">
      <w:pPr>
        <w:spacing w:before="0" w:beforeAutospacing="0" w:after="160" w:afterAutospacing="0" w:lineRule="auto" w:line="360"/>
        <w:rPr>
          <w:szCs w:val="24"/>
          <w:lang w:val="en-GB" w:eastAsia="en-GB"/>
          <w:b w:val="0"/>
          <w:i w:val="0"/>
          <w:color w:val="000000"/>
          <w:sz w:val="24"/>
          <w:spacing w:val="0"/>
          <w:w w:val="100"/>
          <w:rFonts w:eastAsia="Times New Roman"/>
          <w:caps w:val="0"/>
        </w:rPr>
        <w:snapToGrid w:val="0"/>
        <w:textAlignment w:val="baseline"/>
      </w:pPr>
      <w:r w:rsidRPr="006F4DE1">
        <w:rPr>
          <w:szCs w:val="24"/>
          <w:bCs/>
          <w:b w:val="1"/>
          <w:i w:val="0"/>
          <w:sz w:val="24"/>
          <w:spacing w:val="0"/>
          <w:w w:val="100"/>
          <w:rFonts/>
          <w:caps w:val="0"/>
        </w:rPr>
        <w:t>Coordinates</w:t>
      </w:r>
      <w:r w:rsidRPr="006F4DE1">
        <w:rPr>
          <w:szCs w:val="24"/>
          <w:bCs/>
          <w:b w:val="1"/>
          <w:i w:val="0"/>
          <w:sz w:val="24"/>
          <w:spacing w:val="0"/>
          <w:w w:val="100"/>
          <w:rFonts/>
          <w:caps w:val="0"/>
        </w:rPr>
        <w:t> </w:t>
      </w:r>
      <w:r w:rsidRPr="006F4DE1">
        <w:rPr>
          <w:szCs w:val="24"/>
          <w:b w:val="0"/>
          <w:i w:val="0"/>
          <w:color w:val="000000"/>
          <w:sz w:val="24"/>
          <w:spacing w:val="0"/>
          <w:w w:val="100"/>
          <w:rFonts/>
          <w:caps w:val="0"/>
        </w:rPr>
        <w:t> </w:t>
      </w:r>
      <w:r w:rsidRPr="006F4DE1">
        <w:rPr>
          <w:szCs w:val="24"/>
          <w:bCs/>
          <w:lang w:val="en-GB" w:eastAsia="en-GB"/>
          <w:b w:val="1"/>
          <w:i w:val="0"/>
          <w:color w:val="000000"/>
          <w:sz w:val="24"/>
          <w:spacing w:val="0"/>
          <w:w w:val="100"/>
          <w:rFonts w:eastAsia="Times New Roman"/>
          <w:caps w:val="0"/>
        </w:rPr>
        <w:t>7.2071333,</w:t>
      </w:r>
      <w:r w:rsidRPr="006F4DE1">
        <w:rPr>
          <w:szCs w:val="24"/>
          <w:bCs/>
          <w:lang w:val="en-GB" w:eastAsia="en-GB"/>
          <w:b w:val="1"/>
          <w:i w:val="0"/>
          <w:color w:val="000000"/>
          <w:sz w:val="24"/>
          <w:spacing w:val="0"/>
          <w:w w:val="100"/>
          <w:rFonts w:eastAsia="Times New Roman"/>
          <w:caps w:val="0"/>
        </w:rPr>
        <w:t> </w:t>
      </w:r>
      <w:r w:rsidRPr="006F4DE1">
        <w:rPr>
          <w:szCs w:val="24"/>
          <w:bCs/>
          <w:lang w:val="en-GB" w:eastAsia="en-GB"/>
          <w:b w:val="1"/>
          <w:i w:val="0"/>
          <w:color w:val="000000"/>
          <w:sz w:val="24"/>
          <w:spacing w:val="0"/>
          <w:w w:val="100"/>
          <w:rFonts w:eastAsia="Times New Roman"/>
          <w:caps w:val="0"/>
        </w:rPr>
        <w:t>3.3363000</w:t>
      </w:r>
    </w:p>
    <w:p w14:paraId="46CF9A23" w14:textId="77777777" w:rsidR="00E8609E" w:rsidRPr="006F4DE1" w:rsidRDefault="00E8609E" w:rsidP="006F4DE1">
      <w:pPr>
        <w:spacing w:before="0" w:beforeAutospacing="0" w:after="160" w:afterAutospacing="0" w:lineRule="auto" w:line="360"/>
        <w:rPr>
          <w:szCs w:val="24"/>
          <w:lang w:val="en-GB" w:eastAsia="en-GB"/>
          <w:b w:val="0"/>
          <w:i w:val="0"/>
          <w:color w:val="000000"/>
          <w:sz w:val="24"/>
          <w:spacing w:val="0"/>
          <w:w w:val="100"/>
          <w:rFonts w:eastAsia="Times New Roman"/>
          <w:caps w:val="0"/>
        </w:rPr>
        <w:snapToGrid w:val="0"/>
        <w:textAlignment w:val="baseline"/>
      </w:pPr>
      <w:r w:rsidRPr="006F4DE1">
        <w:rPr>
          <w:szCs w:val="24"/>
          <w:bCs/>
          <w:b w:val="1"/>
          <w:i w:val="0"/>
          <w:sz w:val="24"/>
          <w:spacing w:val="0"/>
          <w:w w:val="100"/>
          <w:rFonts/>
          <w:caps w:val="0"/>
        </w:rPr>
        <w:t>Weather:</w:t>
      </w:r>
      <w:r w:rsidRPr="006F4DE1">
        <w:rPr>
          <w:szCs w:val="24"/>
          <w:bCs/>
          <w:b w:val="1"/>
          <w:i w:val="0"/>
          <w:sz w:val="24"/>
          <w:spacing w:val="0"/>
          <w:w w:val="100"/>
          <w:rFonts/>
          <w:caps w:val="0"/>
        </w:rPr>
        <w:t> </w:t>
      </w:r>
      <w:r w:rsidRPr="006F4DE1">
        <w:rPr>
          <w:szCs w:val="24"/>
          <w:bCs/>
          <w:b w:val="1"/>
          <w:i w:val="0"/>
          <w:sz w:val="24"/>
          <w:spacing w:val="0"/>
          <w:w w:val="100"/>
          <w:rFonts/>
          <w:caps w:val="0"/>
        </w:rPr>
        <w:t>34</w:t>
      </w:r>
      <w:r w:rsidRPr="006F4DE1">
        <w:rPr>
          <w:szCs w:val="24"/>
          <w:bCs/>
          <w:b w:val="1"/>
          <w:i w:val="0"/>
          <w:sz w:val="24"/>
          <w:spacing w:val="0"/>
          <w:w w:val="100"/>
          <w:vertAlign w:val="superscript"/>
          <w:rFonts/>
          <w:caps w:val="0"/>
        </w:rPr>
        <w:t>o</w:t>
      </w:r>
      <w:r w:rsidRPr="006F4DE1">
        <w:rPr>
          <w:szCs w:val="24"/>
          <w:bCs/>
          <w:b w:val="1"/>
          <w:i w:val="0"/>
          <w:sz w:val="24"/>
          <w:spacing w:val="0"/>
          <w:w w:val="100"/>
          <w:rFonts/>
          <w:caps w:val="0"/>
        </w:rPr>
        <w:t>C,</w:t>
      </w:r>
      <w:r w:rsidRPr="006F4DE1">
        <w:rPr>
          <w:szCs w:val="24"/>
          <w:bCs/>
          <w:b w:val="1"/>
          <w:i w:val="0"/>
          <w:sz w:val="24"/>
          <w:spacing w:val="0"/>
          <w:w w:val="100"/>
          <w:rFonts/>
          <w:caps w:val="0"/>
        </w:rPr>
        <w:t> </w:t>
      </w:r>
      <w:r w:rsidRPr="006F4DE1">
        <w:rPr>
          <w:szCs w:val="24"/>
          <w:bCs/>
          <w:b w:val="1"/>
          <w:i w:val="0"/>
          <w:sz w:val="24"/>
          <w:spacing w:val="0"/>
          <w:w w:val="100"/>
          <w:rFonts/>
          <w:caps w:val="0"/>
        </w:rPr>
        <w:t>sunny</w:t>
      </w:r>
    </w:p>
    <w:p w14:paraId="25591C17" w14:textId="77777777" w:rsidR="00E8609E" w:rsidRPr="006F4DE1" w:rsidRDefault="00E8609E" w:rsidP="006F4DE1">
      <w:pPr>
        <w:spacing w:before="0" w:beforeAutospacing="0" w:after="160" w:afterAutospacing="0" w:lineRule="auto" w:line="360"/>
        <w:rPr>
          <w:szCs w:val="24"/>
          <w:bCs/>
          <w:b w:val="1"/>
          <w:i w:val="0"/>
          <w:sz w:val="24"/>
          <w:spacing w:val="0"/>
          <w:w w:val="100"/>
          <w:rFonts/>
          <w:caps w:val="0"/>
        </w:rPr>
        <w:snapToGrid w:val="0"/>
        <w:textAlignment w:val="baseline"/>
      </w:pPr>
      <w:r w:rsidRPr="006F4DE1">
        <w:rPr>
          <w:szCs w:val="24"/>
          <w:bCs/>
          <w:b w:val="1"/>
          <w:i w:val="0"/>
          <w:sz w:val="24"/>
          <w:spacing w:val="0"/>
          <w:w w:val="100"/>
          <w:rFonts/>
          <w:caps w:val="0"/>
        </w:rPr>
        <w:t>Altitude:</w:t>
      </w:r>
      <w:r w:rsidRPr="006F4DE1">
        <w:rPr>
          <w:szCs w:val="24"/>
          <w:bCs/>
          <w:b w:val="1"/>
          <w:i w:val="0"/>
          <w:sz w:val="24"/>
          <w:spacing w:val="0"/>
          <w:w w:val="100"/>
          <w:rFonts/>
          <w:caps w:val="0"/>
        </w:rPr>
        <w:t> </w:t>
      </w:r>
      <w:r w:rsidRPr="006F4DE1">
        <w:rPr>
          <w:szCs w:val="24"/>
          <w:bCs/>
          <w:b w:val="1"/>
          <w:i w:val="0"/>
          <w:sz w:val="24"/>
          <w:spacing w:val="0"/>
          <w:w w:val="100"/>
          <w:rFonts/>
          <w:caps w:val="0"/>
        </w:rPr>
        <w:t>66m</w:t>
      </w:r>
      <w:r w:rsidRPr="006F4DE1">
        <w:rPr>
          <w:szCs w:val="24"/>
          <w:bCs/>
          <w:b w:val="1"/>
          <w:i w:val="0"/>
          <w:sz w:val="24"/>
          <w:spacing w:val="0"/>
          <w:w w:val="100"/>
          <w:rFonts/>
          <w:caps w:val="0"/>
        </w:rPr>
        <w:t> </w:t>
      </w:r>
      <w:r w:rsidRPr="006F4DE1">
        <w:rPr>
          <w:szCs w:val="24"/>
          <w:bCs/>
          <w:b w:val="1"/>
          <w:i w:val="0"/>
          <w:sz w:val="24"/>
          <w:spacing w:val="0"/>
          <w:w w:val="100"/>
          <w:rFonts/>
          <w:caps w:val="0"/>
        </w:rPr>
        <w:t>Above</w:t>
      </w:r>
      <w:r w:rsidRPr="006F4DE1">
        <w:rPr>
          <w:szCs w:val="24"/>
          <w:bCs/>
          <w:b w:val="1"/>
          <w:i w:val="0"/>
          <w:sz w:val="24"/>
          <w:spacing w:val="0"/>
          <w:w w:val="100"/>
          <w:rFonts/>
          <w:caps w:val="0"/>
        </w:rPr>
        <w:t> </w:t>
      </w:r>
      <w:r w:rsidRPr="006F4DE1">
        <w:rPr>
          <w:szCs w:val="24"/>
          <w:bCs/>
          <w:b w:val="1"/>
          <w:i w:val="0"/>
          <w:sz w:val="24"/>
          <w:spacing w:val="0"/>
          <w:w w:val="100"/>
          <w:rFonts/>
          <w:caps w:val="0"/>
        </w:rPr>
        <w:t>MSL</w:t>
      </w:r>
    </w:p>
    <w:p w14:paraId="66975CFE" w14:textId="77777777" w:rsidR="00E8609E" w:rsidRPr="006F4DE1" w:rsidRDefault="00E8609E" w:rsidP="006F4DE1">
      <w:pPr>
        <w:spacing w:before="0" w:beforeAutospacing="0" w:after="160" w:afterAutospacing="0" w:lineRule="auto" w:line="360"/>
        <w:rPr>
          <w:szCs w:val="24"/>
          <w:b w:val="0"/>
          <w:i w:val="0"/>
          <w:sz w:val="24"/>
          <w:spacing w:val="0"/>
          <w:w w:val="100"/>
          <w:rFonts/>
          <w:caps w:val="0"/>
        </w:rPr>
        <w:snapToGrid w:val="0"/>
        <w:textAlignment w:val="baseline"/>
      </w:pPr>
      <w:r w:rsidRPr="006F4DE1">
        <w:rPr>
          <w:szCs w:val="24"/>
          <w:bCs/>
          <w:b w:val="1"/>
          <w:i w:val="0"/>
          <w:sz w:val="24"/>
          <w:spacing w:val="0"/>
          <w:w w:val="100"/>
          <w:rFonts/>
          <w:caps w:val="0"/>
        </w:rPr>
        <w:t>Outcrop</w:t>
      </w:r>
      <w:r w:rsidRPr="006F4DE1">
        <w:rPr>
          <w:szCs w:val="24"/>
          <w:bCs/>
          <w:b w:val="1"/>
          <w:i w:val="0"/>
          <w:sz w:val="24"/>
          <w:spacing w:val="0"/>
          <w:w w:val="100"/>
          <w:rFonts/>
          <w:caps w:val="0"/>
        </w:rPr>
        <w:t> </w:t>
      </w:r>
      <w:r w:rsidRPr="006F4DE1">
        <w:rPr>
          <w:szCs w:val="24"/>
          <w:bCs/>
          <w:b w:val="1"/>
          <w:i w:val="0"/>
          <w:sz w:val="24"/>
          <w:spacing w:val="0"/>
          <w:w w:val="100"/>
          <w:rFonts/>
          <w:caps w:val="0"/>
        </w:rPr>
        <w:t>name</w:t>
      </w:r>
      <w:r w:rsidRPr="006F4DE1">
        <w:rPr>
          <w:szCs w:val="24"/>
          <w:b w:val="0"/>
          <w:i w:val="0"/>
          <w:sz w:val="24"/>
          <w:spacing w:val="0"/>
          <w:w w:val="100"/>
          <w:rFonts/>
          <w:caps w:val="0"/>
        </w:rPr>
        <w:t>:</w:t>
      </w:r>
      <w:r w:rsidRPr="006F4DE1">
        <w:rPr>
          <w:szCs w:val="24"/>
          <w:b w:val="0"/>
          <w:i w:val="0"/>
          <w:sz w:val="24"/>
          <w:spacing w:val="0"/>
          <w:w w:val="100"/>
          <w:rFonts/>
          <w:caps w:val="0"/>
        </w:rPr>
        <w:t> </w:t>
      </w:r>
      <w:r w:rsidRPr="006F4DE1">
        <w:rPr>
          <w:szCs w:val="24"/>
          <w:b w:val="0"/>
          <w:i w:val="0"/>
          <w:sz w:val="24"/>
          <w:spacing w:val="0"/>
          <w:w w:val="100"/>
          <w:rFonts/>
          <w:caps w:val="0"/>
        </w:rPr>
        <w:t>Normal</w:t>
      </w:r>
      <w:r w:rsidRPr="006F4DE1">
        <w:rPr>
          <w:szCs w:val="24"/>
          <w:b w:val="0"/>
          <w:i w:val="0"/>
          <w:sz w:val="24"/>
          <w:spacing w:val="0"/>
          <w:w w:val="100"/>
          <w:rFonts/>
          <w:caps w:val="0"/>
        </w:rPr>
        <w:t> </w:t>
      </w:r>
      <w:r w:rsidRPr="006F4DE1">
        <w:rPr>
          <w:szCs w:val="24"/>
          <w:b w:val="0"/>
          <w:i w:val="0"/>
          <w:sz w:val="24"/>
          <w:spacing w:val="0"/>
          <w:w w:val="100"/>
          <w:rFonts/>
          <w:caps w:val="0"/>
        </w:rPr>
        <w:t>Granite</w:t>
      </w:r>
    </w:p>
    <w:p w14:paraId="57D776C8" w14:textId="77777777" w:rsidR="00E8609E" w:rsidRDefault="00E8609E" w:rsidP="006F4DE1">
      <w:pPr>
        <w:jc w:val="both"/>
        <w:spacing w:before="0" w:beforeAutospacing="0" w:after="160" w:afterAutospacing="0" w:lineRule="auto" w:line="360"/>
        <w:rPr>
          <w:szCs w:val="24"/>
          <w:b w:val="0"/>
          <w:i w:val="0"/>
          <w:sz w:val="24"/>
          <w:spacing w:val="0"/>
          <w:w w:val="100"/>
          <w:rFonts/>
          <w:caps w:val="0"/>
        </w:rPr>
        <w:snapToGrid w:val="0"/>
        <w:textAlignment w:val="baseline"/>
        <w:tabs>
          <w:tab w:val="left" w:pos="1947"/>
        </w:tabs>
      </w:pPr>
      <w:r w:rsidRPr="006F4DE1">
        <w:rPr>
          <w:szCs w:val="24"/>
          <w:bCs/>
          <w:b w:val="1"/>
          <w:i w:val="0"/>
          <w:sz w:val="24"/>
          <w:spacing w:val="0"/>
          <w:w w:val="100"/>
          <w:rFonts/>
          <w:caps w:val="0"/>
        </w:rPr>
        <w:t>Description</w:t>
      </w:r>
      <w:r w:rsidRPr="006F4DE1">
        <w:rPr>
          <w:szCs w:val="24"/>
          <w:b w:val="0"/>
          <w:i w:val="0"/>
          <w:sz w:val="24"/>
          <w:spacing w:val="0"/>
          <w:w w:val="100"/>
          <w:rFonts/>
          <w:caps w:val="0"/>
        </w:rPr>
        <w:t>:</w:t>
      </w:r>
      <w:r w:rsidRPr="006F4DE1">
        <w:rPr>
          <w:szCs w:val="24"/>
          <w:b w:val="0"/>
          <w:i w:val="0"/>
          <w:sz w:val="24"/>
          <w:spacing w:val="0"/>
          <w:w w:val="100"/>
          <w:rFonts/>
          <w:caps w:val="0"/>
        </w:rPr>
        <w:t> </w:t>
      </w:r>
      <w:r w:rsidRPr="006F4DE1">
        <w:rPr>
          <w:szCs w:val="24"/>
          <w:b w:val="0"/>
          <w:i w:val="0"/>
          <w:sz w:val="24"/>
          <w:spacing w:val="0"/>
          <w:w w:val="100"/>
          <w:rFonts/>
          <w:caps w:val="0"/>
        </w:rPr>
        <w:t>A</w:t>
      </w:r>
      <w:r w:rsidRPr="006F4DE1">
        <w:rPr>
          <w:szCs w:val="24"/>
          <w:b w:val="0"/>
          <w:i w:val="0"/>
          <w:sz w:val="24"/>
          <w:spacing w:val="0"/>
          <w:w w:val="100"/>
          <w:rFonts/>
          <w:caps w:val="0"/>
        </w:rPr>
        <w:t> </w:t>
      </w:r>
      <w:r w:rsidRPr="006F4DE1">
        <w:rPr>
          <w:szCs w:val="24"/>
          <w:b w:val="0"/>
          <w:i w:val="0"/>
          <w:sz w:val="24"/>
          <w:spacing w:val="0"/>
          <w:w w:val="100"/>
          <w:rFonts/>
          <w:caps w:val="0"/>
        </w:rPr>
        <w:t>low-lying</w:t>
      </w:r>
      <w:r w:rsidRPr="006F4DE1">
        <w:rPr>
          <w:szCs w:val="24"/>
          <w:b w:val="0"/>
          <w:i w:val="0"/>
          <w:sz w:val="24"/>
          <w:spacing w:val="0"/>
          <w:w w:val="100"/>
          <w:rFonts/>
          <w:caps w:val="0"/>
        </w:rPr>
        <w:t>  </w:t>
      </w:r>
      <w:r w:rsidRPr="006F4DE1">
        <w:rPr>
          <w:szCs w:val="24"/>
          <w:b w:val="0"/>
          <w:i w:val="0"/>
          <w:sz w:val="24"/>
          <w:spacing w:val="0"/>
          <w:w w:val="100"/>
          <w:rFonts/>
          <w:caps w:val="0"/>
        </w:rPr>
        <w:t>granitic</w:t>
      </w:r>
      <w:r w:rsidRPr="006F4DE1">
        <w:rPr>
          <w:szCs w:val="24"/>
          <w:b w:val="0"/>
          <w:i w:val="0"/>
          <w:sz w:val="24"/>
          <w:spacing w:val="0"/>
          <w:w w:val="100"/>
          <w:rFonts/>
          <w:caps w:val="0"/>
        </w:rPr>
        <w:t> </w:t>
      </w:r>
      <w:r w:rsidRPr="006F4DE1">
        <w:rPr>
          <w:szCs w:val="24"/>
          <w:b w:val="0"/>
          <w:i w:val="0"/>
          <w:sz w:val="24"/>
          <w:spacing w:val="0"/>
          <w:w w:val="100"/>
          <w:rFonts/>
          <w:caps w:val="0"/>
        </w:rPr>
        <w:t>outcrop</w:t>
      </w:r>
      <w:r w:rsidRPr="006F4DE1">
        <w:rPr>
          <w:szCs w:val="24"/>
          <w:b w:val="0"/>
          <w:i w:val="0"/>
          <w:sz w:val="24"/>
          <w:spacing w:val="0"/>
          <w:w w:val="100"/>
          <w:rFonts/>
          <w:caps w:val="0"/>
        </w:rPr>
        <w:t> </w:t>
      </w:r>
      <w:r w:rsidRPr="006F4DE1">
        <w:rPr>
          <w:szCs w:val="24"/>
          <w:b w:val="0"/>
          <w:i w:val="0"/>
          <w:sz w:val="24"/>
          <w:spacing w:val="0"/>
          <w:w w:val="100"/>
          <w:rFonts/>
          <w:caps w:val="0"/>
        </w:rPr>
        <w:t>with</w:t>
      </w:r>
      <w:r w:rsidRPr="006F4DE1">
        <w:rPr>
          <w:szCs w:val="24"/>
          <w:b w:val="0"/>
          <w:i w:val="0"/>
          <w:sz w:val="24"/>
          <w:spacing w:val="0"/>
          <w:w w:val="100"/>
          <w:rFonts/>
          <w:caps w:val="0"/>
        </w:rPr>
        <w:t> </w:t>
      </w:r>
      <w:r w:rsidRPr="006F4DE1">
        <w:rPr>
          <w:szCs w:val="24"/>
          <w:b w:val="0"/>
          <w:i w:val="0"/>
          <w:sz w:val="24"/>
          <w:spacing w:val="0"/>
          <w:w w:val="100"/>
          <w:rFonts/>
          <w:caps w:val="0"/>
        </w:rPr>
        <w:t>multiple</w:t>
      </w:r>
      <w:r w:rsidRPr="006F4DE1">
        <w:rPr>
          <w:szCs w:val="24"/>
          <w:b w:val="0"/>
          <w:i w:val="0"/>
          <w:sz w:val="24"/>
          <w:spacing w:val="0"/>
          <w:w w:val="100"/>
          <w:rFonts/>
          <w:caps w:val="0"/>
        </w:rPr>
        <w:t> </w:t>
      </w:r>
      <w:r w:rsidRPr="006F4DE1">
        <w:rPr>
          <w:szCs w:val="24"/>
          <w:b w:val="0"/>
          <w:i w:val="0"/>
          <w:sz w:val="24"/>
          <w:spacing w:val="0"/>
          <w:w w:val="100"/>
          <w:rFonts/>
          <w:caps w:val="0"/>
        </w:rPr>
        <w:t>quartz</w:t>
      </w:r>
      <w:r w:rsidRPr="006F4DE1">
        <w:rPr>
          <w:szCs w:val="24"/>
          <w:b w:val="0"/>
          <w:i w:val="0"/>
          <w:sz w:val="24"/>
          <w:spacing w:val="0"/>
          <w:w w:val="100"/>
          <w:rFonts/>
          <w:caps w:val="0"/>
        </w:rPr>
        <w:t> </w:t>
      </w:r>
      <w:r w:rsidRPr="006F4DE1">
        <w:rPr>
          <w:szCs w:val="24"/>
          <w:b w:val="0"/>
          <w:i w:val="0"/>
          <w:sz w:val="24"/>
          <w:spacing w:val="0"/>
          <w:w w:val="100"/>
          <w:rFonts/>
          <w:caps w:val="0"/>
        </w:rPr>
        <w:t>veins</w:t>
      </w:r>
      <w:r w:rsidR="00DD394B">
        <w:rPr>
          <w:szCs w:val="24"/>
          <w:b w:val="0"/>
          <w:i w:val="0"/>
          <w:sz w:val="24"/>
          <w:spacing w:val="0"/>
          <w:w w:val="100"/>
          <w:rFonts/>
          <w:caps w:val="0"/>
        </w:rPr>
        <w:t>(Fig.4.17)</w:t>
      </w:r>
      <w:r w:rsidR="00DD394B">
        <w:rPr>
          <w:szCs w:val="24"/>
          <w:b w:val="0"/>
          <w:i w:val="0"/>
          <w:sz w:val="24"/>
          <w:spacing w:val="0"/>
          <w:w w:val="100"/>
          <w:rFonts/>
          <w:caps w:val="0"/>
        </w:rPr>
        <w:t> </w:t>
      </w:r>
      <w:r w:rsidRPr="006F4DE1">
        <w:rPr>
          <w:szCs w:val="24"/>
          <w:b w:val="0"/>
          <w:i w:val="0"/>
          <w:sz w:val="24"/>
          <w:spacing w:val="0"/>
          <w:w w:val="100"/>
          <w:rFonts/>
          <w:caps w:val="0"/>
        </w:rPr>
        <w:t> </w:t>
      </w:r>
      <w:r w:rsidRPr="006F4DE1">
        <w:rPr>
          <w:szCs w:val="24"/>
          <w:b w:val="0"/>
          <w:i w:val="0"/>
          <w:sz w:val="24"/>
          <w:spacing w:val="0"/>
          <w:w w:val="100"/>
          <w:rFonts/>
          <w:caps w:val="0"/>
        </w:rPr>
        <w:t>and</w:t>
      </w:r>
      <w:r w:rsidRPr="006F4DE1">
        <w:rPr>
          <w:szCs w:val="24"/>
          <w:b w:val="0"/>
          <w:i w:val="0"/>
          <w:sz w:val="24"/>
          <w:spacing w:val="0"/>
          <w:w w:val="100"/>
          <w:rFonts/>
          <w:caps w:val="0"/>
        </w:rPr>
        <w:t> </w:t>
      </w:r>
      <w:r w:rsidRPr="006F4DE1">
        <w:rPr>
          <w:szCs w:val="24"/>
          <w:b w:val="0"/>
          <w:i w:val="0"/>
          <w:sz w:val="24"/>
          <w:spacing w:val="0"/>
          <w:w w:val="100"/>
          <w:rFonts/>
          <w:caps w:val="0"/>
        </w:rPr>
        <w:t>mafic</w:t>
      </w:r>
      <w:r w:rsidRPr="006F4DE1">
        <w:rPr>
          <w:szCs w:val="24"/>
          <w:b w:val="0"/>
          <w:i w:val="0"/>
          <w:sz w:val="24"/>
          <w:spacing w:val="0"/>
          <w:w w:val="100"/>
          <w:rFonts/>
          <w:caps w:val="0"/>
        </w:rPr>
        <w:t> </w:t>
      </w:r>
      <w:r w:rsidRPr="006F4DE1">
        <w:rPr>
          <w:szCs w:val="24"/>
          <w:b w:val="0"/>
          <w:i w:val="0"/>
          <w:sz w:val="24"/>
          <w:spacing w:val="0"/>
          <w:w w:val="100"/>
          <w:rFonts/>
          <w:caps w:val="0"/>
        </w:rPr>
        <w:t>minerals</w:t>
      </w:r>
      <w:r w:rsidRPr="006F4DE1">
        <w:rPr>
          <w:szCs w:val="24"/>
          <w:b w:val="0"/>
          <w:i w:val="0"/>
          <w:sz w:val="24"/>
          <w:spacing w:val="0"/>
          <w:w w:val="100"/>
          <w:rFonts/>
          <w:caps w:val="0"/>
        </w:rPr>
        <w:t> </w:t>
      </w:r>
      <w:r w:rsidRPr="006F4DE1">
        <w:rPr>
          <w:szCs w:val="24"/>
          <w:b w:val="0"/>
          <w:i w:val="0"/>
          <w:sz w:val="24"/>
          <w:spacing w:val="0"/>
          <w:w w:val="100"/>
          <w:rFonts/>
          <w:caps w:val="0"/>
        </w:rPr>
        <w:t>as</w:t>
      </w:r>
      <w:r w:rsidRPr="006F4DE1">
        <w:rPr>
          <w:szCs w:val="24"/>
          <w:b w:val="0"/>
          <w:i w:val="0"/>
          <w:sz w:val="24"/>
          <w:spacing w:val="0"/>
          <w:w w:val="100"/>
          <w:rFonts/>
          <w:caps w:val="0"/>
        </w:rPr>
        <w:t> </w:t>
      </w:r>
      <w:r w:rsidRPr="006F4DE1">
        <w:rPr>
          <w:szCs w:val="24"/>
          <w:b w:val="0"/>
          <w:i w:val="0"/>
          <w:sz w:val="24"/>
          <w:spacing w:val="0"/>
          <w:w w:val="100"/>
          <w:rFonts/>
          <w:caps w:val="0"/>
        </w:rPr>
        <w:t>matrix.</w:t>
      </w:r>
      <w:r w:rsidRPr="006F4DE1">
        <w:rPr>
          <w:szCs w:val="24"/>
          <w:b w:val="0"/>
          <w:i w:val="0"/>
          <w:sz w:val="24"/>
          <w:spacing w:val="0"/>
          <w:w w:val="100"/>
          <w:rFonts/>
          <w:caps w:val="0"/>
        </w:rPr>
        <w:t> </w:t>
      </w:r>
      <w:r w:rsidRPr="006F4DE1">
        <w:rPr>
          <w:szCs w:val="24"/>
          <w:b w:val="0"/>
          <w:i w:val="0"/>
          <w:sz w:val="24"/>
          <w:spacing w:val="0"/>
          <w:w w:val="100"/>
          <w:rFonts/>
          <w:caps w:val="0"/>
        </w:rPr>
        <w:t>The</w:t>
      </w:r>
      <w:r w:rsidRPr="006F4DE1">
        <w:rPr>
          <w:szCs w:val="24"/>
          <w:b w:val="0"/>
          <w:i w:val="0"/>
          <w:sz w:val="24"/>
          <w:spacing w:val="0"/>
          <w:w w:val="100"/>
          <w:rFonts/>
          <w:caps w:val="0"/>
        </w:rPr>
        <w:t> </w:t>
      </w:r>
      <w:r w:rsidRPr="006F4DE1">
        <w:rPr>
          <w:szCs w:val="24"/>
          <w:b w:val="0"/>
          <w:i w:val="0"/>
          <w:sz w:val="24"/>
          <w:spacing w:val="0"/>
          <w:w w:val="100"/>
          <w:rFonts/>
          <w:caps w:val="0"/>
        </w:rPr>
        <w:t>outcrop</w:t>
      </w:r>
      <w:r w:rsidRPr="006F4DE1">
        <w:rPr>
          <w:szCs w:val="24"/>
          <w:b w:val="0"/>
          <w:i w:val="0"/>
          <w:sz w:val="24"/>
          <w:spacing w:val="0"/>
          <w:w w:val="100"/>
          <w:rFonts/>
          <w:caps w:val="0"/>
        </w:rPr>
        <w:t> </w:t>
      </w:r>
      <w:r w:rsidRPr="006F4DE1">
        <w:rPr>
          <w:szCs w:val="24"/>
          <w:b w:val="0"/>
          <w:i w:val="0"/>
          <w:sz w:val="24"/>
          <w:spacing w:val="0"/>
          <w:w w:val="100"/>
          <w:rFonts/>
          <w:caps w:val="0"/>
        </w:rPr>
        <w:t>is</w:t>
      </w:r>
      <w:r w:rsidRPr="006F4DE1">
        <w:rPr>
          <w:szCs w:val="24"/>
          <w:b w:val="0"/>
          <w:i w:val="0"/>
          <w:sz w:val="24"/>
          <w:spacing w:val="0"/>
          <w:w w:val="100"/>
          <w:rFonts/>
          <w:caps w:val="0"/>
        </w:rPr>
        <w:t> </w:t>
      </w:r>
      <w:r w:rsidRPr="006F4DE1">
        <w:rPr>
          <w:szCs w:val="24"/>
          <w:b w:val="0"/>
          <w:i w:val="0"/>
          <w:sz w:val="24"/>
          <w:spacing w:val="0"/>
          <w:w w:val="100"/>
          <w:rFonts/>
          <w:caps w:val="0"/>
        </w:rPr>
        <w:t>fine-grained</w:t>
      </w:r>
      <w:r w:rsidRPr="006F4DE1">
        <w:rPr>
          <w:szCs w:val="24"/>
          <w:b w:val="0"/>
          <w:i w:val="0"/>
          <w:sz w:val="24"/>
          <w:spacing w:val="0"/>
          <w:w w:val="100"/>
          <w:rFonts/>
          <w:caps w:val="0"/>
        </w:rPr>
        <w:t>  </w:t>
      </w:r>
      <w:r w:rsidRPr="006F4DE1">
        <w:rPr>
          <w:szCs w:val="24"/>
          <w:b w:val="0"/>
          <w:i w:val="0"/>
          <w:sz w:val="24"/>
          <w:spacing w:val="0"/>
          <w:w w:val="100"/>
          <w:rFonts/>
          <w:caps w:val="0"/>
        </w:rPr>
        <w:t>.</w:t>
      </w:r>
    </w:p>
    <w:p w14:paraId="7FF4AFD1" w14:textId="77777777" w:rsidR="000E7B1A" w:rsidRDefault="000E7B1A" w:rsidP="006F4DE1">
      <w:pPr>
        <w:jc w:val="both"/>
        <w:spacing w:before="0" w:beforeAutospacing="0" w:after="160" w:afterAutospacing="0" w:lineRule="auto" w:line="360"/>
        <w:rPr>
          <w:szCs w:val="24"/>
          <w:b w:val="0"/>
          <w:i w:val="0"/>
          <w:sz w:val="24"/>
          <w:spacing w:val="0"/>
          <w:w w:val="100"/>
          <w:rFonts/>
          <w:caps w:val="0"/>
        </w:rPr>
        <w:snapToGrid w:val="0"/>
        <w:textAlignment w:val="baseline"/>
        <w:tabs>
          <w:tab w:val="left" w:pos="1947"/>
        </w:tabs>
      </w:pPr>
      <w:r>
        <w:drawing>
          <wp:inline distT="0" distB="0" distL="0" distR="0" wp14:anchorId="1092FFF4" wp14:editId="7271DFB2">
            <wp:extent cx="6106796" cy="4117288"/>
            <wp:effectExtent l="19050" t="0" r="3138" b="0"/>
            <wp:docPr id="161" name="Picture 19" descr="C:\Users\Bukola\Desktop\flashCopy\Abeokuta fieldwork\fieldw pix\PC01013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Users\Bukola\Desktop\flashCopy\Abeokuta fieldwork\fieldw pix\PC010134.JPG"/>
                    <pic:cNvPicPr>
                      <a:picLocks noChangeAspect="1" noChangeArrowheads="1"/>
                    </pic:cNvPicPr>
                  </pic:nvPicPr>
                  <pic:blipFill>
                    <a:blip r:embed="rId34" cstate="print"/>
                    <a:srcRect/>
                    <a:stretch>
                      <a:fillRect/>
                    </a:stretch>
                  </pic:blipFill>
                  <pic:spPr bwMode="auto">
                    <a:xfrm rot="0">
                      <a:off x="0" y="0"/>
                      <a:ext cx="6106796" cy="4117288"/>
                    </a:xfrm>
                    <a:prstGeom prst="rect">
                      <a:avLst/>
                    </a:prstGeom>
                    <a:noFill/>
                    <a:ln w="9525">
                      <a:noFill/>
                      <a:miter lim="800000"/>
                      <a:headEnd/>
                      <a:tailEnd/>
                    </a:ln>
                  </pic:spPr>
                </pic:pic>
              </a:graphicData>
            </a:graphic>
          </wp:inline>
        </w:drawing>
        <w:rPr>
          <w:szCs w:val="24"/>
          <w:lang w:val="en-GB" w:eastAsia="en-GB"/>
          <w:noProof/>
          <w:b w:val="0"/>
          <w:i w:val="0"/>
          <w:sz w:val="24"/>
          <w:spacing w:val="0"/>
          <w:w w:val="100"/>
          <w:rFonts/>
          <w:caps w:val="0"/>
        </w:rPr>
      </w:r>
    </w:p>
    <w:p w14:paraId="6909EAF8" w14:textId="77777777" w:rsidR="004C672B" w:rsidRPr="006F4DE1" w:rsidRDefault="004C672B" w:rsidP="006F4DE1">
      <w:pPr>
        <w:jc w:val="both"/>
        <w:spacing w:before="0" w:beforeAutospacing="0" w:after="160" w:afterAutospacing="0" w:lineRule="auto" w:line="360"/>
        <w:rPr>
          <w:szCs w:val="24"/>
          <w:b w:val="0"/>
          <w:i w:val="0"/>
          <w:sz w:val="24"/>
          <w:spacing w:val="0"/>
          <w:w w:val="100"/>
          <w:rFonts/>
          <w:caps w:val="0"/>
        </w:rPr>
        <w:snapToGrid w:val="0"/>
        <w:textAlignment w:val="baseline"/>
        <w:tabs>
          <w:tab w:val="left" w:pos="1947"/>
        </w:tabs>
      </w:pPr>
      <w:r>
        <w:rPr>
          <w:szCs w:val="24"/>
          <w:b w:val="0"/>
          <w:i w:val="0"/>
          <w:sz w:val="24"/>
          <w:spacing w:val="0"/>
          <w:w w:val="100"/>
          <w:rFonts/>
          <w:caps w:val="0"/>
        </w:rPr>
        <w:t>Fig.</w:t>
      </w:r>
      <w:r>
        <w:rPr>
          <w:szCs w:val="24"/>
          <w:b w:val="0"/>
          <w:i w:val="0"/>
          <w:sz w:val="24"/>
          <w:spacing w:val="0"/>
          <w:w w:val="100"/>
          <w:rFonts/>
          <w:caps w:val="0"/>
        </w:rPr>
        <w:t> </w:t>
      </w:r>
      <w:r>
        <w:rPr>
          <w:szCs w:val="24"/>
          <w:b w:val="0"/>
          <w:i w:val="0"/>
          <w:sz w:val="24"/>
          <w:spacing w:val="0"/>
          <w:w w:val="100"/>
          <w:rFonts/>
          <w:caps w:val="0"/>
        </w:rPr>
        <w:t>4.17:</w:t>
      </w:r>
      <w:r>
        <w:rPr>
          <w:szCs w:val="24"/>
          <w:b w:val="0"/>
          <w:i w:val="0"/>
          <w:sz w:val="24"/>
          <w:spacing w:val="0"/>
          <w:w w:val="100"/>
          <w:rFonts/>
          <w:caps w:val="0"/>
        </w:rPr>
        <w:t> </w:t>
      </w:r>
      <w:r>
        <w:rPr>
          <w:szCs w:val="24"/>
          <w:b w:val="0"/>
          <w:i w:val="0"/>
          <w:sz w:val="24"/>
          <w:spacing w:val="0"/>
          <w:w w:val="100"/>
          <w:rFonts/>
          <w:caps w:val="0"/>
        </w:rPr>
        <w:t>Cross-cutting</w:t>
      </w:r>
      <w:r>
        <w:rPr>
          <w:szCs w:val="24"/>
          <w:b w:val="0"/>
          <w:i w:val="0"/>
          <w:sz w:val="24"/>
          <w:spacing w:val="0"/>
          <w:w w:val="100"/>
          <w:rFonts/>
          <w:caps w:val="0"/>
        </w:rPr>
        <w:t> </w:t>
      </w:r>
      <w:r>
        <w:rPr>
          <w:szCs w:val="24"/>
          <w:b w:val="0"/>
          <w:i w:val="0"/>
          <w:sz w:val="24"/>
          <w:spacing w:val="0"/>
          <w:w w:val="100"/>
          <w:rFonts/>
          <w:caps w:val="0"/>
        </w:rPr>
        <w:t>Quartz</w:t>
      </w:r>
      <w:r>
        <w:rPr>
          <w:szCs w:val="24"/>
          <w:b w:val="0"/>
          <w:i w:val="0"/>
          <w:sz w:val="24"/>
          <w:spacing w:val="0"/>
          <w:w w:val="100"/>
          <w:rFonts/>
          <w:caps w:val="0"/>
        </w:rPr>
        <w:t> </w:t>
      </w:r>
      <w:r>
        <w:rPr>
          <w:szCs w:val="24"/>
          <w:b w:val="0"/>
          <w:i w:val="0"/>
          <w:sz w:val="24"/>
          <w:spacing w:val="0"/>
          <w:w w:val="100"/>
          <w:rFonts/>
          <w:caps w:val="0"/>
        </w:rPr>
        <w:t>veins</w:t>
      </w:r>
      <w:r>
        <w:rPr>
          <w:szCs w:val="24"/>
          <w:b w:val="0"/>
          <w:i w:val="0"/>
          <w:sz w:val="24"/>
          <w:spacing w:val="0"/>
          <w:w w:val="100"/>
          <w:rFonts/>
          <w:caps w:val="0"/>
        </w:rPr>
        <w:t> </w:t>
      </w:r>
      <w:r>
        <w:rPr>
          <w:szCs w:val="24"/>
          <w:b w:val="0"/>
          <w:i w:val="0"/>
          <w:sz w:val="24"/>
          <w:spacing w:val="0"/>
          <w:w w:val="100"/>
          <w:rFonts/>
          <w:caps w:val="0"/>
        </w:rPr>
        <w:t>(L25)</w:t>
      </w:r>
    </w:p>
    <w:p w14:paraId="3C882AA6" w14:textId="77777777" w:rsidR="00E57ED9" w:rsidRPr="006F4DE1" w:rsidRDefault="00E57ED9" w:rsidP="006F4DE1">
      <w:pPr>
        <w:jc w:val="both"/>
        <w:spacing w:before="0" w:beforeAutospacing="0" w:after="160" w:afterAutospacing="0" w:lineRule="auto" w:line="360"/>
        <w:rPr>
          <w:szCs w:val="24"/>
          <w:bCs/>
          <w:b w:val="1"/>
          <w:i w:val="0"/>
          <w:sz w:val="24"/>
          <w:spacing w:val="0"/>
          <w:w w:val="100"/>
          <w:rFonts/>
          <w:caps w:val="0"/>
        </w:rPr>
        <w:snapToGrid w:val="0"/>
        <w:textAlignment w:val="baseline"/>
        <w:tabs>
          <w:tab w:val="left" w:pos="1947"/>
        </w:tabs>
      </w:pPr>
      <w:r w:rsidRPr="006F4DE1">
        <w:rPr>
          <w:szCs w:val="24"/>
          <w:bCs/>
          <w:b w:val="1"/>
          <w:i w:val="0"/>
          <w:sz w:val="24"/>
          <w:spacing w:val="0"/>
          <w:w w:val="100"/>
          <w:rFonts/>
          <w:caps w:val="0"/>
        </w:rPr>
        <w:t>LOCATION</w:t>
      </w:r>
      <w:r w:rsidRPr="006F4DE1">
        <w:rPr>
          <w:szCs w:val="24"/>
          <w:bCs/>
          <w:b w:val="1"/>
          <w:i w:val="0"/>
          <w:sz w:val="24"/>
          <w:spacing w:val="0"/>
          <w:w w:val="100"/>
          <w:rFonts/>
          <w:caps w:val="0"/>
        </w:rPr>
        <w:t> </w:t>
      </w:r>
      <w:r w:rsidRPr="006F4DE1">
        <w:rPr>
          <w:szCs w:val="24"/>
          <w:bCs/>
          <w:b w:val="1"/>
          <w:i w:val="0"/>
          <w:sz w:val="24"/>
          <w:spacing w:val="0"/>
          <w:w w:val="100"/>
          <w:rFonts/>
          <w:caps w:val="0"/>
        </w:rPr>
        <w:t>26</w:t>
      </w:r>
      <w:r w:rsidRPr="006F4DE1">
        <w:rPr>
          <w:szCs w:val="24"/>
          <w:bCs/>
          <w:b w:val="1"/>
          <w:i w:val="0"/>
          <w:sz w:val="24"/>
          <w:spacing w:val="0"/>
          <w:w w:val="100"/>
          <w:rFonts/>
          <w:caps w:val="0"/>
        </w:rPr>
        <w:t> </w:t>
      </w:r>
    </w:p>
    <w:p w14:paraId="4ED8F420" w14:textId="77777777" w:rsidR="00E57ED9" w:rsidRPr="006F4DE1" w:rsidRDefault="00E57ED9" w:rsidP="006F4DE1">
      <w:pPr>
        <w:spacing w:before="0" w:beforeAutospacing="0" w:after="160" w:afterAutospacing="0" w:lineRule="auto" w:line="360"/>
        <w:rPr>
          <w:szCs w:val="24"/>
          <w:bCs/>
          <w:lang w:val="en-GB" w:eastAsia="en-GB"/>
          <w:b w:val="1"/>
          <w:i w:val="0"/>
          <w:color w:val="000000"/>
          <w:sz w:val="24"/>
          <w:spacing w:val="0"/>
          <w:w w:val="100"/>
          <w:rFonts w:eastAsia="Times New Roman"/>
          <w:caps w:val="0"/>
        </w:rPr>
        <w:snapToGrid w:val="0"/>
        <w:textAlignment w:val="baseline"/>
      </w:pPr>
      <w:r w:rsidRPr="006F4DE1">
        <w:rPr>
          <w:szCs w:val="24"/>
          <w:bCs/>
          <w:b w:val="1"/>
          <w:i w:val="0"/>
          <w:sz w:val="24"/>
          <w:spacing w:val="0"/>
          <w:w w:val="100"/>
          <w:rFonts/>
          <w:caps w:val="0"/>
        </w:rPr>
        <w:t>Coordinates;</w:t>
      </w:r>
      <w:r w:rsidRPr="006F4DE1">
        <w:rPr>
          <w:szCs w:val="24"/>
          <w:bCs/>
          <w:b w:val="1"/>
          <w:i w:val="0"/>
          <w:color w:val="000000"/>
          <w:sz w:val="24"/>
          <w:spacing w:val="0"/>
          <w:w w:val="100"/>
          <w:rFonts/>
          <w:caps w:val="0"/>
        </w:rPr>
        <w:t>  </w:t>
      </w:r>
      <w:r w:rsidRPr="006F4DE1">
        <w:rPr>
          <w:szCs w:val="24"/>
          <w:bCs/>
          <w:lang w:val="en-GB" w:eastAsia="en-GB"/>
          <w:b w:val="1"/>
          <w:i w:val="0"/>
          <w:color w:val="000000"/>
          <w:sz w:val="24"/>
          <w:spacing w:val="0"/>
          <w:w w:val="100"/>
          <w:rFonts w:eastAsia="Times New Roman"/>
          <w:caps w:val="0"/>
        </w:rPr>
        <w:t>7.2076833,</w:t>
      </w:r>
      <w:r w:rsidRPr="006F4DE1">
        <w:rPr>
          <w:szCs w:val="24"/>
          <w:bCs/>
          <w:lang w:val="en-GB" w:eastAsia="en-GB"/>
          <w:b w:val="1"/>
          <w:i w:val="0"/>
          <w:color w:val="000000"/>
          <w:sz w:val="24"/>
          <w:spacing w:val="0"/>
          <w:w w:val="100"/>
          <w:rFonts w:eastAsia="Times New Roman"/>
          <w:caps w:val="0"/>
        </w:rPr>
        <w:t> </w:t>
      </w:r>
      <w:r w:rsidRPr="006F4DE1">
        <w:rPr>
          <w:szCs w:val="24"/>
          <w:bCs/>
          <w:lang w:val="en-GB" w:eastAsia="en-GB"/>
          <w:b w:val="1"/>
          <w:i w:val="0"/>
          <w:color w:val="000000"/>
          <w:sz w:val="24"/>
          <w:spacing w:val="0"/>
          <w:w w:val="100"/>
          <w:rFonts w:eastAsia="Times New Roman"/>
          <w:caps w:val="0"/>
        </w:rPr>
        <w:t>3.3352333</w:t>
      </w:r>
    </w:p>
    <w:p w14:paraId="741A56F3" w14:textId="77777777" w:rsidR="00E57ED9" w:rsidRPr="006F4DE1" w:rsidRDefault="00E57ED9" w:rsidP="006F4DE1">
      <w:pPr>
        <w:spacing w:before="0" w:beforeAutospacing="0" w:after="160" w:afterAutospacing="0" w:lineRule="auto" w:line="360"/>
        <w:rPr>
          <w:szCs w:val="24"/>
          <w:bCs/>
          <w:b w:val="1"/>
          <w:i w:val="0"/>
          <w:sz w:val="24"/>
          <w:spacing w:val="0"/>
          <w:w w:val="100"/>
          <w:rFonts/>
          <w:caps w:val="0"/>
        </w:rPr>
        <w:snapToGrid w:val="0"/>
        <w:textAlignment w:val="baseline"/>
      </w:pPr>
      <w:r w:rsidRPr="006F4DE1">
        <w:rPr>
          <w:szCs w:val="24"/>
          <w:bCs/>
          <w:b w:val="1"/>
          <w:i w:val="0"/>
          <w:sz w:val="24"/>
          <w:spacing w:val="0"/>
          <w:w w:val="100"/>
          <w:rFonts/>
          <w:caps w:val="0"/>
        </w:rPr>
        <w:t>Weather:</w:t>
      </w:r>
      <w:r w:rsidRPr="006F4DE1">
        <w:rPr>
          <w:szCs w:val="24"/>
          <w:bCs/>
          <w:b w:val="1"/>
          <w:i w:val="0"/>
          <w:sz w:val="24"/>
          <w:spacing w:val="0"/>
          <w:w w:val="100"/>
          <w:rFonts/>
          <w:caps w:val="0"/>
        </w:rPr>
        <w:t> </w:t>
      </w:r>
      <w:r w:rsidRPr="006F4DE1">
        <w:rPr>
          <w:szCs w:val="24"/>
          <w:bCs/>
          <w:b w:val="1"/>
          <w:i w:val="0"/>
          <w:sz w:val="24"/>
          <w:spacing w:val="0"/>
          <w:w w:val="100"/>
          <w:rFonts/>
          <w:caps w:val="0"/>
        </w:rPr>
        <w:t>34</w:t>
      </w:r>
      <w:r w:rsidRPr="006F4DE1">
        <w:rPr>
          <w:szCs w:val="24"/>
          <w:bCs/>
          <w:b w:val="1"/>
          <w:i w:val="0"/>
          <w:sz w:val="24"/>
          <w:spacing w:val="0"/>
          <w:w w:val="100"/>
          <w:vertAlign w:val="superscript"/>
          <w:rFonts/>
          <w:caps w:val="0"/>
        </w:rPr>
        <w:t>o</w:t>
      </w:r>
      <w:r w:rsidRPr="006F4DE1">
        <w:rPr>
          <w:szCs w:val="24"/>
          <w:bCs/>
          <w:b w:val="1"/>
          <w:i w:val="0"/>
          <w:sz w:val="24"/>
          <w:spacing w:val="0"/>
          <w:w w:val="100"/>
          <w:rFonts/>
          <w:caps w:val="0"/>
        </w:rPr>
        <w:t>C,</w:t>
      </w:r>
      <w:r w:rsidRPr="006F4DE1">
        <w:rPr>
          <w:szCs w:val="24"/>
          <w:bCs/>
          <w:b w:val="1"/>
          <w:i w:val="0"/>
          <w:sz w:val="24"/>
          <w:spacing w:val="0"/>
          <w:w w:val="100"/>
          <w:rFonts/>
          <w:caps w:val="0"/>
        </w:rPr>
        <w:t> </w:t>
      </w:r>
      <w:r w:rsidRPr="006F4DE1">
        <w:rPr>
          <w:szCs w:val="24"/>
          <w:bCs/>
          <w:b w:val="1"/>
          <w:i w:val="0"/>
          <w:sz w:val="24"/>
          <w:spacing w:val="0"/>
          <w:w w:val="100"/>
          <w:rFonts/>
          <w:caps w:val="0"/>
        </w:rPr>
        <w:t>sunny</w:t>
      </w:r>
    </w:p>
    <w:p w14:paraId="318694A0" w14:textId="77777777" w:rsidR="00E57ED9" w:rsidRPr="006F4DE1" w:rsidRDefault="00E57ED9" w:rsidP="006F4DE1">
      <w:pPr>
        <w:spacing w:before="0" w:beforeAutospacing="0" w:after="160" w:afterAutospacing="0" w:lineRule="auto" w:line="360"/>
        <w:rPr>
          <w:szCs w:val="24"/>
          <w:bCs/>
          <w:b w:val="1"/>
          <w:i w:val="0"/>
          <w:sz w:val="24"/>
          <w:spacing w:val="0"/>
          <w:w w:val="100"/>
          <w:rFonts/>
          <w:caps w:val="0"/>
        </w:rPr>
        <w:snapToGrid w:val="0"/>
        <w:textAlignment w:val="baseline"/>
      </w:pPr>
      <w:r w:rsidRPr="006F4DE1">
        <w:rPr>
          <w:szCs w:val="24"/>
          <w:bCs/>
          <w:b w:val="1"/>
          <w:i w:val="0"/>
          <w:sz w:val="24"/>
          <w:spacing w:val="0"/>
          <w:w w:val="100"/>
          <w:rFonts/>
          <w:caps w:val="0"/>
        </w:rPr>
        <w:t>Altitude:</w:t>
      </w:r>
      <w:r w:rsidRPr="006F4DE1">
        <w:rPr>
          <w:szCs w:val="24"/>
          <w:bCs/>
          <w:b w:val="1"/>
          <w:i w:val="0"/>
          <w:sz w:val="24"/>
          <w:spacing w:val="0"/>
          <w:w w:val="100"/>
          <w:rFonts/>
          <w:caps w:val="0"/>
        </w:rPr>
        <w:t> </w:t>
      </w:r>
      <w:r w:rsidRPr="006F4DE1">
        <w:rPr>
          <w:szCs w:val="24"/>
          <w:bCs/>
          <w:b w:val="1"/>
          <w:i w:val="0"/>
          <w:sz w:val="24"/>
          <w:spacing w:val="0"/>
          <w:w w:val="100"/>
          <w:rFonts/>
          <w:caps w:val="0"/>
        </w:rPr>
        <w:t>58m</w:t>
      </w:r>
      <w:r w:rsidRPr="006F4DE1">
        <w:rPr>
          <w:szCs w:val="24"/>
          <w:bCs/>
          <w:b w:val="1"/>
          <w:i w:val="0"/>
          <w:sz w:val="24"/>
          <w:spacing w:val="0"/>
          <w:w w:val="100"/>
          <w:rFonts/>
          <w:caps w:val="0"/>
        </w:rPr>
        <w:t> </w:t>
      </w:r>
      <w:r w:rsidRPr="006F4DE1">
        <w:rPr>
          <w:szCs w:val="24"/>
          <w:bCs/>
          <w:b w:val="1"/>
          <w:i w:val="0"/>
          <w:sz w:val="24"/>
          <w:spacing w:val="0"/>
          <w:w w:val="100"/>
          <w:rFonts/>
          <w:caps w:val="0"/>
        </w:rPr>
        <w:t>Above</w:t>
      </w:r>
      <w:r w:rsidRPr="006F4DE1">
        <w:rPr>
          <w:szCs w:val="24"/>
          <w:bCs/>
          <w:b w:val="1"/>
          <w:i w:val="0"/>
          <w:sz w:val="24"/>
          <w:spacing w:val="0"/>
          <w:w w:val="100"/>
          <w:rFonts/>
          <w:caps w:val="0"/>
        </w:rPr>
        <w:t> </w:t>
      </w:r>
      <w:r w:rsidRPr="006F4DE1">
        <w:rPr>
          <w:szCs w:val="24"/>
          <w:bCs/>
          <w:b w:val="1"/>
          <w:i w:val="0"/>
          <w:sz w:val="24"/>
          <w:spacing w:val="0"/>
          <w:w w:val="100"/>
          <w:rFonts/>
          <w:caps w:val="0"/>
        </w:rPr>
        <w:t>MSL</w:t>
      </w:r>
    </w:p>
    <w:p w14:paraId="13008AC8" w14:textId="77777777" w:rsidR="00E57ED9" w:rsidRPr="006F4DE1" w:rsidRDefault="00E57ED9" w:rsidP="00751829">
      <w:pPr>
        <w:spacing w:before="0" w:beforeAutospacing="0" w:after="160" w:afterAutospacing="0" w:lineRule="auto" w:line="360"/>
        <w:rPr>
          <w:szCs w:val="24"/>
          <w:bCs/>
          <w:b w:val="1"/>
          <w:i w:val="0"/>
          <w:sz w:val="24"/>
          <w:spacing w:val="0"/>
          <w:w w:val="100"/>
          <w:rFonts/>
          <w:caps w:val="0"/>
        </w:rPr>
        <w:snapToGrid w:val="0"/>
        <w:textAlignment w:val="baseline"/>
      </w:pPr>
      <w:r w:rsidRPr="004C7298">
        <w:rPr>
          <w:szCs w:val="24"/>
          <w:bCs/>
          <w:b w:val="1"/>
          <w:i w:val="0"/>
          <w:sz w:val="24"/>
          <w:spacing w:val="0"/>
          <w:w w:val="100"/>
          <w:rFonts/>
          <w:caps w:val="0"/>
        </w:rPr>
        <w:t>Orientation</w:t>
      </w:r>
      <w:r w:rsidRPr="004C7298">
        <w:rPr>
          <w:szCs w:val="24"/>
          <w:bCs/>
          <w:b w:val="1"/>
          <w:i w:val="0"/>
          <w:sz w:val="24"/>
          <w:spacing w:val="0"/>
          <w:w w:val="100"/>
          <w:rFonts/>
          <w:caps w:val="0"/>
        </w:rPr>
        <w:t> </w:t>
      </w:r>
      <w:r w:rsidRPr="004C7298">
        <w:rPr>
          <w:szCs w:val="24"/>
          <w:bCs/>
          <w:b w:val="1"/>
          <w:i w:val="0"/>
          <w:sz w:val="24"/>
          <w:spacing w:val="0"/>
          <w:w w:val="100"/>
          <w:rFonts/>
          <w:caps w:val="0"/>
        </w:rPr>
        <w:t>of</w:t>
      </w:r>
      <w:r w:rsidRPr="004C7298">
        <w:rPr>
          <w:szCs w:val="24"/>
          <w:bCs/>
          <w:b w:val="1"/>
          <w:i w:val="0"/>
          <w:sz w:val="24"/>
          <w:spacing w:val="0"/>
          <w:w w:val="100"/>
          <w:rFonts/>
          <w:caps w:val="0"/>
        </w:rPr>
        <w:t> </w:t>
      </w:r>
      <w:r w:rsidRPr="004C7298">
        <w:rPr>
          <w:szCs w:val="24"/>
          <w:bCs/>
          <w:b w:val="1"/>
          <w:i w:val="0"/>
          <w:sz w:val="24"/>
          <w:spacing w:val="0"/>
          <w:w w:val="100"/>
          <w:rFonts/>
          <w:caps w:val="0"/>
        </w:rPr>
        <w:t>outcrop</w:t>
      </w:r>
      <w:r w:rsidRPr="006F4DE1">
        <w:rPr>
          <w:szCs w:val="24"/>
          <w:bCs/>
          <w:b w:val="1"/>
          <w:i w:val="0"/>
          <w:sz w:val="24"/>
          <w:spacing w:val="0"/>
          <w:w w:val="100"/>
          <w:rFonts/>
          <w:caps w:val="0"/>
        </w:rPr>
        <w:t>:</w:t>
      </w:r>
      <w:r w:rsidRPr="006F4DE1">
        <w:rPr>
          <w:szCs w:val="24"/>
          <w:bCs/>
          <w:b w:val="1"/>
          <w:i w:val="0"/>
          <w:sz w:val="24"/>
          <w:spacing w:val="0"/>
          <w:w w:val="100"/>
          <w:rFonts/>
          <w:caps w:val="0"/>
        </w:rPr>
        <w:t> </w:t>
      </w:r>
      <w:r w:rsidRPr="006F4DE1">
        <w:rPr>
          <w:szCs w:val="24"/>
          <w:bCs/>
          <w:b w:val="1"/>
          <w:i w:val="0"/>
          <w:sz w:val="24"/>
          <w:spacing w:val="0"/>
          <w:w w:val="100"/>
          <w:rFonts/>
          <w:caps w:val="0"/>
        </w:rPr>
        <w:t>Trending</w:t>
      </w:r>
      <w:r w:rsidRPr="006F4DE1">
        <w:rPr>
          <w:szCs w:val="24"/>
          <w:bCs/>
          <w:b w:val="1"/>
          <w:i w:val="0"/>
          <w:sz w:val="24"/>
          <w:spacing w:val="0"/>
          <w:w w:val="100"/>
          <w:rFonts/>
          <w:caps w:val="0"/>
        </w:rPr>
        <w:t> </w:t>
      </w:r>
      <w:r w:rsidRPr="006F4DE1">
        <w:rPr>
          <w:szCs w:val="24"/>
          <w:bCs/>
          <w:b w:val="1"/>
          <w:i w:val="0"/>
          <w:sz w:val="24"/>
          <w:spacing w:val="0"/>
          <w:w w:val="100"/>
          <w:rFonts/>
          <w:caps w:val="0"/>
        </w:rPr>
        <w:t>North-East</w:t>
      </w:r>
    </w:p>
    <w:p w14:paraId="16D8C72B" w14:textId="77777777" w:rsidR="00E57ED9" w:rsidRPr="006F4DE1" w:rsidRDefault="00E57ED9" w:rsidP="006F4DE1">
      <w:pPr>
        <w:spacing w:before="0" w:beforeAutospacing="0" w:after="160" w:afterAutospacing="0" w:lineRule="auto" w:line="360"/>
        <w:rPr>
          <w:szCs w:val="24"/>
          <w:b w:val="0"/>
          <w:i w:val="0"/>
          <w:sz w:val="24"/>
          <w:spacing w:val="0"/>
          <w:w w:val="100"/>
          <w:rFonts/>
          <w:caps w:val="0"/>
        </w:rPr>
        <w:snapToGrid w:val="0"/>
        <w:textAlignment w:val="baseline"/>
      </w:pPr>
      <w:r w:rsidRPr="006F4DE1">
        <w:rPr>
          <w:szCs w:val="24"/>
          <w:bCs/>
          <w:b w:val="1"/>
          <w:i w:val="0"/>
          <w:sz w:val="24"/>
          <w:spacing w:val="0"/>
          <w:w w:val="100"/>
          <w:rFonts/>
          <w:caps w:val="0"/>
        </w:rPr>
        <w:t>Outcrop</w:t>
      </w:r>
      <w:r w:rsidRPr="006F4DE1">
        <w:rPr>
          <w:szCs w:val="24"/>
          <w:bCs/>
          <w:b w:val="1"/>
          <w:i w:val="0"/>
          <w:sz w:val="24"/>
          <w:spacing w:val="0"/>
          <w:w w:val="100"/>
          <w:rFonts/>
          <w:caps w:val="0"/>
        </w:rPr>
        <w:t> </w:t>
      </w:r>
      <w:r w:rsidRPr="006F4DE1">
        <w:rPr>
          <w:szCs w:val="24"/>
          <w:bCs/>
          <w:b w:val="1"/>
          <w:i w:val="0"/>
          <w:sz w:val="24"/>
          <w:spacing w:val="0"/>
          <w:w w:val="100"/>
          <w:rFonts/>
          <w:caps w:val="0"/>
        </w:rPr>
        <w:t>name</w:t>
      </w:r>
      <w:r w:rsidRPr="006F4DE1">
        <w:rPr>
          <w:szCs w:val="24"/>
          <w:b w:val="0"/>
          <w:i w:val="0"/>
          <w:sz w:val="24"/>
          <w:spacing w:val="0"/>
          <w:w w:val="100"/>
          <w:rFonts/>
          <w:caps w:val="0"/>
        </w:rPr>
        <w:t>:</w:t>
      </w:r>
      <w:r w:rsidRPr="006F4DE1">
        <w:rPr>
          <w:szCs w:val="24"/>
          <w:b w:val="0"/>
          <w:i w:val="0"/>
          <w:sz w:val="24"/>
          <w:spacing w:val="0"/>
          <w:w w:val="100"/>
          <w:rFonts/>
          <w:caps w:val="0"/>
        </w:rPr>
        <w:t> </w:t>
      </w:r>
      <w:r w:rsidRPr="006F4DE1">
        <w:rPr>
          <w:szCs w:val="24"/>
          <w:b w:val="0"/>
          <w:i w:val="0"/>
          <w:sz w:val="24"/>
          <w:spacing w:val="0"/>
          <w:w w:val="100"/>
          <w:rFonts/>
          <w:caps w:val="0"/>
        </w:rPr>
        <w:t>Porphyritic</w:t>
      </w:r>
      <w:r w:rsidRPr="006F4DE1">
        <w:rPr>
          <w:szCs w:val="24"/>
          <w:b w:val="0"/>
          <w:i w:val="0"/>
          <w:sz w:val="24"/>
          <w:spacing w:val="0"/>
          <w:w w:val="100"/>
          <w:rFonts/>
          <w:caps w:val="0"/>
        </w:rPr>
        <w:t>  </w:t>
      </w:r>
      <w:r w:rsidRPr="006F4DE1">
        <w:rPr>
          <w:szCs w:val="24"/>
          <w:b w:val="0"/>
          <w:i w:val="0"/>
          <w:sz w:val="24"/>
          <w:spacing w:val="0"/>
          <w:w w:val="100"/>
          <w:rFonts/>
          <w:caps w:val="0"/>
        </w:rPr>
        <w:t>Granite</w:t>
      </w:r>
    </w:p>
    <w:p w14:paraId="155D6C0E" w14:textId="77777777" w:rsidR="00E57ED9" w:rsidRPr="006F4DE1" w:rsidRDefault="00E57ED9" w:rsidP="006F4DE1">
      <w:pPr>
        <w:jc w:val="both"/>
        <w:spacing w:before="0" w:beforeAutospacing="0" w:after="160" w:afterAutospacing="0" w:lineRule="auto" w:line="360"/>
        <w:rPr>
          <w:szCs w:val="24"/>
          <w:b w:val="0"/>
          <w:i w:val="0"/>
          <w:sz w:val="24"/>
          <w:spacing w:val="0"/>
          <w:w w:val="100"/>
          <w:rFonts/>
          <w:caps w:val="0"/>
        </w:rPr>
        <w:snapToGrid w:val="0"/>
        <w:textAlignment w:val="baseline"/>
        <w:tabs>
          <w:tab w:val="left" w:pos="1947"/>
        </w:tabs>
      </w:pPr>
      <w:r w:rsidRPr="006F4DE1">
        <w:rPr>
          <w:szCs w:val="24"/>
          <w:bCs/>
          <w:b w:val="1"/>
          <w:i w:val="0"/>
          <w:sz w:val="24"/>
          <w:spacing w:val="0"/>
          <w:w w:val="100"/>
          <w:rFonts/>
          <w:caps w:val="0"/>
        </w:rPr>
        <w:t>Description</w:t>
      </w:r>
      <w:r w:rsidRPr="006F4DE1">
        <w:rPr>
          <w:szCs w:val="24"/>
          <w:b w:val="0"/>
          <w:i w:val="0"/>
          <w:sz w:val="24"/>
          <w:spacing w:val="0"/>
          <w:w w:val="100"/>
          <w:rFonts/>
          <w:caps w:val="0"/>
        </w:rPr>
        <w:t>:</w:t>
      </w:r>
      <w:r w:rsidRPr="006F4DE1">
        <w:rPr>
          <w:szCs w:val="24"/>
          <w:b w:val="0"/>
          <w:i w:val="0"/>
          <w:sz w:val="24"/>
          <w:spacing w:val="0"/>
          <w:w w:val="100"/>
          <w:rFonts/>
          <w:caps w:val="0"/>
        </w:rPr>
        <w:t> </w:t>
      </w:r>
      <w:r w:rsidRPr="006F4DE1">
        <w:rPr>
          <w:szCs w:val="24"/>
          <w:b w:val="0"/>
          <w:i w:val="0"/>
          <w:sz w:val="24"/>
          <w:spacing w:val="0"/>
          <w:w w:val="100"/>
          <w:rFonts/>
          <w:caps w:val="0"/>
        </w:rPr>
        <w:t>A</w:t>
      </w:r>
      <w:r w:rsidRPr="006F4DE1">
        <w:rPr>
          <w:szCs w:val="24"/>
          <w:b w:val="0"/>
          <w:i w:val="0"/>
          <w:sz w:val="24"/>
          <w:spacing w:val="0"/>
          <w:w w:val="100"/>
          <w:rFonts/>
          <w:caps w:val="0"/>
        </w:rPr>
        <w:t> </w:t>
      </w:r>
      <w:r w:rsidRPr="006F4DE1">
        <w:rPr>
          <w:szCs w:val="24"/>
          <w:b w:val="0"/>
          <w:i w:val="0"/>
          <w:sz w:val="24"/>
          <w:spacing w:val="0"/>
          <w:w w:val="100"/>
          <w:rFonts/>
          <w:caps w:val="0"/>
        </w:rPr>
        <w:t>low-lying</w:t>
      </w:r>
      <w:r w:rsidRPr="006F4DE1">
        <w:rPr>
          <w:szCs w:val="24"/>
          <w:b w:val="0"/>
          <w:i w:val="0"/>
          <w:sz w:val="24"/>
          <w:spacing w:val="0"/>
          <w:w w:val="100"/>
          <w:rFonts/>
          <w:caps w:val="0"/>
        </w:rPr>
        <w:t> </w:t>
      </w:r>
      <w:r w:rsidRPr="006F4DE1">
        <w:rPr>
          <w:szCs w:val="24"/>
          <w:b w:val="0"/>
          <w:i w:val="0"/>
          <w:sz w:val="24"/>
          <w:spacing w:val="0"/>
          <w:w w:val="100"/>
          <w:rFonts/>
          <w:caps w:val="0"/>
        </w:rPr>
        <w:t>por</w:t>
      </w:r>
      <w:r w:rsidR="00AF1302" w:rsidRPr="006F4DE1">
        <w:rPr>
          <w:szCs w:val="24"/>
          <w:b w:val="0"/>
          <w:i w:val="0"/>
          <w:sz w:val="24"/>
          <w:spacing w:val="0"/>
          <w:w w:val="100"/>
          <w:rFonts/>
          <w:caps w:val="0"/>
        </w:rPr>
        <w:t>phyritic</w:t>
      </w:r>
      <w:r w:rsidR="00AF1302" w:rsidRPr="006F4DE1">
        <w:rPr>
          <w:szCs w:val="24"/>
          <w:b w:val="0"/>
          <w:i w:val="0"/>
          <w:sz w:val="24"/>
          <w:spacing w:val="0"/>
          <w:w w:val="100"/>
          <w:rFonts/>
          <w:caps w:val="0"/>
        </w:rPr>
        <w:t> </w:t>
      </w:r>
      <w:r w:rsidRPr="006F4DE1">
        <w:rPr>
          <w:szCs w:val="24"/>
          <w:b w:val="0"/>
          <w:i w:val="0"/>
          <w:sz w:val="24"/>
          <w:spacing w:val="0"/>
          <w:w w:val="100"/>
          <w:rFonts/>
          <w:caps w:val="0"/>
        </w:rPr>
        <w:t>granite</w:t>
      </w:r>
      <w:r w:rsidRPr="006F4DE1">
        <w:rPr>
          <w:szCs w:val="24"/>
          <w:b w:val="0"/>
          <w:i w:val="0"/>
          <w:sz w:val="24"/>
          <w:spacing w:val="0"/>
          <w:w w:val="100"/>
          <w:rFonts/>
          <w:caps w:val="0"/>
        </w:rPr>
        <w:t> </w:t>
      </w:r>
      <w:r w:rsidR="00AF1302" w:rsidRPr="006F4DE1">
        <w:rPr>
          <w:szCs w:val="24"/>
          <w:b w:val="0"/>
          <w:i w:val="0"/>
          <w:sz w:val="24"/>
          <w:spacing w:val="0"/>
          <w:w w:val="100"/>
          <w:rFonts/>
          <w:caps w:val="0"/>
        </w:rPr>
        <w:t>with</w:t>
      </w:r>
      <w:r w:rsidR="00AF1302" w:rsidRPr="006F4DE1">
        <w:rPr>
          <w:szCs w:val="24"/>
          <w:b w:val="0"/>
          <w:i w:val="0"/>
          <w:sz w:val="24"/>
          <w:spacing w:val="0"/>
          <w:w w:val="100"/>
          <w:rFonts/>
          <w:caps w:val="0"/>
        </w:rPr>
        <w:t> </w:t>
      </w:r>
      <w:r w:rsidR="00AF1302" w:rsidRPr="006F4DE1">
        <w:rPr>
          <w:szCs w:val="24"/>
          <w:b w:val="0"/>
          <w:i w:val="0"/>
          <w:sz w:val="24"/>
          <w:spacing w:val="0"/>
          <w:w w:val="100"/>
          <w:rFonts/>
          <w:caps w:val="0"/>
        </w:rPr>
        <w:t>visible</w:t>
      </w:r>
      <w:r w:rsidR="00AF1302" w:rsidRPr="006F4DE1">
        <w:rPr>
          <w:szCs w:val="24"/>
          <w:b w:val="0"/>
          <w:i w:val="0"/>
          <w:sz w:val="24"/>
          <w:spacing w:val="0"/>
          <w:w w:val="100"/>
          <w:rFonts/>
          <w:caps w:val="0"/>
        </w:rPr>
        <w:t> </w:t>
      </w:r>
      <w:r w:rsidR="00AF1302" w:rsidRPr="006F4DE1">
        <w:rPr>
          <w:szCs w:val="24"/>
          <w:b w:val="0"/>
          <w:i w:val="0"/>
          <w:sz w:val="24"/>
          <w:spacing w:val="0"/>
          <w:w w:val="100"/>
          <w:rFonts/>
          <w:caps w:val="0"/>
        </w:rPr>
        <w:t>large</w:t>
      </w:r>
      <w:r w:rsidR="00AF1302" w:rsidRPr="006F4DE1">
        <w:rPr>
          <w:szCs w:val="24"/>
          <w:b w:val="0"/>
          <w:i w:val="0"/>
          <w:sz w:val="24"/>
          <w:spacing w:val="0"/>
          <w:w w:val="100"/>
          <w:rFonts/>
          <w:caps w:val="0"/>
        </w:rPr>
        <w:t> </w:t>
      </w:r>
      <w:r w:rsidR="00AF1302" w:rsidRPr="006F4DE1">
        <w:rPr>
          <w:szCs w:val="24"/>
          <w:b w:val="0"/>
          <w:i w:val="0"/>
          <w:sz w:val="24"/>
          <w:spacing w:val="0"/>
          <w:w w:val="100"/>
          <w:rFonts/>
          <w:caps w:val="0"/>
        </w:rPr>
        <w:t>phenocrysts</w:t>
      </w:r>
      <w:r w:rsidR="00AF1302" w:rsidRPr="006F4DE1">
        <w:rPr>
          <w:szCs w:val="24"/>
          <w:b w:val="0"/>
          <w:i w:val="0"/>
          <w:sz w:val="24"/>
          <w:spacing w:val="0"/>
          <w:w w:val="100"/>
          <w:rFonts/>
          <w:caps w:val="0"/>
        </w:rPr>
        <w:t> </w:t>
      </w:r>
      <w:r w:rsidR="00AF1302" w:rsidRPr="006F4DE1">
        <w:rPr>
          <w:szCs w:val="24"/>
          <w:b w:val="0"/>
          <w:i w:val="0"/>
          <w:sz w:val="24"/>
          <w:spacing w:val="0"/>
          <w:w w:val="100"/>
          <w:rFonts/>
          <w:caps w:val="0"/>
        </w:rPr>
        <w:t>without</w:t>
      </w:r>
      <w:r w:rsidR="00AF1302" w:rsidRPr="006F4DE1">
        <w:rPr>
          <w:szCs w:val="24"/>
          <w:b w:val="0"/>
          <w:i w:val="0"/>
          <w:sz w:val="24"/>
          <w:spacing w:val="0"/>
          <w:w w:val="100"/>
          <w:rFonts/>
          <w:caps w:val="0"/>
        </w:rPr>
        <w:t> </w:t>
      </w:r>
      <w:r w:rsidR="00AF1302" w:rsidRPr="006F4DE1">
        <w:rPr>
          <w:szCs w:val="24"/>
          <w:b w:val="0"/>
          <w:i w:val="0"/>
          <w:sz w:val="24"/>
          <w:spacing w:val="0"/>
          <w:w w:val="100"/>
          <w:rFonts/>
          <w:caps w:val="0"/>
        </w:rPr>
        <w:t>preferred</w:t>
      </w:r>
      <w:r w:rsidR="00AF1302" w:rsidRPr="006F4DE1">
        <w:rPr>
          <w:szCs w:val="24"/>
          <w:b w:val="0"/>
          <w:i w:val="0"/>
          <w:sz w:val="24"/>
          <w:spacing w:val="0"/>
          <w:w w:val="100"/>
          <w:rFonts/>
          <w:caps w:val="0"/>
        </w:rPr>
        <w:t> </w:t>
      </w:r>
      <w:r w:rsidR="00AF1302" w:rsidRPr="006F4DE1">
        <w:rPr>
          <w:szCs w:val="24"/>
          <w:b w:val="0"/>
          <w:i w:val="0"/>
          <w:sz w:val="24"/>
          <w:spacing w:val="0"/>
          <w:w w:val="100"/>
          <w:rFonts/>
          <w:caps w:val="0"/>
        </w:rPr>
        <w:t>orientation.</w:t>
      </w:r>
      <w:r w:rsidR="00AF1302" w:rsidRPr="006F4DE1">
        <w:rPr>
          <w:szCs w:val="24"/>
          <w:b w:val="0"/>
          <w:i w:val="0"/>
          <w:sz w:val="24"/>
          <w:spacing w:val="0"/>
          <w:w w:val="100"/>
          <w:rFonts/>
          <w:caps w:val="0"/>
        </w:rPr>
        <w:t> </w:t>
      </w:r>
      <w:r w:rsidRPr="006F4DE1">
        <w:rPr>
          <w:szCs w:val="24"/>
          <w:b w:val="0"/>
          <w:i w:val="0"/>
          <w:sz w:val="24"/>
          <w:spacing w:val="0"/>
          <w:w w:val="100"/>
          <w:rFonts/>
          <w:caps w:val="0"/>
        </w:rPr>
        <w:t>Quarts</w:t>
      </w:r>
      <w:r w:rsidRPr="006F4DE1">
        <w:rPr>
          <w:szCs w:val="24"/>
          <w:b w:val="0"/>
          <w:i w:val="0"/>
          <w:sz w:val="24"/>
          <w:spacing w:val="0"/>
          <w:w w:val="100"/>
          <w:rFonts/>
          <w:caps w:val="0"/>
        </w:rPr>
        <w:t> </w:t>
      </w:r>
      <w:r w:rsidRPr="006F4DE1">
        <w:rPr>
          <w:szCs w:val="24"/>
          <w:b w:val="0"/>
          <w:i w:val="0"/>
          <w:sz w:val="24"/>
          <w:spacing w:val="0"/>
          <w:w w:val="100"/>
          <w:rFonts/>
          <w:caps w:val="0"/>
        </w:rPr>
        <w:t>veins</w:t>
      </w:r>
      <w:r w:rsidRPr="006F4DE1">
        <w:rPr>
          <w:szCs w:val="24"/>
          <w:b w:val="0"/>
          <w:i w:val="0"/>
          <w:sz w:val="24"/>
          <w:spacing w:val="0"/>
          <w:w w:val="100"/>
          <w:rFonts/>
          <w:caps w:val="0"/>
        </w:rPr>
        <w:t> </w:t>
      </w:r>
      <w:r w:rsidRPr="006F4DE1">
        <w:rPr>
          <w:szCs w:val="24"/>
          <w:b w:val="0"/>
          <w:i w:val="0"/>
          <w:sz w:val="24"/>
          <w:spacing w:val="0"/>
          <w:w w:val="100"/>
          <w:rFonts/>
          <w:caps w:val="0"/>
        </w:rPr>
        <w:t>were</w:t>
      </w:r>
      <w:r w:rsidRPr="006F4DE1">
        <w:rPr>
          <w:szCs w:val="24"/>
          <w:b w:val="0"/>
          <w:i w:val="0"/>
          <w:sz w:val="24"/>
          <w:spacing w:val="0"/>
          <w:w w:val="100"/>
          <w:rFonts/>
          <w:caps w:val="0"/>
        </w:rPr>
        <w:t> </w:t>
      </w:r>
      <w:r w:rsidRPr="006F4DE1">
        <w:rPr>
          <w:szCs w:val="24"/>
          <w:b w:val="0"/>
          <w:i w:val="0"/>
          <w:sz w:val="24"/>
          <w:spacing w:val="0"/>
          <w:w w:val="100"/>
          <w:rFonts/>
          <w:caps w:val="0"/>
        </w:rPr>
        <w:t>also</w:t>
      </w:r>
      <w:r w:rsidRPr="006F4DE1">
        <w:rPr>
          <w:szCs w:val="24"/>
          <w:b w:val="0"/>
          <w:i w:val="0"/>
          <w:sz w:val="24"/>
          <w:spacing w:val="0"/>
          <w:w w:val="100"/>
          <w:rFonts/>
          <w:caps w:val="0"/>
        </w:rPr>
        <w:t> </w:t>
      </w:r>
      <w:r w:rsidRPr="006F4DE1">
        <w:rPr>
          <w:szCs w:val="24"/>
          <w:b w:val="0"/>
          <w:i w:val="0"/>
          <w:sz w:val="24"/>
          <w:spacing w:val="0"/>
          <w:w w:val="100"/>
          <w:rFonts/>
          <w:caps w:val="0"/>
        </w:rPr>
        <w:t>observed.</w:t>
      </w:r>
    </w:p>
    <w:p w14:paraId="3C0707BD" w14:textId="77777777" w:rsidR="000C7812" w:rsidRPr="006F4DE1" w:rsidRDefault="000C7812" w:rsidP="006F4DE1">
      <w:pPr>
        <w:jc w:val="both"/>
        <w:spacing w:before="0" w:beforeAutospacing="0" w:after="160" w:afterAutospacing="0" w:lineRule="auto" w:line="360"/>
        <w:rPr>
          <w:szCs w:val="24"/>
          <w:bCs/>
          <w:b w:val="1"/>
          <w:i w:val="0"/>
          <w:sz w:val="24"/>
          <w:spacing w:val="0"/>
          <w:w w:val="100"/>
          <w:rFonts/>
          <w:caps w:val="0"/>
        </w:rPr>
        <w:snapToGrid w:val="0"/>
        <w:textAlignment w:val="baseline"/>
        <w:tabs>
          <w:tab w:val="left" w:pos="1947"/>
        </w:tabs>
      </w:pPr>
      <w:r w:rsidRPr="006F4DE1">
        <w:rPr>
          <w:szCs w:val="24"/>
          <w:bCs/>
          <w:b w:val="1"/>
          <w:i w:val="0"/>
          <w:sz w:val="24"/>
          <w:spacing w:val="0"/>
          <w:w w:val="100"/>
          <w:rFonts/>
          <w:caps w:val="0"/>
        </w:rPr>
        <w:t>LOCATION</w:t>
      </w:r>
      <w:r w:rsidRPr="006F4DE1">
        <w:rPr>
          <w:szCs w:val="24"/>
          <w:bCs/>
          <w:b w:val="1"/>
          <w:i w:val="0"/>
          <w:sz w:val="24"/>
          <w:spacing w:val="0"/>
          <w:w w:val="100"/>
          <w:rFonts/>
          <w:caps w:val="0"/>
        </w:rPr>
        <w:t> </w:t>
      </w:r>
      <w:r w:rsidRPr="006F4DE1">
        <w:rPr>
          <w:szCs w:val="24"/>
          <w:bCs/>
          <w:b w:val="1"/>
          <w:i w:val="0"/>
          <w:sz w:val="24"/>
          <w:spacing w:val="0"/>
          <w:w w:val="100"/>
          <w:rFonts/>
          <w:caps w:val="0"/>
        </w:rPr>
        <w:t>27</w:t>
      </w:r>
    </w:p>
    <w:p w14:paraId="74C0AF67" w14:textId="77777777" w:rsidR="000C7812" w:rsidRPr="006F4DE1" w:rsidRDefault="000C7812" w:rsidP="006F4DE1">
      <w:pPr>
        <w:spacing w:before="0" w:beforeAutospacing="0" w:after="160" w:afterAutospacing="0" w:lineRule="auto" w:line="360"/>
        <w:rPr>
          <w:szCs w:val="24"/>
          <w:lang w:val="en-GB" w:eastAsia="en-GB"/>
          <w:b w:val="0"/>
          <w:i w:val="0"/>
          <w:color w:val="000000"/>
          <w:sz w:val="24"/>
          <w:spacing w:val="0"/>
          <w:w w:val="100"/>
          <w:rFonts w:eastAsia="Times New Roman"/>
          <w:caps w:val="0"/>
        </w:rPr>
        <w:snapToGrid w:val="0"/>
        <w:textAlignment w:val="baseline"/>
      </w:pPr>
      <w:r w:rsidRPr="006F4DE1">
        <w:rPr>
          <w:szCs w:val="24"/>
          <w:bCs/>
          <w:b w:val="1"/>
          <w:i w:val="0"/>
          <w:sz w:val="24"/>
          <w:spacing w:val="0"/>
          <w:w w:val="100"/>
          <w:rFonts/>
          <w:caps w:val="0"/>
        </w:rPr>
        <w:t>Coordinates;</w:t>
      </w:r>
      <w:r w:rsidRPr="006F4DE1">
        <w:rPr>
          <w:szCs w:val="24"/>
          <w:bCs/>
          <w:b w:val="1"/>
          <w:i w:val="0"/>
          <w:color w:val="000000"/>
          <w:sz w:val="24"/>
          <w:spacing w:val="0"/>
          <w:w w:val="100"/>
          <w:rFonts/>
          <w:caps w:val="0"/>
        </w:rPr>
        <w:t>  </w:t>
      </w:r>
      <w:r w:rsidR="009A34DD" w:rsidRPr="006F4DE1">
        <w:rPr>
          <w:szCs w:val="24"/>
          <w:bCs/>
          <w:lang w:val="en-GB" w:eastAsia="en-GB"/>
          <w:b w:val="1"/>
          <w:i w:val="0"/>
          <w:color w:val="000000"/>
          <w:sz w:val="24"/>
          <w:spacing w:val="0"/>
          <w:w w:val="100"/>
          <w:rFonts w:eastAsia="Times New Roman"/>
          <w:caps w:val="0"/>
        </w:rPr>
        <w:t>7.2090167,</w:t>
      </w:r>
      <w:r w:rsidR="009A34DD" w:rsidRPr="006F4DE1">
        <w:rPr>
          <w:szCs w:val="24"/>
          <w:bCs/>
          <w:lang w:val="en-GB" w:eastAsia="en-GB"/>
          <w:b w:val="1"/>
          <w:i w:val="0"/>
          <w:color w:val="000000"/>
          <w:sz w:val="24"/>
          <w:spacing w:val="0"/>
          <w:w w:val="100"/>
          <w:rFonts w:eastAsia="Times New Roman"/>
          <w:caps w:val="0"/>
        </w:rPr>
        <w:t>  </w:t>
      </w:r>
      <w:r w:rsidR="009A34DD" w:rsidRPr="006F4DE1">
        <w:rPr>
          <w:szCs w:val="24"/>
          <w:bCs/>
          <w:lang w:val="en-GB" w:eastAsia="en-GB"/>
          <w:b w:val="1"/>
          <w:i w:val="0"/>
          <w:color w:val="000000"/>
          <w:sz w:val="24"/>
          <w:spacing w:val="0"/>
          <w:w w:val="100"/>
          <w:rFonts w:eastAsia="Times New Roman"/>
          <w:caps w:val="0"/>
        </w:rPr>
        <w:t>3.3352333</w:t>
      </w:r>
    </w:p>
    <w:p w14:paraId="1F160924" w14:textId="77777777" w:rsidR="000C7812" w:rsidRPr="006F4DE1" w:rsidRDefault="000C7812" w:rsidP="006F4DE1">
      <w:pPr>
        <w:spacing w:before="0" w:beforeAutospacing="0" w:after="160" w:afterAutospacing="0" w:lineRule="auto" w:line="360"/>
        <w:rPr>
          <w:szCs w:val="24"/>
          <w:bCs/>
          <w:b w:val="1"/>
          <w:i w:val="0"/>
          <w:sz w:val="24"/>
          <w:spacing w:val="0"/>
          <w:w w:val="100"/>
          <w:rFonts/>
          <w:caps w:val="0"/>
        </w:rPr>
        <w:snapToGrid w:val="0"/>
        <w:textAlignment w:val="baseline"/>
      </w:pPr>
      <w:r w:rsidRPr="006F4DE1">
        <w:rPr>
          <w:szCs w:val="24"/>
          <w:bCs/>
          <w:b w:val="1"/>
          <w:i w:val="0"/>
          <w:sz w:val="24"/>
          <w:spacing w:val="0"/>
          <w:w w:val="100"/>
          <w:rFonts/>
          <w:caps w:val="0"/>
        </w:rPr>
        <w:t>Weather:</w:t>
      </w:r>
      <w:r w:rsidRPr="006F4DE1">
        <w:rPr>
          <w:szCs w:val="24"/>
          <w:bCs/>
          <w:b w:val="1"/>
          <w:i w:val="0"/>
          <w:sz w:val="24"/>
          <w:spacing w:val="0"/>
          <w:w w:val="100"/>
          <w:rFonts/>
          <w:caps w:val="0"/>
        </w:rPr>
        <w:t> </w:t>
      </w:r>
      <w:r w:rsidRPr="006F4DE1">
        <w:rPr>
          <w:szCs w:val="24"/>
          <w:bCs/>
          <w:b w:val="1"/>
          <w:i w:val="0"/>
          <w:sz w:val="24"/>
          <w:spacing w:val="0"/>
          <w:w w:val="100"/>
          <w:rFonts/>
          <w:caps w:val="0"/>
        </w:rPr>
        <w:t>34</w:t>
      </w:r>
      <w:r w:rsidRPr="006F4DE1">
        <w:rPr>
          <w:szCs w:val="24"/>
          <w:bCs/>
          <w:b w:val="1"/>
          <w:i w:val="0"/>
          <w:sz w:val="24"/>
          <w:spacing w:val="0"/>
          <w:w w:val="100"/>
          <w:vertAlign w:val="superscript"/>
          <w:rFonts/>
          <w:caps w:val="0"/>
        </w:rPr>
        <w:t>o</w:t>
      </w:r>
      <w:r w:rsidRPr="006F4DE1">
        <w:rPr>
          <w:szCs w:val="24"/>
          <w:bCs/>
          <w:b w:val="1"/>
          <w:i w:val="0"/>
          <w:sz w:val="24"/>
          <w:spacing w:val="0"/>
          <w:w w:val="100"/>
          <w:rFonts/>
          <w:caps w:val="0"/>
        </w:rPr>
        <w:t>C,</w:t>
      </w:r>
      <w:r w:rsidRPr="006F4DE1">
        <w:rPr>
          <w:szCs w:val="24"/>
          <w:bCs/>
          <w:b w:val="1"/>
          <w:i w:val="0"/>
          <w:sz w:val="24"/>
          <w:spacing w:val="0"/>
          <w:w w:val="100"/>
          <w:rFonts/>
          <w:caps w:val="0"/>
        </w:rPr>
        <w:t> </w:t>
      </w:r>
      <w:r w:rsidRPr="006F4DE1">
        <w:rPr>
          <w:szCs w:val="24"/>
          <w:bCs/>
          <w:b w:val="1"/>
          <w:i w:val="0"/>
          <w:sz w:val="24"/>
          <w:spacing w:val="0"/>
          <w:w w:val="100"/>
          <w:rFonts/>
          <w:caps w:val="0"/>
        </w:rPr>
        <w:t>sunny</w:t>
      </w:r>
    </w:p>
    <w:p w14:paraId="2B697455" w14:textId="77777777" w:rsidR="000C7812" w:rsidRPr="006F4DE1" w:rsidRDefault="00292BB2" w:rsidP="006F4DE1">
      <w:pPr>
        <w:spacing w:before="0" w:beforeAutospacing="0" w:after="160" w:afterAutospacing="0" w:lineRule="auto" w:line="360"/>
        <w:rPr>
          <w:szCs w:val="24"/>
          <w:bCs/>
          <w:b w:val="1"/>
          <w:i w:val="0"/>
          <w:sz w:val="24"/>
          <w:spacing w:val="0"/>
          <w:w w:val="100"/>
          <w:rFonts/>
          <w:caps w:val="0"/>
        </w:rPr>
        <w:snapToGrid w:val="0"/>
        <w:textAlignment w:val="baseline"/>
      </w:pPr>
      <w:r w:rsidRPr="006F4DE1">
        <w:rPr>
          <w:szCs w:val="24"/>
          <w:bCs/>
          <w:b w:val="1"/>
          <w:i w:val="0"/>
          <w:sz w:val="24"/>
          <w:spacing w:val="0"/>
          <w:w w:val="100"/>
          <w:rFonts/>
          <w:caps w:val="0"/>
        </w:rPr>
        <w:t>Altitude:</w:t>
      </w:r>
      <w:r w:rsidRPr="006F4DE1">
        <w:rPr>
          <w:szCs w:val="24"/>
          <w:bCs/>
          <w:b w:val="1"/>
          <w:i w:val="0"/>
          <w:sz w:val="24"/>
          <w:spacing w:val="0"/>
          <w:w w:val="100"/>
          <w:rFonts/>
          <w:caps w:val="0"/>
        </w:rPr>
        <w:t> </w:t>
      </w:r>
      <w:r w:rsidRPr="006F4DE1">
        <w:rPr>
          <w:szCs w:val="24"/>
          <w:bCs/>
          <w:b w:val="1"/>
          <w:i w:val="0"/>
          <w:sz w:val="24"/>
          <w:spacing w:val="0"/>
          <w:w w:val="100"/>
          <w:rFonts/>
          <w:caps w:val="0"/>
        </w:rPr>
        <w:t>43</w:t>
      </w:r>
      <w:r w:rsidR="000C7812" w:rsidRPr="006F4DE1">
        <w:rPr>
          <w:szCs w:val="24"/>
          <w:bCs/>
          <w:b w:val="1"/>
          <w:i w:val="0"/>
          <w:sz w:val="24"/>
          <w:spacing w:val="0"/>
          <w:w w:val="100"/>
          <w:rFonts/>
          <w:caps w:val="0"/>
        </w:rPr>
        <w:t>m</w:t>
      </w:r>
      <w:r w:rsidR="000C7812" w:rsidRPr="006F4DE1">
        <w:rPr>
          <w:szCs w:val="24"/>
          <w:bCs/>
          <w:b w:val="1"/>
          <w:i w:val="0"/>
          <w:sz w:val="24"/>
          <w:spacing w:val="0"/>
          <w:w w:val="100"/>
          <w:rFonts/>
          <w:caps w:val="0"/>
        </w:rPr>
        <w:t> </w:t>
      </w:r>
      <w:r w:rsidR="000C7812" w:rsidRPr="006F4DE1">
        <w:rPr>
          <w:szCs w:val="24"/>
          <w:bCs/>
          <w:b w:val="1"/>
          <w:i w:val="0"/>
          <w:sz w:val="24"/>
          <w:spacing w:val="0"/>
          <w:w w:val="100"/>
          <w:rFonts/>
          <w:caps w:val="0"/>
        </w:rPr>
        <w:t>Above</w:t>
      </w:r>
      <w:r w:rsidR="000C7812" w:rsidRPr="006F4DE1">
        <w:rPr>
          <w:szCs w:val="24"/>
          <w:bCs/>
          <w:b w:val="1"/>
          <w:i w:val="0"/>
          <w:sz w:val="24"/>
          <w:spacing w:val="0"/>
          <w:w w:val="100"/>
          <w:rFonts/>
          <w:caps w:val="0"/>
        </w:rPr>
        <w:t> </w:t>
      </w:r>
      <w:r w:rsidR="000C7812" w:rsidRPr="006F4DE1">
        <w:rPr>
          <w:szCs w:val="24"/>
          <w:bCs/>
          <w:b w:val="1"/>
          <w:i w:val="0"/>
          <w:sz w:val="24"/>
          <w:spacing w:val="0"/>
          <w:w w:val="100"/>
          <w:rFonts/>
          <w:caps w:val="0"/>
        </w:rPr>
        <w:t>MSL</w:t>
      </w:r>
    </w:p>
    <w:p w14:paraId="07A0BAF2" w14:textId="77777777" w:rsidR="009A34DD" w:rsidRPr="006F4DE1" w:rsidRDefault="000668EB" w:rsidP="004C7298">
      <w:pPr>
        <w:spacing w:before="0" w:beforeAutospacing="0" w:after="160" w:afterAutospacing="0" w:lineRule="auto" w:line="360"/>
        <w:rPr>
          <w:szCs w:val="24"/>
          <w:bCs/>
          <w:b w:val="1"/>
          <w:i w:val="0"/>
          <w:sz w:val="24"/>
          <w:spacing w:val="0"/>
          <w:w w:val="100"/>
          <w:rFonts/>
          <w:caps w:val="0"/>
        </w:rPr>
        <w:snapToGrid w:val="0"/>
        <w:textAlignment w:val="baseline"/>
      </w:pPr>
      <w:r w:rsidRPr="006F4DE1">
        <w:rPr>
          <w:szCs w:val="24"/>
          <w:bCs/>
          <w:b w:val="1"/>
          <w:i w:val="0"/>
          <w:sz w:val="24"/>
          <w:spacing w:val="0"/>
          <w:w w:val="100"/>
          <w:rFonts/>
          <w:caps w:val="0"/>
        </w:rPr>
        <w:t>Strike//Dip</w:t>
      </w:r>
      <w:r w:rsidRPr="006F4DE1">
        <w:rPr>
          <w:szCs w:val="24"/>
          <w:bCs/>
          <w:b w:val="1"/>
          <w:i w:val="0"/>
          <w:sz w:val="24"/>
          <w:spacing w:val="0"/>
          <w:w w:val="100"/>
          <w:rFonts/>
          <w:caps w:val="0"/>
        </w:rPr>
        <w:t> </w:t>
      </w:r>
      <w:r w:rsidRPr="006F4DE1">
        <w:rPr>
          <w:szCs w:val="24"/>
          <w:bCs/>
          <w:b w:val="1"/>
          <w:i w:val="0"/>
          <w:sz w:val="24"/>
          <w:spacing w:val="0"/>
          <w:w w:val="100"/>
          <w:rFonts/>
          <w:caps w:val="0"/>
        </w:rPr>
        <w:t>of</w:t>
      </w:r>
      <w:r w:rsidRPr="006F4DE1">
        <w:rPr>
          <w:szCs w:val="24"/>
          <w:bCs/>
          <w:b w:val="1"/>
          <w:i w:val="0"/>
          <w:sz w:val="24"/>
          <w:spacing w:val="0"/>
          <w:w w:val="100"/>
          <w:rFonts/>
          <w:caps w:val="0"/>
        </w:rPr>
        <w:t> </w:t>
      </w:r>
      <w:r w:rsidRPr="006F4DE1">
        <w:rPr>
          <w:szCs w:val="24"/>
          <w:bCs/>
          <w:b w:val="1"/>
          <w:i w:val="0"/>
          <w:sz w:val="24"/>
          <w:spacing w:val="0"/>
          <w:w w:val="100"/>
          <w:rFonts/>
          <w:caps w:val="0"/>
        </w:rPr>
        <w:t>foliation:</w:t>
      </w:r>
      <w:r w:rsidRPr="006F4DE1">
        <w:rPr>
          <w:szCs w:val="24"/>
          <w:bCs/>
          <w:b w:val="1"/>
          <w:i w:val="0"/>
          <w:sz w:val="24"/>
          <w:spacing w:val="0"/>
          <w:w w:val="100"/>
          <w:rFonts/>
          <w:caps w:val="0"/>
        </w:rPr>
        <w:t> </w:t>
      </w:r>
      <w:r w:rsidRPr="006F4DE1">
        <w:rPr>
          <w:szCs w:val="24"/>
          <w:bCs/>
          <w:b w:val="1"/>
          <w:i w:val="0"/>
          <w:sz w:val="24"/>
          <w:spacing w:val="0"/>
          <w:w w:val="100"/>
          <w:rFonts/>
          <w:caps w:val="0"/>
        </w:rPr>
        <w:t>150</w:t>
      </w:r>
      <w:r w:rsidRPr="006F4DE1">
        <w:rPr>
          <w:szCs w:val="24"/>
          <w:bCs/>
          <w:b w:val="1"/>
          <w:i w:val="0"/>
          <w:sz w:val="24"/>
          <w:spacing w:val="0"/>
          <w:w w:val="100"/>
          <w:vertAlign w:val="superscript"/>
          <w:rFonts/>
          <w:caps w:val="0"/>
        </w:rPr>
        <w:t>o</w:t>
      </w:r>
      <w:r w:rsidRPr="006F4DE1">
        <w:rPr>
          <w:szCs w:val="24"/>
          <w:bCs/>
          <w:b w:val="1"/>
          <w:i w:val="0"/>
          <w:sz w:val="24"/>
          <w:spacing w:val="0"/>
          <w:w w:val="100"/>
          <w:rFonts/>
          <w:caps w:val="0"/>
        </w:rPr>
        <w:t>//36.9</w:t>
      </w:r>
      <w:r w:rsidRPr="006F4DE1">
        <w:rPr>
          <w:szCs w:val="24"/>
          <w:bCs/>
          <w:b w:val="1"/>
          <w:i w:val="0"/>
          <w:sz w:val="24"/>
          <w:spacing w:val="0"/>
          <w:w w:val="100"/>
          <w:vertAlign w:val="superscript"/>
          <w:rFonts/>
          <w:caps w:val="0"/>
        </w:rPr>
        <w:t>o</w:t>
      </w:r>
      <w:r w:rsidRPr="006F4DE1">
        <w:rPr>
          <w:szCs w:val="24"/>
          <w:bCs/>
          <w:b w:val="1"/>
          <w:i w:val="0"/>
          <w:sz w:val="24"/>
          <w:spacing w:val="0"/>
          <w:w w:val="100"/>
          <w:rFonts/>
          <w:caps w:val="0"/>
        </w:rPr>
        <w:t>E</w:t>
      </w:r>
    </w:p>
    <w:p w14:paraId="3C309621" w14:textId="77777777" w:rsidR="000C7812" w:rsidRPr="006F4DE1" w:rsidRDefault="000C7812" w:rsidP="006F4DE1">
      <w:pPr>
        <w:spacing w:before="0" w:beforeAutospacing="0" w:after="160" w:afterAutospacing="0" w:lineRule="auto" w:line="360"/>
        <w:rPr>
          <w:szCs w:val="24"/>
          <w:b w:val="0"/>
          <w:i w:val="0"/>
          <w:sz w:val="24"/>
          <w:spacing w:val="0"/>
          <w:w w:val="100"/>
          <w:rFonts/>
          <w:caps w:val="0"/>
        </w:rPr>
        <w:snapToGrid w:val="0"/>
        <w:textAlignment w:val="baseline"/>
      </w:pPr>
      <w:r w:rsidRPr="006F4DE1">
        <w:rPr>
          <w:szCs w:val="24"/>
          <w:bCs/>
          <w:b w:val="1"/>
          <w:i w:val="0"/>
          <w:sz w:val="24"/>
          <w:spacing w:val="0"/>
          <w:w w:val="100"/>
          <w:rFonts/>
          <w:caps w:val="0"/>
        </w:rPr>
        <w:t>Outcrop</w:t>
      </w:r>
      <w:r w:rsidRPr="006F4DE1">
        <w:rPr>
          <w:szCs w:val="24"/>
          <w:bCs/>
          <w:b w:val="1"/>
          <w:i w:val="0"/>
          <w:sz w:val="24"/>
          <w:spacing w:val="0"/>
          <w:w w:val="100"/>
          <w:rFonts/>
          <w:caps w:val="0"/>
        </w:rPr>
        <w:t> </w:t>
      </w:r>
      <w:r w:rsidRPr="006F4DE1">
        <w:rPr>
          <w:szCs w:val="24"/>
          <w:bCs/>
          <w:b w:val="1"/>
          <w:i w:val="0"/>
          <w:sz w:val="24"/>
          <w:spacing w:val="0"/>
          <w:w w:val="100"/>
          <w:rFonts/>
          <w:caps w:val="0"/>
        </w:rPr>
        <w:t>name</w:t>
      </w:r>
      <w:r w:rsidRPr="006F4DE1">
        <w:rPr>
          <w:szCs w:val="24"/>
          <w:b w:val="0"/>
          <w:i w:val="0"/>
          <w:sz w:val="24"/>
          <w:spacing w:val="0"/>
          <w:w w:val="100"/>
          <w:rFonts/>
          <w:caps w:val="0"/>
        </w:rPr>
        <w:t>:</w:t>
      </w:r>
      <w:r w:rsidRPr="006F4DE1">
        <w:rPr>
          <w:szCs w:val="24"/>
          <w:b w:val="0"/>
          <w:i w:val="0"/>
          <w:sz w:val="24"/>
          <w:spacing w:val="0"/>
          <w:w w:val="100"/>
          <w:rFonts/>
          <w:caps w:val="0"/>
        </w:rPr>
        <w:t> </w:t>
      </w:r>
      <w:r w:rsidR="00292BB2" w:rsidRPr="006F4DE1">
        <w:rPr>
          <w:szCs w:val="24"/>
          <w:b w:val="0"/>
          <w:i w:val="0"/>
          <w:sz w:val="24"/>
          <w:spacing w:val="0"/>
          <w:w w:val="100"/>
          <w:rFonts/>
          <w:caps w:val="0"/>
        </w:rPr>
        <w:t>Gneiss</w:t>
      </w:r>
    </w:p>
    <w:p w14:paraId="2EFC3D04" w14:textId="77777777" w:rsidR="000C7812" w:rsidRDefault="000C7812" w:rsidP="006F4DE1">
      <w:pPr>
        <w:jc w:val="both"/>
        <w:spacing w:before="0" w:beforeAutospacing="0" w:after="160" w:afterAutospacing="0" w:lineRule="auto" w:line="360"/>
        <w:rPr>
          <w:szCs w:val="24"/>
          <w:b w:val="0"/>
          <w:i w:val="0"/>
          <w:sz w:val="24"/>
          <w:spacing w:val="0"/>
          <w:w w:val="100"/>
          <w:rFonts/>
          <w:caps w:val="0"/>
        </w:rPr>
        <w:snapToGrid w:val="0"/>
        <w:textAlignment w:val="baseline"/>
        <w:tabs>
          <w:tab w:val="left" w:pos="1947"/>
        </w:tabs>
      </w:pPr>
      <w:r w:rsidRPr="006F4DE1">
        <w:rPr>
          <w:szCs w:val="24"/>
          <w:bCs/>
          <w:b w:val="1"/>
          <w:i w:val="0"/>
          <w:sz w:val="24"/>
          <w:spacing w:val="0"/>
          <w:w w:val="100"/>
          <w:rFonts/>
          <w:caps w:val="0"/>
        </w:rPr>
        <w:t>Description</w:t>
      </w:r>
      <w:r w:rsidRPr="006F4DE1">
        <w:rPr>
          <w:szCs w:val="24"/>
          <w:b w:val="0"/>
          <w:i w:val="0"/>
          <w:sz w:val="24"/>
          <w:spacing w:val="0"/>
          <w:w w:val="100"/>
          <w:rFonts/>
          <w:caps w:val="0"/>
        </w:rPr>
        <w:t>:</w:t>
      </w:r>
      <w:r w:rsidR="00775F6B" w:rsidRPr="006F4DE1">
        <w:rPr>
          <w:szCs w:val="24"/>
          <w:b w:val="0"/>
          <w:i w:val="0"/>
          <w:sz w:val="24"/>
          <w:spacing w:val="0"/>
          <w:w w:val="100"/>
          <w:rFonts/>
          <w:caps w:val="0"/>
        </w:rPr>
        <w:t> </w:t>
      </w:r>
      <w:r w:rsidR="00775F6B" w:rsidRPr="006F4DE1">
        <w:rPr>
          <w:szCs w:val="24"/>
          <w:b w:val="0"/>
          <w:i w:val="0"/>
          <w:sz w:val="24"/>
          <w:spacing w:val="0"/>
          <w:w w:val="100"/>
          <w:rFonts/>
          <w:caps w:val="0"/>
        </w:rPr>
        <w:t>A</w:t>
      </w:r>
      <w:r w:rsidR="00775F6B" w:rsidRPr="006F4DE1">
        <w:rPr>
          <w:szCs w:val="24"/>
          <w:b w:val="0"/>
          <w:i w:val="0"/>
          <w:sz w:val="24"/>
          <w:spacing w:val="0"/>
          <w:w w:val="100"/>
          <w:rFonts/>
          <w:caps w:val="0"/>
        </w:rPr>
        <w:t> </w:t>
      </w:r>
      <w:r w:rsidR="00775F6B" w:rsidRPr="006F4DE1">
        <w:rPr>
          <w:szCs w:val="24"/>
          <w:b w:val="0"/>
          <w:i w:val="0"/>
          <w:sz w:val="24"/>
          <w:spacing w:val="0"/>
          <w:w w:val="100"/>
          <w:rFonts/>
          <w:caps w:val="0"/>
        </w:rPr>
        <w:t>low-lying</w:t>
      </w:r>
      <w:r w:rsidR="00775F6B" w:rsidRPr="006F4DE1">
        <w:rPr>
          <w:szCs w:val="24"/>
          <w:b w:val="0"/>
          <w:i w:val="0"/>
          <w:sz w:val="24"/>
          <w:spacing w:val="0"/>
          <w:w w:val="100"/>
          <w:rFonts/>
          <w:caps w:val="0"/>
        </w:rPr>
        <w:t> </w:t>
      </w:r>
      <w:r w:rsidR="00775F6B" w:rsidRPr="006F4DE1">
        <w:rPr>
          <w:szCs w:val="24"/>
          <w:b w:val="0"/>
          <w:i w:val="0"/>
          <w:sz w:val="24"/>
          <w:spacing w:val="0"/>
          <w:w w:val="100"/>
          <w:rFonts/>
          <w:caps w:val="0"/>
        </w:rPr>
        <w:t>weathered</w:t>
      </w:r>
      <w:r w:rsidR="00775F6B" w:rsidRPr="006F4DE1">
        <w:rPr>
          <w:szCs w:val="24"/>
          <w:b w:val="0"/>
          <w:i w:val="0"/>
          <w:sz w:val="24"/>
          <w:spacing w:val="0"/>
          <w:w w:val="100"/>
          <w:rFonts/>
          <w:caps w:val="0"/>
        </w:rPr>
        <w:t> </w:t>
      </w:r>
      <w:r w:rsidR="00775F6B" w:rsidRPr="006F4DE1">
        <w:rPr>
          <w:szCs w:val="24"/>
          <w:b w:val="0"/>
          <w:i w:val="0"/>
          <w:sz w:val="24"/>
          <w:spacing w:val="0"/>
          <w:w w:val="100"/>
          <w:rFonts/>
          <w:caps w:val="0"/>
        </w:rPr>
        <w:t>gneiss</w:t>
      </w:r>
      <w:r w:rsidR="00775F6B" w:rsidRPr="006F4DE1">
        <w:rPr>
          <w:szCs w:val="24"/>
          <w:b w:val="0"/>
          <w:i w:val="0"/>
          <w:sz w:val="24"/>
          <w:spacing w:val="0"/>
          <w:w w:val="100"/>
          <w:rFonts/>
          <w:caps w:val="0"/>
        </w:rPr>
        <w:t> </w:t>
      </w:r>
      <w:r w:rsidR="00775F6B" w:rsidRPr="006F4DE1">
        <w:rPr>
          <w:szCs w:val="24"/>
          <w:b w:val="0"/>
          <w:i w:val="0"/>
          <w:sz w:val="24"/>
          <w:spacing w:val="0"/>
          <w:w w:val="100"/>
          <w:rFonts/>
          <w:caps w:val="0"/>
        </w:rPr>
        <w:t>along</w:t>
      </w:r>
      <w:r w:rsidR="00775F6B" w:rsidRPr="006F4DE1">
        <w:rPr>
          <w:szCs w:val="24"/>
          <w:b w:val="0"/>
          <w:i w:val="0"/>
          <w:sz w:val="24"/>
          <w:spacing w:val="0"/>
          <w:w w:val="100"/>
          <w:rFonts/>
          <w:caps w:val="0"/>
        </w:rPr>
        <w:t> </w:t>
      </w:r>
      <w:r w:rsidR="00775F6B" w:rsidRPr="006F4DE1">
        <w:rPr>
          <w:szCs w:val="24"/>
          <w:b w:val="0"/>
          <w:i w:val="0"/>
          <w:sz w:val="24"/>
          <w:spacing w:val="0"/>
          <w:w w:val="100"/>
          <w:rFonts/>
          <w:caps w:val="0"/>
        </w:rPr>
        <w:t>an</w:t>
      </w:r>
      <w:r w:rsidR="00775F6B" w:rsidRPr="006F4DE1">
        <w:rPr>
          <w:szCs w:val="24"/>
          <w:b w:val="0"/>
          <w:i w:val="0"/>
          <w:sz w:val="24"/>
          <w:spacing w:val="0"/>
          <w:w w:val="100"/>
          <w:rFonts/>
          <w:caps w:val="0"/>
        </w:rPr>
        <w:t> </w:t>
      </w:r>
      <w:r w:rsidR="00775F6B" w:rsidRPr="006F4DE1">
        <w:rPr>
          <w:szCs w:val="24"/>
          <w:b w:val="0"/>
          <w:i w:val="0"/>
          <w:sz w:val="24"/>
          <w:spacing w:val="0"/>
          <w:w w:val="100"/>
          <w:rFonts/>
          <w:caps w:val="0"/>
        </w:rPr>
        <w:t>erosion</w:t>
      </w:r>
      <w:r w:rsidR="00775F6B" w:rsidRPr="006F4DE1">
        <w:rPr>
          <w:szCs w:val="24"/>
          <w:b w:val="0"/>
          <w:i w:val="0"/>
          <w:sz w:val="24"/>
          <w:spacing w:val="0"/>
          <w:w w:val="100"/>
          <w:rFonts/>
          <w:caps w:val="0"/>
        </w:rPr>
        <w:t> </w:t>
      </w:r>
      <w:r w:rsidR="00775F6B" w:rsidRPr="006F4DE1">
        <w:rPr>
          <w:szCs w:val="24"/>
          <w:b w:val="0"/>
          <w:i w:val="0"/>
          <w:sz w:val="24"/>
          <w:spacing w:val="0"/>
          <w:w w:val="100"/>
          <w:rFonts/>
          <w:caps w:val="0"/>
        </w:rPr>
        <w:t>part</w:t>
      </w:r>
      <w:r w:rsidR="004C7298" w:rsidRPr="004C7298">
        <w:rPr>
          <w:szCs w:val="24"/>
          <w:b w:val="0"/>
          <w:i w:val="0"/>
          <w:sz w:val="24"/>
          <w:spacing w:val="0"/>
          <w:w w:val="100"/>
          <w:rFonts/>
          <w:caps w:val="0"/>
        </w:rPr>
        <w:t>(Fig.4.18</w:t>
      </w:r>
      <w:r w:rsidR="00775F6B" w:rsidRPr="004C7298">
        <w:rPr>
          <w:szCs w:val="24"/>
          <w:b w:val="0"/>
          <w:i w:val="0"/>
          <w:sz w:val="24"/>
          <w:spacing w:val="0"/>
          <w:w w:val="100"/>
          <w:rFonts/>
          <w:caps w:val="0"/>
        </w:rPr>
        <w:t>)</w:t>
      </w:r>
      <w:r w:rsidRPr="006F4DE1">
        <w:rPr>
          <w:szCs w:val="24"/>
          <w:b w:val="0"/>
          <w:i w:val="0"/>
          <w:sz w:val="24"/>
          <w:spacing w:val="0"/>
          <w:w w:val="100"/>
          <w:rFonts/>
          <w:caps w:val="0"/>
        </w:rPr>
        <w:t> </w:t>
      </w:r>
      <w:r w:rsidR="00775F6B" w:rsidRPr="006F4DE1">
        <w:rPr>
          <w:szCs w:val="24"/>
          <w:b w:val="0"/>
          <w:i w:val="0"/>
          <w:sz w:val="24"/>
          <w:spacing w:val="0"/>
          <w:w w:val="100"/>
          <w:rFonts/>
          <w:caps w:val="0"/>
        </w:rPr>
        <w:t>with</w:t>
      </w:r>
      <w:r w:rsidR="00775F6B" w:rsidRPr="006F4DE1">
        <w:rPr>
          <w:szCs w:val="24"/>
          <w:b w:val="0"/>
          <w:i w:val="0"/>
          <w:sz w:val="24"/>
          <w:spacing w:val="0"/>
          <w:w w:val="100"/>
          <w:rFonts/>
          <w:caps w:val="0"/>
        </w:rPr>
        <w:t> </w:t>
      </w:r>
      <w:r w:rsidR="00775F6B" w:rsidRPr="006F4DE1">
        <w:rPr>
          <w:szCs w:val="24"/>
          <w:b w:val="0"/>
          <w:i w:val="0"/>
          <w:sz w:val="24"/>
          <w:spacing w:val="0"/>
          <w:w w:val="100"/>
          <w:rFonts/>
          <w:caps w:val="0"/>
        </w:rPr>
        <w:t>visible</w:t>
      </w:r>
      <w:r w:rsidR="00775F6B" w:rsidRPr="006F4DE1">
        <w:rPr>
          <w:szCs w:val="24"/>
          <w:b w:val="0"/>
          <w:i w:val="0"/>
          <w:sz w:val="24"/>
          <w:spacing w:val="0"/>
          <w:w w:val="100"/>
          <w:rFonts/>
          <w:caps w:val="0"/>
        </w:rPr>
        <w:t> </w:t>
      </w:r>
      <w:r w:rsidR="00775F6B" w:rsidRPr="006F4DE1">
        <w:rPr>
          <w:szCs w:val="24"/>
          <w:b w:val="0"/>
          <w:i w:val="0"/>
          <w:sz w:val="24"/>
          <w:spacing w:val="0"/>
          <w:w w:val="100"/>
          <w:rFonts/>
          <w:caps w:val="0"/>
        </w:rPr>
        <w:t>flakes</w:t>
      </w:r>
      <w:r w:rsidR="00775F6B" w:rsidRPr="006F4DE1">
        <w:rPr>
          <w:szCs w:val="24"/>
          <w:b w:val="0"/>
          <w:i w:val="0"/>
          <w:sz w:val="24"/>
          <w:spacing w:val="0"/>
          <w:w w:val="100"/>
          <w:rFonts/>
          <w:caps w:val="0"/>
        </w:rPr>
        <w:t> </w:t>
      </w:r>
      <w:r w:rsidR="00775F6B" w:rsidRPr="006F4DE1">
        <w:rPr>
          <w:szCs w:val="24"/>
          <w:b w:val="0"/>
          <w:i w:val="0"/>
          <w:sz w:val="24"/>
          <w:spacing w:val="0"/>
          <w:w w:val="100"/>
          <w:rFonts/>
          <w:caps w:val="0"/>
        </w:rPr>
        <w:t>of</w:t>
      </w:r>
      <w:r w:rsidR="00775F6B" w:rsidRPr="006F4DE1">
        <w:rPr>
          <w:szCs w:val="24"/>
          <w:b w:val="0"/>
          <w:i w:val="0"/>
          <w:sz w:val="24"/>
          <w:spacing w:val="0"/>
          <w:w w:val="100"/>
          <w:rFonts/>
          <w:caps w:val="0"/>
        </w:rPr>
        <w:t> </w:t>
      </w:r>
      <w:r w:rsidR="00775F6B" w:rsidRPr="006F4DE1">
        <w:rPr>
          <w:szCs w:val="24"/>
          <w:b w:val="0"/>
          <w:i w:val="0"/>
          <w:sz w:val="24"/>
          <w:spacing w:val="0"/>
          <w:w w:val="100"/>
          <w:rFonts/>
          <w:caps w:val="0"/>
        </w:rPr>
        <w:t>muscovites</w:t>
      </w:r>
      <w:r w:rsidR="00775F6B" w:rsidRPr="006F4DE1">
        <w:rPr>
          <w:szCs w:val="24"/>
          <w:b w:val="0"/>
          <w:i w:val="0"/>
          <w:sz w:val="24"/>
          <w:spacing w:val="0"/>
          <w:w w:val="100"/>
          <w:rFonts/>
          <w:caps w:val="0"/>
        </w:rPr>
        <w:t> </w:t>
      </w:r>
      <w:r w:rsidR="00775F6B" w:rsidRPr="006F4DE1">
        <w:rPr>
          <w:szCs w:val="24"/>
          <w:b w:val="0"/>
          <w:i w:val="0"/>
          <w:sz w:val="24"/>
          <w:spacing w:val="0"/>
          <w:w w:val="100"/>
          <w:rFonts/>
          <w:caps w:val="0"/>
        </w:rPr>
        <w:t>and</w:t>
      </w:r>
      <w:r w:rsidR="00775F6B" w:rsidRPr="006F4DE1">
        <w:rPr>
          <w:szCs w:val="24"/>
          <w:b w:val="0"/>
          <w:i w:val="0"/>
          <w:sz w:val="24"/>
          <w:spacing w:val="0"/>
          <w:w w:val="100"/>
          <w:rFonts/>
          <w:caps w:val="0"/>
        </w:rPr>
        <w:t> </w:t>
      </w:r>
      <w:r w:rsidR="00775F6B" w:rsidRPr="006F4DE1">
        <w:rPr>
          <w:szCs w:val="24"/>
          <w:b w:val="0"/>
          <w:i w:val="0"/>
          <w:sz w:val="24"/>
          <w:spacing w:val="0"/>
          <w:w w:val="100"/>
          <w:rFonts/>
          <w:caps w:val="0"/>
        </w:rPr>
        <w:t>quartz</w:t>
      </w:r>
      <w:r w:rsidRPr="006F4DE1">
        <w:rPr>
          <w:szCs w:val="24"/>
          <w:b w:val="0"/>
          <w:i w:val="0"/>
          <w:sz w:val="24"/>
          <w:spacing w:val="0"/>
          <w:w w:val="100"/>
          <w:rFonts/>
          <w:caps w:val="0"/>
        </w:rPr>
        <w:t>phenocryst</w:t>
      </w:r>
      <w:r w:rsidR="00775F6B" w:rsidRPr="006F4DE1">
        <w:rPr>
          <w:szCs w:val="24"/>
          <w:b w:val="0"/>
          <w:i w:val="0"/>
          <w:sz w:val="24"/>
          <w:spacing w:val="0"/>
          <w:w w:val="100"/>
          <w:rFonts/>
          <w:caps w:val="0"/>
        </w:rPr>
        <w:t>s.</w:t>
      </w:r>
      <w:r w:rsidR="00775F6B" w:rsidRPr="006F4DE1">
        <w:rPr>
          <w:szCs w:val="24"/>
          <w:b w:val="0"/>
          <w:i w:val="0"/>
          <w:sz w:val="24"/>
          <w:spacing w:val="0"/>
          <w:w w:val="100"/>
          <w:rFonts/>
          <w:caps w:val="0"/>
        </w:rPr>
        <w:t> </w:t>
      </w:r>
      <w:r w:rsidRPr="006F4DE1">
        <w:rPr>
          <w:szCs w:val="24"/>
          <w:b w:val="0"/>
          <w:i w:val="0"/>
          <w:sz w:val="24"/>
          <w:spacing w:val="0"/>
          <w:w w:val="100"/>
          <w:rFonts/>
          <w:caps w:val="0"/>
        </w:rPr>
        <w:t> </w:t>
      </w:r>
      <w:r w:rsidRPr="006F4DE1">
        <w:rPr>
          <w:szCs w:val="24"/>
          <w:b w:val="0"/>
          <w:i w:val="0"/>
          <w:sz w:val="24"/>
          <w:spacing w:val="0"/>
          <w:w w:val="100"/>
          <w:rFonts/>
          <w:caps w:val="0"/>
        </w:rPr>
        <w:t>Quarts</w:t>
      </w:r>
      <w:r w:rsidRPr="006F4DE1">
        <w:rPr>
          <w:szCs w:val="24"/>
          <w:b w:val="0"/>
          <w:i w:val="0"/>
          <w:sz w:val="24"/>
          <w:spacing w:val="0"/>
          <w:w w:val="100"/>
          <w:rFonts/>
          <w:caps w:val="0"/>
        </w:rPr>
        <w:t> </w:t>
      </w:r>
      <w:r w:rsidRPr="006F4DE1">
        <w:rPr>
          <w:szCs w:val="24"/>
          <w:b w:val="0"/>
          <w:i w:val="0"/>
          <w:sz w:val="24"/>
          <w:spacing w:val="0"/>
          <w:w w:val="100"/>
          <w:rFonts/>
          <w:caps w:val="0"/>
        </w:rPr>
        <w:t>veins</w:t>
      </w:r>
      <w:r w:rsidRPr="006F4DE1">
        <w:rPr>
          <w:szCs w:val="24"/>
          <w:b w:val="0"/>
          <w:i w:val="0"/>
          <w:sz w:val="24"/>
          <w:spacing w:val="0"/>
          <w:w w:val="100"/>
          <w:rFonts/>
          <w:caps w:val="0"/>
        </w:rPr>
        <w:t> </w:t>
      </w:r>
      <w:r w:rsidRPr="006F4DE1">
        <w:rPr>
          <w:szCs w:val="24"/>
          <w:b w:val="0"/>
          <w:i w:val="0"/>
          <w:sz w:val="24"/>
          <w:spacing w:val="0"/>
          <w:w w:val="100"/>
          <w:rFonts/>
          <w:caps w:val="0"/>
        </w:rPr>
        <w:t>were</w:t>
      </w:r>
      <w:r w:rsidRPr="006F4DE1">
        <w:rPr>
          <w:szCs w:val="24"/>
          <w:b w:val="0"/>
          <w:i w:val="0"/>
          <w:sz w:val="24"/>
          <w:spacing w:val="0"/>
          <w:w w:val="100"/>
          <w:rFonts/>
          <w:caps w:val="0"/>
        </w:rPr>
        <w:t> </w:t>
      </w:r>
      <w:r w:rsidRPr="006F4DE1">
        <w:rPr>
          <w:szCs w:val="24"/>
          <w:b w:val="0"/>
          <w:i w:val="0"/>
          <w:sz w:val="24"/>
          <w:spacing w:val="0"/>
          <w:w w:val="100"/>
          <w:rFonts/>
          <w:caps w:val="0"/>
        </w:rPr>
        <w:t>also</w:t>
      </w:r>
      <w:r w:rsidRPr="006F4DE1">
        <w:rPr>
          <w:szCs w:val="24"/>
          <w:b w:val="0"/>
          <w:i w:val="0"/>
          <w:sz w:val="24"/>
          <w:spacing w:val="0"/>
          <w:w w:val="100"/>
          <w:rFonts/>
          <w:caps w:val="0"/>
        </w:rPr>
        <w:t> </w:t>
      </w:r>
      <w:r w:rsidRPr="006F4DE1">
        <w:rPr>
          <w:szCs w:val="24"/>
          <w:b w:val="0"/>
          <w:i w:val="0"/>
          <w:sz w:val="24"/>
          <w:spacing w:val="0"/>
          <w:w w:val="100"/>
          <w:rFonts/>
          <w:caps w:val="0"/>
        </w:rPr>
        <w:t>observed.</w:t>
      </w:r>
    </w:p>
    <w:p w14:paraId="1DBD91CE" w14:textId="77777777" w:rsidR="000E7B1A" w:rsidRDefault="000E7B1A" w:rsidP="006F4DE1">
      <w:pPr>
        <w:jc w:val="both"/>
        <w:spacing w:before="0" w:beforeAutospacing="0" w:after="160" w:afterAutospacing="0" w:lineRule="auto" w:line="360"/>
        <w:rPr>
          <w:szCs w:val="24"/>
          <w:b w:val="0"/>
          <w:i w:val="0"/>
          <w:sz w:val="24"/>
          <w:spacing w:val="0"/>
          <w:w w:val="100"/>
          <w:rFonts/>
          <w:caps w:val="0"/>
        </w:rPr>
        <w:snapToGrid w:val="0"/>
        <w:textAlignment w:val="baseline"/>
        <w:tabs>
          <w:tab w:val="left" w:pos="1947"/>
        </w:tabs>
      </w:pPr>
      <w:r>
        <w:drawing>
          <wp:inline distT="0" distB="0" distL="0" distR="0" wp14:anchorId="159FA860" wp14:editId="290B3654">
            <wp:extent cx="5033708" cy="3775233"/>
            <wp:effectExtent l="19050" t="0" r="0" b="0"/>
            <wp:docPr id="162" name="Picture 20" descr="C:\Users\Bukola\Desktop\flashCopy\Abeokuta fieldwork\fieldw pix\PC01014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Users\Bukola\Desktop\flashCopy\Abeokuta fieldwork\fieldw pix\PC010140.JPG"/>
                    <pic:cNvPicPr>
                      <a:picLocks noChangeAspect="1" noChangeArrowheads="1"/>
                    </pic:cNvPicPr>
                  </pic:nvPicPr>
                  <pic:blipFill>
                    <a:blip r:embed="rId35" cstate="print"/>
                    <a:srcRect/>
                    <a:stretch>
                      <a:fillRect/>
                    </a:stretch>
                  </pic:blipFill>
                  <pic:spPr bwMode="auto">
                    <a:xfrm rot="0">
                      <a:off x="0" y="0"/>
                      <a:ext cx="5033708" cy="3775233"/>
                    </a:xfrm>
                    <a:prstGeom prst="rect">
                      <a:avLst/>
                    </a:prstGeom>
                    <a:noFill/>
                    <a:ln w="9525">
                      <a:noFill/>
                      <a:miter lim="800000"/>
                      <a:headEnd/>
                      <a:tailEnd/>
                    </a:ln>
                  </pic:spPr>
                </pic:pic>
              </a:graphicData>
            </a:graphic>
          </wp:inline>
        </w:drawing>
        <w:rPr>
          <w:szCs w:val="24"/>
          <w:lang w:val="en-GB" w:eastAsia="en-GB"/>
          <w:noProof/>
          <w:b w:val="0"/>
          <w:i w:val="0"/>
          <w:sz w:val="24"/>
          <w:spacing w:val="0"/>
          <w:w w:val="100"/>
          <w:rFonts/>
          <w:caps w:val="0"/>
        </w:rPr>
      </w:r>
    </w:p>
    <w:p w14:paraId="0C8F4D07" w14:textId="77777777" w:rsidR="004C672B" w:rsidRPr="006F4DE1" w:rsidRDefault="004C672B" w:rsidP="006F4DE1">
      <w:pPr>
        <w:jc w:val="both"/>
        <w:spacing w:before="0" w:beforeAutospacing="0" w:after="160" w:afterAutospacing="0" w:lineRule="auto" w:line="360"/>
        <w:rPr>
          <w:szCs w:val="24"/>
          <w:b w:val="0"/>
          <w:i w:val="0"/>
          <w:sz w:val="24"/>
          <w:spacing w:val="0"/>
          <w:w w:val="100"/>
          <w:rFonts/>
          <w:caps w:val="0"/>
        </w:rPr>
        <w:snapToGrid w:val="0"/>
        <w:textAlignment w:val="baseline"/>
        <w:tabs>
          <w:tab w:val="left" w:pos="1947"/>
        </w:tabs>
      </w:pPr>
      <w:r>
        <w:rPr>
          <w:szCs w:val="24"/>
          <w:b w:val="0"/>
          <w:i w:val="0"/>
          <w:sz w:val="24"/>
          <w:spacing w:val="0"/>
          <w:w w:val="100"/>
          <w:rFonts/>
          <w:caps w:val="0"/>
        </w:rPr>
        <w:t>Fig.</w:t>
      </w:r>
      <w:r>
        <w:rPr>
          <w:szCs w:val="24"/>
          <w:b w:val="0"/>
          <w:i w:val="0"/>
          <w:sz w:val="24"/>
          <w:spacing w:val="0"/>
          <w:w w:val="100"/>
          <w:rFonts/>
          <w:caps w:val="0"/>
        </w:rPr>
        <w:t> </w:t>
      </w:r>
      <w:r>
        <w:rPr>
          <w:szCs w:val="24"/>
          <w:b w:val="0"/>
          <w:i w:val="0"/>
          <w:sz w:val="24"/>
          <w:spacing w:val="0"/>
          <w:w w:val="100"/>
          <w:rFonts/>
          <w:caps w:val="0"/>
        </w:rPr>
        <w:t>4.18:</w:t>
      </w:r>
      <w:r>
        <w:rPr>
          <w:szCs w:val="24"/>
          <w:b w:val="0"/>
          <w:i w:val="0"/>
          <w:sz w:val="24"/>
          <w:spacing w:val="0"/>
          <w:w w:val="100"/>
          <w:rFonts/>
          <w:caps w:val="0"/>
        </w:rPr>
        <w:t> </w:t>
      </w:r>
      <w:r>
        <w:rPr>
          <w:szCs w:val="24"/>
          <w:b w:val="0"/>
          <w:i w:val="0"/>
          <w:sz w:val="24"/>
          <w:spacing w:val="0"/>
          <w:w w:val="100"/>
          <w:rFonts/>
          <w:caps w:val="0"/>
        </w:rPr>
        <w:t>Weathered</w:t>
      </w:r>
      <w:r>
        <w:rPr>
          <w:szCs w:val="24"/>
          <w:b w:val="0"/>
          <w:i w:val="0"/>
          <w:sz w:val="24"/>
          <w:spacing w:val="0"/>
          <w:w w:val="100"/>
          <w:rFonts/>
          <w:caps w:val="0"/>
        </w:rPr>
        <w:t> </w:t>
      </w:r>
      <w:r>
        <w:rPr>
          <w:szCs w:val="24"/>
          <w:b w:val="0"/>
          <w:i w:val="0"/>
          <w:sz w:val="24"/>
          <w:spacing w:val="0"/>
          <w:w w:val="100"/>
          <w:rFonts/>
          <w:caps w:val="0"/>
        </w:rPr>
        <w:t>gneiss</w:t>
      </w:r>
      <w:r>
        <w:rPr>
          <w:szCs w:val="24"/>
          <w:b w:val="0"/>
          <w:i w:val="0"/>
          <w:sz w:val="24"/>
          <w:spacing w:val="0"/>
          <w:w w:val="100"/>
          <w:rFonts/>
          <w:caps w:val="0"/>
        </w:rPr>
        <w:t> </w:t>
      </w:r>
      <w:r>
        <w:rPr>
          <w:szCs w:val="24"/>
          <w:b w:val="0"/>
          <w:i w:val="0"/>
          <w:sz w:val="24"/>
          <w:spacing w:val="0"/>
          <w:w w:val="100"/>
          <w:rFonts/>
          <w:caps w:val="0"/>
        </w:rPr>
        <w:t>(L27)</w:t>
      </w:r>
    </w:p>
    <w:p w14:paraId="708ABA11" w14:textId="77777777" w:rsidR="00775F6B" w:rsidRDefault="00775F6B" w:rsidP="006F4DE1">
      <w:pPr>
        <w:jc w:val="both"/>
        <w:spacing w:before="0" w:beforeAutospacing="0" w:after="160" w:afterAutospacing="0" w:lineRule="auto" w:line="360"/>
        <w:rPr>
          <w:szCs w:val="24"/>
          <w:b w:val="0"/>
          <w:i w:val="0"/>
          <w:sz w:val="24"/>
          <w:spacing w:val="0"/>
          <w:w w:val="100"/>
          <w:rFonts/>
          <w:caps w:val="0"/>
        </w:rPr>
        <w:snapToGrid w:val="0"/>
        <w:textAlignment w:val="baseline"/>
        <w:tabs>
          <w:tab w:val="left" w:pos="1947"/>
        </w:tabs>
      </w:pPr>
      <w:r>
        <w:rPr>
          <w:b w:val="0"/>
          <w:i w:val="0"/>
          <w:sz w:val="24"/>
          <w:spacing w:val="0"/>
          <w:w w:val="100"/>
          <w:rFonts/>
          <w:caps w:val="0"/>
        </w:rPr>
        <w:t/>
      </w:r>
    </w:p>
    <w:p w14:paraId="151104AE" w14:textId="77777777" w:rsidR="00751829" w:rsidRPr="006F4DE1" w:rsidRDefault="00751829" w:rsidP="006F4DE1">
      <w:pPr>
        <w:jc w:val="both"/>
        <w:spacing w:before="0" w:beforeAutospacing="0" w:after="160" w:afterAutospacing="0" w:lineRule="auto" w:line="360"/>
        <w:rPr>
          <w:szCs w:val="24"/>
          <w:b w:val="0"/>
          <w:i w:val="0"/>
          <w:sz w:val="24"/>
          <w:spacing w:val="0"/>
          <w:w w:val="100"/>
          <w:rFonts/>
          <w:caps w:val="0"/>
        </w:rPr>
        <w:snapToGrid w:val="0"/>
        <w:textAlignment w:val="baseline"/>
        <w:tabs>
          <w:tab w:val="left" w:pos="1947"/>
        </w:tabs>
      </w:pPr>
      <w:r>
        <w:rPr>
          <w:b w:val="0"/>
          <w:i w:val="0"/>
          <w:sz w:val="24"/>
          <w:spacing w:val="0"/>
          <w:w w:val="100"/>
          <w:rFonts/>
          <w:caps w:val="0"/>
        </w:rPr>
        <w:t/>
      </w:r>
    </w:p>
    <w:p w14:paraId="48ED4D45" w14:textId="77777777" w:rsidR="00775F6B" w:rsidRPr="006F4DE1" w:rsidRDefault="00775F6B" w:rsidP="006F4DE1">
      <w:pPr>
        <w:jc w:val="both"/>
        <w:spacing w:before="0" w:beforeAutospacing="0" w:after="160" w:afterAutospacing="0" w:lineRule="auto" w:line="360"/>
        <w:rPr>
          <w:szCs w:val="24"/>
          <w:bCs/>
          <w:b w:val="1"/>
          <w:i w:val="0"/>
          <w:sz w:val="24"/>
          <w:spacing w:val="0"/>
          <w:w w:val="100"/>
          <w:rFonts/>
          <w:caps w:val="0"/>
        </w:rPr>
        <w:snapToGrid w:val="0"/>
        <w:textAlignment w:val="baseline"/>
        <w:tabs>
          <w:tab w:val="left" w:pos="1947"/>
        </w:tabs>
      </w:pPr>
      <w:r w:rsidRPr="006F4DE1">
        <w:rPr>
          <w:szCs w:val="24"/>
          <w:bCs/>
          <w:b w:val="1"/>
          <w:i w:val="0"/>
          <w:sz w:val="24"/>
          <w:spacing w:val="0"/>
          <w:w w:val="100"/>
          <w:rFonts/>
          <w:caps w:val="0"/>
        </w:rPr>
        <w:t>LOCATION</w:t>
      </w:r>
      <w:r w:rsidRPr="006F4DE1">
        <w:rPr>
          <w:szCs w:val="24"/>
          <w:bCs/>
          <w:b w:val="1"/>
          <w:i w:val="0"/>
          <w:sz w:val="24"/>
          <w:spacing w:val="0"/>
          <w:w w:val="100"/>
          <w:rFonts/>
          <w:caps w:val="0"/>
        </w:rPr>
        <w:t> </w:t>
      </w:r>
      <w:r w:rsidRPr="006F4DE1">
        <w:rPr>
          <w:szCs w:val="24"/>
          <w:bCs/>
          <w:b w:val="1"/>
          <w:i w:val="0"/>
          <w:sz w:val="24"/>
          <w:spacing w:val="0"/>
          <w:w w:val="100"/>
          <w:rFonts/>
          <w:caps w:val="0"/>
        </w:rPr>
        <w:t>28</w:t>
      </w:r>
    </w:p>
    <w:p w14:paraId="52BA2389" w14:textId="77777777" w:rsidR="00775F6B" w:rsidRPr="006F4DE1" w:rsidRDefault="00775F6B" w:rsidP="006F4DE1">
      <w:pPr>
        <w:spacing w:before="0" w:beforeAutospacing="0" w:after="160" w:afterAutospacing="0" w:lineRule="auto" w:line="360"/>
        <w:rPr>
          <w:szCs w:val="24"/>
          <w:bCs/>
          <w:lang w:val="en-GB" w:eastAsia="en-GB"/>
          <w:b w:val="1"/>
          <w:i w:val="0"/>
          <w:color w:val="000000"/>
          <w:sz w:val="24"/>
          <w:spacing w:val="0"/>
          <w:w w:val="100"/>
          <w:rFonts w:eastAsia="Times New Roman"/>
          <w:caps w:val="0"/>
        </w:rPr>
        <w:snapToGrid w:val="0"/>
        <w:textAlignment w:val="baseline"/>
      </w:pPr>
      <w:r w:rsidRPr="006F4DE1">
        <w:rPr>
          <w:szCs w:val="24"/>
          <w:bCs/>
          <w:b w:val="1"/>
          <w:i w:val="0"/>
          <w:sz w:val="24"/>
          <w:spacing w:val="0"/>
          <w:w w:val="100"/>
          <w:rFonts/>
          <w:caps w:val="0"/>
        </w:rPr>
        <w:t>Coordinates;</w:t>
      </w:r>
      <w:r w:rsidRPr="006F4DE1">
        <w:rPr>
          <w:szCs w:val="24"/>
          <w:bCs/>
          <w:b w:val="1"/>
          <w:i w:val="0"/>
          <w:color w:val="000000"/>
          <w:sz w:val="24"/>
          <w:spacing w:val="0"/>
          <w:w w:val="100"/>
          <w:rFonts/>
          <w:caps w:val="0"/>
        </w:rPr>
        <w:t>  </w:t>
      </w:r>
      <w:r w:rsidR="009A34DD" w:rsidRPr="006F4DE1">
        <w:rPr>
          <w:szCs w:val="24"/>
          <w:bCs/>
          <w:b w:val="1"/>
          <w:i w:val="0"/>
          <w:color w:val="000000"/>
          <w:sz w:val="24"/>
          <w:spacing w:val="0"/>
          <w:w w:val="100"/>
          <w:rFonts/>
          <w:caps w:val="0"/>
        </w:rPr>
        <w:t> </w:t>
      </w:r>
      <w:r w:rsidR="009A34DD" w:rsidRPr="006F4DE1">
        <w:rPr>
          <w:szCs w:val="24"/>
          <w:bCs/>
          <w:lang w:val="en-GB" w:eastAsia="en-GB"/>
          <w:b w:val="1"/>
          <w:i w:val="0"/>
          <w:color w:val="000000"/>
          <w:sz w:val="24"/>
          <w:spacing w:val="0"/>
          <w:w w:val="100"/>
          <w:rFonts w:eastAsia="Times New Roman"/>
          <w:caps w:val="0"/>
        </w:rPr>
        <w:t>7.2085333,</w:t>
      </w:r>
      <w:r w:rsidR="009A34DD" w:rsidRPr="006F4DE1">
        <w:rPr>
          <w:szCs w:val="24"/>
          <w:bCs/>
          <w:lang w:val="en-GB" w:eastAsia="en-GB"/>
          <w:b w:val="1"/>
          <w:i w:val="0"/>
          <w:color w:val="000000"/>
          <w:sz w:val="24"/>
          <w:spacing w:val="0"/>
          <w:w w:val="100"/>
          <w:rFonts w:eastAsia="Times New Roman"/>
          <w:caps w:val="0"/>
        </w:rPr>
        <w:t> </w:t>
      </w:r>
      <w:r w:rsidR="009A34DD" w:rsidRPr="006F4DE1">
        <w:rPr>
          <w:szCs w:val="24"/>
          <w:bCs/>
          <w:lang w:val="en-GB" w:eastAsia="en-GB"/>
          <w:b w:val="1"/>
          <w:i w:val="0"/>
          <w:color w:val="000000"/>
          <w:sz w:val="24"/>
          <w:spacing w:val="0"/>
          <w:w w:val="100"/>
          <w:rFonts w:eastAsia="Times New Roman"/>
          <w:caps w:val="0"/>
        </w:rPr>
        <w:t>3.3360167</w:t>
      </w:r>
    </w:p>
    <w:p w14:paraId="49F225F2" w14:textId="77777777" w:rsidR="00775F6B" w:rsidRPr="006F4DE1" w:rsidRDefault="00775F6B" w:rsidP="006F4DE1">
      <w:pPr>
        <w:spacing w:before="0" w:beforeAutospacing="0" w:after="160" w:afterAutospacing="0" w:lineRule="auto" w:line="360"/>
        <w:rPr>
          <w:szCs w:val="24"/>
          <w:bCs/>
          <w:b w:val="1"/>
          <w:i w:val="0"/>
          <w:sz w:val="24"/>
          <w:spacing w:val="0"/>
          <w:w w:val="100"/>
          <w:rFonts/>
          <w:caps w:val="0"/>
        </w:rPr>
        <w:snapToGrid w:val="0"/>
        <w:textAlignment w:val="baseline"/>
      </w:pPr>
      <w:r w:rsidRPr="006F4DE1">
        <w:rPr>
          <w:szCs w:val="24"/>
          <w:bCs/>
          <w:b w:val="1"/>
          <w:i w:val="0"/>
          <w:sz w:val="24"/>
          <w:spacing w:val="0"/>
          <w:w w:val="100"/>
          <w:rFonts/>
          <w:caps w:val="0"/>
        </w:rPr>
        <w:t>Weather:</w:t>
      </w:r>
      <w:r w:rsidRPr="006F4DE1">
        <w:rPr>
          <w:szCs w:val="24"/>
          <w:bCs/>
          <w:b w:val="1"/>
          <w:i w:val="0"/>
          <w:sz w:val="24"/>
          <w:spacing w:val="0"/>
          <w:w w:val="100"/>
          <w:rFonts/>
          <w:caps w:val="0"/>
        </w:rPr>
        <w:t> </w:t>
      </w:r>
      <w:r w:rsidRPr="006F4DE1">
        <w:rPr>
          <w:szCs w:val="24"/>
          <w:bCs/>
          <w:b w:val="1"/>
          <w:i w:val="0"/>
          <w:sz w:val="24"/>
          <w:spacing w:val="0"/>
          <w:w w:val="100"/>
          <w:rFonts/>
          <w:caps w:val="0"/>
        </w:rPr>
        <w:t>34</w:t>
      </w:r>
      <w:r w:rsidRPr="006F4DE1">
        <w:rPr>
          <w:szCs w:val="24"/>
          <w:bCs/>
          <w:b w:val="1"/>
          <w:i w:val="0"/>
          <w:sz w:val="24"/>
          <w:spacing w:val="0"/>
          <w:w w:val="100"/>
          <w:vertAlign w:val="superscript"/>
          <w:rFonts/>
          <w:caps w:val="0"/>
        </w:rPr>
        <w:t>o</w:t>
      </w:r>
      <w:r w:rsidRPr="006F4DE1">
        <w:rPr>
          <w:szCs w:val="24"/>
          <w:bCs/>
          <w:b w:val="1"/>
          <w:i w:val="0"/>
          <w:sz w:val="24"/>
          <w:spacing w:val="0"/>
          <w:w w:val="100"/>
          <w:rFonts/>
          <w:caps w:val="0"/>
        </w:rPr>
        <w:t>C,</w:t>
      </w:r>
      <w:r w:rsidRPr="006F4DE1">
        <w:rPr>
          <w:szCs w:val="24"/>
          <w:bCs/>
          <w:b w:val="1"/>
          <w:i w:val="0"/>
          <w:sz w:val="24"/>
          <w:spacing w:val="0"/>
          <w:w w:val="100"/>
          <w:rFonts/>
          <w:caps w:val="0"/>
        </w:rPr>
        <w:t> </w:t>
      </w:r>
      <w:r w:rsidRPr="006F4DE1">
        <w:rPr>
          <w:szCs w:val="24"/>
          <w:bCs/>
          <w:b w:val="1"/>
          <w:i w:val="0"/>
          <w:sz w:val="24"/>
          <w:spacing w:val="0"/>
          <w:w w:val="100"/>
          <w:rFonts/>
          <w:caps w:val="0"/>
        </w:rPr>
        <w:t>sunny</w:t>
      </w:r>
    </w:p>
    <w:p w14:paraId="69A69352" w14:textId="77777777" w:rsidR="00775F6B" w:rsidRPr="006F4DE1" w:rsidRDefault="00775F6B" w:rsidP="006F4DE1">
      <w:pPr>
        <w:spacing w:before="0" w:beforeAutospacing="0" w:after="160" w:afterAutospacing="0" w:lineRule="auto" w:line="360"/>
        <w:rPr>
          <w:szCs w:val="24"/>
          <w:bCs/>
          <w:b w:val="1"/>
          <w:i w:val="0"/>
          <w:sz w:val="24"/>
          <w:spacing w:val="0"/>
          <w:w w:val="100"/>
          <w:rFonts/>
          <w:caps w:val="0"/>
        </w:rPr>
        <w:snapToGrid w:val="0"/>
        <w:textAlignment w:val="baseline"/>
      </w:pPr>
      <w:r w:rsidRPr="006F4DE1">
        <w:rPr>
          <w:szCs w:val="24"/>
          <w:bCs/>
          <w:b w:val="1"/>
          <w:i w:val="0"/>
          <w:sz w:val="24"/>
          <w:spacing w:val="0"/>
          <w:w w:val="100"/>
          <w:rFonts/>
          <w:caps w:val="0"/>
        </w:rPr>
        <w:t>Altitude:</w:t>
      </w:r>
      <w:r w:rsidRPr="006F4DE1">
        <w:rPr>
          <w:szCs w:val="24"/>
          <w:bCs/>
          <w:b w:val="1"/>
          <w:i w:val="0"/>
          <w:sz w:val="24"/>
          <w:spacing w:val="0"/>
          <w:w w:val="100"/>
          <w:rFonts/>
          <w:caps w:val="0"/>
        </w:rPr>
        <w:t> </w:t>
      </w:r>
      <w:r w:rsidRPr="006F4DE1">
        <w:rPr>
          <w:szCs w:val="24"/>
          <w:bCs/>
          <w:b w:val="1"/>
          <w:i w:val="0"/>
          <w:sz w:val="24"/>
          <w:spacing w:val="0"/>
          <w:w w:val="100"/>
          <w:rFonts/>
          <w:caps w:val="0"/>
        </w:rPr>
        <w:t>57m</w:t>
      </w:r>
      <w:r w:rsidRPr="006F4DE1">
        <w:rPr>
          <w:szCs w:val="24"/>
          <w:bCs/>
          <w:b w:val="1"/>
          <w:i w:val="0"/>
          <w:sz w:val="24"/>
          <w:spacing w:val="0"/>
          <w:w w:val="100"/>
          <w:rFonts/>
          <w:caps w:val="0"/>
        </w:rPr>
        <w:t> </w:t>
      </w:r>
      <w:r w:rsidRPr="006F4DE1">
        <w:rPr>
          <w:szCs w:val="24"/>
          <w:bCs/>
          <w:b w:val="1"/>
          <w:i w:val="0"/>
          <w:sz w:val="24"/>
          <w:spacing w:val="0"/>
          <w:w w:val="100"/>
          <w:rFonts/>
          <w:caps w:val="0"/>
        </w:rPr>
        <w:t>Above</w:t>
      </w:r>
      <w:r w:rsidRPr="006F4DE1">
        <w:rPr>
          <w:szCs w:val="24"/>
          <w:bCs/>
          <w:b w:val="1"/>
          <w:i w:val="0"/>
          <w:sz w:val="24"/>
          <w:spacing w:val="0"/>
          <w:w w:val="100"/>
          <w:rFonts/>
          <w:caps w:val="0"/>
        </w:rPr>
        <w:t> </w:t>
      </w:r>
      <w:r w:rsidRPr="006F4DE1">
        <w:rPr>
          <w:szCs w:val="24"/>
          <w:bCs/>
          <w:b w:val="1"/>
          <w:i w:val="0"/>
          <w:sz w:val="24"/>
          <w:spacing w:val="0"/>
          <w:w w:val="100"/>
          <w:rFonts/>
          <w:caps w:val="0"/>
        </w:rPr>
        <w:t>MSL</w:t>
      </w:r>
    </w:p>
    <w:p w14:paraId="366EABE6" w14:textId="77777777" w:rsidR="00775F6B" w:rsidRPr="006F4DE1" w:rsidRDefault="00775F6B" w:rsidP="006F4DE1">
      <w:pPr>
        <w:spacing w:before="0" w:beforeAutospacing="0" w:after="160" w:afterAutospacing="0" w:lineRule="auto" w:line="360"/>
        <w:rPr>
          <w:szCs w:val="24"/>
          <w:b w:val="0"/>
          <w:i w:val="0"/>
          <w:sz w:val="24"/>
          <w:spacing w:val="0"/>
          <w:w w:val="100"/>
          <w:rFonts/>
          <w:caps w:val="0"/>
        </w:rPr>
        <w:snapToGrid w:val="0"/>
        <w:textAlignment w:val="baseline"/>
      </w:pPr>
      <w:r w:rsidRPr="006F4DE1">
        <w:rPr>
          <w:szCs w:val="24"/>
          <w:bCs/>
          <w:b w:val="1"/>
          <w:i w:val="0"/>
          <w:sz w:val="24"/>
          <w:spacing w:val="0"/>
          <w:w w:val="100"/>
          <w:rFonts/>
          <w:caps w:val="0"/>
        </w:rPr>
        <w:t>Outcrop</w:t>
      </w:r>
      <w:r w:rsidRPr="006F4DE1">
        <w:rPr>
          <w:szCs w:val="24"/>
          <w:bCs/>
          <w:b w:val="1"/>
          <w:i w:val="0"/>
          <w:sz w:val="24"/>
          <w:spacing w:val="0"/>
          <w:w w:val="100"/>
          <w:rFonts/>
          <w:caps w:val="0"/>
        </w:rPr>
        <w:t> </w:t>
      </w:r>
      <w:r w:rsidRPr="006F4DE1">
        <w:rPr>
          <w:szCs w:val="24"/>
          <w:bCs/>
          <w:b w:val="1"/>
          <w:i w:val="0"/>
          <w:sz w:val="24"/>
          <w:spacing w:val="0"/>
          <w:w w:val="100"/>
          <w:rFonts/>
          <w:caps w:val="0"/>
        </w:rPr>
        <w:t>name</w:t>
      </w:r>
      <w:r w:rsidRPr="006F4DE1">
        <w:rPr>
          <w:szCs w:val="24"/>
          <w:b w:val="0"/>
          <w:i w:val="0"/>
          <w:sz w:val="24"/>
          <w:spacing w:val="0"/>
          <w:w w:val="100"/>
          <w:rFonts/>
          <w:caps w:val="0"/>
        </w:rPr>
        <w:t>:</w:t>
      </w:r>
      <w:r w:rsidRPr="006F4DE1">
        <w:rPr>
          <w:szCs w:val="24"/>
          <w:b w:val="0"/>
          <w:i w:val="0"/>
          <w:sz w:val="24"/>
          <w:spacing w:val="0"/>
          <w:w w:val="100"/>
          <w:rFonts/>
          <w:caps w:val="0"/>
        </w:rPr>
        <w:t> </w:t>
      </w:r>
      <w:r w:rsidRPr="006F4DE1">
        <w:rPr>
          <w:szCs w:val="24"/>
          <w:b w:val="0"/>
          <w:i w:val="0"/>
          <w:sz w:val="24"/>
          <w:spacing w:val="0"/>
          <w:w w:val="100"/>
          <w:rFonts/>
          <w:caps w:val="0"/>
        </w:rPr>
        <w:t>Normal</w:t>
      </w:r>
      <w:r w:rsidRPr="006F4DE1">
        <w:rPr>
          <w:szCs w:val="24"/>
          <w:b w:val="0"/>
          <w:i w:val="0"/>
          <w:sz w:val="24"/>
          <w:spacing w:val="0"/>
          <w:w w:val="100"/>
          <w:rFonts/>
          <w:caps w:val="0"/>
        </w:rPr>
        <w:t> </w:t>
      </w:r>
      <w:r w:rsidRPr="006F4DE1">
        <w:rPr>
          <w:szCs w:val="24"/>
          <w:b w:val="0"/>
          <w:i w:val="0"/>
          <w:sz w:val="24"/>
          <w:spacing w:val="0"/>
          <w:w w:val="100"/>
          <w:rFonts/>
          <w:caps w:val="0"/>
        </w:rPr>
        <w:t>Granite</w:t>
      </w:r>
    </w:p>
    <w:p w14:paraId="4EC55ABD" w14:textId="77777777" w:rsidR="00775F6B" w:rsidRPr="006F4DE1" w:rsidRDefault="00775F6B" w:rsidP="006F4DE1">
      <w:pPr>
        <w:jc w:val="both"/>
        <w:spacing w:before="0" w:beforeAutospacing="0" w:after="160" w:afterAutospacing="0" w:lineRule="auto" w:line="360"/>
        <w:rPr>
          <w:szCs w:val="24"/>
          <w:b w:val="0"/>
          <w:i w:val="0"/>
          <w:sz w:val="24"/>
          <w:spacing w:val="0"/>
          <w:w w:val="100"/>
          <w:rFonts/>
          <w:caps w:val="0"/>
        </w:rPr>
        <w:snapToGrid w:val="0"/>
        <w:textAlignment w:val="baseline"/>
        <w:tabs>
          <w:tab w:val="left" w:pos="1947"/>
        </w:tabs>
      </w:pPr>
      <w:r w:rsidRPr="006F4DE1">
        <w:rPr>
          <w:szCs w:val="24"/>
          <w:bCs/>
          <w:b w:val="1"/>
          <w:i w:val="0"/>
          <w:sz w:val="24"/>
          <w:spacing w:val="0"/>
          <w:w w:val="100"/>
          <w:rFonts/>
          <w:caps w:val="0"/>
        </w:rPr>
        <w:t>Description</w:t>
      </w:r>
      <w:r w:rsidRPr="006F4DE1">
        <w:rPr>
          <w:szCs w:val="24"/>
          <w:b w:val="0"/>
          <w:i w:val="0"/>
          <w:sz w:val="24"/>
          <w:spacing w:val="0"/>
          <w:w w:val="100"/>
          <w:rFonts/>
          <w:caps w:val="0"/>
        </w:rPr>
        <w:t>:</w:t>
      </w:r>
      <w:r w:rsidRPr="006F4DE1">
        <w:rPr>
          <w:szCs w:val="24"/>
          <w:b w:val="0"/>
          <w:i w:val="0"/>
          <w:sz w:val="24"/>
          <w:spacing w:val="0"/>
          <w:w w:val="100"/>
          <w:rFonts/>
          <w:caps w:val="0"/>
        </w:rPr>
        <w:t> </w:t>
      </w:r>
      <w:r w:rsidRPr="006F4DE1">
        <w:rPr>
          <w:szCs w:val="24"/>
          <w:b w:val="0"/>
          <w:i w:val="0"/>
          <w:sz w:val="24"/>
          <w:spacing w:val="0"/>
          <w:w w:val="100"/>
          <w:rFonts/>
          <w:caps w:val="0"/>
        </w:rPr>
        <w:t>A</w:t>
      </w:r>
      <w:r w:rsidRPr="006F4DE1">
        <w:rPr>
          <w:szCs w:val="24"/>
          <w:b w:val="0"/>
          <w:i w:val="0"/>
          <w:sz w:val="24"/>
          <w:spacing w:val="0"/>
          <w:w w:val="100"/>
          <w:rFonts/>
          <w:caps w:val="0"/>
        </w:rPr>
        <w:t> </w:t>
      </w:r>
      <w:r w:rsidRPr="006F4DE1">
        <w:rPr>
          <w:szCs w:val="24"/>
          <w:b w:val="0"/>
          <w:i w:val="0"/>
          <w:sz w:val="24"/>
          <w:spacing w:val="0"/>
          <w:w w:val="100"/>
          <w:rFonts/>
          <w:caps w:val="0"/>
        </w:rPr>
        <w:t>low-lying</w:t>
      </w:r>
      <w:r w:rsidRPr="006F4DE1">
        <w:rPr>
          <w:szCs w:val="24"/>
          <w:b w:val="0"/>
          <w:i w:val="0"/>
          <w:sz w:val="24"/>
          <w:spacing w:val="0"/>
          <w:w w:val="100"/>
          <w:rFonts/>
          <w:caps w:val="0"/>
        </w:rPr>
        <w:t> </w:t>
      </w:r>
      <w:r w:rsidRPr="006F4DE1">
        <w:rPr>
          <w:szCs w:val="24"/>
          <w:b w:val="0"/>
          <w:i w:val="0"/>
          <w:sz w:val="24"/>
          <w:spacing w:val="0"/>
          <w:w w:val="100"/>
          <w:rFonts/>
          <w:caps w:val="0"/>
        </w:rPr>
        <w:t>granite</w:t>
      </w:r>
      <w:r w:rsidRPr="006F4DE1">
        <w:rPr>
          <w:szCs w:val="24"/>
          <w:b w:val="0"/>
          <w:i w:val="0"/>
          <w:sz w:val="24"/>
          <w:spacing w:val="0"/>
          <w:w w:val="100"/>
          <w:rFonts/>
          <w:caps w:val="0"/>
        </w:rPr>
        <w:t> </w:t>
      </w:r>
      <w:r w:rsidRPr="006F4DE1">
        <w:rPr>
          <w:szCs w:val="24"/>
          <w:b w:val="0"/>
          <w:i w:val="0"/>
          <w:sz w:val="24"/>
          <w:spacing w:val="0"/>
          <w:w w:val="100"/>
          <w:rFonts/>
          <w:caps w:val="0"/>
        </w:rPr>
        <w:t>with</w:t>
      </w:r>
      <w:r w:rsidRPr="006F4DE1">
        <w:rPr>
          <w:szCs w:val="24"/>
          <w:b w:val="0"/>
          <w:i w:val="0"/>
          <w:sz w:val="24"/>
          <w:spacing w:val="0"/>
          <w:w w:val="100"/>
          <w:rFonts/>
          <w:caps w:val="0"/>
        </w:rPr>
        <w:t> </w:t>
      </w:r>
      <w:r w:rsidRPr="006F4DE1">
        <w:rPr>
          <w:szCs w:val="24"/>
          <w:b w:val="0"/>
          <w:i w:val="0"/>
          <w:sz w:val="24"/>
          <w:spacing w:val="0"/>
          <w:w w:val="100"/>
          <w:rFonts/>
          <w:caps w:val="0"/>
        </w:rPr>
        <w:t>very</w:t>
      </w:r>
      <w:r w:rsidRPr="006F4DE1">
        <w:rPr>
          <w:szCs w:val="24"/>
          <w:b w:val="0"/>
          <w:i w:val="0"/>
          <w:sz w:val="24"/>
          <w:spacing w:val="0"/>
          <w:w w:val="100"/>
          <w:rFonts/>
          <w:caps w:val="0"/>
        </w:rPr>
        <w:t> </w:t>
      </w:r>
      <w:r w:rsidRPr="006F4DE1">
        <w:rPr>
          <w:szCs w:val="24"/>
          <w:b w:val="0"/>
          <w:i w:val="0"/>
          <w:sz w:val="24"/>
          <w:spacing w:val="0"/>
          <w:w w:val="100"/>
          <w:rFonts/>
          <w:caps w:val="0"/>
        </w:rPr>
        <w:t>fine</w:t>
      </w:r>
      <w:r w:rsidRPr="006F4DE1">
        <w:rPr>
          <w:szCs w:val="24"/>
          <w:b w:val="0"/>
          <w:i w:val="0"/>
          <w:sz w:val="24"/>
          <w:spacing w:val="0"/>
          <w:w w:val="100"/>
          <w:rFonts/>
          <w:caps w:val="0"/>
        </w:rPr>
        <w:t> </w:t>
      </w:r>
      <w:r w:rsidRPr="006F4DE1">
        <w:rPr>
          <w:szCs w:val="24"/>
          <w:b w:val="0"/>
          <w:i w:val="0"/>
          <w:sz w:val="24"/>
          <w:spacing w:val="0"/>
          <w:w w:val="100"/>
          <w:rFonts/>
          <w:caps w:val="0"/>
        </w:rPr>
        <w:t>grained</w:t>
      </w:r>
      <w:r w:rsidRPr="006F4DE1">
        <w:rPr>
          <w:szCs w:val="24"/>
          <w:b w:val="0"/>
          <w:i w:val="0"/>
          <w:sz w:val="24"/>
          <w:spacing w:val="0"/>
          <w:w w:val="100"/>
          <w:rFonts/>
          <w:caps w:val="0"/>
        </w:rPr>
        <w:t> </w:t>
      </w:r>
      <w:r w:rsidRPr="006F4DE1">
        <w:rPr>
          <w:szCs w:val="24"/>
          <w:b w:val="0"/>
          <w:i w:val="0"/>
          <w:sz w:val="24"/>
          <w:spacing w:val="0"/>
          <w:w w:val="100"/>
          <w:rFonts/>
          <w:caps w:val="0"/>
        </w:rPr>
        <w:t>granites</w:t>
      </w:r>
      <w:r w:rsidRPr="006F4DE1">
        <w:rPr>
          <w:szCs w:val="24"/>
          <w:b w:val="0"/>
          <w:i w:val="0"/>
          <w:sz w:val="24"/>
          <w:spacing w:val="0"/>
          <w:w w:val="100"/>
          <w:rFonts/>
          <w:caps w:val="0"/>
        </w:rPr>
        <w:t> </w:t>
      </w:r>
      <w:r w:rsidRPr="006F4DE1">
        <w:rPr>
          <w:szCs w:val="24"/>
          <w:b w:val="0"/>
          <w:i w:val="0"/>
          <w:sz w:val="24"/>
          <w:spacing w:val="0"/>
          <w:w w:val="100"/>
          <w:rFonts/>
          <w:caps w:val="0"/>
        </w:rPr>
        <w:t>with</w:t>
      </w:r>
      <w:r w:rsidRPr="006F4DE1">
        <w:rPr>
          <w:szCs w:val="24"/>
          <w:b w:val="0"/>
          <w:i w:val="0"/>
          <w:sz w:val="24"/>
          <w:spacing w:val="0"/>
          <w:w w:val="100"/>
          <w:rFonts/>
          <w:caps w:val="0"/>
        </w:rPr>
        <w:t> </w:t>
      </w:r>
      <w:r w:rsidRPr="006F4DE1">
        <w:rPr>
          <w:szCs w:val="24"/>
          <w:b w:val="0"/>
          <w:i w:val="0"/>
          <w:sz w:val="24"/>
          <w:spacing w:val="0"/>
          <w:w w:val="100"/>
          <w:rFonts/>
          <w:caps w:val="0"/>
        </w:rPr>
        <w:t>predominantly</w:t>
      </w:r>
      <w:r w:rsidRPr="006F4DE1">
        <w:rPr>
          <w:szCs w:val="24"/>
          <w:b w:val="0"/>
          <w:i w:val="0"/>
          <w:sz w:val="24"/>
          <w:spacing w:val="0"/>
          <w:w w:val="100"/>
          <w:rFonts/>
          <w:caps w:val="0"/>
        </w:rPr>
        <w:t> </w:t>
      </w:r>
      <w:r w:rsidRPr="006F4DE1">
        <w:rPr>
          <w:szCs w:val="24"/>
          <w:b w:val="0"/>
          <w:i w:val="0"/>
          <w:sz w:val="24"/>
          <w:spacing w:val="0"/>
          <w:w w:val="100"/>
          <w:rFonts/>
          <w:caps w:val="0"/>
        </w:rPr>
        <w:t>mafic</w:t>
      </w:r>
      <w:r w:rsidRPr="006F4DE1">
        <w:rPr>
          <w:szCs w:val="24"/>
          <w:b w:val="0"/>
          <w:i w:val="0"/>
          <w:sz w:val="24"/>
          <w:spacing w:val="0"/>
          <w:w w:val="100"/>
          <w:rFonts/>
          <w:caps w:val="0"/>
        </w:rPr>
        <w:t> </w:t>
      </w:r>
      <w:r w:rsidRPr="006F4DE1">
        <w:rPr>
          <w:szCs w:val="24"/>
          <w:b w:val="0"/>
          <w:i w:val="0"/>
          <w:sz w:val="24"/>
          <w:spacing w:val="0"/>
          <w:w w:val="100"/>
          <w:rFonts/>
          <w:caps w:val="0"/>
        </w:rPr>
        <w:t>minerals.</w:t>
      </w:r>
      <w:r w:rsidRPr="006F4DE1">
        <w:rPr>
          <w:szCs w:val="24"/>
          <w:b w:val="0"/>
          <w:i w:val="0"/>
          <w:sz w:val="24"/>
          <w:spacing w:val="0"/>
          <w:w w:val="100"/>
          <w:rFonts/>
          <w:caps w:val="0"/>
        </w:rPr>
        <w:t> </w:t>
      </w:r>
    </w:p>
    <w:p w14:paraId="0436E9BE" w14:textId="77777777" w:rsidR="00775F6B" w:rsidRPr="006F4DE1" w:rsidRDefault="00775F6B" w:rsidP="006F4DE1">
      <w:pPr>
        <w:jc w:val="both"/>
        <w:spacing w:before="0" w:beforeAutospacing="0" w:after="160" w:afterAutospacing="0" w:lineRule="auto" w:line="360"/>
        <w:rPr>
          <w:szCs w:val="24"/>
          <w:b w:val="0"/>
          <w:i w:val="0"/>
          <w:sz w:val="24"/>
          <w:spacing w:val="0"/>
          <w:w w:val="100"/>
          <w:rFonts/>
          <w:caps w:val="0"/>
        </w:rPr>
        <w:snapToGrid w:val="0"/>
        <w:textAlignment w:val="baseline"/>
        <w:tabs>
          <w:tab w:val="left" w:pos="1947"/>
        </w:tabs>
      </w:pPr>
      <w:r>
        <w:rPr>
          <w:b w:val="0"/>
          <w:i w:val="0"/>
          <w:sz w:val="24"/>
          <w:spacing w:val="0"/>
          <w:w w:val="100"/>
          <w:rFonts/>
          <w:caps w:val="0"/>
        </w:rPr>
        <w:t/>
      </w:r>
    </w:p>
    <w:p w14:paraId="49B1D2C6" w14:textId="77777777" w:rsidR="009A34DD" w:rsidRPr="006F4DE1" w:rsidRDefault="009A34DD" w:rsidP="006F4DE1">
      <w:pPr>
        <w:jc w:val="both"/>
        <w:spacing w:before="0" w:beforeAutospacing="0" w:after="160" w:afterAutospacing="0" w:lineRule="auto" w:line="360"/>
        <w:rPr>
          <w:szCs w:val="24"/>
          <w:bCs/>
          <w:b w:val="1"/>
          <w:i w:val="0"/>
          <w:sz w:val="24"/>
          <w:spacing w:val="0"/>
          <w:w w:val="100"/>
          <w:rFonts/>
          <w:caps w:val="0"/>
        </w:rPr>
        <w:snapToGrid w:val="0"/>
        <w:textAlignment w:val="baseline"/>
        <w:tabs>
          <w:tab w:val="left" w:pos="1947"/>
        </w:tabs>
      </w:pPr>
      <w:r w:rsidRPr="006F4DE1">
        <w:rPr>
          <w:szCs w:val="24"/>
          <w:bCs/>
          <w:b w:val="1"/>
          <w:i w:val="0"/>
          <w:sz w:val="24"/>
          <w:spacing w:val="0"/>
          <w:w w:val="100"/>
          <w:rFonts/>
          <w:caps w:val="0"/>
        </w:rPr>
        <w:t>LOCATION</w:t>
      </w:r>
      <w:r w:rsidRPr="006F4DE1">
        <w:rPr>
          <w:szCs w:val="24"/>
          <w:bCs/>
          <w:b w:val="1"/>
          <w:i w:val="0"/>
          <w:sz w:val="24"/>
          <w:spacing w:val="0"/>
          <w:w w:val="100"/>
          <w:rFonts/>
          <w:caps w:val="0"/>
        </w:rPr>
        <w:t> </w:t>
      </w:r>
      <w:r w:rsidRPr="006F4DE1">
        <w:rPr>
          <w:szCs w:val="24"/>
          <w:bCs/>
          <w:b w:val="1"/>
          <w:i w:val="0"/>
          <w:sz w:val="24"/>
          <w:spacing w:val="0"/>
          <w:w w:val="100"/>
          <w:rFonts/>
          <w:caps w:val="0"/>
        </w:rPr>
        <w:t>29</w:t>
      </w:r>
    </w:p>
    <w:p w14:paraId="45EFCAF9" w14:textId="77777777" w:rsidR="009A34DD" w:rsidRPr="006F4DE1" w:rsidRDefault="009A34DD" w:rsidP="006F4DE1">
      <w:pPr>
        <w:spacing w:before="0" w:beforeAutospacing="0" w:after="160" w:afterAutospacing="0" w:lineRule="auto" w:line="360"/>
        <w:rPr>
          <w:szCs w:val="24"/>
          <w:lang w:val="en-GB" w:eastAsia="en-GB"/>
          <w:b w:val="0"/>
          <w:i w:val="0"/>
          <w:color w:val="000000"/>
          <w:sz w:val="24"/>
          <w:spacing w:val="0"/>
          <w:w w:val="100"/>
          <w:rFonts w:eastAsia="Times New Roman"/>
          <w:caps w:val="0"/>
        </w:rPr>
        <w:snapToGrid w:val="0"/>
        <w:textAlignment w:val="baseline"/>
      </w:pPr>
      <w:r w:rsidRPr="006F4DE1">
        <w:rPr>
          <w:szCs w:val="24"/>
          <w:bCs/>
          <w:b w:val="1"/>
          <w:i w:val="0"/>
          <w:sz w:val="24"/>
          <w:spacing w:val="0"/>
          <w:w w:val="100"/>
          <w:rFonts/>
          <w:caps w:val="0"/>
        </w:rPr>
        <w:t>Coordinates;</w:t>
      </w:r>
      <w:r w:rsidRPr="006F4DE1">
        <w:rPr>
          <w:szCs w:val="24"/>
          <w:bCs/>
          <w:b w:val="1"/>
          <w:i w:val="0"/>
          <w:color w:val="000000"/>
          <w:sz w:val="24"/>
          <w:spacing w:val="0"/>
          <w:w w:val="100"/>
          <w:rFonts/>
          <w:caps w:val="0"/>
        </w:rPr>
        <w:t>  </w:t>
      </w:r>
      <w:r w:rsidR="00BE3379" w:rsidRPr="006F4DE1">
        <w:rPr>
          <w:szCs w:val="24"/>
          <w:bCs/>
          <w:lang w:val="en-GB" w:eastAsia="en-GB"/>
          <w:b w:val="1"/>
          <w:i w:val="0"/>
          <w:color w:val="000000"/>
          <w:sz w:val="24"/>
          <w:spacing w:val="0"/>
          <w:w w:val="100"/>
          <w:rFonts w:eastAsia="Times New Roman"/>
          <w:caps w:val="0"/>
        </w:rPr>
        <w:t>7.2075500,</w:t>
      </w:r>
      <w:r w:rsidR="00BE3379" w:rsidRPr="006F4DE1">
        <w:rPr>
          <w:szCs w:val="24"/>
          <w:bCs/>
          <w:lang w:val="en-GB" w:eastAsia="en-GB"/>
          <w:b w:val="1"/>
          <w:i w:val="0"/>
          <w:color w:val="000000"/>
          <w:sz w:val="24"/>
          <w:spacing w:val="0"/>
          <w:w w:val="100"/>
          <w:rFonts w:eastAsia="Times New Roman"/>
          <w:caps w:val="0"/>
        </w:rPr>
        <w:t> </w:t>
      </w:r>
      <w:r w:rsidR="00BE3379" w:rsidRPr="006F4DE1">
        <w:rPr>
          <w:szCs w:val="24"/>
          <w:bCs/>
          <w:lang w:val="en-GB" w:eastAsia="en-GB"/>
          <w:b w:val="1"/>
          <w:i w:val="0"/>
          <w:color w:val="000000"/>
          <w:sz w:val="24"/>
          <w:spacing w:val="0"/>
          <w:w w:val="100"/>
          <w:rFonts w:eastAsia="Times New Roman"/>
          <w:caps w:val="0"/>
        </w:rPr>
        <w:t>3.3330833</w:t>
      </w:r>
    </w:p>
    <w:p w14:paraId="1B4A9285" w14:textId="77777777" w:rsidR="009A34DD" w:rsidRPr="006F4DE1" w:rsidRDefault="009A34DD" w:rsidP="006F4DE1">
      <w:pPr>
        <w:spacing w:before="0" w:beforeAutospacing="0" w:after="160" w:afterAutospacing="0" w:lineRule="auto" w:line="360"/>
        <w:rPr>
          <w:szCs w:val="24"/>
          <w:bCs/>
          <w:b w:val="1"/>
          <w:i w:val="0"/>
          <w:sz w:val="24"/>
          <w:spacing w:val="0"/>
          <w:w w:val="100"/>
          <w:rFonts/>
          <w:caps w:val="0"/>
        </w:rPr>
        <w:snapToGrid w:val="0"/>
        <w:textAlignment w:val="baseline"/>
      </w:pPr>
      <w:r w:rsidRPr="006F4DE1">
        <w:rPr>
          <w:szCs w:val="24"/>
          <w:bCs/>
          <w:b w:val="1"/>
          <w:i w:val="0"/>
          <w:sz w:val="24"/>
          <w:spacing w:val="0"/>
          <w:w w:val="100"/>
          <w:rFonts/>
          <w:caps w:val="0"/>
        </w:rPr>
        <w:t>Weather:</w:t>
      </w:r>
      <w:r w:rsidRPr="006F4DE1">
        <w:rPr>
          <w:szCs w:val="24"/>
          <w:bCs/>
          <w:b w:val="1"/>
          <w:i w:val="0"/>
          <w:sz w:val="24"/>
          <w:spacing w:val="0"/>
          <w:w w:val="100"/>
          <w:rFonts/>
          <w:caps w:val="0"/>
        </w:rPr>
        <w:t> </w:t>
      </w:r>
      <w:r w:rsidRPr="006F4DE1">
        <w:rPr>
          <w:szCs w:val="24"/>
          <w:bCs/>
          <w:b w:val="1"/>
          <w:i w:val="0"/>
          <w:sz w:val="24"/>
          <w:spacing w:val="0"/>
          <w:w w:val="100"/>
          <w:rFonts/>
          <w:caps w:val="0"/>
        </w:rPr>
        <w:t>34</w:t>
      </w:r>
      <w:r w:rsidRPr="006F4DE1">
        <w:rPr>
          <w:szCs w:val="24"/>
          <w:bCs/>
          <w:b w:val="1"/>
          <w:i w:val="0"/>
          <w:sz w:val="24"/>
          <w:spacing w:val="0"/>
          <w:w w:val="100"/>
          <w:vertAlign w:val="superscript"/>
          <w:rFonts/>
          <w:caps w:val="0"/>
        </w:rPr>
        <w:t>o</w:t>
      </w:r>
      <w:r w:rsidRPr="006F4DE1">
        <w:rPr>
          <w:szCs w:val="24"/>
          <w:bCs/>
          <w:b w:val="1"/>
          <w:i w:val="0"/>
          <w:sz w:val="24"/>
          <w:spacing w:val="0"/>
          <w:w w:val="100"/>
          <w:rFonts/>
          <w:caps w:val="0"/>
        </w:rPr>
        <w:t>C,</w:t>
      </w:r>
      <w:r w:rsidRPr="006F4DE1">
        <w:rPr>
          <w:szCs w:val="24"/>
          <w:bCs/>
          <w:b w:val="1"/>
          <w:i w:val="0"/>
          <w:sz w:val="24"/>
          <w:spacing w:val="0"/>
          <w:w w:val="100"/>
          <w:rFonts/>
          <w:caps w:val="0"/>
        </w:rPr>
        <w:t> </w:t>
      </w:r>
      <w:r w:rsidRPr="006F4DE1">
        <w:rPr>
          <w:szCs w:val="24"/>
          <w:bCs/>
          <w:b w:val="1"/>
          <w:i w:val="0"/>
          <w:sz w:val="24"/>
          <w:spacing w:val="0"/>
          <w:w w:val="100"/>
          <w:rFonts/>
          <w:caps w:val="0"/>
        </w:rPr>
        <w:t>sunny</w:t>
      </w:r>
    </w:p>
    <w:p w14:paraId="16E3A68D" w14:textId="77777777" w:rsidR="009A34DD" w:rsidRPr="006F4DE1" w:rsidRDefault="009A34DD" w:rsidP="006F4DE1">
      <w:pPr>
        <w:spacing w:before="0" w:beforeAutospacing="0" w:after="160" w:afterAutospacing="0" w:lineRule="auto" w:line="360"/>
        <w:rPr>
          <w:szCs w:val="24"/>
          <w:bCs/>
          <w:b w:val="1"/>
          <w:i w:val="0"/>
          <w:sz w:val="24"/>
          <w:spacing w:val="0"/>
          <w:w w:val="100"/>
          <w:rFonts/>
          <w:caps w:val="0"/>
        </w:rPr>
        <w:snapToGrid w:val="0"/>
        <w:textAlignment w:val="baseline"/>
      </w:pPr>
      <w:r w:rsidRPr="006F4DE1">
        <w:rPr>
          <w:szCs w:val="24"/>
          <w:bCs/>
          <w:b w:val="1"/>
          <w:i w:val="0"/>
          <w:sz w:val="24"/>
          <w:spacing w:val="0"/>
          <w:w w:val="100"/>
          <w:rFonts/>
          <w:caps w:val="0"/>
        </w:rPr>
        <w:t>Altitude:</w:t>
      </w:r>
      <w:r w:rsidRPr="006F4DE1">
        <w:rPr>
          <w:szCs w:val="24"/>
          <w:bCs/>
          <w:b w:val="1"/>
          <w:i w:val="0"/>
          <w:sz w:val="24"/>
          <w:spacing w:val="0"/>
          <w:w w:val="100"/>
          <w:rFonts/>
          <w:caps w:val="0"/>
        </w:rPr>
        <w:t> </w:t>
      </w:r>
      <w:r w:rsidRPr="006F4DE1">
        <w:rPr>
          <w:szCs w:val="24"/>
          <w:bCs/>
          <w:b w:val="1"/>
          <w:i w:val="0"/>
          <w:sz w:val="24"/>
          <w:spacing w:val="0"/>
          <w:w w:val="100"/>
          <w:rFonts/>
          <w:caps w:val="0"/>
        </w:rPr>
        <w:t>42m</w:t>
      </w:r>
      <w:r w:rsidRPr="006F4DE1">
        <w:rPr>
          <w:szCs w:val="24"/>
          <w:bCs/>
          <w:b w:val="1"/>
          <w:i w:val="0"/>
          <w:sz w:val="24"/>
          <w:spacing w:val="0"/>
          <w:w w:val="100"/>
          <w:rFonts/>
          <w:caps w:val="0"/>
        </w:rPr>
        <w:t> </w:t>
      </w:r>
      <w:r w:rsidRPr="006F4DE1">
        <w:rPr>
          <w:szCs w:val="24"/>
          <w:bCs/>
          <w:b w:val="1"/>
          <w:i w:val="0"/>
          <w:sz w:val="24"/>
          <w:spacing w:val="0"/>
          <w:w w:val="100"/>
          <w:rFonts/>
          <w:caps w:val="0"/>
        </w:rPr>
        <w:t>Above</w:t>
      </w:r>
      <w:r w:rsidRPr="006F4DE1">
        <w:rPr>
          <w:szCs w:val="24"/>
          <w:bCs/>
          <w:b w:val="1"/>
          <w:i w:val="0"/>
          <w:sz w:val="24"/>
          <w:spacing w:val="0"/>
          <w:w w:val="100"/>
          <w:rFonts/>
          <w:caps w:val="0"/>
        </w:rPr>
        <w:t> </w:t>
      </w:r>
      <w:r w:rsidRPr="006F4DE1">
        <w:rPr>
          <w:szCs w:val="24"/>
          <w:bCs/>
          <w:b w:val="1"/>
          <w:i w:val="0"/>
          <w:sz w:val="24"/>
          <w:spacing w:val="0"/>
          <w:w w:val="100"/>
          <w:rFonts/>
          <w:caps w:val="0"/>
        </w:rPr>
        <w:t>MSL</w:t>
      </w:r>
    </w:p>
    <w:p w14:paraId="36792579" w14:textId="77777777" w:rsidR="009A34DD" w:rsidRPr="006F4DE1" w:rsidRDefault="009A34DD" w:rsidP="004C7298">
      <w:pPr>
        <w:spacing w:before="0" w:beforeAutospacing="0" w:after="160" w:afterAutospacing="0" w:lineRule="auto" w:line="360"/>
        <w:rPr>
          <w:szCs w:val="24"/>
          <w:bCs/>
          <w:b w:val="1"/>
          <w:i w:val="0"/>
          <w:sz w:val="24"/>
          <w:spacing w:val="0"/>
          <w:w w:val="100"/>
          <w:rFonts/>
          <w:caps w:val="0"/>
        </w:rPr>
        <w:snapToGrid w:val="0"/>
        <w:textAlignment w:val="baseline"/>
      </w:pPr>
      <w:r w:rsidRPr="006F4DE1">
        <w:rPr>
          <w:szCs w:val="24"/>
          <w:bCs/>
          <w:b w:val="1"/>
          <w:i w:val="0"/>
          <w:sz w:val="24"/>
          <w:spacing w:val="0"/>
          <w:w w:val="100"/>
          <w:rFonts/>
          <w:caps w:val="0"/>
        </w:rPr>
        <w:t>Strike//Dip</w:t>
      </w:r>
      <w:r w:rsidRPr="006F4DE1">
        <w:rPr>
          <w:szCs w:val="24"/>
          <w:bCs/>
          <w:b w:val="1"/>
          <w:i w:val="0"/>
          <w:sz w:val="24"/>
          <w:spacing w:val="0"/>
          <w:w w:val="100"/>
          <w:rFonts/>
          <w:caps w:val="0"/>
        </w:rPr>
        <w:t> </w:t>
      </w:r>
      <w:r w:rsidRPr="006F4DE1">
        <w:rPr>
          <w:szCs w:val="24"/>
          <w:bCs/>
          <w:b w:val="1"/>
          <w:i w:val="0"/>
          <w:sz w:val="24"/>
          <w:spacing w:val="0"/>
          <w:w w:val="100"/>
          <w:rFonts/>
          <w:caps w:val="0"/>
        </w:rPr>
        <w:t>of</w:t>
      </w:r>
      <w:r w:rsidRPr="006F4DE1">
        <w:rPr>
          <w:szCs w:val="24"/>
          <w:bCs/>
          <w:b w:val="1"/>
          <w:i w:val="0"/>
          <w:sz w:val="24"/>
          <w:spacing w:val="0"/>
          <w:w w:val="100"/>
          <w:rFonts/>
          <w:caps w:val="0"/>
        </w:rPr>
        <w:t> </w:t>
      </w:r>
      <w:r w:rsidRPr="006F4DE1">
        <w:rPr>
          <w:szCs w:val="24"/>
          <w:bCs/>
          <w:b w:val="1"/>
          <w:i w:val="0"/>
          <w:sz w:val="24"/>
          <w:spacing w:val="0"/>
          <w:w w:val="100"/>
          <w:rFonts/>
          <w:caps w:val="0"/>
        </w:rPr>
        <w:t>foliation:</w:t>
      </w:r>
      <w:r w:rsidRPr="006F4DE1">
        <w:rPr>
          <w:szCs w:val="24"/>
          <w:bCs/>
          <w:b w:val="1"/>
          <w:i w:val="0"/>
          <w:sz w:val="24"/>
          <w:spacing w:val="0"/>
          <w:w w:val="100"/>
          <w:rFonts/>
          <w:caps w:val="0"/>
        </w:rPr>
        <w:t> </w:t>
      </w:r>
      <w:r w:rsidRPr="006F4DE1">
        <w:rPr>
          <w:szCs w:val="24"/>
          <w:bCs/>
          <w:b w:val="1"/>
          <w:i w:val="0"/>
          <w:sz w:val="24"/>
          <w:spacing w:val="0"/>
          <w:w w:val="100"/>
          <w:rFonts/>
          <w:caps w:val="0"/>
        </w:rPr>
        <w:t>153</w:t>
      </w:r>
      <w:r w:rsidRPr="006F4DE1">
        <w:rPr>
          <w:szCs w:val="24"/>
          <w:bCs/>
          <w:b w:val="1"/>
          <w:i w:val="0"/>
          <w:sz w:val="24"/>
          <w:spacing w:val="0"/>
          <w:w w:val="100"/>
          <w:vertAlign w:val="superscript"/>
          <w:rFonts/>
          <w:caps w:val="0"/>
        </w:rPr>
        <w:t>o</w:t>
      </w:r>
      <w:r w:rsidRPr="006F4DE1">
        <w:rPr>
          <w:szCs w:val="24"/>
          <w:bCs/>
          <w:b w:val="1"/>
          <w:i w:val="0"/>
          <w:sz w:val="24"/>
          <w:spacing w:val="0"/>
          <w:w w:val="100"/>
          <w:rFonts/>
          <w:caps w:val="0"/>
        </w:rPr>
        <w:t>//39.7</w:t>
      </w:r>
      <w:r w:rsidRPr="006F4DE1">
        <w:rPr>
          <w:szCs w:val="24"/>
          <w:bCs/>
          <w:b w:val="1"/>
          <w:i w:val="0"/>
          <w:sz w:val="24"/>
          <w:spacing w:val="0"/>
          <w:w w:val="100"/>
          <w:vertAlign w:val="superscript"/>
          <w:rFonts/>
          <w:caps w:val="0"/>
        </w:rPr>
        <w:t>o</w:t>
      </w:r>
      <w:r w:rsidRPr="006F4DE1">
        <w:rPr>
          <w:szCs w:val="24"/>
          <w:bCs/>
          <w:b w:val="1"/>
          <w:i w:val="0"/>
          <w:sz w:val="24"/>
          <w:spacing w:val="0"/>
          <w:w w:val="100"/>
          <w:rFonts/>
          <w:caps w:val="0"/>
        </w:rPr>
        <w:t>E</w:t>
      </w:r>
    </w:p>
    <w:p w14:paraId="609F59EA" w14:textId="77777777" w:rsidR="009A34DD" w:rsidRPr="006F4DE1" w:rsidRDefault="009A34DD" w:rsidP="006F4DE1">
      <w:pPr>
        <w:spacing w:before="0" w:beforeAutospacing="0" w:after="160" w:afterAutospacing="0" w:lineRule="auto" w:line="360"/>
        <w:rPr>
          <w:szCs w:val="24"/>
          <w:b w:val="0"/>
          <w:i w:val="0"/>
          <w:sz w:val="24"/>
          <w:spacing w:val="0"/>
          <w:w w:val="100"/>
          <w:rFonts/>
          <w:caps w:val="0"/>
        </w:rPr>
        <w:snapToGrid w:val="0"/>
        <w:textAlignment w:val="baseline"/>
      </w:pPr>
      <w:r w:rsidRPr="006F4DE1">
        <w:rPr>
          <w:szCs w:val="24"/>
          <w:bCs/>
          <w:b w:val="1"/>
          <w:i w:val="0"/>
          <w:sz w:val="24"/>
          <w:spacing w:val="0"/>
          <w:w w:val="100"/>
          <w:rFonts/>
          <w:caps w:val="0"/>
        </w:rPr>
        <w:t>Outcrop</w:t>
      </w:r>
      <w:r w:rsidRPr="006F4DE1">
        <w:rPr>
          <w:szCs w:val="24"/>
          <w:bCs/>
          <w:b w:val="1"/>
          <w:i w:val="0"/>
          <w:sz w:val="24"/>
          <w:spacing w:val="0"/>
          <w:w w:val="100"/>
          <w:rFonts/>
          <w:caps w:val="0"/>
        </w:rPr>
        <w:t> </w:t>
      </w:r>
      <w:r w:rsidRPr="006F4DE1">
        <w:rPr>
          <w:szCs w:val="24"/>
          <w:bCs/>
          <w:b w:val="1"/>
          <w:i w:val="0"/>
          <w:sz w:val="24"/>
          <w:spacing w:val="0"/>
          <w:w w:val="100"/>
          <w:rFonts/>
          <w:caps w:val="0"/>
        </w:rPr>
        <w:t>name</w:t>
      </w:r>
      <w:r w:rsidRPr="006F4DE1">
        <w:rPr>
          <w:szCs w:val="24"/>
          <w:b w:val="0"/>
          <w:i w:val="0"/>
          <w:sz w:val="24"/>
          <w:spacing w:val="0"/>
          <w:w w:val="100"/>
          <w:rFonts/>
          <w:caps w:val="0"/>
        </w:rPr>
        <w:t>:</w:t>
      </w:r>
      <w:r w:rsidRPr="006F4DE1">
        <w:rPr>
          <w:szCs w:val="24"/>
          <w:b w:val="0"/>
          <w:i w:val="0"/>
          <w:sz w:val="24"/>
          <w:spacing w:val="0"/>
          <w:w w:val="100"/>
          <w:rFonts/>
          <w:caps w:val="0"/>
        </w:rPr>
        <w:t> </w:t>
      </w:r>
      <w:r w:rsidRPr="006F4DE1">
        <w:rPr>
          <w:szCs w:val="24"/>
          <w:b w:val="0"/>
          <w:i w:val="0"/>
          <w:sz w:val="24"/>
          <w:spacing w:val="0"/>
          <w:w w:val="100"/>
          <w:rFonts/>
          <w:caps w:val="0"/>
        </w:rPr>
        <w:t>Gneiss</w:t>
      </w:r>
    </w:p>
    <w:p w14:paraId="5C49405F" w14:textId="77777777" w:rsidR="009A34DD" w:rsidRDefault="009A34DD" w:rsidP="006F4DE1">
      <w:pPr>
        <w:jc w:val="both"/>
        <w:spacing w:before="0" w:beforeAutospacing="0" w:after="160" w:afterAutospacing="0" w:lineRule="auto" w:line="360"/>
        <w:rPr>
          <w:szCs w:val="24"/>
          <w:b w:val="0"/>
          <w:i w:val="0"/>
          <w:sz w:val="24"/>
          <w:spacing w:val="0"/>
          <w:w w:val="100"/>
          <w:rFonts/>
          <w:caps w:val="0"/>
        </w:rPr>
        <w:snapToGrid w:val="0"/>
        <w:textAlignment w:val="baseline"/>
        <w:tabs>
          <w:tab w:val="left" w:pos="1947"/>
        </w:tabs>
      </w:pPr>
      <w:r w:rsidRPr="006F4DE1">
        <w:rPr>
          <w:szCs w:val="24"/>
          <w:bCs/>
          <w:b w:val="1"/>
          <w:i w:val="0"/>
          <w:sz w:val="24"/>
          <w:spacing w:val="0"/>
          <w:w w:val="100"/>
          <w:rFonts/>
          <w:caps w:val="0"/>
        </w:rPr>
        <w:t>Description</w:t>
      </w:r>
      <w:r w:rsidRPr="006F4DE1">
        <w:rPr>
          <w:szCs w:val="24"/>
          <w:b w:val="0"/>
          <w:i w:val="0"/>
          <w:sz w:val="24"/>
          <w:spacing w:val="0"/>
          <w:w w:val="100"/>
          <w:rFonts/>
          <w:caps w:val="0"/>
        </w:rPr>
        <w:t>:</w:t>
      </w:r>
      <w:r w:rsidRPr="006F4DE1">
        <w:rPr>
          <w:szCs w:val="24"/>
          <w:b w:val="0"/>
          <w:i w:val="0"/>
          <w:sz w:val="24"/>
          <w:spacing w:val="0"/>
          <w:w w:val="100"/>
          <w:rFonts/>
          <w:caps w:val="0"/>
        </w:rPr>
        <w:t> </w:t>
      </w:r>
      <w:r w:rsidRPr="006F4DE1">
        <w:rPr>
          <w:szCs w:val="24"/>
          <w:b w:val="0"/>
          <w:i w:val="0"/>
          <w:sz w:val="24"/>
          <w:spacing w:val="0"/>
          <w:w w:val="100"/>
          <w:rFonts/>
          <w:caps w:val="0"/>
        </w:rPr>
        <w:t>A</w:t>
      </w:r>
      <w:r w:rsidRPr="006F4DE1">
        <w:rPr>
          <w:szCs w:val="24"/>
          <w:b w:val="0"/>
          <w:i w:val="0"/>
          <w:sz w:val="24"/>
          <w:spacing w:val="0"/>
          <w:w w:val="100"/>
          <w:rFonts/>
          <w:caps w:val="0"/>
        </w:rPr>
        <w:t> </w:t>
      </w:r>
      <w:r w:rsidRPr="006F4DE1">
        <w:rPr>
          <w:szCs w:val="24"/>
          <w:b w:val="0"/>
          <w:i w:val="0"/>
          <w:sz w:val="24"/>
          <w:spacing w:val="0"/>
          <w:w w:val="100"/>
          <w:rFonts/>
          <w:caps w:val="0"/>
        </w:rPr>
        <w:t>low-lying</w:t>
      </w:r>
      <w:r w:rsidRPr="006F4DE1">
        <w:rPr>
          <w:szCs w:val="24"/>
          <w:b w:val="0"/>
          <w:i w:val="0"/>
          <w:sz w:val="24"/>
          <w:spacing w:val="0"/>
          <w:w w:val="100"/>
          <w:rFonts/>
          <w:caps w:val="0"/>
        </w:rPr>
        <w:t> </w:t>
      </w:r>
      <w:r w:rsidRPr="006F4DE1">
        <w:rPr>
          <w:szCs w:val="24"/>
          <w:b w:val="0"/>
          <w:i w:val="0"/>
          <w:sz w:val="24"/>
          <w:spacing w:val="0"/>
          <w:w w:val="100"/>
          <w:rFonts/>
          <w:caps w:val="0"/>
        </w:rPr>
        <w:t>migmatite-</w:t>
      </w:r>
      <w:r w:rsidRPr="006F4DE1">
        <w:rPr>
          <w:szCs w:val="24"/>
          <w:b w:val="0"/>
          <w:i w:val="0"/>
          <w:sz w:val="24"/>
          <w:spacing w:val="0"/>
          <w:w w:val="100"/>
          <w:rFonts/>
          <w:caps w:val="0"/>
        </w:rPr>
        <w:t> </w:t>
      </w:r>
      <w:r w:rsidRPr="006F4DE1">
        <w:rPr>
          <w:szCs w:val="24"/>
          <w:b w:val="0"/>
          <w:i w:val="0"/>
          <w:sz w:val="24"/>
          <w:spacing w:val="0"/>
          <w:w w:val="100"/>
          <w:rFonts/>
          <w:caps w:val="0"/>
        </w:rPr>
        <w:t>gneiss</w:t>
      </w:r>
      <w:r w:rsidRPr="006F4DE1">
        <w:rPr>
          <w:szCs w:val="24"/>
          <w:b w:val="0"/>
          <w:i w:val="0"/>
          <w:sz w:val="24"/>
          <w:spacing w:val="0"/>
          <w:w w:val="100"/>
          <w:rFonts/>
          <w:caps w:val="0"/>
        </w:rPr>
        <w:t> </w:t>
      </w:r>
      <w:r w:rsidRPr="006F4DE1">
        <w:rPr>
          <w:szCs w:val="24"/>
          <w:b w:val="0"/>
          <w:i w:val="0"/>
          <w:sz w:val="24"/>
          <w:spacing w:val="0"/>
          <w:w w:val="100"/>
          <w:rFonts/>
          <w:caps w:val="0"/>
        </w:rPr>
        <w:t>with</w:t>
      </w:r>
      <w:r w:rsidRPr="006F4DE1">
        <w:rPr>
          <w:szCs w:val="24"/>
          <w:b w:val="0"/>
          <w:i w:val="0"/>
          <w:sz w:val="24"/>
          <w:spacing w:val="0"/>
          <w:w w:val="100"/>
          <w:rFonts/>
          <w:caps w:val="0"/>
        </w:rPr>
        <w:t> </w:t>
      </w:r>
      <w:r w:rsidRPr="006F4DE1">
        <w:rPr>
          <w:szCs w:val="24"/>
          <w:b w:val="0"/>
          <w:i w:val="0"/>
          <w:sz w:val="24"/>
          <w:spacing w:val="0"/>
          <w:w w:val="100"/>
          <w:rFonts/>
          <w:caps w:val="0"/>
        </w:rPr>
        <w:t>the</w:t>
      </w:r>
      <w:r w:rsidRPr="006F4DE1">
        <w:rPr>
          <w:szCs w:val="24"/>
          <w:b w:val="0"/>
          <w:i w:val="0"/>
          <w:sz w:val="24"/>
          <w:spacing w:val="0"/>
          <w:w w:val="100"/>
          <w:rFonts/>
          <w:caps w:val="0"/>
        </w:rPr>
        <w:t> </w:t>
      </w:r>
      <w:r w:rsidRPr="006F4DE1">
        <w:rPr>
          <w:szCs w:val="24"/>
          <w:b w:val="0"/>
          <w:i w:val="0"/>
          <w:sz w:val="24"/>
          <w:spacing w:val="0"/>
          <w:w w:val="100"/>
          <w:rFonts/>
          <w:caps w:val="0"/>
        </w:rPr>
        <w:t>gnessic</w:t>
      </w:r>
      <w:r w:rsidRPr="006F4DE1">
        <w:rPr>
          <w:szCs w:val="24"/>
          <w:b w:val="0"/>
          <w:i w:val="0"/>
          <w:sz w:val="24"/>
          <w:spacing w:val="0"/>
          <w:w w:val="100"/>
          <w:rFonts/>
          <w:caps w:val="0"/>
        </w:rPr>
        <w:t> </w:t>
      </w:r>
      <w:r w:rsidRPr="006F4DE1">
        <w:rPr>
          <w:szCs w:val="24"/>
          <w:b w:val="0"/>
          <w:i w:val="0"/>
          <w:sz w:val="24"/>
          <w:spacing w:val="0"/>
          <w:w w:val="100"/>
          <w:rFonts/>
          <w:caps w:val="0"/>
        </w:rPr>
        <w:t>part</w:t>
      </w:r>
      <w:r w:rsidRPr="006F4DE1">
        <w:rPr>
          <w:szCs w:val="24"/>
          <w:b w:val="0"/>
          <w:i w:val="0"/>
          <w:sz w:val="24"/>
          <w:spacing w:val="0"/>
          <w:w w:val="100"/>
          <w:rFonts/>
          <w:caps w:val="0"/>
        </w:rPr>
        <w:t> </w:t>
      </w:r>
      <w:r w:rsidRPr="006F4DE1">
        <w:rPr>
          <w:szCs w:val="24"/>
          <w:b w:val="0"/>
          <w:i w:val="0"/>
          <w:sz w:val="24"/>
          <w:spacing w:val="0"/>
          <w:w w:val="100"/>
          <w:rFonts/>
          <w:caps w:val="0"/>
        </w:rPr>
        <w:t>being</w:t>
      </w:r>
      <w:r w:rsidRPr="006F4DE1">
        <w:rPr>
          <w:szCs w:val="24"/>
          <w:b w:val="0"/>
          <w:i w:val="0"/>
          <w:sz w:val="24"/>
          <w:spacing w:val="0"/>
          <w:w w:val="100"/>
          <w:rFonts/>
          <w:caps w:val="0"/>
        </w:rPr>
        <w:t> </w:t>
      </w:r>
      <w:r w:rsidRPr="006F4DE1">
        <w:rPr>
          <w:szCs w:val="24"/>
          <w:b w:val="0"/>
          <w:i w:val="0"/>
          <w:sz w:val="24"/>
          <w:spacing w:val="0"/>
          <w:w w:val="100"/>
          <w:rFonts/>
          <w:caps w:val="0"/>
        </w:rPr>
        <w:t>highly</w:t>
      </w:r>
      <w:r w:rsidRPr="006F4DE1">
        <w:rPr>
          <w:szCs w:val="24"/>
          <w:b w:val="0"/>
          <w:i w:val="0"/>
          <w:sz w:val="24"/>
          <w:spacing w:val="0"/>
          <w:w w:val="100"/>
          <w:rFonts/>
          <w:caps w:val="0"/>
        </w:rPr>
        <w:t> </w:t>
      </w:r>
      <w:r w:rsidRPr="006F4DE1">
        <w:rPr>
          <w:szCs w:val="24"/>
          <w:b w:val="0"/>
          <w:i w:val="0"/>
          <w:sz w:val="24"/>
          <w:spacing w:val="0"/>
          <w:w w:val="100"/>
          <w:rFonts/>
          <w:caps w:val="0"/>
        </w:rPr>
        <w:t>foliated</w:t>
      </w:r>
      <w:r w:rsidRPr="006F4DE1">
        <w:rPr>
          <w:szCs w:val="24"/>
          <w:b w:val="0"/>
          <w:i w:val="0"/>
          <w:sz w:val="24"/>
          <w:spacing w:val="0"/>
          <w:w w:val="100"/>
          <w:rFonts/>
          <w:caps w:val="0"/>
        </w:rPr>
        <w:t> </w:t>
      </w:r>
      <w:r w:rsidRPr="006F4DE1">
        <w:rPr>
          <w:szCs w:val="24"/>
          <w:b w:val="0"/>
          <w:i w:val="0"/>
          <w:sz w:val="24"/>
          <w:spacing w:val="0"/>
          <w:w w:val="100"/>
          <w:rFonts/>
          <w:caps w:val="0"/>
        </w:rPr>
        <w:t>visible</w:t>
      </w:r>
      <w:r w:rsidRPr="006F4DE1">
        <w:rPr>
          <w:szCs w:val="24"/>
          <w:b w:val="0"/>
          <w:i w:val="0"/>
          <w:sz w:val="24"/>
          <w:spacing w:val="0"/>
          <w:w w:val="100"/>
          <w:rFonts/>
          <w:caps w:val="0"/>
        </w:rPr>
        <w:t> </w:t>
      </w:r>
      <w:r w:rsidRPr="006F4DE1">
        <w:rPr>
          <w:szCs w:val="24"/>
          <w:b w:val="0"/>
          <w:i w:val="0"/>
          <w:sz w:val="24"/>
          <w:spacing w:val="0"/>
          <w:w w:val="100"/>
          <w:rFonts/>
          <w:caps w:val="0"/>
        </w:rPr>
        <w:t>f</w:t>
      </w:r>
      <w:r w:rsidR="00BE3379" w:rsidRPr="006F4DE1">
        <w:rPr>
          <w:szCs w:val="24"/>
          <w:b w:val="0"/>
          <w:i w:val="0"/>
          <w:sz w:val="24"/>
          <w:spacing w:val="0"/>
          <w:w w:val="100"/>
          <w:rFonts/>
          <w:caps w:val="0"/>
        </w:rPr>
        <w:t>oliation</w:t>
      </w:r>
      <w:r w:rsidR="00BE3379" w:rsidRPr="006F4DE1">
        <w:rPr>
          <w:szCs w:val="24"/>
          <w:b w:val="0"/>
          <w:i w:val="0"/>
          <w:sz w:val="24"/>
          <w:spacing w:val="0"/>
          <w:w w:val="100"/>
          <w:rFonts/>
          <w:caps w:val="0"/>
        </w:rPr>
        <w:t> </w:t>
      </w:r>
      <w:r w:rsidR="00BE3379" w:rsidRPr="006F4DE1">
        <w:rPr>
          <w:szCs w:val="24"/>
          <w:b w:val="0"/>
          <w:i w:val="0"/>
          <w:sz w:val="24"/>
          <w:spacing w:val="0"/>
          <w:w w:val="100"/>
          <w:rFonts/>
          <w:caps w:val="0"/>
        </w:rPr>
        <w:t>planes</w:t>
      </w:r>
      <w:r w:rsidR="00BE3379" w:rsidRPr="006F4DE1">
        <w:rPr>
          <w:szCs w:val="24"/>
          <w:b w:val="0"/>
          <w:i w:val="0"/>
          <w:sz w:val="24"/>
          <w:spacing w:val="0"/>
          <w:w w:val="100"/>
          <w:rFonts/>
          <w:caps w:val="0"/>
        </w:rPr>
        <w:t> </w:t>
      </w:r>
      <w:r w:rsidR="00BE3379" w:rsidRPr="006F4DE1">
        <w:rPr>
          <w:szCs w:val="24"/>
          <w:b w:val="0"/>
          <w:i w:val="0"/>
          <w:sz w:val="24"/>
          <w:spacing w:val="0"/>
          <w:w w:val="100"/>
          <w:rFonts/>
          <w:caps w:val="0"/>
        </w:rPr>
        <w:t>and</w:t>
      </w:r>
      <w:r w:rsidR="00BE3379" w:rsidRPr="006F4DE1">
        <w:rPr>
          <w:szCs w:val="24"/>
          <w:b w:val="0"/>
          <w:i w:val="0"/>
          <w:sz w:val="24"/>
          <w:spacing w:val="0"/>
          <w:w w:val="100"/>
          <w:rFonts/>
          <w:caps w:val="0"/>
        </w:rPr>
        <w:t> </w:t>
      </w:r>
      <w:r w:rsidR="00BE3379" w:rsidRPr="00751829">
        <w:rPr>
          <w:szCs w:val="24"/>
          <w:b w:val="0"/>
          <w:i w:val="0"/>
          <w:sz w:val="24"/>
          <w:spacing w:val="0"/>
          <w:w w:val="100"/>
          <w:rFonts/>
          <w:caps w:val="0"/>
        </w:rPr>
        <w:t>bands</w:t>
      </w:r>
      <w:r w:rsidR="004C7298" w:rsidRPr="00751829">
        <w:rPr>
          <w:szCs w:val="24"/>
          <w:b w:val="0"/>
          <w:i w:val="0"/>
          <w:sz w:val="24"/>
          <w:spacing w:val="0"/>
          <w:w w:val="100"/>
          <w:rFonts/>
          <w:caps w:val="0"/>
        </w:rPr>
        <w:t>(See</w:t>
      </w:r>
      <w:r w:rsidR="004C7298" w:rsidRPr="00751829">
        <w:rPr>
          <w:szCs w:val="24"/>
          <w:b w:val="0"/>
          <w:i w:val="0"/>
          <w:sz w:val="24"/>
          <w:spacing w:val="0"/>
          <w:w w:val="100"/>
          <w:rFonts/>
          <w:caps w:val="0"/>
        </w:rPr>
        <w:t> </w:t>
      </w:r>
      <w:r w:rsidR="004C7298" w:rsidRPr="00751829">
        <w:rPr>
          <w:szCs w:val="24"/>
          <w:b w:val="0"/>
          <w:i w:val="0"/>
          <w:sz w:val="24"/>
          <w:spacing w:val="0"/>
          <w:w w:val="100"/>
          <w:rFonts/>
          <w:caps w:val="0"/>
        </w:rPr>
        <w:t>fig.4.19</w:t>
      </w:r>
      <w:r w:rsidR="00BE3379" w:rsidRPr="00751829">
        <w:rPr>
          <w:szCs w:val="24"/>
          <w:b w:val="0"/>
          <w:i w:val="0"/>
          <w:sz w:val="24"/>
          <w:spacing w:val="0"/>
          <w:w w:val="100"/>
          <w:rFonts/>
          <w:caps w:val="0"/>
        </w:rPr>
        <w:t>)</w:t>
      </w:r>
      <w:r w:rsidRPr="006F4DE1">
        <w:rPr>
          <w:szCs w:val="24"/>
          <w:b w:val="0"/>
          <w:i w:val="0"/>
          <w:sz w:val="24"/>
          <w:spacing w:val="0"/>
          <w:w w:val="100"/>
          <w:rFonts/>
          <w:caps w:val="0"/>
        </w:rPr>
        <w:t>  </w:t>
      </w:r>
      <w:r w:rsidRPr="006F4DE1">
        <w:rPr>
          <w:szCs w:val="24"/>
          <w:b w:val="0"/>
          <w:i w:val="0"/>
          <w:sz w:val="24"/>
          <w:spacing w:val="0"/>
          <w:w w:val="100"/>
          <w:rFonts/>
          <w:caps w:val="0"/>
        </w:rPr>
        <w:t>Quarts</w:t>
      </w:r>
      <w:r w:rsidRPr="006F4DE1">
        <w:rPr>
          <w:szCs w:val="24"/>
          <w:b w:val="0"/>
          <w:i w:val="0"/>
          <w:sz w:val="24"/>
          <w:spacing w:val="0"/>
          <w:w w:val="100"/>
          <w:rFonts/>
          <w:caps w:val="0"/>
        </w:rPr>
        <w:t> </w:t>
      </w:r>
      <w:r w:rsidRPr="006F4DE1">
        <w:rPr>
          <w:szCs w:val="24"/>
          <w:b w:val="0"/>
          <w:i w:val="0"/>
          <w:sz w:val="24"/>
          <w:spacing w:val="0"/>
          <w:w w:val="100"/>
          <w:rFonts/>
          <w:caps w:val="0"/>
        </w:rPr>
        <w:t>veins</w:t>
      </w:r>
      <w:r w:rsidRPr="006F4DE1">
        <w:rPr>
          <w:szCs w:val="24"/>
          <w:b w:val="0"/>
          <w:i w:val="0"/>
          <w:sz w:val="24"/>
          <w:spacing w:val="0"/>
          <w:w w:val="100"/>
          <w:rFonts/>
          <w:caps w:val="0"/>
        </w:rPr>
        <w:t> </w:t>
      </w:r>
      <w:r w:rsidRPr="006F4DE1">
        <w:rPr>
          <w:szCs w:val="24"/>
          <w:b w:val="0"/>
          <w:i w:val="0"/>
          <w:sz w:val="24"/>
          <w:spacing w:val="0"/>
          <w:w w:val="100"/>
          <w:rFonts/>
          <w:caps w:val="0"/>
        </w:rPr>
        <w:t>were</w:t>
      </w:r>
      <w:r w:rsidRPr="006F4DE1">
        <w:rPr>
          <w:szCs w:val="24"/>
          <w:b w:val="0"/>
          <w:i w:val="0"/>
          <w:sz w:val="24"/>
          <w:spacing w:val="0"/>
          <w:w w:val="100"/>
          <w:rFonts/>
          <w:caps w:val="0"/>
        </w:rPr>
        <w:t> </w:t>
      </w:r>
      <w:r w:rsidRPr="006F4DE1">
        <w:rPr>
          <w:szCs w:val="24"/>
          <w:b w:val="0"/>
          <w:i w:val="0"/>
          <w:sz w:val="24"/>
          <w:spacing w:val="0"/>
          <w:w w:val="100"/>
          <w:rFonts/>
          <w:caps w:val="0"/>
        </w:rPr>
        <w:t>also</w:t>
      </w:r>
      <w:r w:rsidRPr="006F4DE1">
        <w:rPr>
          <w:szCs w:val="24"/>
          <w:b w:val="0"/>
          <w:i w:val="0"/>
          <w:sz w:val="24"/>
          <w:spacing w:val="0"/>
          <w:w w:val="100"/>
          <w:rFonts/>
          <w:caps w:val="0"/>
        </w:rPr>
        <w:t> </w:t>
      </w:r>
      <w:r w:rsidRPr="006F4DE1">
        <w:rPr>
          <w:szCs w:val="24"/>
          <w:b w:val="0"/>
          <w:i w:val="0"/>
          <w:sz w:val="24"/>
          <w:spacing w:val="0"/>
          <w:w w:val="100"/>
          <w:rFonts/>
          <w:caps w:val="0"/>
        </w:rPr>
        <w:t>observed.</w:t>
      </w:r>
    </w:p>
    <w:p w14:paraId="0137589A" w14:textId="77777777" w:rsidR="000E7B1A" w:rsidRDefault="000E7B1A" w:rsidP="006F4DE1">
      <w:pPr>
        <w:jc w:val="both"/>
        <w:spacing w:before="0" w:beforeAutospacing="0" w:after="160" w:afterAutospacing="0" w:lineRule="auto" w:line="360"/>
        <w:rPr>
          <w:szCs w:val="24"/>
          <w:b w:val="0"/>
          <w:i w:val="0"/>
          <w:sz w:val="24"/>
          <w:spacing w:val="0"/>
          <w:w w:val="100"/>
          <w:rFonts/>
          <w:caps w:val="0"/>
        </w:rPr>
        <w:snapToGrid w:val="0"/>
        <w:textAlignment w:val="baseline"/>
        <w:tabs>
          <w:tab w:val="left" w:pos="1947"/>
        </w:tabs>
      </w:pPr>
      <w:r>
        <w:drawing>
          <wp:inline distT="0" distB="0" distL="0" distR="0" wp14:anchorId="2E300AFC" wp14:editId="0422308E">
            <wp:extent cx="4504477" cy="3121735"/>
            <wp:effectExtent l="19050" t="0" r="0" b="0"/>
            <wp:docPr id="163" name="Picture 21" descr="C:\Users\Bukola\Desktop\flashCopy\Abeokuta fieldwork\fieldw pix\PC01014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Bukola\Desktop\flashCopy\Abeokuta fieldwork\fieldw pix\PC010144.JPG"/>
                    <pic:cNvPicPr>
                      <a:picLocks noChangeAspect="1" noChangeArrowheads="1"/>
                    </pic:cNvPicPr>
                  </pic:nvPicPr>
                  <pic:blipFill>
                    <a:blip r:embed="rId36" cstate="print"/>
                    <a:srcRect/>
                    <a:stretch>
                      <a:fillRect/>
                    </a:stretch>
                  </pic:blipFill>
                  <pic:spPr bwMode="auto">
                    <a:xfrm rot="0">
                      <a:off x="0" y="0"/>
                      <a:ext cx="4504477" cy="3121735"/>
                    </a:xfrm>
                    <a:prstGeom prst="rect">
                      <a:avLst/>
                    </a:prstGeom>
                    <a:noFill/>
                    <a:ln w="9525">
                      <a:noFill/>
                      <a:miter lim="800000"/>
                      <a:headEnd/>
                      <a:tailEnd/>
                    </a:ln>
                  </pic:spPr>
                </pic:pic>
              </a:graphicData>
            </a:graphic>
          </wp:inline>
        </w:drawing>
        <w:rPr>
          <w:szCs w:val="24"/>
          <w:lang w:val="en-GB" w:eastAsia="en-GB"/>
          <w:noProof/>
          <w:b w:val="0"/>
          <w:i w:val="0"/>
          <w:sz w:val="24"/>
          <w:spacing w:val="0"/>
          <w:w w:val="100"/>
          <w:rFonts/>
          <w:caps w:val="0"/>
        </w:rPr>
      </w:r>
    </w:p>
    <w:p w14:paraId="434EC87D" w14:textId="77777777" w:rsidR="004C672B" w:rsidRDefault="004C672B" w:rsidP="006F4DE1">
      <w:pPr>
        <w:jc w:val="both"/>
        <w:spacing w:before="0" w:beforeAutospacing="0" w:after="160" w:afterAutospacing="0" w:lineRule="auto" w:line="360"/>
        <w:rPr>
          <w:szCs w:val="24"/>
          <w:b w:val="0"/>
          <w:i w:val="0"/>
          <w:sz w:val="24"/>
          <w:spacing w:val="0"/>
          <w:w w:val="100"/>
          <w:rFonts/>
          <w:caps w:val="0"/>
        </w:rPr>
        <w:snapToGrid w:val="0"/>
        <w:textAlignment w:val="baseline"/>
        <w:tabs>
          <w:tab w:val="left" w:pos="1947"/>
        </w:tabs>
      </w:pPr>
      <w:r>
        <w:rPr>
          <w:szCs w:val="24"/>
          <w:b w:val="0"/>
          <w:i w:val="0"/>
          <w:sz w:val="24"/>
          <w:spacing w:val="0"/>
          <w:w w:val="100"/>
          <w:rFonts/>
          <w:caps w:val="0"/>
        </w:rPr>
        <w:t>Fig.</w:t>
      </w:r>
      <w:r>
        <w:rPr>
          <w:szCs w:val="24"/>
          <w:b w:val="0"/>
          <w:i w:val="0"/>
          <w:sz w:val="24"/>
          <w:spacing w:val="0"/>
          <w:w w:val="100"/>
          <w:rFonts/>
          <w:caps w:val="0"/>
        </w:rPr>
        <w:t> </w:t>
      </w:r>
      <w:r>
        <w:rPr>
          <w:szCs w:val="24"/>
          <w:b w:val="0"/>
          <w:i w:val="0"/>
          <w:sz w:val="24"/>
          <w:spacing w:val="0"/>
          <w:w w:val="100"/>
          <w:rFonts/>
          <w:caps w:val="0"/>
        </w:rPr>
        <w:t>4.19:</w:t>
      </w:r>
      <w:r>
        <w:rPr>
          <w:szCs w:val="24"/>
          <w:b w:val="0"/>
          <w:i w:val="0"/>
          <w:sz w:val="24"/>
          <w:spacing w:val="0"/>
          <w:w w:val="100"/>
          <w:rFonts/>
          <w:caps w:val="0"/>
        </w:rPr>
        <w:t> </w:t>
      </w:r>
      <w:r>
        <w:rPr>
          <w:szCs w:val="24"/>
          <w:b w:val="0"/>
          <w:i w:val="0"/>
          <w:sz w:val="24"/>
          <w:spacing w:val="0"/>
          <w:w w:val="100"/>
          <w:rFonts/>
          <w:caps w:val="0"/>
        </w:rPr>
        <w:t>Foliations</w:t>
      </w:r>
      <w:r>
        <w:rPr>
          <w:szCs w:val="24"/>
          <w:b w:val="0"/>
          <w:i w:val="0"/>
          <w:sz w:val="24"/>
          <w:spacing w:val="0"/>
          <w:w w:val="100"/>
          <w:rFonts/>
          <w:caps w:val="0"/>
        </w:rPr>
        <w:t> </w:t>
      </w:r>
      <w:r>
        <w:rPr>
          <w:szCs w:val="24"/>
          <w:b w:val="0"/>
          <w:i w:val="0"/>
          <w:sz w:val="24"/>
          <w:spacing w:val="0"/>
          <w:w w:val="100"/>
          <w:rFonts/>
          <w:caps w:val="0"/>
        </w:rPr>
        <w:t>on</w:t>
      </w:r>
      <w:r>
        <w:rPr>
          <w:szCs w:val="24"/>
          <w:b w:val="0"/>
          <w:i w:val="0"/>
          <w:sz w:val="24"/>
          <w:spacing w:val="0"/>
          <w:w w:val="100"/>
          <w:rFonts/>
          <w:caps w:val="0"/>
        </w:rPr>
        <w:t> </w:t>
      </w:r>
      <w:r>
        <w:rPr>
          <w:szCs w:val="24"/>
          <w:b w:val="0"/>
          <w:i w:val="0"/>
          <w:sz w:val="24"/>
          <w:spacing w:val="0"/>
          <w:w w:val="100"/>
          <w:rFonts/>
          <w:caps w:val="0"/>
        </w:rPr>
        <w:t>a</w:t>
      </w:r>
      <w:r>
        <w:rPr>
          <w:szCs w:val="24"/>
          <w:b w:val="0"/>
          <w:i w:val="0"/>
          <w:sz w:val="24"/>
          <w:spacing w:val="0"/>
          <w:w w:val="100"/>
          <w:rFonts/>
          <w:caps w:val="0"/>
        </w:rPr>
        <w:t> </w:t>
      </w:r>
      <w:r>
        <w:rPr>
          <w:szCs w:val="24"/>
          <w:b w:val="0"/>
          <w:i w:val="0"/>
          <w:sz w:val="24"/>
          <w:spacing w:val="0"/>
          <w:w w:val="100"/>
          <w:rFonts/>
          <w:caps w:val="0"/>
        </w:rPr>
        <w:t>gneissic</w:t>
      </w:r>
      <w:r>
        <w:rPr>
          <w:szCs w:val="24"/>
          <w:b w:val="0"/>
          <w:i w:val="0"/>
          <w:sz w:val="24"/>
          <w:spacing w:val="0"/>
          <w:w w:val="100"/>
          <w:rFonts/>
          <w:caps w:val="0"/>
        </w:rPr>
        <w:t> </w:t>
      </w:r>
      <w:r>
        <w:rPr>
          <w:szCs w:val="24"/>
          <w:b w:val="0"/>
          <w:i w:val="0"/>
          <w:sz w:val="24"/>
          <w:spacing w:val="0"/>
          <w:w w:val="100"/>
          <w:rFonts/>
          <w:caps w:val="0"/>
        </w:rPr>
        <w:t>outcrop</w:t>
      </w:r>
      <w:r>
        <w:rPr>
          <w:szCs w:val="24"/>
          <w:b w:val="0"/>
          <w:i w:val="0"/>
          <w:sz w:val="24"/>
          <w:spacing w:val="0"/>
          <w:w w:val="100"/>
          <w:rFonts/>
          <w:caps w:val="0"/>
        </w:rPr>
        <w:t> </w:t>
      </w:r>
      <w:r>
        <w:rPr>
          <w:szCs w:val="24"/>
          <w:b w:val="0"/>
          <w:i w:val="0"/>
          <w:sz w:val="24"/>
          <w:spacing w:val="0"/>
          <w:w w:val="100"/>
          <w:rFonts/>
          <w:caps w:val="0"/>
        </w:rPr>
        <w:t>(L29)</w:t>
      </w:r>
    </w:p>
    <w:p w14:paraId="406E3442" w14:textId="77777777" w:rsidR="000E7B1A" w:rsidRPr="006F4DE1" w:rsidRDefault="000E7B1A" w:rsidP="006F4DE1">
      <w:pPr>
        <w:jc w:val="both"/>
        <w:spacing w:before="0" w:beforeAutospacing="0" w:after="160" w:afterAutospacing="0" w:lineRule="auto" w:line="360"/>
        <w:rPr>
          <w:szCs w:val="24"/>
          <w:b w:val="0"/>
          <w:i w:val="0"/>
          <w:sz w:val="24"/>
          <w:spacing w:val="0"/>
          <w:w w:val="100"/>
          <w:rFonts/>
          <w:caps w:val="0"/>
        </w:rPr>
        <w:snapToGrid w:val="0"/>
        <w:textAlignment w:val="baseline"/>
        <w:tabs>
          <w:tab w:val="left" w:pos="1947"/>
        </w:tabs>
      </w:pPr>
      <w:r>
        <w:rPr>
          <w:b w:val="0"/>
          <w:i w:val="0"/>
          <w:sz w:val="24"/>
          <w:spacing w:val="0"/>
          <w:w w:val="100"/>
          <w:rFonts/>
          <w:caps w:val="0"/>
        </w:rPr>
        <w:t/>
      </w:r>
    </w:p>
    <w:p w14:paraId="5ED7ACE7" w14:textId="77777777" w:rsidR="00BE3379" w:rsidRPr="006F4DE1" w:rsidRDefault="00BE3379" w:rsidP="006F4DE1">
      <w:pPr>
        <w:jc w:val="both"/>
        <w:spacing w:before="0" w:beforeAutospacing="0" w:after="160" w:afterAutospacing="0" w:lineRule="auto" w:line="360"/>
        <w:rPr>
          <w:szCs w:val="24"/>
          <w:bCs/>
          <w:b w:val="1"/>
          <w:i w:val="0"/>
          <w:sz w:val="24"/>
          <w:spacing w:val="0"/>
          <w:w w:val="100"/>
          <w:rFonts/>
          <w:caps w:val="0"/>
        </w:rPr>
        <w:snapToGrid w:val="0"/>
        <w:textAlignment w:val="baseline"/>
        <w:tabs>
          <w:tab w:val="left" w:pos="1947"/>
        </w:tabs>
      </w:pPr>
      <w:r w:rsidRPr="006F4DE1">
        <w:rPr>
          <w:szCs w:val="24"/>
          <w:bCs/>
          <w:b w:val="1"/>
          <w:i w:val="0"/>
          <w:sz w:val="24"/>
          <w:spacing w:val="0"/>
          <w:w w:val="100"/>
          <w:rFonts/>
          <w:caps w:val="0"/>
        </w:rPr>
        <w:t>LOCATION</w:t>
      </w:r>
      <w:r w:rsidRPr="006F4DE1">
        <w:rPr>
          <w:szCs w:val="24"/>
          <w:bCs/>
          <w:b w:val="1"/>
          <w:i w:val="0"/>
          <w:sz w:val="24"/>
          <w:spacing w:val="0"/>
          <w:w w:val="100"/>
          <w:rFonts/>
          <w:caps w:val="0"/>
        </w:rPr>
        <w:t> </w:t>
      </w:r>
      <w:r w:rsidRPr="006F4DE1">
        <w:rPr>
          <w:szCs w:val="24"/>
          <w:bCs/>
          <w:b w:val="1"/>
          <w:i w:val="0"/>
          <w:sz w:val="24"/>
          <w:spacing w:val="0"/>
          <w:w w:val="100"/>
          <w:rFonts/>
          <w:caps w:val="0"/>
        </w:rPr>
        <w:t>30</w:t>
      </w:r>
    </w:p>
    <w:p w14:paraId="13110D76" w14:textId="77777777" w:rsidR="00BE3379" w:rsidRPr="006F4DE1" w:rsidRDefault="00BE3379" w:rsidP="006F4DE1">
      <w:pPr>
        <w:spacing w:before="0" w:beforeAutospacing="0" w:after="160" w:afterAutospacing="0" w:lineRule="auto" w:line="360"/>
        <w:rPr>
          <w:szCs w:val="24"/>
          <w:lang w:val="en-GB" w:eastAsia="en-GB"/>
          <w:b w:val="0"/>
          <w:i w:val="0"/>
          <w:color w:val="000000"/>
          <w:sz w:val="24"/>
          <w:spacing w:val="0"/>
          <w:w w:val="100"/>
          <w:rFonts w:eastAsia="Times New Roman"/>
          <w:caps w:val="0"/>
        </w:rPr>
        <w:snapToGrid w:val="0"/>
        <w:textAlignment w:val="baseline"/>
      </w:pPr>
      <w:r w:rsidRPr="006F4DE1">
        <w:rPr>
          <w:szCs w:val="24"/>
          <w:bCs/>
          <w:b w:val="1"/>
          <w:i w:val="0"/>
          <w:sz w:val="24"/>
          <w:spacing w:val="0"/>
          <w:w w:val="100"/>
          <w:rFonts/>
          <w:caps w:val="0"/>
        </w:rPr>
        <w:t>Coordinates;</w:t>
      </w:r>
      <w:r w:rsidRPr="006F4DE1">
        <w:rPr>
          <w:szCs w:val="24"/>
          <w:bCs/>
          <w:b w:val="1"/>
          <w:i w:val="0"/>
          <w:color w:val="000000"/>
          <w:sz w:val="24"/>
          <w:spacing w:val="0"/>
          <w:w w:val="100"/>
          <w:rFonts/>
          <w:caps w:val="0"/>
        </w:rPr>
        <w:t>  </w:t>
      </w:r>
      <w:r w:rsidR="00AF7676" w:rsidRPr="006F4DE1">
        <w:rPr>
          <w:szCs w:val="24"/>
          <w:bCs/>
          <w:b w:val="1"/>
          <w:i w:val="0"/>
          <w:color w:val="000000"/>
          <w:sz w:val="24"/>
          <w:spacing w:val="0"/>
          <w:w w:val="100"/>
          <w:rFonts/>
          <w:caps w:val="0"/>
        </w:rPr>
        <w:t> </w:t>
      </w:r>
      <w:r w:rsidR="00AF7676" w:rsidRPr="006F4DE1">
        <w:rPr>
          <w:szCs w:val="24"/>
          <w:bCs/>
          <w:lang w:val="en-GB" w:eastAsia="en-GB"/>
          <w:b w:val="1"/>
          <w:i w:val="0"/>
          <w:color w:val="000000"/>
          <w:sz w:val="24"/>
          <w:spacing w:val="0"/>
          <w:w w:val="100"/>
          <w:rFonts w:eastAsia="Times New Roman"/>
          <w:caps w:val="0"/>
        </w:rPr>
        <w:t>7.2079500,</w:t>
      </w:r>
      <w:r w:rsidR="00AF7676" w:rsidRPr="006F4DE1">
        <w:rPr>
          <w:szCs w:val="24"/>
          <w:bCs/>
          <w:lang w:val="en-GB" w:eastAsia="en-GB"/>
          <w:b w:val="1"/>
          <w:i w:val="0"/>
          <w:color w:val="000000"/>
          <w:sz w:val="24"/>
          <w:spacing w:val="0"/>
          <w:w w:val="100"/>
          <w:rFonts w:eastAsia="Times New Roman"/>
          <w:caps w:val="0"/>
        </w:rPr>
        <w:t> </w:t>
      </w:r>
      <w:r w:rsidR="00AF7676" w:rsidRPr="006F4DE1">
        <w:rPr>
          <w:szCs w:val="24"/>
          <w:bCs/>
          <w:lang w:val="en-GB" w:eastAsia="en-GB"/>
          <w:b w:val="1"/>
          <w:i w:val="0"/>
          <w:color w:val="000000"/>
          <w:sz w:val="24"/>
          <w:spacing w:val="0"/>
          <w:w w:val="100"/>
          <w:rFonts w:eastAsia="Times New Roman"/>
          <w:caps w:val="0"/>
        </w:rPr>
        <w:t>3.3332833</w:t>
      </w:r>
    </w:p>
    <w:p w14:paraId="103E1ECB" w14:textId="77777777" w:rsidR="00BE3379" w:rsidRPr="006F4DE1" w:rsidRDefault="00BE3379" w:rsidP="006F4DE1">
      <w:pPr>
        <w:spacing w:before="0" w:beforeAutospacing="0" w:after="160" w:afterAutospacing="0" w:lineRule="auto" w:line="360"/>
        <w:rPr>
          <w:szCs w:val="24"/>
          <w:bCs/>
          <w:b w:val="1"/>
          <w:i w:val="0"/>
          <w:sz w:val="24"/>
          <w:spacing w:val="0"/>
          <w:w w:val="100"/>
          <w:rFonts/>
          <w:caps w:val="0"/>
        </w:rPr>
        <w:snapToGrid w:val="0"/>
        <w:textAlignment w:val="baseline"/>
      </w:pPr>
      <w:r w:rsidRPr="006F4DE1">
        <w:rPr>
          <w:szCs w:val="24"/>
          <w:bCs/>
          <w:b w:val="1"/>
          <w:i w:val="0"/>
          <w:sz w:val="24"/>
          <w:spacing w:val="0"/>
          <w:w w:val="100"/>
          <w:rFonts/>
          <w:caps w:val="0"/>
        </w:rPr>
        <w:t>Weather:</w:t>
      </w:r>
      <w:r w:rsidRPr="006F4DE1">
        <w:rPr>
          <w:szCs w:val="24"/>
          <w:bCs/>
          <w:b w:val="1"/>
          <w:i w:val="0"/>
          <w:sz w:val="24"/>
          <w:spacing w:val="0"/>
          <w:w w:val="100"/>
          <w:rFonts/>
          <w:caps w:val="0"/>
        </w:rPr>
        <w:t> </w:t>
      </w:r>
      <w:r w:rsidRPr="006F4DE1">
        <w:rPr>
          <w:szCs w:val="24"/>
          <w:bCs/>
          <w:b w:val="1"/>
          <w:i w:val="0"/>
          <w:sz w:val="24"/>
          <w:spacing w:val="0"/>
          <w:w w:val="100"/>
          <w:rFonts/>
          <w:caps w:val="0"/>
        </w:rPr>
        <w:t>34</w:t>
      </w:r>
      <w:r w:rsidRPr="006F4DE1">
        <w:rPr>
          <w:szCs w:val="24"/>
          <w:bCs/>
          <w:b w:val="1"/>
          <w:i w:val="0"/>
          <w:sz w:val="24"/>
          <w:spacing w:val="0"/>
          <w:w w:val="100"/>
          <w:vertAlign w:val="superscript"/>
          <w:rFonts/>
          <w:caps w:val="0"/>
        </w:rPr>
        <w:t>o</w:t>
      </w:r>
      <w:r w:rsidRPr="006F4DE1">
        <w:rPr>
          <w:szCs w:val="24"/>
          <w:bCs/>
          <w:b w:val="1"/>
          <w:i w:val="0"/>
          <w:sz w:val="24"/>
          <w:spacing w:val="0"/>
          <w:w w:val="100"/>
          <w:rFonts/>
          <w:caps w:val="0"/>
        </w:rPr>
        <w:t>C,</w:t>
      </w:r>
      <w:r w:rsidRPr="006F4DE1">
        <w:rPr>
          <w:szCs w:val="24"/>
          <w:bCs/>
          <w:b w:val="1"/>
          <w:i w:val="0"/>
          <w:sz w:val="24"/>
          <w:spacing w:val="0"/>
          <w:w w:val="100"/>
          <w:rFonts/>
          <w:caps w:val="0"/>
        </w:rPr>
        <w:t> </w:t>
      </w:r>
      <w:r w:rsidRPr="006F4DE1">
        <w:rPr>
          <w:szCs w:val="24"/>
          <w:bCs/>
          <w:b w:val="1"/>
          <w:i w:val="0"/>
          <w:sz w:val="24"/>
          <w:spacing w:val="0"/>
          <w:w w:val="100"/>
          <w:rFonts/>
          <w:caps w:val="0"/>
        </w:rPr>
        <w:t>sunny</w:t>
      </w:r>
    </w:p>
    <w:p w14:paraId="3A300AB1" w14:textId="77777777" w:rsidR="00BE3379" w:rsidRPr="006F4DE1" w:rsidRDefault="00BE3379" w:rsidP="006F4DE1">
      <w:pPr>
        <w:spacing w:before="0" w:beforeAutospacing="0" w:after="160" w:afterAutospacing="0" w:lineRule="auto" w:line="360"/>
        <w:rPr>
          <w:szCs w:val="24"/>
          <w:bCs/>
          <w:b w:val="1"/>
          <w:i w:val="0"/>
          <w:sz w:val="24"/>
          <w:spacing w:val="0"/>
          <w:w w:val="100"/>
          <w:rFonts/>
          <w:caps w:val="0"/>
        </w:rPr>
        <w:snapToGrid w:val="0"/>
        <w:textAlignment w:val="baseline"/>
      </w:pPr>
      <w:r w:rsidRPr="006F4DE1">
        <w:rPr>
          <w:szCs w:val="24"/>
          <w:bCs/>
          <w:b w:val="1"/>
          <w:i w:val="0"/>
          <w:sz w:val="24"/>
          <w:spacing w:val="0"/>
          <w:w w:val="100"/>
          <w:rFonts/>
          <w:caps w:val="0"/>
        </w:rPr>
        <w:t>Altitude:</w:t>
      </w:r>
      <w:r w:rsidRPr="006F4DE1">
        <w:rPr>
          <w:szCs w:val="24"/>
          <w:bCs/>
          <w:b w:val="1"/>
          <w:i w:val="0"/>
          <w:sz w:val="24"/>
          <w:spacing w:val="0"/>
          <w:w w:val="100"/>
          <w:rFonts/>
          <w:caps w:val="0"/>
        </w:rPr>
        <w:t> </w:t>
      </w:r>
      <w:r w:rsidRPr="006F4DE1">
        <w:rPr>
          <w:szCs w:val="24"/>
          <w:bCs/>
          <w:b w:val="1"/>
          <w:i w:val="0"/>
          <w:sz w:val="24"/>
          <w:spacing w:val="0"/>
          <w:w w:val="100"/>
          <w:rFonts/>
          <w:caps w:val="0"/>
        </w:rPr>
        <w:t>34m</w:t>
      </w:r>
      <w:r w:rsidRPr="006F4DE1">
        <w:rPr>
          <w:szCs w:val="24"/>
          <w:bCs/>
          <w:b w:val="1"/>
          <w:i w:val="0"/>
          <w:sz w:val="24"/>
          <w:spacing w:val="0"/>
          <w:w w:val="100"/>
          <w:rFonts/>
          <w:caps w:val="0"/>
        </w:rPr>
        <w:t> </w:t>
      </w:r>
      <w:r w:rsidRPr="006F4DE1">
        <w:rPr>
          <w:szCs w:val="24"/>
          <w:bCs/>
          <w:b w:val="1"/>
          <w:i w:val="0"/>
          <w:sz w:val="24"/>
          <w:spacing w:val="0"/>
          <w:w w:val="100"/>
          <w:rFonts/>
          <w:caps w:val="0"/>
        </w:rPr>
        <w:t>Above</w:t>
      </w:r>
      <w:r w:rsidRPr="006F4DE1">
        <w:rPr>
          <w:szCs w:val="24"/>
          <w:bCs/>
          <w:b w:val="1"/>
          <w:i w:val="0"/>
          <w:sz w:val="24"/>
          <w:spacing w:val="0"/>
          <w:w w:val="100"/>
          <w:rFonts/>
          <w:caps w:val="0"/>
        </w:rPr>
        <w:t> </w:t>
      </w:r>
      <w:r w:rsidRPr="006F4DE1">
        <w:rPr>
          <w:szCs w:val="24"/>
          <w:bCs/>
          <w:b w:val="1"/>
          <w:i w:val="0"/>
          <w:sz w:val="24"/>
          <w:spacing w:val="0"/>
          <w:w w:val="100"/>
          <w:rFonts/>
          <w:caps w:val="0"/>
        </w:rPr>
        <w:t>MSL</w:t>
      </w:r>
    </w:p>
    <w:p w14:paraId="601703F0" w14:textId="77777777" w:rsidR="00BE3379" w:rsidRPr="006F4DE1" w:rsidRDefault="00BE3379" w:rsidP="004C7298">
      <w:pPr>
        <w:spacing w:before="0" w:beforeAutospacing="0" w:after="160" w:afterAutospacing="0" w:lineRule="auto" w:line="360"/>
        <w:rPr>
          <w:szCs w:val="24"/>
          <w:bCs/>
          <w:b w:val="1"/>
          <w:i w:val="0"/>
          <w:sz w:val="24"/>
          <w:spacing w:val="0"/>
          <w:w w:val="100"/>
          <w:rFonts/>
          <w:caps w:val="0"/>
        </w:rPr>
        <w:snapToGrid w:val="0"/>
        <w:textAlignment w:val="baseline"/>
      </w:pPr>
      <w:r w:rsidRPr="006F4DE1">
        <w:rPr>
          <w:szCs w:val="24"/>
          <w:bCs/>
          <w:b w:val="1"/>
          <w:i w:val="0"/>
          <w:sz w:val="24"/>
          <w:spacing w:val="0"/>
          <w:w w:val="100"/>
          <w:rFonts/>
          <w:caps w:val="0"/>
        </w:rPr>
        <w:t>Strike//Dip</w:t>
      </w:r>
      <w:r w:rsidRPr="006F4DE1">
        <w:rPr>
          <w:szCs w:val="24"/>
          <w:bCs/>
          <w:b w:val="1"/>
          <w:i w:val="0"/>
          <w:sz w:val="24"/>
          <w:spacing w:val="0"/>
          <w:w w:val="100"/>
          <w:rFonts/>
          <w:caps w:val="0"/>
        </w:rPr>
        <w:t> </w:t>
      </w:r>
      <w:r w:rsidRPr="006F4DE1">
        <w:rPr>
          <w:szCs w:val="24"/>
          <w:bCs/>
          <w:b w:val="1"/>
          <w:i w:val="0"/>
          <w:sz w:val="24"/>
          <w:spacing w:val="0"/>
          <w:w w:val="100"/>
          <w:rFonts/>
          <w:caps w:val="0"/>
        </w:rPr>
        <w:t>of</w:t>
      </w:r>
      <w:r w:rsidRPr="006F4DE1">
        <w:rPr>
          <w:szCs w:val="24"/>
          <w:bCs/>
          <w:b w:val="1"/>
          <w:i w:val="0"/>
          <w:sz w:val="24"/>
          <w:spacing w:val="0"/>
          <w:w w:val="100"/>
          <w:rFonts/>
          <w:caps w:val="0"/>
        </w:rPr>
        <w:t> </w:t>
      </w:r>
      <w:r w:rsidRPr="006F4DE1">
        <w:rPr>
          <w:szCs w:val="24"/>
          <w:bCs/>
          <w:b w:val="1"/>
          <w:i w:val="0"/>
          <w:sz w:val="24"/>
          <w:spacing w:val="0"/>
          <w:w w:val="100"/>
          <w:rFonts/>
          <w:caps w:val="0"/>
        </w:rPr>
        <w:t>foliation:</w:t>
      </w:r>
      <w:r w:rsidRPr="006F4DE1">
        <w:rPr>
          <w:szCs w:val="24"/>
          <w:bCs/>
          <w:b w:val="1"/>
          <w:i w:val="0"/>
          <w:sz w:val="24"/>
          <w:spacing w:val="0"/>
          <w:w w:val="100"/>
          <w:rFonts/>
          <w:caps w:val="0"/>
        </w:rPr>
        <w:t> </w:t>
      </w:r>
      <w:r w:rsidRPr="006F4DE1">
        <w:rPr>
          <w:szCs w:val="24"/>
          <w:bCs/>
          <w:b w:val="1"/>
          <w:i w:val="0"/>
          <w:sz w:val="24"/>
          <w:spacing w:val="0"/>
          <w:w w:val="100"/>
          <w:rFonts/>
          <w:caps w:val="0"/>
        </w:rPr>
        <w:t>132</w:t>
      </w:r>
      <w:r w:rsidRPr="006F4DE1">
        <w:rPr>
          <w:szCs w:val="24"/>
          <w:bCs/>
          <w:b w:val="1"/>
          <w:i w:val="0"/>
          <w:sz w:val="24"/>
          <w:spacing w:val="0"/>
          <w:w w:val="100"/>
          <w:vertAlign w:val="superscript"/>
          <w:rFonts/>
          <w:caps w:val="0"/>
        </w:rPr>
        <w:t>o</w:t>
      </w:r>
      <w:r w:rsidRPr="006F4DE1">
        <w:rPr>
          <w:szCs w:val="24"/>
          <w:bCs/>
          <w:b w:val="1"/>
          <w:i w:val="0"/>
          <w:sz w:val="24"/>
          <w:spacing w:val="0"/>
          <w:w w:val="100"/>
          <w:rFonts/>
          <w:caps w:val="0"/>
        </w:rPr>
        <w:t>//28.8</w:t>
      </w:r>
      <w:r w:rsidRPr="006F4DE1">
        <w:rPr>
          <w:szCs w:val="24"/>
          <w:bCs/>
          <w:b w:val="1"/>
          <w:i w:val="0"/>
          <w:sz w:val="24"/>
          <w:spacing w:val="0"/>
          <w:w w:val="100"/>
          <w:vertAlign w:val="superscript"/>
          <w:rFonts/>
          <w:caps w:val="0"/>
        </w:rPr>
        <w:t>o</w:t>
      </w:r>
      <w:r w:rsidRPr="006F4DE1">
        <w:rPr>
          <w:szCs w:val="24"/>
          <w:bCs/>
          <w:b w:val="1"/>
          <w:i w:val="0"/>
          <w:sz w:val="24"/>
          <w:spacing w:val="0"/>
          <w:w w:val="100"/>
          <w:rFonts/>
          <w:caps w:val="0"/>
        </w:rPr>
        <w:t>E</w:t>
      </w:r>
    </w:p>
    <w:p w14:paraId="6DFEEDA5" w14:textId="77777777" w:rsidR="00BE3379" w:rsidRPr="006F4DE1" w:rsidRDefault="00BE3379" w:rsidP="006F4DE1">
      <w:pPr>
        <w:spacing w:before="0" w:beforeAutospacing="0" w:after="160" w:afterAutospacing="0" w:lineRule="auto" w:line="360"/>
        <w:rPr>
          <w:szCs w:val="24"/>
          <w:b w:val="0"/>
          <w:i w:val="0"/>
          <w:sz w:val="24"/>
          <w:spacing w:val="0"/>
          <w:w w:val="100"/>
          <w:rFonts/>
          <w:caps w:val="0"/>
        </w:rPr>
        <w:snapToGrid w:val="0"/>
        <w:textAlignment w:val="baseline"/>
      </w:pPr>
      <w:r w:rsidRPr="006F4DE1">
        <w:rPr>
          <w:szCs w:val="24"/>
          <w:bCs/>
          <w:b w:val="1"/>
          <w:i w:val="0"/>
          <w:sz w:val="24"/>
          <w:spacing w:val="0"/>
          <w:w w:val="100"/>
          <w:rFonts/>
          <w:caps w:val="0"/>
        </w:rPr>
        <w:t>Outcrop</w:t>
      </w:r>
      <w:r w:rsidRPr="006F4DE1">
        <w:rPr>
          <w:szCs w:val="24"/>
          <w:bCs/>
          <w:b w:val="1"/>
          <w:i w:val="0"/>
          <w:sz w:val="24"/>
          <w:spacing w:val="0"/>
          <w:w w:val="100"/>
          <w:rFonts/>
          <w:caps w:val="0"/>
        </w:rPr>
        <w:t> </w:t>
      </w:r>
      <w:r w:rsidRPr="006F4DE1">
        <w:rPr>
          <w:szCs w:val="24"/>
          <w:bCs/>
          <w:b w:val="1"/>
          <w:i w:val="0"/>
          <w:sz w:val="24"/>
          <w:spacing w:val="0"/>
          <w:w w:val="100"/>
          <w:rFonts/>
          <w:caps w:val="0"/>
        </w:rPr>
        <w:t>name</w:t>
      </w:r>
      <w:r w:rsidRPr="006F4DE1">
        <w:rPr>
          <w:szCs w:val="24"/>
          <w:b w:val="0"/>
          <w:i w:val="0"/>
          <w:sz w:val="24"/>
          <w:spacing w:val="0"/>
          <w:w w:val="100"/>
          <w:rFonts/>
          <w:caps w:val="0"/>
        </w:rPr>
        <w:t>:</w:t>
      </w:r>
      <w:r w:rsidRPr="006F4DE1">
        <w:rPr>
          <w:szCs w:val="24"/>
          <w:b w:val="0"/>
          <w:i w:val="0"/>
          <w:sz w:val="24"/>
          <w:spacing w:val="0"/>
          <w:w w:val="100"/>
          <w:rFonts/>
          <w:caps w:val="0"/>
        </w:rPr>
        <w:t> </w:t>
      </w:r>
      <w:r w:rsidRPr="006F4DE1">
        <w:rPr>
          <w:szCs w:val="24"/>
          <w:b w:val="0"/>
          <w:i w:val="0"/>
          <w:sz w:val="24"/>
          <w:spacing w:val="0"/>
          <w:w w:val="100"/>
          <w:rFonts/>
          <w:caps w:val="0"/>
        </w:rPr>
        <w:t>Gneiss</w:t>
      </w:r>
    </w:p>
    <w:p w14:paraId="67EFBC83" w14:textId="77777777" w:rsidR="00BE3379" w:rsidRPr="006F4DE1" w:rsidRDefault="00BE3379" w:rsidP="006F4DE1">
      <w:pPr>
        <w:jc w:val="both"/>
        <w:spacing w:before="0" w:beforeAutospacing="0" w:after="160" w:afterAutospacing="0" w:lineRule="auto" w:line="360"/>
        <w:rPr>
          <w:szCs w:val="24"/>
          <w:b w:val="0"/>
          <w:i w:val="0"/>
          <w:sz w:val="24"/>
          <w:spacing w:val="0"/>
          <w:w w:val="100"/>
          <w:rFonts/>
          <w:caps w:val="0"/>
        </w:rPr>
        <w:snapToGrid w:val="0"/>
        <w:textAlignment w:val="baseline"/>
        <w:tabs>
          <w:tab w:val="left" w:pos="1947"/>
        </w:tabs>
      </w:pPr>
      <w:r w:rsidRPr="006F4DE1">
        <w:rPr>
          <w:szCs w:val="24"/>
          <w:bCs/>
          <w:b w:val="1"/>
          <w:i w:val="0"/>
          <w:sz w:val="24"/>
          <w:spacing w:val="0"/>
          <w:w w:val="100"/>
          <w:rFonts/>
          <w:caps w:val="0"/>
        </w:rPr>
        <w:t>Description</w:t>
      </w:r>
      <w:r w:rsidRPr="006F4DE1">
        <w:rPr>
          <w:szCs w:val="24"/>
          <w:b w:val="0"/>
          <w:i w:val="0"/>
          <w:sz w:val="24"/>
          <w:spacing w:val="0"/>
          <w:w w:val="100"/>
          <w:rFonts/>
          <w:caps w:val="0"/>
        </w:rPr>
        <w:t>:</w:t>
      </w:r>
      <w:r w:rsidRPr="006F4DE1">
        <w:rPr>
          <w:szCs w:val="24"/>
          <w:b w:val="0"/>
          <w:i w:val="0"/>
          <w:sz w:val="24"/>
          <w:spacing w:val="0"/>
          <w:w w:val="100"/>
          <w:rFonts/>
          <w:caps w:val="0"/>
        </w:rPr>
        <w:t> </w:t>
      </w:r>
      <w:r w:rsidRPr="006F4DE1">
        <w:rPr>
          <w:szCs w:val="24"/>
          <w:b w:val="0"/>
          <w:i w:val="0"/>
          <w:sz w:val="24"/>
          <w:spacing w:val="0"/>
          <w:w w:val="100"/>
          <w:rFonts/>
          <w:caps w:val="0"/>
        </w:rPr>
        <w:t>A</w:t>
      </w:r>
      <w:r w:rsidRPr="006F4DE1">
        <w:rPr>
          <w:szCs w:val="24"/>
          <w:b w:val="0"/>
          <w:i w:val="0"/>
          <w:sz w:val="24"/>
          <w:spacing w:val="0"/>
          <w:w w:val="100"/>
          <w:rFonts/>
          <w:caps w:val="0"/>
        </w:rPr>
        <w:t> </w:t>
      </w:r>
      <w:r w:rsidRPr="006F4DE1">
        <w:rPr>
          <w:szCs w:val="24"/>
          <w:b w:val="0"/>
          <w:i w:val="0"/>
          <w:sz w:val="24"/>
          <w:spacing w:val="0"/>
          <w:w w:val="100"/>
          <w:rFonts/>
          <w:caps w:val="0"/>
        </w:rPr>
        <w:t>low-lying</w:t>
      </w:r>
      <w:r w:rsidRPr="006F4DE1">
        <w:rPr>
          <w:szCs w:val="24"/>
          <w:b w:val="0"/>
          <w:i w:val="0"/>
          <w:sz w:val="24"/>
          <w:spacing w:val="0"/>
          <w:w w:val="100"/>
          <w:rFonts/>
          <w:caps w:val="0"/>
        </w:rPr>
        <w:t> </w:t>
      </w:r>
      <w:r w:rsidRPr="006F4DE1">
        <w:rPr>
          <w:szCs w:val="24"/>
          <w:b w:val="0"/>
          <w:i w:val="0"/>
          <w:sz w:val="24"/>
          <w:spacing w:val="0"/>
          <w:w w:val="100"/>
          <w:rFonts/>
          <w:caps w:val="0"/>
        </w:rPr>
        <w:t>gneiss</w:t>
      </w:r>
      <w:r w:rsidRPr="006F4DE1">
        <w:rPr>
          <w:szCs w:val="24"/>
          <w:b w:val="0"/>
          <w:i w:val="0"/>
          <w:sz w:val="24"/>
          <w:spacing w:val="0"/>
          <w:w w:val="100"/>
          <w:rFonts/>
          <w:caps w:val="0"/>
        </w:rPr>
        <w:t> </w:t>
      </w:r>
      <w:r w:rsidRPr="006F4DE1">
        <w:rPr>
          <w:szCs w:val="24"/>
          <w:b w:val="0"/>
          <w:i w:val="0"/>
          <w:sz w:val="24"/>
          <w:spacing w:val="0"/>
          <w:w w:val="100"/>
          <w:rFonts/>
          <w:caps w:val="0"/>
        </w:rPr>
        <w:t>being</w:t>
      </w:r>
      <w:r w:rsidRPr="006F4DE1">
        <w:rPr>
          <w:szCs w:val="24"/>
          <w:b w:val="0"/>
          <w:i w:val="0"/>
          <w:sz w:val="24"/>
          <w:spacing w:val="0"/>
          <w:w w:val="100"/>
          <w:rFonts/>
          <w:caps w:val="0"/>
        </w:rPr>
        <w:t> </w:t>
      </w:r>
      <w:r w:rsidRPr="006F4DE1">
        <w:rPr>
          <w:szCs w:val="24"/>
          <w:b w:val="0"/>
          <w:i w:val="0"/>
          <w:sz w:val="24"/>
          <w:spacing w:val="0"/>
          <w:w w:val="100"/>
          <w:rFonts/>
          <w:caps w:val="0"/>
        </w:rPr>
        <w:t>highly</w:t>
      </w:r>
      <w:r w:rsidRPr="006F4DE1">
        <w:rPr>
          <w:szCs w:val="24"/>
          <w:b w:val="0"/>
          <w:i w:val="0"/>
          <w:sz w:val="24"/>
          <w:spacing w:val="0"/>
          <w:w w:val="100"/>
          <w:rFonts/>
          <w:caps w:val="0"/>
        </w:rPr>
        <w:t> </w:t>
      </w:r>
      <w:r w:rsidRPr="006F4DE1">
        <w:rPr>
          <w:szCs w:val="24"/>
          <w:b w:val="0"/>
          <w:i w:val="0"/>
          <w:sz w:val="24"/>
          <w:spacing w:val="0"/>
          <w:w w:val="100"/>
          <w:rFonts/>
          <w:caps w:val="0"/>
        </w:rPr>
        <w:t>foliated.</w:t>
      </w:r>
      <w:r w:rsidRPr="006F4DE1">
        <w:rPr>
          <w:szCs w:val="24"/>
          <w:b w:val="0"/>
          <w:i w:val="0"/>
          <w:sz w:val="24"/>
          <w:spacing w:val="0"/>
          <w:w w:val="100"/>
          <w:rFonts/>
          <w:caps w:val="0"/>
        </w:rPr>
        <w:t> </w:t>
      </w:r>
      <w:r w:rsidRPr="006F4DE1">
        <w:rPr>
          <w:szCs w:val="24"/>
          <w:b w:val="0"/>
          <w:i w:val="0"/>
          <w:sz w:val="24"/>
          <w:spacing w:val="0"/>
          <w:w w:val="100"/>
          <w:rFonts/>
          <w:caps w:val="0"/>
        </w:rPr>
        <w:t>Quarts</w:t>
      </w:r>
      <w:r w:rsidRPr="006F4DE1">
        <w:rPr>
          <w:szCs w:val="24"/>
          <w:b w:val="0"/>
          <w:i w:val="0"/>
          <w:sz w:val="24"/>
          <w:spacing w:val="0"/>
          <w:w w:val="100"/>
          <w:rFonts/>
          <w:caps w:val="0"/>
        </w:rPr>
        <w:t> </w:t>
      </w:r>
      <w:r w:rsidRPr="006F4DE1">
        <w:rPr>
          <w:szCs w:val="24"/>
          <w:b w:val="0"/>
          <w:i w:val="0"/>
          <w:sz w:val="24"/>
          <w:spacing w:val="0"/>
          <w:w w:val="100"/>
          <w:rFonts/>
          <w:caps w:val="0"/>
        </w:rPr>
        <w:t>veins</w:t>
      </w:r>
      <w:r w:rsidRPr="006F4DE1">
        <w:rPr>
          <w:szCs w:val="24"/>
          <w:b w:val="0"/>
          <w:i w:val="0"/>
          <w:sz w:val="24"/>
          <w:spacing w:val="0"/>
          <w:w w:val="100"/>
          <w:rFonts/>
          <w:caps w:val="0"/>
        </w:rPr>
        <w:t> </w:t>
      </w:r>
      <w:r w:rsidRPr="006F4DE1">
        <w:rPr>
          <w:szCs w:val="24"/>
          <w:b w:val="0"/>
          <w:i w:val="0"/>
          <w:sz w:val="24"/>
          <w:spacing w:val="0"/>
          <w:w w:val="100"/>
          <w:rFonts/>
          <w:caps w:val="0"/>
        </w:rPr>
        <w:t>were</w:t>
      </w:r>
      <w:r w:rsidRPr="006F4DE1">
        <w:rPr>
          <w:szCs w:val="24"/>
          <w:b w:val="0"/>
          <w:i w:val="0"/>
          <w:sz w:val="24"/>
          <w:spacing w:val="0"/>
          <w:w w:val="100"/>
          <w:rFonts/>
          <w:caps w:val="0"/>
        </w:rPr>
        <w:t> </w:t>
      </w:r>
      <w:r w:rsidRPr="006F4DE1">
        <w:rPr>
          <w:szCs w:val="24"/>
          <w:b w:val="0"/>
          <w:i w:val="0"/>
          <w:sz w:val="24"/>
          <w:spacing w:val="0"/>
          <w:w w:val="100"/>
          <w:rFonts/>
          <w:caps w:val="0"/>
        </w:rPr>
        <w:t>also</w:t>
      </w:r>
      <w:r w:rsidRPr="006F4DE1">
        <w:rPr>
          <w:szCs w:val="24"/>
          <w:b w:val="0"/>
          <w:i w:val="0"/>
          <w:sz w:val="24"/>
          <w:spacing w:val="0"/>
          <w:w w:val="100"/>
          <w:rFonts/>
          <w:caps w:val="0"/>
        </w:rPr>
        <w:t> </w:t>
      </w:r>
      <w:r w:rsidRPr="006F4DE1">
        <w:rPr>
          <w:szCs w:val="24"/>
          <w:b w:val="0"/>
          <w:i w:val="0"/>
          <w:sz w:val="24"/>
          <w:spacing w:val="0"/>
          <w:w w:val="100"/>
          <w:rFonts/>
          <w:caps w:val="0"/>
        </w:rPr>
        <w:t>observed.</w:t>
      </w:r>
    </w:p>
    <w:p w14:paraId="731FEB3E" w14:textId="77777777" w:rsidR="00BE3379" w:rsidRPr="006F4DE1" w:rsidRDefault="00BE3379" w:rsidP="006F4DE1">
      <w:pPr>
        <w:jc w:val="both"/>
        <w:spacing w:before="0" w:beforeAutospacing="0" w:after="160" w:afterAutospacing="0" w:lineRule="auto" w:line="360"/>
        <w:rPr>
          <w:szCs w:val="24"/>
          <w:b w:val="0"/>
          <w:i w:val="0"/>
          <w:sz w:val="24"/>
          <w:spacing w:val="0"/>
          <w:w w:val="100"/>
          <w:rFonts/>
          <w:caps w:val="0"/>
        </w:rPr>
        <w:snapToGrid w:val="0"/>
        <w:textAlignment w:val="baseline"/>
        <w:tabs>
          <w:tab w:val="left" w:pos="1947"/>
        </w:tabs>
      </w:pPr>
      <w:r>
        <w:rPr>
          <w:b w:val="0"/>
          <w:i w:val="0"/>
          <w:sz w:val="24"/>
          <w:spacing w:val="0"/>
          <w:w w:val="100"/>
          <w:rFonts/>
          <w:caps w:val="0"/>
        </w:rPr>
        <w:t/>
      </w:r>
    </w:p>
    <w:p w14:paraId="2A909AD1" w14:textId="77777777" w:rsidR="00187B28" w:rsidRPr="006F4DE1" w:rsidRDefault="00187B28" w:rsidP="006F4DE1">
      <w:pPr>
        <w:jc w:val="both"/>
        <w:spacing w:before="0" w:beforeAutospacing="0" w:after="160" w:afterAutospacing="0" w:lineRule="auto" w:line="360"/>
        <w:rPr>
          <w:szCs w:val="24"/>
          <w:bCs/>
          <w:b w:val="1"/>
          <w:i w:val="0"/>
          <w:sz w:val="24"/>
          <w:spacing w:val="0"/>
          <w:w w:val="100"/>
          <w:rFonts/>
          <w:caps w:val="0"/>
        </w:rPr>
        <w:snapToGrid w:val="0"/>
        <w:textAlignment w:val="baseline"/>
        <w:tabs>
          <w:tab w:val="left" w:pos="1947"/>
        </w:tabs>
      </w:pPr>
      <w:r w:rsidRPr="006F4DE1">
        <w:rPr>
          <w:szCs w:val="24"/>
          <w:bCs/>
          <w:b w:val="1"/>
          <w:i w:val="0"/>
          <w:sz w:val="24"/>
          <w:spacing w:val="0"/>
          <w:w w:val="100"/>
          <w:rFonts/>
          <w:caps w:val="0"/>
        </w:rPr>
        <w:t>LOCATION</w:t>
      </w:r>
      <w:r w:rsidRPr="006F4DE1">
        <w:rPr>
          <w:szCs w:val="24"/>
          <w:bCs/>
          <w:b w:val="1"/>
          <w:i w:val="0"/>
          <w:sz w:val="24"/>
          <w:spacing w:val="0"/>
          <w:w w:val="100"/>
          <w:rFonts/>
          <w:caps w:val="0"/>
        </w:rPr>
        <w:t> </w:t>
      </w:r>
      <w:r w:rsidRPr="006F4DE1">
        <w:rPr>
          <w:szCs w:val="24"/>
          <w:bCs/>
          <w:b w:val="1"/>
          <w:i w:val="0"/>
          <w:sz w:val="24"/>
          <w:spacing w:val="0"/>
          <w:w w:val="100"/>
          <w:rFonts/>
          <w:caps w:val="0"/>
        </w:rPr>
        <w:t>31</w:t>
      </w:r>
    </w:p>
    <w:p w14:paraId="08900FFB" w14:textId="77777777" w:rsidR="00187B28" w:rsidRPr="006F4DE1" w:rsidRDefault="00187B28" w:rsidP="006F4DE1">
      <w:pPr>
        <w:spacing w:before="0" w:beforeAutospacing="0" w:after="160" w:afterAutospacing="0" w:lineRule="auto" w:line="360"/>
        <w:rPr>
          <w:szCs w:val="24"/>
          <w:lang w:val="en-GB" w:eastAsia="en-GB"/>
          <w:b w:val="0"/>
          <w:i w:val="0"/>
          <w:color w:val="000000"/>
          <w:sz w:val="24"/>
          <w:spacing w:val="0"/>
          <w:w w:val="100"/>
          <w:rFonts w:eastAsia="Times New Roman"/>
          <w:caps w:val="0"/>
        </w:rPr>
        <w:snapToGrid w:val="0"/>
        <w:textAlignment w:val="baseline"/>
      </w:pPr>
      <w:r w:rsidRPr="006F4DE1">
        <w:rPr>
          <w:szCs w:val="24"/>
          <w:bCs/>
          <w:b w:val="1"/>
          <w:i w:val="0"/>
          <w:sz w:val="24"/>
          <w:spacing w:val="0"/>
          <w:w w:val="100"/>
          <w:rFonts/>
          <w:caps w:val="0"/>
        </w:rPr>
        <w:t>Coordinates;</w:t>
      </w:r>
      <w:r w:rsidRPr="006F4DE1">
        <w:rPr>
          <w:szCs w:val="24"/>
          <w:b w:val="0"/>
          <w:i w:val="0"/>
          <w:color w:val="000000"/>
          <w:sz w:val="24"/>
          <w:spacing w:val="0"/>
          <w:w w:val="100"/>
          <w:rFonts/>
          <w:caps w:val="0"/>
        </w:rPr>
        <w:t>  </w:t>
      </w:r>
      <w:r w:rsidRPr="006F4DE1">
        <w:rPr>
          <w:szCs w:val="24"/>
          <w:bCs/>
          <w:lang w:val="en-GB" w:eastAsia="en-GB"/>
          <w:b w:val="1"/>
          <w:i w:val="0"/>
          <w:color w:val="000000"/>
          <w:sz w:val="24"/>
          <w:spacing w:val="0"/>
          <w:w w:val="100"/>
          <w:rFonts w:eastAsia="Times New Roman"/>
          <w:caps w:val="0"/>
        </w:rPr>
        <w:t>7.2156167,</w:t>
      </w:r>
      <w:r w:rsidRPr="006F4DE1">
        <w:rPr>
          <w:szCs w:val="24"/>
          <w:bCs/>
          <w:lang w:val="en-GB" w:eastAsia="en-GB"/>
          <w:b w:val="1"/>
          <w:i w:val="0"/>
          <w:color w:val="000000"/>
          <w:sz w:val="24"/>
          <w:spacing w:val="0"/>
          <w:w w:val="100"/>
          <w:rFonts w:eastAsia="Times New Roman"/>
          <w:caps w:val="0"/>
        </w:rPr>
        <w:t> </w:t>
      </w:r>
      <w:r w:rsidRPr="006F4DE1">
        <w:rPr>
          <w:szCs w:val="24"/>
          <w:bCs/>
          <w:lang w:val="en-GB" w:eastAsia="en-GB"/>
          <w:b w:val="1"/>
          <w:i w:val="0"/>
          <w:color w:val="000000"/>
          <w:sz w:val="24"/>
          <w:spacing w:val="0"/>
          <w:w w:val="100"/>
          <w:rFonts w:eastAsia="Times New Roman"/>
          <w:caps w:val="0"/>
        </w:rPr>
        <w:t>3.3451000</w:t>
      </w:r>
    </w:p>
    <w:p w14:paraId="19C1D1AC" w14:textId="77777777" w:rsidR="00187B28" w:rsidRPr="006F4DE1" w:rsidRDefault="00187B28" w:rsidP="006F4DE1">
      <w:pPr>
        <w:spacing w:before="0" w:beforeAutospacing="0" w:after="160" w:afterAutospacing="0" w:lineRule="auto" w:line="360"/>
        <w:rPr>
          <w:szCs w:val="24"/>
          <w:bCs/>
          <w:b w:val="1"/>
          <w:i w:val="0"/>
          <w:sz w:val="24"/>
          <w:spacing w:val="0"/>
          <w:w w:val="100"/>
          <w:rFonts/>
          <w:caps w:val="0"/>
        </w:rPr>
        <w:snapToGrid w:val="0"/>
        <w:textAlignment w:val="baseline"/>
      </w:pPr>
      <w:r w:rsidRPr="006F4DE1">
        <w:rPr>
          <w:szCs w:val="24"/>
          <w:bCs/>
          <w:b w:val="1"/>
          <w:i w:val="0"/>
          <w:sz w:val="24"/>
          <w:spacing w:val="0"/>
          <w:w w:val="100"/>
          <w:rFonts/>
          <w:caps w:val="0"/>
        </w:rPr>
        <w:t>Weather:</w:t>
      </w:r>
      <w:r w:rsidRPr="006F4DE1">
        <w:rPr>
          <w:szCs w:val="24"/>
          <w:bCs/>
          <w:b w:val="1"/>
          <w:i w:val="0"/>
          <w:sz w:val="24"/>
          <w:spacing w:val="0"/>
          <w:w w:val="100"/>
          <w:rFonts/>
          <w:caps w:val="0"/>
        </w:rPr>
        <w:t> </w:t>
      </w:r>
      <w:r w:rsidRPr="006F4DE1">
        <w:rPr>
          <w:szCs w:val="24"/>
          <w:bCs/>
          <w:b w:val="1"/>
          <w:i w:val="0"/>
          <w:sz w:val="24"/>
          <w:spacing w:val="0"/>
          <w:w w:val="100"/>
          <w:rFonts/>
          <w:caps w:val="0"/>
        </w:rPr>
        <w:t>34</w:t>
      </w:r>
      <w:r w:rsidRPr="006F4DE1">
        <w:rPr>
          <w:szCs w:val="24"/>
          <w:bCs/>
          <w:b w:val="1"/>
          <w:i w:val="0"/>
          <w:sz w:val="24"/>
          <w:spacing w:val="0"/>
          <w:w w:val="100"/>
          <w:vertAlign w:val="superscript"/>
          <w:rFonts/>
          <w:caps w:val="0"/>
        </w:rPr>
        <w:t>o</w:t>
      </w:r>
      <w:r w:rsidRPr="006F4DE1">
        <w:rPr>
          <w:szCs w:val="24"/>
          <w:bCs/>
          <w:b w:val="1"/>
          <w:i w:val="0"/>
          <w:sz w:val="24"/>
          <w:spacing w:val="0"/>
          <w:w w:val="100"/>
          <w:rFonts/>
          <w:caps w:val="0"/>
        </w:rPr>
        <w:t>C,</w:t>
      </w:r>
      <w:r w:rsidRPr="006F4DE1">
        <w:rPr>
          <w:szCs w:val="24"/>
          <w:bCs/>
          <w:b w:val="1"/>
          <w:i w:val="0"/>
          <w:sz w:val="24"/>
          <w:spacing w:val="0"/>
          <w:w w:val="100"/>
          <w:rFonts/>
          <w:caps w:val="0"/>
        </w:rPr>
        <w:t> </w:t>
      </w:r>
      <w:r w:rsidRPr="006F4DE1">
        <w:rPr>
          <w:szCs w:val="24"/>
          <w:bCs/>
          <w:b w:val="1"/>
          <w:i w:val="0"/>
          <w:sz w:val="24"/>
          <w:spacing w:val="0"/>
          <w:w w:val="100"/>
          <w:rFonts/>
          <w:caps w:val="0"/>
        </w:rPr>
        <w:t>sunny</w:t>
      </w:r>
    </w:p>
    <w:p w14:paraId="3B9583E2" w14:textId="77777777" w:rsidR="00187B28" w:rsidRPr="006F4DE1" w:rsidRDefault="00187B28" w:rsidP="006F4DE1">
      <w:pPr>
        <w:spacing w:before="0" w:beforeAutospacing="0" w:after="160" w:afterAutospacing="0" w:lineRule="auto" w:line="360"/>
        <w:rPr>
          <w:szCs w:val="24"/>
          <w:bCs/>
          <w:b w:val="1"/>
          <w:i w:val="0"/>
          <w:sz w:val="24"/>
          <w:spacing w:val="0"/>
          <w:w w:val="100"/>
          <w:rFonts/>
          <w:caps w:val="0"/>
        </w:rPr>
        <w:snapToGrid w:val="0"/>
        <w:textAlignment w:val="baseline"/>
      </w:pPr>
      <w:r w:rsidRPr="006F4DE1">
        <w:rPr>
          <w:szCs w:val="24"/>
          <w:bCs/>
          <w:b w:val="1"/>
          <w:i w:val="0"/>
          <w:sz w:val="24"/>
          <w:spacing w:val="0"/>
          <w:w w:val="100"/>
          <w:rFonts/>
          <w:caps w:val="0"/>
        </w:rPr>
        <w:t>Altitude:</w:t>
      </w:r>
      <w:r w:rsidRPr="006F4DE1">
        <w:rPr>
          <w:szCs w:val="24"/>
          <w:bCs/>
          <w:b w:val="1"/>
          <w:i w:val="0"/>
          <w:sz w:val="24"/>
          <w:spacing w:val="0"/>
          <w:w w:val="100"/>
          <w:rFonts/>
          <w:caps w:val="0"/>
        </w:rPr>
        <w:t> </w:t>
      </w:r>
      <w:r w:rsidRPr="006F4DE1">
        <w:rPr>
          <w:szCs w:val="24"/>
          <w:bCs/>
          <w:b w:val="1"/>
          <w:i w:val="0"/>
          <w:sz w:val="24"/>
          <w:spacing w:val="0"/>
          <w:w w:val="100"/>
          <w:rFonts/>
          <w:caps w:val="0"/>
        </w:rPr>
        <w:t>58m</w:t>
      </w:r>
      <w:r w:rsidRPr="006F4DE1">
        <w:rPr>
          <w:szCs w:val="24"/>
          <w:bCs/>
          <w:b w:val="1"/>
          <w:i w:val="0"/>
          <w:sz w:val="24"/>
          <w:spacing w:val="0"/>
          <w:w w:val="100"/>
          <w:rFonts/>
          <w:caps w:val="0"/>
        </w:rPr>
        <w:t> </w:t>
      </w:r>
      <w:r w:rsidRPr="006F4DE1">
        <w:rPr>
          <w:szCs w:val="24"/>
          <w:bCs/>
          <w:b w:val="1"/>
          <w:i w:val="0"/>
          <w:sz w:val="24"/>
          <w:spacing w:val="0"/>
          <w:w w:val="100"/>
          <w:rFonts/>
          <w:caps w:val="0"/>
        </w:rPr>
        <w:t>Above</w:t>
      </w:r>
      <w:r w:rsidRPr="006F4DE1">
        <w:rPr>
          <w:szCs w:val="24"/>
          <w:bCs/>
          <w:b w:val="1"/>
          <w:i w:val="0"/>
          <w:sz w:val="24"/>
          <w:spacing w:val="0"/>
          <w:w w:val="100"/>
          <w:rFonts/>
          <w:caps w:val="0"/>
        </w:rPr>
        <w:t> </w:t>
      </w:r>
      <w:r w:rsidRPr="006F4DE1">
        <w:rPr>
          <w:szCs w:val="24"/>
          <w:bCs/>
          <w:b w:val="1"/>
          <w:i w:val="0"/>
          <w:sz w:val="24"/>
          <w:spacing w:val="0"/>
          <w:w w:val="100"/>
          <w:rFonts/>
          <w:caps w:val="0"/>
        </w:rPr>
        <w:t>MSL</w:t>
      </w:r>
    </w:p>
    <w:p w14:paraId="71F14B1E" w14:textId="77777777" w:rsidR="00187B28" w:rsidRPr="006F4DE1" w:rsidRDefault="00187B28" w:rsidP="006F4DE1">
      <w:pPr>
        <w:spacing w:before="0" w:beforeAutospacing="0" w:after="160" w:afterAutospacing="0" w:lineRule="auto" w:line="360"/>
        <w:rPr>
          <w:szCs w:val="24"/>
          <w:bCs/>
          <w:b w:val="1"/>
          <w:i w:val="0"/>
          <w:sz w:val="24"/>
          <w:spacing w:val="0"/>
          <w:w w:val="100"/>
          <w:rFonts/>
          <w:caps w:val="0"/>
        </w:rPr>
        <w:snapToGrid w:val="0"/>
        <w:textAlignment w:val="baseline"/>
      </w:pPr>
      <w:r w:rsidRPr="004C7298">
        <w:rPr>
          <w:szCs w:val="24"/>
          <w:bCs/>
          <w:b w:val="1"/>
          <w:i w:val="0"/>
          <w:sz w:val="24"/>
          <w:spacing w:val="0"/>
          <w:w w:val="100"/>
          <w:rFonts/>
          <w:caps w:val="0"/>
        </w:rPr>
        <w:t>Orientation</w:t>
      </w:r>
      <w:r w:rsidRPr="004C7298">
        <w:rPr>
          <w:szCs w:val="24"/>
          <w:bCs/>
          <w:b w:val="1"/>
          <w:i w:val="0"/>
          <w:sz w:val="24"/>
          <w:spacing w:val="0"/>
          <w:w w:val="100"/>
          <w:rFonts/>
          <w:caps w:val="0"/>
        </w:rPr>
        <w:t> </w:t>
      </w:r>
      <w:r w:rsidRPr="004C7298">
        <w:rPr>
          <w:szCs w:val="24"/>
          <w:bCs/>
          <w:b w:val="1"/>
          <w:i w:val="0"/>
          <w:sz w:val="24"/>
          <w:spacing w:val="0"/>
          <w:w w:val="100"/>
          <w:rFonts/>
          <w:caps w:val="0"/>
        </w:rPr>
        <w:t>of</w:t>
      </w:r>
      <w:r w:rsidRPr="004C7298">
        <w:rPr>
          <w:szCs w:val="24"/>
          <w:bCs/>
          <w:b w:val="1"/>
          <w:i w:val="0"/>
          <w:sz w:val="24"/>
          <w:spacing w:val="0"/>
          <w:w w:val="100"/>
          <w:rFonts/>
          <w:caps w:val="0"/>
        </w:rPr>
        <w:t> </w:t>
      </w:r>
      <w:r w:rsidRPr="004C7298">
        <w:rPr>
          <w:szCs w:val="24"/>
          <w:bCs/>
          <w:b w:val="1"/>
          <w:i w:val="0"/>
          <w:sz w:val="24"/>
          <w:spacing w:val="0"/>
          <w:w w:val="100"/>
          <w:rFonts/>
          <w:caps w:val="0"/>
        </w:rPr>
        <w:t>outcrop</w:t>
      </w:r>
      <w:r w:rsidRPr="006F4DE1">
        <w:rPr>
          <w:szCs w:val="24"/>
          <w:bCs/>
          <w:b w:val="1"/>
          <w:i w:val="0"/>
          <w:sz w:val="24"/>
          <w:spacing w:val="0"/>
          <w:w w:val="100"/>
          <w:rFonts/>
          <w:caps w:val="0"/>
        </w:rPr>
        <w:t>:</w:t>
      </w:r>
      <w:r w:rsidRPr="006F4DE1">
        <w:rPr>
          <w:szCs w:val="24"/>
          <w:bCs/>
          <w:b w:val="1"/>
          <w:i w:val="0"/>
          <w:sz w:val="24"/>
          <w:spacing w:val="0"/>
          <w:w w:val="100"/>
          <w:rFonts/>
          <w:caps w:val="0"/>
        </w:rPr>
        <w:t> </w:t>
      </w:r>
      <w:r w:rsidRPr="006F4DE1">
        <w:rPr>
          <w:szCs w:val="24"/>
          <w:bCs/>
          <w:b w:val="1"/>
          <w:i w:val="0"/>
          <w:sz w:val="24"/>
          <w:spacing w:val="0"/>
          <w:w w:val="100"/>
          <w:rFonts/>
          <w:caps w:val="0"/>
        </w:rPr>
        <w:t>Trending</w:t>
      </w:r>
      <w:r w:rsidRPr="006F4DE1">
        <w:rPr>
          <w:szCs w:val="24"/>
          <w:bCs/>
          <w:b w:val="1"/>
          <w:i w:val="0"/>
          <w:sz w:val="24"/>
          <w:spacing w:val="0"/>
          <w:w w:val="100"/>
          <w:rFonts/>
          <w:caps w:val="0"/>
        </w:rPr>
        <w:t> </w:t>
      </w:r>
      <w:r w:rsidRPr="006F4DE1">
        <w:rPr>
          <w:szCs w:val="24"/>
          <w:bCs/>
          <w:b w:val="1"/>
          <w:i w:val="0"/>
          <w:sz w:val="24"/>
          <w:spacing w:val="0"/>
          <w:w w:val="100"/>
          <w:rFonts/>
          <w:caps w:val="0"/>
        </w:rPr>
        <w:t>North-East</w:t>
      </w:r>
    </w:p>
    <w:p w14:paraId="50DBABD1" w14:textId="77777777" w:rsidR="00187B28" w:rsidRPr="006F4DE1" w:rsidRDefault="00187B28" w:rsidP="006F4DE1">
      <w:pPr>
        <w:spacing w:before="0" w:beforeAutospacing="0" w:after="160" w:afterAutospacing="0" w:lineRule="auto" w:line="360"/>
        <w:rPr>
          <w:szCs w:val="24"/>
          <w:b w:val="0"/>
          <w:i w:val="0"/>
          <w:sz w:val="24"/>
          <w:spacing w:val="0"/>
          <w:w w:val="100"/>
          <w:rFonts/>
          <w:caps w:val="0"/>
        </w:rPr>
        <w:snapToGrid w:val="0"/>
        <w:textAlignment w:val="baseline"/>
      </w:pPr>
      <w:r w:rsidRPr="006F4DE1">
        <w:rPr>
          <w:szCs w:val="24"/>
          <w:bCs/>
          <w:b w:val="1"/>
          <w:i w:val="0"/>
          <w:sz w:val="24"/>
          <w:spacing w:val="0"/>
          <w:w w:val="100"/>
          <w:rFonts/>
          <w:caps w:val="0"/>
        </w:rPr>
        <w:t>Outcrop</w:t>
      </w:r>
      <w:r w:rsidRPr="006F4DE1">
        <w:rPr>
          <w:szCs w:val="24"/>
          <w:bCs/>
          <w:b w:val="1"/>
          <w:i w:val="0"/>
          <w:sz w:val="24"/>
          <w:spacing w:val="0"/>
          <w:w w:val="100"/>
          <w:rFonts/>
          <w:caps w:val="0"/>
        </w:rPr>
        <w:t> </w:t>
      </w:r>
      <w:r w:rsidRPr="006F4DE1">
        <w:rPr>
          <w:szCs w:val="24"/>
          <w:bCs/>
          <w:b w:val="1"/>
          <w:i w:val="0"/>
          <w:sz w:val="24"/>
          <w:spacing w:val="0"/>
          <w:w w:val="100"/>
          <w:rFonts/>
          <w:caps w:val="0"/>
        </w:rPr>
        <w:t>name</w:t>
      </w:r>
      <w:r w:rsidRPr="006F4DE1">
        <w:rPr>
          <w:szCs w:val="24"/>
          <w:b w:val="0"/>
          <w:i w:val="0"/>
          <w:sz w:val="24"/>
          <w:spacing w:val="0"/>
          <w:w w:val="100"/>
          <w:rFonts/>
          <w:caps w:val="0"/>
        </w:rPr>
        <w:t>:</w:t>
      </w:r>
      <w:r w:rsidRPr="006F4DE1">
        <w:rPr>
          <w:szCs w:val="24"/>
          <w:b w:val="0"/>
          <w:i w:val="0"/>
          <w:sz w:val="24"/>
          <w:spacing w:val="0"/>
          <w:w w:val="100"/>
          <w:rFonts/>
          <w:caps w:val="0"/>
        </w:rPr>
        <w:t> </w:t>
      </w:r>
      <w:r w:rsidRPr="006F4DE1">
        <w:rPr>
          <w:szCs w:val="24"/>
          <w:b w:val="0"/>
          <w:i w:val="0"/>
          <w:sz w:val="24"/>
          <w:spacing w:val="0"/>
          <w:w w:val="100"/>
          <w:rFonts/>
          <w:caps w:val="0"/>
        </w:rPr>
        <w:t>Porphyritic</w:t>
      </w:r>
      <w:r w:rsidRPr="006F4DE1">
        <w:rPr>
          <w:szCs w:val="24"/>
          <w:b w:val="0"/>
          <w:i w:val="0"/>
          <w:sz w:val="24"/>
          <w:spacing w:val="0"/>
          <w:w w:val="100"/>
          <w:rFonts/>
          <w:caps w:val="0"/>
        </w:rPr>
        <w:t>  </w:t>
      </w:r>
      <w:r w:rsidRPr="006F4DE1">
        <w:rPr>
          <w:szCs w:val="24"/>
          <w:b w:val="0"/>
          <w:i w:val="0"/>
          <w:sz w:val="24"/>
          <w:spacing w:val="0"/>
          <w:w w:val="100"/>
          <w:rFonts/>
          <w:caps w:val="0"/>
        </w:rPr>
        <w:t>Granite</w:t>
      </w:r>
    </w:p>
    <w:p w14:paraId="165B5CC0" w14:textId="77777777" w:rsidR="00187B28" w:rsidRPr="006F4DE1" w:rsidRDefault="00187B28" w:rsidP="006F4DE1">
      <w:pPr>
        <w:jc w:val="both"/>
        <w:spacing w:before="0" w:beforeAutospacing="0" w:after="160" w:afterAutospacing="0" w:lineRule="auto" w:line="360"/>
        <w:rPr>
          <w:szCs w:val="24"/>
          <w:b w:val="0"/>
          <w:i w:val="0"/>
          <w:sz w:val="24"/>
          <w:spacing w:val="0"/>
          <w:w w:val="100"/>
          <w:rFonts/>
          <w:caps w:val="0"/>
        </w:rPr>
        <w:snapToGrid w:val="0"/>
        <w:textAlignment w:val="baseline"/>
        <w:tabs>
          <w:tab w:val="left" w:pos="1947"/>
        </w:tabs>
      </w:pPr>
      <w:r w:rsidRPr="006F4DE1">
        <w:rPr>
          <w:szCs w:val="24"/>
          <w:bCs/>
          <w:b w:val="1"/>
          <w:i w:val="0"/>
          <w:sz w:val="24"/>
          <w:spacing w:val="0"/>
          <w:w w:val="100"/>
          <w:rFonts/>
          <w:caps w:val="0"/>
        </w:rPr>
        <w:t>Description</w:t>
      </w:r>
      <w:r w:rsidRPr="006F4DE1">
        <w:rPr>
          <w:szCs w:val="24"/>
          <w:b w:val="0"/>
          <w:i w:val="0"/>
          <w:sz w:val="24"/>
          <w:spacing w:val="0"/>
          <w:w w:val="100"/>
          <w:rFonts/>
          <w:caps w:val="0"/>
        </w:rPr>
        <w:t>:</w:t>
      </w:r>
      <w:r w:rsidRPr="006F4DE1">
        <w:rPr>
          <w:szCs w:val="24"/>
          <w:b w:val="0"/>
          <w:i w:val="0"/>
          <w:sz w:val="24"/>
          <w:spacing w:val="0"/>
          <w:w w:val="100"/>
          <w:rFonts/>
          <w:caps w:val="0"/>
        </w:rPr>
        <w:t> </w:t>
      </w:r>
      <w:r w:rsidRPr="006F4DE1">
        <w:rPr>
          <w:szCs w:val="24"/>
          <w:b w:val="0"/>
          <w:i w:val="0"/>
          <w:sz w:val="24"/>
          <w:spacing w:val="0"/>
          <w:w w:val="100"/>
          <w:rFonts/>
          <w:caps w:val="0"/>
        </w:rPr>
        <w:t>A</w:t>
      </w:r>
      <w:r w:rsidRPr="006F4DE1">
        <w:rPr>
          <w:szCs w:val="24"/>
          <w:b w:val="0"/>
          <w:i w:val="0"/>
          <w:sz w:val="24"/>
          <w:spacing w:val="0"/>
          <w:w w:val="100"/>
          <w:rFonts/>
          <w:caps w:val="0"/>
        </w:rPr>
        <w:t> </w:t>
      </w:r>
      <w:r w:rsidRPr="006F4DE1">
        <w:rPr>
          <w:szCs w:val="24"/>
          <w:b w:val="0"/>
          <w:i w:val="0"/>
          <w:sz w:val="24"/>
          <w:spacing w:val="0"/>
          <w:w w:val="100"/>
          <w:rFonts/>
          <w:caps w:val="0"/>
        </w:rPr>
        <w:t>low-lying</w:t>
      </w:r>
      <w:r w:rsidRPr="006F4DE1">
        <w:rPr>
          <w:szCs w:val="24"/>
          <w:b w:val="0"/>
          <w:i w:val="0"/>
          <w:sz w:val="24"/>
          <w:spacing w:val="0"/>
          <w:w w:val="100"/>
          <w:rFonts/>
          <w:caps w:val="0"/>
        </w:rPr>
        <w:t> </w:t>
      </w:r>
      <w:r w:rsidRPr="006F4DE1">
        <w:rPr>
          <w:szCs w:val="24"/>
          <w:b w:val="0"/>
          <w:i w:val="0"/>
          <w:sz w:val="24"/>
          <w:spacing w:val="0"/>
          <w:w w:val="100"/>
          <w:rFonts/>
          <w:caps w:val="0"/>
        </w:rPr>
        <w:t>porphyritic</w:t>
      </w:r>
      <w:r w:rsidRPr="006F4DE1">
        <w:rPr>
          <w:szCs w:val="24"/>
          <w:b w:val="0"/>
          <w:i w:val="0"/>
          <w:sz w:val="24"/>
          <w:spacing w:val="0"/>
          <w:w w:val="100"/>
          <w:rFonts/>
          <w:caps w:val="0"/>
        </w:rPr>
        <w:t> </w:t>
      </w:r>
      <w:r w:rsidRPr="006F4DE1">
        <w:rPr>
          <w:szCs w:val="24"/>
          <w:b w:val="0"/>
          <w:i w:val="0"/>
          <w:sz w:val="24"/>
          <w:spacing w:val="0"/>
          <w:w w:val="100"/>
          <w:rFonts/>
          <w:caps w:val="0"/>
        </w:rPr>
        <w:t>granite</w:t>
      </w:r>
      <w:r w:rsidRPr="006F4DE1">
        <w:rPr>
          <w:szCs w:val="24"/>
          <w:b w:val="0"/>
          <w:i w:val="0"/>
          <w:sz w:val="24"/>
          <w:spacing w:val="0"/>
          <w:w w:val="100"/>
          <w:rFonts/>
          <w:caps w:val="0"/>
        </w:rPr>
        <w:t> </w:t>
      </w:r>
      <w:r w:rsidRPr="006F4DE1">
        <w:rPr>
          <w:szCs w:val="24"/>
          <w:b w:val="0"/>
          <w:i w:val="0"/>
          <w:sz w:val="24"/>
          <w:spacing w:val="0"/>
          <w:w w:val="100"/>
          <w:rFonts/>
          <w:caps w:val="0"/>
        </w:rPr>
        <w:t>with</w:t>
      </w:r>
      <w:r w:rsidRPr="006F4DE1">
        <w:rPr>
          <w:szCs w:val="24"/>
          <w:b w:val="0"/>
          <w:i w:val="0"/>
          <w:sz w:val="24"/>
          <w:spacing w:val="0"/>
          <w:w w:val="100"/>
          <w:rFonts/>
          <w:caps w:val="0"/>
        </w:rPr>
        <w:t> </w:t>
      </w:r>
      <w:r w:rsidRPr="006F4DE1">
        <w:rPr>
          <w:szCs w:val="24"/>
          <w:b w:val="0"/>
          <w:i w:val="0"/>
          <w:sz w:val="24"/>
          <w:spacing w:val="0"/>
          <w:w w:val="100"/>
          <w:rFonts/>
          <w:caps w:val="0"/>
        </w:rPr>
        <w:t>visible</w:t>
      </w:r>
      <w:r w:rsidRPr="006F4DE1">
        <w:rPr>
          <w:szCs w:val="24"/>
          <w:b w:val="0"/>
          <w:i w:val="0"/>
          <w:sz w:val="24"/>
          <w:spacing w:val="0"/>
          <w:w w:val="100"/>
          <w:rFonts/>
          <w:caps w:val="0"/>
        </w:rPr>
        <w:t> </w:t>
      </w:r>
      <w:r w:rsidRPr="006F4DE1">
        <w:rPr>
          <w:szCs w:val="24"/>
          <w:b w:val="0"/>
          <w:i w:val="0"/>
          <w:sz w:val="24"/>
          <w:spacing w:val="0"/>
          <w:w w:val="100"/>
          <w:rFonts/>
          <w:caps w:val="0"/>
        </w:rPr>
        <w:t>large</w:t>
      </w:r>
      <w:r w:rsidRPr="006F4DE1">
        <w:rPr>
          <w:szCs w:val="24"/>
          <w:b w:val="0"/>
          <w:i w:val="0"/>
          <w:sz w:val="24"/>
          <w:spacing w:val="0"/>
          <w:w w:val="100"/>
          <w:rFonts/>
          <w:caps w:val="0"/>
        </w:rPr>
        <w:t> </w:t>
      </w:r>
      <w:r w:rsidRPr="006F4DE1">
        <w:rPr>
          <w:szCs w:val="24"/>
          <w:b w:val="0"/>
          <w:i w:val="0"/>
          <w:sz w:val="24"/>
          <w:spacing w:val="0"/>
          <w:w w:val="100"/>
          <w:rFonts/>
          <w:caps w:val="0"/>
        </w:rPr>
        <w:t>phenocrysts</w:t>
      </w:r>
      <w:r w:rsidRPr="006F4DE1">
        <w:rPr>
          <w:szCs w:val="24"/>
          <w:b w:val="0"/>
          <w:i w:val="0"/>
          <w:sz w:val="24"/>
          <w:spacing w:val="0"/>
          <w:w w:val="100"/>
          <w:rFonts/>
          <w:caps w:val="0"/>
        </w:rPr>
        <w:t> </w:t>
      </w:r>
      <w:r w:rsidRPr="006F4DE1">
        <w:rPr>
          <w:szCs w:val="24"/>
          <w:b w:val="0"/>
          <w:i w:val="0"/>
          <w:sz w:val="24"/>
          <w:spacing w:val="0"/>
          <w:w w:val="100"/>
          <w:rFonts/>
          <w:caps w:val="0"/>
        </w:rPr>
        <w:t>without</w:t>
      </w:r>
      <w:r w:rsidRPr="006F4DE1">
        <w:rPr>
          <w:szCs w:val="24"/>
          <w:b w:val="0"/>
          <w:i w:val="0"/>
          <w:sz w:val="24"/>
          <w:spacing w:val="0"/>
          <w:w w:val="100"/>
          <w:rFonts/>
          <w:caps w:val="0"/>
        </w:rPr>
        <w:t> </w:t>
      </w:r>
      <w:r w:rsidRPr="006F4DE1">
        <w:rPr>
          <w:szCs w:val="24"/>
          <w:b w:val="0"/>
          <w:i w:val="0"/>
          <w:sz w:val="24"/>
          <w:spacing w:val="0"/>
          <w:w w:val="100"/>
          <w:rFonts/>
          <w:caps w:val="0"/>
        </w:rPr>
        <w:t>preferred</w:t>
      </w:r>
      <w:r w:rsidRPr="006F4DE1">
        <w:rPr>
          <w:szCs w:val="24"/>
          <w:b w:val="0"/>
          <w:i w:val="0"/>
          <w:sz w:val="24"/>
          <w:spacing w:val="0"/>
          <w:w w:val="100"/>
          <w:rFonts/>
          <w:caps w:val="0"/>
        </w:rPr>
        <w:t> </w:t>
      </w:r>
      <w:r w:rsidRPr="006F4DE1">
        <w:rPr>
          <w:szCs w:val="24"/>
          <w:b w:val="0"/>
          <w:i w:val="0"/>
          <w:sz w:val="24"/>
          <w:spacing w:val="0"/>
          <w:w w:val="100"/>
          <w:rFonts/>
          <w:caps w:val="0"/>
        </w:rPr>
        <w:t>orientation.</w:t>
      </w:r>
      <w:r w:rsidRPr="006F4DE1">
        <w:rPr>
          <w:szCs w:val="24"/>
          <w:b w:val="0"/>
          <w:i w:val="0"/>
          <w:sz w:val="24"/>
          <w:spacing w:val="0"/>
          <w:w w:val="100"/>
          <w:rFonts/>
          <w:caps w:val="0"/>
        </w:rPr>
        <w:t> </w:t>
      </w:r>
      <w:r w:rsidRPr="006F4DE1">
        <w:rPr>
          <w:szCs w:val="24"/>
          <w:b w:val="0"/>
          <w:i w:val="0"/>
          <w:sz w:val="24"/>
          <w:spacing w:val="0"/>
          <w:w w:val="100"/>
          <w:rFonts/>
          <w:caps w:val="0"/>
        </w:rPr>
        <w:t>Quarts</w:t>
      </w:r>
      <w:r w:rsidRPr="006F4DE1">
        <w:rPr>
          <w:szCs w:val="24"/>
          <w:b w:val="0"/>
          <w:i w:val="0"/>
          <w:sz w:val="24"/>
          <w:spacing w:val="0"/>
          <w:w w:val="100"/>
          <w:rFonts/>
          <w:caps w:val="0"/>
        </w:rPr>
        <w:t> </w:t>
      </w:r>
      <w:r w:rsidRPr="006F4DE1">
        <w:rPr>
          <w:szCs w:val="24"/>
          <w:b w:val="0"/>
          <w:i w:val="0"/>
          <w:sz w:val="24"/>
          <w:spacing w:val="0"/>
          <w:w w:val="100"/>
          <w:rFonts/>
          <w:caps w:val="0"/>
        </w:rPr>
        <w:t>veins</w:t>
      </w:r>
      <w:r w:rsidRPr="006F4DE1">
        <w:rPr>
          <w:szCs w:val="24"/>
          <w:b w:val="0"/>
          <w:i w:val="0"/>
          <w:sz w:val="24"/>
          <w:spacing w:val="0"/>
          <w:w w:val="100"/>
          <w:rFonts/>
          <w:caps w:val="0"/>
        </w:rPr>
        <w:t> </w:t>
      </w:r>
      <w:r w:rsidRPr="006F4DE1">
        <w:rPr>
          <w:szCs w:val="24"/>
          <w:b w:val="0"/>
          <w:i w:val="0"/>
          <w:sz w:val="24"/>
          <w:spacing w:val="0"/>
          <w:w w:val="100"/>
          <w:rFonts/>
          <w:caps w:val="0"/>
        </w:rPr>
        <w:t>were</w:t>
      </w:r>
      <w:r w:rsidRPr="006F4DE1">
        <w:rPr>
          <w:szCs w:val="24"/>
          <w:b w:val="0"/>
          <w:i w:val="0"/>
          <w:sz w:val="24"/>
          <w:spacing w:val="0"/>
          <w:w w:val="100"/>
          <w:rFonts/>
          <w:caps w:val="0"/>
        </w:rPr>
        <w:t> </w:t>
      </w:r>
      <w:r w:rsidRPr="006F4DE1">
        <w:rPr>
          <w:szCs w:val="24"/>
          <w:b w:val="0"/>
          <w:i w:val="0"/>
          <w:sz w:val="24"/>
          <w:spacing w:val="0"/>
          <w:w w:val="100"/>
          <w:rFonts/>
          <w:caps w:val="0"/>
        </w:rPr>
        <w:t>also</w:t>
      </w:r>
      <w:r w:rsidRPr="006F4DE1">
        <w:rPr>
          <w:szCs w:val="24"/>
          <w:b w:val="0"/>
          <w:i w:val="0"/>
          <w:sz w:val="24"/>
          <w:spacing w:val="0"/>
          <w:w w:val="100"/>
          <w:rFonts/>
          <w:caps w:val="0"/>
        </w:rPr>
        <w:t> </w:t>
      </w:r>
      <w:r w:rsidRPr="006F4DE1">
        <w:rPr>
          <w:szCs w:val="24"/>
          <w:b w:val="0"/>
          <w:i w:val="0"/>
          <w:sz w:val="24"/>
          <w:spacing w:val="0"/>
          <w:w w:val="100"/>
          <w:rFonts/>
          <w:caps w:val="0"/>
        </w:rPr>
        <w:t>observed.</w:t>
      </w:r>
    </w:p>
    <w:p w14:paraId="4A01F3D6" w14:textId="77777777" w:rsidR="009A34DD" w:rsidRPr="006F4DE1" w:rsidRDefault="009A34DD" w:rsidP="006F4DE1">
      <w:pPr>
        <w:jc w:val="both"/>
        <w:spacing w:before="0" w:beforeAutospacing="0" w:after="160" w:afterAutospacing="0" w:lineRule="auto" w:line="360"/>
        <w:rPr>
          <w:szCs w:val="24"/>
          <w:b w:val="0"/>
          <w:i w:val="0"/>
          <w:sz w:val="24"/>
          <w:spacing w:val="0"/>
          <w:w w:val="100"/>
          <w:rFonts/>
          <w:caps w:val="0"/>
        </w:rPr>
        <w:snapToGrid w:val="0"/>
        <w:textAlignment w:val="baseline"/>
        <w:tabs>
          <w:tab w:val="left" w:pos="1947"/>
        </w:tabs>
      </w:pPr>
      <w:r>
        <w:rPr>
          <w:b w:val="0"/>
          <w:i w:val="0"/>
          <w:sz w:val="24"/>
          <w:spacing w:val="0"/>
          <w:w w:val="100"/>
          <w:rFonts/>
          <w:caps w:val="0"/>
        </w:rPr>
        <w:t/>
      </w:r>
    </w:p>
    <w:p w14:paraId="47F43A86" w14:textId="77777777" w:rsidR="000E0739" w:rsidRPr="006F4DE1" w:rsidRDefault="000E0739" w:rsidP="006F4DE1">
      <w:pPr>
        <w:jc w:val="both"/>
        <w:spacing w:before="0" w:beforeAutospacing="0" w:after="160" w:afterAutospacing="0" w:lineRule="auto" w:line="360"/>
        <w:rPr>
          <w:szCs w:val="24"/>
          <w:bCs/>
          <w:b w:val="1"/>
          <w:i w:val="0"/>
          <w:sz w:val="24"/>
          <w:spacing w:val="0"/>
          <w:w w:val="100"/>
          <w:rFonts/>
          <w:caps w:val="0"/>
        </w:rPr>
        <w:snapToGrid w:val="0"/>
        <w:textAlignment w:val="baseline"/>
        <w:tabs>
          <w:tab w:val="left" w:pos="1947"/>
        </w:tabs>
      </w:pPr>
      <w:r w:rsidRPr="006F4DE1">
        <w:rPr>
          <w:szCs w:val="24"/>
          <w:bCs/>
          <w:b w:val="1"/>
          <w:i w:val="0"/>
          <w:sz w:val="24"/>
          <w:spacing w:val="0"/>
          <w:w w:val="100"/>
          <w:rFonts/>
          <w:caps w:val="0"/>
        </w:rPr>
        <w:t>LOCATION</w:t>
      </w:r>
      <w:r w:rsidRPr="006F4DE1">
        <w:rPr>
          <w:szCs w:val="24"/>
          <w:bCs/>
          <w:b w:val="1"/>
          <w:i w:val="0"/>
          <w:sz w:val="24"/>
          <w:spacing w:val="0"/>
          <w:w w:val="100"/>
          <w:rFonts/>
          <w:caps w:val="0"/>
        </w:rPr>
        <w:t> </w:t>
      </w:r>
      <w:r w:rsidRPr="006F4DE1">
        <w:rPr>
          <w:szCs w:val="24"/>
          <w:bCs/>
          <w:b w:val="1"/>
          <w:i w:val="0"/>
          <w:sz w:val="24"/>
          <w:spacing w:val="0"/>
          <w:w w:val="100"/>
          <w:rFonts/>
          <w:caps w:val="0"/>
        </w:rPr>
        <w:t>32</w:t>
      </w:r>
    </w:p>
    <w:p w14:paraId="7F760217" w14:textId="77777777" w:rsidR="000E0739" w:rsidRPr="006F4DE1" w:rsidRDefault="000E0739" w:rsidP="006F4DE1">
      <w:pPr>
        <w:spacing w:before="0" w:beforeAutospacing="0" w:after="160" w:afterAutospacing="0" w:lineRule="auto" w:line="360"/>
        <w:rPr>
          <w:szCs w:val="24"/>
          <w:lang w:val="en-GB" w:eastAsia="en-GB"/>
          <w:b w:val="0"/>
          <w:i w:val="0"/>
          <w:color w:val="000000"/>
          <w:sz w:val="24"/>
          <w:spacing w:val="0"/>
          <w:w w:val="100"/>
          <w:rFonts w:eastAsia="Times New Roman"/>
          <w:caps w:val="0"/>
        </w:rPr>
        <w:snapToGrid w:val="0"/>
        <w:textAlignment w:val="baseline"/>
      </w:pPr>
      <w:r w:rsidRPr="006F4DE1">
        <w:rPr>
          <w:szCs w:val="24"/>
          <w:bCs/>
          <w:b w:val="1"/>
          <w:i w:val="0"/>
          <w:sz w:val="24"/>
          <w:spacing w:val="0"/>
          <w:w w:val="100"/>
          <w:rFonts/>
          <w:caps w:val="0"/>
        </w:rPr>
        <w:t>Coordinates;</w:t>
      </w:r>
      <w:r w:rsidRPr="006F4DE1">
        <w:rPr>
          <w:szCs w:val="24"/>
          <w:b w:val="0"/>
          <w:i w:val="0"/>
          <w:color w:val="000000"/>
          <w:sz w:val="24"/>
          <w:spacing w:val="0"/>
          <w:w w:val="100"/>
          <w:rFonts/>
          <w:caps w:val="0"/>
        </w:rPr>
        <w:t>  </w:t>
      </w:r>
      <w:r w:rsidR="0002683B" w:rsidRPr="006F4DE1">
        <w:rPr>
          <w:szCs w:val="24"/>
          <w:b w:val="0"/>
          <w:i w:val="0"/>
          <w:color w:val="000000"/>
          <w:sz w:val="24"/>
          <w:spacing w:val="0"/>
          <w:w w:val="100"/>
          <w:rFonts/>
          <w:caps w:val="0"/>
        </w:rPr>
        <w:t> </w:t>
      </w:r>
      <w:r w:rsidR="0002683B" w:rsidRPr="006F4DE1">
        <w:rPr>
          <w:szCs w:val="24"/>
          <w:bCs/>
          <w:lang w:val="en-GB" w:eastAsia="en-GB"/>
          <w:b w:val="1"/>
          <w:i w:val="0"/>
          <w:color w:val="000000"/>
          <w:sz w:val="24"/>
          <w:spacing w:val="0"/>
          <w:w w:val="100"/>
          <w:rFonts w:eastAsia="Times New Roman"/>
          <w:caps w:val="0"/>
        </w:rPr>
        <w:t>7.2152000,</w:t>
      </w:r>
      <w:r w:rsidR="0002683B" w:rsidRPr="006F4DE1">
        <w:rPr>
          <w:szCs w:val="24"/>
          <w:bCs/>
          <w:lang w:val="en-GB" w:eastAsia="en-GB"/>
          <w:b w:val="1"/>
          <w:i w:val="0"/>
          <w:color w:val="000000"/>
          <w:sz w:val="24"/>
          <w:spacing w:val="0"/>
          <w:w w:val="100"/>
          <w:rFonts w:eastAsia="Times New Roman"/>
          <w:caps w:val="0"/>
        </w:rPr>
        <w:t>  </w:t>
      </w:r>
      <w:r w:rsidR="0002683B" w:rsidRPr="006F4DE1">
        <w:rPr>
          <w:szCs w:val="24"/>
          <w:bCs/>
          <w:lang w:val="en-GB" w:eastAsia="en-GB"/>
          <w:b w:val="1"/>
          <w:i w:val="0"/>
          <w:color w:val="000000"/>
          <w:sz w:val="24"/>
          <w:spacing w:val="0"/>
          <w:w w:val="100"/>
          <w:rFonts w:eastAsia="Times New Roman"/>
          <w:caps w:val="0"/>
        </w:rPr>
        <w:t>3.3423500</w:t>
      </w:r>
    </w:p>
    <w:p w14:paraId="6D3B1D45" w14:textId="77777777" w:rsidR="000E0739" w:rsidRPr="006F4DE1" w:rsidRDefault="000E0739" w:rsidP="006F4DE1">
      <w:pPr>
        <w:spacing w:before="0" w:beforeAutospacing="0" w:after="160" w:afterAutospacing="0" w:lineRule="auto" w:line="360"/>
        <w:rPr>
          <w:szCs w:val="24"/>
          <w:bCs/>
          <w:b w:val="1"/>
          <w:i w:val="0"/>
          <w:sz w:val="24"/>
          <w:spacing w:val="0"/>
          <w:w w:val="100"/>
          <w:rFonts/>
          <w:caps w:val="0"/>
        </w:rPr>
        <w:snapToGrid w:val="0"/>
        <w:textAlignment w:val="baseline"/>
      </w:pPr>
      <w:r w:rsidRPr="006F4DE1">
        <w:rPr>
          <w:szCs w:val="24"/>
          <w:bCs/>
          <w:b w:val="1"/>
          <w:i w:val="0"/>
          <w:sz w:val="24"/>
          <w:spacing w:val="0"/>
          <w:w w:val="100"/>
          <w:rFonts/>
          <w:caps w:val="0"/>
        </w:rPr>
        <w:t>Weather:</w:t>
      </w:r>
      <w:r w:rsidRPr="006F4DE1">
        <w:rPr>
          <w:szCs w:val="24"/>
          <w:bCs/>
          <w:b w:val="1"/>
          <w:i w:val="0"/>
          <w:sz w:val="24"/>
          <w:spacing w:val="0"/>
          <w:w w:val="100"/>
          <w:rFonts/>
          <w:caps w:val="0"/>
        </w:rPr>
        <w:t> </w:t>
      </w:r>
      <w:r w:rsidRPr="006F4DE1">
        <w:rPr>
          <w:szCs w:val="24"/>
          <w:bCs/>
          <w:b w:val="1"/>
          <w:i w:val="0"/>
          <w:sz w:val="24"/>
          <w:spacing w:val="0"/>
          <w:w w:val="100"/>
          <w:rFonts/>
          <w:caps w:val="0"/>
        </w:rPr>
        <w:t>34</w:t>
      </w:r>
      <w:r w:rsidRPr="006F4DE1">
        <w:rPr>
          <w:szCs w:val="24"/>
          <w:bCs/>
          <w:b w:val="1"/>
          <w:i w:val="0"/>
          <w:sz w:val="24"/>
          <w:spacing w:val="0"/>
          <w:w w:val="100"/>
          <w:vertAlign w:val="superscript"/>
          <w:rFonts/>
          <w:caps w:val="0"/>
        </w:rPr>
        <w:t>o</w:t>
      </w:r>
      <w:r w:rsidRPr="006F4DE1">
        <w:rPr>
          <w:szCs w:val="24"/>
          <w:bCs/>
          <w:b w:val="1"/>
          <w:i w:val="0"/>
          <w:sz w:val="24"/>
          <w:spacing w:val="0"/>
          <w:w w:val="100"/>
          <w:rFonts/>
          <w:caps w:val="0"/>
        </w:rPr>
        <w:t>C,</w:t>
      </w:r>
      <w:r w:rsidRPr="006F4DE1">
        <w:rPr>
          <w:szCs w:val="24"/>
          <w:bCs/>
          <w:b w:val="1"/>
          <w:i w:val="0"/>
          <w:sz w:val="24"/>
          <w:spacing w:val="0"/>
          <w:w w:val="100"/>
          <w:rFonts/>
          <w:caps w:val="0"/>
        </w:rPr>
        <w:t> </w:t>
      </w:r>
      <w:r w:rsidRPr="006F4DE1">
        <w:rPr>
          <w:szCs w:val="24"/>
          <w:bCs/>
          <w:b w:val="1"/>
          <w:i w:val="0"/>
          <w:sz w:val="24"/>
          <w:spacing w:val="0"/>
          <w:w w:val="100"/>
          <w:rFonts/>
          <w:caps w:val="0"/>
        </w:rPr>
        <w:t>sunny</w:t>
      </w:r>
    </w:p>
    <w:p w14:paraId="0FDED615" w14:textId="77777777" w:rsidR="000E0739" w:rsidRPr="006F4DE1" w:rsidRDefault="000E0739" w:rsidP="006F4DE1">
      <w:pPr>
        <w:spacing w:before="0" w:beforeAutospacing="0" w:after="160" w:afterAutospacing="0" w:lineRule="auto" w:line="360"/>
        <w:rPr>
          <w:szCs w:val="24"/>
          <w:bCs/>
          <w:b w:val="1"/>
          <w:i w:val="0"/>
          <w:sz w:val="24"/>
          <w:spacing w:val="0"/>
          <w:w w:val="100"/>
          <w:rFonts/>
          <w:caps w:val="0"/>
        </w:rPr>
        <w:snapToGrid w:val="0"/>
        <w:textAlignment w:val="baseline"/>
      </w:pPr>
      <w:r w:rsidRPr="006F4DE1">
        <w:rPr>
          <w:szCs w:val="24"/>
          <w:bCs/>
          <w:b w:val="1"/>
          <w:i w:val="0"/>
          <w:sz w:val="24"/>
          <w:spacing w:val="0"/>
          <w:w w:val="100"/>
          <w:rFonts/>
          <w:caps w:val="0"/>
        </w:rPr>
        <w:t>Altitude:</w:t>
      </w:r>
      <w:r w:rsidRPr="006F4DE1">
        <w:rPr>
          <w:szCs w:val="24"/>
          <w:bCs/>
          <w:b w:val="1"/>
          <w:i w:val="0"/>
          <w:sz w:val="24"/>
          <w:spacing w:val="0"/>
          <w:w w:val="100"/>
          <w:rFonts/>
          <w:caps w:val="0"/>
        </w:rPr>
        <w:t> </w:t>
      </w:r>
      <w:r w:rsidRPr="006F4DE1">
        <w:rPr>
          <w:szCs w:val="24"/>
          <w:bCs/>
          <w:b w:val="1"/>
          <w:i w:val="0"/>
          <w:sz w:val="24"/>
          <w:spacing w:val="0"/>
          <w:w w:val="100"/>
          <w:rFonts/>
          <w:caps w:val="0"/>
        </w:rPr>
        <w:t>72m</w:t>
      </w:r>
      <w:r w:rsidRPr="006F4DE1">
        <w:rPr>
          <w:szCs w:val="24"/>
          <w:bCs/>
          <w:b w:val="1"/>
          <w:i w:val="0"/>
          <w:sz w:val="24"/>
          <w:spacing w:val="0"/>
          <w:w w:val="100"/>
          <w:rFonts/>
          <w:caps w:val="0"/>
        </w:rPr>
        <w:t> </w:t>
      </w:r>
      <w:r w:rsidRPr="006F4DE1">
        <w:rPr>
          <w:szCs w:val="24"/>
          <w:bCs/>
          <w:b w:val="1"/>
          <w:i w:val="0"/>
          <w:sz w:val="24"/>
          <w:spacing w:val="0"/>
          <w:w w:val="100"/>
          <w:rFonts/>
          <w:caps w:val="0"/>
        </w:rPr>
        <w:t>Above</w:t>
      </w:r>
      <w:r w:rsidRPr="006F4DE1">
        <w:rPr>
          <w:szCs w:val="24"/>
          <w:bCs/>
          <w:b w:val="1"/>
          <w:i w:val="0"/>
          <w:sz w:val="24"/>
          <w:spacing w:val="0"/>
          <w:w w:val="100"/>
          <w:rFonts/>
          <w:caps w:val="0"/>
        </w:rPr>
        <w:t> </w:t>
      </w:r>
      <w:r w:rsidRPr="006F4DE1">
        <w:rPr>
          <w:szCs w:val="24"/>
          <w:bCs/>
          <w:b w:val="1"/>
          <w:i w:val="0"/>
          <w:sz w:val="24"/>
          <w:spacing w:val="0"/>
          <w:w w:val="100"/>
          <w:rFonts/>
          <w:caps w:val="0"/>
        </w:rPr>
        <w:t>MSL</w:t>
      </w:r>
    </w:p>
    <w:p w14:paraId="72C79A66" w14:textId="77777777" w:rsidR="000E0739" w:rsidRPr="006F4DE1" w:rsidRDefault="000E0739" w:rsidP="006F4DE1">
      <w:pPr>
        <w:spacing w:before="0" w:beforeAutospacing="0" w:after="160" w:afterAutospacing="0" w:lineRule="auto" w:line="360"/>
        <w:rPr>
          <w:szCs w:val="24"/>
          <w:bCs/>
          <w:b w:val="1"/>
          <w:i w:val="0"/>
          <w:sz w:val="24"/>
          <w:spacing w:val="0"/>
          <w:w w:val="100"/>
          <w:rFonts/>
          <w:caps w:val="0"/>
        </w:rPr>
        <w:snapToGrid w:val="0"/>
        <w:textAlignment w:val="baseline"/>
      </w:pPr>
      <w:r w:rsidRPr="004C7298">
        <w:rPr>
          <w:szCs w:val="24"/>
          <w:bCs/>
          <w:b w:val="1"/>
          <w:i w:val="0"/>
          <w:sz w:val="24"/>
          <w:spacing w:val="0"/>
          <w:w w:val="100"/>
          <w:rFonts/>
          <w:caps w:val="0"/>
        </w:rPr>
        <w:t>Orientation</w:t>
      </w:r>
      <w:r w:rsidRPr="004C7298">
        <w:rPr>
          <w:szCs w:val="24"/>
          <w:bCs/>
          <w:b w:val="1"/>
          <w:i w:val="0"/>
          <w:sz w:val="24"/>
          <w:spacing w:val="0"/>
          <w:w w:val="100"/>
          <w:rFonts/>
          <w:caps w:val="0"/>
        </w:rPr>
        <w:t> </w:t>
      </w:r>
      <w:r w:rsidRPr="004C7298">
        <w:rPr>
          <w:szCs w:val="24"/>
          <w:bCs/>
          <w:b w:val="1"/>
          <w:i w:val="0"/>
          <w:sz w:val="24"/>
          <w:spacing w:val="0"/>
          <w:w w:val="100"/>
          <w:rFonts/>
          <w:caps w:val="0"/>
        </w:rPr>
        <w:t>of</w:t>
      </w:r>
      <w:r w:rsidRPr="004C7298">
        <w:rPr>
          <w:szCs w:val="24"/>
          <w:bCs/>
          <w:b w:val="1"/>
          <w:i w:val="0"/>
          <w:sz w:val="24"/>
          <w:spacing w:val="0"/>
          <w:w w:val="100"/>
          <w:rFonts/>
          <w:caps w:val="0"/>
        </w:rPr>
        <w:t> </w:t>
      </w:r>
      <w:r w:rsidRPr="006F4DE1">
        <w:rPr>
          <w:szCs w:val="24"/>
          <w:bCs/>
          <w:b w:val="1"/>
          <w:i w:val="0"/>
          <w:sz w:val="24"/>
          <w:spacing w:val="0"/>
          <w:w w:val="100"/>
          <w:rFonts/>
          <w:caps w:val="0"/>
        </w:rPr>
        <w:t>foliation</w:t>
      </w:r>
      <w:r w:rsidRPr="006F4DE1">
        <w:rPr>
          <w:szCs w:val="24"/>
          <w:bCs/>
          <w:b w:val="1"/>
          <w:i w:val="0"/>
          <w:sz w:val="24"/>
          <w:spacing w:val="0"/>
          <w:w w:val="100"/>
          <w:rFonts/>
          <w:caps w:val="0"/>
        </w:rPr>
        <w:t> </w:t>
      </w:r>
      <w:r w:rsidRPr="006F4DE1">
        <w:rPr>
          <w:szCs w:val="24"/>
          <w:bCs/>
          <w:b w:val="1"/>
          <w:i w:val="0"/>
          <w:sz w:val="24"/>
          <w:spacing w:val="0"/>
          <w:w w:val="100"/>
          <w:rFonts/>
          <w:caps w:val="0"/>
        </w:rPr>
        <w:t>plane:</w:t>
      </w:r>
      <w:r w:rsidRPr="006F4DE1">
        <w:rPr>
          <w:szCs w:val="24"/>
          <w:bCs/>
          <w:b w:val="1"/>
          <w:i w:val="0"/>
          <w:sz w:val="24"/>
          <w:spacing w:val="0"/>
          <w:w w:val="100"/>
          <w:rFonts/>
          <w:caps w:val="0"/>
        </w:rPr>
        <w:t> </w:t>
      </w:r>
      <w:r w:rsidR="00B17B0B" w:rsidRPr="006F4DE1">
        <w:rPr>
          <w:szCs w:val="24"/>
          <w:bCs/>
          <w:b w:val="1"/>
          <w:i w:val="0"/>
          <w:sz w:val="24"/>
          <w:spacing w:val="0"/>
          <w:w w:val="100"/>
          <w:rFonts/>
          <w:caps w:val="0"/>
        </w:rPr>
        <w:t>105</w:t>
      </w:r>
      <w:r w:rsidR="00B17B0B" w:rsidRPr="006F4DE1">
        <w:rPr>
          <w:szCs w:val="24"/>
          <w:bCs/>
          <w:b w:val="1"/>
          <w:i w:val="0"/>
          <w:sz w:val="24"/>
          <w:spacing w:val="0"/>
          <w:w w:val="100"/>
          <w:vertAlign w:val="superscript"/>
          <w:rFonts/>
          <w:caps w:val="0"/>
        </w:rPr>
        <w:t>O</w:t>
      </w:r>
      <w:r w:rsidR="00B17B0B" w:rsidRPr="006F4DE1">
        <w:rPr>
          <w:szCs w:val="24"/>
          <w:bCs/>
          <w:b w:val="1"/>
          <w:i w:val="0"/>
          <w:sz w:val="24"/>
          <w:spacing w:val="0"/>
          <w:w w:val="100"/>
          <w:rFonts/>
          <w:caps w:val="0"/>
        </w:rPr>
        <w:t>//22</w:t>
      </w:r>
      <w:r w:rsidR="00B17B0B" w:rsidRPr="006F4DE1">
        <w:rPr>
          <w:szCs w:val="24"/>
          <w:bCs/>
          <w:b w:val="1"/>
          <w:i w:val="0"/>
          <w:sz w:val="24"/>
          <w:spacing w:val="0"/>
          <w:w w:val="100"/>
          <w:vertAlign w:val="superscript"/>
          <w:rFonts/>
          <w:caps w:val="0"/>
        </w:rPr>
        <w:t>o</w:t>
      </w:r>
      <w:r w:rsidR="00B17B0B" w:rsidRPr="006F4DE1">
        <w:rPr>
          <w:szCs w:val="24"/>
          <w:bCs/>
          <w:b w:val="1"/>
          <w:i w:val="0"/>
          <w:sz w:val="24"/>
          <w:spacing w:val="0"/>
          <w:w w:val="100"/>
          <w:rFonts/>
          <w:caps w:val="0"/>
        </w:rPr>
        <w:t>E</w:t>
      </w:r>
    </w:p>
    <w:p w14:paraId="6E7B32CA" w14:textId="77777777" w:rsidR="000E0739" w:rsidRPr="006F4DE1" w:rsidRDefault="000E0739" w:rsidP="006F4DE1">
      <w:pPr>
        <w:spacing w:before="0" w:beforeAutospacing="0" w:after="160" w:afterAutospacing="0" w:lineRule="auto" w:line="360"/>
        <w:rPr>
          <w:szCs w:val="24"/>
          <w:b w:val="0"/>
          <w:i w:val="0"/>
          <w:sz w:val="24"/>
          <w:spacing w:val="0"/>
          <w:w w:val="100"/>
          <w:rFonts/>
          <w:caps w:val="0"/>
        </w:rPr>
        <w:snapToGrid w:val="0"/>
        <w:textAlignment w:val="baseline"/>
      </w:pPr>
      <w:r w:rsidRPr="006F4DE1">
        <w:rPr>
          <w:szCs w:val="24"/>
          <w:bCs/>
          <w:b w:val="1"/>
          <w:i w:val="0"/>
          <w:sz w:val="24"/>
          <w:spacing w:val="0"/>
          <w:w w:val="100"/>
          <w:rFonts/>
          <w:caps w:val="0"/>
        </w:rPr>
        <w:t>Outcrop</w:t>
      </w:r>
      <w:r w:rsidRPr="006F4DE1">
        <w:rPr>
          <w:szCs w:val="24"/>
          <w:bCs/>
          <w:b w:val="1"/>
          <w:i w:val="0"/>
          <w:sz w:val="24"/>
          <w:spacing w:val="0"/>
          <w:w w:val="100"/>
          <w:rFonts/>
          <w:caps w:val="0"/>
        </w:rPr>
        <w:t> </w:t>
      </w:r>
      <w:r w:rsidRPr="006F4DE1">
        <w:rPr>
          <w:szCs w:val="24"/>
          <w:bCs/>
          <w:b w:val="1"/>
          <w:i w:val="0"/>
          <w:sz w:val="24"/>
          <w:spacing w:val="0"/>
          <w:w w:val="100"/>
          <w:rFonts/>
          <w:caps w:val="0"/>
        </w:rPr>
        <w:t>name</w:t>
      </w:r>
      <w:r w:rsidRPr="006F4DE1">
        <w:rPr>
          <w:szCs w:val="24"/>
          <w:b w:val="0"/>
          <w:i w:val="0"/>
          <w:sz w:val="24"/>
          <w:spacing w:val="0"/>
          <w:w w:val="100"/>
          <w:rFonts/>
          <w:caps w:val="0"/>
        </w:rPr>
        <w:t>:</w:t>
      </w:r>
      <w:r w:rsidRPr="006F4DE1">
        <w:rPr>
          <w:szCs w:val="24"/>
          <w:b w:val="0"/>
          <w:i w:val="0"/>
          <w:sz w:val="24"/>
          <w:spacing w:val="0"/>
          <w:w w:val="100"/>
          <w:rFonts/>
          <w:caps w:val="0"/>
        </w:rPr>
        <w:t> </w:t>
      </w:r>
      <w:r w:rsidRPr="006F4DE1">
        <w:rPr>
          <w:szCs w:val="24"/>
          <w:b w:val="0"/>
          <w:i w:val="0"/>
          <w:sz w:val="24"/>
          <w:spacing w:val="0"/>
          <w:w w:val="100"/>
          <w:rFonts/>
          <w:caps w:val="0"/>
        </w:rPr>
        <w:t>Gneiss</w:t>
      </w:r>
    </w:p>
    <w:p w14:paraId="0758536A" w14:textId="77777777" w:rsidR="00E8609E" w:rsidRPr="00751829" w:rsidRDefault="000E0739" w:rsidP="00751829">
      <w:pPr>
        <w:jc w:val="both"/>
        <w:spacing w:before="0" w:beforeAutospacing="0" w:after="160" w:afterAutospacing="0" w:lineRule="auto" w:line="360"/>
        <w:rPr>
          <w:szCs w:val="24"/>
          <w:b w:val="0"/>
          <w:i w:val="0"/>
          <w:sz w:val="24"/>
          <w:spacing w:val="0"/>
          <w:w w:val="100"/>
          <w:rFonts/>
          <w:caps w:val="0"/>
        </w:rPr>
        <w:snapToGrid w:val="0"/>
        <w:textAlignment w:val="baseline"/>
        <w:tabs>
          <w:tab w:val="left" w:pos="1947"/>
        </w:tabs>
      </w:pPr>
      <w:r w:rsidRPr="006F4DE1">
        <w:rPr>
          <w:szCs w:val="24"/>
          <w:bCs/>
          <w:b w:val="1"/>
          <w:i w:val="0"/>
          <w:sz w:val="24"/>
          <w:spacing w:val="0"/>
          <w:w w:val="100"/>
          <w:rFonts/>
          <w:caps w:val="0"/>
        </w:rPr>
        <w:t>Description</w:t>
      </w:r>
      <w:r w:rsidRPr="006F4DE1">
        <w:rPr>
          <w:szCs w:val="24"/>
          <w:b w:val="0"/>
          <w:i w:val="0"/>
          <w:sz w:val="24"/>
          <w:spacing w:val="0"/>
          <w:w w:val="100"/>
          <w:rFonts/>
          <w:caps w:val="0"/>
        </w:rPr>
        <w:t>:</w:t>
      </w:r>
      <w:r w:rsidRPr="006F4DE1">
        <w:rPr>
          <w:szCs w:val="24"/>
          <w:b w:val="0"/>
          <w:i w:val="0"/>
          <w:sz w:val="24"/>
          <w:spacing w:val="0"/>
          <w:w w:val="100"/>
          <w:rFonts/>
          <w:caps w:val="0"/>
        </w:rPr>
        <w:t> </w:t>
      </w:r>
      <w:r w:rsidRPr="006F4DE1">
        <w:rPr>
          <w:szCs w:val="24"/>
          <w:b w:val="0"/>
          <w:i w:val="0"/>
          <w:sz w:val="24"/>
          <w:spacing w:val="0"/>
          <w:w w:val="100"/>
          <w:rFonts/>
          <w:caps w:val="0"/>
        </w:rPr>
        <w:t>A</w:t>
      </w:r>
      <w:r w:rsidRPr="006F4DE1">
        <w:rPr>
          <w:szCs w:val="24"/>
          <w:b w:val="0"/>
          <w:i w:val="0"/>
          <w:sz w:val="24"/>
          <w:spacing w:val="0"/>
          <w:w w:val="100"/>
          <w:rFonts/>
          <w:caps w:val="0"/>
        </w:rPr>
        <w:t> </w:t>
      </w:r>
      <w:r w:rsidRPr="006F4DE1">
        <w:rPr>
          <w:szCs w:val="24"/>
          <w:b w:val="0"/>
          <w:i w:val="0"/>
          <w:sz w:val="24"/>
          <w:spacing w:val="0"/>
          <w:w w:val="100"/>
          <w:rFonts/>
          <w:caps w:val="0"/>
        </w:rPr>
        <w:t>low-lying</w:t>
      </w:r>
      <w:r w:rsidRPr="006F4DE1">
        <w:rPr>
          <w:szCs w:val="24"/>
          <w:b w:val="0"/>
          <w:i w:val="0"/>
          <w:sz w:val="24"/>
          <w:spacing w:val="0"/>
          <w:w w:val="100"/>
          <w:rFonts/>
          <w:caps w:val="0"/>
        </w:rPr>
        <w:t> </w:t>
      </w:r>
      <w:r w:rsidR="001C2219" w:rsidRPr="006F4DE1">
        <w:rPr>
          <w:szCs w:val="24"/>
          <w:b w:val="0"/>
          <w:i w:val="0"/>
          <w:sz w:val="24"/>
          <w:spacing w:val="0"/>
          <w:w w:val="100"/>
          <w:rFonts/>
          <w:caps w:val="0"/>
        </w:rPr>
        <w:t>outcrop</w:t>
      </w:r>
      <w:r w:rsidR="001C2219" w:rsidRPr="006F4DE1">
        <w:rPr>
          <w:szCs w:val="24"/>
          <w:b w:val="0"/>
          <w:i w:val="0"/>
          <w:sz w:val="24"/>
          <w:spacing w:val="0"/>
          <w:w w:val="100"/>
          <w:rFonts/>
          <w:caps w:val="0"/>
        </w:rPr>
        <w:t> </w:t>
      </w:r>
      <w:r w:rsidR="001C2219" w:rsidRPr="006F4DE1">
        <w:rPr>
          <w:szCs w:val="24"/>
          <w:b w:val="0"/>
          <w:i w:val="0"/>
          <w:sz w:val="24"/>
          <w:spacing w:val="0"/>
          <w:w w:val="100"/>
          <w:rFonts/>
          <w:caps w:val="0"/>
        </w:rPr>
        <w:t>with</w:t>
      </w:r>
      <w:r w:rsidR="001C2219" w:rsidRPr="006F4DE1">
        <w:rPr>
          <w:szCs w:val="24"/>
          <w:b w:val="0"/>
          <w:i w:val="0"/>
          <w:sz w:val="24"/>
          <w:spacing w:val="0"/>
          <w:w w:val="100"/>
          <w:rFonts/>
          <w:caps w:val="0"/>
        </w:rPr>
        <w:t> </w:t>
      </w:r>
      <w:r w:rsidR="001C2219" w:rsidRPr="006F4DE1">
        <w:rPr>
          <w:szCs w:val="24"/>
          <w:b w:val="0"/>
          <w:i w:val="0"/>
          <w:sz w:val="24"/>
          <w:spacing w:val="0"/>
          <w:w w:val="100"/>
          <w:rFonts/>
          <w:caps w:val="0"/>
        </w:rPr>
        <w:t>visible</w:t>
      </w:r>
      <w:r w:rsidR="001C2219" w:rsidRPr="006F4DE1">
        <w:rPr>
          <w:szCs w:val="24"/>
          <w:b w:val="0"/>
          <w:i w:val="0"/>
          <w:sz w:val="24"/>
          <w:spacing w:val="0"/>
          <w:w w:val="100"/>
          <w:rFonts/>
          <w:caps w:val="0"/>
        </w:rPr>
        <w:t> </w:t>
      </w:r>
      <w:r w:rsidR="001C2219" w:rsidRPr="006F4DE1">
        <w:rPr>
          <w:szCs w:val="24"/>
          <w:b w:val="0"/>
          <w:i w:val="0"/>
          <w:sz w:val="24"/>
          <w:spacing w:val="0"/>
          <w:w w:val="100"/>
          <w:rFonts/>
          <w:caps w:val="0"/>
        </w:rPr>
        <w:t>banding</w:t>
      </w:r>
      <w:r w:rsidR="001C2219" w:rsidRPr="006F4DE1">
        <w:rPr>
          <w:szCs w:val="24"/>
          <w:b w:val="0"/>
          <w:i w:val="0"/>
          <w:sz w:val="24"/>
          <w:spacing w:val="0"/>
          <w:w w:val="100"/>
          <w:rFonts/>
          <w:caps w:val="0"/>
        </w:rPr>
        <w:t> </w:t>
      </w:r>
      <w:r w:rsidR="001C2219" w:rsidRPr="006F4DE1">
        <w:rPr>
          <w:szCs w:val="24"/>
          <w:b w:val="0"/>
          <w:i w:val="0"/>
          <w:sz w:val="24"/>
          <w:spacing w:val="0"/>
          <w:w w:val="100"/>
          <w:rFonts/>
          <w:caps w:val="0"/>
        </w:rPr>
        <w:t>and</w:t>
      </w:r>
      <w:r w:rsidR="001C2219" w:rsidRPr="006F4DE1">
        <w:rPr>
          <w:szCs w:val="24"/>
          <w:b w:val="0"/>
          <w:i w:val="0"/>
          <w:sz w:val="24"/>
          <w:spacing w:val="0"/>
          <w:w w:val="100"/>
          <w:rFonts/>
          <w:caps w:val="0"/>
        </w:rPr>
        <w:t> </w:t>
      </w:r>
      <w:r w:rsidR="001C2219" w:rsidRPr="006F4DE1">
        <w:rPr>
          <w:szCs w:val="24"/>
          <w:b w:val="0"/>
          <w:i w:val="0"/>
          <w:sz w:val="24"/>
          <w:spacing w:val="0"/>
          <w:w w:val="100"/>
          <w:rFonts/>
          <w:caps w:val="0"/>
        </w:rPr>
        <w:t>microfold</w:t>
      </w:r>
      <w:r w:rsidR="00253B09" w:rsidRPr="006F4DE1">
        <w:rPr>
          <w:szCs w:val="24"/>
          <w:b w:val="0"/>
          <w:i w:val="0"/>
          <w:sz w:val="24"/>
          <w:spacing w:val="0"/>
          <w:w w:val="100"/>
          <w:rFonts/>
          <w:caps w:val="0"/>
        </w:rPr>
        <w:t>s.</w:t>
      </w:r>
      <w:r w:rsidR="00253B09" w:rsidRPr="006F4DE1">
        <w:rPr>
          <w:szCs w:val="24"/>
          <w:b w:val="0"/>
          <w:i w:val="0"/>
          <w:sz w:val="24"/>
          <w:spacing w:val="0"/>
          <w:w w:val="100"/>
          <w:rFonts/>
          <w:caps w:val="0"/>
        </w:rPr>
        <w:t> </w:t>
      </w:r>
      <w:r w:rsidR="00253B09" w:rsidRPr="006F4DE1">
        <w:rPr>
          <w:szCs w:val="24"/>
          <w:b w:val="0"/>
          <w:i w:val="0"/>
          <w:sz w:val="24"/>
          <w:spacing w:val="0"/>
          <w:w w:val="100"/>
          <w:rFonts/>
          <w:caps w:val="0"/>
        </w:rPr>
        <w:t>There</w:t>
      </w:r>
      <w:r w:rsidR="00253B09" w:rsidRPr="006F4DE1">
        <w:rPr>
          <w:szCs w:val="24"/>
          <w:b w:val="0"/>
          <w:i w:val="0"/>
          <w:sz w:val="24"/>
          <w:spacing w:val="0"/>
          <w:w w:val="100"/>
          <w:rFonts/>
          <w:caps w:val="0"/>
        </w:rPr>
        <w:t> </w:t>
      </w:r>
      <w:r w:rsidR="00253B09" w:rsidRPr="006F4DE1">
        <w:rPr>
          <w:szCs w:val="24"/>
          <w:b w:val="0"/>
          <w:i w:val="0"/>
          <w:sz w:val="24"/>
          <w:spacing w:val="0"/>
          <w:w w:val="100"/>
          <w:rFonts/>
          <w:caps w:val="0"/>
        </w:rPr>
        <w:t>are</w:t>
      </w:r>
      <w:r w:rsidR="00253B09" w:rsidRPr="006F4DE1">
        <w:rPr>
          <w:szCs w:val="24"/>
          <w:b w:val="0"/>
          <w:i w:val="0"/>
          <w:sz w:val="24"/>
          <w:spacing w:val="0"/>
          <w:w w:val="100"/>
          <w:rFonts/>
          <w:caps w:val="0"/>
        </w:rPr>
        <w:t> </w:t>
      </w:r>
      <w:r w:rsidR="00253B09" w:rsidRPr="006F4DE1">
        <w:rPr>
          <w:szCs w:val="24"/>
          <w:b w:val="0"/>
          <w:i w:val="0"/>
          <w:sz w:val="24"/>
          <w:spacing w:val="0"/>
          <w:w w:val="100"/>
          <w:rFonts/>
          <w:caps w:val="0"/>
        </w:rPr>
        <w:t>also</w:t>
      </w:r>
      <w:r w:rsidR="00253B09" w:rsidRPr="006F4DE1">
        <w:rPr>
          <w:szCs w:val="24"/>
          <w:b w:val="0"/>
          <w:i w:val="0"/>
          <w:sz w:val="24"/>
          <w:spacing w:val="0"/>
          <w:w w:val="100"/>
          <w:rFonts/>
          <w:caps w:val="0"/>
        </w:rPr>
        <w:t> </w:t>
      </w:r>
      <w:r w:rsidR="00253B09" w:rsidRPr="006F4DE1">
        <w:rPr>
          <w:szCs w:val="24"/>
          <w:b w:val="0"/>
          <w:i w:val="0"/>
          <w:sz w:val="24"/>
          <w:spacing w:val="0"/>
          <w:w w:val="100"/>
          <w:rFonts/>
          <w:caps w:val="0"/>
        </w:rPr>
        <w:t>presence</w:t>
      </w:r>
      <w:r w:rsidR="00253B09" w:rsidRPr="006F4DE1">
        <w:rPr>
          <w:szCs w:val="24"/>
          <w:b w:val="0"/>
          <w:i w:val="0"/>
          <w:sz w:val="24"/>
          <w:spacing w:val="0"/>
          <w:w w:val="100"/>
          <w:rFonts/>
          <w:caps w:val="0"/>
        </w:rPr>
        <w:t> </w:t>
      </w:r>
      <w:r w:rsidR="00253B09" w:rsidRPr="006F4DE1">
        <w:rPr>
          <w:szCs w:val="24"/>
          <w:b w:val="0"/>
          <w:i w:val="0"/>
          <w:sz w:val="24"/>
          <w:spacing w:val="0"/>
          <w:w w:val="100"/>
          <w:rFonts/>
          <w:caps w:val="0"/>
        </w:rPr>
        <w:t>of</w:t>
      </w:r>
      <w:r w:rsidR="00253B09" w:rsidRPr="006F4DE1">
        <w:rPr>
          <w:szCs w:val="24"/>
          <w:b w:val="0"/>
          <w:i w:val="0"/>
          <w:sz w:val="24"/>
          <w:spacing w:val="0"/>
          <w:w w:val="100"/>
          <w:rFonts/>
          <w:caps w:val="0"/>
        </w:rPr>
        <w:t> </w:t>
      </w:r>
      <w:r w:rsidR="00253B09" w:rsidRPr="006F4DE1">
        <w:rPr>
          <w:szCs w:val="24"/>
          <w:b w:val="0"/>
          <w:i w:val="0"/>
          <w:sz w:val="24"/>
          <w:spacing w:val="0"/>
          <w:w w:val="100"/>
          <w:rFonts/>
          <w:caps w:val="0"/>
        </w:rPr>
        <w:t>joints.</w:t>
      </w:r>
    </w:p>
    <w:p w14:paraId="6284CFDD" w14:textId="77777777" w:rsidR="0075646E" w:rsidRPr="006F4DE1" w:rsidRDefault="0075646E" w:rsidP="006F4DE1">
      <w:pPr>
        <w:jc w:val="both"/>
        <w:spacing w:before="0" w:beforeAutospacing="0" w:after="160" w:afterAutospacing="0" w:lineRule="auto" w:line="360"/>
        <w:rPr>
          <w:szCs w:val="24"/>
          <w:bCs/>
          <w:b w:val="1"/>
          <w:i w:val="0"/>
          <w:sz w:val="24"/>
          <w:spacing w:val="0"/>
          <w:w w:val="100"/>
          <w:rFonts/>
          <w:caps w:val="0"/>
        </w:rPr>
        <w:snapToGrid w:val="0"/>
        <w:textAlignment w:val="baseline"/>
        <w:tabs>
          <w:tab w:val="left" w:pos="1947"/>
        </w:tabs>
      </w:pPr>
      <w:r w:rsidRPr="006F4DE1">
        <w:rPr>
          <w:szCs w:val="24"/>
          <w:bCs/>
          <w:b w:val="1"/>
          <w:i w:val="0"/>
          <w:sz w:val="24"/>
          <w:spacing w:val="0"/>
          <w:w w:val="100"/>
          <w:rFonts/>
          <w:caps w:val="0"/>
        </w:rPr>
        <w:t>LOCATION</w:t>
      </w:r>
      <w:r w:rsidRPr="006F4DE1">
        <w:rPr>
          <w:szCs w:val="24"/>
          <w:bCs/>
          <w:b w:val="1"/>
          <w:i w:val="0"/>
          <w:sz w:val="24"/>
          <w:spacing w:val="0"/>
          <w:w w:val="100"/>
          <w:rFonts/>
          <w:caps w:val="0"/>
        </w:rPr>
        <w:t> </w:t>
      </w:r>
      <w:r w:rsidRPr="006F4DE1">
        <w:rPr>
          <w:szCs w:val="24"/>
          <w:bCs/>
          <w:b w:val="1"/>
          <w:i w:val="0"/>
          <w:sz w:val="24"/>
          <w:spacing w:val="0"/>
          <w:w w:val="100"/>
          <w:rFonts/>
          <w:caps w:val="0"/>
        </w:rPr>
        <w:t>33</w:t>
      </w:r>
    </w:p>
    <w:p w14:paraId="1C2740A2" w14:textId="77777777" w:rsidR="0075646E" w:rsidRPr="006F4DE1" w:rsidRDefault="0075646E" w:rsidP="006F4DE1">
      <w:pPr>
        <w:spacing w:before="0" w:beforeAutospacing="0" w:after="160" w:afterAutospacing="0" w:lineRule="auto" w:line="360"/>
        <w:rPr>
          <w:szCs w:val="24"/>
          <w:lang w:val="en-GB" w:eastAsia="en-GB"/>
          <w:b w:val="0"/>
          <w:i w:val="0"/>
          <w:color w:val="000000"/>
          <w:sz w:val="24"/>
          <w:spacing w:val="0"/>
          <w:w w:val="100"/>
          <w:rFonts w:eastAsia="Times New Roman"/>
          <w:caps w:val="0"/>
        </w:rPr>
        <w:snapToGrid w:val="0"/>
        <w:textAlignment w:val="baseline"/>
      </w:pPr>
      <w:r w:rsidRPr="006F4DE1">
        <w:rPr>
          <w:szCs w:val="24"/>
          <w:bCs/>
          <w:b w:val="1"/>
          <w:i w:val="0"/>
          <w:sz w:val="24"/>
          <w:spacing w:val="0"/>
          <w:w w:val="100"/>
          <w:rFonts/>
          <w:caps w:val="0"/>
        </w:rPr>
        <w:t>Coordinates;</w:t>
      </w:r>
      <w:r w:rsidRPr="006F4DE1">
        <w:rPr>
          <w:szCs w:val="24"/>
          <w:b w:val="0"/>
          <w:i w:val="0"/>
          <w:color w:val="000000"/>
          <w:sz w:val="24"/>
          <w:spacing w:val="0"/>
          <w:w w:val="100"/>
          <w:rFonts/>
          <w:caps w:val="0"/>
        </w:rPr>
        <w:t> </w:t>
      </w:r>
      <w:r w:rsidRPr="006F4DE1">
        <w:rPr>
          <w:szCs w:val="24"/>
          <w:bCs/>
          <w:b w:val="1"/>
          <w:i w:val="0"/>
          <w:color w:val="000000"/>
          <w:sz w:val="24"/>
          <w:spacing w:val="0"/>
          <w:w w:val="100"/>
          <w:rFonts/>
          <w:caps w:val="0"/>
        </w:rPr>
        <w:t> </w:t>
      </w:r>
      <w:r w:rsidRPr="006F4DE1">
        <w:rPr>
          <w:szCs w:val="24"/>
          <w:bCs/>
          <w:lang w:val="en-GB" w:eastAsia="en-GB"/>
          <w:b w:val="1"/>
          <w:i w:val="0"/>
          <w:color w:val="000000"/>
          <w:sz w:val="24"/>
          <w:spacing w:val="0"/>
          <w:w w:val="100"/>
          <w:rFonts w:eastAsia="Times New Roman"/>
          <w:caps w:val="0"/>
        </w:rPr>
        <w:t>7.2135167,</w:t>
      </w:r>
      <w:r w:rsidRPr="006F4DE1">
        <w:rPr>
          <w:szCs w:val="24"/>
          <w:bCs/>
          <w:lang w:val="en-GB" w:eastAsia="en-GB"/>
          <w:b w:val="1"/>
          <w:i w:val="0"/>
          <w:color w:val="000000"/>
          <w:sz w:val="24"/>
          <w:spacing w:val="0"/>
          <w:w w:val="100"/>
          <w:rFonts w:eastAsia="Times New Roman"/>
          <w:caps w:val="0"/>
        </w:rPr>
        <w:t>  </w:t>
      </w:r>
      <w:r w:rsidRPr="006F4DE1">
        <w:rPr>
          <w:szCs w:val="24"/>
          <w:bCs/>
          <w:lang w:val="en-GB" w:eastAsia="en-GB"/>
          <w:b w:val="1"/>
          <w:i w:val="0"/>
          <w:color w:val="000000"/>
          <w:sz w:val="24"/>
          <w:spacing w:val="0"/>
          <w:w w:val="100"/>
          <w:rFonts w:eastAsia="Times New Roman"/>
          <w:caps w:val="0"/>
        </w:rPr>
        <w:t>3.3526667</w:t>
      </w:r>
    </w:p>
    <w:p w14:paraId="28E7372F" w14:textId="77777777" w:rsidR="0075646E" w:rsidRPr="006F4DE1" w:rsidRDefault="0075646E" w:rsidP="006F4DE1">
      <w:pPr>
        <w:spacing w:before="0" w:beforeAutospacing="0" w:after="160" w:afterAutospacing="0" w:lineRule="auto" w:line="360"/>
        <w:rPr>
          <w:szCs w:val="24"/>
          <w:bCs/>
          <w:b w:val="1"/>
          <w:i w:val="0"/>
          <w:sz w:val="24"/>
          <w:spacing w:val="0"/>
          <w:w w:val="100"/>
          <w:rFonts/>
          <w:caps w:val="0"/>
        </w:rPr>
        <w:snapToGrid w:val="0"/>
        <w:textAlignment w:val="baseline"/>
      </w:pPr>
      <w:r w:rsidRPr="006F4DE1">
        <w:rPr>
          <w:szCs w:val="24"/>
          <w:bCs/>
          <w:b w:val="1"/>
          <w:i w:val="0"/>
          <w:sz w:val="24"/>
          <w:spacing w:val="0"/>
          <w:w w:val="100"/>
          <w:rFonts/>
          <w:caps w:val="0"/>
        </w:rPr>
        <w:t>Weather:</w:t>
      </w:r>
      <w:r w:rsidRPr="006F4DE1">
        <w:rPr>
          <w:szCs w:val="24"/>
          <w:bCs/>
          <w:b w:val="1"/>
          <w:i w:val="0"/>
          <w:sz w:val="24"/>
          <w:spacing w:val="0"/>
          <w:w w:val="100"/>
          <w:rFonts/>
          <w:caps w:val="0"/>
        </w:rPr>
        <w:t> </w:t>
      </w:r>
      <w:r w:rsidRPr="006F4DE1">
        <w:rPr>
          <w:szCs w:val="24"/>
          <w:bCs/>
          <w:b w:val="1"/>
          <w:i w:val="0"/>
          <w:sz w:val="24"/>
          <w:spacing w:val="0"/>
          <w:w w:val="100"/>
          <w:rFonts/>
          <w:caps w:val="0"/>
        </w:rPr>
        <w:t>36</w:t>
      </w:r>
      <w:r w:rsidRPr="006F4DE1">
        <w:rPr>
          <w:szCs w:val="24"/>
          <w:bCs/>
          <w:b w:val="1"/>
          <w:i w:val="0"/>
          <w:sz w:val="24"/>
          <w:spacing w:val="0"/>
          <w:w w:val="100"/>
          <w:vertAlign w:val="superscript"/>
          <w:rFonts/>
          <w:caps w:val="0"/>
        </w:rPr>
        <w:t>o</w:t>
      </w:r>
      <w:r w:rsidRPr="006F4DE1">
        <w:rPr>
          <w:szCs w:val="24"/>
          <w:bCs/>
          <w:b w:val="1"/>
          <w:i w:val="0"/>
          <w:sz w:val="24"/>
          <w:spacing w:val="0"/>
          <w:w w:val="100"/>
          <w:rFonts/>
          <w:caps w:val="0"/>
        </w:rPr>
        <w:t>C,</w:t>
      </w:r>
      <w:r w:rsidRPr="006F4DE1">
        <w:rPr>
          <w:szCs w:val="24"/>
          <w:bCs/>
          <w:b w:val="1"/>
          <w:i w:val="0"/>
          <w:sz w:val="24"/>
          <w:spacing w:val="0"/>
          <w:w w:val="100"/>
          <w:rFonts/>
          <w:caps w:val="0"/>
        </w:rPr>
        <w:t> </w:t>
      </w:r>
      <w:r w:rsidRPr="006F4DE1">
        <w:rPr>
          <w:szCs w:val="24"/>
          <w:bCs/>
          <w:b w:val="1"/>
          <w:i w:val="0"/>
          <w:sz w:val="24"/>
          <w:spacing w:val="0"/>
          <w:w w:val="100"/>
          <w:rFonts/>
          <w:caps w:val="0"/>
        </w:rPr>
        <w:t>sunny</w:t>
      </w:r>
    </w:p>
    <w:p w14:paraId="493CBF9E" w14:textId="77777777" w:rsidR="0075646E" w:rsidRPr="006F4DE1" w:rsidRDefault="0075646E" w:rsidP="006F4DE1">
      <w:pPr>
        <w:spacing w:before="0" w:beforeAutospacing="0" w:after="160" w:afterAutospacing="0" w:lineRule="auto" w:line="360"/>
        <w:rPr>
          <w:szCs w:val="24"/>
          <w:bCs/>
          <w:b w:val="1"/>
          <w:i w:val="0"/>
          <w:sz w:val="24"/>
          <w:spacing w:val="0"/>
          <w:w w:val="100"/>
          <w:rFonts/>
          <w:caps w:val="0"/>
        </w:rPr>
        <w:snapToGrid w:val="0"/>
        <w:textAlignment w:val="baseline"/>
      </w:pPr>
      <w:r w:rsidRPr="006F4DE1">
        <w:rPr>
          <w:szCs w:val="24"/>
          <w:bCs/>
          <w:b w:val="1"/>
          <w:i w:val="0"/>
          <w:sz w:val="24"/>
          <w:spacing w:val="0"/>
          <w:w w:val="100"/>
          <w:rFonts/>
          <w:caps w:val="0"/>
        </w:rPr>
        <w:t>Altitude:</w:t>
      </w:r>
      <w:r w:rsidRPr="006F4DE1">
        <w:rPr>
          <w:szCs w:val="24"/>
          <w:bCs/>
          <w:b w:val="1"/>
          <w:i w:val="0"/>
          <w:sz w:val="24"/>
          <w:spacing w:val="0"/>
          <w:w w:val="100"/>
          <w:rFonts/>
          <w:caps w:val="0"/>
        </w:rPr>
        <w:t> </w:t>
      </w:r>
      <w:r w:rsidRPr="006F4DE1">
        <w:rPr>
          <w:szCs w:val="24"/>
          <w:bCs/>
          <w:b w:val="1"/>
          <w:i w:val="0"/>
          <w:sz w:val="24"/>
          <w:spacing w:val="0"/>
          <w:w w:val="100"/>
          <w:rFonts/>
          <w:caps w:val="0"/>
        </w:rPr>
        <w:t>102m</w:t>
      </w:r>
      <w:r w:rsidRPr="006F4DE1">
        <w:rPr>
          <w:szCs w:val="24"/>
          <w:bCs/>
          <w:b w:val="1"/>
          <w:i w:val="0"/>
          <w:sz w:val="24"/>
          <w:spacing w:val="0"/>
          <w:w w:val="100"/>
          <w:rFonts/>
          <w:caps w:val="0"/>
        </w:rPr>
        <w:t> </w:t>
      </w:r>
      <w:r w:rsidRPr="006F4DE1">
        <w:rPr>
          <w:szCs w:val="24"/>
          <w:bCs/>
          <w:b w:val="1"/>
          <w:i w:val="0"/>
          <w:sz w:val="24"/>
          <w:spacing w:val="0"/>
          <w:w w:val="100"/>
          <w:rFonts/>
          <w:caps w:val="0"/>
        </w:rPr>
        <w:t>Above</w:t>
      </w:r>
      <w:r w:rsidRPr="006F4DE1">
        <w:rPr>
          <w:szCs w:val="24"/>
          <w:bCs/>
          <w:b w:val="1"/>
          <w:i w:val="0"/>
          <w:sz w:val="24"/>
          <w:spacing w:val="0"/>
          <w:w w:val="100"/>
          <w:rFonts/>
          <w:caps w:val="0"/>
        </w:rPr>
        <w:t> </w:t>
      </w:r>
      <w:r w:rsidRPr="006F4DE1">
        <w:rPr>
          <w:szCs w:val="24"/>
          <w:bCs/>
          <w:b w:val="1"/>
          <w:i w:val="0"/>
          <w:sz w:val="24"/>
          <w:spacing w:val="0"/>
          <w:w w:val="100"/>
          <w:rFonts/>
          <w:caps w:val="0"/>
        </w:rPr>
        <w:t>MSL</w:t>
      </w:r>
    </w:p>
    <w:p w14:paraId="3A8FFD6B" w14:textId="77777777" w:rsidR="0075646E" w:rsidRPr="006F4DE1" w:rsidRDefault="0075646E" w:rsidP="006F4DE1">
      <w:pPr>
        <w:spacing w:before="0" w:beforeAutospacing="0" w:after="160" w:afterAutospacing="0" w:lineRule="auto" w:line="360"/>
        <w:rPr>
          <w:szCs w:val="24"/>
          <w:b w:val="0"/>
          <w:i w:val="0"/>
          <w:sz w:val="24"/>
          <w:spacing w:val="0"/>
          <w:w w:val="100"/>
          <w:rFonts/>
          <w:caps w:val="0"/>
        </w:rPr>
        <w:snapToGrid w:val="0"/>
        <w:textAlignment w:val="baseline"/>
      </w:pPr>
      <w:r w:rsidRPr="006F4DE1">
        <w:rPr>
          <w:szCs w:val="24"/>
          <w:bCs/>
          <w:b w:val="1"/>
          <w:i w:val="0"/>
          <w:sz w:val="24"/>
          <w:spacing w:val="0"/>
          <w:w w:val="100"/>
          <w:rFonts/>
          <w:caps w:val="0"/>
        </w:rPr>
        <w:t>Outcrop</w:t>
      </w:r>
      <w:r w:rsidRPr="006F4DE1">
        <w:rPr>
          <w:szCs w:val="24"/>
          <w:bCs/>
          <w:b w:val="1"/>
          <w:i w:val="0"/>
          <w:sz w:val="24"/>
          <w:spacing w:val="0"/>
          <w:w w:val="100"/>
          <w:rFonts/>
          <w:caps w:val="0"/>
        </w:rPr>
        <w:t> </w:t>
      </w:r>
      <w:r w:rsidRPr="006F4DE1">
        <w:rPr>
          <w:szCs w:val="24"/>
          <w:bCs/>
          <w:b w:val="1"/>
          <w:i w:val="0"/>
          <w:sz w:val="24"/>
          <w:spacing w:val="0"/>
          <w:w w:val="100"/>
          <w:rFonts/>
          <w:caps w:val="0"/>
        </w:rPr>
        <w:t>name</w:t>
      </w:r>
      <w:r w:rsidRPr="006F4DE1">
        <w:rPr>
          <w:szCs w:val="24"/>
          <w:b w:val="0"/>
          <w:i w:val="0"/>
          <w:sz w:val="24"/>
          <w:spacing w:val="0"/>
          <w:w w:val="100"/>
          <w:rFonts/>
          <w:caps w:val="0"/>
        </w:rPr>
        <w:t>:</w:t>
      </w:r>
      <w:r w:rsidRPr="006F4DE1">
        <w:rPr>
          <w:szCs w:val="24"/>
          <w:b w:val="0"/>
          <w:i w:val="0"/>
          <w:sz w:val="24"/>
          <w:spacing w:val="0"/>
          <w:w w:val="100"/>
          <w:rFonts/>
          <w:caps w:val="0"/>
        </w:rPr>
        <w:t> </w:t>
      </w:r>
      <w:r w:rsidRPr="006F4DE1">
        <w:rPr>
          <w:szCs w:val="24"/>
          <w:b w:val="0"/>
          <w:i w:val="0"/>
          <w:sz w:val="24"/>
          <w:spacing w:val="0"/>
          <w:w w:val="100"/>
          <w:rFonts/>
          <w:caps w:val="0"/>
        </w:rPr>
        <w:t>Porphyritic</w:t>
      </w:r>
      <w:r w:rsidRPr="006F4DE1">
        <w:rPr>
          <w:szCs w:val="24"/>
          <w:b w:val="0"/>
          <w:i w:val="0"/>
          <w:sz w:val="24"/>
          <w:spacing w:val="0"/>
          <w:w w:val="100"/>
          <w:rFonts/>
          <w:caps w:val="0"/>
        </w:rPr>
        <w:t>  </w:t>
      </w:r>
      <w:r w:rsidRPr="006F4DE1">
        <w:rPr>
          <w:szCs w:val="24"/>
          <w:b w:val="0"/>
          <w:i w:val="0"/>
          <w:sz w:val="24"/>
          <w:spacing w:val="0"/>
          <w:w w:val="100"/>
          <w:rFonts/>
          <w:caps w:val="0"/>
        </w:rPr>
        <w:t>Granite</w:t>
      </w:r>
    </w:p>
    <w:p w14:paraId="40F9D6BA" w14:textId="77777777" w:rsidR="0075646E" w:rsidRPr="006F4DE1" w:rsidRDefault="0075646E" w:rsidP="006F4DE1">
      <w:pPr>
        <w:jc w:val="both"/>
        <w:spacing w:before="0" w:beforeAutospacing="0" w:after="160" w:afterAutospacing="0" w:lineRule="auto" w:line="360"/>
        <w:rPr>
          <w:szCs w:val="24"/>
          <w:b w:val="0"/>
          <w:i w:val="0"/>
          <w:sz w:val="24"/>
          <w:spacing w:val="0"/>
          <w:w w:val="100"/>
          <w:rFonts/>
          <w:caps w:val="0"/>
        </w:rPr>
        <w:snapToGrid w:val="0"/>
        <w:textAlignment w:val="baseline"/>
        <w:tabs>
          <w:tab w:val="left" w:pos="1947"/>
        </w:tabs>
      </w:pPr>
      <w:r w:rsidRPr="006F4DE1">
        <w:rPr>
          <w:szCs w:val="24"/>
          <w:bCs/>
          <w:b w:val="1"/>
          <w:i w:val="0"/>
          <w:sz w:val="24"/>
          <w:spacing w:val="0"/>
          <w:w w:val="100"/>
          <w:rFonts/>
          <w:caps w:val="0"/>
        </w:rPr>
        <w:t>Description</w:t>
      </w:r>
      <w:r w:rsidRPr="006F4DE1">
        <w:rPr>
          <w:szCs w:val="24"/>
          <w:b w:val="0"/>
          <w:i w:val="0"/>
          <w:sz w:val="24"/>
          <w:spacing w:val="0"/>
          <w:w w:val="100"/>
          <w:rFonts/>
          <w:caps w:val="0"/>
        </w:rPr>
        <w:t>:</w:t>
      </w:r>
      <w:r w:rsidRPr="006F4DE1">
        <w:rPr>
          <w:szCs w:val="24"/>
          <w:b w:val="0"/>
          <w:i w:val="0"/>
          <w:sz w:val="24"/>
          <w:spacing w:val="0"/>
          <w:w w:val="100"/>
          <w:rFonts/>
          <w:caps w:val="0"/>
        </w:rPr>
        <w:t> </w:t>
      </w:r>
      <w:r w:rsidRPr="006F4DE1">
        <w:rPr>
          <w:szCs w:val="24"/>
          <w:b w:val="0"/>
          <w:i w:val="0"/>
          <w:sz w:val="24"/>
          <w:spacing w:val="0"/>
          <w:w w:val="100"/>
          <w:rFonts/>
          <w:caps w:val="0"/>
        </w:rPr>
        <w:t>A</w:t>
      </w:r>
      <w:r w:rsidRPr="006F4DE1">
        <w:rPr>
          <w:szCs w:val="24"/>
          <w:b w:val="0"/>
          <w:i w:val="0"/>
          <w:sz w:val="24"/>
          <w:spacing w:val="0"/>
          <w:w w:val="100"/>
          <w:rFonts/>
          <w:caps w:val="0"/>
        </w:rPr>
        <w:t> </w:t>
      </w:r>
      <w:r w:rsidRPr="006F4DE1">
        <w:rPr>
          <w:szCs w:val="24"/>
          <w:b w:val="0"/>
          <w:i w:val="0"/>
          <w:sz w:val="24"/>
          <w:spacing w:val="0"/>
          <w:w w:val="100"/>
          <w:rFonts/>
          <w:caps w:val="0"/>
        </w:rPr>
        <w:t>massive</w:t>
      </w:r>
      <w:r w:rsidRPr="006F4DE1">
        <w:rPr>
          <w:szCs w:val="24"/>
          <w:b w:val="0"/>
          <w:i w:val="0"/>
          <w:sz w:val="24"/>
          <w:spacing w:val="0"/>
          <w:w w:val="100"/>
          <w:rFonts/>
          <w:caps w:val="0"/>
        </w:rPr>
        <w:t>  </w:t>
      </w:r>
      <w:r w:rsidRPr="006F4DE1">
        <w:rPr>
          <w:szCs w:val="24"/>
          <w:b w:val="0"/>
          <w:i w:val="0"/>
          <w:sz w:val="24"/>
          <w:spacing w:val="0"/>
          <w:w w:val="100"/>
          <w:rFonts/>
          <w:caps w:val="0"/>
        </w:rPr>
        <w:t>porphyritic</w:t>
      </w:r>
      <w:r w:rsidRPr="006F4DE1">
        <w:rPr>
          <w:szCs w:val="24"/>
          <w:b w:val="0"/>
          <w:i w:val="0"/>
          <w:sz w:val="24"/>
          <w:spacing w:val="0"/>
          <w:w w:val="100"/>
          <w:rFonts/>
          <w:caps w:val="0"/>
        </w:rPr>
        <w:t> </w:t>
      </w:r>
      <w:r w:rsidRPr="006F4DE1">
        <w:rPr>
          <w:szCs w:val="24"/>
          <w:b w:val="0"/>
          <w:i w:val="0"/>
          <w:sz w:val="24"/>
          <w:spacing w:val="0"/>
          <w:w w:val="100"/>
          <w:rFonts/>
          <w:caps w:val="0"/>
        </w:rPr>
        <w:t>granite</w:t>
      </w:r>
      <w:r w:rsidRPr="006F4DE1">
        <w:rPr>
          <w:szCs w:val="24"/>
          <w:b w:val="0"/>
          <w:i w:val="0"/>
          <w:sz w:val="24"/>
          <w:spacing w:val="0"/>
          <w:w w:val="100"/>
          <w:rFonts/>
          <w:caps w:val="0"/>
        </w:rPr>
        <w:t> </w:t>
      </w:r>
      <w:r w:rsidRPr="006F4DE1">
        <w:rPr>
          <w:szCs w:val="24"/>
          <w:b w:val="0"/>
          <w:i w:val="0"/>
          <w:sz w:val="24"/>
          <w:spacing w:val="0"/>
          <w:w w:val="100"/>
          <w:rFonts/>
          <w:caps w:val="0"/>
        </w:rPr>
        <w:t>with</w:t>
      </w:r>
      <w:r w:rsidRPr="006F4DE1">
        <w:rPr>
          <w:szCs w:val="24"/>
          <w:b w:val="0"/>
          <w:i w:val="0"/>
          <w:sz w:val="24"/>
          <w:spacing w:val="0"/>
          <w:w w:val="100"/>
          <w:rFonts/>
          <w:caps w:val="0"/>
        </w:rPr>
        <w:t> </w:t>
      </w:r>
      <w:r w:rsidRPr="006F4DE1">
        <w:rPr>
          <w:szCs w:val="24"/>
          <w:b w:val="0"/>
          <w:i w:val="0"/>
          <w:sz w:val="24"/>
          <w:spacing w:val="0"/>
          <w:w w:val="100"/>
          <w:rFonts/>
          <w:caps w:val="0"/>
        </w:rPr>
        <w:t>visible</w:t>
      </w:r>
      <w:r w:rsidRPr="006F4DE1">
        <w:rPr>
          <w:szCs w:val="24"/>
          <w:b w:val="0"/>
          <w:i w:val="0"/>
          <w:sz w:val="24"/>
          <w:spacing w:val="0"/>
          <w:w w:val="100"/>
          <w:rFonts/>
          <w:caps w:val="0"/>
        </w:rPr>
        <w:t> </w:t>
      </w:r>
      <w:r w:rsidRPr="006F4DE1">
        <w:rPr>
          <w:szCs w:val="24"/>
          <w:b w:val="0"/>
          <w:i w:val="0"/>
          <w:sz w:val="24"/>
          <w:spacing w:val="0"/>
          <w:w w:val="100"/>
          <w:rFonts/>
          <w:caps w:val="0"/>
        </w:rPr>
        <w:t>large</w:t>
      </w:r>
      <w:r w:rsidRPr="006F4DE1">
        <w:rPr>
          <w:szCs w:val="24"/>
          <w:b w:val="0"/>
          <w:i w:val="0"/>
          <w:sz w:val="24"/>
          <w:spacing w:val="0"/>
          <w:w w:val="100"/>
          <w:rFonts/>
          <w:caps w:val="0"/>
        </w:rPr>
        <w:t> </w:t>
      </w:r>
      <w:r w:rsidRPr="006F4DE1">
        <w:rPr>
          <w:szCs w:val="24"/>
          <w:b w:val="0"/>
          <w:i w:val="0"/>
          <w:sz w:val="24"/>
          <w:spacing w:val="0"/>
          <w:w w:val="100"/>
          <w:rFonts/>
          <w:caps w:val="0"/>
        </w:rPr>
        <w:t>phenocrysts</w:t>
      </w:r>
      <w:r w:rsidRPr="006F4DE1">
        <w:rPr>
          <w:szCs w:val="24"/>
          <w:b w:val="0"/>
          <w:i w:val="0"/>
          <w:sz w:val="24"/>
          <w:spacing w:val="0"/>
          <w:w w:val="100"/>
          <w:rFonts/>
          <w:caps w:val="0"/>
        </w:rPr>
        <w:t> </w:t>
      </w:r>
      <w:r w:rsidRPr="006F4DE1">
        <w:rPr>
          <w:szCs w:val="24"/>
          <w:b w:val="0"/>
          <w:i w:val="0"/>
          <w:sz w:val="24"/>
          <w:spacing w:val="0"/>
          <w:w w:val="100"/>
          <w:rFonts/>
          <w:caps w:val="0"/>
        </w:rPr>
        <w:t>without</w:t>
      </w:r>
      <w:r w:rsidRPr="006F4DE1">
        <w:rPr>
          <w:szCs w:val="24"/>
          <w:b w:val="0"/>
          <w:i w:val="0"/>
          <w:sz w:val="24"/>
          <w:spacing w:val="0"/>
          <w:w w:val="100"/>
          <w:rFonts/>
          <w:caps w:val="0"/>
        </w:rPr>
        <w:t> </w:t>
      </w:r>
      <w:r w:rsidRPr="006F4DE1">
        <w:rPr>
          <w:szCs w:val="24"/>
          <w:b w:val="0"/>
          <w:i w:val="0"/>
          <w:sz w:val="24"/>
          <w:spacing w:val="0"/>
          <w:w w:val="100"/>
          <w:rFonts/>
          <w:caps w:val="0"/>
        </w:rPr>
        <w:t>preferred</w:t>
      </w:r>
      <w:r w:rsidRPr="006F4DE1">
        <w:rPr>
          <w:szCs w:val="24"/>
          <w:b w:val="0"/>
          <w:i w:val="0"/>
          <w:sz w:val="24"/>
          <w:spacing w:val="0"/>
          <w:w w:val="100"/>
          <w:rFonts/>
          <w:caps w:val="0"/>
        </w:rPr>
        <w:t> </w:t>
      </w:r>
      <w:r w:rsidRPr="006F4DE1">
        <w:rPr>
          <w:szCs w:val="24"/>
          <w:b w:val="0"/>
          <w:i w:val="0"/>
          <w:sz w:val="24"/>
          <w:spacing w:val="0"/>
          <w:w w:val="100"/>
          <w:rFonts/>
          <w:caps w:val="0"/>
        </w:rPr>
        <w:t>orientation.</w:t>
      </w:r>
      <w:r w:rsidRPr="006F4DE1">
        <w:rPr>
          <w:szCs w:val="24"/>
          <w:b w:val="0"/>
          <w:i w:val="0"/>
          <w:sz w:val="24"/>
          <w:spacing w:val="0"/>
          <w:w w:val="100"/>
          <w:rFonts/>
          <w:caps w:val="0"/>
        </w:rPr>
        <w:t> </w:t>
      </w:r>
      <w:r w:rsidRPr="006F4DE1">
        <w:rPr>
          <w:szCs w:val="24"/>
          <w:b w:val="0"/>
          <w:i w:val="0"/>
          <w:sz w:val="24"/>
          <w:spacing w:val="0"/>
          <w:w w:val="100"/>
          <w:rFonts/>
          <w:caps w:val="0"/>
        </w:rPr>
        <w:t>Quarts</w:t>
      </w:r>
      <w:r w:rsidRPr="006F4DE1">
        <w:rPr>
          <w:szCs w:val="24"/>
          <w:b w:val="0"/>
          <w:i w:val="0"/>
          <w:sz w:val="24"/>
          <w:spacing w:val="0"/>
          <w:w w:val="100"/>
          <w:rFonts/>
          <w:caps w:val="0"/>
        </w:rPr>
        <w:t> </w:t>
      </w:r>
      <w:r w:rsidRPr="006F4DE1">
        <w:rPr>
          <w:szCs w:val="24"/>
          <w:b w:val="0"/>
          <w:i w:val="0"/>
          <w:sz w:val="24"/>
          <w:spacing w:val="0"/>
          <w:w w:val="100"/>
          <w:rFonts/>
          <w:caps w:val="0"/>
        </w:rPr>
        <w:t>veins</w:t>
      </w:r>
      <w:r w:rsidRPr="006F4DE1">
        <w:rPr>
          <w:szCs w:val="24"/>
          <w:b w:val="0"/>
          <w:i w:val="0"/>
          <w:sz w:val="24"/>
          <w:spacing w:val="0"/>
          <w:w w:val="100"/>
          <w:rFonts/>
          <w:caps w:val="0"/>
        </w:rPr>
        <w:t> </w:t>
      </w:r>
      <w:r w:rsidRPr="006F4DE1">
        <w:rPr>
          <w:szCs w:val="24"/>
          <w:b w:val="0"/>
          <w:i w:val="0"/>
          <w:sz w:val="24"/>
          <w:spacing w:val="0"/>
          <w:w w:val="100"/>
          <w:rFonts/>
          <w:caps w:val="0"/>
        </w:rPr>
        <w:t>were</w:t>
      </w:r>
      <w:r w:rsidRPr="006F4DE1">
        <w:rPr>
          <w:szCs w:val="24"/>
          <w:b w:val="0"/>
          <w:i w:val="0"/>
          <w:sz w:val="24"/>
          <w:spacing w:val="0"/>
          <w:w w:val="100"/>
          <w:rFonts/>
          <w:caps w:val="0"/>
        </w:rPr>
        <w:t> </w:t>
      </w:r>
      <w:r w:rsidRPr="006F4DE1">
        <w:rPr>
          <w:szCs w:val="24"/>
          <w:b w:val="0"/>
          <w:i w:val="0"/>
          <w:sz w:val="24"/>
          <w:spacing w:val="0"/>
          <w:w w:val="100"/>
          <w:rFonts/>
          <w:caps w:val="0"/>
        </w:rPr>
        <w:t>also</w:t>
      </w:r>
      <w:r w:rsidRPr="006F4DE1">
        <w:rPr>
          <w:szCs w:val="24"/>
          <w:b w:val="0"/>
          <w:i w:val="0"/>
          <w:sz w:val="24"/>
          <w:spacing w:val="0"/>
          <w:w w:val="100"/>
          <w:rFonts/>
          <w:caps w:val="0"/>
        </w:rPr>
        <w:t> </w:t>
      </w:r>
      <w:r w:rsidRPr="006F4DE1">
        <w:rPr>
          <w:szCs w:val="24"/>
          <w:b w:val="0"/>
          <w:i w:val="0"/>
          <w:sz w:val="24"/>
          <w:spacing w:val="0"/>
          <w:w w:val="100"/>
          <w:rFonts/>
          <w:caps w:val="0"/>
        </w:rPr>
        <w:t>observed.</w:t>
      </w:r>
      <w:r w:rsidRPr="006F4DE1">
        <w:rPr>
          <w:szCs w:val="24"/>
          <w:b w:val="0"/>
          <w:i w:val="0"/>
          <w:sz w:val="24"/>
          <w:spacing w:val="0"/>
          <w:w w:val="100"/>
          <w:rFonts/>
          <w:caps w:val="0"/>
        </w:rPr>
        <w:t> </w:t>
      </w:r>
      <w:r w:rsidRPr="006F4DE1">
        <w:rPr>
          <w:szCs w:val="24"/>
          <w:b w:val="0"/>
          <w:i w:val="0"/>
          <w:sz w:val="24"/>
          <w:spacing w:val="0"/>
          <w:w w:val="100"/>
          <w:rFonts/>
          <w:caps w:val="0"/>
        </w:rPr>
        <w:t>Some</w:t>
      </w:r>
      <w:r w:rsidRPr="006F4DE1">
        <w:rPr>
          <w:szCs w:val="24"/>
          <w:b w:val="0"/>
          <w:i w:val="0"/>
          <w:sz w:val="24"/>
          <w:spacing w:val="0"/>
          <w:w w:val="100"/>
          <w:rFonts/>
          <w:caps w:val="0"/>
        </w:rPr>
        <w:t> </w:t>
      </w:r>
      <w:r w:rsidRPr="006F4DE1">
        <w:rPr>
          <w:szCs w:val="24"/>
          <w:b w:val="0"/>
          <w:i w:val="0"/>
          <w:sz w:val="24"/>
          <w:spacing w:val="0"/>
          <w:w w:val="100"/>
          <w:rFonts/>
          <w:caps w:val="0"/>
        </w:rPr>
        <w:t>boulders</w:t>
      </w:r>
      <w:r w:rsidRPr="006F4DE1">
        <w:rPr>
          <w:szCs w:val="24"/>
          <w:b w:val="0"/>
          <w:i w:val="0"/>
          <w:sz w:val="24"/>
          <w:spacing w:val="0"/>
          <w:w w:val="100"/>
          <w:rFonts/>
          <w:caps w:val="0"/>
        </w:rPr>
        <w:t> </w:t>
      </w:r>
      <w:r w:rsidRPr="006F4DE1">
        <w:rPr>
          <w:szCs w:val="24"/>
          <w:b w:val="0"/>
          <w:i w:val="0"/>
          <w:sz w:val="24"/>
          <w:spacing w:val="0"/>
          <w:w w:val="100"/>
          <w:rFonts/>
          <w:caps w:val="0"/>
        </w:rPr>
        <w:t>with</w:t>
      </w:r>
      <w:r w:rsidRPr="006F4DE1">
        <w:rPr>
          <w:szCs w:val="24"/>
          <w:b w:val="0"/>
          <w:i w:val="0"/>
          <w:sz w:val="24"/>
          <w:spacing w:val="0"/>
          <w:w w:val="100"/>
          <w:rFonts/>
          <w:caps w:val="0"/>
        </w:rPr>
        <w:t> </w:t>
      </w:r>
      <w:r w:rsidRPr="006F4DE1">
        <w:rPr>
          <w:szCs w:val="24"/>
          <w:b w:val="0"/>
          <w:i w:val="0"/>
          <w:sz w:val="24"/>
          <w:spacing w:val="0"/>
          <w:w w:val="100"/>
          <w:rFonts/>
          <w:caps w:val="0"/>
        </w:rPr>
        <w:t>same</w:t>
      </w:r>
      <w:r w:rsidRPr="006F4DE1">
        <w:rPr>
          <w:szCs w:val="24"/>
          <w:b w:val="0"/>
          <w:i w:val="0"/>
          <w:sz w:val="24"/>
          <w:spacing w:val="0"/>
          <w:w w:val="100"/>
          <w:rFonts/>
          <w:caps w:val="0"/>
        </w:rPr>
        <w:t> </w:t>
      </w:r>
      <w:r w:rsidRPr="006F4DE1">
        <w:rPr>
          <w:szCs w:val="24"/>
          <w:b w:val="0"/>
          <w:i w:val="0"/>
          <w:sz w:val="24"/>
          <w:spacing w:val="0"/>
          <w:w w:val="100"/>
          <w:rFonts/>
          <w:caps w:val="0"/>
        </w:rPr>
        <w:t>textural</w:t>
      </w:r>
      <w:r w:rsidRPr="006F4DE1">
        <w:rPr>
          <w:szCs w:val="24"/>
          <w:b w:val="0"/>
          <w:i w:val="0"/>
          <w:sz w:val="24"/>
          <w:spacing w:val="0"/>
          <w:w w:val="100"/>
          <w:rFonts/>
          <w:caps w:val="0"/>
        </w:rPr>
        <w:t> </w:t>
      </w:r>
      <w:r w:rsidRPr="006F4DE1">
        <w:rPr>
          <w:szCs w:val="24"/>
          <w:b w:val="0"/>
          <w:i w:val="0"/>
          <w:sz w:val="24"/>
          <w:spacing w:val="0"/>
          <w:w w:val="100"/>
          <w:rFonts/>
          <w:caps w:val="0"/>
        </w:rPr>
        <w:t>features</w:t>
      </w:r>
      <w:r w:rsidRPr="006F4DE1">
        <w:rPr>
          <w:szCs w:val="24"/>
          <w:b w:val="0"/>
          <w:i w:val="0"/>
          <w:sz w:val="24"/>
          <w:spacing w:val="0"/>
          <w:w w:val="100"/>
          <w:rFonts/>
          <w:caps w:val="0"/>
        </w:rPr>
        <w:t> </w:t>
      </w:r>
      <w:r w:rsidRPr="006F4DE1">
        <w:rPr>
          <w:szCs w:val="24"/>
          <w:b w:val="0"/>
          <w:i w:val="0"/>
          <w:sz w:val="24"/>
          <w:spacing w:val="0"/>
          <w:w w:val="100"/>
          <w:rFonts/>
          <w:caps w:val="0"/>
        </w:rPr>
        <w:t>were</w:t>
      </w:r>
      <w:r w:rsidRPr="006F4DE1">
        <w:rPr>
          <w:szCs w:val="24"/>
          <w:b w:val="0"/>
          <w:i w:val="0"/>
          <w:sz w:val="24"/>
          <w:spacing w:val="0"/>
          <w:w w:val="100"/>
          <w:rFonts/>
          <w:caps w:val="0"/>
        </w:rPr>
        <w:t> </w:t>
      </w:r>
      <w:r w:rsidRPr="006F4DE1">
        <w:rPr>
          <w:szCs w:val="24"/>
          <w:b w:val="0"/>
          <w:i w:val="0"/>
          <w:sz w:val="24"/>
          <w:spacing w:val="0"/>
          <w:w w:val="100"/>
          <w:rFonts/>
          <w:caps w:val="0"/>
        </w:rPr>
        <w:t>observed</w:t>
      </w:r>
      <w:r w:rsidRPr="006F4DE1">
        <w:rPr>
          <w:szCs w:val="24"/>
          <w:b w:val="0"/>
          <w:i w:val="0"/>
          <w:sz w:val="24"/>
          <w:spacing w:val="0"/>
          <w:w w:val="100"/>
          <w:rFonts/>
          <w:caps w:val="0"/>
        </w:rPr>
        <w:t> </w:t>
      </w:r>
      <w:r w:rsidRPr="006F4DE1">
        <w:rPr>
          <w:szCs w:val="24"/>
          <w:b w:val="0"/>
          <w:i w:val="0"/>
          <w:sz w:val="24"/>
          <w:spacing w:val="0"/>
          <w:w w:val="100"/>
          <w:rFonts/>
          <w:caps w:val="0"/>
        </w:rPr>
        <w:t>around</w:t>
      </w:r>
      <w:r w:rsidRPr="006F4DE1">
        <w:rPr>
          <w:szCs w:val="24"/>
          <w:b w:val="0"/>
          <w:i w:val="0"/>
          <w:sz w:val="24"/>
          <w:spacing w:val="0"/>
          <w:w w:val="100"/>
          <w:rFonts/>
          <w:caps w:val="0"/>
        </w:rPr>
        <w:t> </w:t>
      </w:r>
      <w:r w:rsidRPr="006F4DE1">
        <w:rPr>
          <w:szCs w:val="24"/>
          <w:b w:val="0"/>
          <w:i w:val="0"/>
          <w:sz w:val="24"/>
          <w:spacing w:val="0"/>
          <w:w w:val="100"/>
          <w:rFonts/>
          <w:caps w:val="0"/>
        </w:rPr>
        <w:t>the</w:t>
      </w:r>
      <w:r w:rsidRPr="006F4DE1">
        <w:rPr>
          <w:szCs w:val="24"/>
          <w:b w:val="0"/>
          <w:i w:val="0"/>
          <w:sz w:val="24"/>
          <w:spacing w:val="0"/>
          <w:w w:val="100"/>
          <w:rFonts/>
          <w:caps w:val="0"/>
        </w:rPr>
        <w:t> </w:t>
      </w:r>
      <w:r w:rsidRPr="006F4DE1">
        <w:rPr>
          <w:szCs w:val="24"/>
          <w:b w:val="0"/>
          <w:i w:val="0"/>
          <w:sz w:val="24"/>
          <w:spacing w:val="0"/>
          <w:w w:val="100"/>
          <w:rFonts/>
          <w:caps w:val="0"/>
        </w:rPr>
        <w:t>massive</w:t>
      </w:r>
      <w:r w:rsidRPr="006F4DE1">
        <w:rPr>
          <w:szCs w:val="24"/>
          <w:b w:val="0"/>
          <w:i w:val="0"/>
          <w:sz w:val="24"/>
          <w:spacing w:val="0"/>
          <w:w w:val="100"/>
          <w:rFonts/>
          <w:caps w:val="0"/>
        </w:rPr>
        <w:t> </w:t>
      </w:r>
      <w:r w:rsidRPr="006F4DE1">
        <w:rPr>
          <w:szCs w:val="24"/>
          <w:b w:val="0"/>
          <w:i w:val="0"/>
          <w:sz w:val="24"/>
          <w:spacing w:val="0"/>
          <w:w w:val="100"/>
          <w:rFonts/>
          <w:caps w:val="0"/>
        </w:rPr>
        <w:t>outcrop.</w:t>
      </w:r>
    </w:p>
    <w:p w14:paraId="4BAF63C7" w14:textId="77777777" w:rsidR="009435A5" w:rsidRPr="006F4DE1" w:rsidRDefault="009435A5" w:rsidP="006F4DE1">
      <w:pPr>
        <w:jc w:val="both"/>
        <w:spacing w:before="0" w:beforeAutospacing="0" w:after="160" w:afterAutospacing="0" w:lineRule="auto" w:line="360"/>
        <w:rPr>
          <w:szCs w:val="24"/>
          <w:b w:val="0"/>
          <w:i w:val="0"/>
          <w:sz w:val="24"/>
          <w:spacing w:val="0"/>
          <w:w w:val="100"/>
          <w:rFonts/>
          <w:caps w:val="0"/>
        </w:rPr>
        <w:snapToGrid w:val="0"/>
        <w:textAlignment w:val="baseline"/>
        <w:tabs>
          <w:tab w:val="left" w:pos="1947"/>
        </w:tabs>
      </w:pPr>
      <w:r>
        <w:rPr>
          <w:b w:val="0"/>
          <w:i w:val="0"/>
          <w:sz w:val="24"/>
          <w:spacing w:val="0"/>
          <w:w w:val="100"/>
          <w:rFonts/>
          <w:caps w:val="0"/>
        </w:rPr>
        <w:t/>
      </w:r>
    </w:p>
    <w:p w14:paraId="2293AAB4" w14:textId="77777777" w:rsidR="0075646E" w:rsidRPr="006F4DE1" w:rsidRDefault="0075646E" w:rsidP="006F4DE1">
      <w:pPr>
        <w:jc w:val="both"/>
        <w:spacing w:before="0" w:beforeAutospacing="0" w:after="160" w:afterAutospacing="0" w:lineRule="auto" w:line="360"/>
        <w:rPr>
          <w:szCs w:val="24"/>
          <w:bCs/>
          <w:b w:val="1"/>
          <w:i w:val="0"/>
          <w:sz w:val="24"/>
          <w:spacing w:val="0"/>
          <w:w w:val="100"/>
          <w:rFonts/>
          <w:caps w:val="0"/>
        </w:rPr>
        <w:snapToGrid w:val="0"/>
        <w:textAlignment w:val="baseline"/>
        <w:tabs>
          <w:tab w:val="left" w:pos="1947"/>
        </w:tabs>
      </w:pPr>
      <w:r w:rsidRPr="006F4DE1">
        <w:rPr>
          <w:szCs w:val="24"/>
          <w:bCs/>
          <w:b w:val="1"/>
          <w:i w:val="0"/>
          <w:sz w:val="24"/>
          <w:spacing w:val="0"/>
          <w:w w:val="100"/>
          <w:rFonts/>
          <w:caps w:val="0"/>
        </w:rPr>
        <w:t>LOCATION</w:t>
      </w:r>
      <w:r w:rsidRPr="006F4DE1">
        <w:rPr>
          <w:szCs w:val="24"/>
          <w:bCs/>
          <w:b w:val="1"/>
          <w:i w:val="0"/>
          <w:sz w:val="24"/>
          <w:spacing w:val="0"/>
          <w:w w:val="100"/>
          <w:rFonts/>
          <w:caps w:val="0"/>
        </w:rPr>
        <w:t> </w:t>
      </w:r>
      <w:r w:rsidRPr="006F4DE1">
        <w:rPr>
          <w:szCs w:val="24"/>
          <w:bCs/>
          <w:b w:val="1"/>
          <w:i w:val="0"/>
          <w:sz w:val="24"/>
          <w:spacing w:val="0"/>
          <w:w w:val="100"/>
          <w:rFonts/>
          <w:caps w:val="0"/>
        </w:rPr>
        <w:t>34</w:t>
      </w:r>
    </w:p>
    <w:p w14:paraId="160873F7" w14:textId="77777777" w:rsidR="0075646E" w:rsidRPr="006F4DE1" w:rsidRDefault="0075646E" w:rsidP="006F4DE1">
      <w:pPr>
        <w:spacing w:before="0" w:beforeAutospacing="0" w:after="160" w:afterAutospacing="0" w:lineRule="auto" w:line="360"/>
        <w:rPr>
          <w:szCs w:val="24"/>
          <w:bCs/>
          <w:lang w:val="en-GB" w:eastAsia="en-GB"/>
          <w:b w:val="1"/>
          <w:i w:val="0"/>
          <w:color w:val="000000"/>
          <w:sz w:val="24"/>
          <w:spacing w:val="0"/>
          <w:w w:val="100"/>
          <w:rFonts w:eastAsia="Times New Roman"/>
          <w:caps w:val="0"/>
        </w:rPr>
        <w:snapToGrid w:val="0"/>
        <w:textAlignment w:val="baseline"/>
      </w:pPr>
      <w:r w:rsidRPr="006F4DE1">
        <w:rPr>
          <w:szCs w:val="24"/>
          <w:bCs/>
          <w:b w:val="1"/>
          <w:i w:val="0"/>
          <w:sz w:val="24"/>
          <w:spacing w:val="0"/>
          <w:w w:val="100"/>
          <w:rFonts/>
          <w:caps w:val="0"/>
        </w:rPr>
        <w:t>Coordinates;</w:t>
      </w:r>
      <w:r w:rsidRPr="006F4DE1">
        <w:rPr>
          <w:szCs w:val="24"/>
          <w:b w:val="0"/>
          <w:i w:val="0"/>
          <w:color w:val="000000"/>
          <w:sz w:val="24"/>
          <w:spacing w:val="0"/>
          <w:w w:val="100"/>
          <w:rFonts/>
          <w:caps w:val="0"/>
        </w:rPr>
        <w:t> </w:t>
      </w:r>
      <w:r w:rsidRPr="006F4DE1">
        <w:rPr>
          <w:szCs w:val="24"/>
          <w:bCs/>
          <w:b w:val="1"/>
          <w:i w:val="0"/>
          <w:color w:val="000000"/>
          <w:sz w:val="24"/>
          <w:spacing w:val="0"/>
          <w:w w:val="100"/>
          <w:rFonts/>
          <w:caps w:val="0"/>
        </w:rPr>
        <w:t> </w:t>
      </w:r>
      <w:r w:rsidRPr="006F4DE1">
        <w:rPr>
          <w:szCs w:val="24"/>
          <w:bCs/>
          <w:lang w:val="en-GB" w:eastAsia="en-GB"/>
          <w:b w:val="1"/>
          <w:i w:val="0"/>
          <w:color w:val="000000"/>
          <w:sz w:val="24"/>
          <w:spacing w:val="0"/>
          <w:w w:val="100"/>
          <w:rFonts w:eastAsia="Times New Roman"/>
          <w:caps w:val="0"/>
        </w:rPr>
        <w:t>7.2101833,</w:t>
      </w:r>
      <w:r w:rsidRPr="006F4DE1">
        <w:rPr>
          <w:szCs w:val="24"/>
          <w:bCs/>
          <w:lang w:val="en-GB" w:eastAsia="en-GB"/>
          <w:b w:val="1"/>
          <w:i w:val="0"/>
          <w:color w:val="000000"/>
          <w:sz w:val="24"/>
          <w:spacing w:val="0"/>
          <w:w w:val="100"/>
          <w:rFonts w:eastAsia="Times New Roman"/>
          <w:caps w:val="0"/>
        </w:rPr>
        <w:t> </w:t>
      </w:r>
      <w:r w:rsidRPr="006F4DE1">
        <w:rPr>
          <w:szCs w:val="24"/>
          <w:bCs/>
          <w:lang w:val="en-GB" w:eastAsia="en-GB"/>
          <w:b w:val="1"/>
          <w:i w:val="0"/>
          <w:color w:val="000000"/>
          <w:sz w:val="24"/>
          <w:spacing w:val="0"/>
          <w:w w:val="100"/>
          <w:rFonts w:eastAsia="Times New Roman"/>
          <w:caps w:val="0"/>
        </w:rPr>
        <w:t>3.3526000</w:t>
      </w:r>
    </w:p>
    <w:p w14:paraId="5D558386" w14:textId="77777777" w:rsidR="0075646E" w:rsidRPr="006F4DE1" w:rsidRDefault="0075646E" w:rsidP="006F4DE1">
      <w:pPr>
        <w:spacing w:before="0" w:beforeAutospacing="0" w:after="160" w:afterAutospacing="0" w:lineRule="auto" w:line="360"/>
        <w:rPr>
          <w:szCs w:val="24"/>
          <w:bCs/>
          <w:b w:val="1"/>
          <w:i w:val="0"/>
          <w:sz w:val="24"/>
          <w:spacing w:val="0"/>
          <w:w w:val="100"/>
          <w:rFonts/>
          <w:caps w:val="0"/>
        </w:rPr>
        <w:snapToGrid w:val="0"/>
        <w:textAlignment w:val="baseline"/>
      </w:pPr>
      <w:r w:rsidRPr="006F4DE1">
        <w:rPr>
          <w:szCs w:val="24"/>
          <w:bCs/>
          <w:b w:val="1"/>
          <w:i w:val="0"/>
          <w:sz w:val="24"/>
          <w:spacing w:val="0"/>
          <w:w w:val="100"/>
          <w:rFonts/>
          <w:caps w:val="0"/>
        </w:rPr>
        <w:t>Weather:</w:t>
      </w:r>
      <w:r w:rsidRPr="006F4DE1">
        <w:rPr>
          <w:szCs w:val="24"/>
          <w:bCs/>
          <w:b w:val="1"/>
          <w:i w:val="0"/>
          <w:sz w:val="24"/>
          <w:spacing w:val="0"/>
          <w:w w:val="100"/>
          <w:rFonts/>
          <w:caps w:val="0"/>
        </w:rPr>
        <w:t> </w:t>
      </w:r>
      <w:r w:rsidRPr="006F4DE1">
        <w:rPr>
          <w:szCs w:val="24"/>
          <w:bCs/>
          <w:b w:val="1"/>
          <w:i w:val="0"/>
          <w:sz w:val="24"/>
          <w:spacing w:val="0"/>
          <w:w w:val="100"/>
          <w:rFonts/>
          <w:caps w:val="0"/>
        </w:rPr>
        <w:t>36</w:t>
      </w:r>
      <w:r w:rsidRPr="006F4DE1">
        <w:rPr>
          <w:szCs w:val="24"/>
          <w:bCs/>
          <w:b w:val="1"/>
          <w:i w:val="0"/>
          <w:sz w:val="24"/>
          <w:spacing w:val="0"/>
          <w:w w:val="100"/>
          <w:vertAlign w:val="superscript"/>
          <w:rFonts/>
          <w:caps w:val="0"/>
        </w:rPr>
        <w:t>o</w:t>
      </w:r>
      <w:r w:rsidRPr="006F4DE1">
        <w:rPr>
          <w:szCs w:val="24"/>
          <w:bCs/>
          <w:b w:val="1"/>
          <w:i w:val="0"/>
          <w:sz w:val="24"/>
          <w:spacing w:val="0"/>
          <w:w w:val="100"/>
          <w:rFonts/>
          <w:caps w:val="0"/>
        </w:rPr>
        <w:t>C,</w:t>
      </w:r>
      <w:r w:rsidRPr="006F4DE1">
        <w:rPr>
          <w:szCs w:val="24"/>
          <w:bCs/>
          <w:b w:val="1"/>
          <w:i w:val="0"/>
          <w:sz w:val="24"/>
          <w:spacing w:val="0"/>
          <w:w w:val="100"/>
          <w:rFonts/>
          <w:caps w:val="0"/>
        </w:rPr>
        <w:t> </w:t>
      </w:r>
      <w:r w:rsidRPr="006F4DE1">
        <w:rPr>
          <w:szCs w:val="24"/>
          <w:bCs/>
          <w:b w:val="1"/>
          <w:i w:val="0"/>
          <w:sz w:val="24"/>
          <w:spacing w:val="0"/>
          <w:w w:val="100"/>
          <w:rFonts/>
          <w:caps w:val="0"/>
        </w:rPr>
        <w:t>sunny</w:t>
      </w:r>
    </w:p>
    <w:p w14:paraId="34A39FBF" w14:textId="77777777" w:rsidR="0075646E" w:rsidRPr="006F4DE1" w:rsidRDefault="0075646E" w:rsidP="006F4DE1">
      <w:pPr>
        <w:spacing w:before="0" w:beforeAutospacing="0" w:after="160" w:afterAutospacing="0" w:lineRule="auto" w:line="360"/>
        <w:rPr>
          <w:szCs w:val="24"/>
          <w:bCs/>
          <w:b w:val="1"/>
          <w:i w:val="0"/>
          <w:sz w:val="24"/>
          <w:spacing w:val="0"/>
          <w:w w:val="100"/>
          <w:rFonts/>
          <w:caps w:val="0"/>
        </w:rPr>
        <w:snapToGrid w:val="0"/>
        <w:textAlignment w:val="baseline"/>
      </w:pPr>
      <w:r w:rsidRPr="006F4DE1">
        <w:rPr>
          <w:szCs w:val="24"/>
          <w:bCs/>
          <w:b w:val="1"/>
          <w:i w:val="0"/>
          <w:sz w:val="24"/>
          <w:spacing w:val="0"/>
          <w:w w:val="100"/>
          <w:rFonts/>
          <w:caps w:val="0"/>
        </w:rPr>
        <w:t>Altitude:</w:t>
      </w:r>
      <w:r w:rsidRPr="006F4DE1">
        <w:rPr>
          <w:szCs w:val="24"/>
          <w:bCs/>
          <w:b w:val="1"/>
          <w:i w:val="0"/>
          <w:sz w:val="24"/>
          <w:spacing w:val="0"/>
          <w:w w:val="100"/>
          <w:rFonts/>
          <w:caps w:val="0"/>
        </w:rPr>
        <w:t> </w:t>
      </w:r>
      <w:r w:rsidRPr="006F4DE1">
        <w:rPr>
          <w:szCs w:val="24"/>
          <w:bCs/>
          <w:b w:val="1"/>
          <w:i w:val="0"/>
          <w:sz w:val="24"/>
          <w:spacing w:val="0"/>
          <w:w w:val="100"/>
          <w:rFonts/>
          <w:caps w:val="0"/>
        </w:rPr>
        <w:t>120m</w:t>
      </w:r>
      <w:r w:rsidRPr="006F4DE1">
        <w:rPr>
          <w:szCs w:val="24"/>
          <w:bCs/>
          <w:b w:val="1"/>
          <w:i w:val="0"/>
          <w:sz w:val="24"/>
          <w:spacing w:val="0"/>
          <w:w w:val="100"/>
          <w:rFonts/>
          <w:caps w:val="0"/>
        </w:rPr>
        <w:t> </w:t>
      </w:r>
      <w:r w:rsidRPr="006F4DE1">
        <w:rPr>
          <w:szCs w:val="24"/>
          <w:bCs/>
          <w:b w:val="1"/>
          <w:i w:val="0"/>
          <w:sz w:val="24"/>
          <w:spacing w:val="0"/>
          <w:w w:val="100"/>
          <w:rFonts/>
          <w:caps w:val="0"/>
        </w:rPr>
        <w:t>Above</w:t>
      </w:r>
      <w:r w:rsidRPr="006F4DE1">
        <w:rPr>
          <w:szCs w:val="24"/>
          <w:bCs/>
          <w:b w:val="1"/>
          <w:i w:val="0"/>
          <w:sz w:val="24"/>
          <w:spacing w:val="0"/>
          <w:w w:val="100"/>
          <w:rFonts/>
          <w:caps w:val="0"/>
        </w:rPr>
        <w:t> </w:t>
      </w:r>
      <w:r w:rsidRPr="006F4DE1">
        <w:rPr>
          <w:szCs w:val="24"/>
          <w:bCs/>
          <w:b w:val="1"/>
          <w:i w:val="0"/>
          <w:sz w:val="24"/>
          <w:spacing w:val="0"/>
          <w:w w:val="100"/>
          <w:rFonts/>
          <w:caps w:val="0"/>
        </w:rPr>
        <w:t>MSL</w:t>
      </w:r>
    </w:p>
    <w:p w14:paraId="043423BA" w14:textId="77777777" w:rsidR="0075646E" w:rsidRPr="006F4DE1" w:rsidRDefault="0075646E" w:rsidP="006F4DE1">
      <w:pPr>
        <w:spacing w:before="0" w:beforeAutospacing="0" w:after="160" w:afterAutospacing="0" w:lineRule="auto" w:line="360"/>
        <w:rPr>
          <w:szCs w:val="24"/>
          <w:b w:val="0"/>
          <w:i w:val="0"/>
          <w:sz w:val="24"/>
          <w:spacing w:val="0"/>
          <w:w w:val="100"/>
          <w:rFonts/>
          <w:caps w:val="0"/>
        </w:rPr>
        <w:snapToGrid w:val="0"/>
        <w:textAlignment w:val="baseline"/>
      </w:pPr>
      <w:r w:rsidRPr="006F4DE1">
        <w:rPr>
          <w:szCs w:val="24"/>
          <w:bCs/>
          <w:b w:val="1"/>
          <w:i w:val="0"/>
          <w:sz w:val="24"/>
          <w:spacing w:val="0"/>
          <w:w w:val="100"/>
          <w:rFonts/>
          <w:caps w:val="0"/>
        </w:rPr>
        <w:t>Outcrop</w:t>
      </w:r>
      <w:r w:rsidRPr="006F4DE1">
        <w:rPr>
          <w:szCs w:val="24"/>
          <w:bCs/>
          <w:b w:val="1"/>
          <w:i w:val="0"/>
          <w:sz w:val="24"/>
          <w:spacing w:val="0"/>
          <w:w w:val="100"/>
          <w:rFonts/>
          <w:caps w:val="0"/>
        </w:rPr>
        <w:t> </w:t>
      </w:r>
      <w:r w:rsidRPr="006F4DE1">
        <w:rPr>
          <w:szCs w:val="24"/>
          <w:bCs/>
          <w:b w:val="1"/>
          <w:i w:val="0"/>
          <w:sz w:val="24"/>
          <w:spacing w:val="0"/>
          <w:w w:val="100"/>
          <w:rFonts/>
          <w:caps w:val="0"/>
        </w:rPr>
        <w:t>name</w:t>
      </w:r>
      <w:r w:rsidRPr="006F4DE1">
        <w:rPr>
          <w:szCs w:val="24"/>
          <w:b w:val="0"/>
          <w:i w:val="0"/>
          <w:sz w:val="24"/>
          <w:spacing w:val="0"/>
          <w:w w:val="100"/>
          <w:rFonts/>
          <w:caps w:val="0"/>
        </w:rPr>
        <w:t>:</w:t>
      </w:r>
      <w:r w:rsidRPr="006F4DE1">
        <w:rPr>
          <w:szCs w:val="24"/>
          <w:b w:val="0"/>
          <w:i w:val="0"/>
          <w:sz w:val="24"/>
          <w:spacing w:val="0"/>
          <w:w w:val="100"/>
          <w:rFonts/>
          <w:caps w:val="0"/>
        </w:rPr>
        <w:t> </w:t>
      </w:r>
      <w:r w:rsidRPr="006F4DE1">
        <w:rPr>
          <w:szCs w:val="24"/>
          <w:b w:val="0"/>
          <w:i w:val="0"/>
          <w:sz w:val="24"/>
          <w:spacing w:val="0"/>
          <w:w w:val="100"/>
          <w:rFonts/>
          <w:caps w:val="0"/>
        </w:rPr>
        <w:t>Porphyritic</w:t>
      </w:r>
      <w:r w:rsidRPr="006F4DE1">
        <w:rPr>
          <w:szCs w:val="24"/>
          <w:b w:val="0"/>
          <w:i w:val="0"/>
          <w:sz w:val="24"/>
          <w:spacing w:val="0"/>
          <w:w w:val="100"/>
          <w:rFonts/>
          <w:caps w:val="0"/>
        </w:rPr>
        <w:t>  </w:t>
      </w:r>
      <w:r w:rsidRPr="006F4DE1">
        <w:rPr>
          <w:szCs w:val="24"/>
          <w:b w:val="0"/>
          <w:i w:val="0"/>
          <w:sz w:val="24"/>
          <w:spacing w:val="0"/>
          <w:w w:val="100"/>
          <w:rFonts/>
          <w:caps w:val="0"/>
        </w:rPr>
        <w:t>Granite</w:t>
      </w:r>
    </w:p>
    <w:p w14:paraId="5F4B5908" w14:textId="77777777" w:rsidR="0075646E" w:rsidRPr="006F4DE1" w:rsidRDefault="0075646E" w:rsidP="006F4DE1">
      <w:pPr>
        <w:jc w:val="both"/>
        <w:spacing w:before="0" w:beforeAutospacing="0" w:after="160" w:afterAutospacing="0" w:lineRule="auto" w:line="360"/>
        <w:rPr>
          <w:szCs w:val="24"/>
          <w:b w:val="0"/>
          <w:i w:val="0"/>
          <w:sz w:val="24"/>
          <w:spacing w:val="0"/>
          <w:w w:val="100"/>
          <w:rFonts/>
          <w:caps w:val="0"/>
        </w:rPr>
        <w:snapToGrid w:val="0"/>
        <w:textAlignment w:val="baseline"/>
        <w:tabs>
          <w:tab w:val="left" w:pos="1947"/>
        </w:tabs>
      </w:pPr>
      <w:r w:rsidRPr="006F4DE1">
        <w:rPr>
          <w:szCs w:val="24"/>
          <w:bCs/>
          <w:b w:val="1"/>
          <w:i w:val="0"/>
          <w:sz w:val="24"/>
          <w:spacing w:val="0"/>
          <w:w w:val="100"/>
          <w:rFonts/>
          <w:caps w:val="0"/>
        </w:rPr>
        <w:t>Description</w:t>
      </w:r>
      <w:r w:rsidRPr="006F4DE1">
        <w:rPr>
          <w:szCs w:val="24"/>
          <w:b w:val="0"/>
          <w:i w:val="0"/>
          <w:sz w:val="24"/>
          <w:spacing w:val="0"/>
          <w:w w:val="100"/>
          <w:rFonts/>
          <w:caps w:val="0"/>
        </w:rPr>
        <w:t>:</w:t>
      </w:r>
      <w:r w:rsidRPr="006F4DE1">
        <w:rPr>
          <w:szCs w:val="24"/>
          <w:b w:val="0"/>
          <w:i w:val="0"/>
          <w:sz w:val="24"/>
          <w:spacing w:val="0"/>
          <w:w w:val="100"/>
          <w:rFonts/>
          <w:caps w:val="0"/>
        </w:rPr>
        <w:t> </w:t>
      </w:r>
      <w:r w:rsidRPr="006F4DE1">
        <w:rPr>
          <w:szCs w:val="24"/>
          <w:b w:val="0"/>
          <w:i w:val="0"/>
          <w:sz w:val="24"/>
          <w:spacing w:val="0"/>
          <w:w w:val="100"/>
          <w:rFonts/>
          <w:caps w:val="0"/>
        </w:rPr>
        <w:t>A</w:t>
      </w:r>
      <w:r w:rsidRPr="006F4DE1">
        <w:rPr>
          <w:szCs w:val="24"/>
          <w:b w:val="0"/>
          <w:i w:val="0"/>
          <w:sz w:val="24"/>
          <w:spacing w:val="0"/>
          <w:w w:val="100"/>
          <w:rFonts/>
          <w:caps w:val="0"/>
        </w:rPr>
        <w:t> </w:t>
      </w:r>
      <w:r w:rsidRPr="006F4DE1">
        <w:rPr>
          <w:szCs w:val="24"/>
          <w:b w:val="0"/>
          <w:i w:val="0"/>
          <w:sz w:val="24"/>
          <w:spacing w:val="0"/>
          <w:w w:val="100"/>
          <w:rFonts/>
          <w:caps w:val="0"/>
        </w:rPr>
        <w:t>massive</w:t>
      </w:r>
      <w:r w:rsidRPr="006F4DE1">
        <w:rPr>
          <w:szCs w:val="24"/>
          <w:b w:val="0"/>
          <w:i w:val="0"/>
          <w:sz w:val="24"/>
          <w:spacing w:val="0"/>
          <w:w w:val="100"/>
          <w:rFonts/>
          <w:caps w:val="0"/>
        </w:rPr>
        <w:t>  </w:t>
      </w:r>
      <w:r w:rsidRPr="006F4DE1">
        <w:rPr>
          <w:szCs w:val="24"/>
          <w:b w:val="0"/>
          <w:i w:val="0"/>
          <w:sz w:val="24"/>
          <w:spacing w:val="0"/>
          <w:w w:val="100"/>
          <w:rFonts/>
          <w:caps w:val="0"/>
        </w:rPr>
        <w:t>porphyritic</w:t>
      </w:r>
      <w:r w:rsidRPr="006F4DE1">
        <w:rPr>
          <w:szCs w:val="24"/>
          <w:b w:val="0"/>
          <w:i w:val="0"/>
          <w:sz w:val="24"/>
          <w:spacing w:val="0"/>
          <w:w w:val="100"/>
          <w:rFonts/>
          <w:caps w:val="0"/>
        </w:rPr>
        <w:t> </w:t>
      </w:r>
      <w:r w:rsidRPr="006F4DE1">
        <w:rPr>
          <w:szCs w:val="24"/>
          <w:b w:val="0"/>
          <w:i w:val="0"/>
          <w:sz w:val="24"/>
          <w:spacing w:val="0"/>
          <w:w w:val="100"/>
          <w:rFonts/>
          <w:caps w:val="0"/>
        </w:rPr>
        <w:t>granite</w:t>
      </w:r>
      <w:r w:rsidRPr="006F4DE1">
        <w:rPr>
          <w:szCs w:val="24"/>
          <w:b w:val="0"/>
          <w:i w:val="0"/>
          <w:sz w:val="24"/>
          <w:spacing w:val="0"/>
          <w:w w:val="100"/>
          <w:rFonts/>
          <w:caps w:val="0"/>
        </w:rPr>
        <w:t> </w:t>
      </w:r>
      <w:r w:rsidRPr="006F4DE1">
        <w:rPr>
          <w:szCs w:val="24"/>
          <w:b w:val="0"/>
          <w:i w:val="0"/>
          <w:sz w:val="24"/>
          <w:spacing w:val="0"/>
          <w:w w:val="100"/>
          <w:rFonts/>
          <w:caps w:val="0"/>
        </w:rPr>
        <w:t>with</w:t>
      </w:r>
      <w:r w:rsidRPr="006F4DE1">
        <w:rPr>
          <w:szCs w:val="24"/>
          <w:b w:val="0"/>
          <w:i w:val="0"/>
          <w:sz w:val="24"/>
          <w:spacing w:val="0"/>
          <w:w w:val="100"/>
          <w:rFonts/>
          <w:caps w:val="0"/>
        </w:rPr>
        <w:t> </w:t>
      </w:r>
      <w:r w:rsidRPr="006F4DE1">
        <w:rPr>
          <w:szCs w:val="24"/>
          <w:b w:val="0"/>
          <w:i w:val="0"/>
          <w:sz w:val="24"/>
          <w:spacing w:val="0"/>
          <w:w w:val="100"/>
          <w:rFonts/>
          <w:caps w:val="0"/>
        </w:rPr>
        <w:t>visible</w:t>
      </w:r>
      <w:r w:rsidRPr="006F4DE1">
        <w:rPr>
          <w:szCs w:val="24"/>
          <w:b w:val="0"/>
          <w:i w:val="0"/>
          <w:sz w:val="24"/>
          <w:spacing w:val="0"/>
          <w:w w:val="100"/>
          <w:rFonts/>
          <w:caps w:val="0"/>
        </w:rPr>
        <w:t> </w:t>
      </w:r>
      <w:r w:rsidRPr="006F4DE1">
        <w:rPr>
          <w:szCs w:val="24"/>
          <w:b w:val="0"/>
          <w:i w:val="0"/>
          <w:sz w:val="24"/>
          <w:spacing w:val="0"/>
          <w:w w:val="100"/>
          <w:rFonts/>
          <w:caps w:val="0"/>
        </w:rPr>
        <w:t>large</w:t>
      </w:r>
      <w:r w:rsidRPr="006F4DE1">
        <w:rPr>
          <w:szCs w:val="24"/>
          <w:b w:val="0"/>
          <w:i w:val="0"/>
          <w:sz w:val="24"/>
          <w:spacing w:val="0"/>
          <w:w w:val="100"/>
          <w:rFonts/>
          <w:caps w:val="0"/>
        </w:rPr>
        <w:t> </w:t>
      </w:r>
      <w:r w:rsidRPr="006F4DE1">
        <w:rPr>
          <w:szCs w:val="24"/>
          <w:b w:val="0"/>
          <w:i w:val="0"/>
          <w:sz w:val="24"/>
          <w:spacing w:val="0"/>
          <w:w w:val="100"/>
          <w:rFonts/>
          <w:caps w:val="0"/>
        </w:rPr>
        <w:t>phenocrysts</w:t>
      </w:r>
      <w:r w:rsidRPr="006F4DE1">
        <w:rPr>
          <w:szCs w:val="24"/>
          <w:b w:val="0"/>
          <w:i w:val="0"/>
          <w:sz w:val="24"/>
          <w:spacing w:val="0"/>
          <w:w w:val="100"/>
          <w:rFonts/>
          <w:caps w:val="0"/>
        </w:rPr>
        <w:t> </w:t>
      </w:r>
      <w:r w:rsidRPr="006F4DE1">
        <w:rPr>
          <w:szCs w:val="24"/>
          <w:b w:val="0"/>
          <w:i w:val="0"/>
          <w:sz w:val="24"/>
          <w:spacing w:val="0"/>
          <w:w w:val="100"/>
          <w:rFonts/>
          <w:caps w:val="0"/>
        </w:rPr>
        <w:t>without</w:t>
      </w:r>
      <w:r w:rsidRPr="006F4DE1">
        <w:rPr>
          <w:szCs w:val="24"/>
          <w:b w:val="0"/>
          <w:i w:val="0"/>
          <w:sz w:val="24"/>
          <w:spacing w:val="0"/>
          <w:w w:val="100"/>
          <w:rFonts/>
          <w:caps w:val="0"/>
        </w:rPr>
        <w:t> </w:t>
      </w:r>
      <w:r w:rsidRPr="006F4DE1">
        <w:rPr>
          <w:szCs w:val="24"/>
          <w:b w:val="0"/>
          <w:i w:val="0"/>
          <w:sz w:val="24"/>
          <w:spacing w:val="0"/>
          <w:w w:val="100"/>
          <w:rFonts/>
          <w:caps w:val="0"/>
        </w:rPr>
        <w:t>preferred</w:t>
      </w:r>
      <w:r w:rsidRPr="006F4DE1">
        <w:rPr>
          <w:szCs w:val="24"/>
          <w:b w:val="0"/>
          <w:i w:val="0"/>
          <w:sz w:val="24"/>
          <w:spacing w:val="0"/>
          <w:w w:val="100"/>
          <w:rFonts/>
          <w:caps w:val="0"/>
        </w:rPr>
        <w:t> </w:t>
      </w:r>
      <w:r w:rsidRPr="006F4DE1">
        <w:rPr>
          <w:szCs w:val="24"/>
          <w:b w:val="0"/>
          <w:i w:val="0"/>
          <w:sz w:val="24"/>
          <w:spacing w:val="0"/>
          <w:w w:val="100"/>
          <w:rFonts/>
          <w:caps w:val="0"/>
        </w:rPr>
        <w:t>orientation.</w:t>
      </w:r>
      <w:r w:rsidRPr="006F4DE1">
        <w:rPr>
          <w:szCs w:val="24"/>
          <w:b w:val="0"/>
          <w:i w:val="0"/>
          <w:sz w:val="24"/>
          <w:spacing w:val="0"/>
          <w:w w:val="100"/>
          <w:rFonts/>
          <w:caps w:val="0"/>
        </w:rPr>
        <w:t> </w:t>
      </w:r>
      <w:r w:rsidRPr="006F4DE1">
        <w:rPr>
          <w:szCs w:val="24"/>
          <w:b w:val="0"/>
          <w:i w:val="0"/>
          <w:sz w:val="24"/>
          <w:spacing w:val="0"/>
          <w:w w:val="100"/>
          <w:rFonts/>
          <w:caps w:val="0"/>
        </w:rPr>
        <w:t>Quarts</w:t>
      </w:r>
      <w:r w:rsidRPr="006F4DE1">
        <w:rPr>
          <w:szCs w:val="24"/>
          <w:b w:val="0"/>
          <w:i w:val="0"/>
          <w:sz w:val="24"/>
          <w:spacing w:val="0"/>
          <w:w w:val="100"/>
          <w:rFonts/>
          <w:caps w:val="0"/>
        </w:rPr>
        <w:t> </w:t>
      </w:r>
      <w:r w:rsidRPr="006F4DE1">
        <w:rPr>
          <w:szCs w:val="24"/>
          <w:b w:val="0"/>
          <w:i w:val="0"/>
          <w:sz w:val="24"/>
          <w:spacing w:val="0"/>
          <w:w w:val="100"/>
          <w:rFonts/>
          <w:caps w:val="0"/>
        </w:rPr>
        <w:t>veins</w:t>
      </w:r>
      <w:r w:rsidRPr="006F4DE1">
        <w:rPr>
          <w:szCs w:val="24"/>
          <w:b w:val="0"/>
          <w:i w:val="0"/>
          <w:sz w:val="24"/>
          <w:spacing w:val="0"/>
          <w:w w:val="100"/>
          <w:rFonts/>
          <w:caps w:val="0"/>
        </w:rPr>
        <w:t> </w:t>
      </w:r>
      <w:r w:rsidRPr="006F4DE1">
        <w:rPr>
          <w:szCs w:val="24"/>
          <w:b w:val="0"/>
          <w:i w:val="0"/>
          <w:sz w:val="24"/>
          <w:spacing w:val="0"/>
          <w:w w:val="100"/>
          <w:rFonts/>
          <w:caps w:val="0"/>
        </w:rPr>
        <w:t>were</w:t>
      </w:r>
      <w:r w:rsidRPr="006F4DE1">
        <w:rPr>
          <w:szCs w:val="24"/>
          <w:b w:val="0"/>
          <w:i w:val="0"/>
          <w:sz w:val="24"/>
          <w:spacing w:val="0"/>
          <w:w w:val="100"/>
          <w:rFonts/>
          <w:caps w:val="0"/>
        </w:rPr>
        <w:t> </w:t>
      </w:r>
      <w:r w:rsidRPr="006F4DE1">
        <w:rPr>
          <w:szCs w:val="24"/>
          <w:b w:val="0"/>
          <w:i w:val="0"/>
          <w:sz w:val="24"/>
          <w:spacing w:val="0"/>
          <w:w w:val="100"/>
          <w:rFonts/>
          <w:caps w:val="0"/>
        </w:rPr>
        <w:t>also</w:t>
      </w:r>
      <w:r w:rsidRPr="006F4DE1">
        <w:rPr>
          <w:szCs w:val="24"/>
          <w:b w:val="0"/>
          <w:i w:val="0"/>
          <w:sz w:val="24"/>
          <w:spacing w:val="0"/>
          <w:w w:val="100"/>
          <w:rFonts/>
          <w:caps w:val="0"/>
        </w:rPr>
        <w:t> </w:t>
      </w:r>
      <w:r w:rsidRPr="006F4DE1">
        <w:rPr>
          <w:szCs w:val="24"/>
          <w:b w:val="0"/>
          <w:i w:val="0"/>
          <w:sz w:val="24"/>
          <w:spacing w:val="0"/>
          <w:w w:val="100"/>
          <w:rFonts/>
          <w:caps w:val="0"/>
        </w:rPr>
        <w:t>observed.Fractures</w:t>
      </w:r>
      <w:r w:rsidRPr="006F4DE1">
        <w:rPr>
          <w:szCs w:val="24"/>
          <w:b w:val="0"/>
          <w:i w:val="0"/>
          <w:sz w:val="24"/>
          <w:spacing w:val="0"/>
          <w:w w:val="100"/>
          <w:rFonts/>
          <w:caps w:val="0"/>
        </w:rPr>
        <w:t> </w:t>
      </w:r>
      <w:r w:rsidRPr="006F4DE1">
        <w:rPr>
          <w:szCs w:val="24"/>
          <w:b w:val="0"/>
          <w:i w:val="0"/>
          <w:sz w:val="24"/>
          <w:spacing w:val="0"/>
          <w:w w:val="100"/>
          <w:rFonts/>
          <w:caps w:val="0"/>
        </w:rPr>
        <w:t>and</w:t>
      </w:r>
      <w:r w:rsidRPr="006F4DE1">
        <w:rPr>
          <w:szCs w:val="24"/>
          <w:b w:val="0"/>
          <w:i w:val="0"/>
          <w:sz w:val="24"/>
          <w:spacing w:val="0"/>
          <w:w w:val="100"/>
          <w:rFonts/>
          <w:caps w:val="0"/>
        </w:rPr>
        <w:t> </w:t>
      </w:r>
      <w:r w:rsidRPr="006F4DE1">
        <w:rPr>
          <w:szCs w:val="24"/>
          <w:b w:val="0"/>
          <w:i w:val="0"/>
          <w:sz w:val="24"/>
          <w:spacing w:val="0"/>
          <w:w w:val="100"/>
          <w:rFonts/>
          <w:caps w:val="0"/>
        </w:rPr>
        <w:t>joints</w:t>
      </w:r>
      <w:r w:rsidRPr="006F4DE1">
        <w:rPr>
          <w:szCs w:val="24"/>
          <w:b w:val="0"/>
          <w:i w:val="0"/>
          <w:sz w:val="24"/>
          <w:spacing w:val="0"/>
          <w:w w:val="100"/>
          <w:rFonts/>
          <w:caps w:val="0"/>
        </w:rPr>
        <w:t> </w:t>
      </w:r>
      <w:r w:rsidRPr="006F4DE1">
        <w:rPr>
          <w:szCs w:val="24"/>
          <w:b w:val="0"/>
          <w:i w:val="0"/>
          <w:sz w:val="24"/>
          <w:spacing w:val="0"/>
          <w:w w:val="100"/>
          <w:rFonts/>
          <w:caps w:val="0"/>
        </w:rPr>
        <w:t>were</w:t>
      </w:r>
      <w:r w:rsidRPr="006F4DE1">
        <w:rPr>
          <w:szCs w:val="24"/>
          <w:b w:val="0"/>
          <w:i w:val="0"/>
          <w:sz w:val="24"/>
          <w:spacing w:val="0"/>
          <w:w w:val="100"/>
          <w:rFonts/>
          <w:caps w:val="0"/>
        </w:rPr>
        <w:t> </w:t>
      </w:r>
      <w:r w:rsidRPr="006F4DE1">
        <w:rPr>
          <w:szCs w:val="24"/>
          <w:b w:val="0"/>
          <w:i w:val="0"/>
          <w:sz w:val="24"/>
          <w:spacing w:val="0"/>
          <w:w w:val="100"/>
          <w:rFonts/>
          <w:caps w:val="0"/>
        </w:rPr>
        <w:t>also</w:t>
      </w:r>
      <w:r w:rsidRPr="006F4DE1">
        <w:rPr>
          <w:szCs w:val="24"/>
          <w:b w:val="0"/>
          <w:i w:val="0"/>
          <w:sz w:val="24"/>
          <w:spacing w:val="0"/>
          <w:w w:val="100"/>
          <w:rFonts/>
          <w:caps w:val="0"/>
        </w:rPr>
        <w:t> </w:t>
      </w:r>
      <w:r w:rsidRPr="006F4DE1">
        <w:rPr>
          <w:szCs w:val="24"/>
          <w:b w:val="0"/>
          <w:i w:val="0"/>
          <w:sz w:val="24"/>
          <w:spacing w:val="0"/>
          <w:w w:val="100"/>
          <w:rFonts/>
          <w:caps w:val="0"/>
        </w:rPr>
        <w:t>observed</w:t>
      </w:r>
      <w:r w:rsidRPr="006F4DE1">
        <w:rPr>
          <w:szCs w:val="24"/>
          <w:b w:val="0"/>
          <w:i w:val="0"/>
          <w:sz w:val="24"/>
          <w:spacing w:val="0"/>
          <w:w w:val="100"/>
          <w:rFonts/>
          <w:caps w:val="0"/>
        </w:rPr>
        <w:t> </w:t>
      </w:r>
      <w:r w:rsidRPr="006F4DE1">
        <w:rPr>
          <w:szCs w:val="24"/>
          <w:b w:val="0"/>
          <w:i w:val="0"/>
          <w:sz w:val="24"/>
          <w:spacing w:val="0"/>
          <w:w w:val="100"/>
          <w:rFonts/>
          <w:caps w:val="0"/>
        </w:rPr>
        <w:t>on</w:t>
      </w:r>
      <w:r w:rsidRPr="006F4DE1">
        <w:rPr>
          <w:szCs w:val="24"/>
          <w:b w:val="0"/>
          <w:i w:val="0"/>
          <w:sz w:val="24"/>
          <w:spacing w:val="0"/>
          <w:w w:val="100"/>
          <w:rFonts/>
          <w:caps w:val="0"/>
        </w:rPr>
        <w:t> </w:t>
      </w:r>
      <w:r w:rsidRPr="006F4DE1">
        <w:rPr>
          <w:szCs w:val="24"/>
          <w:b w:val="0"/>
          <w:i w:val="0"/>
          <w:sz w:val="24"/>
          <w:spacing w:val="0"/>
          <w:w w:val="100"/>
          <w:rFonts/>
          <w:caps w:val="0"/>
        </w:rPr>
        <w:t>some</w:t>
      </w:r>
      <w:r w:rsidRPr="006F4DE1">
        <w:rPr>
          <w:szCs w:val="24"/>
          <w:b w:val="0"/>
          <w:i w:val="0"/>
          <w:sz w:val="24"/>
          <w:spacing w:val="0"/>
          <w:w w:val="100"/>
          <w:rFonts/>
          <w:caps w:val="0"/>
        </w:rPr>
        <w:t> </w:t>
      </w:r>
      <w:r w:rsidRPr="006F4DE1">
        <w:rPr>
          <w:szCs w:val="24"/>
          <w:b w:val="0"/>
          <w:i w:val="0"/>
          <w:sz w:val="24"/>
          <w:spacing w:val="0"/>
          <w:w w:val="100"/>
          <w:rFonts/>
          <w:caps w:val="0"/>
        </w:rPr>
        <w:t>parts</w:t>
      </w:r>
      <w:r w:rsidRPr="006F4DE1">
        <w:rPr>
          <w:szCs w:val="24"/>
          <w:b w:val="0"/>
          <w:i w:val="0"/>
          <w:sz w:val="24"/>
          <w:spacing w:val="0"/>
          <w:w w:val="100"/>
          <w:rFonts/>
          <w:caps w:val="0"/>
        </w:rPr>
        <w:t> </w:t>
      </w:r>
      <w:r w:rsidRPr="006F4DE1">
        <w:rPr>
          <w:szCs w:val="24"/>
          <w:b w:val="0"/>
          <w:i w:val="0"/>
          <w:sz w:val="24"/>
          <w:spacing w:val="0"/>
          <w:w w:val="100"/>
          <w:rFonts/>
          <w:caps w:val="0"/>
        </w:rPr>
        <w:t>of</w:t>
      </w:r>
      <w:r w:rsidRPr="006F4DE1">
        <w:rPr>
          <w:szCs w:val="24"/>
          <w:b w:val="0"/>
          <w:i w:val="0"/>
          <w:sz w:val="24"/>
          <w:spacing w:val="0"/>
          <w:w w:val="100"/>
          <w:rFonts/>
          <w:caps w:val="0"/>
        </w:rPr>
        <w:t> </w:t>
      </w:r>
      <w:r w:rsidRPr="006F4DE1">
        <w:rPr>
          <w:szCs w:val="24"/>
          <w:b w:val="0"/>
          <w:i w:val="0"/>
          <w:sz w:val="24"/>
          <w:spacing w:val="0"/>
          <w:w w:val="100"/>
          <w:rFonts/>
          <w:caps w:val="0"/>
        </w:rPr>
        <w:t>the</w:t>
      </w:r>
      <w:r w:rsidRPr="006F4DE1">
        <w:rPr>
          <w:szCs w:val="24"/>
          <w:b w:val="0"/>
          <w:i w:val="0"/>
          <w:sz w:val="24"/>
          <w:spacing w:val="0"/>
          <w:w w:val="100"/>
          <w:rFonts/>
          <w:caps w:val="0"/>
        </w:rPr>
        <w:t> </w:t>
      </w:r>
      <w:r w:rsidRPr="006F4DE1">
        <w:rPr>
          <w:szCs w:val="24"/>
          <w:b w:val="0"/>
          <w:i w:val="0"/>
          <w:sz w:val="24"/>
          <w:spacing w:val="0"/>
          <w:w w:val="100"/>
          <w:rFonts/>
          <w:caps w:val="0"/>
        </w:rPr>
        <w:t>outcrop.</w:t>
      </w:r>
      <w:r w:rsidRPr="006F4DE1">
        <w:rPr>
          <w:szCs w:val="24"/>
          <w:b w:val="0"/>
          <w:i w:val="0"/>
          <w:sz w:val="24"/>
          <w:spacing w:val="0"/>
          <w:w w:val="100"/>
          <w:rFonts/>
          <w:caps w:val="0"/>
        </w:rPr>
        <w:t> </w:t>
      </w:r>
      <w:r w:rsidRPr="006F4DE1">
        <w:rPr>
          <w:szCs w:val="24"/>
          <w:b w:val="0"/>
          <w:i w:val="0"/>
          <w:sz w:val="24"/>
          <w:spacing w:val="0"/>
          <w:w w:val="100"/>
          <w:rFonts/>
          <w:caps w:val="0"/>
        </w:rPr>
        <w:t>Some</w:t>
      </w:r>
      <w:r w:rsidRPr="006F4DE1">
        <w:rPr>
          <w:szCs w:val="24"/>
          <w:b w:val="0"/>
          <w:i w:val="0"/>
          <w:sz w:val="24"/>
          <w:spacing w:val="0"/>
          <w:w w:val="100"/>
          <w:rFonts/>
          <w:caps w:val="0"/>
        </w:rPr>
        <w:t> </w:t>
      </w:r>
      <w:r w:rsidRPr="006F4DE1">
        <w:rPr>
          <w:szCs w:val="24"/>
          <w:b w:val="0"/>
          <w:i w:val="0"/>
          <w:sz w:val="24"/>
          <w:spacing w:val="0"/>
          <w:w w:val="100"/>
          <w:rFonts/>
          <w:caps w:val="0"/>
        </w:rPr>
        <w:t>boulders</w:t>
      </w:r>
      <w:r w:rsidRPr="006F4DE1">
        <w:rPr>
          <w:szCs w:val="24"/>
          <w:b w:val="0"/>
          <w:i w:val="0"/>
          <w:sz w:val="24"/>
          <w:spacing w:val="0"/>
          <w:w w:val="100"/>
          <w:rFonts/>
          <w:caps w:val="0"/>
        </w:rPr>
        <w:t> </w:t>
      </w:r>
      <w:r w:rsidRPr="006F4DE1">
        <w:rPr>
          <w:szCs w:val="24"/>
          <w:b w:val="0"/>
          <w:i w:val="0"/>
          <w:sz w:val="24"/>
          <w:spacing w:val="0"/>
          <w:w w:val="100"/>
          <w:rFonts/>
          <w:caps w:val="0"/>
        </w:rPr>
        <w:t>with</w:t>
      </w:r>
      <w:r w:rsidRPr="006F4DE1">
        <w:rPr>
          <w:szCs w:val="24"/>
          <w:b w:val="0"/>
          <w:i w:val="0"/>
          <w:sz w:val="24"/>
          <w:spacing w:val="0"/>
          <w:w w:val="100"/>
          <w:rFonts/>
          <w:caps w:val="0"/>
        </w:rPr>
        <w:t> </w:t>
      </w:r>
      <w:r w:rsidRPr="006F4DE1">
        <w:rPr>
          <w:szCs w:val="24"/>
          <w:b w:val="0"/>
          <w:i w:val="0"/>
          <w:sz w:val="24"/>
          <w:spacing w:val="0"/>
          <w:w w:val="100"/>
          <w:rFonts/>
          <w:caps w:val="0"/>
        </w:rPr>
        <w:t>same</w:t>
      </w:r>
      <w:r w:rsidRPr="006F4DE1">
        <w:rPr>
          <w:szCs w:val="24"/>
          <w:b w:val="0"/>
          <w:i w:val="0"/>
          <w:sz w:val="24"/>
          <w:spacing w:val="0"/>
          <w:w w:val="100"/>
          <w:rFonts/>
          <w:caps w:val="0"/>
        </w:rPr>
        <w:t> </w:t>
      </w:r>
      <w:r w:rsidRPr="006F4DE1">
        <w:rPr>
          <w:szCs w:val="24"/>
          <w:b w:val="0"/>
          <w:i w:val="0"/>
          <w:sz w:val="24"/>
          <w:spacing w:val="0"/>
          <w:w w:val="100"/>
          <w:rFonts/>
          <w:caps w:val="0"/>
        </w:rPr>
        <w:t>textural</w:t>
      </w:r>
      <w:r w:rsidRPr="006F4DE1">
        <w:rPr>
          <w:szCs w:val="24"/>
          <w:b w:val="0"/>
          <w:i w:val="0"/>
          <w:sz w:val="24"/>
          <w:spacing w:val="0"/>
          <w:w w:val="100"/>
          <w:rFonts/>
          <w:caps w:val="0"/>
        </w:rPr>
        <w:t> </w:t>
      </w:r>
      <w:r w:rsidRPr="006F4DE1">
        <w:rPr>
          <w:szCs w:val="24"/>
          <w:b w:val="0"/>
          <w:i w:val="0"/>
          <w:sz w:val="24"/>
          <w:spacing w:val="0"/>
          <w:w w:val="100"/>
          <w:rFonts/>
          <w:caps w:val="0"/>
        </w:rPr>
        <w:t>features</w:t>
      </w:r>
      <w:r w:rsidRPr="006F4DE1">
        <w:rPr>
          <w:szCs w:val="24"/>
          <w:b w:val="0"/>
          <w:i w:val="0"/>
          <w:sz w:val="24"/>
          <w:spacing w:val="0"/>
          <w:w w:val="100"/>
          <w:rFonts/>
          <w:caps w:val="0"/>
        </w:rPr>
        <w:t> </w:t>
      </w:r>
      <w:r w:rsidRPr="006F4DE1">
        <w:rPr>
          <w:szCs w:val="24"/>
          <w:b w:val="0"/>
          <w:i w:val="0"/>
          <w:sz w:val="24"/>
          <w:spacing w:val="0"/>
          <w:w w:val="100"/>
          <w:rFonts/>
          <w:caps w:val="0"/>
        </w:rPr>
        <w:t>were</w:t>
      </w:r>
      <w:r w:rsidRPr="006F4DE1">
        <w:rPr>
          <w:szCs w:val="24"/>
          <w:b w:val="0"/>
          <w:i w:val="0"/>
          <w:sz w:val="24"/>
          <w:spacing w:val="0"/>
          <w:w w:val="100"/>
          <w:rFonts/>
          <w:caps w:val="0"/>
        </w:rPr>
        <w:t> </w:t>
      </w:r>
      <w:r w:rsidRPr="006F4DE1">
        <w:rPr>
          <w:szCs w:val="24"/>
          <w:b w:val="0"/>
          <w:i w:val="0"/>
          <w:sz w:val="24"/>
          <w:spacing w:val="0"/>
          <w:w w:val="100"/>
          <w:rFonts/>
          <w:caps w:val="0"/>
        </w:rPr>
        <w:t>observed</w:t>
      </w:r>
      <w:r w:rsidRPr="006F4DE1">
        <w:rPr>
          <w:szCs w:val="24"/>
          <w:b w:val="0"/>
          <w:i w:val="0"/>
          <w:sz w:val="24"/>
          <w:spacing w:val="0"/>
          <w:w w:val="100"/>
          <w:rFonts/>
          <w:caps w:val="0"/>
        </w:rPr>
        <w:t> </w:t>
      </w:r>
      <w:r w:rsidRPr="006F4DE1">
        <w:rPr>
          <w:szCs w:val="24"/>
          <w:b w:val="0"/>
          <w:i w:val="0"/>
          <w:sz w:val="24"/>
          <w:spacing w:val="0"/>
          <w:w w:val="100"/>
          <w:rFonts/>
          <w:caps w:val="0"/>
        </w:rPr>
        <w:t>around</w:t>
      </w:r>
      <w:r w:rsidRPr="006F4DE1">
        <w:rPr>
          <w:szCs w:val="24"/>
          <w:b w:val="0"/>
          <w:i w:val="0"/>
          <w:sz w:val="24"/>
          <w:spacing w:val="0"/>
          <w:w w:val="100"/>
          <w:rFonts/>
          <w:caps w:val="0"/>
        </w:rPr>
        <w:t> </w:t>
      </w:r>
      <w:r w:rsidRPr="006F4DE1">
        <w:rPr>
          <w:szCs w:val="24"/>
          <w:b w:val="0"/>
          <w:i w:val="0"/>
          <w:sz w:val="24"/>
          <w:spacing w:val="0"/>
          <w:w w:val="100"/>
          <w:rFonts/>
          <w:caps w:val="0"/>
        </w:rPr>
        <w:t>the</w:t>
      </w:r>
      <w:r w:rsidRPr="006F4DE1">
        <w:rPr>
          <w:szCs w:val="24"/>
          <w:b w:val="0"/>
          <w:i w:val="0"/>
          <w:sz w:val="24"/>
          <w:spacing w:val="0"/>
          <w:w w:val="100"/>
          <w:rFonts/>
          <w:caps w:val="0"/>
        </w:rPr>
        <w:t> </w:t>
      </w:r>
      <w:r w:rsidRPr="006F4DE1">
        <w:rPr>
          <w:szCs w:val="24"/>
          <w:b w:val="0"/>
          <w:i w:val="0"/>
          <w:sz w:val="24"/>
          <w:spacing w:val="0"/>
          <w:w w:val="100"/>
          <w:rFonts/>
          <w:caps w:val="0"/>
        </w:rPr>
        <w:t>massive</w:t>
      </w:r>
      <w:r w:rsidRPr="006F4DE1">
        <w:rPr>
          <w:szCs w:val="24"/>
          <w:b w:val="0"/>
          <w:i w:val="0"/>
          <w:sz w:val="24"/>
          <w:spacing w:val="0"/>
          <w:w w:val="100"/>
          <w:rFonts/>
          <w:caps w:val="0"/>
        </w:rPr>
        <w:t> </w:t>
      </w:r>
      <w:r w:rsidRPr="006F4DE1">
        <w:rPr>
          <w:szCs w:val="24"/>
          <w:b w:val="0"/>
          <w:i w:val="0"/>
          <w:sz w:val="24"/>
          <w:spacing w:val="0"/>
          <w:w w:val="100"/>
          <w:rFonts/>
          <w:caps w:val="0"/>
        </w:rPr>
        <w:t>outcrop.</w:t>
      </w:r>
    </w:p>
    <w:p w14:paraId="68A3662A" w14:textId="77777777" w:rsidR="00751829" w:rsidRPr="006F4DE1" w:rsidRDefault="00751829" w:rsidP="006F4DE1">
      <w:pPr>
        <w:jc w:val="both"/>
        <w:spacing w:before="0" w:beforeAutospacing="0" w:after="160" w:afterAutospacing="0" w:lineRule="auto" w:line="360"/>
        <w:rPr>
          <w:szCs w:val="24"/>
          <w:b w:val="0"/>
          <w:i w:val="0"/>
          <w:sz w:val="24"/>
          <w:spacing w:val="0"/>
          <w:w w:val="100"/>
          <w:rFonts/>
          <w:caps w:val="0"/>
        </w:rPr>
        <w:snapToGrid w:val="0"/>
        <w:textAlignment w:val="baseline"/>
        <w:tabs>
          <w:tab w:val="left" w:pos="1947"/>
        </w:tabs>
      </w:pPr>
      <w:r>
        <w:rPr>
          <w:b w:val="0"/>
          <w:i w:val="0"/>
          <w:sz w:val="24"/>
          <w:spacing w:val="0"/>
          <w:w w:val="100"/>
          <w:rFonts/>
          <w:caps w:val="0"/>
        </w:rPr>
        <w:t/>
      </w:r>
    </w:p>
    <w:p w14:paraId="5F93466D" w14:textId="77777777" w:rsidR="00705F36" w:rsidRPr="006F4DE1" w:rsidRDefault="00705F36" w:rsidP="006F4DE1">
      <w:pPr>
        <w:jc w:val="both"/>
        <w:spacing w:before="0" w:beforeAutospacing="0" w:after="160" w:afterAutospacing="0" w:lineRule="auto" w:line="360"/>
        <w:rPr>
          <w:szCs w:val="24"/>
          <w:bCs/>
          <w:b w:val="1"/>
          <w:i w:val="0"/>
          <w:sz w:val="24"/>
          <w:spacing w:val="0"/>
          <w:w w:val="100"/>
          <w:rFonts/>
          <w:caps w:val="0"/>
        </w:rPr>
        <w:snapToGrid w:val="0"/>
        <w:textAlignment w:val="baseline"/>
        <w:tabs>
          <w:tab w:val="left" w:pos="1947"/>
        </w:tabs>
      </w:pPr>
      <w:r w:rsidRPr="006F4DE1">
        <w:rPr>
          <w:szCs w:val="24"/>
          <w:bCs/>
          <w:b w:val="1"/>
          <w:i w:val="0"/>
          <w:sz w:val="24"/>
          <w:spacing w:val="0"/>
          <w:w w:val="100"/>
          <w:rFonts/>
          <w:caps w:val="0"/>
        </w:rPr>
        <w:t>4.1.2</w:t>
      </w:r>
      <w:r w:rsidRPr="006F4DE1">
        <w:rPr>
          <w:szCs w:val="24"/>
          <w:bCs/>
          <w:b w:val="1"/>
          <w:i w:val="0"/>
          <w:sz w:val="24"/>
          <w:spacing w:val="0"/>
          <w:w w:val="100"/>
          <w:rFonts/>
          <w:caps w:val="0"/>
        </w:rPr>
        <w:t> </w:t>
      </w:r>
      <w:r w:rsidRPr="006F4DE1">
        <w:rPr>
          <w:szCs w:val="24"/>
          <w:bCs/>
          <w:b w:val="1"/>
          <w:i w:val="0"/>
          <w:sz w:val="24"/>
          <w:spacing w:val="0"/>
          <w:w w:val="100"/>
          <w:rFonts/>
          <w:caps w:val="0"/>
        </w:rPr>
        <w:t>GEOLOGIC</w:t>
      </w:r>
      <w:r w:rsidR="00751829">
        <w:rPr>
          <w:szCs w:val="24"/>
          <w:bCs/>
          <w:b w:val="1"/>
          <w:i w:val="0"/>
          <w:sz w:val="24"/>
          <w:spacing w:val="0"/>
          <w:w w:val="100"/>
          <w:rFonts/>
          <w:caps w:val="0"/>
        </w:rPr>
        <w:t>AL</w:t>
      </w:r>
      <w:r w:rsidR="00751829">
        <w:rPr>
          <w:szCs w:val="24"/>
          <w:bCs/>
          <w:b w:val="1"/>
          <w:i w:val="0"/>
          <w:sz w:val="24"/>
          <w:spacing w:val="0"/>
          <w:w w:val="100"/>
          <w:rFonts/>
          <w:caps w:val="0"/>
        </w:rPr>
        <w:t> </w:t>
      </w:r>
      <w:r w:rsidRPr="006F4DE1">
        <w:rPr>
          <w:szCs w:val="24"/>
          <w:bCs/>
          <w:b w:val="1"/>
          <w:i w:val="0"/>
          <w:sz w:val="24"/>
          <w:spacing w:val="0"/>
          <w:w w:val="100"/>
          <w:rFonts/>
          <w:caps w:val="0"/>
        </w:rPr>
        <w:t> </w:t>
      </w:r>
      <w:r w:rsidRPr="006F4DE1">
        <w:rPr>
          <w:szCs w:val="24"/>
          <w:bCs/>
          <w:b w:val="1"/>
          <w:i w:val="0"/>
          <w:sz w:val="24"/>
          <w:spacing w:val="0"/>
          <w:w w:val="100"/>
          <w:rFonts/>
          <w:caps w:val="0"/>
        </w:rPr>
        <w:t>MAP</w:t>
      </w:r>
      <w:r w:rsidR="00751829">
        <w:rPr>
          <w:szCs w:val="24"/>
          <w:bCs/>
          <w:b w:val="1"/>
          <w:i w:val="0"/>
          <w:sz w:val="24"/>
          <w:spacing w:val="0"/>
          <w:w w:val="100"/>
          <w:rFonts/>
          <w:caps w:val="0"/>
        </w:rPr>
        <w:t> </w:t>
      </w:r>
      <w:r w:rsidR="00751829">
        <w:rPr>
          <w:szCs w:val="24"/>
          <w:bCs/>
          <w:b w:val="1"/>
          <w:i w:val="0"/>
          <w:sz w:val="24"/>
          <w:spacing w:val="0"/>
          <w:w w:val="100"/>
          <w:rFonts/>
          <w:caps w:val="0"/>
        </w:rPr>
        <w:t>OF</w:t>
      </w:r>
      <w:r w:rsidR="00751829">
        <w:rPr>
          <w:szCs w:val="24"/>
          <w:bCs/>
          <w:b w:val="1"/>
          <w:i w:val="0"/>
          <w:sz w:val="24"/>
          <w:spacing w:val="0"/>
          <w:w w:val="100"/>
          <w:rFonts/>
          <w:caps w:val="0"/>
        </w:rPr>
        <w:t> </w:t>
      </w:r>
      <w:r w:rsidR="00751829">
        <w:rPr>
          <w:szCs w:val="24"/>
          <w:bCs/>
          <w:b w:val="1"/>
          <w:i w:val="0"/>
          <w:sz w:val="24"/>
          <w:spacing w:val="0"/>
          <w:w w:val="100"/>
          <w:rFonts/>
          <w:caps w:val="0"/>
        </w:rPr>
        <w:t>STUDY</w:t>
      </w:r>
      <w:r w:rsidR="00751829">
        <w:rPr>
          <w:szCs w:val="24"/>
          <w:bCs/>
          <w:b w:val="1"/>
          <w:i w:val="0"/>
          <w:sz w:val="24"/>
          <w:spacing w:val="0"/>
          <w:w w:val="100"/>
          <w:rFonts/>
          <w:caps w:val="0"/>
        </w:rPr>
        <w:t> </w:t>
      </w:r>
      <w:r w:rsidR="00751829">
        <w:rPr>
          <w:szCs w:val="24"/>
          <w:bCs/>
          <w:b w:val="1"/>
          <w:i w:val="0"/>
          <w:sz w:val="24"/>
          <w:spacing w:val="0"/>
          <w:w w:val="100"/>
          <w:rFonts/>
          <w:caps w:val="0"/>
        </w:rPr>
        <w:t>AREA</w:t>
      </w:r>
    </w:p>
    <w:p w14:paraId="3001B664" w14:textId="77777777" w:rsidR="00705F36" w:rsidRPr="006F4DE1" w:rsidRDefault="00F75AD9" w:rsidP="006F4DE1">
      <w:pPr>
        <w:jc w:val="both"/>
        <w:spacing w:before="0" w:beforeAutospacing="0" w:after="160" w:afterAutospacing="0" w:lineRule="auto" w:line="360"/>
        <w:rPr>
          <w:szCs w:val="24"/>
          <w:b w:val="0"/>
          <w:i w:val="0"/>
          <w:sz w:val="24"/>
          <w:spacing w:val="0"/>
          <w:w w:val="100"/>
          <w:rFonts/>
          <w:caps w:val="0"/>
        </w:rPr>
        <w:snapToGrid w:val="0"/>
        <w:textAlignment w:val="baseline"/>
        <w:tabs>
          <w:tab w:val="left" w:pos="1947"/>
        </w:tabs>
      </w:pPr>
      <w:r w:rsidRPr="006F4DE1">
        <w:rPr>
          <w:szCs w:val="24"/>
          <w:b w:val="0"/>
          <w:i w:val="0"/>
          <w:sz w:val="24"/>
          <w:spacing w:val="0"/>
          <w:w w:val="100"/>
          <w:rFonts/>
          <w:caps w:val="0"/>
        </w:rPr>
        <w:t>T</w:t>
      </w:r>
      <w:r w:rsidR="00705F36" w:rsidRPr="006F4DE1">
        <w:rPr>
          <w:szCs w:val="24"/>
          <w:b w:val="0"/>
          <w:i w:val="0"/>
          <w:sz w:val="24"/>
          <w:spacing w:val="0"/>
          <w:w w:val="100"/>
          <w:rFonts/>
          <w:caps w:val="0"/>
        </w:rPr>
        <w:t>he</w:t>
      </w:r>
      <w:r w:rsidR="00705F36" w:rsidRPr="006F4DE1">
        <w:rPr>
          <w:szCs w:val="24"/>
          <w:b w:val="0"/>
          <w:i w:val="0"/>
          <w:sz w:val="24"/>
          <w:spacing w:val="0"/>
          <w:w w:val="100"/>
          <w:rFonts/>
          <w:caps w:val="0"/>
        </w:rPr>
        <w:t> </w:t>
      </w:r>
      <w:r w:rsidR="00705F36" w:rsidRPr="006F4DE1">
        <w:rPr>
          <w:szCs w:val="24"/>
          <w:b w:val="0"/>
          <w:i w:val="0"/>
          <w:sz w:val="24"/>
          <w:spacing w:val="0"/>
          <w:w w:val="100"/>
          <w:rFonts/>
          <w:caps w:val="0"/>
        </w:rPr>
        <w:t>geologic</w:t>
      </w:r>
      <w:r w:rsidR="00705F36" w:rsidRPr="006F4DE1">
        <w:rPr>
          <w:szCs w:val="24"/>
          <w:b w:val="0"/>
          <w:i w:val="0"/>
          <w:sz w:val="24"/>
          <w:spacing w:val="0"/>
          <w:w w:val="100"/>
          <w:rFonts/>
          <w:caps w:val="0"/>
        </w:rPr>
        <w:t> </w:t>
      </w:r>
      <w:r w:rsidR="00705F36" w:rsidRPr="006F4DE1">
        <w:rPr>
          <w:szCs w:val="24"/>
          <w:b w:val="0"/>
          <w:i w:val="0"/>
          <w:sz w:val="24"/>
          <w:spacing w:val="0"/>
          <w:w w:val="100"/>
          <w:rFonts/>
          <w:caps w:val="0"/>
        </w:rPr>
        <w:t>map</w:t>
      </w:r>
      <w:r w:rsidRPr="006F4DE1">
        <w:rPr>
          <w:szCs w:val="24"/>
          <w:b w:val="0"/>
          <w:i w:val="0"/>
          <w:sz w:val="24"/>
          <w:spacing w:val="0"/>
          <w:w w:val="100"/>
          <w:rFonts/>
          <w:caps w:val="0"/>
        </w:rPr>
        <w:t>,</w:t>
      </w:r>
      <w:r w:rsidRPr="006F4DE1">
        <w:rPr>
          <w:szCs w:val="24"/>
          <w:b w:val="0"/>
          <w:i w:val="0"/>
          <w:sz w:val="24"/>
          <w:spacing w:val="0"/>
          <w:w w:val="100"/>
          <w:rFonts/>
          <w:caps w:val="0"/>
        </w:rPr>
        <w:t> </w:t>
      </w:r>
      <w:r w:rsidRPr="006F4DE1">
        <w:rPr>
          <w:szCs w:val="24"/>
          <w:b w:val="0"/>
          <w:i w:val="0"/>
          <w:sz w:val="24"/>
          <w:spacing w:val="0"/>
          <w:w w:val="100"/>
          <w:rFonts/>
          <w:caps w:val="0"/>
        </w:rPr>
        <w:t>which</w:t>
      </w:r>
      <w:r w:rsidRPr="006F4DE1">
        <w:rPr>
          <w:szCs w:val="24"/>
          <w:b w:val="0"/>
          <w:i w:val="0"/>
          <w:sz w:val="24"/>
          <w:spacing w:val="0"/>
          <w:w w:val="100"/>
          <w:rFonts/>
          <w:caps w:val="0"/>
        </w:rPr>
        <w:t> </w:t>
      </w:r>
      <w:r w:rsidRPr="006F4DE1">
        <w:rPr>
          <w:szCs w:val="24"/>
          <w:b w:val="0"/>
          <w:i w:val="0"/>
          <w:sz w:val="24"/>
          <w:spacing w:val="0"/>
          <w:w w:val="100"/>
          <w:rFonts/>
          <w:caps w:val="0"/>
        </w:rPr>
        <w:t>was</w:t>
      </w:r>
      <w:r w:rsidRPr="006F4DE1">
        <w:rPr>
          <w:szCs w:val="24"/>
          <w:b w:val="0"/>
          <w:i w:val="0"/>
          <w:sz w:val="24"/>
          <w:spacing w:val="0"/>
          <w:w w:val="100"/>
          <w:rFonts/>
          <w:caps w:val="0"/>
        </w:rPr>
        <w:t> </w:t>
      </w:r>
      <w:r w:rsidR="00705F36" w:rsidRPr="006F4DE1">
        <w:rPr>
          <w:szCs w:val="24"/>
          <w:b w:val="0"/>
          <w:i w:val="0"/>
          <w:sz w:val="24"/>
          <w:spacing w:val="0"/>
          <w:w w:val="100"/>
          <w:rFonts/>
          <w:caps w:val="0"/>
        </w:rPr>
        <w:t> </w:t>
      </w:r>
      <w:r w:rsidR="00705F36" w:rsidRPr="006F4DE1">
        <w:rPr>
          <w:szCs w:val="24"/>
          <w:b w:val="0"/>
          <w:i w:val="0"/>
          <w:sz w:val="24"/>
          <w:spacing w:val="0"/>
          <w:w w:val="100"/>
          <w:rFonts/>
          <w:caps w:val="0"/>
        </w:rPr>
        <w:t>gener</w:t>
      </w:r>
      <w:r w:rsidRPr="006F4DE1">
        <w:rPr>
          <w:szCs w:val="24"/>
          <w:b w:val="0"/>
          <w:i w:val="0"/>
          <w:sz w:val="24"/>
          <w:spacing w:val="0"/>
          <w:w w:val="100"/>
          <w:rFonts/>
          <w:caps w:val="0"/>
        </w:rPr>
        <w:t>ated</w:t>
      </w:r>
      <w:r w:rsidRPr="006F4DE1">
        <w:rPr>
          <w:szCs w:val="24"/>
          <w:b w:val="0"/>
          <w:i w:val="0"/>
          <w:sz w:val="24"/>
          <w:spacing w:val="0"/>
          <w:w w:val="100"/>
          <w:rFonts/>
          <w:caps w:val="0"/>
        </w:rPr>
        <w:t> </w:t>
      </w:r>
      <w:r w:rsidRPr="006F4DE1">
        <w:rPr>
          <w:szCs w:val="24"/>
          <w:b w:val="0"/>
          <w:i w:val="0"/>
          <w:sz w:val="24"/>
          <w:spacing w:val="0"/>
          <w:w w:val="100"/>
          <w:rFonts/>
          <w:caps w:val="0"/>
        </w:rPr>
        <w:t>from</w:t>
      </w:r>
      <w:r w:rsidRPr="006F4DE1">
        <w:rPr>
          <w:szCs w:val="24"/>
          <w:b w:val="0"/>
          <w:i w:val="0"/>
          <w:sz w:val="24"/>
          <w:spacing w:val="0"/>
          <w:w w:val="100"/>
          <w:rFonts/>
          <w:caps w:val="0"/>
        </w:rPr>
        <w:t> </w:t>
      </w:r>
      <w:r w:rsidRPr="006F4DE1">
        <w:rPr>
          <w:szCs w:val="24"/>
          <w:b w:val="0"/>
          <w:i w:val="0"/>
          <w:sz w:val="24"/>
          <w:spacing w:val="0"/>
          <w:w w:val="100"/>
          <w:rFonts/>
          <w:caps w:val="0"/>
        </w:rPr>
        <w:t>the</w:t>
      </w:r>
      <w:r w:rsidRPr="006F4DE1">
        <w:rPr>
          <w:szCs w:val="24"/>
          <w:b w:val="0"/>
          <w:i w:val="0"/>
          <w:sz w:val="24"/>
          <w:spacing w:val="0"/>
          <w:w w:val="100"/>
          <w:rFonts/>
          <w:caps w:val="0"/>
        </w:rPr>
        <w:t> </w:t>
      </w:r>
      <w:r w:rsidRPr="006F4DE1">
        <w:rPr>
          <w:szCs w:val="24"/>
          <w:b w:val="0"/>
          <w:i w:val="0"/>
          <w:sz w:val="24"/>
          <w:spacing w:val="0"/>
          <w:w w:val="100"/>
          <w:rFonts/>
          <w:caps w:val="0"/>
        </w:rPr>
        <w:t>base</w:t>
      </w:r>
      <w:r w:rsidRPr="006F4DE1">
        <w:rPr>
          <w:szCs w:val="24"/>
          <w:b w:val="0"/>
          <w:i w:val="0"/>
          <w:sz w:val="24"/>
          <w:spacing w:val="0"/>
          <w:w w:val="100"/>
          <w:rFonts/>
          <w:caps w:val="0"/>
        </w:rPr>
        <w:t> </w:t>
      </w:r>
      <w:r w:rsidRPr="006F4DE1">
        <w:rPr>
          <w:szCs w:val="24"/>
          <w:b w:val="0"/>
          <w:i w:val="0"/>
          <w:sz w:val="24"/>
          <w:spacing w:val="0"/>
          <w:w w:val="100"/>
          <w:rFonts/>
          <w:caps w:val="0"/>
        </w:rPr>
        <w:t>map</w:t>
      </w:r>
      <w:r w:rsidRPr="006F4DE1">
        <w:rPr>
          <w:szCs w:val="24"/>
          <w:b w:val="0"/>
          <w:i w:val="0"/>
          <w:sz w:val="24"/>
          <w:spacing w:val="0"/>
          <w:w w:val="100"/>
          <w:rFonts/>
          <w:caps w:val="0"/>
        </w:rPr>
        <w:t> </w:t>
      </w:r>
      <w:r w:rsidRPr="006F4DE1">
        <w:rPr>
          <w:szCs w:val="24"/>
          <w:b w:val="0"/>
          <w:i w:val="0"/>
          <w:sz w:val="24"/>
          <w:spacing w:val="0"/>
          <w:w w:val="100"/>
          <w:rFonts/>
          <w:caps w:val="0"/>
        </w:rPr>
        <w:t>with</w:t>
      </w:r>
      <w:r w:rsidRPr="006F4DE1">
        <w:rPr>
          <w:szCs w:val="24"/>
          <w:b w:val="0"/>
          <w:i w:val="0"/>
          <w:sz w:val="24"/>
          <w:spacing w:val="0"/>
          <w:w w:val="100"/>
          <w:rFonts/>
          <w:caps w:val="0"/>
        </w:rPr>
        <w:t> </w:t>
      </w:r>
      <w:r w:rsidRPr="006F4DE1">
        <w:rPr>
          <w:szCs w:val="24"/>
          <w:b w:val="0"/>
          <w:i w:val="0"/>
          <w:sz w:val="24"/>
          <w:spacing w:val="0"/>
          <w:w w:val="100"/>
          <w:rFonts/>
          <w:caps w:val="0"/>
        </w:rPr>
        <w:t>coordinates</w:t>
      </w:r>
      <w:r w:rsidRPr="006F4DE1">
        <w:rPr>
          <w:szCs w:val="24"/>
          <w:b w:val="0"/>
          <w:i w:val="0"/>
          <w:sz w:val="24"/>
          <w:spacing w:val="0"/>
          <w:w w:val="100"/>
          <w:rFonts/>
          <w:caps w:val="0"/>
        </w:rPr>
        <w:t> </w:t>
      </w:r>
      <w:r w:rsidR="00F16743" w:rsidRPr="006F4DE1">
        <w:rPr>
          <w:szCs w:val="24"/>
          <w:b w:val="0"/>
          <w:i w:val="0"/>
          <w:sz w:val="24"/>
          <w:spacing w:val="0"/>
          <w:w w:val="100"/>
          <w:rFonts/>
          <w:caps w:val="0"/>
        </w:rPr>
        <w:t>Latitdes</w:t>
      </w:r>
      <w:r w:rsidR="00F16743" w:rsidRPr="006F4DE1">
        <w:rPr>
          <w:szCs w:val="24"/>
          <w:b w:val="0"/>
          <w:i w:val="0"/>
          <w:sz w:val="24"/>
          <w:spacing w:val="0"/>
          <w:w w:val="100"/>
          <w:rFonts/>
          <w:caps w:val="0"/>
        </w:rPr>
        <w:t> </w:t>
      </w:r>
      <w:r w:rsidR="00F16743" w:rsidRPr="006F4DE1">
        <w:rPr>
          <w:szCs w:val="24"/>
          <w:b w:val="0"/>
          <w:i w:val="0"/>
          <w:sz w:val="24"/>
          <w:spacing w:val="0"/>
          <w:w w:val="100"/>
          <w:rFonts/>
          <w:caps w:val="0"/>
        </w:rPr>
        <w:t>7</w:t>
      </w:r>
      <w:r w:rsidR="00F16743" w:rsidRPr="006F4DE1">
        <w:rPr>
          <w:szCs w:val="24"/>
          <w:b w:val="0"/>
          <w:i w:val="0"/>
          <w:sz w:val="24"/>
          <w:spacing w:val="0"/>
          <w:w w:val="100"/>
          <w:vertAlign w:val="superscript"/>
          <w:rFonts/>
          <w:caps w:val="0"/>
        </w:rPr>
        <w:t>o</w:t>
      </w:r>
      <w:r w:rsidR="00F16743" w:rsidRPr="006F4DE1">
        <w:rPr>
          <w:szCs w:val="24"/>
          <w:b w:val="0"/>
          <w:i w:val="0"/>
          <w:sz w:val="24"/>
          <w:spacing w:val="0"/>
          <w:w w:val="100"/>
          <w:rFonts/>
          <w:caps w:val="0"/>
        </w:rPr>
        <w:t>12’,</w:t>
      </w:r>
      <w:r w:rsidR="00F16743" w:rsidRPr="006F4DE1">
        <w:rPr>
          <w:szCs w:val="24"/>
          <w:b w:val="0"/>
          <w:i w:val="0"/>
          <w:sz w:val="24"/>
          <w:spacing w:val="0"/>
          <w:w w:val="100"/>
          <w:rFonts/>
          <w:caps w:val="0"/>
        </w:rPr>
        <w:t> </w:t>
      </w:r>
      <w:r w:rsidR="00F16743" w:rsidRPr="006F4DE1">
        <w:rPr>
          <w:szCs w:val="24"/>
          <w:b w:val="0"/>
          <w:i w:val="0"/>
          <w:sz w:val="24"/>
          <w:spacing w:val="0"/>
          <w:w w:val="100"/>
          <w:rFonts/>
          <w:caps w:val="0"/>
        </w:rPr>
        <w:t>7</w:t>
      </w:r>
      <w:r w:rsidR="00F16743" w:rsidRPr="006F4DE1">
        <w:rPr>
          <w:szCs w:val="24"/>
          <w:b w:val="0"/>
          <w:i w:val="0"/>
          <w:sz w:val="24"/>
          <w:spacing w:val="0"/>
          <w:w w:val="100"/>
          <w:vertAlign w:val="superscript"/>
          <w:rFonts/>
          <w:caps w:val="0"/>
        </w:rPr>
        <w:t>o</w:t>
      </w:r>
      <w:r w:rsidR="00F16743" w:rsidRPr="006F4DE1">
        <w:rPr>
          <w:szCs w:val="24"/>
          <w:b w:val="0"/>
          <w:i w:val="0"/>
          <w:sz w:val="24"/>
          <w:spacing w:val="0"/>
          <w:w w:val="100"/>
          <w:rFonts/>
          <w:caps w:val="0"/>
        </w:rPr>
        <w:t>13’</w:t>
      </w:r>
      <w:r w:rsidR="00F16743" w:rsidRPr="006F4DE1">
        <w:rPr>
          <w:szCs w:val="24"/>
          <w:b w:val="0"/>
          <w:i w:val="0"/>
          <w:sz w:val="24"/>
          <w:spacing w:val="0"/>
          <w:w w:val="100"/>
          <w:rFonts/>
          <w:caps w:val="0"/>
        </w:rPr>
        <w:t> </w:t>
      </w:r>
      <w:r w:rsidR="00F16743" w:rsidRPr="006F4DE1">
        <w:rPr>
          <w:szCs w:val="24"/>
          <w:b w:val="0"/>
          <w:i w:val="0"/>
          <w:sz w:val="24"/>
          <w:spacing w:val="0"/>
          <w:w w:val="100"/>
          <w:rFonts/>
          <w:caps w:val="0"/>
        </w:rPr>
        <w:t>and</w:t>
      </w:r>
      <w:r w:rsidR="00F16743" w:rsidRPr="006F4DE1">
        <w:rPr>
          <w:szCs w:val="24"/>
          <w:b w:val="0"/>
          <w:i w:val="0"/>
          <w:sz w:val="24"/>
          <w:spacing w:val="0"/>
          <w:w w:val="100"/>
          <w:rFonts/>
          <w:caps w:val="0"/>
        </w:rPr>
        <w:t> </w:t>
      </w:r>
      <w:r w:rsidR="00F16743" w:rsidRPr="006F4DE1">
        <w:rPr>
          <w:szCs w:val="24"/>
          <w:b w:val="0"/>
          <w:i w:val="0"/>
          <w:sz w:val="24"/>
          <w:spacing w:val="0"/>
          <w:w w:val="100"/>
          <w:rFonts/>
          <w:caps w:val="0"/>
        </w:rPr>
        <w:t>Longitudes</w:t>
      </w:r>
      <w:r w:rsidR="00F16743" w:rsidRPr="006F4DE1">
        <w:rPr>
          <w:szCs w:val="24"/>
          <w:b w:val="0"/>
          <w:i w:val="0"/>
          <w:sz w:val="24"/>
          <w:spacing w:val="0"/>
          <w:w w:val="100"/>
          <w:rFonts/>
          <w:caps w:val="0"/>
        </w:rPr>
        <w:t> </w:t>
      </w:r>
      <w:r w:rsidR="00F16743" w:rsidRPr="006F4DE1">
        <w:rPr>
          <w:szCs w:val="24"/>
          <w:b w:val="0"/>
          <w:i w:val="0"/>
          <w:sz w:val="24"/>
          <w:spacing w:val="0"/>
          <w:w w:val="100"/>
          <w:rFonts/>
          <w:caps w:val="0"/>
        </w:rPr>
        <w:t>3</w:t>
      </w:r>
      <w:r w:rsidR="00F16743" w:rsidRPr="006F4DE1">
        <w:rPr>
          <w:szCs w:val="24"/>
          <w:b w:val="0"/>
          <w:i w:val="0"/>
          <w:sz w:val="24"/>
          <w:spacing w:val="0"/>
          <w:w w:val="100"/>
          <w:vertAlign w:val="superscript"/>
          <w:rFonts/>
          <w:caps w:val="0"/>
        </w:rPr>
        <w:t>o</w:t>
      </w:r>
      <w:r w:rsidR="00F16743" w:rsidRPr="006F4DE1">
        <w:rPr>
          <w:szCs w:val="24"/>
          <w:b w:val="0"/>
          <w:i w:val="0"/>
          <w:sz w:val="24"/>
          <w:spacing w:val="0"/>
          <w:w w:val="100"/>
          <w:rFonts/>
          <w:caps w:val="0"/>
        </w:rPr>
        <w:t>20’,</w:t>
      </w:r>
      <w:r w:rsidR="00F16743" w:rsidRPr="006F4DE1">
        <w:rPr>
          <w:szCs w:val="24"/>
          <w:b w:val="0"/>
          <w:i w:val="0"/>
          <w:sz w:val="24"/>
          <w:spacing w:val="0"/>
          <w:w w:val="100"/>
          <w:rFonts/>
          <w:caps w:val="0"/>
        </w:rPr>
        <w:t> </w:t>
      </w:r>
      <w:r w:rsidR="00F16743" w:rsidRPr="006F4DE1">
        <w:rPr>
          <w:szCs w:val="24"/>
          <w:b w:val="0"/>
          <w:i w:val="0"/>
          <w:sz w:val="24"/>
          <w:spacing w:val="0"/>
          <w:w w:val="100"/>
          <w:rFonts/>
          <w:caps w:val="0"/>
        </w:rPr>
        <w:t>3</w:t>
      </w:r>
      <w:r w:rsidR="00F16743" w:rsidRPr="006F4DE1">
        <w:rPr>
          <w:szCs w:val="24"/>
          <w:b w:val="0"/>
          <w:i w:val="0"/>
          <w:sz w:val="24"/>
          <w:spacing w:val="0"/>
          <w:w w:val="100"/>
          <w:vertAlign w:val="superscript"/>
          <w:rFonts/>
          <w:caps w:val="0"/>
        </w:rPr>
        <w:t>o</w:t>
      </w:r>
      <w:r w:rsidR="00F16743" w:rsidRPr="006F4DE1">
        <w:rPr>
          <w:szCs w:val="24"/>
          <w:b w:val="0"/>
          <w:i w:val="0"/>
          <w:sz w:val="24"/>
          <w:spacing w:val="0"/>
          <w:w w:val="100"/>
          <w:rFonts/>
          <w:caps w:val="0"/>
        </w:rPr>
        <w:t>21</w:t>
      </w:r>
      <w:r w:rsidR="00F16743" w:rsidRPr="006F4DE1">
        <w:rPr>
          <w:szCs w:val="24"/>
          <w:b w:val="0"/>
          <w:i w:val="0"/>
          <w:sz w:val="24"/>
          <w:spacing w:val="0"/>
          <w:w w:val="100"/>
          <w:rFonts/>
          <w:caps w:val="0"/>
        </w:rPr>
        <w:t> </w:t>
      </w:r>
      <w:r w:rsidR="00F16743" w:rsidRPr="006F4DE1">
        <w:rPr>
          <w:szCs w:val="24"/>
          <w:b w:val="0"/>
          <w:i w:val="0"/>
          <w:sz w:val="24"/>
          <w:spacing w:val="0"/>
          <w:w w:val="100"/>
          <w:rFonts/>
          <w:caps w:val="0"/>
        </w:rPr>
        <w:t>as</w:t>
      </w:r>
      <w:r w:rsidR="00F16743" w:rsidRPr="006F4DE1">
        <w:rPr>
          <w:szCs w:val="24"/>
          <w:b w:val="0"/>
          <w:i w:val="0"/>
          <w:sz w:val="24"/>
          <w:spacing w:val="0"/>
          <w:w w:val="100"/>
          <w:rFonts/>
          <w:caps w:val="0"/>
        </w:rPr>
        <w:t> </w:t>
      </w:r>
      <w:r w:rsidR="00F16743" w:rsidRPr="006F4DE1">
        <w:rPr>
          <w:szCs w:val="24"/>
          <w:b w:val="0"/>
          <w:i w:val="0"/>
          <w:sz w:val="24"/>
          <w:spacing w:val="0"/>
          <w:w w:val="100"/>
          <w:rFonts/>
          <w:caps w:val="0"/>
        </w:rPr>
        <w:t>shown</w:t>
      </w:r>
      <w:r w:rsidR="00F16743" w:rsidRPr="006F4DE1">
        <w:rPr>
          <w:szCs w:val="24"/>
          <w:b w:val="0"/>
          <w:i w:val="0"/>
          <w:sz w:val="24"/>
          <w:spacing w:val="0"/>
          <w:w w:val="100"/>
          <w:rFonts/>
          <w:caps w:val="0"/>
        </w:rPr>
        <w:t> </w:t>
      </w:r>
      <w:r w:rsidR="00F16743" w:rsidRPr="004C7298">
        <w:rPr>
          <w:szCs w:val="24"/>
          <w:b w:val="0"/>
          <w:i w:val="0"/>
          <w:sz w:val="24"/>
          <w:spacing w:val="0"/>
          <w:w w:val="100"/>
          <w:rFonts/>
          <w:caps w:val="0"/>
        </w:rPr>
        <w:t>in</w:t>
      </w:r>
      <w:r w:rsidR="00F16743" w:rsidRPr="004C7298">
        <w:rPr>
          <w:szCs w:val="24"/>
          <w:b w:val="0"/>
          <w:i w:val="0"/>
          <w:sz w:val="24"/>
          <w:spacing w:val="0"/>
          <w:w w:val="100"/>
          <w:rFonts/>
          <w:caps w:val="0"/>
        </w:rPr>
        <w:t> </w:t>
      </w:r>
      <w:r w:rsidR="00F16743" w:rsidRPr="004C7298">
        <w:rPr>
          <w:szCs w:val="24"/>
          <w:b w:val="0"/>
          <w:i w:val="0"/>
          <w:sz w:val="24"/>
          <w:spacing w:val="0"/>
          <w:w w:val="100"/>
          <w:rFonts/>
          <w:caps w:val="0"/>
        </w:rPr>
        <w:t>figure</w:t>
      </w:r>
      <w:r w:rsidR="00F16743" w:rsidRPr="004C7298">
        <w:rPr>
          <w:szCs w:val="24"/>
          <w:b w:val="0"/>
          <w:i w:val="0"/>
          <w:sz w:val="24"/>
          <w:spacing w:val="0"/>
          <w:w w:val="100"/>
          <w:rFonts/>
          <w:caps w:val="0"/>
        </w:rPr>
        <w:t> </w:t>
      </w:r>
      <w:r w:rsidR="00F16743" w:rsidRPr="004C7298">
        <w:rPr>
          <w:szCs w:val="24"/>
          <w:b w:val="0"/>
          <w:i w:val="0"/>
          <w:sz w:val="24"/>
          <w:spacing w:val="0"/>
          <w:w w:val="100"/>
          <w:rFonts/>
          <w:caps w:val="0"/>
        </w:rPr>
        <w:t>’</w:t>
      </w:r>
      <w:r w:rsidR="00705F36" w:rsidRPr="004C7298">
        <w:rPr>
          <w:szCs w:val="24"/>
          <w:b w:val="0"/>
          <w:i w:val="0"/>
          <w:sz w:val="24"/>
          <w:spacing w:val="0"/>
          <w:w w:val="100"/>
          <w:rFonts/>
          <w:caps w:val="0"/>
        </w:rPr>
        <w:t>4.2</w:t>
      </w:r>
      <w:r w:rsidR="004C7298">
        <w:rPr>
          <w:szCs w:val="24"/>
          <w:b w:val="0"/>
          <w:i w:val="0"/>
          <w:sz w:val="24"/>
          <w:spacing w:val="0"/>
          <w:w w:val="100"/>
          <w:rFonts/>
          <w:caps w:val="0"/>
        </w:rPr>
        <w:t>0</w:t>
      </w:r>
      <w:r w:rsidR="004C7298">
        <w:rPr>
          <w:szCs w:val="24"/>
          <w:b w:val="0"/>
          <w:i w:val="0"/>
          <w:sz w:val="24"/>
          <w:spacing w:val="0"/>
          <w:w w:val="100"/>
          <w:rFonts/>
          <w:caps w:val="0"/>
        </w:rPr>
        <w:t> </w:t>
      </w:r>
      <w:r w:rsidR="00CD5A4B">
        <w:rPr>
          <w:szCs w:val="24"/>
          <w:b w:val="0"/>
          <w:i w:val="0"/>
          <w:sz w:val="24"/>
          <w:spacing w:val="0"/>
          <w:w w:val="100"/>
          <w:rFonts/>
          <w:caps w:val="0"/>
        </w:rPr>
        <w:t> </w:t>
      </w:r>
      <w:r w:rsidR="00CD5A4B">
        <w:rPr>
          <w:szCs w:val="24"/>
          <w:b w:val="0"/>
          <w:i w:val="0"/>
          <w:sz w:val="24"/>
          <w:spacing w:val="0"/>
          <w:w w:val="100"/>
          <w:rFonts/>
          <w:caps w:val="0"/>
        </w:rPr>
        <w:t>below.</w:t>
      </w:r>
      <w:r w:rsidR="00705F36" w:rsidRPr="006F4DE1">
        <w:rPr>
          <w:szCs w:val="24"/>
          <w:b w:val="0"/>
          <w:i w:val="0"/>
          <w:sz w:val="24"/>
          <w:spacing w:val="0"/>
          <w:w w:val="100"/>
          <w:rFonts/>
          <w:caps w:val="0"/>
        </w:rPr>
        <w:t>shows</w:t>
      </w:r>
      <w:r w:rsidR="00705F36" w:rsidRPr="006F4DE1">
        <w:rPr>
          <w:szCs w:val="24"/>
          <w:b w:val="0"/>
          <w:i w:val="0"/>
          <w:sz w:val="24"/>
          <w:spacing w:val="0"/>
          <w:w w:val="100"/>
          <w:rFonts/>
          <w:caps w:val="0"/>
        </w:rPr>
        <w:t> </w:t>
      </w:r>
      <w:r w:rsidR="00705F36" w:rsidRPr="006F4DE1">
        <w:rPr>
          <w:szCs w:val="24"/>
          <w:b w:val="0"/>
          <w:i w:val="0"/>
          <w:sz w:val="24"/>
          <w:spacing w:val="0"/>
          <w:w w:val="100"/>
          <w:rFonts/>
          <w:caps w:val="0"/>
        </w:rPr>
        <w:t>that</w:t>
      </w:r>
      <w:r w:rsidR="00705F36" w:rsidRPr="006F4DE1">
        <w:rPr>
          <w:szCs w:val="24"/>
          <w:b w:val="0"/>
          <w:i w:val="0"/>
          <w:sz w:val="24"/>
          <w:spacing w:val="0"/>
          <w:w w:val="100"/>
          <w:rFonts/>
          <w:caps w:val="0"/>
        </w:rPr>
        <w:t> </w:t>
      </w:r>
      <w:r w:rsidR="00705F36" w:rsidRPr="006F4DE1">
        <w:rPr>
          <w:szCs w:val="24"/>
          <w:b w:val="0"/>
          <w:i w:val="0"/>
          <w:sz w:val="24"/>
          <w:spacing w:val="0"/>
          <w:w w:val="100"/>
          <w:rFonts/>
          <w:caps w:val="0"/>
        </w:rPr>
        <w:t>the</w:t>
      </w:r>
      <w:r w:rsidR="00705F36" w:rsidRPr="006F4DE1">
        <w:rPr>
          <w:szCs w:val="24"/>
          <w:b w:val="0"/>
          <w:i w:val="0"/>
          <w:sz w:val="24"/>
          <w:spacing w:val="0"/>
          <w:w w:val="100"/>
          <w:rFonts/>
          <w:caps w:val="0"/>
        </w:rPr>
        <w:t> </w:t>
      </w:r>
      <w:r w:rsidR="00705F36" w:rsidRPr="006F4DE1">
        <w:rPr>
          <w:szCs w:val="24"/>
          <w:b w:val="0"/>
          <w:i w:val="0"/>
          <w:sz w:val="24"/>
          <w:spacing w:val="0"/>
          <w:w w:val="100"/>
          <w:rFonts/>
          <w:caps w:val="0"/>
        </w:rPr>
        <w:t>massive</w:t>
      </w:r>
      <w:r w:rsidR="00705F36" w:rsidRPr="006F4DE1">
        <w:rPr>
          <w:szCs w:val="24"/>
          <w:b w:val="0"/>
          <w:i w:val="0"/>
          <w:sz w:val="24"/>
          <w:spacing w:val="0"/>
          <w:w w:val="100"/>
          <w:rFonts/>
          <w:caps w:val="0"/>
        </w:rPr>
        <w:t> </w:t>
      </w:r>
      <w:r w:rsidR="00705F36" w:rsidRPr="006F4DE1">
        <w:rPr>
          <w:szCs w:val="24"/>
          <w:b w:val="0"/>
          <w:i w:val="0"/>
          <w:sz w:val="24"/>
          <w:spacing w:val="0"/>
          <w:w w:val="100"/>
          <w:rFonts/>
          <w:caps w:val="0"/>
        </w:rPr>
        <w:t>porphyri</w:t>
      </w:r>
      <w:r w:rsidR="00CD5A4B">
        <w:rPr>
          <w:szCs w:val="24"/>
          <w:b w:val="0"/>
          <w:i w:val="0"/>
          <w:sz w:val="24"/>
          <w:spacing w:val="0"/>
          <w:w w:val="100"/>
          <w:rFonts/>
          <w:caps w:val="0"/>
        </w:rPr>
        <w:t>tic</w:t>
      </w:r>
      <w:r w:rsidR="00CD5A4B">
        <w:rPr>
          <w:szCs w:val="24"/>
          <w:b w:val="0"/>
          <w:i w:val="0"/>
          <w:sz w:val="24"/>
          <w:spacing w:val="0"/>
          <w:w w:val="100"/>
          <w:rFonts/>
          <w:caps w:val="0"/>
        </w:rPr>
        <w:t> </w:t>
      </w:r>
      <w:r w:rsidR="00CD5A4B">
        <w:rPr>
          <w:szCs w:val="24"/>
          <w:b w:val="0"/>
          <w:i w:val="0"/>
          <w:sz w:val="24"/>
          <w:spacing w:val="0"/>
          <w:w w:val="100"/>
          <w:rFonts/>
          <w:caps w:val="0"/>
        </w:rPr>
        <w:t>granite</w:t>
      </w:r>
      <w:r w:rsidR="00CD5A4B">
        <w:rPr>
          <w:szCs w:val="24"/>
          <w:b w:val="0"/>
          <w:i w:val="0"/>
          <w:sz w:val="24"/>
          <w:spacing w:val="0"/>
          <w:w w:val="100"/>
          <w:rFonts/>
          <w:caps w:val="0"/>
        </w:rPr>
        <w:t> </w:t>
      </w:r>
      <w:r w:rsidR="00CD5A4B">
        <w:rPr>
          <w:szCs w:val="24"/>
          <w:b w:val="0"/>
          <w:i w:val="0"/>
          <w:sz w:val="24"/>
          <w:spacing w:val="0"/>
          <w:w w:val="100"/>
          <w:rFonts/>
          <w:caps w:val="0"/>
        </w:rPr>
        <w:t>occupies</w:t>
      </w:r>
      <w:r w:rsidR="00CD5A4B">
        <w:rPr>
          <w:szCs w:val="24"/>
          <w:b w:val="0"/>
          <w:i w:val="0"/>
          <w:sz w:val="24"/>
          <w:spacing w:val="0"/>
          <w:w w:val="100"/>
          <w:rFonts/>
          <w:caps w:val="0"/>
        </w:rPr>
        <w:t> </w:t>
      </w:r>
      <w:r w:rsidR="00CD5A4B">
        <w:rPr>
          <w:szCs w:val="24"/>
          <w:b w:val="0"/>
          <w:i w:val="0"/>
          <w:sz w:val="24"/>
          <w:spacing w:val="0"/>
          <w:w w:val="100"/>
          <w:rFonts/>
          <w:caps w:val="0"/>
        </w:rPr>
        <w:t>the</w:t>
      </w:r>
      <w:r w:rsidR="00CD5A4B">
        <w:rPr>
          <w:szCs w:val="24"/>
          <w:b w:val="0"/>
          <w:i w:val="0"/>
          <w:sz w:val="24"/>
          <w:spacing w:val="0"/>
          <w:w w:val="100"/>
          <w:rFonts/>
          <w:caps w:val="0"/>
        </w:rPr>
        <w:t> </w:t>
      </w:r>
      <w:r w:rsidR="00CD5A4B">
        <w:rPr>
          <w:szCs w:val="24"/>
          <w:b w:val="0"/>
          <w:i w:val="0"/>
          <w:sz w:val="24"/>
          <w:spacing w:val="0"/>
          <w:w w:val="100"/>
          <w:rFonts/>
          <w:caps w:val="0"/>
        </w:rPr>
        <w:t>e</w:t>
      </w:r>
      <w:r w:rsidR="00F16743" w:rsidRPr="006F4DE1">
        <w:rPr>
          <w:szCs w:val="24"/>
          <w:b w:val="0"/>
          <w:i w:val="0"/>
          <w:sz w:val="24"/>
          <w:spacing w:val="0"/>
          <w:w w:val="100"/>
          <w:rFonts/>
          <w:caps w:val="0"/>
        </w:rPr>
        <w:t>astern</w:t>
      </w:r>
      <w:r w:rsidR="00F16743" w:rsidRPr="006F4DE1">
        <w:rPr>
          <w:szCs w:val="24"/>
          <w:b w:val="0"/>
          <w:i w:val="0"/>
          <w:sz w:val="24"/>
          <w:spacing w:val="0"/>
          <w:w w:val="100"/>
          <w:rFonts/>
          <w:caps w:val="0"/>
        </w:rPr>
        <w:t> </w:t>
      </w:r>
      <w:r w:rsidR="00705F36" w:rsidRPr="006F4DE1">
        <w:rPr>
          <w:szCs w:val="24"/>
          <w:b w:val="0"/>
          <w:i w:val="0"/>
          <w:sz w:val="24"/>
          <w:spacing w:val="0"/>
          <w:w w:val="100"/>
          <w:rFonts/>
          <w:caps w:val="0"/>
        </w:rPr>
        <w:t> </w:t>
      </w:r>
      <w:r w:rsidR="00705F36" w:rsidRPr="006F4DE1">
        <w:rPr>
          <w:szCs w:val="24"/>
          <w:b w:val="0"/>
          <w:i w:val="0"/>
          <w:sz w:val="24"/>
          <w:spacing w:val="0"/>
          <w:w w:val="100"/>
          <w:rFonts/>
          <w:caps w:val="0"/>
        </w:rPr>
        <w:t>part</w:t>
      </w:r>
      <w:r w:rsidR="00705F36" w:rsidRPr="006F4DE1">
        <w:rPr>
          <w:szCs w:val="24"/>
          <w:b w:val="0"/>
          <w:i w:val="0"/>
          <w:sz w:val="24"/>
          <w:spacing w:val="0"/>
          <w:w w:val="100"/>
          <w:rFonts/>
          <w:caps w:val="0"/>
        </w:rPr>
        <w:t> </w:t>
      </w:r>
      <w:r w:rsidR="00705F36" w:rsidRPr="006F4DE1">
        <w:rPr>
          <w:szCs w:val="24"/>
          <w:b w:val="0"/>
          <w:i w:val="0"/>
          <w:sz w:val="24"/>
          <w:spacing w:val="0"/>
          <w:w w:val="100"/>
          <w:rFonts/>
          <w:caps w:val="0"/>
        </w:rPr>
        <w:t>of</w:t>
      </w:r>
      <w:r w:rsidR="00705F36" w:rsidRPr="006F4DE1">
        <w:rPr>
          <w:szCs w:val="24"/>
          <w:b w:val="0"/>
          <w:i w:val="0"/>
          <w:sz w:val="24"/>
          <w:spacing w:val="0"/>
          <w:w w:val="100"/>
          <w:rFonts/>
          <w:caps w:val="0"/>
        </w:rPr>
        <w:t> </w:t>
      </w:r>
      <w:r w:rsidR="00705F36" w:rsidRPr="006F4DE1">
        <w:rPr>
          <w:szCs w:val="24"/>
          <w:b w:val="0"/>
          <w:i w:val="0"/>
          <w:sz w:val="24"/>
          <w:spacing w:val="0"/>
          <w:w w:val="100"/>
          <w:rFonts/>
          <w:caps w:val="0"/>
        </w:rPr>
        <w:t>the</w:t>
      </w:r>
      <w:r w:rsidR="00705F36" w:rsidRPr="006F4DE1">
        <w:rPr>
          <w:szCs w:val="24"/>
          <w:b w:val="0"/>
          <w:i w:val="0"/>
          <w:sz w:val="24"/>
          <w:spacing w:val="0"/>
          <w:w w:val="100"/>
          <w:rFonts/>
          <w:caps w:val="0"/>
        </w:rPr>
        <w:t> </w:t>
      </w:r>
      <w:r w:rsidR="00705F36" w:rsidRPr="006F4DE1">
        <w:rPr>
          <w:szCs w:val="24"/>
          <w:b w:val="0"/>
          <w:i w:val="0"/>
          <w:sz w:val="24"/>
          <w:spacing w:val="0"/>
          <w:w w:val="100"/>
          <w:rFonts/>
          <w:caps w:val="0"/>
        </w:rPr>
        <w:t>map</w:t>
      </w:r>
      <w:r w:rsidR="00705F36" w:rsidRPr="006F4DE1">
        <w:rPr>
          <w:szCs w:val="24"/>
          <w:b w:val="0"/>
          <w:i w:val="0"/>
          <w:sz w:val="24"/>
          <w:spacing w:val="0"/>
          <w:w w:val="100"/>
          <w:rFonts/>
          <w:caps w:val="0"/>
        </w:rPr>
        <w:t> </w:t>
      </w:r>
      <w:r w:rsidR="00F16743" w:rsidRPr="006F4DE1">
        <w:rPr>
          <w:szCs w:val="24"/>
          <w:b w:val="0"/>
          <w:i w:val="0"/>
          <w:sz w:val="24"/>
          <w:spacing w:val="0"/>
          <w:w w:val="100"/>
          <w:rFonts/>
          <w:caps w:val="0"/>
        </w:rPr>
        <w:t>covering</w:t>
      </w:r>
      <w:r w:rsidR="00F16743" w:rsidRPr="006F4DE1">
        <w:rPr>
          <w:szCs w:val="24"/>
          <w:b w:val="0"/>
          <w:i w:val="0"/>
          <w:sz w:val="24"/>
          <w:spacing w:val="0"/>
          <w:w w:val="100"/>
          <w:rFonts/>
          <w:caps w:val="0"/>
        </w:rPr>
        <w:t> </w:t>
      </w:r>
      <w:r w:rsidR="00F16743" w:rsidRPr="006F4DE1">
        <w:rPr>
          <w:szCs w:val="24"/>
          <w:b w:val="0"/>
          <w:i w:val="0"/>
          <w:sz w:val="24"/>
          <w:spacing w:val="0"/>
          <w:w w:val="100"/>
          <w:rFonts/>
          <w:caps w:val="0"/>
        </w:rPr>
        <w:t>about</w:t>
      </w:r>
      <w:r w:rsidR="00F16743" w:rsidRPr="006F4DE1">
        <w:rPr>
          <w:szCs w:val="24"/>
          <w:b w:val="0"/>
          <w:i w:val="0"/>
          <w:sz w:val="24"/>
          <w:spacing w:val="0"/>
          <w:w w:val="100"/>
          <w:rFonts/>
          <w:caps w:val="0"/>
        </w:rPr>
        <w:t> </w:t>
      </w:r>
      <w:r w:rsidR="00F16743" w:rsidRPr="006F4DE1">
        <w:rPr>
          <w:szCs w:val="24"/>
          <w:b w:val="0"/>
          <w:i w:val="0"/>
          <w:sz w:val="24"/>
          <w:spacing w:val="0"/>
          <w:w w:val="100"/>
          <w:rFonts/>
          <w:caps w:val="0"/>
        </w:rPr>
        <w:t>half</w:t>
      </w:r>
      <w:r w:rsidR="00F16743" w:rsidRPr="006F4DE1">
        <w:rPr>
          <w:szCs w:val="24"/>
          <w:b w:val="0"/>
          <w:i w:val="0"/>
          <w:sz w:val="24"/>
          <w:spacing w:val="0"/>
          <w:w w:val="100"/>
          <w:rFonts/>
          <w:caps w:val="0"/>
        </w:rPr>
        <w:t> </w:t>
      </w:r>
      <w:r w:rsidR="00F16743" w:rsidRPr="006F4DE1">
        <w:rPr>
          <w:szCs w:val="24"/>
          <w:b w:val="0"/>
          <w:i w:val="0"/>
          <w:sz w:val="24"/>
          <w:spacing w:val="0"/>
          <w:w w:val="100"/>
          <w:rFonts/>
          <w:caps w:val="0"/>
        </w:rPr>
        <w:t>of</w:t>
      </w:r>
      <w:r w:rsidR="00F16743" w:rsidRPr="006F4DE1">
        <w:rPr>
          <w:szCs w:val="24"/>
          <w:b w:val="0"/>
          <w:i w:val="0"/>
          <w:sz w:val="24"/>
          <w:spacing w:val="0"/>
          <w:w w:val="100"/>
          <w:rFonts/>
          <w:caps w:val="0"/>
        </w:rPr>
        <w:t> </w:t>
      </w:r>
      <w:r w:rsidR="00F16743" w:rsidRPr="006F4DE1">
        <w:rPr>
          <w:szCs w:val="24"/>
          <w:b w:val="0"/>
          <w:i w:val="0"/>
          <w:sz w:val="24"/>
          <w:spacing w:val="0"/>
          <w:w w:val="100"/>
          <w:rFonts/>
          <w:caps w:val="0"/>
        </w:rPr>
        <w:t>the</w:t>
      </w:r>
      <w:r w:rsidR="00F16743" w:rsidRPr="006F4DE1">
        <w:rPr>
          <w:szCs w:val="24"/>
          <w:b w:val="0"/>
          <w:i w:val="0"/>
          <w:sz w:val="24"/>
          <w:spacing w:val="0"/>
          <w:w w:val="100"/>
          <w:rFonts/>
          <w:caps w:val="0"/>
        </w:rPr>
        <w:t> </w:t>
      </w:r>
      <w:r w:rsidR="00F16743" w:rsidRPr="006F4DE1">
        <w:rPr>
          <w:szCs w:val="24"/>
          <w:b w:val="0"/>
          <w:i w:val="0"/>
          <w:sz w:val="24"/>
          <w:spacing w:val="0"/>
          <w:w w:val="100"/>
          <w:rFonts/>
          <w:caps w:val="0"/>
        </w:rPr>
        <w:t>entire</w:t>
      </w:r>
      <w:r w:rsidR="00F16743" w:rsidRPr="006F4DE1">
        <w:rPr>
          <w:szCs w:val="24"/>
          <w:b w:val="0"/>
          <w:i w:val="0"/>
          <w:sz w:val="24"/>
          <w:spacing w:val="0"/>
          <w:w w:val="100"/>
          <w:rFonts/>
          <w:caps w:val="0"/>
        </w:rPr>
        <w:t> </w:t>
      </w:r>
      <w:r w:rsidR="00F16743" w:rsidRPr="006F4DE1">
        <w:rPr>
          <w:szCs w:val="24"/>
          <w:b w:val="0"/>
          <w:i w:val="0"/>
          <w:sz w:val="24"/>
          <w:spacing w:val="0"/>
          <w:w w:val="100"/>
          <w:rFonts/>
          <w:caps w:val="0"/>
        </w:rPr>
        <w:t>map</w:t>
      </w:r>
      <w:r w:rsidR="00F16743" w:rsidRPr="006F4DE1">
        <w:rPr>
          <w:szCs w:val="24"/>
          <w:b w:val="0"/>
          <w:i w:val="0"/>
          <w:sz w:val="24"/>
          <w:spacing w:val="0"/>
          <w:w w:val="100"/>
          <w:rFonts/>
          <w:caps w:val="0"/>
        </w:rPr>
        <w:t> </w:t>
      </w:r>
      <w:r w:rsidR="00F16743" w:rsidRPr="006F4DE1">
        <w:rPr>
          <w:szCs w:val="24"/>
          <w:b w:val="0"/>
          <w:i w:val="0"/>
          <w:sz w:val="24"/>
          <w:spacing w:val="0"/>
          <w:w w:val="100"/>
          <w:rFonts/>
          <w:caps w:val="0"/>
        </w:rPr>
        <w:t>while</w:t>
      </w:r>
      <w:r w:rsidR="00F16743" w:rsidRPr="006F4DE1">
        <w:rPr>
          <w:szCs w:val="24"/>
          <w:b w:val="0"/>
          <w:i w:val="0"/>
          <w:sz w:val="24"/>
          <w:spacing w:val="0"/>
          <w:w w:val="100"/>
          <w:rFonts/>
          <w:caps w:val="0"/>
        </w:rPr>
        <w:t> </w:t>
      </w:r>
      <w:r w:rsidR="00F16743" w:rsidRPr="006F4DE1">
        <w:rPr>
          <w:szCs w:val="24"/>
          <w:b w:val="0"/>
          <w:i w:val="0"/>
          <w:sz w:val="24"/>
          <w:spacing w:val="0"/>
          <w:w w:val="100"/>
          <w:rFonts/>
          <w:caps w:val="0"/>
        </w:rPr>
        <w:t>the</w:t>
      </w:r>
      <w:r w:rsidR="00F16743" w:rsidRPr="006F4DE1">
        <w:rPr>
          <w:szCs w:val="24"/>
          <w:b w:val="0"/>
          <w:i w:val="0"/>
          <w:sz w:val="24"/>
          <w:spacing w:val="0"/>
          <w:w w:val="100"/>
          <w:rFonts/>
          <w:caps w:val="0"/>
        </w:rPr>
        <w:t> </w:t>
      </w:r>
      <w:r w:rsidR="00F16743" w:rsidRPr="006F4DE1">
        <w:rPr>
          <w:szCs w:val="24"/>
          <w:b w:val="0"/>
          <w:i w:val="0"/>
          <w:sz w:val="24"/>
          <w:spacing w:val="0"/>
          <w:w w:val="100"/>
          <w:rFonts/>
          <w:caps w:val="0"/>
        </w:rPr>
        <w:t>western</w:t>
      </w:r>
      <w:r w:rsidR="00F16743" w:rsidRPr="006F4DE1">
        <w:rPr>
          <w:szCs w:val="24"/>
          <w:b w:val="0"/>
          <w:i w:val="0"/>
          <w:sz w:val="24"/>
          <w:spacing w:val="0"/>
          <w:w w:val="100"/>
          <w:rFonts/>
          <w:caps w:val="0"/>
        </w:rPr>
        <w:t> </w:t>
      </w:r>
      <w:r w:rsidR="00F16743" w:rsidRPr="006F4DE1">
        <w:rPr>
          <w:szCs w:val="24"/>
          <w:b w:val="0"/>
          <w:i w:val="0"/>
          <w:sz w:val="24"/>
          <w:spacing w:val="0"/>
          <w:w w:val="100"/>
          <w:rFonts/>
          <w:caps w:val="0"/>
        </w:rPr>
        <w:t>part</w:t>
      </w:r>
      <w:r w:rsidR="00F16743" w:rsidRPr="006F4DE1">
        <w:rPr>
          <w:szCs w:val="24"/>
          <w:b w:val="0"/>
          <w:i w:val="0"/>
          <w:sz w:val="24"/>
          <w:spacing w:val="0"/>
          <w:w w:val="100"/>
          <w:rFonts/>
          <w:caps w:val="0"/>
        </w:rPr>
        <w:t> </w:t>
      </w:r>
      <w:r w:rsidR="00F16743" w:rsidRPr="006F4DE1">
        <w:rPr>
          <w:szCs w:val="24"/>
          <w:b w:val="0"/>
          <w:i w:val="0"/>
          <w:sz w:val="24"/>
          <w:spacing w:val="0"/>
          <w:w w:val="100"/>
          <w:rFonts/>
          <w:caps w:val="0"/>
        </w:rPr>
        <w:t>of</w:t>
      </w:r>
      <w:r w:rsidR="00F16743" w:rsidRPr="006F4DE1">
        <w:rPr>
          <w:szCs w:val="24"/>
          <w:b w:val="0"/>
          <w:i w:val="0"/>
          <w:sz w:val="24"/>
          <w:spacing w:val="0"/>
          <w:w w:val="100"/>
          <w:rFonts/>
          <w:caps w:val="0"/>
        </w:rPr>
        <w:t> </w:t>
      </w:r>
      <w:r w:rsidR="00F16743" w:rsidRPr="006F4DE1">
        <w:rPr>
          <w:szCs w:val="24"/>
          <w:b w:val="0"/>
          <w:i w:val="0"/>
          <w:sz w:val="24"/>
          <w:spacing w:val="0"/>
          <w:w w:val="100"/>
          <w:rFonts/>
          <w:caps w:val="0"/>
        </w:rPr>
        <w:t>the</w:t>
      </w:r>
      <w:r w:rsidR="00F16743" w:rsidRPr="006F4DE1">
        <w:rPr>
          <w:szCs w:val="24"/>
          <w:b w:val="0"/>
          <w:i w:val="0"/>
          <w:sz w:val="24"/>
          <w:spacing w:val="0"/>
          <w:w w:val="100"/>
          <w:rFonts/>
          <w:caps w:val="0"/>
        </w:rPr>
        <w:t> </w:t>
      </w:r>
      <w:r w:rsidR="00F16743" w:rsidRPr="006F4DE1">
        <w:rPr>
          <w:szCs w:val="24"/>
          <w:b w:val="0"/>
          <w:i w:val="0"/>
          <w:sz w:val="24"/>
          <w:spacing w:val="0"/>
          <w:w w:val="100"/>
          <w:rFonts/>
          <w:caps w:val="0"/>
        </w:rPr>
        <w:t>map</w:t>
      </w:r>
      <w:r w:rsidR="00F16743" w:rsidRPr="006F4DE1">
        <w:rPr>
          <w:szCs w:val="24"/>
          <w:b w:val="0"/>
          <w:i w:val="0"/>
          <w:sz w:val="24"/>
          <w:spacing w:val="0"/>
          <w:w w:val="100"/>
          <w:rFonts/>
          <w:caps w:val="0"/>
        </w:rPr>
        <w:t> </w:t>
      </w:r>
      <w:r w:rsidR="00F16743" w:rsidRPr="006F4DE1">
        <w:rPr>
          <w:szCs w:val="24"/>
          <w:b w:val="0"/>
          <w:i w:val="0"/>
          <w:sz w:val="24"/>
          <w:spacing w:val="0"/>
          <w:w w:val="100"/>
          <w:rFonts/>
          <w:caps w:val="0"/>
        </w:rPr>
        <w:t>is</w:t>
      </w:r>
      <w:r w:rsidR="00F16743" w:rsidRPr="006F4DE1">
        <w:rPr>
          <w:szCs w:val="24"/>
          <w:b w:val="0"/>
          <w:i w:val="0"/>
          <w:sz w:val="24"/>
          <w:spacing w:val="0"/>
          <w:w w:val="100"/>
          <w:rFonts/>
          <w:caps w:val="0"/>
        </w:rPr>
        <w:t> </w:t>
      </w:r>
      <w:r w:rsidR="00F16743" w:rsidRPr="006F4DE1">
        <w:rPr>
          <w:szCs w:val="24"/>
          <w:b w:val="0"/>
          <w:i w:val="0"/>
          <w:sz w:val="24"/>
          <w:spacing w:val="0"/>
          <w:w w:val="100"/>
          <w:rFonts/>
          <w:caps w:val="0"/>
        </w:rPr>
        <w:t>characterized</w:t>
      </w:r>
      <w:r w:rsidR="00F16743" w:rsidRPr="006F4DE1">
        <w:rPr>
          <w:szCs w:val="24"/>
          <w:b w:val="0"/>
          <w:i w:val="0"/>
          <w:sz w:val="24"/>
          <w:spacing w:val="0"/>
          <w:w w:val="100"/>
          <w:rFonts/>
          <w:caps w:val="0"/>
        </w:rPr>
        <w:t> </w:t>
      </w:r>
      <w:r w:rsidR="00F16743" w:rsidRPr="006F4DE1">
        <w:rPr>
          <w:szCs w:val="24"/>
          <w:b w:val="0"/>
          <w:i w:val="0"/>
          <w:sz w:val="24"/>
          <w:spacing w:val="0"/>
          <w:w w:val="100"/>
          <w:rFonts/>
          <w:caps w:val="0"/>
        </w:rPr>
        <w:t>by</w:t>
      </w:r>
      <w:r w:rsidR="00F16743" w:rsidRPr="006F4DE1">
        <w:rPr>
          <w:szCs w:val="24"/>
          <w:b w:val="0"/>
          <w:i w:val="0"/>
          <w:sz w:val="24"/>
          <w:spacing w:val="0"/>
          <w:w w:val="100"/>
          <w:rFonts/>
          <w:caps w:val="0"/>
        </w:rPr>
        <w:t> </w:t>
      </w:r>
      <w:r w:rsidR="00F16743" w:rsidRPr="006F4DE1">
        <w:rPr>
          <w:szCs w:val="24"/>
          <w:b w:val="0"/>
          <w:i w:val="0"/>
          <w:sz w:val="24"/>
          <w:spacing w:val="0"/>
          <w:w w:val="100"/>
          <w:rFonts/>
          <w:caps w:val="0"/>
        </w:rPr>
        <w:t>mostly</w:t>
      </w:r>
      <w:r w:rsidR="00F16743" w:rsidRPr="006F4DE1">
        <w:rPr>
          <w:szCs w:val="24"/>
          <w:b w:val="0"/>
          <w:i w:val="0"/>
          <w:sz w:val="24"/>
          <w:spacing w:val="0"/>
          <w:w w:val="100"/>
          <w:rFonts/>
          <w:caps w:val="0"/>
        </w:rPr>
        <w:t> </w:t>
      </w:r>
      <w:r w:rsidR="00F16743" w:rsidRPr="006F4DE1">
        <w:rPr>
          <w:szCs w:val="24"/>
          <w:b w:val="0"/>
          <w:i w:val="0"/>
          <w:sz w:val="24"/>
          <w:spacing w:val="0"/>
          <w:w w:val="100"/>
          <w:rFonts/>
          <w:caps w:val="0"/>
        </w:rPr>
        <w:t>low</w:t>
      </w:r>
      <w:r w:rsidR="00F16743" w:rsidRPr="006F4DE1">
        <w:rPr>
          <w:szCs w:val="24"/>
          <w:b w:val="0"/>
          <w:i w:val="0"/>
          <w:sz w:val="24"/>
          <w:spacing w:val="0"/>
          <w:w w:val="100"/>
          <w:rFonts/>
          <w:caps w:val="0"/>
        </w:rPr>
        <w:t> </w:t>
      </w:r>
      <w:r w:rsidR="00F16743" w:rsidRPr="006F4DE1">
        <w:rPr>
          <w:szCs w:val="24"/>
          <w:b w:val="0"/>
          <w:i w:val="0"/>
          <w:sz w:val="24"/>
          <w:spacing w:val="0"/>
          <w:w w:val="100"/>
          <w:rFonts/>
          <w:caps w:val="0"/>
        </w:rPr>
        <w:t>lying</w:t>
      </w:r>
      <w:r w:rsidR="00F16743" w:rsidRPr="006F4DE1">
        <w:rPr>
          <w:szCs w:val="24"/>
          <w:b w:val="0"/>
          <w:i w:val="0"/>
          <w:sz w:val="24"/>
          <w:spacing w:val="0"/>
          <w:w w:val="100"/>
          <w:rFonts/>
          <w:caps w:val="0"/>
        </w:rPr>
        <w:t> </w:t>
      </w:r>
      <w:r w:rsidR="00F16743" w:rsidRPr="006F4DE1">
        <w:rPr>
          <w:szCs w:val="24"/>
          <w:b w:val="0"/>
          <w:i w:val="0"/>
          <w:sz w:val="24"/>
          <w:spacing w:val="0"/>
          <w:w w:val="100"/>
          <w:rFonts/>
          <w:caps w:val="0"/>
        </w:rPr>
        <w:t>fine-grained</w:t>
      </w:r>
      <w:r w:rsidR="00F16743" w:rsidRPr="006F4DE1">
        <w:rPr>
          <w:szCs w:val="24"/>
          <w:b w:val="0"/>
          <w:i w:val="0"/>
          <w:sz w:val="24"/>
          <w:spacing w:val="0"/>
          <w:w w:val="100"/>
          <w:rFonts/>
          <w:caps w:val="0"/>
        </w:rPr>
        <w:t> </w:t>
      </w:r>
      <w:r w:rsidR="00F16743" w:rsidRPr="006F4DE1">
        <w:rPr>
          <w:szCs w:val="24"/>
          <w:b w:val="0"/>
          <w:i w:val="0"/>
          <w:sz w:val="24"/>
          <w:spacing w:val="0"/>
          <w:w w:val="100"/>
          <w:rFonts/>
          <w:caps w:val="0"/>
        </w:rPr>
        <w:t>granites</w:t>
      </w:r>
      <w:r w:rsidR="00F16743" w:rsidRPr="006F4DE1">
        <w:rPr>
          <w:szCs w:val="24"/>
          <w:b w:val="0"/>
          <w:i w:val="0"/>
          <w:sz w:val="24"/>
          <w:spacing w:val="0"/>
          <w:w w:val="100"/>
          <w:rFonts/>
          <w:caps w:val="0"/>
        </w:rPr>
        <w:t> </w:t>
      </w:r>
      <w:r w:rsidR="00F16743" w:rsidRPr="006F4DE1">
        <w:rPr>
          <w:szCs w:val="24"/>
          <w:b w:val="0"/>
          <w:i w:val="0"/>
          <w:sz w:val="24"/>
          <w:spacing w:val="0"/>
          <w:w w:val="100"/>
          <w:rFonts/>
          <w:caps w:val="0"/>
        </w:rPr>
        <w:t>with</w:t>
      </w:r>
      <w:r w:rsidR="00F16743" w:rsidRPr="006F4DE1">
        <w:rPr>
          <w:szCs w:val="24"/>
          <w:b w:val="0"/>
          <w:i w:val="0"/>
          <w:sz w:val="24"/>
          <w:spacing w:val="0"/>
          <w:w w:val="100"/>
          <w:rFonts/>
          <w:caps w:val="0"/>
        </w:rPr>
        <w:t> </w:t>
      </w:r>
      <w:r w:rsidR="00F16743" w:rsidRPr="006F4DE1">
        <w:rPr>
          <w:szCs w:val="24"/>
          <w:b w:val="0"/>
          <w:i w:val="0"/>
          <w:sz w:val="24"/>
          <w:spacing w:val="0"/>
          <w:w w:val="100"/>
          <w:rFonts/>
          <w:caps w:val="0"/>
        </w:rPr>
        <w:t>gneissic</w:t>
      </w:r>
      <w:r w:rsidR="00F16743" w:rsidRPr="006F4DE1">
        <w:rPr>
          <w:szCs w:val="24"/>
          <w:b w:val="0"/>
          <w:i w:val="0"/>
          <w:sz w:val="24"/>
          <w:spacing w:val="0"/>
          <w:w w:val="100"/>
          <w:rFonts/>
          <w:caps w:val="0"/>
        </w:rPr>
        <w:t> </w:t>
      </w:r>
      <w:r w:rsidR="00F16743" w:rsidRPr="006F4DE1">
        <w:rPr>
          <w:szCs w:val="24"/>
          <w:b w:val="0"/>
          <w:i w:val="0"/>
          <w:sz w:val="24"/>
          <w:spacing w:val="0"/>
          <w:w w:val="100"/>
          <w:rFonts/>
          <w:caps w:val="0"/>
        </w:rPr>
        <w:t>outcrops</w:t>
      </w:r>
      <w:r w:rsidR="00F16743" w:rsidRPr="006F4DE1">
        <w:rPr>
          <w:szCs w:val="24"/>
          <w:b w:val="0"/>
          <w:i w:val="0"/>
          <w:sz w:val="24"/>
          <w:spacing w:val="0"/>
          <w:w w:val="100"/>
          <w:rFonts/>
          <w:caps w:val="0"/>
        </w:rPr>
        <w:t> </w:t>
      </w:r>
      <w:r w:rsidR="00F16743" w:rsidRPr="006F4DE1">
        <w:rPr>
          <w:szCs w:val="24"/>
          <w:b w:val="0"/>
          <w:i w:val="0"/>
          <w:sz w:val="24"/>
          <w:spacing w:val="0"/>
          <w:w w:val="100"/>
          <w:rFonts/>
          <w:caps w:val="0"/>
        </w:rPr>
        <w:t>in</w:t>
      </w:r>
      <w:r w:rsidR="00F16743" w:rsidRPr="006F4DE1">
        <w:rPr>
          <w:szCs w:val="24"/>
          <w:b w:val="0"/>
          <w:i w:val="0"/>
          <w:sz w:val="24"/>
          <w:spacing w:val="0"/>
          <w:w w:val="100"/>
          <w:rFonts/>
          <w:caps w:val="0"/>
        </w:rPr>
        <w:t> </w:t>
      </w:r>
      <w:r w:rsidR="00F16743" w:rsidRPr="006F4DE1">
        <w:rPr>
          <w:szCs w:val="24"/>
          <w:b w:val="0"/>
          <w:i w:val="0"/>
          <w:sz w:val="24"/>
          <w:spacing w:val="0"/>
          <w:w w:val="100"/>
          <w:rFonts/>
          <w:caps w:val="0"/>
        </w:rPr>
        <w:t>few</w:t>
      </w:r>
      <w:r w:rsidR="00F16743" w:rsidRPr="006F4DE1">
        <w:rPr>
          <w:szCs w:val="24"/>
          <w:b w:val="0"/>
          <w:i w:val="0"/>
          <w:sz w:val="24"/>
          <w:spacing w:val="0"/>
          <w:w w:val="100"/>
          <w:rFonts/>
          <w:caps w:val="0"/>
        </w:rPr>
        <w:t> </w:t>
      </w:r>
      <w:r w:rsidR="00F16743" w:rsidRPr="006F4DE1">
        <w:rPr>
          <w:szCs w:val="24"/>
          <w:b w:val="0"/>
          <w:i w:val="0"/>
          <w:sz w:val="24"/>
          <w:spacing w:val="0"/>
          <w:w w:val="100"/>
          <w:rFonts/>
          <w:caps w:val="0"/>
        </w:rPr>
        <w:t>outcrops</w:t>
      </w:r>
      <w:r w:rsidR="00F16743" w:rsidRPr="006F4DE1">
        <w:rPr>
          <w:szCs w:val="24"/>
          <w:b w:val="0"/>
          <w:i w:val="0"/>
          <w:sz w:val="24"/>
          <w:spacing w:val="0"/>
          <w:w w:val="100"/>
          <w:rFonts/>
          <w:caps w:val="0"/>
        </w:rPr>
        <w:t> </w:t>
      </w:r>
      <w:r w:rsidR="00F16743" w:rsidRPr="006F4DE1">
        <w:rPr>
          <w:szCs w:val="24"/>
          <w:b w:val="0"/>
          <w:i w:val="0"/>
          <w:sz w:val="24"/>
          <w:spacing w:val="0"/>
          <w:w w:val="100"/>
          <w:rFonts/>
          <w:caps w:val="0"/>
        </w:rPr>
        <w:t>towards</w:t>
      </w:r>
      <w:r w:rsidR="00F16743" w:rsidRPr="006F4DE1">
        <w:rPr>
          <w:szCs w:val="24"/>
          <w:b w:val="0"/>
          <w:i w:val="0"/>
          <w:sz w:val="24"/>
          <w:spacing w:val="0"/>
          <w:w w:val="100"/>
          <w:rFonts/>
          <w:caps w:val="0"/>
        </w:rPr>
        <w:t> </w:t>
      </w:r>
      <w:r w:rsidR="00F16743" w:rsidRPr="006F4DE1">
        <w:rPr>
          <w:szCs w:val="24"/>
          <w:b w:val="0"/>
          <w:i w:val="0"/>
          <w:sz w:val="24"/>
          <w:spacing w:val="0"/>
          <w:w w:val="100"/>
          <w:rFonts/>
          <w:caps w:val="0"/>
        </w:rPr>
        <w:t>the</w:t>
      </w:r>
      <w:r w:rsidR="00F16743" w:rsidRPr="006F4DE1">
        <w:rPr>
          <w:szCs w:val="24"/>
          <w:b w:val="0"/>
          <w:i w:val="0"/>
          <w:sz w:val="24"/>
          <w:spacing w:val="0"/>
          <w:w w:val="100"/>
          <w:rFonts/>
          <w:caps w:val="0"/>
        </w:rPr>
        <w:t> </w:t>
      </w:r>
      <w:r w:rsidR="00F16743" w:rsidRPr="006F4DE1">
        <w:rPr>
          <w:szCs w:val="24"/>
          <w:b w:val="0"/>
          <w:i w:val="0"/>
          <w:sz w:val="24"/>
          <w:spacing w:val="0"/>
          <w:w w:val="100"/>
          <w:rFonts/>
          <w:caps w:val="0"/>
        </w:rPr>
        <w:t>boundry</w:t>
      </w:r>
      <w:r w:rsidR="00F16743" w:rsidRPr="006F4DE1">
        <w:rPr>
          <w:szCs w:val="24"/>
          <w:b w:val="0"/>
          <w:i w:val="0"/>
          <w:sz w:val="24"/>
          <w:spacing w:val="0"/>
          <w:w w:val="100"/>
          <w:rFonts/>
          <w:caps w:val="0"/>
        </w:rPr>
        <w:t> </w:t>
      </w:r>
      <w:r w:rsidR="00F16743" w:rsidRPr="006F4DE1">
        <w:rPr>
          <w:szCs w:val="24"/>
          <w:b w:val="0"/>
          <w:i w:val="0"/>
          <w:sz w:val="24"/>
          <w:spacing w:val="0"/>
          <w:w w:val="100"/>
          <w:rFonts/>
          <w:caps w:val="0"/>
        </w:rPr>
        <w:t>of</w:t>
      </w:r>
      <w:r w:rsidR="00F16743" w:rsidRPr="006F4DE1">
        <w:rPr>
          <w:szCs w:val="24"/>
          <w:b w:val="0"/>
          <w:i w:val="0"/>
          <w:sz w:val="24"/>
          <w:spacing w:val="0"/>
          <w:w w:val="100"/>
          <w:rFonts/>
          <w:caps w:val="0"/>
        </w:rPr>
        <w:t> </w:t>
      </w:r>
      <w:r w:rsidR="00F16743" w:rsidRPr="006F4DE1">
        <w:rPr>
          <w:szCs w:val="24"/>
          <w:b w:val="0"/>
          <w:i w:val="0"/>
          <w:sz w:val="24"/>
          <w:spacing w:val="0"/>
          <w:w w:val="100"/>
          <w:rFonts/>
          <w:caps w:val="0"/>
        </w:rPr>
        <w:t>the</w:t>
      </w:r>
      <w:r w:rsidR="00F16743" w:rsidRPr="006F4DE1">
        <w:rPr>
          <w:szCs w:val="24"/>
          <w:b w:val="0"/>
          <w:i w:val="0"/>
          <w:sz w:val="24"/>
          <w:spacing w:val="0"/>
          <w:w w:val="100"/>
          <w:rFonts/>
          <w:caps w:val="0"/>
        </w:rPr>
        <w:t> </w:t>
      </w:r>
      <w:r w:rsidR="00F16743" w:rsidRPr="006F4DE1">
        <w:rPr>
          <w:szCs w:val="24"/>
          <w:b w:val="0"/>
          <w:i w:val="0"/>
          <w:sz w:val="24"/>
          <w:spacing w:val="0"/>
          <w:w w:val="100"/>
          <w:rFonts/>
          <w:caps w:val="0"/>
        </w:rPr>
        <w:t>map.</w:t>
      </w:r>
    </w:p>
    <w:p w14:paraId="4CBED84B" w14:textId="77777777" w:rsidR="00F16743" w:rsidRPr="006F4DE1" w:rsidRDefault="00F16743" w:rsidP="006F4DE1">
      <w:pPr>
        <w:jc w:val="both"/>
        <w:spacing w:before="0" w:beforeAutospacing="0" w:after="160" w:afterAutospacing="0" w:lineRule="auto" w:line="360"/>
        <w:rPr>
          <w:szCs w:val="24"/>
          <w:b w:val="0"/>
          <w:i w:val="0"/>
          <w:sz w:val="24"/>
          <w:spacing w:val="0"/>
          <w:w w:val="100"/>
          <w:rFonts/>
          <w:caps w:val="0"/>
        </w:rPr>
        <w:snapToGrid w:val="0"/>
        <w:textAlignment w:val="baseline"/>
        <w:tabs>
          <w:tab w:val="left" w:pos="1947"/>
        </w:tabs>
      </w:pPr>
      <w:r w:rsidRPr="006F4DE1">
        <w:rPr>
          <w:szCs w:val="24"/>
          <w:b w:val="0"/>
          <w:i w:val="0"/>
          <w:sz w:val="24"/>
          <w:spacing w:val="0"/>
          <w:w w:val="100"/>
          <w:rFonts/>
          <w:caps w:val="0"/>
        </w:rPr>
        <w:t>Some</w:t>
      </w:r>
      <w:r w:rsidRPr="006F4DE1">
        <w:rPr>
          <w:szCs w:val="24"/>
          <w:b w:val="0"/>
          <w:i w:val="0"/>
          <w:sz w:val="24"/>
          <w:spacing w:val="0"/>
          <w:w w:val="100"/>
          <w:rFonts/>
          <w:caps w:val="0"/>
        </w:rPr>
        <w:t> </w:t>
      </w:r>
      <w:r w:rsidRPr="006F4DE1">
        <w:rPr>
          <w:szCs w:val="24"/>
          <w:b w:val="0"/>
          <w:i w:val="0"/>
          <w:sz w:val="24"/>
          <w:spacing w:val="0"/>
          <w:w w:val="100"/>
          <w:rFonts/>
          <w:caps w:val="0"/>
        </w:rPr>
        <w:t>of</w:t>
      </w:r>
      <w:r w:rsidRPr="006F4DE1">
        <w:rPr>
          <w:szCs w:val="24"/>
          <w:b w:val="0"/>
          <w:i w:val="0"/>
          <w:sz w:val="24"/>
          <w:spacing w:val="0"/>
          <w:w w:val="100"/>
          <w:rFonts/>
          <w:caps w:val="0"/>
        </w:rPr>
        <w:t> </w:t>
      </w:r>
      <w:r w:rsidRPr="006F4DE1">
        <w:rPr>
          <w:szCs w:val="24"/>
          <w:b w:val="0"/>
          <w:i w:val="0"/>
          <w:sz w:val="24"/>
          <w:spacing w:val="0"/>
          <w:w w:val="100"/>
          <w:rFonts/>
          <w:caps w:val="0"/>
        </w:rPr>
        <w:t>the</w:t>
      </w:r>
      <w:r w:rsidRPr="006F4DE1">
        <w:rPr>
          <w:szCs w:val="24"/>
          <w:b w:val="0"/>
          <w:i w:val="0"/>
          <w:sz w:val="24"/>
          <w:spacing w:val="0"/>
          <w:w w:val="100"/>
          <w:rFonts/>
          <w:caps w:val="0"/>
        </w:rPr>
        <w:t> </w:t>
      </w:r>
      <w:r w:rsidRPr="006F4DE1">
        <w:rPr>
          <w:szCs w:val="24"/>
          <w:b w:val="0"/>
          <w:i w:val="0"/>
          <w:sz w:val="24"/>
          <w:spacing w:val="0"/>
          <w:w w:val="100"/>
          <w:rFonts/>
          <w:caps w:val="0"/>
        </w:rPr>
        <w:t>notable</w:t>
      </w:r>
      <w:r w:rsidRPr="006F4DE1">
        <w:rPr>
          <w:szCs w:val="24"/>
          <w:b w:val="0"/>
          <w:i w:val="0"/>
          <w:sz w:val="24"/>
          <w:spacing w:val="0"/>
          <w:w w:val="100"/>
          <w:rFonts/>
          <w:caps w:val="0"/>
        </w:rPr>
        <w:t> </w:t>
      </w:r>
      <w:r w:rsidRPr="006F4DE1">
        <w:rPr>
          <w:szCs w:val="24"/>
          <w:b w:val="0"/>
          <w:i w:val="0"/>
          <w:sz w:val="24"/>
          <w:spacing w:val="0"/>
          <w:w w:val="100"/>
          <w:rFonts/>
          <w:caps w:val="0"/>
        </w:rPr>
        <w:t>structural</w:t>
      </w:r>
      <w:r w:rsidRPr="006F4DE1">
        <w:rPr>
          <w:szCs w:val="24"/>
          <w:b w:val="0"/>
          <w:i w:val="0"/>
          <w:sz w:val="24"/>
          <w:spacing w:val="0"/>
          <w:w w:val="100"/>
          <w:rFonts/>
          <w:caps w:val="0"/>
        </w:rPr>
        <w:t> </w:t>
      </w:r>
      <w:r w:rsidRPr="006F4DE1">
        <w:rPr>
          <w:szCs w:val="24"/>
          <w:b w:val="0"/>
          <w:i w:val="0"/>
          <w:sz w:val="24"/>
          <w:spacing w:val="0"/>
          <w:w w:val="100"/>
          <w:rFonts/>
          <w:caps w:val="0"/>
        </w:rPr>
        <w:t>features</w:t>
      </w:r>
      <w:r w:rsidRPr="006F4DE1">
        <w:rPr>
          <w:szCs w:val="24"/>
          <w:b w:val="0"/>
          <w:i w:val="0"/>
          <w:sz w:val="24"/>
          <w:spacing w:val="0"/>
          <w:w w:val="100"/>
          <w:rFonts/>
          <w:caps w:val="0"/>
        </w:rPr>
        <w:t> </w:t>
      </w:r>
      <w:r w:rsidRPr="006F4DE1">
        <w:rPr>
          <w:szCs w:val="24"/>
          <w:b w:val="0"/>
          <w:i w:val="0"/>
          <w:sz w:val="24"/>
          <w:spacing w:val="0"/>
          <w:w w:val="100"/>
          <w:rFonts/>
          <w:caps w:val="0"/>
        </w:rPr>
        <w:t>in</w:t>
      </w:r>
      <w:r w:rsidRPr="006F4DE1">
        <w:rPr>
          <w:szCs w:val="24"/>
          <w:b w:val="0"/>
          <w:i w:val="0"/>
          <w:sz w:val="24"/>
          <w:spacing w:val="0"/>
          <w:w w:val="100"/>
          <w:rFonts/>
          <w:caps w:val="0"/>
        </w:rPr>
        <w:t> </w:t>
      </w:r>
      <w:r w:rsidRPr="006F4DE1">
        <w:rPr>
          <w:szCs w:val="24"/>
          <w:b w:val="0"/>
          <w:i w:val="0"/>
          <w:sz w:val="24"/>
          <w:spacing w:val="0"/>
          <w:w w:val="100"/>
          <w:rFonts/>
          <w:caps w:val="0"/>
        </w:rPr>
        <w:t>the</w:t>
      </w:r>
      <w:r w:rsidRPr="006F4DE1">
        <w:rPr>
          <w:szCs w:val="24"/>
          <w:b w:val="0"/>
          <w:i w:val="0"/>
          <w:sz w:val="24"/>
          <w:spacing w:val="0"/>
          <w:w w:val="100"/>
          <w:rFonts/>
          <w:caps w:val="0"/>
        </w:rPr>
        <w:t> </w:t>
      </w:r>
      <w:r w:rsidRPr="006F4DE1">
        <w:rPr>
          <w:szCs w:val="24"/>
          <w:b w:val="0"/>
          <w:i w:val="0"/>
          <w:sz w:val="24"/>
          <w:spacing w:val="0"/>
          <w:w w:val="100"/>
          <w:rFonts/>
          <w:caps w:val="0"/>
        </w:rPr>
        <w:t>study</w:t>
      </w:r>
      <w:r w:rsidRPr="006F4DE1">
        <w:rPr>
          <w:szCs w:val="24"/>
          <w:b w:val="0"/>
          <w:i w:val="0"/>
          <w:sz w:val="24"/>
          <w:spacing w:val="0"/>
          <w:w w:val="100"/>
          <w:rFonts/>
          <w:caps w:val="0"/>
        </w:rPr>
        <w:t> </w:t>
      </w:r>
      <w:r w:rsidRPr="006F4DE1">
        <w:rPr>
          <w:szCs w:val="24"/>
          <w:b w:val="0"/>
          <w:i w:val="0"/>
          <w:sz w:val="24"/>
          <w:spacing w:val="0"/>
          <w:w w:val="100"/>
          <w:rFonts/>
          <w:caps w:val="0"/>
        </w:rPr>
        <w:t>areas</w:t>
      </w:r>
      <w:r w:rsidRPr="006F4DE1">
        <w:rPr>
          <w:szCs w:val="24"/>
          <w:b w:val="0"/>
          <w:i w:val="0"/>
          <w:sz w:val="24"/>
          <w:spacing w:val="0"/>
          <w:w w:val="100"/>
          <w:rFonts/>
          <w:caps w:val="0"/>
        </w:rPr>
        <w:t> </w:t>
      </w:r>
      <w:r w:rsidRPr="006F4DE1">
        <w:rPr>
          <w:szCs w:val="24"/>
          <w:b w:val="0"/>
          <w:i w:val="0"/>
          <w:sz w:val="24"/>
          <w:spacing w:val="0"/>
          <w:w w:val="100"/>
          <w:rFonts/>
          <w:caps w:val="0"/>
        </w:rPr>
        <w:t>are</w:t>
      </w:r>
      <w:r w:rsidRPr="006F4DE1">
        <w:rPr>
          <w:szCs w:val="24"/>
          <w:b w:val="0"/>
          <w:i w:val="0"/>
          <w:sz w:val="24"/>
          <w:spacing w:val="0"/>
          <w:w w:val="100"/>
          <w:rFonts/>
          <w:caps w:val="0"/>
        </w:rPr>
        <w:t> </w:t>
      </w:r>
      <w:r w:rsidRPr="006F4DE1">
        <w:rPr>
          <w:szCs w:val="24"/>
          <w:b w:val="0"/>
          <w:i w:val="0"/>
          <w:sz w:val="24"/>
          <w:spacing w:val="0"/>
          <w:w w:val="100"/>
          <w:rFonts/>
          <w:caps w:val="0"/>
        </w:rPr>
        <w:t>quartz</w:t>
      </w:r>
      <w:r w:rsidRPr="006F4DE1">
        <w:rPr>
          <w:szCs w:val="24"/>
          <w:b w:val="0"/>
          <w:i w:val="0"/>
          <w:sz w:val="24"/>
          <w:spacing w:val="0"/>
          <w:w w:val="100"/>
          <w:rFonts/>
          <w:caps w:val="0"/>
        </w:rPr>
        <w:t> </w:t>
      </w:r>
      <w:r w:rsidRPr="006F4DE1">
        <w:rPr>
          <w:szCs w:val="24"/>
          <w:b w:val="0"/>
          <w:i w:val="0"/>
          <w:sz w:val="24"/>
          <w:spacing w:val="0"/>
          <w:w w:val="100"/>
          <w:rFonts/>
          <w:caps w:val="0"/>
        </w:rPr>
        <w:t>veins,</w:t>
      </w:r>
      <w:r w:rsidRPr="006F4DE1">
        <w:rPr>
          <w:szCs w:val="24"/>
          <w:b w:val="0"/>
          <w:i w:val="0"/>
          <w:sz w:val="24"/>
          <w:spacing w:val="0"/>
          <w:w w:val="100"/>
          <w:rFonts/>
          <w:caps w:val="0"/>
        </w:rPr>
        <w:t> </w:t>
      </w:r>
      <w:r w:rsidRPr="006F4DE1">
        <w:rPr>
          <w:szCs w:val="24"/>
          <w:b w:val="0"/>
          <w:i w:val="0"/>
          <w:sz w:val="24"/>
          <w:spacing w:val="0"/>
          <w:w w:val="100"/>
          <w:rFonts/>
          <w:caps w:val="0"/>
        </w:rPr>
        <w:t>foliations,</w:t>
      </w:r>
      <w:r w:rsidRPr="006F4DE1">
        <w:rPr>
          <w:szCs w:val="24"/>
          <w:b w:val="0"/>
          <w:i w:val="0"/>
          <w:sz w:val="24"/>
          <w:spacing w:val="0"/>
          <w:w w:val="100"/>
          <w:rFonts/>
          <w:caps w:val="0"/>
        </w:rPr>
        <w:t> </w:t>
      </w:r>
      <w:r w:rsidRPr="006F4DE1">
        <w:rPr>
          <w:szCs w:val="24"/>
          <w:b w:val="0"/>
          <w:i w:val="0"/>
          <w:sz w:val="24"/>
          <w:spacing w:val="0"/>
          <w:w w:val="100"/>
          <w:rFonts/>
          <w:caps w:val="0"/>
        </w:rPr>
        <w:t>faults,</w:t>
      </w:r>
      <w:r w:rsidRPr="006F4DE1">
        <w:rPr>
          <w:szCs w:val="24"/>
          <w:b w:val="0"/>
          <w:i w:val="0"/>
          <w:sz w:val="24"/>
          <w:spacing w:val="0"/>
          <w:w w:val="100"/>
          <w:rFonts/>
          <w:caps w:val="0"/>
        </w:rPr>
        <w:t> </w:t>
      </w:r>
      <w:r w:rsidRPr="006F4DE1">
        <w:rPr>
          <w:szCs w:val="24"/>
          <w:b w:val="0"/>
          <w:i w:val="0"/>
          <w:sz w:val="24"/>
          <w:spacing w:val="0"/>
          <w:w w:val="100"/>
          <w:rFonts/>
          <w:caps w:val="0"/>
        </w:rPr>
        <w:t>fractures,</w:t>
      </w:r>
      <w:r w:rsidRPr="006F4DE1">
        <w:rPr>
          <w:szCs w:val="24"/>
          <w:b w:val="0"/>
          <w:i w:val="0"/>
          <w:sz w:val="24"/>
          <w:spacing w:val="0"/>
          <w:w w:val="100"/>
          <w:rFonts/>
          <w:caps w:val="0"/>
        </w:rPr>
        <w:t> </w:t>
      </w:r>
      <w:r w:rsidRPr="006F4DE1">
        <w:rPr>
          <w:szCs w:val="24"/>
          <w:b w:val="0"/>
          <w:i w:val="0"/>
          <w:sz w:val="24"/>
          <w:spacing w:val="0"/>
          <w:w w:val="100"/>
          <w:rFonts/>
          <w:caps w:val="0"/>
        </w:rPr>
        <w:t>zenoliths</w:t>
      </w:r>
      <w:r w:rsidRPr="006F4DE1">
        <w:rPr>
          <w:szCs w:val="24"/>
          <w:b w:val="0"/>
          <w:i w:val="0"/>
          <w:sz w:val="24"/>
          <w:spacing w:val="0"/>
          <w:w w:val="100"/>
          <w:rFonts/>
          <w:caps w:val="0"/>
        </w:rPr>
        <w:t> </w:t>
      </w:r>
      <w:r w:rsidRPr="006F4DE1">
        <w:rPr>
          <w:szCs w:val="24"/>
          <w:b w:val="0"/>
          <w:i w:val="0"/>
          <w:sz w:val="24"/>
          <w:spacing w:val="0"/>
          <w:w w:val="100"/>
          <w:rFonts/>
          <w:caps w:val="0"/>
        </w:rPr>
        <w:t>etc</w:t>
      </w:r>
      <w:r w:rsidRPr="006F4DE1">
        <w:rPr>
          <w:szCs w:val="24"/>
          <w:b w:val="0"/>
          <w:i w:val="0"/>
          <w:sz w:val="24"/>
          <w:spacing w:val="0"/>
          <w:w w:val="100"/>
          <w:rFonts/>
          <w:caps w:val="0"/>
        </w:rPr>
        <w:t> </w:t>
      </w:r>
      <w:r w:rsidRPr="006F4DE1">
        <w:rPr>
          <w:szCs w:val="24"/>
          <w:b w:val="0"/>
          <w:i w:val="0"/>
          <w:sz w:val="24"/>
          <w:spacing w:val="0"/>
          <w:w w:val="100"/>
          <w:rFonts/>
          <w:caps w:val="0"/>
        </w:rPr>
        <w:t>which</w:t>
      </w:r>
      <w:r w:rsidRPr="006F4DE1">
        <w:rPr>
          <w:szCs w:val="24"/>
          <w:b w:val="0"/>
          <w:i w:val="0"/>
          <w:sz w:val="24"/>
          <w:spacing w:val="0"/>
          <w:w w:val="100"/>
          <w:rFonts/>
          <w:caps w:val="0"/>
        </w:rPr>
        <w:t> </w:t>
      </w:r>
      <w:r w:rsidRPr="006F4DE1">
        <w:rPr>
          <w:szCs w:val="24"/>
          <w:b w:val="0"/>
          <w:i w:val="0"/>
          <w:sz w:val="24"/>
          <w:spacing w:val="0"/>
          <w:w w:val="100"/>
          <w:rFonts/>
          <w:caps w:val="0"/>
        </w:rPr>
        <w:t>are</w:t>
      </w:r>
      <w:r w:rsidRPr="006F4DE1">
        <w:rPr>
          <w:szCs w:val="24"/>
          <w:b w:val="0"/>
          <w:i w:val="0"/>
          <w:sz w:val="24"/>
          <w:spacing w:val="0"/>
          <w:w w:val="100"/>
          <w:rFonts/>
          <w:caps w:val="0"/>
        </w:rPr>
        <w:t> </w:t>
      </w:r>
      <w:r w:rsidRPr="006F4DE1">
        <w:rPr>
          <w:szCs w:val="24"/>
          <w:b w:val="0"/>
          <w:i w:val="0"/>
          <w:sz w:val="24"/>
          <w:spacing w:val="0"/>
          <w:w w:val="100"/>
          <w:rFonts/>
          <w:caps w:val="0"/>
        </w:rPr>
        <w:t>later</w:t>
      </w:r>
      <w:r w:rsidRPr="006F4DE1">
        <w:rPr>
          <w:szCs w:val="24"/>
          <w:b w:val="0"/>
          <w:i w:val="0"/>
          <w:sz w:val="24"/>
          <w:spacing w:val="0"/>
          <w:w w:val="100"/>
          <w:rFonts/>
          <w:caps w:val="0"/>
        </w:rPr>
        <w:t> </w:t>
      </w:r>
      <w:r w:rsidR="000E6DA0" w:rsidRPr="006F4DE1">
        <w:rPr>
          <w:szCs w:val="24"/>
          <w:b w:val="0"/>
          <w:i w:val="0"/>
          <w:sz w:val="24"/>
          <w:spacing w:val="0"/>
          <w:w w:val="100"/>
          <w:rFonts/>
          <w:caps w:val="0"/>
        </w:rPr>
        <w:t>explained</w:t>
      </w:r>
      <w:r w:rsidR="000E6DA0" w:rsidRPr="006F4DE1">
        <w:rPr>
          <w:szCs w:val="24"/>
          <w:b w:val="0"/>
          <w:i w:val="0"/>
          <w:sz w:val="24"/>
          <w:spacing w:val="0"/>
          <w:w w:val="100"/>
          <w:rFonts/>
          <w:caps w:val="0"/>
        </w:rPr>
        <w:t> </w:t>
      </w:r>
      <w:r w:rsidR="000E6DA0" w:rsidRPr="006F4DE1">
        <w:rPr>
          <w:szCs w:val="24"/>
          <w:b w:val="0"/>
          <w:i w:val="0"/>
          <w:sz w:val="24"/>
          <w:spacing w:val="0"/>
          <w:w w:val="100"/>
          <w:rFonts/>
          <w:caps w:val="0"/>
        </w:rPr>
        <w:t>in</w:t>
      </w:r>
      <w:r w:rsidR="000E6DA0" w:rsidRPr="006F4DE1">
        <w:rPr>
          <w:szCs w:val="24"/>
          <w:b w:val="0"/>
          <w:i w:val="0"/>
          <w:sz w:val="24"/>
          <w:spacing w:val="0"/>
          <w:w w:val="100"/>
          <w:rFonts/>
          <w:caps w:val="0"/>
        </w:rPr>
        <w:t> </w:t>
      </w:r>
      <w:r w:rsidR="000E6DA0" w:rsidRPr="006F4DE1">
        <w:rPr>
          <w:szCs w:val="24"/>
          <w:b w:val="0"/>
          <w:i w:val="0"/>
          <w:sz w:val="24"/>
          <w:spacing w:val="0"/>
          <w:w w:val="100"/>
          <w:rFonts/>
          <w:caps w:val="0"/>
        </w:rPr>
        <w:t>detail</w:t>
      </w:r>
      <w:r w:rsidR="000E6DA0" w:rsidRPr="006F4DE1">
        <w:rPr>
          <w:szCs w:val="24"/>
          <w:b w:val="0"/>
          <w:i w:val="0"/>
          <w:sz w:val="24"/>
          <w:spacing w:val="0"/>
          <w:w w:val="100"/>
          <w:rFonts/>
          <w:caps w:val="0"/>
        </w:rPr>
        <w:t> </w:t>
      </w:r>
      <w:r w:rsidR="000E6DA0" w:rsidRPr="006F4DE1">
        <w:rPr>
          <w:szCs w:val="24"/>
          <w:b w:val="0"/>
          <w:i w:val="0"/>
          <w:sz w:val="24"/>
          <w:spacing w:val="0"/>
          <w:w w:val="100"/>
          <w:rFonts/>
          <w:caps w:val="0"/>
        </w:rPr>
        <w:t>below</w:t>
      </w:r>
      <w:r w:rsidR="000E6DA0" w:rsidRPr="006F4DE1">
        <w:rPr>
          <w:szCs w:val="24"/>
          <w:b w:val="0"/>
          <w:i w:val="0"/>
          <w:sz w:val="24"/>
          <w:spacing w:val="0"/>
          <w:w w:val="100"/>
          <w:rFonts/>
          <w:caps w:val="0"/>
        </w:rPr>
        <w:t> </w:t>
      </w:r>
      <w:r w:rsidR="000E6DA0" w:rsidRPr="006F4DE1">
        <w:rPr>
          <w:szCs w:val="24"/>
          <w:b w:val="0"/>
          <w:i w:val="0"/>
          <w:sz w:val="24"/>
          <w:spacing w:val="0"/>
          <w:w w:val="100"/>
          <w:rFonts/>
          <w:caps w:val="0"/>
        </w:rPr>
        <w:t>with</w:t>
      </w:r>
      <w:r w:rsidR="000E6DA0" w:rsidRPr="006F4DE1">
        <w:rPr>
          <w:szCs w:val="24"/>
          <w:b w:val="0"/>
          <w:i w:val="0"/>
          <w:sz w:val="24"/>
          <w:spacing w:val="0"/>
          <w:w w:val="100"/>
          <w:rFonts/>
          <w:caps w:val="0"/>
        </w:rPr>
        <w:t> </w:t>
      </w:r>
      <w:r w:rsidR="000E6DA0" w:rsidRPr="006F4DE1">
        <w:rPr>
          <w:szCs w:val="24"/>
          <w:b w:val="0"/>
          <w:i w:val="0"/>
          <w:sz w:val="24"/>
          <w:spacing w:val="0"/>
          <w:w w:val="100"/>
          <w:rFonts/>
          <w:caps w:val="0"/>
        </w:rPr>
        <w:t>pictural</w:t>
      </w:r>
      <w:r w:rsidR="0093181D" w:rsidRPr="006F4DE1">
        <w:rPr>
          <w:szCs w:val="24"/>
          <w:b w:val="0"/>
          <w:i w:val="0"/>
          <w:sz w:val="24"/>
          <w:spacing w:val="0"/>
          <w:w w:val="100"/>
          <w:rFonts/>
          <w:caps w:val="0"/>
        </w:rPr>
        <w:t> </w:t>
      </w:r>
      <w:r w:rsidR="0093181D" w:rsidRPr="006F4DE1">
        <w:rPr>
          <w:szCs w:val="24"/>
          <w:b w:val="0"/>
          <w:i w:val="0"/>
          <w:sz w:val="24"/>
          <w:spacing w:val="0"/>
          <w:w w:val="100"/>
          <w:rFonts/>
          <w:caps w:val="0"/>
        </w:rPr>
        <w:t>displays.</w:t>
      </w:r>
      <w:r w:rsidR="000E6DA0" w:rsidRPr="006F4DE1">
        <w:rPr>
          <w:szCs w:val="24"/>
          <w:b w:val="0"/>
          <w:i w:val="0"/>
          <w:sz w:val="24"/>
          <w:spacing w:val="0"/>
          <w:w w:val="100"/>
          <w:rFonts/>
          <w:caps w:val="0"/>
        </w:rPr>
        <w:t> </w:t>
      </w:r>
    </w:p>
    <w:p w14:paraId="507C9767" w14:textId="77777777" w:rsidR="0093181D" w:rsidRPr="006F4DE1" w:rsidRDefault="0093181D" w:rsidP="006F4DE1">
      <w:pPr>
        <w:jc w:val="both"/>
        <w:spacing w:before="0" w:beforeAutospacing="0" w:after="160" w:afterAutospacing="0" w:lineRule="auto" w:line="360"/>
        <w:rPr>
          <w:szCs w:val="24"/>
          <w:b w:val="0"/>
          <w:i w:val="0"/>
          <w:sz w:val="24"/>
          <w:spacing w:val="0"/>
          <w:w w:val="100"/>
          <w:rFonts/>
          <w:caps w:val="0"/>
        </w:rPr>
        <w:snapToGrid w:val="0"/>
        <w:textAlignment w:val="baseline"/>
        <w:tabs>
          <w:tab w:val="left" w:pos="1947"/>
        </w:tabs>
      </w:pPr>
      <w:r w:rsidRPr="006F4DE1">
        <w:rPr>
          <w:szCs w:val="24"/>
          <w:b w:val="0"/>
          <w:i w:val="0"/>
          <w:sz w:val="24"/>
          <w:spacing w:val="0"/>
          <w:w w:val="100"/>
          <w:rFonts/>
          <w:caps w:val="0"/>
        </w:rPr>
        <w:t>The</w:t>
      </w:r>
      <w:r w:rsidRPr="006F4DE1">
        <w:rPr>
          <w:szCs w:val="24"/>
          <w:b w:val="0"/>
          <w:i w:val="0"/>
          <w:sz w:val="24"/>
          <w:spacing w:val="0"/>
          <w:w w:val="100"/>
          <w:rFonts/>
          <w:caps w:val="0"/>
        </w:rPr>
        <w:t> </w:t>
      </w:r>
      <w:r w:rsidRPr="006F4DE1">
        <w:rPr>
          <w:szCs w:val="24"/>
          <w:b w:val="0"/>
          <w:i w:val="0"/>
          <w:sz w:val="24"/>
          <w:spacing w:val="0"/>
          <w:w w:val="100"/>
          <w:rFonts/>
          <w:caps w:val="0"/>
        </w:rPr>
        <w:t>outcrops</w:t>
      </w:r>
      <w:r w:rsidRPr="006F4DE1">
        <w:rPr>
          <w:szCs w:val="24"/>
          <w:b w:val="0"/>
          <w:i w:val="0"/>
          <w:sz w:val="24"/>
          <w:spacing w:val="0"/>
          <w:w w:val="100"/>
          <w:rFonts/>
          <w:caps w:val="0"/>
        </w:rPr>
        <w:t> </w:t>
      </w:r>
      <w:r w:rsidRPr="006F4DE1">
        <w:rPr>
          <w:szCs w:val="24"/>
          <w:b w:val="0"/>
          <w:i w:val="0"/>
          <w:sz w:val="24"/>
          <w:spacing w:val="0"/>
          <w:w w:val="100"/>
          <w:rFonts/>
          <w:caps w:val="0"/>
        </w:rPr>
        <w:t>are</w:t>
      </w:r>
      <w:r w:rsidRPr="006F4DE1">
        <w:rPr>
          <w:szCs w:val="24"/>
          <w:b w:val="0"/>
          <w:i w:val="0"/>
          <w:sz w:val="24"/>
          <w:spacing w:val="0"/>
          <w:w w:val="100"/>
          <w:rFonts/>
          <w:caps w:val="0"/>
        </w:rPr>
        <w:t> </w:t>
      </w:r>
      <w:r w:rsidRPr="006F4DE1">
        <w:rPr>
          <w:szCs w:val="24"/>
          <w:b w:val="0"/>
          <w:i w:val="0"/>
          <w:sz w:val="24"/>
          <w:spacing w:val="0"/>
          <w:w w:val="100"/>
          <w:rFonts/>
          <w:caps w:val="0"/>
        </w:rPr>
        <w:t>generally</w:t>
      </w:r>
      <w:r w:rsidRPr="006F4DE1">
        <w:rPr>
          <w:szCs w:val="24"/>
          <w:b w:val="0"/>
          <w:i w:val="0"/>
          <w:sz w:val="24"/>
          <w:spacing w:val="0"/>
          <w:w w:val="100"/>
          <w:rFonts/>
          <w:caps w:val="0"/>
        </w:rPr>
        <w:t> </w:t>
      </w:r>
      <w:r w:rsidRPr="006F4DE1">
        <w:rPr>
          <w:szCs w:val="24"/>
          <w:b w:val="0"/>
          <w:i w:val="0"/>
          <w:sz w:val="24"/>
          <w:spacing w:val="0"/>
          <w:w w:val="100"/>
          <w:rFonts/>
          <w:caps w:val="0"/>
        </w:rPr>
        <w:t>trending</w:t>
      </w:r>
      <w:r w:rsidRPr="006F4DE1">
        <w:rPr>
          <w:szCs w:val="24"/>
          <w:b w:val="0"/>
          <w:i w:val="0"/>
          <w:sz w:val="24"/>
          <w:spacing w:val="0"/>
          <w:w w:val="100"/>
          <w:rFonts/>
          <w:caps w:val="0"/>
        </w:rPr>
        <w:t> </w:t>
      </w:r>
      <w:r w:rsidRPr="006F4DE1">
        <w:rPr>
          <w:szCs w:val="24"/>
          <w:b w:val="0"/>
          <w:i w:val="0"/>
          <w:sz w:val="24"/>
          <w:spacing w:val="0"/>
          <w:w w:val="100"/>
          <w:rFonts/>
          <w:caps w:val="0"/>
        </w:rPr>
        <w:t>NW-SE</w:t>
      </w:r>
      <w:r w:rsidRPr="006F4DE1">
        <w:rPr>
          <w:szCs w:val="24"/>
          <w:b w:val="0"/>
          <w:i w:val="0"/>
          <w:sz w:val="24"/>
          <w:spacing w:val="0"/>
          <w:w w:val="100"/>
          <w:rFonts/>
          <w:caps w:val="0"/>
        </w:rPr>
        <w:t> </w:t>
      </w:r>
      <w:r w:rsidRPr="006F4DE1">
        <w:rPr>
          <w:szCs w:val="24"/>
          <w:b w:val="0"/>
          <w:i w:val="0"/>
          <w:sz w:val="24"/>
          <w:spacing w:val="0"/>
          <w:w w:val="100"/>
          <w:rFonts/>
          <w:caps w:val="0"/>
        </w:rPr>
        <w:t>direction</w:t>
      </w:r>
      <w:r w:rsidRPr="006F4DE1">
        <w:rPr>
          <w:szCs w:val="24"/>
          <w:b w:val="0"/>
          <w:i w:val="0"/>
          <w:sz w:val="24"/>
          <w:spacing w:val="0"/>
          <w:w w:val="100"/>
          <w:rFonts/>
          <w:caps w:val="0"/>
        </w:rPr>
        <w:t> </w:t>
      </w:r>
      <w:r w:rsidRPr="006F4DE1">
        <w:rPr>
          <w:szCs w:val="24"/>
          <w:b w:val="0"/>
          <w:i w:val="0"/>
          <w:sz w:val="24"/>
          <w:spacing w:val="0"/>
          <w:w w:val="100"/>
          <w:rFonts/>
          <w:caps w:val="0"/>
        </w:rPr>
        <w:t>as</w:t>
      </w:r>
      <w:r w:rsidRPr="006F4DE1">
        <w:rPr>
          <w:szCs w:val="24"/>
          <w:b w:val="0"/>
          <w:i w:val="0"/>
          <w:sz w:val="24"/>
          <w:spacing w:val="0"/>
          <w:w w:val="100"/>
          <w:rFonts/>
          <w:caps w:val="0"/>
        </w:rPr>
        <w:t> </w:t>
      </w:r>
      <w:r w:rsidRPr="006F4DE1">
        <w:rPr>
          <w:szCs w:val="24"/>
          <w:b w:val="0"/>
          <w:i w:val="0"/>
          <w:sz w:val="24"/>
          <w:spacing w:val="0"/>
          <w:w w:val="100"/>
          <w:rFonts/>
          <w:caps w:val="0"/>
        </w:rPr>
        <w:t>shown</w:t>
      </w:r>
      <w:r w:rsidRPr="006F4DE1">
        <w:rPr>
          <w:szCs w:val="24"/>
          <w:b w:val="0"/>
          <w:i w:val="0"/>
          <w:sz w:val="24"/>
          <w:spacing w:val="0"/>
          <w:w w:val="100"/>
          <w:rFonts/>
          <w:caps w:val="0"/>
        </w:rPr>
        <w:t> </w:t>
      </w:r>
      <w:r w:rsidRPr="006F4DE1">
        <w:rPr>
          <w:szCs w:val="24"/>
          <w:b w:val="0"/>
          <w:i w:val="0"/>
          <w:sz w:val="24"/>
          <w:spacing w:val="0"/>
          <w:w w:val="100"/>
          <w:rFonts/>
          <w:caps w:val="0"/>
        </w:rPr>
        <w:t>in</w:t>
      </w:r>
      <w:r w:rsidRPr="006F4DE1">
        <w:rPr>
          <w:szCs w:val="24"/>
          <w:b w:val="0"/>
          <w:i w:val="0"/>
          <w:sz w:val="24"/>
          <w:spacing w:val="0"/>
          <w:w w:val="100"/>
          <w:rFonts/>
          <w:caps w:val="0"/>
        </w:rPr>
        <w:t> </w:t>
      </w:r>
      <w:r w:rsidRPr="006F4DE1">
        <w:rPr>
          <w:szCs w:val="24"/>
          <w:b w:val="0"/>
          <w:i w:val="0"/>
          <w:sz w:val="24"/>
          <w:spacing w:val="0"/>
          <w:w w:val="100"/>
          <w:rFonts/>
          <w:caps w:val="0"/>
        </w:rPr>
        <w:t>the</w:t>
      </w:r>
      <w:r w:rsidRPr="006F4DE1">
        <w:rPr>
          <w:szCs w:val="24"/>
          <w:b w:val="0"/>
          <w:i w:val="0"/>
          <w:sz w:val="24"/>
          <w:spacing w:val="0"/>
          <w:w w:val="100"/>
          <w:rFonts/>
          <w:caps w:val="0"/>
        </w:rPr>
        <w:t> </w:t>
      </w:r>
      <w:r w:rsidRPr="006F4DE1">
        <w:rPr>
          <w:szCs w:val="24"/>
          <w:b w:val="0"/>
          <w:i w:val="0"/>
          <w:sz w:val="24"/>
          <w:spacing w:val="0"/>
          <w:w w:val="100"/>
          <w:rFonts/>
          <w:caps w:val="0"/>
        </w:rPr>
        <w:t>rose</w:t>
      </w:r>
      <w:r w:rsidRPr="006F4DE1">
        <w:rPr>
          <w:szCs w:val="24"/>
          <w:b w:val="0"/>
          <w:i w:val="0"/>
          <w:sz w:val="24"/>
          <w:spacing w:val="0"/>
          <w:w w:val="100"/>
          <w:rFonts/>
          <w:caps w:val="0"/>
        </w:rPr>
        <w:t> </w:t>
      </w:r>
      <w:r w:rsidRPr="006F4DE1">
        <w:rPr>
          <w:szCs w:val="24"/>
          <w:b w:val="0"/>
          <w:i w:val="0"/>
          <w:sz w:val="24"/>
          <w:spacing w:val="0"/>
          <w:w w:val="100"/>
          <w:rFonts/>
          <w:caps w:val="0"/>
        </w:rPr>
        <w:t>diagram</w:t>
      </w:r>
      <w:r w:rsidRPr="006F4DE1">
        <w:rPr>
          <w:szCs w:val="24"/>
          <w:b w:val="0"/>
          <w:i w:val="0"/>
          <w:sz w:val="24"/>
          <w:spacing w:val="0"/>
          <w:w w:val="100"/>
          <w:rFonts/>
          <w:caps w:val="0"/>
        </w:rPr>
        <w:t> </w:t>
      </w:r>
      <w:r w:rsidRPr="006F4DE1">
        <w:rPr>
          <w:szCs w:val="24"/>
          <w:b w:val="0"/>
          <w:i w:val="0"/>
          <w:sz w:val="24"/>
          <w:spacing w:val="0"/>
          <w:w w:val="100"/>
          <w:rFonts/>
          <w:caps w:val="0"/>
        </w:rPr>
        <w:t>for</w:t>
      </w:r>
      <w:r w:rsidRPr="006F4DE1">
        <w:rPr>
          <w:szCs w:val="24"/>
          <w:b w:val="0"/>
          <w:i w:val="0"/>
          <w:sz w:val="24"/>
          <w:spacing w:val="0"/>
          <w:w w:val="100"/>
          <w:rFonts/>
          <w:caps w:val="0"/>
        </w:rPr>
        <w:t> </w:t>
      </w:r>
      <w:r w:rsidRPr="006F4DE1">
        <w:rPr>
          <w:szCs w:val="24"/>
          <w:b w:val="0"/>
          <w:i w:val="0"/>
          <w:sz w:val="24"/>
          <w:spacing w:val="0"/>
          <w:w w:val="100"/>
          <w:rFonts/>
          <w:caps w:val="0"/>
        </w:rPr>
        <w:t>foliation</w:t>
      </w:r>
      <w:r w:rsidRPr="006F4DE1">
        <w:rPr>
          <w:szCs w:val="24"/>
          <w:b w:val="0"/>
          <w:i w:val="0"/>
          <w:sz w:val="24"/>
          <w:spacing w:val="0"/>
          <w:w w:val="100"/>
          <w:rFonts/>
          <w:caps w:val="0"/>
        </w:rPr>
        <w:t> </w:t>
      </w:r>
      <w:r w:rsidRPr="006F4DE1">
        <w:rPr>
          <w:szCs w:val="24"/>
          <w:b w:val="0"/>
          <w:i w:val="0"/>
          <w:sz w:val="24"/>
          <w:spacing w:val="0"/>
          <w:w w:val="100"/>
          <w:rFonts/>
          <w:caps w:val="0"/>
        </w:rPr>
        <w:t>planes</w:t>
      </w:r>
      <w:r w:rsidRPr="006F4DE1">
        <w:rPr>
          <w:szCs w:val="24"/>
          <w:b w:val="0"/>
          <w:i w:val="0"/>
          <w:sz w:val="24"/>
          <w:spacing w:val="0"/>
          <w:w w:val="100"/>
          <w:rFonts/>
          <w:caps w:val="0"/>
        </w:rPr>
        <w:t> </w:t>
      </w:r>
      <w:r w:rsidRPr="00994490">
        <w:rPr>
          <w:szCs w:val="24"/>
          <w:b w:val="0"/>
          <w:i w:val="0"/>
          <w:sz w:val="24"/>
          <w:spacing w:val="0"/>
          <w:w w:val="100"/>
          <w:rFonts/>
          <w:caps w:val="0"/>
        </w:rPr>
        <w:t>orientation</w:t>
      </w:r>
      <w:r w:rsidRPr="00994490">
        <w:rPr>
          <w:szCs w:val="24"/>
          <w:b w:val="0"/>
          <w:i w:val="0"/>
          <w:sz w:val="24"/>
          <w:spacing w:val="0"/>
          <w:w w:val="100"/>
          <w:rFonts/>
          <w:caps w:val="0"/>
        </w:rPr>
        <w:t> </w:t>
      </w:r>
      <w:r w:rsidRPr="00994490">
        <w:rPr>
          <w:szCs w:val="24"/>
          <w:b w:val="0"/>
          <w:i w:val="0"/>
          <w:sz w:val="24"/>
          <w:spacing w:val="0"/>
          <w:w w:val="100"/>
          <w:rFonts/>
          <w:caps w:val="0"/>
        </w:rPr>
        <w:t>(Fig,</w:t>
      </w:r>
      <w:r w:rsidR="00994490" w:rsidRPr="00994490">
        <w:rPr>
          <w:szCs w:val="24"/>
          <w:b w:val="0"/>
          <w:i w:val="0"/>
          <w:sz w:val="24"/>
          <w:spacing w:val="0"/>
          <w:w w:val="100"/>
          <w:rFonts/>
          <w:caps w:val="0"/>
        </w:rPr>
        <w:t>4.</w:t>
      </w:r>
      <w:r w:rsidR="00994490">
        <w:rPr>
          <w:szCs w:val="24"/>
          <w:b w:val="0"/>
          <w:i w:val="0"/>
          <w:sz w:val="24"/>
          <w:spacing w:val="0"/>
          <w:w w:val="100"/>
          <w:rFonts/>
          <w:caps w:val="0"/>
        </w:rPr>
        <w:t>21</w:t>
      </w:r>
      <w:r w:rsidRPr="006F4DE1">
        <w:rPr>
          <w:szCs w:val="24"/>
          <w:b w:val="0"/>
          <w:i w:val="0"/>
          <w:sz w:val="24"/>
          <w:spacing w:val="0"/>
          <w:w w:val="100"/>
          <w:rFonts/>
          <w:caps w:val="0"/>
        </w:rPr>
        <w:t> </w:t>
      </w:r>
      <w:r w:rsidRPr="006F4DE1">
        <w:rPr>
          <w:szCs w:val="24"/>
          <w:b w:val="0"/>
          <w:i w:val="0"/>
          <w:sz w:val="24"/>
          <w:spacing w:val="0"/>
          <w:w w:val="100"/>
          <w:rFonts/>
          <w:caps w:val="0"/>
        </w:rPr>
        <w:t>)dipping</w:t>
      </w:r>
      <w:r w:rsidRPr="006F4DE1">
        <w:rPr>
          <w:szCs w:val="24"/>
          <w:b w:val="0"/>
          <w:i w:val="0"/>
          <w:sz w:val="24"/>
          <w:spacing w:val="0"/>
          <w:w w:val="100"/>
          <w:rFonts/>
          <w:caps w:val="0"/>
        </w:rPr>
        <w:t> </w:t>
      </w:r>
      <w:r w:rsidRPr="006F4DE1">
        <w:rPr>
          <w:szCs w:val="24"/>
          <w:b w:val="0"/>
          <w:i w:val="0"/>
          <w:sz w:val="24"/>
          <w:spacing w:val="0"/>
          <w:w w:val="100"/>
          <w:rFonts/>
          <w:caps w:val="0"/>
        </w:rPr>
        <w:t>East.</w:t>
      </w:r>
    </w:p>
    <w:p w14:paraId="56C9224F" w14:textId="77777777" w:rsidR="00F75AD9" w:rsidRPr="006F4DE1" w:rsidRDefault="00F75AD9" w:rsidP="006F4DE1">
      <w:pPr>
        <w:jc w:val="both"/>
        <w:spacing w:before="0" w:beforeAutospacing="0" w:after="160" w:afterAutospacing="0" w:lineRule="auto" w:line="360"/>
        <w:rPr>
          <w:szCs w:val="24"/>
          <w:b w:val="0"/>
          <w:i w:val="0"/>
          <w:sz w:val="24"/>
          <w:spacing w:val="0"/>
          <w:w w:val="100"/>
          <w:rFonts/>
          <w:caps w:val="0"/>
        </w:rPr>
        <w:snapToGrid w:val="0"/>
        <w:textAlignment w:val="baseline"/>
        <w:tabs>
          <w:tab w:val="left" w:pos="1947"/>
        </w:tabs>
      </w:pPr>
      <w:r>
        <w:rPr>
          <w:b w:val="0"/>
          <w:i w:val="0"/>
          <w:sz w:val="24"/>
          <w:spacing w:val="0"/>
          <w:w w:val="100"/>
          <w:rFonts/>
          <w:caps w:val="0"/>
        </w:rPr>
        <w:t/>
      </w:r>
    </w:p>
    <w:p w14:paraId="7D360D02" w14:textId="77777777" w:rsidR="00D546DD" w:rsidRDefault="00D546DD" w:rsidP="006F4DE1">
      <w:pPr>
        <w:spacing w:before="0" w:beforeAutospacing="0" w:after="160" w:afterAutospacing="0" w:lineRule="auto" w:line="360"/>
        <w:rPr>
          <w:szCs w:val="24"/>
          <w:lang w:val="en-GB" w:eastAsia="en-GB"/>
          <w:noProof/>
          <w:b w:val="0"/>
          <w:i w:val="0"/>
          <w:sz w:val="24"/>
          <w:spacing w:val="0"/>
          <w:w w:val="100"/>
          <w:rFonts/>
          <w:caps w:val="0"/>
        </w:rPr>
        <w:snapToGrid w:val="0"/>
        <w:textAlignment w:val="baseline"/>
      </w:pPr>
      <w:r>
        <w:rPr>
          <w:b w:val="0"/>
          <w:i w:val="0"/>
          <w:sz w:val="24"/>
          <w:spacing w:val="0"/>
          <w:w w:val="100"/>
          <w:rFonts/>
          <w:caps w:val="0"/>
        </w:rPr>
        <w:t/>
      </w:r>
    </w:p>
    <w:p w14:paraId="1D9DFD8A" w14:textId="77777777" w:rsidR="00D546DD" w:rsidRDefault="00D546DD" w:rsidP="006F4DE1">
      <w:pPr>
        <w:spacing w:before="0" w:beforeAutospacing="0" w:after="160" w:afterAutospacing="0" w:lineRule="auto" w:line="360"/>
        <w:rPr>
          <w:szCs w:val="24"/>
          <w:lang w:val="en-GB" w:eastAsia="en-GB"/>
          <w:noProof/>
          <w:b w:val="0"/>
          <w:i w:val="0"/>
          <w:sz w:val="24"/>
          <w:spacing w:val="0"/>
          <w:w w:val="100"/>
          <w:rFonts/>
          <w:caps w:val="0"/>
        </w:rPr>
        <w:snapToGrid w:val="0"/>
        <w:textAlignment w:val="baseline"/>
      </w:pPr>
      <w:r>
        <w:rPr>
          <w:b w:val="0"/>
          <w:i w:val="0"/>
          <w:sz w:val="24"/>
          <w:spacing w:val="0"/>
          <w:w w:val="100"/>
          <w:rFonts/>
          <w:caps w:val="0"/>
        </w:rPr>
        <w:t/>
      </w:r>
    </w:p>
    <w:p w14:paraId="51145BB1" w14:textId="77777777" w:rsidR="00705F36" w:rsidRDefault="0079795B" w:rsidP="00787E13">
      <w:pPr>
        <w:spacing w:before="0" w:beforeAutospacing="0" w:after="160" w:afterAutospacing="0" w:lineRule="auto" w:line="360"/>
        <w:rPr>
          <w:szCs w:val="24"/>
          <w:b w:val="0"/>
          <w:i w:val="0"/>
          <w:sz w:val="24"/>
          <w:spacing w:val="0"/>
          <w:w w:val="100"/>
          <w:rFonts/>
          <w:caps w:val="0"/>
        </w:rPr>
        <w:snapToGrid w:val="0"/>
        <w:ind w:hanging="993"/>
        <w:textAlignment w:val="baseline"/>
      </w:pPr>
      <w:r w:rsidRPr="006F4DE1">
        <w:drawing>
          <wp:inline distT="0" distB="0" distL="0" distR="0" wp14:anchorId="2EAD643F" wp14:editId="4CEB8241">
            <wp:extent cx="7174354" cy="7412836"/>
            <wp:effectExtent l="19050" t="0" r="3284" b="0"/>
            <wp:docPr id="3" name="Picture 1" descr="C:\Users\Bukola\Desktop\flashCopy\Abeokuta fieldwork\Geology report\GeoMapGp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Bukola\Desktop\flashCopy\Abeokuta fieldwork\Geology report\GeoMapGp7.jpg"/>
                    <pic:cNvPicPr>
                      <a:picLocks noChangeAspect="1" noChangeArrowheads="1"/>
                    </pic:cNvPicPr>
                  </pic:nvPicPr>
                  <pic:blipFill>
                    <a:blip r:embed="rId37" cstate="print"/>
                    <a:srcRect/>
                    <a:stretch>
                      <a:fillRect/>
                    </a:stretch>
                  </pic:blipFill>
                  <pic:spPr bwMode="auto">
                    <a:xfrm rot="0">
                      <a:off x="0" y="0"/>
                      <a:ext cx="7174354" cy="7412836"/>
                    </a:xfrm>
                    <a:prstGeom prst="rect">
                      <a:avLst/>
                    </a:prstGeom>
                    <a:noFill/>
                    <a:ln w="9525">
                      <a:noFill/>
                      <a:miter lim="800000"/>
                      <a:headEnd/>
                      <a:tailEnd/>
                    </a:ln>
                  </pic:spPr>
                </pic:pic>
              </a:graphicData>
            </a:graphic>
          </wp:inline>
        </w:drawing>
        <w:rPr>
          <w:szCs w:val="24"/>
          <w:lang w:val="en-GB" w:eastAsia="en-GB"/>
          <w:noProof/>
          <w:b w:val="0"/>
          <w:i w:val="0"/>
          <w:sz w:val="24"/>
          <w:spacing w:val="0"/>
          <w:w w:val="100"/>
          <w:rFonts/>
          <w:caps w:val="0"/>
        </w:rPr>
      </w:r>
    </w:p>
    <w:p w14:paraId="150E76DC" w14:textId="77777777" w:rsidR="00D546DD" w:rsidRDefault="00D546DD" w:rsidP="006F4DE1">
      <w:pPr>
        <w:spacing w:before="0" w:beforeAutospacing="0" w:after="160" w:afterAutospacing="0" w:lineRule="auto" w:line="360"/>
        <w:rPr>
          <w:szCs w:val="24"/>
          <w:b w:val="0"/>
          <w:i w:val="0"/>
          <w:sz w:val="24"/>
          <w:spacing w:val="0"/>
          <w:w w:val="100"/>
          <w:rFonts/>
          <w:caps w:val="0"/>
        </w:rPr>
        <w:snapToGrid w:val="0"/>
        <w:textAlignment w:val="baseline"/>
      </w:pPr>
      <w:r>
        <w:rPr>
          <w:szCs w:val="24"/>
          <w:b w:val="0"/>
          <w:i w:val="0"/>
          <w:sz w:val="24"/>
          <w:spacing w:val="0"/>
          <w:w w:val="100"/>
          <w:rFonts/>
          <w:caps w:val="0"/>
        </w:rPr>
        <w:t>Fig.4.20</w:t>
      </w:r>
      <w:r>
        <w:rPr>
          <w:szCs w:val="24"/>
          <w:b w:val="0"/>
          <w:i w:val="0"/>
          <w:sz w:val="24"/>
          <w:spacing w:val="0"/>
          <w:w w:val="100"/>
          <w:rFonts/>
          <w:caps w:val="0"/>
        </w:rPr>
        <w:t> </w:t>
      </w:r>
      <w:r>
        <w:rPr>
          <w:szCs w:val="24"/>
          <w:b w:val="0"/>
          <w:i w:val="0"/>
          <w:sz w:val="24"/>
          <w:spacing w:val="0"/>
          <w:w w:val="100"/>
          <w:rFonts/>
          <w:caps w:val="0"/>
        </w:rPr>
        <w:t>:</w:t>
      </w:r>
      <w:r>
        <w:rPr>
          <w:szCs w:val="24"/>
          <w:b w:val="0"/>
          <w:i w:val="0"/>
          <w:sz w:val="24"/>
          <w:spacing w:val="0"/>
          <w:w w:val="100"/>
          <w:rFonts/>
          <w:caps w:val="0"/>
        </w:rPr>
        <w:t> </w:t>
      </w:r>
      <w:r w:rsidR="00D82611">
        <w:rPr>
          <w:szCs w:val="24"/>
          <w:b w:val="0"/>
          <w:i w:val="0"/>
          <w:sz w:val="24"/>
          <w:spacing w:val="0"/>
          <w:w w:val="100"/>
          <w:rFonts/>
          <w:caps w:val="0"/>
        </w:rPr>
        <w:t>Digitized</w:t>
      </w:r>
      <w:r w:rsidR="00D82611">
        <w:rPr>
          <w:szCs w:val="24"/>
          <w:b w:val="0"/>
          <w:i w:val="0"/>
          <w:sz w:val="24"/>
          <w:spacing w:val="0"/>
          <w:w w:val="100"/>
          <w:rFonts/>
          <w:caps w:val="0"/>
        </w:rPr>
        <w:t> </w:t>
      </w:r>
      <w:r>
        <w:rPr>
          <w:szCs w:val="24"/>
          <w:b w:val="0"/>
          <w:i w:val="0"/>
          <w:sz w:val="24"/>
          <w:spacing w:val="0"/>
          <w:w w:val="100"/>
          <w:rFonts/>
          <w:caps w:val="0"/>
        </w:rPr>
        <w:t>Geological</w:t>
      </w:r>
      <w:r>
        <w:rPr>
          <w:szCs w:val="24"/>
          <w:b w:val="0"/>
          <w:i w:val="0"/>
          <w:sz w:val="24"/>
          <w:spacing w:val="0"/>
          <w:w w:val="100"/>
          <w:rFonts/>
          <w:caps w:val="0"/>
        </w:rPr>
        <w:t> </w:t>
      </w:r>
      <w:r>
        <w:rPr>
          <w:szCs w:val="24"/>
          <w:b w:val="0"/>
          <w:i w:val="0"/>
          <w:sz w:val="24"/>
          <w:spacing w:val="0"/>
          <w:w w:val="100"/>
          <w:rFonts/>
          <w:caps w:val="0"/>
        </w:rPr>
        <w:t>map</w:t>
      </w:r>
      <w:r>
        <w:rPr>
          <w:szCs w:val="24"/>
          <w:b w:val="0"/>
          <w:i w:val="0"/>
          <w:sz w:val="24"/>
          <w:spacing w:val="0"/>
          <w:w w:val="100"/>
          <w:rFonts/>
          <w:caps w:val="0"/>
        </w:rPr>
        <w:t> </w:t>
      </w:r>
      <w:r>
        <w:rPr>
          <w:szCs w:val="24"/>
          <w:b w:val="0"/>
          <w:i w:val="0"/>
          <w:sz w:val="24"/>
          <w:spacing w:val="0"/>
          <w:w w:val="100"/>
          <w:rFonts/>
          <w:caps w:val="0"/>
        </w:rPr>
        <w:t>of</w:t>
      </w:r>
      <w:r>
        <w:rPr>
          <w:szCs w:val="24"/>
          <w:b w:val="0"/>
          <w:i w:val="0"/>
          <w:sz w:val="24"/>
          <w:spacing w:val="0"/>
          <w:w w:val="100"/>
          <w:rFonts/>
          <w:caps w:val="0"/>
        </w:rPr>
        <w:t> </w:t>
      </w:r>
      <w:r>
        <w:rPr>
          <w:szCs w:val="24"/>
          <w:b w:val="0"/>
          <w:i w:val="0"/>
          <w:sz w:val="24"/>
          <w:spacing w:val="0"/>
          <w:w w:val="100"/>
          <w:rFonts/>
          <w:caps w:val="0"/>
        </w:rPr>
        <w:t>the</w:t>
      </w:r>
      <w:r>
        <w:rPr>
          <w:szCs w:val="24"/>
          <w:b w:val="0"/>
          <w:i w:val="0"/>
          <w:sz w:val="24"/>
          <w:spacing w:val="0"/>
          <w:w w:val="100"/>
          <w:rFonts/>
          <w:caps w:val="0"/>
        </w:rPr>
        <w:t> </w:t>
      </w:r>
      <w:r>
        <w:rPr>
          <w:szCs w:val="24"/>
          <w:b w:val="0"/>
          <w:i w:val="0"/>
          <w:sz w:val="24"/>
          <w:spacing w:val="0"/>
          <w:w w:val="100"/>
          <w:rFonts/>
          <w:caps w:val="0"/>
        </w:rPr>
        <w:t>study</w:t>
      </w:r>
      <w:r>
        <w:rPr>
          <w:szCs w:val="24"/>
          <w:b w:val="0"/>
          <w:i w:val="0"/>
          <w:sz w:val="24"/>
          <w:spacing w:val="0"/>
          <w:w w:val="100"/>
          <w:rFonts/>
          <w:caps w:val="0"/>
        </w:rPr>
        <w:t> </w:t>
      </w:r>
      <w:r>
        <w:rPr>
          <w:szCs w:val="24"/>
          <w:b w:val="0"/>
          <w:i w:val="0"/>
          <w:sz w:val="24"/>
          <w:spacing w:val="0"/>
          <w:w w:val="100"/>
          <w:rFonts/>
          <w:caps w:val="0"/>
        </w:rPr>
        <w:t>area</w:t>
      </w:r>
    </w:p>
    <w:p w14:paraId="66F29C6D" w14:textId="77777777" w:rsidR="00D546DD" w:rsidRPr="006F4DE1" w:rsidRDefault="00D546DD" w:rsidP="006F4DE1">
      <w:pPr>
        <w:spacing w:before="0" w:beforeAutospacing="0" w:after="160" w:afterAutospacing="0" w:lineRule="auto" w:line="360"/>
        <w:rPr>
          <w:szCs w:val="24"/>
          <w:b w:val="0"/>
          <w:i w:val="0"/>
          <w:sz w:val="24"/>
          <w:spacing w:val="0"/>
          <w:w w:val="100"/>
          <w:rFonts/>
          <w:caps w:val="0"/>
        </w:rPr>
        <w:snapToGrid w:val="0"/>
        <w:textAlignment w:val="baseline"/>
      </w:pPr>
      <w:r w:rsidRPr="00D546DD">
        <w:drawing>
          <wp:inline distT="0" distB="0" distL="0" distR="0" wp14:anchorId="01F0C864" wp14:editId="0D445077">
            <wp:extent cx="3272155" cy="3481070"/>
            <wp:effectExtent l="19050" t="0" r="4445" b="0"/>
            <wp:docPr id="17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8" cstate="print"/>
                    <a:srcRect/>
                    <a:stretch>
                      <a:fillRect/>
                    </a:stretch>
                  </pic:blipFill>
                  <pic:spPr bwMode="auto">
                    <a:xfrm rot="0">
                      <a:off x="0" y="0"/>
                      <a:ext cx="3272155" cy="3481070"/>
                    </a:xfrm>
                    <a:prstGeom prst="rect">
                      <a:avLst/>
                    </a:prstGeom>
                    <a:noFill/>
                    <a:ln w="9525">
                      <a:noFill/>
                      <a:miter lim="800000"/>
                      <a:headEnd/>
                      <a:tailEnd/>
                    </a:ln>
                  </pic:spPr>
                </pic:pic>
              </a:graphicData>
            </a:graphic>
          </wp:inline>
        </w:drawing>
        <w:rPr>
          <w:szCs w:val="24"/>
          <w:lang w:val="en-GB" w:eastAsia="en-GB"/>
          <w:noProof/>
          <w:b w:val="0"/>
          <w:i w:val="0"/>
          <w:sz w:val="24"/>
          <w:spacing w:val="0"/>
          <w:w w:val="100"/>
          <w:rFonts/>
          <w:caps w:val="0"/>
        </w:rPr>
      </w:r>
    </w:p>
    <w:p w14:paraId="0467FEE2" w14:textId="77777777" w:rsidR="0093181D" w:rsidRPr="006F4DE1" w:rsidRDefault="00D546DD" w:rsidP="00787E13">
      <w:pPr>
        <w:spacing w:before="0" w:beforeAutospacing="0" w:after="160" w:afterAutospacing="0" w:lineRule="auto" w:line="360"/>
        <w:rPr>
          <w:szCs w:val="24"/>
          <w:b w:val="0"/>
          <w:i w:val="0"/>
          <w:sz w:val="24"/>
          <w:spacing w:val="0"/>
          <w:w w:val="100"/>
          <w:rFonts/>
          <w:caps w:val="0"/>
        </w:rPr>
        <w:snapToGrid w:val="0"/>
        <w:textAlignment w:val="baseline"/>
      </w:pPr>
      <w:r>
        <w:rPr>
          <w:szCs w:val="24"/>
          <w:b w:val="0"/>
          <w:i w:val="0"/>
          <w:sz w:val="24"/>
          <w:spacing w:val="0"/>
          <w:w w:val="100"/>
          <w:rFonts/>
          <w:caps w:val="0"/>
        </w:rPr>
        <w:t>Fig.</w:t>
      </w:r>
      <w:r>
        <w:rPr>
          <w:szCs w:val="24"/>
          <w:b w:val="0"/>
          <w:i w:val="0"/>
          <w:sz w:val="24"/>
          <w:spacing w:val="0"/>
          <w:w w:val="100"/>
          <w:rFonts/>
          <w:caps w:val="0"/>
        </w:rPr>
        <w:t> </w:t>
      </w:r>
      <w:r>
        <w:rPr>
          <w:szCs w:val="24"/>
          <w:b w:val="0"/>
          <w:i w:val="0"/>
          <w:sz w:val="24"/>
          <w:spacing w:val="0"/>
          <w:w w:val="100"/>
          <w:rFonts/>
          <w:caps w:val="0"/>
        </w:rPr>
        <w:t>4.21:</w:t>
      </w:r>
      <w:r>
        <w:rPr>
          <w:szCs w:val="24"/>
          <w:b w:val="0"/>
          <w:i w:val="0"/>
          <w:sz w:val="24"/>
          <w:spacing w:val="0"/>
          <w:w w:val="100"/>
          <w:rFonts/>
          <w:caps w:val="0"/>
        </w:rPr>
        <w:t> </w:t>
      </w:r>
      <w:r>
        <w:rPr>
          <w:szCs w:val="24"/>
          <w:b w:val="0"/>
          <w:i w:val="0"/>
          <w:sz w:val="24"/>
          <w:spacing w:val="0"/>
          <w:w w:val="100"/>
          <w:rFonts/>
          <w:caps w:val="0"/>
        </w:rPr>
        <w:t>General</w:t>
      </w:r>
      <w:r>
        <w:rPr>
          <w:szCs w:val="24"/>
          <w:b w:val="0"/>
          <w:i w:val="0"/>
          <w:sz w:val="24"/>
          <w:spacing w:val="0"/>
          <w:w w:val="100"/>
          <w:rFonts/>
          <w:caps w:val="0"/>
        </w:rPr>
        <w:t> </w:t>
      </w:r>
      <w:r>
        <w:rPr>
          <w:szCs w:val="24"/>
          <w:b w:val="0"/>
          <w:i w:val="0"/>
          <w:sz w:val="24"/>
          <w:spacing w:val="0"/>
          <w:w w:val="100"/>
          <w:rFonts/>
          <w:caps w:val="0"/>
        </w:rPr>
        <w:t>trend</w:t>
      </w:r>
      <w:r>
        <w:rPr>
          <w:szCs w:val="24"/>
          <w:b w:val="0"/>
          <w:i w:val="0"/>
          <w:sz w:val="24"/>
          <w:spacing w:val="0"/>
          <w:w w:val="100"/>
          <w:rFonts/>
          <w:caps w:val="0"/>
        </w:rPr>
        <w:t> </w:t>
      </w:r>
      <w:r>
        <w:rPr>
          <w:szCs w:val="24"/>
          <w:b w:val="0"/>
          <w:i w:val="0"/>
          <w:sz w:val="24"/>
          <w:spacing w:val="0"/>
          <w:w w:val="100"/>
          <w:rFonts/>
          <w:caps w:val="0"/>
        </w:rPr>
        <w:t>of</w:t>
      </w:r>
      <w:r>
        <w:rPr>
          <w:szCs w:val="24"/>
          <w:b w:val="0"/>
          <w:i w:val="0"/>
          <w:sz w:val="24"/>
          <w:spacing w:val="0"/>
          <w:w w:val="100"/>
          <w:rFonts/>
          <w:caps w:val="0"/>
        </w:rPr>
        <w:t> </w:t>
      </w:r>
      <w:r>
        <w:rPr>
          <w:szCs w:val="24"/>
          <w:b w:val="0"/>
          <w:i w:val="0"/>
          <w:sz w:val="24"/>
          <w:spacing w:val="0"/>
          <w:w w:val="100"/>
          <w:rFonts/>
          <w:caps w:val="0"/>
        </w:rPr>
        <w:t>outcrop’s</w:t>
      </w:r>
      <w:r>
        <w:rPr>
          <w:szCs w:val="24"/>
          <w:b w:val="0"/>
          <w:i w:val="0"/>
          <w:sz w:val="24"/>
          <w:spacing w:val="0"/>
          <w:w w:val="100"/>
          <w:rFonts/>
          <w:caps w:val="0"/>
        </w:rPr>
        <w:t> </w:t>
      </w:r>
      <w:r>
        <w:rPr>
          <w:szCs w:val="24"/>
          <w:b w:val="0"/>
          <w:i w:val="0"/>
          <w:sz w:val="24"/>
          <w:spacing w:val="0"/>
          <w:w w:val="100"/>
          <w:rFonts/>
          <w:caps w:val="0"/>
        </w:rPr>
        <w:t>orientatation</w:t>
      </w:r>
      <w:r>
        <w:rPr>
          <w:szCs w:val="24"/>
          <w:b w:val="0"/>
          <w:i w:val="0"/>
          <w:sz w:val="24"/>
          <w:spacing w:val="0"/>
          <w:w w:val="100"/>
          <w:rFonts/>
          <w:caps w:val="0"/>
        </w:rPr>
        <w:t> </w:t>
      </w:r>
      <w:r>
        <w:rPr>
          <w:szCs w:val="24"/>
          <w:b w:val="0"/>
          <w:i w:val="0"/>
          <w:sz w:val="24"/>
          <w:spacing w:val="0"/>
          <w:w w:val="100"/>
          <w:rFonts/>
          <w:caps w:val="0"/>
        </w:rPr>
        <w:t>of</w:t>
      </w:r>
      <w:r>
        <w:rPr>
          <w:szCs w:val="24"/>
          <w:b w:val="0"/>
          <w:i w:val="0"/>
          <w:sz w:val="24"/>
          <w:spacing w:val="0"/>
          <w:w w:val="100"/>
          <w:rFonts/>
          <w:caps w:val="0"/>
        </w:rPr>
        <w:t> </w:t>
      </w:r>
      <w:r>
        <w:rPr>
          <w:szCs w:val="24"/>
          <w:b w:val="0"/>
          <w:i w:val="0"/>
          <w:sz w:val="24"/>
          <w:spacing w:val="0"/>
          <w:w w:val="100"/>
          <w:rFonts/>
          <w:caps w:val="0"/>
        </w:rPr>
        <w:t>the</w:t>
      </w:r>
      <w:r>
        <w:rPr>
          <w:szCs w:val="24"/>
          <w:b w:val="0"/>
          <w:i w:val="0"/>
          <w:sz w:val="24"/>
          <w:spacing w:val="0"/>
          <w:w w:val="100"/>
          <w:rFonts/>
          <w:caps w:val="0"/>
        </w:rPr>
        <w:t> </w:t>
      </w:r>
      <w:r>
        <w:rPr>
          <w:szCs w:val="24"/>
          <w:b w:val="0"/>
          <w:i w:val="0"/>
          <w:sz w:val="24"/>
          <w:spacing w:val="0"/>
          <w:w w:val="100"/>
          <w:rFonts/>
          <w:caps w:val="0"/>
        </w:rPr>
        <w:t>study</w:t>
      </w:r>
      <w:r>
        <w:rPr>
          <w:szCs w:val="24"/>
          <w:b w:val="0"/>
          <w:i w:val="0"/>
          <w:sz w:val="24"/>
          <w:spacing w:val="0"/>
          <w:w w:val="100"/>
          <w:rFonts/>
          <w:caps w:val="0"/>
        </w:rPr>
        <w:t> </w:t>
      </w:r>
      <w:r>
        <w:rPr>
          <w:szCs w:val="24"/>
          <w:b w:val="0"/>
          <w:i w:val="0"/>
          <w:sz w:val="24"/>
          <w:spacing w:val="0"/>
          <w:w w:val="100"/>
          <w:rFonts/>
          <w:caps w:val="0"/>
        </w:rPr>
        <w:t>area</w:t>
      </w:r>
    </w:p>
    <w:p w14:paraId="24A9CC31" w14:textId="77777777" w:rsidR="0093181D" w:rsidRPr="00787E13" w:rsidRDefault="0093181D" w:rsidP="006F4DE1">
      <w:pPr>
        <w:spacing w:before="0" w:beforeAutospacing="0" w:after="160" w:afterAutospacing="0" w:lineRule="auto" w:line="360"/>
        <w:rPr>
          <w:szCs w:val="24"/>
          <w:bCs/>
          <w:b w:val="1"/>
          <w:i w:val="0"/>
          <w:sz w:val="24"/>
          <w:spacing w:val="0"/>
          <w:w w:val="100"/>
          <w:rFonts/>
          <w:caps w:val="0"/>
        </w:rPr>
        <w:snapToGrid w:val="0"/>
        <w:textAlignment w:val="baseline"/>
      </w:pPr>
      <w:r w:rsidRPr="00787E13">
        <w:rPr>
          <w:szCs w:val="24"/>
          <w:bCs/>
          <w:b w:val="1"/>
          <w:i w:val="0"/>
          <w:sz w:val="24"/>
          <w:spacing w:val="0"/>
          <w:w w:val="100"/>
          <w:rFonts/>
          <w:caps w:val="0"/>
        </w:rPr>
        <w:t>4.1.3</w:t>
      </w:r>
      <w:r w:rsidRPr="00787E13">
        <w:rPr>
          <w:szCs w:val="24"/>
          <w:bCs/>
          <w:b w:val="1"/>
          <w:i w:val="0"/>
          <w:sz w:val="24"/>
          <w:spacing w:val="0"/>
          <w:w w:val="100"/>
          <w:rFonts/>
          <w:caps w:val="0"/>
        </w:rPr>
        <w:t> </w:t>
      </w:r>
      <w:r w:rsidRPr="00787E13">
        <w:rPr>
          <w:szCs w:val="24"/>
          <w:bCs/>
          <w:b w:val="1"/>
          <w:i w:val="0"/>
          <w:sz w:val="24"/>
          <w:spacing w:val="0"/>
          <w:w w:val="100"/>
          <w:rFonts/>
          <w:caps w:val="0"/>
        </w:rPr>
        <w:t>MINERAL</w:t>
      </w:r>
      <w:r w:rsidRPr="00787E13">
        <w:rPr>
          <w:szCs w:val="24"/>
          <w:bCs/>
          <w:b w:val="1"/>
          <w:i w:val="0"/>
          <w:sz w:val="24"/>
          <w:spacing w:val="0"/>
          <w:w w:val="100"/>
          <w:rFonts/>
          <w:caps w:val="0"/>
        </w:rPr>
        <w:t> </w:t>
      </w:r>
      <w:r w:rsidRPr="00787E13">
        <w:rPr>
          <w:szCs w:val="24"/>
          <w:bCs/>
          <w:b w:val="1"/>
          <w:i w:val="0"/>
          <w:sz w:val="24"/>
          <w:spacing w:val="0"/>
          <w:w w:val="100"/>
          <w:rFonts/>
          <w:caps w:val="0"/>
        </w:rPr>
        <w:t>COMPOSITION</w:t>
      </w:r>
    </w:p>
    <w:p w14:paraId="210B2E19" w14:textId="77777777" w:rsidR="0093181D" w:rsidRPr="00FD7A7D" w:rsidRDefault="00FD7A7D" w:rsidP="00FD7A7D">
      <w:pPr>
        <w:spacing w:before="0" w:beforeAutospacing="0" w:after="160" w:afterAutospacing="0" w:lineRule="auto" w:line="360"/>
        <w:rPr>
          <w:szCs w:val="24"/>
          <w:b w:val="0"/>
          <w:i w:val="0"/>
          <w:sz w:val="24"/>
          <w:spacing w:val="0"/>
          <w:w w:val="100"/>
          <w:rFonts/>
          <w:caps w:val="0"/>
        </w:rPr>
        <w:snapToGrid w:val="0"/>
        <w:textAlignment w:val="baseline"/>
      </w:pPr>
      <w:r w:rsidRPr="00FD7A7D">
        <w:rPr>
          <w:szCs w:val="24"/>
          <w:b w:val="0"/>
          <w:i w:val="0"/>
          <w:sz w:val="24"/>
          <w:spacing w:val="0"/>
          <w:w w:val="100"/>
          <w:rFonts/>
          <w:caps w:val="0"/>
        </w:rPr>
        <w:t>Most</w:t>
      </w:r>
      <w:r w:rsidRPr="00FD7A7D">
        <w:rPr>
          <w:szCs w:val="24"/>
          <w:b w:val="0"/>
          <w:i w:val="0"/>
          <w:sz w:val="24"/>
          <w:spacing w:val="0"/>
          <w:w w:val="100"/>
          <w:rFonts/>
          <w:caps w:val="0"/>
        </w:rPr>
        <w:t> </w:t>
      </w:r>
      <w:r w:rsidRPr="00FD7A7D">
        <w:rPr>
          <w:szCs w:val="24"/>
          <w:b w:val="0"/>
          <w:i w:val="0"/>
          <w:sz w:val="24"/>
          <w:spacing w:val="0"/>
          <w:w w:val="100"/>
          <w:rFonts/>
          <w:caps w:val="0"/>
        </w:rPr>
        <w:t>of</w:t>
      </w:r>
      <w:r w:rsidRPr="00FD7A7D">
        <w:rPr>
          <w:szCs w:val="24"/>
          <w:b w:val="0"/>
          <w:i w:val="0"/>
          <w:sz w:val="24"/>
          <w:spacing w:val="0"/>
          <w:w w:val="100"/>
          <w:rFonts/>
          <w:caps w:val="0"/>
        </w:rPr>
        <w:t> </w:t>
      </w:r>
      <w:r w:rsidRPr="00FD7A7D">
        <w:rPr>
          <w:szCs w:val="24"/>
          <w:b w:val="0"/>
          <w:i w:val="0"/>
          <w:sz w:val="24"/>
          <w:spacing w:val="0"/>
          <w:w w:val="100"/>
          <w:rFonts/>
          <w:caps w:val="0"/>
        </w:rPr>
        <w:t>the</w:t>
      </w:r>
      <w:r w:rsidRPr="00FD7A7D">
        <w:rPr>
          <w:szCs w:val="24"/>
          <w:b w:val="0"/>
          <w:i w:val="0"/>
          <w:sz w:val="24"/>
          <w:spacing w:val="0"/>
          <w:w w:val="100"/>
          <w:rFonts/>
          <w:caps w:val="0"/>
        </w:rPr>
        <w:t> </w:t>
      </w:r>
      <w:r w:rsidRPr="00FD7A7D">
        <w:rPr>
          <w:szCs w:val="24"/>
          <w:b w:val="0"/>
          <w:i w:val="0"/>
          <w:sz w:val="24"/>
          <w:spacing w:val="0"/>
          <w:w w:val="100"/>
          <w:rFonts/>
          <w:caps w:val="0"/>
        </w:rPr>
        <w:t>minerals</w:t>
      </w:r>
      <w:r w:rsidRPr="00FD7A7D">
        <w:rPr>
          <w:szCs w:val="24"/>
          <w:b w:val="0"/>
          <w:i w:val="0"/>
          <w:sz w:val="24"/>
          <w:spacing w:val="0"/>
          <w:w w:val="100"/>
          <w:rFonts/>
          <w:caps w:val="0"/>
        </w:rPr>
        <w:t> </w:t>
      </w:r>
      <w:r w:rsidRPr="00FD7A7D">
        <w:rPr>
          <w:szCs w:val="24"/>
          <w:b w:val="0"/>
          <w:i w:val="0"/>
          <w:sz w:val="24"/>
          <w:spacing w:val="0"/>
          <w:w w:val="100"/>
          <w:rFonts/>
          <w:caps w:val="0"/>
        </w:rPr>
        <w:t>present</w:t>
      </w:r>
      <w:r w:rsidRPr="00FD7A7D">
        <w:rPr>
          <w:szCs w:val="24"/>
          <w:b w:val="0"/>
          <w:i w:val="0"/>
          <w:sz w:val="24"/>
          <w:spacing w:val="0"/>
          <w:w w:val="100"/>
          <w:rFonts/>
          <w:caps w:val="0"/>
        </w:rPr>
        <w:t> </w:t>
      </w:r>
      <w:r w:rsidRPr="00FD7A7D">
        <w:rPr>
          <w:szCs w:val="24"/>
          <w:b w:val="0"/>
          <w:i w:val="0"/>
          <w:sz w:val="24"/>
          <w:spacing w:val="0"/>
          <w:w w:val="100"/>
          <w:rFonts/>
          <w:caps w:val="0"/>
        </w:rPr>
        <w:t>within</w:t>
      </w:r>
      <w:r w:rsidRPr="00FD7A7D">
        <w:rPr>
          <w:szCs w:val="24"/>
          <w:b w:val="0"/>
          <w:i w:val="0"/>
          <w:sz w:val="24"/>
          <w:spacing w:val="0"/>
          <w:w w:val="100"/>
          <w:rFonts/>
          <w:caps w:val="0"/>
        </w:rPr>
        <w:t> </w:t>
      </w:r>
      <w:r w:rsidRPr="00FD7A7D">
        <w:rPr>
          <w:szCs w:val="24"/>
          <w:b w:val="0"/>
          <w:i w:val="0"/>
          <w:sz w:val="24"/>
          <w:spacing w:val="0"/>
          <w:w w:val="100"/>
          <w:rFonts/>
          <w:caps w:val="0"/>
        </w:rPr>
        <w:t>the</w:t>
      </w:r>
      <w:r w:rsidRPr="00FD7A7D">
        <w:rPr>
          <w:szCs w:val="24"/>
          <w:b w:val="0"/>
          <w:i w:val="0"/>
          <w:sz w:val="24"/>
          <w:spacing w:val="0"/>
          <w:w w:val="100"/>
          <w:rFonts/>
          <w:caps w:val="0"/>
        </w:rPr>
        <w:t> </w:t>
      </w:r>
      <w:r w:rsidRPr="00FD7A7D">
        <w:rPr>
          <w:szCs w:val="24"/>
          <w:b w:val="0"/>
          <w:i w:val="0"/>
          <w:sz w:val="24"/>
          <w:spacing w:val="0"/>
          <w:w w:val="100"/>
          <w:rFonts/>
          <w:caps w:val="0"/>
        </w:rPr>
        <w:t>rocks</w:t>
      </w:r>
      <w:r w:rsidRPr="00FD7A7D">
        <w:rPr>
          <w:szCs w:val="24"/>
          <w:b w:val="0"/>
          <w:i w:val="0"/>
          <w:sz w:val="24"/>
          <w:spacing w:val="0"/>
          <w:w w:val="100"/>
          <w:rFonts/>
          <w:caps w:val="0"/>
        </w:rPr>
        <w:t> </w:t>
      </w:r>
      <w:r w:rsidRPr="00FD7A7D">
        <w:rPr>
          <w:szCs w:val="24"/>
          <w:b w:val="0"/>
          <w:i w:val="0"/>
          <w:sz w:val="24"/>
          <w:spacing w:val="0"/>
          <w:w w:val="100"/>
          <w:rFonts/>
          <w:caps w:val="0"/>
        </w:rPr>
        <w:t>units</w:t>
      </w:r>
      <w:r w:rsidRPr="00FD7A7D">
        <w:rPr>
          <w:szCs w:val="24"/>
          <w:b w:val="0"/>
          <w:i w:val="0"/>
          <w:sz w:val="24"/>
          <w:spacing w:val="0"/>
          <w:w w:val="100"/>
          <w:rFonts/>
          <w:caps w:val="0"/>
        </w:rPr>
        <w:t> </w:t>
      </w:r>
      <w:r w:rsidRPr="00FD7A7D">
        <w:rPr>
          <w:szCs w:val="24"/>
          <w:b w:val="0"/>
          <w:i w:val="0"/>
          <w:sz w:val="24"/>
          <w:spacing w:val="0"/>
          <w:w w:val="100"/>
          <w:rFonts/>
          <w:caps w:val="0"/>
        </w:rPr>
        <w:t>are</w:t>
      </w:r>
      <w:r w:rsidRPr="00FD7A7D">
        <w:rPr>
          <w:szCs w:val="24"/>
          <w:b w:val="0"/>
          <w:i w:val="0"/>
          <w:sz w:val="24"/>
          <w:spacing w:val="0"/>
          <w:w w:val="100"/>
          <w:rFonts/>
          <w:caps w:val="0"/>
        </w:rPr>
        <w:t> </w:t>
      </w:r>
      <w:r w:rsidRPr="00FD7A7D">
        <w:rPr>
          <w:szCs w:val="24"/>
          <w:b w:val="0"/>
          <w:i w:val="0"/>
          <w:sz w:val="24"/>
          <w:spacing w:val="0"/>
          <w:w w:val="100"/>
          <w:rFonts/>
          <w:caps w:val="0"/>
        </w:rPr>
        <w:t>majorly</w:t>
      </w:r>
      <w:r w:rsidRPr="00FD7A7D">
        <w:rPr>
          <w:szCs w:val="24"/>
          <w:b w:val="0"/>
          <w:i w:val="0"/>
          <w:sz w:val="24"/>
          <w:spacing w:val="0"/>
          <w:w w:val="100"/>
          <w:rFonts/>
          <w:caps w:val="0"/>
        </w:rPr>
        <w:t> </w:t>
      </w:r>
      <w:r w:rsidRPr="00FD7A7D">
        <w:rPr>
          <w:szCs w:val="24"/>
          <w:b w:val="0"/>
          <w:i w:val="0"/>
          <w:sz w:val="24"/>
          <w:spacing w:val="0"/>
          <w:w w:val="100"/>
          <w:rFonts/>
          <w:caps w:val="0"/>
        </w:rPr>
        <w:t>feldspar,</w:t>
      </w:r>
      <w:r w:rsidRPr="00FD7A7D">
        <w:rPr>
          <w:szCs w:val="24"/>
          <w:b w:val="0"/>
          <w:i w:val="0"/>
          <w:sz w:val="24"/>
          <w:spacing w:val="0"/>
          <w:w w:val="100"/>
          <w:rFonts/>
          <w:caps w:val="0"/>
        </w:rPr>
        <w:t> </w:t>
      </w:r>
      <w:r w:rsidRPr="00FD7A7D">
        <w:rPr>
          <w:szCs w:val="24"/>
          <w:b w:val="0"/>
          <w:i w:val="0"/>
          <w:sz w:val="24"/>
          <w:spacing w:val="0"/>
          <w:w w:val="100"/>
          <w:rFonts/>
          <w:caps w:val="0"/>
        </w:rPr>
        <w:t>quartz</w:t>
      </w:r>
      <w:r w:rsidRPr="00FD7A7D">
        <w:rPr>
          <w:szCs w:val="24"/>
          <w:b w:val="0"/>
          <w:i w:val="0"/>
          <w:sz w:val="24"/>
          <w:spacing w:val="0"/>
          <w:w w:val="100"/>
          <w:rFonts/>
          <w:caps w:val="0"/>
        </w:rPr>
        <w:t> </w:t>
      </w:r>
      <w:r w:rsidRPr="00FD7A7D">
        <w:rPr>
          <w:szCs w:val="24"/>
          <w:b w:val="0"/>
          <w:i w:val="0"/>
          <w:sz w:val="24"/>
          <w:spacing w:val="0"/>
          <w:w w:val="100"/>
          <w:rFonts/>
          <w:caps w:val="0"/>
        </w:rPr>
        <w:t>and</w:t>
      </w:r>
      <w:r w:rsidRPr="00FD7A7D">
        <w:rPr>
          <w:szCs w:val="24"/>
          <w:b w:val="0"/>
          <w:i w:val="0"/>
          <w:sz w:val="24"/>
          <w:spacing w:val="0"/>
          <w:w w:val="100"/>
          <w:rFonts/>
          <w:caps w:val="0"/>
        </w:rPr>
        <w:t> </w:t>
      </w:r>
      <w:r w:rsidRPr="00FD7A7D">
        <w:rPr>
          <w:szCs w:val="24"/>
          <w:b w:val="0"/>
          <w:i w:val="0"/>
          <w:sz w:val="24"/>
          <w:spacing w:val="0"/>
          <w:w w:val="100"/>
          <w:rFonts/>
          <w:caps w:val="0"/>
        </w:rPr>
        <w:t>micas</w:t>
      </w:r>
      <w:r w:rsidRPr="00FD7A7D">
        <w:rPr>
          <w:szCs w:val="24"/>
          <w:b w:val="0"/>
          <w:i w:val="0"/>
          <w:sz w:val="24"/>
          <w:spacing w:val="0"/>
          <w:w w:val="100"/>
          <w:rFonts/>
          <w:caps w:val="0"/>
        </w:rPr>
        <w:t> </w:t>
      </w:r>
      <w:r w:rsidRPr="00FD7A7D">
        <w:rPr>
          <w:szCs w:val="24"/>
          <w:b w:val="0"/>
          <w:i w:val="0"/>
          <w:sz w:val="24"/>
          <w:spacing w:val="0"/>
          <w:w w:val="100"/>
          <w:rFonts/>
          <w:caps w:val="0"/>
        </w:rPr>
        <w:t>as</w:t>
      </w:r>
      <w:r w:rsidRPr="00FD7A7D">
        <w:rPr>
          <w:szCs w:val="24"/>
          <w:b w:val="0"/>
          <w:i w:val="0"/>
          <w:sz w:val="24"/>
          <w:spacing w:val="0"/>
          <w:w w:val="100"/>
          <w:rFonts/>
          <w:caps w:val="0"/>
        </w:rPr>
        <w:t> </w:t>
      </w:r>
      <w:r w:rsidRPr="00FD7A7D">
        <w:rPr>
          <w:szCs w:val="24"/>
          <w:b w:val="0"/>
          <w:i w:val="0"/>
          <w:sz w:val="24"/>
          <w:spacing w:val="0"/>
          <w:w w:val="100"/>
          <w:rFonts/>
          <w:caps w:val="0"/>
        </w:rPr>
        <w:t>characteristic</w:t>
      </w:r>
      <w:r w:rsidRPr="00FD7A7D">
        <w:rPr>
          <w:szCs w:val="24"/>
          <w:b w:val="0"/>
          <w:i w:val="0"/>
          <w:sz w:val="24"/>
          <w:spacing w:val="0"/>
          <w:w w:val="100"/>
          <w:rFonts/>
          <w:caps w:val="0"/>
        </w:rPr>
        <w:t> </w:t>
      </w:r>
      <w:r w:rsidRPr="00FD7A7D">
        <w:rPr>
          <w:szCs w:val="24"/>
          <w:b w:val="0"/>
          <w:i w:val="0"/>
          <w:sz w:val="24"/>
          <w:spacing w:val="0"/>
          <w:w w:val="100"/>
          <w:rFonts/>
          <w:caps w:val="0"/>
        </w:rPr>
        <w:t>of</w:t>
      </w:r>
      <w:r w:rsidRPr="00FD7A7D">
        <w:rPr>
          <w:szCs w:val="24"/>
          <w:b w:val="0"/>
          <w:i w:val="0"/>
          <w:sz w:val="24"/>
          <w:spacing w:val="0"/>
          <w:w w:val="100"/>
          <w:rFonts/>
          <w:caps w:val="0"/>
        </w:rPr>
        <w:t> </w:t>
      </w:r>
      <w:r w:rsidRPr="00FD7A7D">
        <w:rPr>
          <w:szCs w:val="24"/>
          <w:b w:val="0"/>
          <w:i w:val="0"/>
          <w:sz w:val="24"/>
          <w:spacing w:val="0"/>
          <w:w w:val="100"/>
          <w:rFonts/>
          <w:caps w:val="0"/>
        </w:rPr>
        <w:t>most</w:t>
      </w:r>
      <w:r w:rsidRPr="00FD7A7D">
        <w:rPr>
          <w:szCs w:val="24"/>
          <w:b w:val="0"/>
          <w:i w:val="0"/>
          <w:sz w:val="24"/>
          <w:spacing w:val="0"/>
          <w:w w:val="100"/>
          <w:rFonts/>
          <w:caps w:val="0"/>
        </w:rPr>
        <w:t> </w:t>
      </w:r>
      <w:r w:rsidRPr="00FD7A7D">
        <w:rPr>
          <w:szCs w:val="24"/>
          <w:b w:val="0"/>
          <w:i w:val="0"/>
          <w:sz w:val="24"/>
          <w:spacing w:val="0"/>
          <w:w w:val="100"/>
          <w:rFonts/>
          <w:caps w:val="0"/>
        </w:rPr>
        <w:t>igneous</w:t>
      </w:r>
      <w:r w:rsidRPr="00FD7A7D">
        <w:rPr>
          <w:szCs w:val="24"/>
          <w:b w:val="0"/>
          <w:i w:val="0"/>
          <w:sz w:val="24"/>
          <w:spacing w:val="0"/>
          <w:w w:val="100"/>
          <w:rFonts/>
          <w:caps w:val="0"/>
        </w:rPr>
        <w:t> </w:t>
      </w:r>
      <w:r w:rsidRPr="00FD7A7D">
        <w:rPr>
          <w:szCs w:val="24"/>
          <w:b w:val="0"/>
          <w:i w:val="0"/>
          <w:sz w:val="24"/>
          <w:spacing w:val="0"/>
          <w:w w:val="100"/>
          <w:rFonts/>
          <w:caps w:val="0"/>
        </w:rPr>
        <w:t>rocks,</w:t>
      </w:r>
      <w:r w:rsidRPr="00FD7A7D">
        <w:rPr>
          <w:szCs w:val="24"/>
          <w:b w:val="0"/>
          <w:i w:val="0"/>
          <w:sz w:val="24"/>
          <w:spacing w:val="0"/>
          <w:w w:val="100"/>
          <w:rFonts/>
          <w:caps w:val="0"/>
        </w:rPr>
        <w:t> </w:t>
      </w:r>
      <w:r w:rsidRPr="00FD7A7D">
        <w:rPr>
          <w:szCs w:val="24"/>
          <w:b w:val="0"/>
          <w:i w:val="0"/>
          <w:sz w:val="24"/>
          <w:spacing w:val="0"/>
          <w:w w:val="100"/>
          <w:rFonts/>
          <w:caps w:val="0"/>
        </w:rPr>
        <w:t>from</w:t>
      </w:r>
      <w:r w:rsidRPr="00FD7A7D">
        <w:rPr>
          <w:szCs w:val="24"/>
          <w:b w:val="0"/>
          <w:i w:val="0"/>
          <w:sz w:val="24"/>
          <w:spacing w:val="0"/>
          <w:w w:val="100"/>
          <w:rFonts/>
          <w:caps w:val="0"/>
        </w:rPr>
        <w:t> </w:t>
      </w:r>
      <w:r w:rsidRPr="00FD7A7D">
        <w:rPr>
          <w:szCs w:val="24"/>
          <w:b w:val="0"/>
          <w:i w:val="0"/>
          <w:sz w:val="24"/>
          <w:spacing w:val="0"/>
          <w:w w:val="100"/>
          <w:rFonts/>
          <w:caps w:val="0"/>
        </w:rPr>
        <w:t>the</w:t>
      </w:r>
      <w:r w:rsidRPr="00FD7A7D">
        <w:rPr>
          <w:szCs w:val="24"/>
          <w:b w:val="0"/>
          <w:i w:val="0"/>
          <w:sz w:val="24"/>
          <w:spacing w:val="0"/>
          <w:w w:val="100"/>
          <w:rFonts/>
          <w:caps w:val="0"/>
        </w:rPr>
        <w:t> </w:t>
      </w:r>
      <w:r w:rsidR="00EA21C7" w:rsidRPr="00FD7A7D">
        <w:rPr>
          <w:szCs w:val="24"/>
          <w:b w:val="0"/>
          <w:i w:val="0"/>
          <w:sz w:val="24"/>
          <w:spacing w:val="0"/>
          <w:w w:val="100"/>
          <w:rFonts/>
          <w:caps w:val="0"/>
        </w:rPr>
        <w:t>observations</w:t>
      </w:r>
      <w:r w:rsidR="0093181D" w:rsidRPr="00FD7A7D">
        <w:rPr>
          <w:szCs w:val="24"/>
          <w:b w:val="0"/>
          <w:i w:val="0"/>
          <w:sz w:val="24"/>
          <w:spacing w:val="0"/>
          <w:w w:val="100"/>
          <w:rFonts/>
          <w:caps w:val="0"/>
        </w:rPr>
        <w:t> </w:t>
      </w:r>
      <w:r w:rsidR="0093181D" w:rsidRPr="00FD7A7D">
        <w:rPr>
          <w:szCs w:val="24"/>
          <w:b w:val="0"/>
          <w:i w:val="0"/>
          <w:sz w:val="24"/>
          <w:spacing w:val="0"/>
          <w:w w:val="100"/>
          <w:rFonts/>
          <w:caps w:val="0"/>
        </w:rPr>
        <w:t>made</w:t>
      </w:r>
      <w:r w:rsidR="0093181D" w:rsidRPr="00FD7A7D">
        <w:rPr>
          <w:szCs w:val="24"/>
          <w:b w:val="0"/>
          <w:i w:val="0"/>
          <w:sz w:val="24"/>
          <w:spacing w:val="0"/>
          <w:w w:val="100"/>
          <w:rFonts/>
          <w:caps w:val="0"/>
        </w:rPr>
        <w:t> </w:t>
      </w:r>
      <w:r w:rsidR="0093181D" w:rsidRPr="00FD7A7D">
        <w:rPr>
          <w:szCs w:val="24"/>
          <w:b w:val="0"/>
          <w:i w:val="0"/>
          <w:sz w:val="24"/>
          <w:spacing w:val="0"/>
          <w:w w:val="100"/>
          <w:rFonts/>
          <w:caps w:val="0"/>
        </w:rPr>
        <w:t>on</w:t>
      </w:r>
      <w:r w:rsidR="0093181D" w:rsidRPr="00FD7A7D">
        <w:rPr>
          <w:szCs w:val="24"/>
          <w:b w:val="0"/>
          <w:i w:val="0"/>
          <w:sz w:val="24"/>
          <w:spacing w:val="0"/>
          <w:w w:val="100"/>
          <w:rFonts/>
          <w:caps w:val="0"/>
        </w:rPr>
        <w:t> </w:t>
      </w:r>
      <w:r w:rsidR="0093181D" w:rsidRPr="00FD7A7D">
        <w:rPr>
          <w:szCs w:val="24"/>
          <w:b w:val="0"/>
          <w:i w:val="0"/>
          <w:sz w:val="24"/>
          <w:spacing w:val="0"/>
          <w:w w:val="100"/>
          <w:rFonts/>
          <w:caps w:val="0"/>
        </w:rPr>
        <w:t>outcrops</w:t>
      </w:r>
      <w:r w:rsidR="0093181D" w:rsidRPr="00FD7A7D">
        <w:rPr>
          <w:szCs w:val="24"/>
          <w:b w:val="0"/>
          <w:i w:val="0"/>
          <w:sz w:val="24"/>
          <w:spacing w:val="0"/>
          <w:w w:val="100"/>
          <w:rFonts/>
          <w:caps w:val="0"/>
        </w:rPr>
        <w:t> </w:t>
      </w:r>
      <w:r w:rsidR="0093181D" w:rsidRPr="00FD7A7D">
        <w:rPr>
          <w:szCs w:val="24"/>
          <w:b w:val="0"/>
          <w:i w:val="0"/>
          <w:sz w:val="24"/>
          <w:spacing w:val="0"/>
          <w:w w:val="100"/>
          <w:rFonts/>
          <w:caps w:val="0"/>
        </w:rPr>
        <w:t>from</w:t>
      </w:r>
      <w:r w:rsidR="0093181D" w:rsidRPr="00FD7A7D">
        <w:rPr>
          <w:szCs w:val="24"/>
          <w:b w:val="0"/>
          <w:i w:val="0"/>
          <w:sz w:val="24"/>
          <w:spacing w:val="0"/>
          <w:w w:val="100"/>
          <w:rFonts/>
          <w:caps w:val="0"/>
        </w:rPr>
        <w:t> </w:t>
      </w:r>
      <w:r w:rsidR="0093181D" w:rsidRPr="00FD7A7D">
        <w:rPr>
          <w:szCs w:val="24"/>
          <w:b w:val="0"/>
          <w:i w:val="0"/>
          <w:sz w:val="24"/>
          <w:spacing w:val="0"/>
          <w:w w:val="100"/>
          <w:rFonts/>
          <w:caps w:val="0"/>
        </w:rPr>
        <w:t>all</w:t>
      </w:r>
      <w:r w:rsidR="0093181D" w:rsidRPr="00FD7A7D">
        <w:rPr>
          <w:szCs w:val="24"/>
          <w:b w:val="0"/>
          <w:i w:val="0"/>
          <w:sz w:val="24"/>
          <w:spacing w:val="0"/>
          <w:w w:val="100"/>
          <w:rFonts/>
          <w:caps w:val="0"/>
        </w:rPr>
        <w:t> </w:t>
      </w:r>
      <w:r w:rsidR="0093181D" w:rsidRPr="00FD7A7D">
        <w:rPr>
          <w:szCs w:val="24"/>
          <w:b w:val="0"/>
          <w:i w:val="0"/>
          <w:sz w:val="24"/>
          <w:spacing w:val="0"/>
          <w:w w:val="100"/>
          <w:rFonts/>
          <w:caps w:val="0"/>
        </w:rPr>
        <w:t>the</w:t>
      </w:r>
      <w:r w:rsidRPr="00FD7A7D">
        <w:rPr>
          <w:szCs w:val="24"/>
          <w:b w:val="0"/>
          <w:i w:val="0"/>
          <w:sz w:val="24"/>
          <w:spacing w:val="0"/>
          <w:w w:val="100"/>
          <w:rFonts/>
          <w:caps w:val="0"/>
        </w:rPr>
        <w:t> </w:t>
      </w:r>
      <w:r w:rsidRPr="00FD7A7D">
        <w:rPr>
          <w:szCs w:val="24"/>
          <w:b w:val="0"/>
          <w:i w:val="0"/>
          <w:sz w:val="24"/>
          <w:spacing w:val="0"/>
          <w:w w:val="100"/>
          <w:rFonts/>
          <w:caps w:val="0"/>
        </w:rPr>
        <w:t>outcrop</w:t>
      </w:r>
      <w:r w:rsidRPr="00FD7A7D">
        <w:rPr>
          <w:szCs w:val="24"/>
          <w:b w:val="0"/>
          <w:i w:val="0"/>
          <w:sz w:val="24"/>
          <w:spacing w:val="0"/>
          <w:w w:val="100"/>
          <w:rFonts/>
          <w:caps w:val="0"/>
        </w:rPr>
        <w:t>  </w:t>
      </w:r>
      <w:r w:rsidRPr="00FD7A7D">
        <w:rPr>
          <w:szCs w:val="24"/>
          <w:b w:val="0"/>
          <w:i w:val="0"/>
          <w:sz w:val="24"/>
          <w:spacing w:val="0"/>
          <w:w w:val="100"/>
          <w:rFonts/>
          <w:caps w:val="0"/>
        </w:rPr>
        <w:t>locations</w:t>
      </w:r>
      <w:r w:rsidRPr="00FD7A7D">
        <w:rPr>
          <w:szCs w:val="24"/>
          <w:b w:val="0"/>
          <w:i w:val="0"/>
          <w:sz w:val="24"/>
          <w:spacing w:val="0"/>
          <w:w w:val="100"/>
          <w:rFonts/>
          <w:caps w:val="0"/>
        </w:rPr>
        <w:t> </w:t>
      </w:r>
      <w:r w:rsidRPr="00FD7A7D">
        <w:rPr>
          <w:szCs w:val="24"/>
          <w:b w:val="0"/>
          <w:i w:val="0"/>
          <w:sz w:val="24"/>
          <w:spacing w:val="0"/>
          <w:w w:val="100"/>
          <w:rFonts/>
          <w:caps w:val="0"/>
        </w:rPr>
        <w:t>visited.</w:t>
      </w:r>
      <w:r w:rsidR="0093181D" w:rsidRPr="00FD7A7D">
        <w:rPr>
          <w:szCs w:val="24"/>
          <w:b w:val="0"/>
          <w:i w:val="0"/>
          <w:sz w:val="24"/>
          <w:spacing w:val="0"/>
          <w:w w:val="100"/>
          <w:rFonts/>
          <w:caps w:val="0"/>
        </w:rPr>
        <w:t> </w:t>
      </w:r>
      <w:r w:rsidR="0093181D" w:rsidRPr="00FD7A7D">
        <w:rPr>
          <w:szCs w:val="24"/>
          <w:b w:val="0"/>
          <w:i w:val="0"/>
          <w:sz w:val="24"/>
          <w:spacing w:val="0"/>
          <w:w w:val="100"/>
          <w:rFonts/>
          <w:caps w:val="0"/>
        </w:rPr>
        <w:t>The</w:t>
      </w:r>
      <w:r w:rsidR="0093181D" w:rsidRPr="00FD7A7D">
        <w:rPr>
          <w:szCs w:val="24"/>
          <w:b w:val="0"/>
          <w:i w:val="0"/>
          <w:sz w:val="24"/>
          <w:spacing w:val="0"/>
          <w:w w:val="100"/>
          <w:rFonts/>
          <w:caps w:val="0"/>
        </w:rPr>
        <w:t> </w:t>
      </w:r>
      <w:r w:rsidR="0093181D" w:rsidRPr="00FD7A7D">
        <w:rPr>
          <w:szCs w:val="24"/>
          <w:b w:val="0"/>
          <w:i w:val="0"/>
          <w:sz w:val="24"/>
          <w:spacing w:val="0"/>
          <w:w w:val="100"/>
          <w:rFonts/>
          <w:caps w:val="0"/>
        </w:rPr>
        <w:t>micas</w:t>
      </w:r>
      <w:r w:rsidR="0093181D" w:rsidRPr="00FD7A7D">
        <w:rPr>
          <w:szCs w:val="24"/>
          <w:b w:val="0"/>
          <w:i w:val="0"/>
          <w:sz w:val="24"/>
          <w:spacing w:val="0"/>
          <w:w w:val="100"/>
          <w:rFonts/>
          <w:caps w:val="0"/>
        </w:rPr>
        <w:t> </w:t>
      </w:r>
      <w:r w:rsidR="0093181D" w:rsidRPr="00FD7A7D">
        <w:rPr>
          <w:szCs w:val="24"/>
          <w:b w:val="0"/>
          <w:i w:val="0"/>
          <w:sz w:val="24"/>
          <w:spacing w:val="0"/>
          <w:w w:val="100"/>
          <w:rFonts/>
          <w:caps w:val="0"/>
        </w:rPr>
        <w:t>observed</w:t>
      </w:r>
      <w:r w:rsidR="0093181D" w:rsidRPr="00FD7A7D">
        <w:rPr>
          <w:szCs w:val="24"/>
          <w:b w:val="0"/>
          <w:i w:val="0"/>
          <w:sz w:val="24"/>
          <w:spacing w:val="0"/>
          <w:w w:val="100"/>
          <w:rFonts/>
          <w:caps w:val="0"/>
        </w:rPr>
        <w:t> </w:t>
      </w:r>
      <w:r w:rsidR="0093181D" w:rsidRPr="00FD7A7D">
        <w:rPr>
          <w:szCs w:val="24"/>
          <w:b w:val="0"/>
          <w:i w:val="0"/>
          <w:sz w:val="24"/>
          <w:spacing w:val="0"/>
          <w:w w:val="100"/>
          <w:rFonts/>
          <w:caps w:val="0"/>
        </w:rPr>
        <w:t>from</w:t>
      </w:r>
      <w:r w:rsidR="0093181D" w:rsidRPr="00FD7A7D">
        <w:rPr>
          <w:szCs w:val="24"/>
          <w:b w:val="0"/>
          <w:i w:val="0"/>
          <w:sz w:val="24"/>
          <w:spacing w:val="0"/>
          <w:w w:val="100"/>
          <w:rFonts/>
          <w:caps w:val="0"/>
        </w:rPr>
        <w:t> </w:t>
      </w:r>
      <w:r w:rsidR="0093181D" w:rsidRPr="00FD7A7D">
        <w:rPr>
          <w:szCs w:val="24"/>
          <w:b w:val="0"/>
          <w:i w:val="0"/>
          <w:sz w:val="24"/>
          <w:spacing w:val="0"/>
          <w:w w:val="100"/>
          <w:rFonts/>
          <w:caps w:val="0"/>
        </w:rPr>
        <w:t>the</w:t>
      </w:r>
      <w:r w:rsidR="0093181D" w:rsidRPr="00FD7A7D">
        <w:rPr>
          <w:szCs w:val="24"/>
          <w:b w:val="0"/>
          <w:i w:val="0"/>
          <w:sz w:val="24"/>
          <w:spacing w:val="0"/>
          <w:w w:val="100"/>
          <w:rFonts/>
          <w:caps w:val="0"/>
        </w:rPr>
        <w:t> </w:t>
      </w:r>
      <w:r w:rsidR="0093181D" w:rsidRPr="00FD7A7D">
        <w:rPr>
          <w:szCs w:val="24"/>
          <w:b w:val="0"/>
          <w:i w:val="0"/>
          <w:sz w:val="24"/>
          <w:spacing w:val="0"/>
          <w:w w:val="100"/>
          <w:rFonts/>
          <w:caps w:val="0"/>
        </w:rPr>
        <w:t>outcrrops</w:t>
      </w:r>
      <w:r w:rsidR="0093181D" w:rsidRPr="00FD7A7D">
        <w:rPr>
          <w:szCs w:val="24"/>
          <w:b w:val="0"/>
          <w:i w:val="0"/>
          <w:sz w:val="24"/>
          <w:spacing w:val="0"/>
          <w:w w:val="100"/>
          <w:rFonts/>
          <w:caps w:val="0"/>
        </w:rPr>
        <w:t> </w:t>
      </w:r>
      <w:r w:rsidR="0093181D" w:rsidRPr="00FD7A7D">
        <w:rPr>
          <w:szCs w:val="24"/>
          <w:b w:val="0"/>
          <w:i w:val="0"/>
          <w:sz w:val="24"/>
          <w:spacing w:val="0"/>
          <w:w w:val="100"/>
          <w:rFonts/>
          <w:caps w:val="0"/>
        </w:rPr>
        <w:t>are</w:t>
      </w:r>
      <w:r w:rsidR="0093181D" w:rsidRPr="00FD7A7D">
        <w:rPr>
          <w:szCs w:val="24"/>
          <w:b w:val="0"/>
          <w:i w:val="0"/>
          <w:sz w:val="24"/>
          <w:spacing w:val="0"/>
          <w:w w:val="100"/>
          <w:rFonts/>
          <w:caps w:val="0"/>
        </w:rPr>
        <w:t> </w:t>
      </w:r>
      <w:r w:rsidR="0093181D" w:rsidRPr="00FD7A7D">
        <w:rPr>
          <w:szCs w:val="24"/>
          <w:b w:val="0"/>
          <w:i w:val="0"/>
          <w:sz w:val="24"/>
          <w:spacing w:val="0"/>
          <w:w w:val="100"/>
          <w:rFonts/>
          <w:caps w:val="0"/>
        </w:rPr>
        <w:t>pred</w:t>
      </w:r>
      <w:r w:rsidRPr="00FD7A7D">
        <w:rPr>
          <w:szCs w:val="24"/>
          <w:b w:val="0"/>
          <w:i w:val="0"/>
          <w:sz w:val="24"/>
          <w:spacing w:val="0"/>
          <w:w w:val="100"/>
          <w:rFonts/>
          <w:caps w:val="0"/>
        </w:rPr>
        <w:t>ominathly</w:t>
      </w:r>
      <w:r w:rsidRPr="00FD7A7D">
        <w:rPr>
          <w:szCs w:val="24"/>
          <w:b w:val="0"/>
          <w:i w:val="0"/>
          <w:sz w:val="24"/>
          <w:spacing w:val="0"/>
          <w:w w:val="100"/>
          <w:rFonts/>
          <w:caps w:val="0"/>
        </w:rPr>
        <w:t> </w:t>
      </w:r>
      <w:r w:rsidRPr="00FD7A7D">
        <w:rPr>
          <w:szCs w:val="24"/>
          <w:b w:val="0"/>
          <w:i w:val="0"/>
          <w:sz w:val="24"/>
          <w:spacing w:val="0"/>
          <w:w w:val="100"/>
          <w:rFonts/>
          <w:caps w:val="0"/>
        </w:rPr>
        <w:t>biot</w:t>
      </w:r>
      <w:r w:rsidR="0093181D" w:rsidRPr="00FD7A7D">
        <w:rPr>
          <w:szCs w:val="24"/>
          <w:b w:val="0"/>
          <w:i w:val="0"/>
          <w:sz w:val="24"/>
          <w:spacing w:val="0"/>
          <w:w w:val="100"/>
          <w:rFonts/>
          <w:caps w:val="0"/>
        </w:rPr>
        <w:t>ite</w:t>
      </w:r>
      <w:r w:rsidR="0093181D" w:rsidRPr="00FD7A7D">
        <w:rPr>
          <w:szCs w:val="24"/>
          <w:b w:val="0"/>
          <w:i w:val="0"/>
          <w:sz w:val="24"/>
          <w:spacing w:val="0"/>
          <w:w w:val="100"/>
          <w:rFonts/>
          <w:caps w:val="0"/>
        </w:rPr>
        <w:t> </w:t>
      </w:r>
      <w:r w:rsidR="0093181D" w:rsidRPr="00FD7A7D">
        <w:rPr>
          <w:szCs w:val="24"/>
          <w:b w:val="0"/>
          <w:i w:val="0"/>
          <w:sz w:val="24"/>
          <w:spacing w:val="0"/>
          <w:w w:val="100"/>
          <w:rFonts/>
          <w:caps w:val="0"/>
        </w:rPr>
        <w:t>(datk</w:t>
      </w:r>
      <w:r w:rsidR="0093181D" w:rsidRPr="00FD7A7D">
        <w:rPr>
          <w:szCs w:val="24"/>
          <w:b w:val="0"/>
          <w:i w:val="0"/>
          <w:sz w:val="24"/>
          <w:spacing w:val="0"/>
          <w:w w:val="100"/>
          <w:rFonts/>
          <w:caps w:val="0"/>
        </w:rPr>
        <w:t> </w:t>
      </w:r>
      <w:r w:rsidR="0093181D" w:rsidRPr="00FD7A7D">
        <w:rPr>
          <w:szCs w:val="24"/>
          <w:b w:val="0"/>
          <w:i w:val="0"/>
          <w:sz w:val="24"/>
          <w:spacing w:val="0"/>
          <w:w w:val="100"/>
          <w:rFonts/>
          <w:caps w:val="0"/>
        </w:rPr>
        <w:t>colored)</w:t>
      </w:r>
      <w:r w:rsidR="0093181D" w:rsidRPr="00FD7A7D">
        <w:rPr>
          <w:szCs w:val="24"/>
          <w:b w:val="0"/>
          <w:i w:val="0"/>
          <w:sz w:val="24"/>
          <w:spacing w:val="0"/>
          <w:w w:val="100"/>
          <w:rFonts/>
          <w:caps w:val="0"/>
        </w:rPr>
        <w:t> </w:t>
      </w:r>
      <w:r w:rsidRPr="00FD7A7D">
        <w:rPr>
          <w:szCs w:val="24"/>
          <w:b w:val="0"/>
          <w:i w:val="0"/>
          <w:sz w:val="24"/>
          <w:spacing w:val="0"/>
          <w:w w:val="100"/>
          <w:rFonts/>
          <w:caps w:val="0"/>
        </w:rPr>
        <w:t>on</w:t>
      </w:r>
      <w:r w:rsidRPr="00FD7A7D">
        <w:rPr>
          <w:szCs w:val="24"/>
          <w:b w:val="0"/>
          <w:i w:val="0"/>
          <w:sz w:val="24"/>
          <w:spacing w:val="0"/>
          <w:w w:val="100"/>
          <w:rFonts/>
          <w:caps w:val="0"/>
        </w:rPr>
        <w:t> </w:t>
      </w:r>
      <w:r w:rsidRPr="00FD7A7D">
        <w:rPr>
          <w:szCs w:val="24"/>
          <w:b w:val="0"/>
          <w:i w:val="0"/>
          <w:sz w:val="24"/>
          <w:spacing w:val="0"/>
          <w:w w:val="100"/>
          <w:rFonts/>
          <w:caps w:val="0"/>
        </w:rPr>
        <w:t>the</w:t>
      </w:r>
      <w:r w:rsidRPr="00FD7A7D">
        <w:rPr>
          <w:szCs w:val="24"/>
          <w:b w:val="0"/>
          <w:i w:val="0"/>
          <w:sz w:val="24"/>
          <w:spacing w:val="0"/>
          <w:w w:val="100"/>
          <w:rFonts/>
          <w:caps w:val="0"/>
        </w:rPr>
        <w:t> </w:t>
      </w:r>
      <w:r w:rsidRPr="00FD7A7D">
        <w:rPr>
          <w:szCs w:val="24"/>
          <w:b w:val="0"/>
          <w:i w:val="0"/>
          <w:sz w:val="24"/>
          <w:spacing w:val="0"/>
          <w:w w:val="100"/>
          <w:rFonts/>
          <w:caps w:val="0"/>
        </w:rPr>
        <w:t>porphiritic</w:t>
      </w:r>
      <w:r w:rsidRPr="00FD7A7D">
        <w:rPr>
          <w:szCs w:val="24"/>
          <w:b w:val="0"/>
          <w:i w:val="0"/>
          <w:sz w:val="24"/>
          <w:spacing w:val="0"/>
          <w:w w:val="100"/>
          <w:rFonts/>
          <w:caps w:val="0"/>
        </w:rPr>
        <w:t> </w:t>
      </w:r>
      <w:r w:rsidRPr="00FD7A7D">
        <w:rPr>
          <w:szCs w:val="24"/>
          <w:b w:val="0"/>
          <w:i w:val="0"/>
          <w:sz w:val="24"/>
          <w:spacing w:val="0"/>
          <w:w w:val="100"/>
          <w:rFonts/>
          <w:caps w:val="0"/>
        </w:rPr>
        <w:t>granites,</w:t>
      </w:r>
      <w:r w:rsidRPr="00FD7A7D">
        <w:rPr>
          <w:szCs w:val="24"/>
          <w:b w:val="0"/>
          <w:i w:val="0"/>
          <w:sz w:val="24"/>
          <w:spacing w:val="0"/>
          <w:w w:val="100"/>
          <w:rFonts/>
          <w:caps w:val="0"/>
        </w:rPr>
        <w:t> </w:t>
      </w:r>
      <w:r w:rsidRPr="00FD7A7D">
        <w:rPr>
          <w:szCs w:val="24"/>
          <w:b w:val="0"/>
          <w:i w:val="0"/>
          <w:sz w:val="24"/>
          <w:spacing w:val="0"/>
          <w:w w:val="100"/>
          <w:rFonts/>
          <w:caps w:val="0"/>
        </w:rPr>
        <w:t>normal</w:t>
      </w:r>
      <w:r w:rsidRPr="00FD7A7D">
        <w:rPr>
          <w:szCs w:val="24"/>
          <w:b w:val="0"/>
          <w:i w:val="0"/>
          <w:sz w:val="24"/>
          <w:spacing w:val="0"/>
          <w:w w:val="100"/>
          <w:rFonts/>
          <w:caps w:val="0"/>
        </w:rPr>
        <w:t> </w:t>
      </w:r>
      <w:r w:rsidRPr="00FD7A7D">
        <w:rPr>
          <w:szCs w:val="24"/>
          <w:b w:val="0"/>
          <w:i w:val="0"/>
          <w:sz w:val="24"/>
          <w:spacing w:val="0"/>
          <w:w w:val="100"/>
          <w:rFonts/>
          <w:caps w:val="0"/>
        </w:rPr>
        <w:t>graites</w:t>
      </w:r>
      <w:r w:rsidRPr="00FD7A7D">
        <w:rPr>
          <w:szCs w:val="24"/>
          <w:b w:val="0"/>
          <w:i w:val="0"/>
          <w:sz w:val="24"/>
          <w:spacing w:val="0"/>
          <w:w w:val="100"/>
          <w:rFonts/>
          <w:caps w:val="0"/>
        </w:rPr>
        <w:t> </w:t>
      </w:r>
      <w:r w:rsidRPr="00FD7A7D">
        <w:rPr>
          <w:szCs w:val="24"/>
          <w:b w:val="0"/>
          <w:i w:val="0"/>
          <w:sz w:val="24"/>
          <w:spacing w:val="0"/>
          <w:w w:val="100"/>
          <w:rFonts/>
          <w:caps w:val="0"/>
        </w:rPr>
        <w:t>and</w:t>
      </w:r>
      <w:r w:rsidRPr="00FD7A7D">
        <w:rPr>
          <w:szCs w:val="24"/>
          <w:b w:val="0"/>
          <w:i w:val="0"/>
          <w:sz w:val="24"/>
          <w:spacing w:val="0"/>
          <w:w w:val="100"/>
          <w:rFonts/>
          <w:caps w:val="0"/>
        </w:rPr>
        <w:t> </w:t>
      </w:r>
      <w:r w:rsidRPr="00FD7A7D">
        <w:rPr>
          <w:szCs w:val="24"/>
          <w:b w:val="0"/>
          <w:i w:val="0"/>
          <w:sz w:val="24"/>
          <w:spacing w:val="0"/>
          <w:w w:val="100"/>
          <w:rFonts/>
          <w:caps w:val="0"/>
        </w:rPr>
        <w:t>gneiss.</w:t>
      </w:r>
      <w:r w:rsidRPr="00FD7A7D">
        <w:rPr>
          <w:szCs w:val="24"/>
          <w:b w:val="0"/>
          <w:i w:val="0"/>
          <w:sz w:val="24"/>
          <w:spacing w:val="0"/>
          <w:w w:val="100"/>
          <w:rFonts/>
          <w:caps w:val="0"/>
        </w:rPr>
        <w:t> </w:t>
      </w:r>
      <w:r w:rsidRPr="00FD7A7D">
        <w:rPr>
          <w:szCs w:val="24"/>
          <w:b w:val="0"/>
          <w:i w:val="0"/>
          <w:sz w:val="24"/>
          <w:spacing w:val="0"/>
          <w:w w:val="100"/>
          <w:rFonts/>
          <w:caps w:val="0"/>
        </w:rPr>
        <w:t>M</w:t>
      </w:r>
      <w:r w:rsidR="0093181D" w:rsidRPr="00FD7A7D">
        <w:rPr>
          <w:szCs w:val="24"/>
          <w:b w:val="0"/>
          <w:i w:val="0"/>
          <w:sz w:val="24"/>
          <w:spacing w:val="0"/>
          <w:w w:val="100"/>
          <w:rFonts/>
          <w:caps w:val="0"/>
        </w:rPr>
        <w:t>uscovite</w:t>
      </w:r>
      <w:r w:rsidR="0093181D" w:rsidRPr="00FD7A7D">
        <w:rPr>
          <w:szCs w:val="24"/>
          <w:b w:val="0"/>
          <w:i w:val="0"/>
          <w:sz w:val="24"/>
          <w:spacing w:val="0"/>
          <w:w w:val="100"/>
          <w:rFonts/>
          <w:caps w:val="0"/>
        </w:rPr>
        <w:t> </w:t>
      </w:r>
      <w:r w:rsidR="0093181D" w:rsidRPr="00FD7A7D">
        <w:rPr>
          <w:szCs w:val="24"/>
          <w:b w:val="0"/>
          <w:i w:val="0"/>
          <w:sz w:val="24"/>
          <w:spacing w:val="0"/>
          <w:w w:val="100"/>
          <w:rFonts/>
          <w:caps w:val="0"/>
        </w:rPr>
        <w:t>(light</w:t>
      </w:r>
      <w:r w:rsidR="0093181D" w:rsidRPr="00FD7A7D">
        <w:rPr>
          <w:szCs w:val="24"/>
          <w:b w:val="0"/>
          <w:i w:val="0"/>
          <w:sz w:val="24"/>
          <w:spacing w:val="0"/>
          <w:w w:val="100"/>
          <w:rFonts/>
          <w:caps w:val="0"/>
        </w:rPr>
        <w:t> </w:t>
      </w:r>
      <w:r w:rsidR="0093181D" w:rsidRPr="00FD7A7D">
        <w:rPr>
          <w:szCs w:val="24"/>
          <w:b w:val="0"/>
          <w:i w:val="0"/>
          <w:sz w:val="24"/>
          <w:spacing w:val="0"/>
          <w:w w:val="100"/>
          <w:rFonts/>
          <w:caps w:val="0"/>
        </w:rPr>
        <w:t>colour</w:t>
      </w:r>
      <w:r w:rsidRPr="00FD7A7D">
        <w:rPr>
          <w:szCs w:val="24"/>
          <w:b w:val="0"/>
          <w:i w:val="0"/>
          <w:sz w:val="24"/>
          <w:spacing w:val="0"/>
          <w:w w:val="100"/>
          <w:rFonts/>
          <w:caps w:val="0"/>
        </w:rPr>
        <w:t>ed)</w:t>
      </w:r>
      <w:r w:rsidRPr="00FD7A7D">
        <w:rPr>
          <w:szCs w:val="24"/>
          <w:b w:val="0"/>
          <w:i w:val="0"/>
          <w:sz w:val="24"/>
          <w:spacing w:val="0"/>
          <w:w w:val="100"/>
          <w:rFonts/>
          <w:caps w:val="0"/>
        </w:rPr>
        <w:t> </w:t>
      </w:r>
      <w:r w:rsidRPr="00FD7A7D">
        <w:rPr>
          <w:szCs w:val="24"/>
          <w:b w:val="0"/>
          <w:i w:val="0"/>
          <w:sz w:val="24"/>
          <w:spacing w:val="0"/>
          <w:w w:val="100"/>
          <w:rFonts/>
          <w:caps w:val="0"/>
        </w:rPr>
        <w:t>were</w:t>
      </w:r>
      <w:r w:rsidRPr="00FD7A7D">
        <w:rPr>
          <w:szCs w:val="24"/>
          <w:b w:val="0"/>
          <w:i w:val="0"/>
          <w:sz w:val="24"/>
          <w:spacing w:val="0"/>
          <w:w w:val="100"/>
          <w:rFonts/>
          <w:caps w:val="0"/>
        </w:rPr>
        <w:t> </w:t>
      </w:r>
      <w:r w:rsidRPr="00FD7A7D">
        <w:rPr>
          <w:szCs w:val="24"/>
          <w:b w:val="0"/>
          <w:i w:val="0"/>
          <w:sz w:val="24"/>
          <w:spacing w:val="0"/>
          <w:w w:val="100"/>
          <w:rFonts/>
          <w:caps w:val="0"/>
        </w:rPr>
        <w:t>observed</w:t>
      </w:r>
      <w:r w:rsidRPr="00FD7A7D">
        <w:rPr>
          <w:szCs w:val="24"/>
          <w:b w:val="0"/>
          <w:i w:val="0"/>
          <w:sz w:val="24"/>
          <w:spacing w:val="0"/>
          <w:w w:val="100"/>
          <w:rFonts/>
          <w:caps w:val="0"/>
        </w:rPr>
        <w:t> </w:t>
      </w:r>
      <w:r w:rsidRPr="00FD7A7D">
        <w:rPr>
          <w:szCs w:val="24"/>
          <w:b w:val="0"/>
          <w:i w:val="0"/>
          <w:sz w:val="24"/>
          <w:spacing w:val="0"/>
          <w:w w:val="100"/>
          <w:rFonts/>
          <w:caps w:val="0"/>
        </w:rPr>
        <w:t>in</w:t>
      </w:r>
      <w:r w:rsidRPr="00FD7A7D">
        <w:rPr>
          <w:szCs w:val="24"/>
          <w:b w:val="0"/>
          <w:i w:val="0"/>
          <w:sz w:val="24"/>
          <w:spacing w:val="0"/>
          <w:w w:val="100"/>
          <w:rFonts/>
          <w:caps w:val="0"/>
        </w:rPr>
        <w:t> </w:t>
      </w:r>
      <w:r w:rsidRPr="00FD7A7D">
        <w:rPr>
          <w:szCs w:val="24"/>
          <w:b w:val="0"/>
          <w:i w:val="0"/>
          <w:sz w:val="24"/>
          <w:spacing w:val="0"/>
          <w:w w:val="100"/>
          <w:rFonts/>
          <w:caps w:val="0"/>
        </w:rPr>
        <w:t>weathered</w:t>
      </w:r>
      <w:r w:rsidRPr="00FD7A7D">
        <w:rPr>
          <w:szCs w:val="24"/>
          <w:b w:val="0"/>
          <w:i w:val="0"/>
          <w:sz w:val="24"/>
          <w:spacing w:val="0"/>
          <w:w w:val="100"/>
          <w:rFonts/>
          <w:caps w:val="0"/>
        </w:rPr>
        <w:t> </w:t>
      </w:r>
      <w:r w:rsidRPr="00FD7A7D">
        <w:rPr>
          <w:szCs w:val="24"/>
          <w:b w:val="0"/>
          <w:i w:val="0"/>
          <w:sz w:val="24"/>
          <w:spacing w:val="0"/>
          <w:w w:val="100"/>
          <w:rFonts/>
          <w:caps w:val="0"/>
        </w:rPr>
        <w:t>gneiss</w:t>
      </w:r>
      <w:r w:rsidRPr="00FD7A7D">
        <w:rPr>
          <w:szCs w:val="24"/>
          <w:b w:val="0"/>
          <w:i w:val="0"/>
          <w:sz w:val="24"/>
          <w:spacing w:val="0"/>
          <w:w w:val="100"/>
          <w:rFonts/>
          <w:caps w:val="0"/>
        </w:rPr>
        <w:t> </w:t>
      </w:r>
      <w:r w:rsidRPr="00FD7A7D">
        <w:rPr>
          <w:szCs w:val="24"/>
          <w:b w:val="0"/>
          <w:i w:val="0"/>
          <w:sz w:val="24"/>
          <w:spacing w:val="0"/>
          <w:w w:val="100"/>
          <w:rFonts/>
          <w:caps w:val="0"/>
        </w:rPr>
        <w:t>w</w:t>
      </w:r>
      <w:r w:rsidR="0093181D" w:rsidRPr="00FD7A7D">
        <w:rPr>
          <w:szCs w:val="24"/>
          <w:b w:val="0"/>
          <w:i w:val="0"/>
          <w:sz w:val="24"/>
          <w:spacing w:val="0"/>
          <w:w w:val="100"/>
          <w:rFonts/>
          <w:caps w:val="0"/>
        </w:rPr>
        <w:t>ith</w:t>
      </w:r>
      <w:r w:rsidR="0093181D" w:rsidRPr="00FD7A7D">
        <w:rPr>
          <w:szCs w:val="24"/>
          <w:b w:val="0"/>
          <w:i w:val="0"/>
          <w:sz w:val="24"/>
          <w:spacing w:val="0"/>
          <w:w w:val="100"/>
          <w:rFonts/>
          <w:caps w:val="0"/>
        </w:rPr>
        <w:t> </w:t>
      </w:r>
      <w:r w:rsidR="0093181D" w:rsidRPr="00FD7A7D">
        <w:rPr>
          <w:szCs w:val="24"/>
          <w:b w:val="0"/>
          <w:i w:val="0"/>
          <w:sz w:val="24"/>
          <w:spacing w:val="0"/>
          <w:w w:val="100"/>
          <w:rFonts/>
          <w:caps w:val="0"/>
        </w:rPr>
        <w:t>characteristic</w:t>
      </w:r>
      <w:r w:rsidR="0093181D" w:rsidRPr="00FD7A7D">
        <w:rPr>
          <w:szCs w:val="24"/>
          <w:b w:val="0"/>
          <w:i w:val="0"/>
          <w:sz w:val="24"/>
          <w:spacing w:val="0"/>
          <w:w w:val="100"/>
          <w:rFonts/>
          <w:caps w:val="0"/>
        </w:rPr>
        <w:t> </w:t>
      </w:r>
      <w:r w:rsidR="0093181D" w:rsidRPr="00FD7A7D">
        <w:rPr>
          <w:szCs w:val="24"/>
          <w:b w:val="0"/>
          <w:i w:val="0"/>
          <w:sz w:val="24"/>
          <w:spacing w:val="0"/>
          <w:w w:val="100"/>
          <w:rFonts/>
          <w:caps w:val="0"/>
        </w:rPr>
        <w:t>luster</w:t>
      </w:r>
      <w:r w:rsidR="0093181D" w:rsidRPr="00FD7A7D">
        <w:rPr>
          <w:szCs w:val="24"/>
          <w:b w:val="0"/>
          <w:i w:val="0"/>
          <w:sz w:val="24"/>
          <w:spacing w:val="0"/>
          <w:w w:val="100"/>
          <w:rFonts/>
          <w:caps w:val="0"/>
        </w:rPr>
        <w:t> </w:t>
      </w:r>
      <w:r w:rsidR="0093181D" w:rsidRPr="00FD7A7D">
        <w:rPr>
          <w:szCs w:val="24"/>
          <w:b w:val="0"/>
          <w:i w:val="0"/>
          <w:sz w:val="24"/>
          <w:spacing w:val="0"/>
          <w:w w:val="100"/>
          <w:rFonts/>
          <w:caps w:val="0"/>
        </w:rPr>
        <w:t>under</w:t>
      </w:r>
      <w:r w:rsidR="0093181D" w:rsidRPr="00FD7A7D">
        <w:rPr>
          <w:szCs w:val="24"/>
          <w:b w:val="0"/>
          <w:i w:val="0"/>
          <w:sz w:val="24"/>
          <w:spacing w:val="0"/>
          <w:w w:val="100"/>
          <w:rFonts/>
          <w:caps w:val="0"/>
        </w:rPr>
        <w:t> </w:t>
      </w:r>
      <w:r w:rsidR="0093181D" w:rsidRPr="00FD7A7D">
        <w:rPr>
          <w:szCs w:val="24"/>
          <w:b w:val="0"/>
          <w:i w:val="0"/>
          <w:sz w:val="24"/>
          <w:spacing w:val="0"/>
          <w:w w:val="100"/>
          <w:rFonts/>
          <w:caps w:val="0"/>
        </w:rPr>
        <w:t>sunlight</w:t>
      </w:r>
      <w:r>
        <w:rPr>
          <w:szCs w:val="24"/>
          <w:b w:val="0"/>
          <w:i w:val="0"/>
          <w:sz w:val="24"/>
          <w:spacing w:val="0"/>
          <w:w w:val="100"/>
          <w:rFonts/>
          <w:caps w:val="0"/>
        </w:rPr>
        <w:t>.</w:t>
      </w:r>
    </w:p>
    <w:p w14:paraId="44F434B2" w14:textId="77777777" w:rsidR="0093181D" w:rsidRPr="00EA21C7" w:rsidRDefault="0093181D" w:rsidP="006F4DE1">
      <w:pPr>
        <w:spacing w:before="0" w:beforeAutospacing="0" w:after="160" w:afterAutospacing="0" w:lineRule="auto" w:line="360"/>
        <w:rPr>
          <w:szCs w:val="24"/>
          <w:bCs/>
          <w:b w:val="1"/>
          <w:i w:val="0"/>
          <w:sz w:val="24"/>
          <w:spacing w:val="0"/>
          <w:w w:val="100"/>
          <w:rFonts/>
          <w:caps w:val="0"/>
        </w:rPr>
        <w:snapToGrid w:val="0"/>
        <w:textAlignment w:val="baseline"/>
      </w:pPr>
      <w:r w:rsidRPr="00EA21C7">
        <w:rPr>
          <w:szCs w:val="24"/>
          <w:bCs/>
          <w:b w:val="1"/>
          <w:i w:val="0"/>
          <w:sz w:val="24"/>
          <w:spacing w:val="0"/>
          <w:w w:val="100"/>
          <w:rFonts/>
          <w:caps w:val="0"/>
        </w:rPr>
        <w:t>4.1.4</w:t>
      </w:r>
      <w:r w:rsidRPr="00EA21C7">
        <w:rPr>
          <w:szCs w:val="24"/>
          <w:bCs/>
          <w:b w:val="1"/>
          <w:i w:val="0"/>
          <w:sz w:val="24"/>
          <w:spacing w:val="0"/>
          <w:w w:val="100"/>
          <w:rFonts/>
          <w:caps w:val="0"/>
        </w:rPr>
        <w:t> </w:t>
      </w:r>
      <w:r w:rsidRPr="00EA21C7">
        <w:rPr>
          <w:szCs w:val="24"/>
          <w:bCs/>
          <w:b w:val="1"/>
          <w:i w:val="0"/>
          <w:sz w:val="24"/>
          <w:spacing w:val="0"/>
          <w:w w:val="100"/>
          <w:rFonts/>
          <w:caps w:val="0"/>
        </w:rPr>
        <w:t>TEXTURES</w:t>
      </w:r>
    </w:p>
    <w:p w14:paraId="679672AB" w14:textId="77777777" w:rsidR="0093181D" w:rsidRPr="00C115EF" w:rsidRDefault="001B75EA" w:rsidP="00FD7A7D">
      <w:pPr>
        <w:spacing w:before="0" w:beforeAutospacing="0" w:after="160" w:afterAutospacing="0" w:lineRule="auto" w:line="360"/>
        <w:rPr>
          <w:szCs w:val="24"/>
          <w:b w:val="0"/>
          <w:i w:val="0"/>
          <w:color w:val="000000"/>
          <w:sz w:val="24"/>
          <w:spacing w:val="0"/>
          <w:w w:val="100"/>
          <w:rFonts/>
          <w:caps w:val="0"/>
        </w:rPr>
        <w:snapToGrid w:val="0"/>
        <w:textAlignment w:val="baseline"/>
      </w:pPr>
      <w:r>
        <w:rPr>
          <w:szCs w:val="24"/>
          <w:b w:val="0"/>
          <w:i w:val="0"/>
          <w:color w:val="000000"/>
          <w:sz w:val="24"/>
          <w:spacing w:val="0"/>
          <w:w w:val="100"/>
          <w:rFonts/>
          <w:caps w:val="0"/>
        </w:rPr>
        <w:t>P</w:t>
      </w:r>
      <w:r w:rsidR="00FD7A7D" w:rsidRPr="00C115EF">
        <w:rPr>
          <w:szCs w:val="24"/>
          <w:b w:val="0"/>
          <w:i w:val="0"/>
          <w:color w:val="000000"/>
          <w:sz w:val="24"/>
          <w:spacing w:val="0"/>
          <w:w w:val="100"/>
          <w:rFonts/>
          <w:caps w:val="0"/>
        </w:rPr>
        <w:t>orphyritic</w:t>
      </w:r>
      <w:r w:rsidR="00FD7A7D" w:rsidRPr="00C115EF">
        <w:rPr>
          <w:szCs w:val="24"/>
          <w:b w:val="0"/>
          <w:i w:val="0"/>
          <w:color w:val="000000"/>
          <w:sz w:val="24"/>
          <w:spacing w:val="0"/>
          <w:w w:val="100"/>
          <w:rFonts/>
          <w:caps w:val="0"/>
        </w:rPr>
        <w:t> </w:t>
      </w:r>
      <w:r w:rsidR="00FD7A7D" w:rsidRPr="00C115EF">
        <w:rPr>
          <w:szCs w:val="24"/>
          <w:b w:val="0"/>
          <w:i w:val="0"/>
          <w:color w:val="000000"/>
          <w:sz w:val="24"/>
          <w:spacing w:val="0"/>
          <w:w w:val="100"/>
          <w:rFonts/>
          <w:caps w:val="0"/>
        </w:rPr>
        <w:t>textures</w:t>
      </w:r>
      <w:r w:rsidR="00FD7A7D" w:rsidRPr="00C115EF">
        <w:rPr>
          <w:szCs w:val="24"/>
          <w:b w:val="0"/>
          <w:i w:val="0"/>
          <w:color w:val="000000"/>
          <w:sz w:val="24"/>
          <w:spacing w:val="0"/>
          <w:w w:val="100"/>
          <w:rFonts/>
          <w:caps w:val="0"/>
        </w:rPr>
        <w:t> </w:t>
      </w:r>
      <w:r w:rsidR="00FD7A7D" w:rsidRPr="00C115EF">
        <w:rPr>
          <w:szCs w:val="24"/>
          <w:b w:val="0"/>
          <w:i w:val="0"/>
          <w:color w:val="000000"/>
          <w:sz w:val="24"/>
          <w:spacing w:val="0"/>
          <w:w w:val="100"/>
          <w:rFonts/>
          <w:caps w:val="0"/>
        </w:rPr>
        <w:t>(large</w:t>
      </w:r>
      <w:r w:rsidR="00FD7A7D" w:rsidRPr="00C115EF">
        <w:rPr>
          <w:szCs w:val="24"/>
          <w:b w:val="0"/>
          <w:i w:val="0"/>
          <w:color w:val="000000"/>
          <w:sz w:val="24"/>
          <w:spacing w:val="0"/>
          <w:w w:val="100"/>
          <w:rFonts/>
          <w:caps w:val="0"/>
        </w:rPr>
        <w:t> </w:t>
      </w:r>
      <w:r w:rsidR="00FD7A7D" w:rsidRPr="00C115EF">
        <w:rPr>
          <w:szCs w:val="24"/>
          <w:b w:val="0"/>
          <w:i w:val="0"/>
          <w:color w:val="000000"/>
          <w:sz w:val="24"/>
          <w:spacing w:val="0"/>
          <w:w w:val="100"/>
          <w:rFonts/>
          <w:caps w:val="0"/>
        </w:rPr>
        <w:t>grain</w:t>
      </w:r>
      <w:r w:rsidR="00FD7A7D" w:rsidRPr="00C115EF">
        <w:rPr>
          <w:szCs w:val="24"/>
          <w:b w:val="0"/>
          <w:i w:val="0"/>
          <w:color w:val="000000"/>
          <w:sz w:val="24"/>
          <w:spacing w:val="0"/>
          <w:w w:val="100"/>
          <w:rFonts/>
          <w:caps w:val="0"/>
        </w:rPr>
        <w:t> </w:t>
      </w:r>
      <w:r w:rsidR="00FD7A7D" w:rsidRPr="00C115EF">
        <w:rPr>
          <w:szCs w:val="24"/>
          <w:b w:val="0"/>
          <w:i w:val="0"/>
          <w:color w:val="000000"/>
          <w:sz w:val="24"/>
          <w:spacing w:val="0"/>
          <w:w w:val="100"/>
          <w:rFonts/>
          <w:caps w:val="0"/>
        </w:rPr>
        <w:t>phenocrysts</w:t>
      </w:r>
      <w:r w:rsidR="00FD7A7D" w:rsidRPr="00C115EF">
        <w:rPr>
          <w:szCs w:val="24"/>
          <w:b w:val="0"/>
          <w:i w:val="0"/>
          <w:color w:val="000000"/>
          <w:sz w:val="24"/>
          <w:spacing w:val="0"/>
          <w:w w:val="100"/>
          <w:rFonts/>
          <w:caps w:val="0"/>
        </w:rPr>
        <w:t> </w:t>
      </w:r>
      <w:r w:rsidR="00FD7A7D" w:rsidRPr="00C115EF">
        <w:rPr>
          <w:szCs w:val="24"/>
          <w:b w:val="0"/>
          <w:i w:val="0"/>
          <w:color w:val="000000"/>
          <w:sz w:val="24"/>
          <w:spacing w:val="0"/>
          <w:w w:val="100"/>
          <w:rFonts/>
          <w:caps w:val="0"/>
        </w:rPr>
        <w:t>within</w:t>
      </w:r>
      <w:r w:rsidR="00FD7A7D" w:rsidRPr="00C115EF">
        <w:rPr>
          <w:szCs w:val="24"/>
          <w:b w:val="0"/>
          <w:i w:val="0"/>
          <w:color w:val="000000"/>
          <w:sz w:val="24"/>
          <w:spacing w:val="0"/>
          <w:w w:val="100"/>
          <w:rFonts/>
          <w:caps w:val="0"/>
        </w:rPr>
        <w:t> </w:t>
      </w:r>
      <w:r w:rsidR="00FD7A7D" w:rsidRPr="00C115EF">
        <w:rPr>
          <w:szCs w:val="24"/>
          <w:b w:val="0"/>
          <w:i w:val="0"/>
          <w:color w:val="000000"/>
          <w:sz w:val="24"/>
          <w:spacing w:val="0"/>
          <w:w w:val="100"/>
          <w:rFonts/>
          <w:caps w:val="0"/>
        </w:rPr>
        <w:t>a</w:t>
      </w:r>
      <w:r w:rsidR="00FD7A7D" w:rsidRPr="00C115EF">
        <w:rPr>
          <w:szCs w:val="24"/>
          <w:b w:val="0"/>
          <w:i w:val="0"/>
          <w:color w:val="000000"/>
          <w:sz w:val="24"/>
          <w:spacing w:val="0"/>
          <w:w w:val="100"/>
          <w:rFonts/>
          <w:caps w:val="0"/>
        </w:rPr>
        <w:t> </w:t>
      </w:r>
      <w:r w:rsidR="00FD7A7D" w:rsidRPr="00C115EF">
        <w:rPr>
          <w:szCs w:val="24"/>
          <w:b w:val="0"/>
          <w:i w:val="0"/>
          <w:color w:val="000000"/>
          <w:sz w:val="24"/>
          <w:spacing w:val="0"/>
          <w:w w:val="100"/>
          <w:rFonts/>
          <w:caps w:val="0"/>
        </w:rPr>
        <w:t>background</w:t>
      </w:r>
      <w:r w:rsidR="00FD7A7D" w:rsidRPr="00C115EF">
        <w:rPr>
          <w:szCs w:val="24"/>
          <w:b w:val="0"/>
          <w:i w:val="0"/>
          <w:color w:val="000000"/>
          <w:sz w:val="24"/>
          <w:spacing w:val="0"/>
          <w:w w:val="100"/>
          <w:rFonts/>
          <w:caps w:val="0"/>
        </w:rPr>
        <w:t> </w:t>
      </w:r>
      <w:r w:rsidR="00FD7A7D" w:rsidRPr="00C115EF">
        <w:rPr>
          <w:szCs w:val="24"/>
          <w:b w:val="0"/>
          <w:i w:val="0"/>
          <w:color w:val="000000"/>
          <w:sz w:val="24"/>
          <w:spacing w:val="0"/>
          <w:w w:val="100"/>
          <w:rFonts/>
          <w:caps w:val="0"/>
        </w:rPr>
        <w:t>of</w:t>
      </w:r>
      <w:r w:rsidR="00FD7A7D" w:rsidRPr="00C115EF">
        <w:rPr>
          <w:szCs w:val="24"/>
          <w:b w:val="0"/>
          <w:i w:val="0"/>
          <w:color w:val="000000"/>
          <w:sz w:val="24"/>
          <w:spacing w:val="0"/>
          <w:w w:val="100"/>
          <w:rFonts/>
          <w:caps w:val="0"/>
        </w:rPr>
        <w:t> </w:t>
      </w:r>
      <w:r w:rsidR="00FD7A7D" w:rsidRPr="00C115EF">
        <w:rPr>
          <w:szCs w:val="24"/>
          <w:b w:val="0"/>
          <w:i w:val="0"/>
          <w:color w:val="000000"/>
          <w:sz w:val="24"/>
          <w:spacing w:val="0"/>
          <w:w w:val="100"/>
          <w:rFonts/>
          <w:caps w:val="0"/>
        </w:rPr>
        <w:t>fine</w:t>
      </w:r>
      <w:r w:rsidR="00FD7A7D" w:rsidRPr="00C115EF">
        <w:rPr>
          <w:szCs w:val="24"/>
          <w:b w:val="0"/>
          <w:i w:val="0"/>
          <w:color w:val="000000"/>
          <w:sz w:val="24"/>
          <w:spacing w:val="0"/>
          <w:w w:val="100"/>
          <w:rFonts/>
          <w:caps w:val="0"/>
        </w:rPr>
        <w:t> </w:t>
      </w:r>
      <w:r w:rsidR="00FD7A7D" w:rsidRPr="00C115EF">
        <w:rPr>
          <w:szCs w:val="24"/>
          <w:b w:val="0"/>
          <w:i w:val="0"/>
          <w:color w:val="000000"/>
          <w:sz w:val="24"/>
          <w:spacing w:val="0"/>
          <w:w w:val="100"/>
          <w:rFonts/>
          <w:caps w:val="0"/>
        </w:rPr>
        <w:t>grained</w:t>
      </w:r>
      <w:r w:rsidR="00FD7A7D" w:rsidRPr="00C115EF">
        <w:rPr>
          <w:szCs w:val="24"/>
          <w:b w:val="0"/>
          <w:i w:val="0"/>
          <w:color w:val="000000"/>
          <w:sz w:val="24"/>
          <w:spacing w:val="0"/>
          <w:w w:val="100"/>
          <w:rFonts/>
          <w:caps w:val="0"/>
        </w:rPr>
        <w:t> </w:t>
      </w:r>
      <w:r w:rsidR="00FD7A7D" w:rsidRPr="00C115EF">
        <w:rPr>
          <w:szCs w:val="24"/>
          <w:b w:val="0"/>
          <w:i w:val="0"/>
          <w:color w:val="000000"/>
          <w:sz w:val="24"/>
          <w:spacing w:val="0"/>
          <w:w w:val="100"/>
          <w:rFonts/>
          <w:caps w:val="0"/>
        </w:rPr>
        <w:t>matrix)</w:t>
      </w:r>
      <w:r w:rsidR="00C115EF" w:rsidRPr="00C115EF">
        <w:rPr>
          <w:szCs w:val="24"/>
          <w:b w:val="0"/>
          <w:i w:val="0"/>
          <w:color w:val="000000"/>
          <w:sz w:val="24"/>
          <w:spacing w:val="0"/>
          <w:w w:val="100"/>
          <w:rFonts/>
          <w:caps w:val="0"/>
        </w:rPr>
        <w:t> </w:t>
      </w:r>
      <w:r w:rsidR="00C115EF" w:rsidRPr="00C115EF">
        <w:rPr>
          <w:szCs w:val="24"/>
          <w:b w:val="0"/>
          <w:i w:val="0"/>
          <w:color w:val="000000"/>
          <w:sz w:val="24"/>
          <w:spacing w:val="0"/>
          <w:w w:val="100"/>
          <w:rFonts/>
          <w:caps w:val="0"/>
        </w:rPr>
        <w:t>make</w:t>
      </w:r>
      <w:r w:rsidR="00C115EF" w:rsidRPr="00C115EF">
        <w:rPr>
          <w:szCs w:val="24"/>
          <w:b w:val="0"/>
          <w:i w:val="0"/>
          <w:color w:val="000000"/>
          <w:sz w:val="24"/>
          <w:spacing w:val="0"/>
          <w:w w:val="100"/>
          <w:rFonts/>
          <w:caps w:val="0"/>
        </w:rPr>
        <w:t> </w:t>
      </w:r>
      <w:r w:rsidR="00C115EF" w:rsidRPr="00C115EF">
        <w:rPr>
          <w:szCs w:val="24"/>
          <w:b w:val="0"/>
          <w:i w:val="0"/>
          <w:color w:val="000000"/>
          <w:sz w:val="24"/>
          <w:spacing w:val="0"/>
          <w:w w:val="100"/>
          <w:rFonts/>
          <w:caps w:val="0"/>
        </w:rPr>
        <w:t>up</w:t>
      </w:r>
      <w:r w:rsidR="00C115EF" w:rsidRPr="00C115EF">
        <w:rPr>
          <w:szCs w:val="24"/>
          <w:b w:val="0"/>
          <w:i w:val="0"/>
          <w:color w:val="000000"/>
          <w:sz w:val="24"/>
          <w:spacing w:val="0"/>
          <w:w w:val="100"/>
          <w:rFonts/>
          <w:caps w:val="0"/>
        </w:rPr>
        <w:t> </w:t>
      </w:r>
      <w:r w:rsidR="00C115EF" w:rsidRPr="00C115EF">
        <w:rPr>
          <w:szCs w:val="24"/>
          <w:b w:val="0"/>
          <w:i w:val="0"/>
          <w:color w:val="000000"/>
          <w:sz w:val="24"/>
          <w:spacing w:val="0"/>
          <w:w w:val="100"/>
          <w:rFonts/>
          <w:caps w:val="0"/>
        </w:rPr>
        <w:t>the</w:t>
      </w:r>
      <w:r w:rsidR="00C115EF" w:rsidRPr="00C115EF">
        <w:rPr>
          <w:szCs w:val="24"/>
          <w:b w:val="0"/>
          <w:i w:val="0"/>
          <w:color w:val="000000"/>
          <w:sz w:val="24"/>
          <w:spacing w:val="0"/>
          <w:w w:val="100"/>
          <w:rFonts/>
          <w:caps w:val="0"/>
        </w:rPr>
        <w:t> </w:t>
      </w:r>
      <w:r w:rsidR="00C115EF" w:rsidRPr="00C115EF">
        <w:rPr>
          <w:szCs w:val="24"/>
          <w:b w:val="0"/>
          <w:i w:val="0"/>
          <w:color w:val="000000"/>
          <w:sz w:val="24"/>
          <w:spacing w:val="0"/>
          <w:w w:val="100"/>
          <w:rFonts/>
          <w:caps w:val="0"/>
        </w:rPr>
        <w:t>fabric</w:t>
      </w:r>
      <w:r w:rsidR="00C115EF" w:rsidRPr="00C115EF">
        <w:rPr>
          <w:szCs w:val="24"/>
          <w:b w:val="0"/>
          <w:i w:val="0"/>
          <w:color w:val="000000"/>
          <w:sz w:val="24"/>
          <w:spacing w:val="0"/>
          <w:w w:val="100"/>
          <w:rFonts/>
          <w:caps w:val="0"/>
        </w:rPr>
        <w:t> </w:t>
      </w:r>
      <w:r w:rsidR="00C115EF" w:rsidRPr="00C115EF">
        <w:rPr>
          <w:szCs w:val="24"/>
          <w:b w:val="0"/>
          <w:i w:val="0"/>
          <w:color w:val="000000"/>
          <w:sz w:val="24"/>
          <w:spacing w:val="0"/>
          <w:w w:val="100"/>
          <w:rFonts/>
          <w:caps w:val="0"/>
        </w:rPr>
        <w:t>of</w:t>
      </w:r>
      <w:r w:rsidR="00C115EF" w:rsidRPr="00C115EF">
        <w:rPr>
          <w:szCs w:val="24"/>
          <w:b w:val="0"/>
          <w:i w:val="0"/>
          <w:color w:val="000000"/>
          <w:sz w:val="24"/>
          <w:spacing w:val="0"/>
          <w:w w:val="100"/>
          <w:rFonts/>
          <w:caps w:val="0"/>
        </w:rPr>
        <w:t> </w:t>
      </w:r>
      <w:r w:rsidR="00C115EF" w:rsidRPr="00C115EF">
        <w:rPr>
          <w:szCs w:val="24"/>
          <w:b w:val="0"/>
          <w:i w:val="0"/>
          <w:color w:val="000000"/>
          <w:sz w:val="24"/>
          <w:spacing w:val="0"/>
          <w:w w:val="100"/>
          <w:rFonts/>
          <w:caps w:val="0"/>
        </w:rPr>
        <w:t>the</w:t>
      </w:r>
      <w:r w:rsidR="0093181D" w:rsidRPr="00C115EF">
        <w:rPr>
          <w:szCs w:val="24"/>
          <w:b w:val="0"/>
          <w:i w:val="0"/>
          <w:color w:val="000000"/>
          <w:sz w:val="24"/>
          <w:spacing w:val="0"/>
          <w:w w:val="100"/>
          <w:rFonts/>
          <w:caps w:val="0"/>
        </w:rPr>
        <w:t> </w:t>
      </w:r>
      <w:r w:rsidR="0093181D" w:rsidRPr="00C115EF">
        <w:rPr>
          <w:szCs w:val="24"/>
          <w:b w:val="0"/>
          <w:i w:val="0"/>
          <w:color w:val="000000"/>
          <w:sz w:val="24"/>
          <w:spacing w:val="0"/>
          <w:w w:val="100"/>
          <w:rFonts/>
          <w:caps w:val="0"/>
        </w:rPr>
        <w:t>granitic</w:t>
      </w:r>
      <w:r w:rsidR="0093181D" w:rsidRPr="00C115EF">
        <w:rPr>
          <w:szCs w:val="24"/>
          <w:b w:val="0"/>
          <w:i w:val="0"/>
          <w:color w:val="000000"/>
          <w:sz w:val="24"/>
          <w:spacing w:val="0"/>
          <w:w w:val="100"/>
          <w:rFonts/>
          <w:caps w:val="0"/>
        </w:rPr>
        <w:t> </w:t>
      </w:r>
      <w:r w:rsidR="0093181D" w:rsidRPr="00C115EF">
        <w:rPr>
          <w:szCs w:val="24"/>
          <w:b w:val="0"/>
          <w:i w:val="0"/>
          <w:color w:val="000000"/>
          <w:sz w:val="24"/>
          <w:spacing w:val="0"/>
          <w:w w:val="100"/>
          <w:rFonts/>
          <w:caps w:val="0"/>
        </w:rPr>
        <w:t>intrusi</w:t>
      </w:r>
      <w:r w:rsidR="00C115EF" w:rsidRPr="00C115EF">
        <w:rPr>
          <w:szCs w:val="24"/>
          <w:b w:val="0"/>
          <w:i w:val="0"/>
          <w:color w:val="000000"/>
          <w:sz w:val="24"/>
          <w:spacing w:val="0"/>
          <w:w w:val="100"/>
          <w:rFonts/>
          <w:caps w:val="0"/>
        </w:rPr>
        <w:t>ons</w:t>
      </w:r>
      <w:r w:rsidR="00C115EF" w:rsidRPr="00C115EF">
        <w:rPr>
          <w:szCs w:val="24"/>
          <w:b w:val="0"/>
          <w:i w:val="0"/>
          <w:color w:val="000000"/>
          <w:sz w:val="24"/>
          <w:spacing w:val="0"/>
          <w:w w:val="100"/>
          <w:rFonts/>
          <w:caps w:val="0"/>
        </w:rPr>
        <w:t> </w:t>
      </w:r>
      <w:r w:rsidR="00C115EF" w:rsidRPr="00C115EF">
        <w:rPr>
          <w:szCs w:val="24"/>
          <w:b w:val="0"/>
          <w:i w:val="0"/>
          <w:color w:val="000000"/>
          <w:sz w:val="24"/>
          <w:spacing w:val="0"/>
          <w:w w:val="100"/>
          <w:rFonts/>
          <w:caps w:val="0"/>
        </w:rPr>
        <w:t>.The</w:t>
      </w:r>
      <w:r w:rsidR="00C115EF" w:rsidRPr="00C115EF">
        <w:rPr>
          <w:szCs w:val="24"/>
          <w:b w:val="0"/>
          <w:i w:val="0"/>
          <w:color w:val="000000"/>
          <w:sz w:val="24"/>
          <w:spacing w:val="0"/>
          <w:w w:val="100"/>
          <w:rFonts/>
          <w:caps w:val="0"/>
        </w:rPr>
        <w:t> </w:t>
      </w:r>
      <w:r w:rsidR="00C115EF" w:rsidRPr="00C115EF">
        <w:rPr>
          <w:szCs w:val="24"/>
          <w:b w:val="0"/>
          <w:i w:val="0"/>
          <w:color w:val="000000"/>
          <w:sz w:val="24"/>
          <w:spacing w:val="0"/>
          <w:w w:val="100"/>
          <w:rFonts/>
          <w:caps w:val="0"/>
        </w:rPr>
        <w:t>presence</w:t>
      </w:r>
      <w:r w:rsidR="00C115EF" w:rsidRPr="00C115EF">
        <w:rPr>
          <w:szCs w:val="24"/>
          <w:b w:val="0"/>
          <w:i w:val="0"/>
          <w:color w:val="000000"/>
          <w:sz w:val="24"/>
          <w:spacing w:val="0"/>
          <w:w w:val="100"/>
          <w:rFonts/>
          <w:caps w:val="0"/>
        </w:rPr>
        <w:t> </w:t>
      </w:r>
      <w:r w:rsidR="00C115EF" w:rsidRPr="00C115EF">
        <w:rPr>
          <w:szCs w:val="24"/>
          <w:b w:val="0"/>
          <w:i w:val="0"/>
          <w:color w:val="000000"/>
          <w:sz w:val="24"/>
          <w:spacing w:val="0"/>
          <w:w w:val="100"/>
          <w:rFonts/>
          <w:caps w:val="0"/>
        </w:rPr>
        <w:t>of</w:t>
      </w:r>
      <w:r w:rsidR="00C115EF" w:rsidRPr="00C115EF">
        <w:rPr>
          <w:szCs w:val="24"/>
          <w:b w:val="0"/>
          <w:i w:val="0"/>
          <w:color w:val="000000"/>
          <w:sz w:val="24"/>
          <w:spacing w:val="0"/>
          <w:w w:val="100"/>
          <w:rFonts/>
          <w:caps w:val="0"/>
        </w:rPr>
        <w:t> </w:t>
      </w:r>
      <w:r w:rsidR="00C115EF" w:rsidRPr="00C115EF">
        <w:rPr>
          <w:szCs w:val="24"/>
          <w:b w:val="0"/>
          <w:i w:val="0"/>
          <w:color w:val="000000"/>
          <w:sz w:val="24"/>
          <w:spacing w:val="0"/>
          <w:w w:val="100"/>
          <w:rFonts/>
          <w:caps w:val="0"/>
        </w:rPr>
        <w:t>xeoliths</w:t>
      </w:r>
      <w:r w:rsidR="00C115EF" w:rsidRPr="00C115EF">
        <w:rPr>
          <w:szCs w:val="24"/>
          <w:b w:val="0"/>
          <w:i w:val="0"/>
          <w:color w:val="000000"/>
          <w:sz w:val="24"/>
          <w:spacing w:val="0"/>
          <w:w w:val="100"/>
          <w:rFonts/>
          <w:caps w:val="0"/>
        </w:rPr>
        <w:t> </w:t>
      </w:r>
      <w:r w:rsidR="00C115EF" w:rsidRPr="00C115EF">
        <w:rPr>
          <w:szCs w:val="24"/>
          <w:b w:val="0"/>
          <w:i w:val="0"/>
          <w:color w:val="000000"/>
          <w:sz w:val="24"/>
          <w:spacing w:val="0"/>
          <w:w w:val="100"/>
          <w:rFonts/>
          <w:caps w:val="0"/>
        </w:rPr>
        <w:t>were</w:t>
      </w:r>
      <w:r w:rsidR="00C115EF" w:rsidRPr="00C115EF">
        <w:rPr>
          <w:szCs w:val="24"/>
          <w:b w:val="0"/>
          <w:i w:val="0"/>
          <w:color w:val="000000"/>
          <w:sz w:val="24"/>
          <w:spacing w:val="0"/>
          <w:w w:val="100"/>
          <w:rFonts/>
          <w:caps w:val="0"/>
        </w:rPr>
        <w:t> </w:t>
      </w:r>
      <w:r w:rsidR="00C115EF" w:rsidRPr="00C115EF">
        <w:rPr>
          <w:szCs w:val="24"/>
          <w:b w:val="0"/>
          <w:i w:val="0"/>
          <w:color w:val="000000"/>
          <w:sz w:val="24"/>
          <w:spacing w:val="0"/>
          <w:w w:val="100"/>
          <w:rFonts/>
          <w:caps w:val="0"/>
        </w:rPr>
        <w:t>also</w:t>
      </w:r>
      <w:r w:rsidR="00C115EF" w:rsidRPr="00C115EF">
        <w:rPr>
          <w:szCs w:val="24"/>
          <w:b w:val="0"/>
          <w:i w:val="0"/>
          <w:color w:val="000000"/>
          <w:sz w:val="24"/>
          <w:spacing w:val="0"/>
          <w:w w:val="100"/>
          <w:rFonts/>
          <w:caps w:val="0"/>
        </w:rPr>
        <w:t> </w:t>
      </w:r>
      <w:r w:rsidR="00C115EF" w:rsidRPr="00C115EF">
        <w:rPr>
          <w:szCs w:val="24"/>
          <w:b w:val="0"/>
          <w:i w:val="0"/>
          <w:color w:val="000000"/>
          <w:sz w:val="24"/>
          <w:spacing w:val="0"/>
          <w:w w:val="100"/>
          <w:rFonts/>
          <w:caps w:val="0"/>
        </w:rPr>
        <w:t>pronounced</w:t>
      </w:r>
      <w:r w:rsidR="00C115EF" w:rsidRPr="00C115EF">
        <w:rPr>
          <w:szCs w:val="24"/>
          <w:b w:val="0"/>
          <w:i w:val="0"/>
          <w:color w:val="000000"/>
          <w:sz w:val="24"/>
          <w:spacing w:val="0"/>
          <w:w w:val="100"/>
          <w:rFonts/>
          <w:caps w:val="0"/>
        </w:rPr>
        <w:t> </w:t>
      </w:r>
      <w:r w:rsidR="00C115EF" w:rsidRPr="00C115EF">
        <w:rPr>
          <w:szCs w:val="24"/>
          <w:b w:val="0"/>
          <w:i w:val="0"/>
          <w:color w:val="000000"/>
          <w:sz w:val="24"/>
          <w:spacing w:val="0"/>
          <w:w w:val="100"/>
          <w:rFonts/>
          <w:caps w:val="0"/>
        </w:rPr>
        <w:t>in</w:t>
      </w:r>
      <w:r w:rsidR="00C115EF" w:rsidRPr="00C115EF">
        <w:rPr>
          <w:szCs w:val="24"/>
          <w:b w:val="0"/>
          <w:i w:val="0"/>
          <w:color w:val="000000"/>
          <w:sz w:val="24"/>
          <w:spacing w:val="0"/>
          <w:w w:val="100"/>
          <w:rFonts/>
          <w:caps w:val="0"/>
        </w:rPr>
        <w:t> </w:t>
      </w:r>
      <w:r w:rsidR="00C115EF" w:rsidRPr="00C115EF">
        <w:rPr>
          <w:szCs w:val="24"/>
          <w:b w:val="0"/>
          <w:i w:val="0"/>
          <w:color w:val="000000"/>
          <w:sz w:val="24"/>
          <w:spacing w:val="0"/>
          <w:w w:val="100"/>
          <w:rFonts/>
          <w:caps w:val="0"/>
        </w:rPr>
        <w:t>most</w:t>
      </w:r>
      <w:r w:rsidR="00C115EF" w:rsidRPr="00C115EF">
        <w:rPr>
          <w:szCs w:val="24"/>
          <w:b w:val="0"/>
          <w:i w:val="0"/>
          <w:color w:val="000000"/>
          <w:sz w:val="24"/>
          <w:spacing w:val="0"/>
          <w:w w:val="100"/>
          <w:rFonts/>
          <w:caps w:val="0"/>
        </w:rPr>
        <w:t> </w:t>
      </w:r>
      <w:r w:rsidR="00C115EF" w:rsidRPr="00C115EF">
        <w:rPr>
          <w:szCs w:val="24"/>
          <w:b w:val="0"/>
          <w:i w:val="0"/>
          <w:color w:val="000000"/>
          <w:sz w:val="24"/>
          <w:spacing w:val="0"/>
          <w:w w:val="100"/>
          <w:rFonts/>
          <w:caps w:val="0"/>
        </w:rPr>
        <w:t>of</w:t>
      </w:r>
      <w:r w:rsidR="00C115EF" w:rsidRPr="00C115EF">
        <w:rPr>
          <w:szCs w:val="24"/>
          <w:b w:val="0"/>
          <w:i w:val="0"/>
          <w:color w:val="000000"/>
          <w:sz w:val="24"/>
          <w:spacing w:val="0"/>
          <w:w w:val="100"/>
          <w:rFonts/>
          <w:caps w:val="0"/>
        </w:rPr>
        <w:t> </w:t>
      </w:r>
      <w:r w:rsidR="00C115EF" w:rsidRPr="00C115EF">
        <w:rPr>
          <w:szCs w:val="24"/>
          <w:b w:val="0"/>
          <w:i w:val="0"/>
          <w:color w:val="000000"/>
          <w:sz w:val="24"/>
          <w:spacing w:val="0"/>
          <w:w w:val="100"/>
          <w:rFonts/>
          <w:caps w:val="0"/>
        </w:rPr>
        <w:t>the</w:t>
      </w:r>
      <w:r w:rsidR="00C115EF" w:rsidRPr="00C115EF">
        <w:rPr>
          <w:szCs w:val="24"/>
          <w:b w:val="0"/>
          <w:i w:val="0"/>
          <w:color w:val="000000"/>
          <w:sz w:val="24"/>
          <w:spacing w:val="0"/>
          <w:w w:val="100"/>
          <w:rFonts/>
          <w:caps w:val="0"/>
        </w:rPr>
        <w:t> </w:t>
      </w:r>
      <w:r w:rsidR="00C115EF" w:rsidRPr="00C115EF">
        <w:rPr>
          <w:szCs w:val="24"/>
          <w:b w:val="0"/>
          <w:i w:val="0"/>
          <w:color w:val="000000"/>
          <w:sz w:val="24"/>
          <w:spacing w:val="0"/>
          <w:w w:val="100"/>
          <w:rFonts/>
          <w:caps w:val="0"/>
        </w:rPr>
        <w:t>porphiritic</w:t>
      </w:r>
      <w:r w:rsidR="00C115EF" w:rsidRPr="00C115EF">
        <w:rPr>
          <w:szCs w:val="24"/>
          <w:b w:val="0"/>
          <w:i w:val="0"/>
          <w:color w:val="000000"/>
          <w:sz w:val="24"/>
          <w:spacing w:val="0"/>
          <w:w w:val="100"/>
          <w:rFonts/>
          <w:caps w:val="0"/>
        </w:rPr>
        <w:t> </w:t>
      </w:r>
      <w:r w:rsidR="00C115EF" w:rsidRPr="00C115EF">
        <w:rPr>
          <w:szCs w:val="24"/>
          <w:b w:val="0"/>
          <w:i w:val="0"/>
          <w:color w:val="000000"/>
          <w:sz w:val="24"/>
          <w:spacing w:val="0"/>
          <w:w w:val="100"/>
          <w:rFonts/>
          <w:caps w:val="0"/>
        </w:rPr>
        <w:t>granites</w:t>
      </w:r>
      <w:r w:rsidR="00C115EF" w:rsidRPr="00C115EF">
        <w:rPr>
          <w:szCs w:val="24"/>
          <w:b w:val="0"/>
          <w:i w:val="0"/>
          <w:color w:val="000000"/>
          <w:sz w:val="24"/>
          <w:spacing w:val="0"/>
          <w:w w:val="100"/>
          <w:rFonts/>
          <w:caps w:val="0"/>
        </w:rPr>
        <w:t> </w:t>
      </w:r>
      <w:r w:rsidR="00C115EF" w:rsidRPr="00C115EF">
        <w:rPr>
          <w:szCs w:val="24"/>
          <w:b w:val="0"/>
          <w:i w:val="0"/>
          <w:color w:val="000000"/>
          <w:sz w:val="24"/>
          <w:spacing w:val="0"/>
          <w:w w:val="100"/>
          <w:rFonts/>
          <w:caps w:val="0"/>
        </w:rPr>
        <w:t>observed.</w:t>
      </w:r>
      <w:r w:rsidR="00C115EF" w:rsidRPr="00C115EF">
        <w:rPr>
          <w:szCs w:val="24"/>
          <w:b w:val="0"/>
          <w:i w:val="0"/>
          <w:color w:val="000000"/>
          <w:sz w:val="24"/>
          <w:spacing w:val="0"/>
          <w:w w:val="100"/>
          <w:rFonts/>
          <w:caps w:val="0"/>
        </w:rPr>
        <w:t> </w:t>
      </w:r>
      <w:r w:rsidR="00C115EF" w:rsidRPr="00C115EF">
        <w:rPr>
          <w:szCs w:val="24"/>
          <w:b w:val="0"/>
          <w:i w:val="0"/>
          <w:color w:val="000000"/>
          <w:sz w:val="24"/>
          <w:spacing w:val="0"/>
          <w:w w:val="100"/>
          <w:rFonts/>
          <w:caps w:val="0"/>
        </w:rPr>
        <w:t>Moreover,it</w:t>
      </w:r>
      <w:r w:rsidR="00C115EF" w:rsidRPr="00C115EF">
        <w:rPr>
          <w:szCs w:val="24"/>
          <w:b w:val="0"/>
          <w:i w:val="0"/>
          <w:color w:val="000000"/>
          <w:sz w:val="24"/>
          <w:spacing w:val="0"/>
          <w:w w:val="100"/>
          <w:rFonts/>
          <w:caps w:val="0"/>
        </w:rPr>
        <w:t> </w:t>
      </w:r>
      <w:r w:rsidR="00C115EF" w:rsidRPr="00C115EF">
        <w:rPr>
          <w:szCs w:val="24"/>
          <w:b w:val="0"/>
          <w:i w:val="0"/>
          <w:color w:val="000000"/>
          <w:sz w:val="24"/>
          <w:spacing w:val="0"/>
          <w:w w:val="100"/>
          <w:rFonts/>
          <w:caps w:val="0"/>
        </w:rPr>
        <w:t>was</w:t>
      </w:r>
      <w:r w:rsidR="00C115EF" w:rsidRPr="00C115EF">
        <w:rPr>
          <w:szCs w:val="24"/>
          <w:b w:val="0"/>
          <w:i w:val="0"/>
          <w:color w:val="000000"/>
          <w:sz w:val="24"/>
          <w:spacing w:val="0"/>
          <w:w w:val="100"/>
          <w:rFonts/>
          <w:caps w:val="0"/>
        </w:rPr>
        <w:t> </w:t>
      </w:r>
      <w:r w:rsidR="00C115EF" w:rsidRPr="00C115EF">
        <w:rPr>
          <w:szCs w:val="24"/>
          <w:b w:val="0"/>
          <w:i w:val="0"/>
          <w:color w:val="000000"/>
          <w:sz w:val="24"/>
          <w:spacing w:val="0"/>
          <w:w w:val="100"/>
          <w:rFonts/>
          <w:caps w:val="0"/>
        </w:rPr>
        <w:t>observed</w:t>
      </w:r>
      <w:r w:rsidR="00C115EF" w:rsidRPr="00C115EF">
        <w:rPr>
          <w:szCs w:val="24"/>
          <w:b w:val="0"/>
          <w:i w:val="0"/>
          <w:color w:val="000000"/>
          <w:sz w:val="24"/>
          <w:spacing w:val="0"/>
          <w:w w:val="100"/>
          <w:rFonts/>
          <w:caps w:val="0"/>
        </w:rPr>
        <w:t> </w:t>
      </w:r>
      <w:r w:rsidR="00C115EF" w:rsidRPr="00C115EF">
        <w:rPr>
          <w:szCs w:val="24"/>
          <w:b w:val="0"/>
          <w:i w:val="0"/>
          <w:color w:val="000000"/>
          <w:sz w:val="24"/>
          <w:spacing w:val="0"/>
          <w:w w:val="100"/>
          <w:rFonts/>
          <w:caps w:val="0"/>
        </w:rPr>
        <w:t>that</w:t>
      </w:r>
      <w:r w:rsidR="00C115EF" w:rsidRPr="00C115EF">
        <w:rPr>
          <w:szCs w:val="24"/>
          <w:b w:val="0"/>
          <w:i w:val="0"/>
          <w:color w:val="000000"/>
          <w:sz w:val="24"/>
          <w:spacing w:val="0"/>
          <w:w w:val="100"/>
          <w:rFonts/>
          <w:caps w:val="0"/>
        </w:rPr>
        <w:t> </w:t>
      </w:r>
      <w:r w:rsidR="00C115EF" w:rsidRPr="00C115EF">
        <w:rPr>
          <w:szCs w:val="24"/>
          <w:b w:val="0"/>
          <w:i w:val="0"/>
          <w:color w:val="000000"/>
          <w:sz w:val="24"/>
          <w:spacing w:val="0"/>
          <w:w w:val="100"/>
          <w:rFonts/>
          <w:caps w:val="0"/>
        </w:rPr>
        <w:t>most</w:t>
      </w:r>
      <w:r w:rsidR="00C115EF" w:rsidRPr="00C115EF">
        <w:rPr>
          <w:szCs w:val="24"/>
          <w:b w:val="0"/>
          <w:i w:val="0"/>
          <w:color w:val="000000"/>
          <w:sz w:val="24"/>
          <w:spacing w:val="0"/>
          <w:w w:val="100"/>
          <w:rFonts/>
          <w:caps w:val="0"/>
        </w:rPr>
        <w:t> </w:t>
      </w:r>
      <w:r w:rsidR="00C115EF" w:rsidRPr="00C115EF">
        <w:rPr>
          <w:szCs w:val="24"/>
          <w:b w:val="0"/>
          <w:i w:val="0"/>
          <w:color w:val="000000"/>
          <w:sz w:val="24"/>
          <w:spacing w:val="0"/>
          <w:w w:val="100"/>
          <w:rFonts/>
          <w:caps w:val="0"/>
        </w:rPr>
        <w:t>of</w:t>
      </w:r>
      <w:r w:rsidR="00C115EF" w:rsidRPr="00C115EF">
        <w:rPr>
          <w:szCs w:val="24"/>
          <w:b w:val="0"/>
          <w:i w:val="0"/>
          <w:color w:val="000000"/>
          <w:sz w:val="24"/>
          <w:spacing w:val="0"/>
          <w:w w:val="100"/>
          <w:rFonts/>
          <w:caps w:val="0"/>
        </w:rPr>
        <w:t> </w:t>
      </w:r>
      <w:r w:rsidR="00C115EF" w:rsidRPr="00C115EF">
        <w:rPr>
          <w:szCs w:val="24"/>
          <w:b w:val="0"/>
          <w:i w:val="0"/>
          <w:color w:val="000000"/>
          <w:sz w:val="24"/>
          <w:spacing w:val="0"/>
          <w:w w:val="100"/>
          <w:rFonts/>
          <w:caps w:val="0"/>
        </w:rPr>
        <w:t>the</w:t>
      </w:r>
      <w:r>
        <w:rPr>
          <w:szCs w:val="24"/>
          <w:b w:val="0"/>
          <w:i w:val="0"/>
          <w:color w:val="000000"/>
          <w:sz w:val="24"/>
          <w:spacing w:val="0"/>
          <w:w w:val="100"/>
          <w:rFonts/>
          <w:caps w:val="0"/>
        </w:rPr>
        <w:t> </w:t>
      </w:r>
      <w:r w:rsidR="0093181D" w:rsidRPr="00C115EF">
        <w:rPr>
          <w:szCs w:val="24"/>
          <w:b w:val="0"/>
          <w:i w:val="0"/>
          <w:color w:val="000000"/>
          <w:sz w:val="24"/>
          <w:spacing w:val="0"/>
          <w:w w:val="100"/>
          <w:rFonts/>
          <w:caps w:val="0"/>
        </w:rPr>
        <w:t>phenocryts</w:t>
      </w:r>
      <w:r w:rsidR="0093181D" w:rsidRPr="00C115EF">
        <w:rPr>
          <w:szCs w:val="24"/>
          <w:b w:val="0"/>
          <w:i w:val="0"/>
          <w:color w:val="000000"/>
          <w:sz w:val="24"/>
          <w:spacing w:val="0"/>
          <w:w w:val="100"/>
          <w:rFonts/>
          <w:caps w:val="0"/>
        </w:rPr>
        <w:t> </w:t>
      </w:r>
      <w:r w:rsidR="0093181D" w:rsidRPr="00C115EF">
        <w:rPr>
          <w:szCs w:val="24"/>
          <w:b w:val="0"/>
          <w:i w:val="0"/>
          <w:color w:val="000000"/>
          <w:sz w:val="24"/>
          <w:spacing w:val="0"/>
          <w:w w:val="100"/>
          <w:rFonts/>
          <w:caps w:val="0"/>
        </w:rPr>
        <w:t>are</w:t>
      </w:r>
      <w:r w:rsidR="0093181D" w:rsidRPr="00C115EF">
        <w:rPr>
          <w:szCs w:val="24"/>
          <w:b w:val="0"/>
          <w:i w:val="0"/>
          <w:color w:val="000000"/>
          <w:sz w:val="24"/>
          <w:spacing w:val="0"/>
          <w:w w:val="100"/>
          <w:rFonts/>
          <w:caps w:val="0"/>
        </w:rPr>
        <w:t> </w:t>
      </w:r>
      <w:r w:rsidR="0093181D" w:rsidRPr="00C115EF">
        <w:rPr>
          <w:szCs w:val="24"/>
          <w:b w:val="0"/>
          <w:i w:val="0"/>
          <w:color w:val="000000"/>
          <w:sz w:val="24"/>
          <w:spacing w:val="0"/>
          <w:w w:val="100"/>
          <w:rFonts/>
          <w:caps w:val="0"/>
        </w:rPr>
        <w:t>elonagated</w:t>
      </w:r>
      <w:r w:rsidR="0093181D" w:rsidRPr="00C115EF">
        <w:rPr>
          <w:szCs w:val="24"/>
          <w:b w:val="0"/>
          <w:i w:val="0"/>
          <w:color w:val="000000"/>
          <w:sz w:val="24"/>
          <w:spacing w:val="0"/>
          <w:w w:val="100"/>
          <w:rFonts/>
          <w:caps w:val="0"/>
        </w:rPr>
        <w:t> </w:t>
      </w:r>
      <w:r w:rsidR="0093181D" w:rsidRPr="00C115EF">
        <w:rPr>
          <w:szCs w:val="24"/>
          <w:b w:val="0"/>
          <w:i w:val="0"/>
          <w:color w:val="000000"/>
          <w:sz w:val="24"/>
          <w:spacing w:val="0"/>
          <w:w w:val="100"/>
          <w:rFonts/>
          <w:caps w:val="0"/>
        </w:rPr>
        <w:t>or</w:t>
      </w:r>
      <w:r w:rsidR="0093181D" w:rsidRPr="00C115EF">
        <w:rPr>
          <w:szCs w:val="24"/>
          <w:b w:val="0"/>
          <w:i w:val="0"/>
          <w:color w:val="000000"/>
          <w:sz w:val="24"/>
          <w:spacing w:val="0"/>
          <w:w w:val="100"/>
          <w:rFonts/>
          <w:caps w:val="0"/>
        </w:rPr>
        <w:t> </w:t>
      </w:r>
      <w:r w:rsidR="0093181D" w:rsidRPr="00C115EF">
        <w:rPr>
          <w:szCs w:val="24"/>
          <w:b w:val="0"/>
          <w:i w:val="0"/>
          <w:color w:val="000000"/>
          <w:sz w:val="24"/>
          <w:spacing w:val="0"/>
          <w:w w:val="100"/>
          <w:rFonts/>
          <w:caps w:val="0"/>
        </w:rPr>
        <w:t>stretched</w:t>
      </w:r>
      <w:r w:rsidR="0093181D" w:rsidRPr="00C115EF">
        <w:rPr>
          <w:szCs w:val="24"/>
          <w:b w:val="0"/>
          <w:i w:val="0"/>
          <w:color w:val="000000"/>
          <w:sz w:val="24"/>
          <w:spacing w:val="0"/>
          <w:w w:val="100"/>
          <w:rFonts/>
          <w:caps w:val="0"/>
        </w:rPr>
        <w:t>  </w:t>
      </w:r>
      <w:r w:rsidR="0093181D" w:rsidRPr="00C115EF">
        <w:rPr>
          <w:szCs w:val="24"/>
          <w:b w:val="0"/>
          <w:i w:val="0"/>
          <w:color w:val="000000"/>
          <w:sz w:val="24"/>
          <w:spacing w:val="0"/>
          <w:w w:val="100"/>
          <w:rFonts/>
          <w:caps w:val="0"/>
        </w:rPr>
        <w:t>(suggesting</w:t>
      </w:r>
      <w:r w:rsidR="0093181D" w:rsidRPr="00C115EF">
        <w:rPr>
          <w:szCs w:val="24"/>
          <w:b w:val="0"/>
          <w:i w:val="0"/>
          <w:color w:val="000000"/>
          <w:sz w:val="24"/>
          <w:spacing w:val="0"/>
          <w:w w:val="100"/>
          <w:rFonts/>
          <w:caps w:val="0"/>
        </w:rPr>
        <w:t> </w:t>
      </w:r>
      <w:r w:rsidR="0093181D" w:rsidRPr="00C115EF">
        <w:rPr>
          <w:szCs w:val="24"/>
          <w:b w:val="0"/>
          <w:i w:val="0"/>
          <w:color w:val="000000"/>
          <w:sz w:val="24"/>
          <w:spacing w:val="0"/>
          <w:w w:val="100"/>
          <w:rFonts/>
          <w:caps w:val="0"/>
        </w:rPr>
        <w:t>a</w:t>
      </w:r>
      <w:r w:rsidR="0093181D" w:rsidRPr="00C115EF">
        <w:rPr>
          <w:szCs w:val="24"/>
          <w:b w:val="0"/>
          <w:i w:val="0"/>
          <w:color w:val="000000"/>
          <w:sz w:val="24"/>
          <w:spacing w:val="0"/>
          <w:w w:val="100"/>
          <w:rFonts/>
          <w:caps w:val="0"/>
        </w:rPr>
        <w:t> </w:t>
      </w:r>
      <w:r w:rsidR="0093181D" w:rsidRPr="00C115EF">
        <w:rPr>
          <w:szCs w:val="24"/>
          <w:b w:val="0"/>
          <w:i w:val="0"/>
          <w:color w:val="000000"/>
          <w:sz w:val="24"/>
          <w:spacing w:val="0"/>
          <w:w w:val="100"/>
          <w:rFonts/>
          <w:caps w:val="0"/>
        </w:rPr>
        <w:t>porphyroblastic</w:t>
      </w:r>
      <w:r w:rsidR="0093181D" w:rsidRPr="00C115EF">
        <w:rPr>
          <w:szCs w:val="24"/>
          <w:b w:val="0"/>
          <w:i w:val="0"/>
          <w:color w:val="000000"/>
          <w:sz w:val="24"/>
          <w:spacing w:val="0"/>
          <w:w w:val="100"/>
          <w:rFonts/>
          <w:caps w:val="0"/>
        </w:rPr>
        <w:t> </w:t>
      </w:r>
      <w:r w:rsidR="0093181D" w:rsidRPr="00C115EF">
        <w:rPr>
          <w:szCs w:val="24"/>
          <w:b w:val="0"/>
          <w:i w:val="0"/>
          <w:color w:val="000000"/>
          <w:sz w:val="24"/>
          <w:spacing w:val="0"/>
          <w:w w:val="100"/>
          <w:rFonts/>
          <w:caps w:val="0"/>
        </w:rPr>
        <w:t>texture)</w:t>
      </w:r>
      <w:r w:rsidR="000D697F">
        <w:rPr>
          <w:szCs w:val="24"/>
          <w:b w:val="0"/>
          <w:i w:val="0"/>
          <w:color w:val="000000"/>
          <w:sz w:val="24"/>
          <w:spacing w:val="0"/>
          <w:w w:val="100"/>
          <w:rFonts/>
          <w:caps w:val="0"/>
        </w:rPr>
        <w:t> </w:t>
      </w:r>
      <w:r w:rsidR="000D697F">
        <w:rPr>
          <w:szCs w:val="24"/>
          <w:b w:val="0"/>
          <w:i w:val="0"/>
          <w:color w:val="000000"/>
          <w:sz w:val="24"/>
          <w:spacing w:val="0"/>
          <w:w w:val="100"/>
          <w:rFonts/>
          <w:caps w:val="0"/>
        </w:rPr>
        <w:t>in</w:t>
      </w:r>
      <w:r w:rsidR="000D697F">
        <w:rPr>
          <w:szCs w:val="24"/>
          <w:b w:val="0"/>
          <w:i w:val="0"/>
          <w:color w:val="000000"/>
          <w:sz w:val="24"/>
          <w:spacing w:val="0"/>
          <w:w w:val="100"/>
          <w:rFonts/>
          <w:caps w:val="0"/>
        </w:rPr>
        <w:t> </w:t>
      </w:r>
      <w:r w:rsidR="000D697F">
        <w:rPr>
          <w:szCs w:val="24"/>
          <w:b w:val="0"/>
          <w:i w:val="0"/>
          <w:color w:val="000000"/>
          <w:sz w:val="24"/>
          <w:spacing w:val="0"/>
          <w:w w:val="100"/>
          <w:rFonts/>
          <w:caps w:val="0"/>
        </w:rPr>
        <w:t>an</w:t>
      </w:r>
      <w:r w:rsidR="000D697F">
        <w:rPr>
          <w:szCs w:val="24"/>
          <w:b w:val="0"/>
          <w:i w:val="0"/>
          <w:color w:val="000000"/>
          <w:sz w:val="24"/>
          <w:spacing w:val="0"/>
          <w:w w:val="100"/>
          <w:rFonts/>
          <w:caps w:val="0"/>
        </w:rPr>
        <w:t> </w:t>
      </w:r>
      <w:r w:rsidR="000D697F">
        <w:rPr>
          <w:szCs w:val="24"/>
          <w:b w:val="0"/>
          <w:i w:val="0"/>
          <w:color w:val="000000"/>
          <w:sz w:val="24"/>
          <w:spacing w:val="0"/>
          <w:w w:val="100"/>
          <w:rFonts/>
          <w:caps w:val="0"/>
        </w:rPr>
        <w:t>approximately</w:t>
      </w:r>
      <w:r w:rsidR="000D697F">
        <w:rPr>
          <w:szCs w:val="24"/>
          <w:b w:val="0"/>
          <w:i w:val="0"/>
          <w:color w:val="000000"/>
          <w:sz w:val="24"/>
          <w:spacing w:val="0"/>
          <w:w w:val="100"/>
          <w:rFonts/>
          <w:caps w:val="0"/>
        </w:rPr>
        <w:t> </w:t>
      </w:r>
      <w:r w:rsidR="000D697F">
        <w:rPr>
          <w:szCs w:val="24"/>
          <w:b w:val="0"/>
          <w:i w:val="0"/>
          <w:color w:val="000000"/>
          <w:sz w:val="24"/>
          <w:spacing w:val="0"/>
          <w:w w:val="100"/>
          <w:rFonts/>
          <w:caps w:val="0"/>
        </w:rPr>
        <w:t>north-west/south-east</w:t>
      </w:r>
      <w:r w:rsidR="00C115EF" w:rsidRPr="00C115EF">
        <w:rPr>
          <w:szCs w:val="24"/>
          <w:b w:val="0"/>
          <w:i w:val="0"/>
          <w:color w:val="000000"/>
          <w:sz w:val="24"/>
          <w:spacing w:val="0"/>
          <w:w w:val="100"/>
          <w:rFonts/>
          <w:caps w:val="0"/>
        </w:rPr>
        <w:t> </w:t>
      </w:r>
      <w:r w:rsidR="00C115EF" w:rsidRPr="000D697F">
        <w:rPr>
          <w:szCs w:val="24"/>
          <w:b w:val="0"/>
          <w:i w:val="0"/>
          <w:color w:val="000000"/>
          <w:sz w:val="24"/>
          <w:spacing w:val="0"/>
          <w:w w:val="100"/>
          <w:rFonts/>
          <w:caps w:val="0"/>
        </w:rPr>
        <w:t>direction</w:t>
      </w:r>
      <w:r w:rsidR="000D697F" w:rsidRPr="000D697F">
        <w:rPr>
          <w:szCs w:val="24"/>
          <w:b w:val="0"/>
          <w:i w:val="0"/>
          <w:color w:val="000000"/>
          <w:sz w:val="24"/>
          <w:spacing w:val="0"/>
          <w:w w:val="100"/>
          <w:rFonts/>
          <w:caps w:val="0"/>
        </w:rPr>
        <w:t>.(Fig.4.21</w:t>
      </w:r>
      <w:r w:rsidR="00C115EF" w:rsidRPr="000D697F">
        <w:rPr>
          <w:szCs w:val="24"/>
          <w:b w:val="0"/>
          <w:i w:val="0"/>
          <w:color w:val="000000"/>
          <w:sz w:val="24"/>
          <w:spacing w:val="0"/>
          <w:w w:val="100"/>
          <w:rFonts/>
          <w:caps w:val="0"/>
        </w:rPr>
        <w:t>.)</w:t>
      </w:r>
      <w:r w:rsidR="0093181D" w:rsidRPr="000D697F">
        <w:rPr>
          <w:szCs w:val="24"/>
          <w:b w:val="0"/>
          <w:i w:val="0"/>
          <w:color w:val="000000"/>
          <w:sz w:val="24"/>
          <w:spacing w:val="0"/>
          <w:w w:val="100"/>
          <w:rFonts/>
          <w:caps w:val="0"/>
        </w:rPr>
        <w:t>This</w:t>
      </w:r>
      <w:r w:rsidR="0093181D" w:rsidRPr="00C115EF">
        <w:rPr>
          <w:szCs w:val="24"/>
          <w:b w:val="0"/>
          <w:i w:val="0"/>
          <w:color w:val="000000"/>
          <w:sz w:val="24"/>
          <w:spacing w:val="0"/>
          <w:w w:val="100"/>
          <w:rFonts/>
          <w:caps w:val="0"/>
        </w:rPr>
        <w:t> </w:t>
      </w:r>
      <w:r w:rsidR="0093181D" w:rsidRPr="00C115EF">
        <w:rPr>
          <w:szCs w:val="24"/>
          <w:b w:val="0"/>
          <w:i w:val="0"/>
          <w:color w:val="000000"/>
          <w:sz w:val="24"/>
          <w:spacing w:val="0"/>
          <w:w w:val="100"/>
          <w:rFonts/>
          <w:caps w:val="0"/>
        </w:rPr>
        <w:t>phenomena</w:t>
      </w:r>
      <w:r w:rsidR="0093181D" w:rsidRPr="00C115EF">
        <w:rPr>
          <w:szCs w:val="24"/>
          <w:b w:val="0"/>
          <w:i w:val="0"/>
          <w:color w:val="000000"/>
          <w:sz w:val="24"/>
          <w:spacing w:val="0"/>
          <w:w w:val="100"/>
          <w:rFonts/>
          <w:caps w:val="0"/>
        </w:rPr>
        <w:t> </w:t>
      </w:r>
      <w:r w:rsidR="0093181D" w:rsidRPr="00C115EF">
        <w:rPr>
          <w:szCs w:val="24"/>
          <w:b w:val="0"/>
          <w:i w:val="0"/>
          <w:color w:val="000000"/>
          <w:sz w:val="24"/>
          <w:spacing w:val="0"/>
          <w:w w:val="100"/>
          <w:rFonts/>
          <w:caps w:val="0"/>
        </w:rPr>
        <w:t>is</w:t>
      </w:r>
      <w:r w:rsidR="0093181D" w:rsidRPr="00C115EF">
        <w:rPr>
          <w:szCs w:val="24"/>
          <w:b w:val="0"/>
          <w:i w:val="0"/>
          <w:color w:val="000000"/>
          <w:sz w:val="24"/>
          <w:spacing w:val="0"/>
          <w:w w:val="100"/>
          <w:rFonts/>
          <w:caps w:val="0"/>
        </w:rPr>
        <w:t> </w:t>
      </w:r>
      <w:r w:rsidR="0093181D" w:rsidRPr="00C115EF">
        <w:rPr>
          <w:szCs w:val="24"/>
          <w:b w:val="0"/>
          <w:i w:val="0"/>
          <w:color w:val="000000"/>
          <w:sz w:val="24"/>
          <w:spacing w:val="0"/>
          <w:w w:val="100"/>
          <w:rFonts/>
          <w:caps w:val="0"/>
        </w:rPr>
        <w:t>possibly</w:t>
      </w:r>
      <w:r w:rsidR="0093181D" w:rsidRPr="00C115EF">
        <w:rPr>
          <w:szCs w:val="24"/>
          <w:b w:val="0"/>
          <w:i w:val="0"/>
          <w:color w:val="000000"/>
          <w:sz w:val="24"/>
          <w:spacing w:val="0"/>
          <w:w w:val="100"/>
          <w:rFonts/>
          <w:caps w:val="0"/>
        </w:rPr>
        <w:t> </w:t>
      </w:r>
      <w:r w:rsidR="0093181D" w:rsidRPr="00C115EF">
        <w:rPr>
          <w:szCs w:val="24"/>
          <w:b w:val="0"/>
          <w:i w:val="0"/>
          <w:color w:val="000000"/>
          <w:sz w:val="24"/>
          <w:spacing w:val="0"/>
          <w:w w:val="100"/>
          <w:rFonts/>
          <w:caps w:val="0"/>
        </w:rPr>
        <w:t>due</w:t>
      </w:r>
      <w:r w:rsidR="0093181D" w:rsidRPr="00C115EF">
        <w:rPr>
          <w:szCs w:val="24"/>
          <w:b w:val="0"/>
          <w:i w:val="0"/>
          <w:color w:val="000000"/>
          <w:sz w:val="24"/>
          <w:spacing w:val="0"/>
          <w:w w:val="100"/>
          <w:rFonts/>
          <w:caps w:val="0"/>
        </w:rPr>
        <w:t> </w:t>
      </w:r>
      <w:r w:rsidR="0093181D" w:rsidRPr="00C115EF">
        <w:rPr>
          <w:szCs w:val="24"/>
          <w:b w:val="0"/>
          <w:i w:val="0"/>
          <w:color w:val="000000"/>
          <w:sz w:val="24"/>
          <w:spacing w:val="0"/>
          <w:w w:val="100"/>
          <w:rFonts/>
          <w:caps w:val="0"/>
        </w:rPr>
        <w:t>to</w:t>
      </w:r>
      <w:r w:rsidR="0093181D" w:rsidRPr="00C115EF">
        <w:rPr>
          <w:szCs w:val="24"/>
          <w:b w:val="0"/>
          <w:i w:val="0"/>
          <w:color w:val="000000"/>
          <w:sz w:val="24"/>
          <w:spacing w:val="0"/>
          <w:w w:val="100"/>
          <w:rFonts/>
          <w:caps w:val="0"/>
        </w:rPr>
        <w:t> </w:t>
      </w:r>
      <w:r w:rsidR="0093181D" w:rsidRPr="00C115EF">
        <w:rPr>
          <w:szCs w:val="24"/>
          <w:b w:val="0"/>
          <w:i w:val="0"/>
          <w:color w:val="000000"/>
          <w:sz w:val="24"/>
          <w:spacing w:val="0"/>
          <w:w w:val="100"/>
          <w:rFonts/>
          <w:caps w:val="0"/>
        </w:rPr>
        <w:t>response</w:t>
      </w:r>
      <w:r w:rsidR="0093181D" w:rsidRPr="00C115EF">
        <w:rPr>
          <w:szCs w:val="24"/>
          <w:b w:val="0"/>
          <w:i w:val="0"/>
          <w:color w:val="000000"/>
          <w:sz w:val="24"/>
          <w:spacing w:val="0"/>
          <w:w w:val="100"/>
          <w:rFonts/>
          <w:caps w:val="0"/>
        </w:rPr>
        <w:t> </w:t>
      </w:r>
      <w:r w:rsidR="0093181D" w:rsidRPr="00C115EF">
        <w:rPr>
          <w:szCs w:val="24"/>
          <w:b w:val="0"/>
          <w:i w:val="0"/>
          <w:color w:val="000000"/>
          <w:sz w:val="24"/>
          <w:spacing w:val="0"/>
          <w:w w:val="100"/>
          <w:rFonts/>
          <w:caps w:val="0"/>
        </w:rPr>
        <w:t>of</w:t>
      </w:r>
      <w:r w:rsidR="0093181D" w:rsidRPr="00C115EF">
        <w:rPr>
          <w:szCs w:val="24"/>
          <w:b w:val="0"/>
          <w:i w:val="0"/>
          <w:color w:val="000000"/>
          <w:sz w:val="24"/>
          <w:spacing w:val="0"/>
          <w:w w:val="100"/>
          <w:rFonts/>
          <w:caps w:val="0"/>
        </w:rPr>
        <w:t> </w:t>
      </w:r>
      <w:r w:rsidR="0093181D" w:rsidRPr="00C115EF">
        <w:rPr>
          <w:szCs w:val="24"/>
          <w:b w:val="0"/>
          <w:i w:val="0"/>
          <w:color w:val="000000"/>
          <w:sz w:val="24"/>
          <w:spacing w:val="0"/>
          <w:w w:val="100"/>
          <w:rFonts/>
          <w:caps w:val="0"/>
        </w:rPr>
        <w:t>the</w:t>
      </w:r>
      <w:r w:rsidR="0093181D" w:rsidRPr="00C115EF">
        <w:rPr>
          <w:szCs w:val="24"/>
          <w:b w:val="0"/>
          <w:i w:val="0"/>
          <w:color w:val="000000"/>
          <w:sz w:val="24"/>
          <w:spacing w:val="0"/>
          <w:w w:val="100"/>
          <w:rFonts/>
          <w:caps w:val="0"/>
        </w:rPr>
        <w:t> </w:t>
      </w:r>
      <w:r w:rsidR="0093181D" w:rsidRPr="00C115EF">
        <w:rPr>
          <w:szCs w:val="24"/>
          <w:b w:val="0"/>
          <w:i w:val="0"/>
          <w:color w:val="000000"/>
          <w:sz w:val="24"/>
          <w:spacing w:val="0"/>
          <w:w w:val="100"/>
          <w:rFonts/>
          <w:caps w:val="0"/>
        </w:rPr>
        <w:t>minerals</w:t>
      </w:r>
      <w:r w:rsidR="0093181D" w:rsidRPr="00C115EF">
        <w:rPr>
          <w:szCs w:val="24"/>
          <w:b w:val="0"/>
          <w:i w:val="0"/>
          <w:color w:val="000000"/>
          <w:sz w:val="24"/>
          <w:spacing w:val="0"/>
          <w:w w:val="100"/>
          <w:rFonts/>
          <w:caps w:val="0"/>
        </w:rPr>
        <w:t> </w:t>
      </w:r>
      <w:r w:rsidR="0093181D" w:rsidRPr="00C115EF">
        <w:rPr>
          <w:szCs w:val="24"/>
          <w:b w:val="0"/>
          <w:i w:val="0"/>
          <w:color w:val="000000"/>
          <w:sz w:val="24"/>
          <w:spacing w:val="0"/>
          <w:w w:val="100"/>
          <w:rFonts/>
          <w:caps w:val="0"/>
        </w:rPr>
        <w:t>to</w:t>
      </w:r>
      <w:r w:rsidR="0093181D" w:rsidRPr="00C115EF">
        <w:rPr>
          <w:szCs w:val="24"/>
          <w:b w:val="0"/>
          <w:i w:val="0"/>
          <w:color w:val="000000"/>
          <w:sz w:val="24"/>
          <w:spacing w:val="0"/>
          <w:w w:val="100"/>
          <w:rFonts/>
          <w:caps w:val="0"/>
        </w:rPr>
        <w:t> </w:t>
      </w:r>
      <w:r w:rsidR="0093181D" w:rsidRPr="00C115EF">
        <w:rPr>
          <w:szCs w:val="24"/>
          <w:b w:val="0"/>
          <w:i w:val="0"/>
          <w:color w:val="000000"/>
          <w:sz w:val="24"/>
          <w:spacing w:val="0"/>
          <w:w w:val="100"/>
          <w:rFonts/>
          <w:caps w:val="0"/>
        </w:rPr>
        <w:t>increase</w:t>
      </w:r>
      <w:r w:rsidR="0093181D" w:rsidRPr="00C115EF">
        <w:rPr>
          <w:szCs w:val="24"/>
          <w:b w:val="0"/>
          <w:i w:val="0"/>
          <w:color w:val="000000"/>
          <w:sz w:val="24"/>
          <w:spacing w:val="0"/>
          <w:w w:val="100"/>
          <w:rFonts/>
          <w:caps w:val="0"/>
        </w:rPr>
        <w:t> </w:t>
      </w:r>
      <w:r w:rsidR="0093181D" w:rsidRPr="00C115EF">
        <w:rPr>
          <w:szCs w:val="24"/>
          <w:b w:val="0"/>
          <w:i w:val="0"/>
          <w:color w:val="000000"/>
          <w:sz w:val="24"/>
          <w:spacing w:val="0"/>
          <w:w w:val="100"/>
          <w:rFonts/>
          <w:caps w:val="0"/>
        </w:rPr>
        <w:t>in</w:t>
      </w:r>
      <w:r w:rsidR="0093181D" w:rsidRPr="00C115EF">
        <w:rPr>
          <w:szCs w:val="24"/>
          <w:b w:val="0"/>
          <w:i w:val="0"/>
          <w:color w:val="000000"/>
          <w:sz w:val="24"/>
          <w:spacing w:val="0"/>
          <w:w w:val="100"/>
          <w:rFonts/>
          <w:caps w:val="0"/>
        </w:rPr>
        <w:t> </w:t>
      </w:r>
      <w:r w:rsidR="0093181D" w:rsidRPr="00C115EF">
        <w:rPr>
          <w:szCs w:val="24"/>
          <w:b w:val="0"/>
          <w:i w:val="0"/>
          <w:color w:val="000000"/>
          <w:sz w:val="24"/>
          <w:spacing w:val="0"/>
          <w:w w:val="100"/>
          <w:rFonts/>
          <w:caps w:val="0"/>
        </w:rPr>
        <w:t>temperature</w:t>
      </w:r>
      <w:r w:rsidR="0093181D" w:rsidRPr="00C115EF">
        <w:rPr>
          <w:szCs w:val="24"/>
          <w:b w:val="0"/>
          <w:i w:val="0"/>
          <w:color w:val="000000"/>
          <w:sz w:val="24"/>
          <w:spacing w:val="0"/>
          <w:w w:val="100"/>
          <w:rFonts/>
          <w:caps w:val="0"/>
        </w:rPr>
        <w:t> </w:t>
      </w:r>
      <w:r w:rsidR="0093181D" w:rsidRPr="00C115EF">
        <w:rPr>
          <w:szCs w:val="24"/>
          <w:b w:val="0"/>
          <w:i w:val="0"/>
          <w:color w:val="000000"/>
          <w:sz w:val="24"/>
          <w:spacing w:val="0"/>
          <w:w w:val="100"/>
          <w:rFonts/>
          <w:caps w:val="0"/>
        </w:rPr>
        <w:t>and</w:t>
      </w:r>
      <w:r w:rsidR="0093181D" w:rsidRPr="00C115EF">
        <w:rPr>
          <w:szCs w:val="24"/>
          <w:b w:val="0"/>
          <w:i w:val="0"/>
          <w:color w:val="000000"/>
          <w:sz w:val="24"/>
          <w:spacing w:val="0"/>
          <w:w w:val="100"/>
          <w:rFonts/>
          <w:caps w:val="0"/>
        </w:rPr>
        <w:t> </w:t>
      </w:r>
      <w:r w:rsidR="0093181D" w:rsidRPr="00C115EF">
        <w:rPr>
          <w:szCs w:val="24"/>
          <w:b w:val="0"/>
          <w:i w:val="0"/>
          <w:color w:val="000000"/>
          <w:sz w:val="24"/>
          <w:spacing w:val="0"/>
          <w:w w:val="100"/>
          <w:rFonts/>
          <w:caps w:val="0"/>
        </w:rPr>
        <w:t>pressure</w:t>
      </w:r>
      <w:r w:rsidR="0093181D" w:rsidRPr="00C115EF">
        <w:rPr>
          <w:szCs w:val="24"/>
          <w:b w:val="0"/>
          <w:i w:val="0"/>
          <w:color w:val="000000"/>
          <w:sz w:val="24"/>
          <w:spacing w:val="0"/>
          <w:w w:val="100"/>
          <w:rFonts/>
          <w:caps w:val="0"/>
        </w:rPr>
        <w:t> </w:t>
      </w:r>
      <w:r w:rsidR="0093181D" w:rsidRPr="00C115EF">
        <w:rPr>
          <w:szCs w:val="24"/>
          <w:b w:val="0"/>
          <w:i w:val="0"/>
          <w:color w:val="000000"/>
          <w:sz w:val="24"/>
          <w:spacing w:val="0"/>
          <w:w w:val="100"/>
          <w:rFonts/>
          <w:caps w:val="0"/>
        </w:rPr>
        <w:t>caused</w:t>
      </w:r>
      <w:r w:rsidR="0093181D" w:rsidRPr="00C115EF">
        <w:rPr>
          <w:szCs w:val="24"/>
          <w:b w:val="0"/>
          <w:i w:val="0"/>
          <w:color w:val="000000"/>
          <w:sz w:val="24"/>
          <w:spacing w:val="0"/>
          <w:w w:val="100"/>
          <w:rFonts/>
          <w:caps w:val="0"/>
        </w:rPr>
        <w:t> </w:t>
      </w:r>
      <w:r w:rsidR="0093181D" w:rsidRPr="00C115EF">
        <w:rPr>
          <w:szCs w:val="24"/>
          <w:b w:val="0"/>
          <w:i w:val="0"/>
          <w:color w:val="000000"/>
          <w:sz w:val="24"/>
          <w:spacing w:val="0"/>
          <w:w w:val="100"/>
          <w:rFonts/>
          <w:caps w:val="0"/>
        </w:rPr>
        <w:t>possibly</w:t>
      </w:r>
      <w:r w:rsidR="0093181D" w:rsidRPr="00C115EF">
        <w:rPr>
          <w:szCs w:val="24"/>
          <w:b w:val="0"/>
          <w:i w:val="0"/>
          <w:color w:val="000000"/>
          <w:sz w:val="24"/>
          <w:spacing w:val="0"/>
          <w:w w:val="100"/>
          <w:rFonts/>
          <w:caps w:val="0"/>
        </w:rPr>
        <w:t> </w:t>
      </w:r>
      <w:r w:rsidR="0093181D" w:rsidRPr="00C115EF">
        <w:rPr>
          <w:szCs w:val="24"/>
          <w:b w:val="0"/>
          <w:i w:val="0"/>
          <w:color w:val="000000"/>
          <w:sz w:val="24"/>
          <w:spacing w:val="0"/>
          <w:w w:val="100"/>
          <w:rFonts/>
          <w:caps w:val="0"/>
        </w:rPr>
        <w:t>due</w:t>
      </w:r>
      <w:r w:rsidR="0093181D" w:rsidRPr="00C115EF">
        <w:rPr>
          <w:szCs w:val="24"/>
          <w:b w:val="0"/>
          <w:i w:val="0"/>
          <w:color w:val="000000"/>
          <w:sz w:val="24"/>
          <w:spacing w:val="0"/>
          <w:w w:val="100"/>
          <w:rFonts/>
          <w:caps w:val="0"/>
        </w:rPr>
        <w:t> </w:t>
      </w:r>
      <w:r w:rsidR="0093181D" w:rsidRPr="00C115EF">
        <w:rPr>
          <w:szCs w:val="24"/>
          <w:b w:val="0"/>
          <w:i w:val="0"/>
          <w:color w:val="000000"/>
          <w:sz w:val="24"/>
          <w:spacing w:val="0"/>
          <w:w w:val="100"/>
          <w:rFonts/>
          <w:caps w:val="0"/>
        </w:rPr>
        <w:t>to</w:t>
      </w:r>
      <w:r w:rsidR="0093181D" w:rsidRPr="00C115EF">
        <w:rPr>
          <w:szCs w:val="24"/>
          <w:b w:val="0"/>
          <w:i w:val="0"/>
          <w:color w:val="000000"/>
          <w:sz w:val="24"/>
          <w:spacing w:val="0"/>
          <w:w w:val="100"/>
          <w:rFonts/>
          <w:caps w:val="0"/>
        </w:rPr>
        <w:t> </w:t>
      </w:r>
      <w:r w:rsidR="0093181D" w:rsidRPr="00C115EF">
        <w:rPr>
          <w:szCs w:val="24"/>
          <w:b w:val="0"/>
          <w:i w:val="0"/>
          <w:color w:val="000000"/>
          <w:sz w:val="24"/>
          <w:spacing w:val="0"/>
          <w:w w:val="100"/>
          <w:rFonts/>
          <w:caps w:val="0"/>
        </w:rPr>
        <w:t>low</w:t>
      </w:r>
      <w:r w:rsidR="0093181D" w:rsidRPr="00C115EF">
        <w:rPr>
          <w:szCs w:val="24"/>
          <w:b w:val="0"/>
          <w:i w:val="0"/>
          <w:color w:val="000000"/>
          <w:sz w:val="24"/>
          <w:spacing w:val="0"/>
          <w:w w:val="100"/>
          <w:rFonts/>
          <w:caps w:val="0"/>
        </w:rPr>
        <w:t> </w:t>
      </w:r>
      <w:r w:rsidR="0093181D" w:rsidRPr="00C115EF">
        <w:rPr>
          <w:szCs w:val="24"/>
          <w:b w:val="0"/>
          <w:i w:val="0"/>
          <w:color w:val="000000"/>
          <w:sz w:val="24"/>
          <w:spacing w:val="0"/>
          <w:w w:val="100"/>
          <w:rFonts/>
          <w:caps w:val="0"/>
        </w:rPr>
        <w:t>grade</w:t>
      </w:r>
      <w:r w:rsidR="0093181D" w:rsidRPr="00C115EF">
        <w:rPr>
          <w:szCs w:val="24"/>
          <w:b w:val="0"/>
          <w:i w:val="0"/>
          <w:color w:val="000000"/>
          <w:sz w:val="24"/>
          <w:spacing w:val="0"/>
          <w:w w:val="100"/>
          <w:rFonts/>
          <w:caps w:val="0"/>
        </w:rPr>
        <w:t> </w:t>
      </w:r>
      <w:r w:rsidR="0093181D" w:rsidRPr="00C115EF">
        <w:rPr>
          <w:szCs w:val="24"/>
          <w:b w:val="0"/>
          <w:i w:val="0"/>
          <w:color w:val="000000"/>
          <w:sz w:val="24"/>
          <w:spacing w:val="0"/>
          <w:w w:val="100"/>
          <w:rFonts/>
          <w:caps w:val="0"/>
        </w:rPr>
        <w:t>or</w:t>
      </w:r>
      <w:r w:rsidR="0093181D" w:rsidRPr="00C115EF">
        <w:rPr>
          <w:szCs w:val="24"/>
          <w:b w:val="0"/>
          <w:i w:val="0"/>
          <w:color w:val="000000"/>
          <w:sz w:val="24"/>
          <w:spacing w:val="0"/>
          <w:w w:val="100"/>
          <w:rFonts/>
          <w:caps w:val="0"/>
        </w:rPr>
        <w:t> </w:t>
      </w:r>
      <w:r w:rsidR="0093181D" w:rsidRPr="00C115EF">
        <w:rPr>
          <w:szCs w:val="24"/>
          <w:b w:val="0"/>
          <w:i w:val="0"/>
          <w:color w:val="000000"/>
          <w:sz w:val="24"/>
          <w:spacing w:val="0"/>
          <w:w w:val="100"/>
          <w:rFonts/>
          <w:caps w:val="0"/>
        </w:rPr>
        <w:t>partial</w:t>
      </w:r>
      <w:r w:rsidR="0093181D" w:rsidRPr="00C115EF">
        <w:rPr>
          <w:szCs w:val="24"/>
          <w:b w:val="0"/>
          <w:i w:val="0"/>
          <w:color w:val="000000"/>
          <w:sz w:val="24"/>
          <w:spacing w:val="0"/>
          <w:w w:val="100"/>
          <w:rFonts/>
          <w:caps w:val="0"/>
        </w:rPr>
        <w:t> </w:t>
      </w:r>
      <w:r w:rsidR="0093181D" w:rsidRPr="00C115EF">
        <w:rPr>
          <w:szCs w:val="24"/>
          <w:b w:val="0"/>
          <w:i w:val="0"/>
          <w:color w:val="000000"/>
          <w:sz w:val="24"/>
          <w:spacing w:val="0"/>
          <w:w w:val="100"/>
          <w:rFonts/>
          <w:caps w:val="0"/>
        </w:rPr>
        <w:t>matermorphism</w:t>
      </w:r>
      <w:r w:rsidR="0093181D" w:rsidRPr="00C115EF">
        <w:rPr>
          <w:szCs w:val="24"/>
          <w:b w:val="0"/>
          <w:i w:val="0"/>
          <w:color w:val="000000"/>
          <w:sz w:val="24"/>
          <w:spacing w:val="0"/>
          <w:w w:val="100"/>
          <w:rFonts/>
          <w:caps w:val="0"/>
        </w:rPr>
        <w:t> </w:t>
      </w:r>
      <w:r w:rsidR="0093181D" w:rsidRPr="00C115EF">
        <w:rPr>
          <w:szCs w:val="24"/>
          <w:b w:val="0"/>
          <w:i w:val="0"/>
          <w:color w:val="000000"/>
          <w:sz w:val="24"/>
          <w:spacing w:val="0"/>
          <w:w w:val="100"/>
          <w:rFonts/>
          <w:caps w:val="0"/>
        </w:rPr>
        <w:t>at</w:t>
      </w:r>
      <w:r w:rsidR="0093181D" w:rsidRPr="00C115EF">
        <w:rPr>
          <w:szCs w:val="24"/>
          <w:b w:val="0"/>
          <w:i w:val="0"/>
          <w:color w:val="000000"/>
          <w:sz w:val="24"/>
          <w:spacing w:val="0"/>
          <w:w w:val="100"/>
          <w:rFonts/>
          <w:caps w:val="0"/>
        </w:rPr>
        <w:t> </w:t>
      </w:r>
      <w:r w:rsidR="0093181D" w:rsidRPr="00C115EF">
        <w:rPr>
          <w:szCs w:val="24"/>
          <w:b w:val="0"/>
          <w:i w:val="0"/>
          <w:color w:val="000000"/>
          <w:sz w:val="24"/>
          <w:spacing w:val="0"/>
          <w:w w:val="100"/>
          <w:rFonts/>
          <w:caps w:val="0"/>
        </w:rPr>
        <w:t>the</w:t>
      </w:r>
      <w:r w:rsidR="0093181D" w:rsidRPr="00C115EF">
        <w:rPr>
          <w:szCs w:val="24"/>
          <w:b w:val="0"/>
          <w:i w:val="0"/>
          <w:color w:val="000000"/>
          <w:sz w:val="24"/>
          <w:spacing w:val="0"/>
          <w:w w:val="100"/>
          <w:rFonts/>
          <w:caps w:val="0"/>
        </w:rPr>
        <w:t> </w:t>
      </w:r>
      <w:r w:rsidR="0093181D" w:rsidRPr="00C115EF">
        <w:rPr>
          <w:szCs w:val="24"/>
          <w:b w:val="0"/>
          <w:i w:val="0"/>
          <w:color w:val="000000"/>
          <w:sz w:val="24"/>
          <w:spacing w:val="0"/>
          <w:w w:val="100"/>
          <w:rFonts/>
          <w:caps w:val="0"/>
        </w:rPr>
        <w:t>contacts</w:t>
      </w:r>
      <w:r w:rsidR="0093181D" w:rsidRPr="00C115EF">
        <w:rPr>
          <w:szCs w:val="24"/>
          <w:b w:val="0"/>
          <w:i w:val="0"/>
          <w:color w:val="000000"/>
          <w:sz w:val="24"/>
          <w:spacing w:val="0"/>
          <w:w w:val="100"/>
          <w:rFonts/>
          <w:caps w:val="0"/>
        </w:rPr>
        <w:t> </w:t>
      </w:r>
      <w:r w:rsidR="0093181D" w:rsidRPr="00C115EF">
        <w:rPr>
          <w:szCs w:val="24"/>
          <w:b w:val="0"/>
          <w:i w:val="0"/>
          <w:color w:val="000000"/>
          <w:sz w:val="24"/>
          <w:spacing w:val="0"/>
          <w:w w:val="100"/>
          <w:rFonts/>
          <w:caps w:val="0"/>
        </w:rPr>
        <w:t>between</w:t>
      </w:r>
      <w:r w:rsidR="0093181D" w:rsidRPr="00C115EF">
        <w:rPr>
          <w:szCs w:val="24"/>
          <w:b w:val="0"/>
          <w:i w:val="0"/>
          <w:color w:val="000000"/>
          <w:sz w:val="24"/>
          <w:spacing w:val="0"/>
          <w:w w:val="100"/>
          <w:rFonts/>
          <w:caps w:val="0"/>
        </w:rPr>
        <w:t> </w:t>
      </w:r>
      <w:r w:rsidR="0093181D" w:rsidRPr="00C115EF">
        <w:rPr>
          <w:szCs w:val="24"/>
          <w:b w:val="0"/>
          <w:i w:val="0"/>
          <w:color w:val="000000"/>
          <w:sz w:val="24"/>
          <w:spacing w:val="0"/>
          <w:w w:val="100"/>
          <w:rFonts/>
          <w:caps w:val="0"/>
        </w:rPr>
        <w:t>the</w:t>
      </w:r>
      <w:r w:rsidR="0093181D" w:rsidRPr="00C115EF">
        <w:rPr>
          <w:szCs w:val="24"/>
          <w:b w:val="0"/>
          <w:i w:val="0"/>
          <w:color w:val="000000"/>
          <w:sz w:val="24"/>
          <w:spacing w:val="0"/>
          <w:w w:val="100"/>
          <w:rFonts/>
          <w:caps w:val="0"/>
        </w:rPr>
        <w:t> </w:t>
      </w:r>
      <w:r w:rsidR="0093181D" w:rsidRPr="00C115EF">
        <w:rPr>
          <w:szCs w:val="24"/>
          <w:b w:val="0"/>
          <w:i w:val="0"/>
          <w:color w:val="000000"/>
          <w:sz w:val="24"/>
          <w:spacing w:val="0"/>
          <w:w w:val="100"/>
          <w:rFonts/>
          <w:caps w:val="0"/>
        </w:rPr>
        <w:t>intrusive</w:t>
      </w:r>
      <w:r w:rsidR="0093181D" w:rsidRPr="00C115EF">
        <w:rPr>
          <w:szCs w:val="24"/>
          <w:b w:val="0"/>
          <w:i w:val="0"/>
          <w:color w:val="000000"/>
          <w:sz w:val="24"/>
          <w:spacing w:val="0"/>
          <w:w w:val="100"/>
          <w:rFonts/>
          <w:caps w:val="0"/>
        </w:rPr>
        <w:t> </w:t>
      </w:r>
      <w:r w:rsidR="0093181D" w:rsidRPr="00C115EF">
        <w:rPr>
          <w:szCs w:val="24"/>
          <w:b w:val="0"/>
          <w:i w:val="0"/>
          <w:color w:val="000000"/>
          <w:sz w:val="24"/>
          <w:spacing w:val="0"/>
          <w:w w:val="100"/>
          <w:rFonts/>
          <w:caps w:val="0"/>
        </w:rPr>
        <w:t>granitic</w:t>
      </w:r>
      <w:r w:rsidR="00C115EF" w:rsidRPr="00C115EF">
        <w:rPr>
          <w:szCs w:val="24"/>
          <w:b w:val="0"/>
          <w:i w:val="0"/>
          <w:color w:val="000000"/>
          <w:sz w:val="24"/>
          <w:spacing w:val="0"/>
          <w:w w:val="100"/>
          <w:rFonts/>
          <w:caps w:val="0"/>
        </w:rPr>
        <w:t> </w:t>
      </w:r>
      <w:r w:rsidR="00C115EF" w:rsidRPr="00C115EF">
        <w:rPr>
          <w:szCs w:val="24"/>
          <w:b w:val="0"/>
          <w:i w:val="0"/>
          <w:color w:val="000000"/>
          <w:sz w:val="24"/>
          <w:spacing w:val="0"/>
          <w:w w:val="100"/>
          <w:rFonts/>
          <w:caps w:val="0"/>
        </w:rPr>
        <w:t>bodies</w:t>
      </w:r>
      <w:r w:rsidR="00C115EF" w:rsidRPr="00C115EF">
        <w:rPr>
          <w:szCs w:val="24"/>
          <w:b w:val="0"/>
          <w:i w:val="0"/>
          <w:color w:val="000000"/>
          <w:sz w:val="24"/>
          <w:spacing w:val="0"/>
          <w:w w:val="100"/>
          <w:rFonts/>
          <w:caps w:val="0"/>
        </w:rPr>
        <w:t> </w:t>
      </w:r>
      <w:r w:rsidR="00C115EF" w:rsidRPr="00C115EF">
        <w:rPr>
          <w:szCs w:val="24"/>
          <w:b w:val="0"/>
          <w:i w:val="0"/>
          <w:color w:val="000000"/>
          <w:sz w:val="24"/>
          <w:spacing w:val="0"/>
          <w:w w:val="100"/>
          <w:rFonts/>
          <w:caps w:val="0"/>
        </w:rPr>
        <w:t>and</w:t>
      </w:r>
      <w:r w:rsidR="00C115EF" w:rsidRPr="00C115EF">
        <w:rPr>
          <w:szCs w:val="24"/>
          <w:b w:val="0"/>
          <w:i w:val="0"/>
          <w:color w:val="000000"/>
          <w:sz w:val="24"/>
          <w:spacing w:val="0"/>
          <w:w w:val="100"/>
          <w:rFonts/>
          <w:caps w:val="0"/>
        </w:rPr>
        <w:t> </w:t>
      </w:r>
      <w:r w:rsidR="00C115EF" w:rsidRPr="00C115EF">
        <w:rPr>
          <w:szCs w:val="24"/>
          <w:b w:val="0"/>
          <w:i w:val="0"/>
          <w:color w:val="000000"/>
          <w:sz w:val="24"/>
          <w:spacing w:val="0"/>
          <w:w w:val="100"/>
          <w:rFonts/>
          <w:caps w:val="0"/>
        </w:rPr>
        <w:t>the</w:t>
      </w:r>
      <w:r w:rsidR="00C115EF" w:rsidRPr="00C115EF">
        <w:rPr>
          <w:szCs w:val="24"/>
          <w:b w:val="0"/>
          <w:i w:val="0"/>
          <w:color w:val="000000"/>
          <w:sz w:val="24"/>
          <w:spacing w:val="0"/>
          <w:w w:val="100"/>
          <w:rFonts/>
          <w:caps w:val="0"/>
        </w:rPr>
        <w:t> </w:t>
      </w:r>
      <w:r w:rsidR="00C115EF" w:rsidRPr="00C115EF">
        <w:rPr>
          <w:szCs w:val="24"/>
          <w:b w:val="0"/>
          <w:i w:val="0"/>
          <w:color w:val="000000"/>
          <w:sz w:val="24"/>
          <w:spacing w:val="0"/>
          <w:w w:val="100"/>
          <w:rFonts/>
          <w:caps w:val="0"/>
        </w:rPr>
        <w:t>fine</w:t>
      </w:r>
      <w:r w:rsidR="00C115EF" w:rsidRPr="00C115EF">
        <w:rPr>
          <w:szCs w:val="24"/>
          <w:b w:val="0"/>
          <w:i w:val="0"/>
          <w:color w:val="000000"/>
          <w:sz w:val="24"/>
          <w:spacing w:val="0"/>
          <w:w w:val="100"/>
          <w:rFonts/>
          <w:caps w:val="0"/>
        </w:rPr>
        <w:t> </w:t>
      </w:r>
      <w:r w:rsidR="00C115EF" w:rsidRPr="00C115EF">
        <w:rPr>
          <w:szCs w:val="24"/>
          <w:b w:val="0"/>
          <w:i w:val="0"/>
          <w:color w:val="000000"/>
          <w:sz w:val="24"/>
          <w:spacing w:val="0"/>
          <w:w w:val="100"/>
          <w:rFonts/>
          <w:caps w:val="0"/>
        </w:rPr>
        <w:t>grain</w:t>
      </w:r>
      <w:r w:rsidR="00C115EF" w:rsidRPr="00C115EF">
        <w:rPr>
          <w:szCs w:val="24"/>
          <w:b w:val="0"/>
          <w:i w:val="0"/>
          <w:color w:val="000000"/>
          <w:sz w:val="24"/>
          <w:spacing w:val="0"/>
          <w:w w:val="100"/>
          <w:rFonts/>
          <w:caps w:val="0"/>
        </w:rPr>
        <w:t> </w:t>
      </w:r>
      <w:r w:rsidR="00C115EF" w:rsidRPr="00C115EF">
        <w:rPr>
          <w:szCs w:val="24"/>
          <w:b w:val="0"/>
          <w:i w:val="0"/>
          <w:color w:val="000000"/>
          <w:sz w:val="24"/>
          <w:spacing w:val="0"/>
          <w:w w:val="100"/>
          <w:rFonts/>
          <w:caps w:val="0"/>
        </w:rPr>
        <w:t>granitic</w:t>
      </w:r>
      <w:r w:rsidR="00C115EF" w:rsidRPr="00C115EF">
        <w:rPr>
          <w:szCs w:val="24"/>
          <w:b w:val="0"/>
          <w:i w:val="0"/>
          <w:color w:val="000000"/>
          <w:sz w:val="24"/>
          <w:spacing w:val="0"/>
          <w:w w:val="100"/>
          <w:rFonts/>
          <w:caps w:val="0"/>
        </w:rPr>
        <w:t> </w:t>
      </w:r>
      <w:r w:rsidR="00C115EF" w:rsidRPr="00C115EF">
        <w:rPr>
          <w:szCs w:val="24"/>
          <w:b w:val="0"/>
          <w:i w:val="0"/>
          <w:color w:val="000000"/>
          <w:sz w:val="24"/>
          <w:spacing w:val="0"/>
          <w:w w:val="100"/>
          <w:rFonts/>
          <w:caps w:val="0"/>
        </w:rPr>
        <w:t>xenolith</w:t>
      </w:r>
      <w:r w:rsidR="00C115EF" w:rsidRPr="00C115EF">
        <w:rPr>
          <w:szCs w:val="24"/>
          <w:b w:val="0"/>
          <w:i w:val="0"/>
          <w:color w:val="000000"/>
          <w:sz w:val="24"/>
          <w:spacing w:val="0"/>
          <w:w w:val="100"/>
          <w:rFonts/>
          <w:caps w:val="0"/>
        </w:rPr>
        <w:t> </w:t>
      </w:r>
      <w:r w:rsidR="0093181D" w:rsidRPr="00C115EF">
        <w:rPr>
          <w:szCs w:val="24"/>
          <w:b w:val="0"/>
          <w:i w:val="0"/>
          <w:color w:val="000000"/>
          <w:sz w:val="24"/>
          <w:spacing w:val="0"/>
          <w:w w:val="100"/>
          <w:rFonts/>
          <w:caps w:val="0"/>
        </w:rPr>
        <w:t>.</w:t>
      </w:r>
    </w:p>
    <w:p w14:paraId="11B9FA71" w14:textId="77777777" w:rsidR="0093181D" w:rsidRDefault="0093181D" w:rsidP="006F4DE1">
      <w:pPr>
        <w:spacing w:before="0" w:beforeAutospacing="0" w:after="160" w:afterAutospacing="0" w:lineRule="auto" w:line="360"/>
        <w:rPr>
          <w:szCs w:val="24"/>
          <w:b w:val="0"/>
          <w:i w:val="0"/>
          <w:sz w:val="24"/>
          <w:spacing w:val="0"/>
          <w:w w:val="100"/>
          <w:rFonts/>
          <w:caps w:val="0"/>
        </w:rPr>
        <w:snapToGrid w:val="0"/>
        <w:textAlignment w:val="baseline"/>
      </w:pPr>
      <w:r>
        <w:rPr>
          <w:b w:val="0"/>
          <w:i w:val="0"/>
          <w:sz w:val="24"/>
          <w:spacing w:val="0"/>
          <w:w w:val="100"/>
          <w:rFonts/>
          <w:caps w:val="0"/>
        </w:rPr>
        <w:t/>
      </w:r>
    </w:p>
    <w:p w14:paraId="26C97F3E" w14:textId="77777777" w:rsidR="009760B4" w:rsidRPr="006F4DE1" w:rsidRDefault="009760B4" w:rsidP="006F4DE1">
      <w:pPr>
        <w:spacing w:before="0" w:beforeAutospacing="0" w:after="160" w:afterAutospacing="0" w:lineRule="auto" w:line="360"/>
        <w:rPr>
          <w:szCs w:val="24"/>
          <w:b w:val="0"/>
          <w:i w:val="0"/>
          <w:sz w:val="24"/>
          <w:spacing w:val="0"/>
          <w:w w:val="100"/>
          <w:rFonts/>
          <w:caps w:val="0"/>
        </w:rPr>
        <w:snapToGrid w:val="0"/>
        <w:textAlignment w:val="baseline"/>
      </w:pPr>
      <w:r>
        <w:rPr>
          <w:b w:val="0"/>
          <w:i w:val="0"/>
          <w:sz w:val="24"/>
          <w:spacing w:val="0"/>
          <w:w w:val="100"/>
          <w:rFonts/>
          <w:caps w:val="0"/>
        </w:rPr>
        <w:t/>
      </w:r>
    </w:p>
    <w:p w14:paraId="1B233E39" w14:textId="77777777" w:rsidR="0093181D" w:rsidRPr="006F4DE1" w:rsidRDefault="0093181D" w:rsidP="006F4DE1">
      <w:pPr>
        <w:spacing w:before="0" w:beforeAutospacing="0" w:after="160" w:afterAutospacing="0" w:lineRule="auto" w:line="360"/>
        <w:rPr>
          <w:szCs w:val="24"/>
          <w:b w:val="0"/>
          <w:i w:val="0"/>
          <w:sz w:val="24"/>
          <w:spacing w:val="0"/>
          <w:w w:val="100"/>
          <w:rFonts/>
          <w:caps w:val="0"/>
        </w:rPr>
        <w:snapToGrid w:val="0"/>
        <w:textAlignment w:val="baseline"/>
      </w:pPr>
      <w:r>
        <w:rPr>
          <w:b w:val="0"/>
          <w:i w:val="0"/>
          <w:sz w:val="24"/>
          <w:spacing w:val="0"/>
          <w:w w:val="100"/>
          <w:rFonts/>
          <w:caps w:val="0"/>
        </w:rPr>
        <w:t/>
      </w:r>
    </w:p>
    <w:p w14:paraId="3216DC3C" w14:textId="77777777" w:rsidR="0093181D" w:rsidRPr="006F4DE1" w:rsidRDefault="0093181D" w:rsidP="006F4DE1">
      <w:pPr>
        <w:spacing w:before="0" w:beforeAutospacing="0" w:after="160" w:afterAutospacing="0" w:lineRule="auto" w:line="360"/>
        <w:rPr>
          <w:szCs w:val="24"/>
          <w:bCs/>
          <w:b w:val="1"/>
          <w:i w:val="0"/>
          <w:sz w:val="24"/>
          <w:spacing w:val="0"/>
          <w:w w:val="100"/>
          <w:rFonts/>
          <w:caps w:val="0"/>
        </w:rPr>
        <w:snapToGrid w:val="0"/>
        <w:textAlignment w:val="baseline"/>
        <w:tabs>
          <w:tab w:val="left" w:pos="1947"/>
        </w:tabs>
      </w:pPr>
      <w:r w:rsidRPr="006F4DE1">
        <w:rPr>
          <w:szCs w:val="24"/>
          <w:bCs/>
          <w:b w:val="1"/>
          <w:i w:val="0"/>
          <w:sz w:val="24"/>
          <w:spacing w:val="0"/>
          <w:w w:val="100"/>
          <w:rFonts/>
          <w:caps w:val="0"/>
        </w:rPr>
        <w:t>4.1.5</w:t>
      </w:r>
      <w:r w:rsidRPr="006F4DE1">
        <w:rPr>
          <w:szCs w:val="24"/>
          <w:bCs/>
          <w:b w:val="1"/>
          <w:i w:val="0"/>
          <w:sz w:val="24"/>
          <w:spacing w:val="0"/>
          <w:w w:val="100"/>
          <w:rFonts/>
          <w:caps w:val="0"/>
        </w:rPr>
        <w:t> </w:t>
      </w:r>
      <w:r w:rsidRPr="006F4DE1">
        <w:rPr>
          <w:szCs w:val="24"/>
          <w:bCs/>
          <w:b w:val="1"/>
          <w:i w:val="0"/>
          <w:sz w:val="24"/>
          <w:spacing w:val="0"/>
          <w:w w:val="100"/>
          <w:rFonts/>
          <w:caps w:val="0"/>
        </w:rPr>
        <w:t>STRUCTURAL</w:t>
      </w:r>
      <w:r w:rsidRPr="006F4DE1">
        <w:rPr>
          <w:szCs w:val="24"/>
          <w:bCs/>
          <w:b w:val="1"/>
          <w:i w:val="0"/>
          <w:sz w:val="24"/>
          <w:spacing w:val="0"/>
          <w:w w:val="100"/>
          <w:rFonts/>
          <w:caps w:val="0"/>
        </w:rPr>
        <w:t> </w:t>
      </w:r>
      <w:r w:rsidRPr="006F4DE1">
        <w:rPr>
          <w:szCs w:val="24"/>
          <w:bCs/>
          <w:b w:val="1"/>
          <w:i w:val="0"/>
          <w:sz w:val="24"/>
          <w:spacing w:val="0"/>
          <w:w w:val="100"/>
          <w:rFonts/>
          <w:caps w:val="0"/>
        </w:rPr>
        <w:t>FEATURES;</w:t>
      </w:r>
    </w:p>
    <w:p w14:paraId="320BC73C" w14:textId="77777777" w:rsidR="0093181D" w:rsidRPr="006F4DE1" w:rsidRDefault="00C115EF" w:rsidP="006F4DE1">
      <w:pPr>
        <w:jc w:val="both"/>
        <w:spacing w:before="0" w:beforeAutospacing="0" w:after="160" w:afterAutospacing="0" w:lineRule="auto" w:line="360"/>
        <w:rPr>
          <w:szCs w:val="24"/>
          <w:b w:val="0"/>
          <w:i w:val="0"/>
          <w:sz w:val="24"/>
          <w:spacing w:val="0"/>
          <w:w w:val="100"/>
          <w:rFonts/>
          <w:caps w:val="0"/>
        </w:rPr>
        <w:snapToGrid w:val="0"/>
        <w:textAlignment w:val="baseline"/>
        <w:tabs>
          <w:tab w:val="left" w:pos="1947"/>
        </w:tabs>
      </w:pPr>
      <w:r>
        <w:rPr>
          <w:szCs w:val="24"/>
          <w:b w:val="0"/>
          <w:i w:val="0"/>
          <w:sz w:val="24"/>
          <w:spacing w:val="0"/>
          <w:w w:val="100"/>
          <w:rFonts/>
          <w:caps w:val="0"/>
        </w:rPr>
        <w:t>Some</w:t>
      </w:r>
      <w:r>
        <w:rPr>
          <w:szCs w:val="24"/>
          <w:b w:val="0"/>
          <w:i w:val="0"/>
          <w:sz w:val="24"/>
          <w:spacing w:val="0"/>
          <w:w w:val="100"/>
          <w:rFonts/>
          <w:caps w:val="0"/>
        </w:rPr>
        <w:t> </w:t>
      </w:r>
      <w:r>
        <w:rPr>
          <w:szCs w:val="24"/>
          <w:b w:val="0"/>
          <w:i w:val="0"/>
          <w:sz w:val="24"/>
          <w:spacing w:val="0"/>
          <w:w w:val="100"/>
          <w:rFonts/>
          <w:caps w:val="0"/>
        </w:rPr>
        <w:t>of</w:t>
      </w:r>
      <w:r>
        <w:rPr>
          <w:szCs w:val="24"/>
          <w:b w:val="0"/>
          <w:i w:val="0"/>
          <w:sz w:val="24"/>
          <w:spacing w:val="0"/>
          <w:w w:val="100"/>
          <w:rFonts/>
          <w:caps w:val="0"/>
        </w:rPr>
        <w:t> </w:t>
      </w:r>
      <w:r>
        <w:rPr>
          <w:szCs w:val="24"/>
          <w:b w:val="0"/>
          <w:i w:val="0"/>
          <w:sz w:val="24"/>
          <w:spacing w:val="0"/>
          <w:w w:val="100"/>
          <w:rFonts/>
          <w:caps w:val="0"/>
        </w:rPr>
        <w:t>the</w:t>
      </w:r>
      <w:r>
        <w:rPr>
          <w:szCs w:val="24"/>
          <w:b w:val="0"/>
          <w:i w:val="0"/>
          <w:sz w:val="24"/>
          <w:spacing w:val="0"/>
          <w:w w:val="100"/>
          <w:rFonts/>
          <w:caps w:val="0"/>
        </w:rPr>
        <w:t> </w:t>
      </w:r>
      <w:r>
        <w:rPr>
          <w:szCs w:val="24"/>
          <w:b w:val="0"/>
          <w:i w:val="0"/>
          <w:sz w:val="24"/>
          <w:spacing w:val="0"/>
          <w:w w:val="100"/>
          <w:rFonts/>
          <w:caps w:val="0"/>
        </w:rPr>
        <w:t>structural</w:t>
      </w:r>
      <w:r>
        <w:rPr>
          <w:szCs w:val="24"/>
          <w:b w:val="0"/>
          <w:i w:val="0"/>
          <w:sz w:val="24"/>
          <w:spacing w:val="0"/>
          <w:w w:val="100"/>
          <w:rFonts/>
          <w:caps w:val="0"/>
        </w:rPr>
        <w:t> </w:t>
      </w:r>
      <w:r>
        <w:rPr>
          <w:szCs w:val="24"/>
          <w:b w:val="0"/>
          <w:i w:val="0"/>
          <w:sz w:val="24"/>
          <w:spacing w:val="0"/>
          <w:w w:val="100"/>
          <w:rFonts/>
          <w:caps w:val="0"/>
        </w:rPr>
        <w:t>features</w:t>
      </w:r>
      <w:r>
        <w:rPr>
          <w:szCs w:val="24"/>
          <w:b w:val="0"/>
          <w:i w:val="0"/>
          <w:sz w:val="24"/>
          <w:spacing w:val="0"/>
          <w:w w:val="100"/>
          <w:rFonts/>
          <w:caps w:val="0"/>
        </w:rPr>
        <w:t> </w:t>
      </w:r>
      <w:r>
        <w:rPr>
          <w:szCs w:val="24"/>
          <w:b w:val="0"/>
          <w:i w:val="0"/>
          <w:sz w:val="24"/>
          <w:spacing w:val="0"/>
          <w:w w:val="100"/>
          <w:rFonts/>
          <w:caps w:val="0"/>
        </w:rPr>
        <w:t>observed</w:t>
      </w:r>
      <w:r>
        <w:rPr>
          <w:szCs w:val="24"/>
          <w:b w:val="0"/>
          <w:i w:val="0"/>
          <w:sz w:val="24"/>
          <w:spacing w:val="0"/>
          <w:w w:val="100"/>
          <w:rFonts/>
          <w:caps w:val="0"/>
        </w:rPr>
        <w:t> </w:t>
      </w:r>
      <w:r>
        <w:rPr>
          <w:szCs w:val="24"/>
          <w:b w:val="0"/>
          <w:i w:val="0"/>
          <w:sz w:val="24"/>
          <w:spacing w:val="0"/>
          <w:w w:val="100"/>
          <w:rFonts/>
          <w:caps w:val="0"/>
        </w:rPr>
        <w:t>on</w:t>
      </w:r>
      <w:r>
        <w:rPr>
          <w:szCs w:val="24"/>
          <w:b w:val="0"/>
          <w:i w:val="0"/>
          <w:sz w:val="24"/>
          <w:spacing w:val="0"/>
          <w:w w:val="100"/>
          <w:rFonts/>
          <w:caps w:val="0"/>
        </w:rPr>
        <w:t> </w:t>
      </w:r>
      <w:r>
        <w:rPr>
          <w:szCs w:val="24"/>
          <w:b w:val="0"/>
          <w:i w:val="0"/>
          <w:sz w:val="24"/>
          <w:spacing w:val="0"/>
          <w:w w:val="100"/>
          <w:rFonts/>
          <w:caps w:val="0"/>
        </w:rPr>
        <w:t>the</w:t>
      </w:r>
      <w:r>
        <w:rPr>
          <w:szCs w:val="24"/>
          <w:b w:val="0"/>
          <w:i w:val="0"/>
          <w:sz w:val="24"/>
          <w:spacing w:val="0"/>
          <w:w w:val="100"/>
          <w:rFonts/>
          <w:caps w:val="0"/>
        </w:rPr>
        <w:t> </w:t>
      </w:r>
      <w:r>
        <w:rPr>
          <w:szCs w:val="24"/>
          <w:b w:val="0"/>
          <w:i w:val="0"/>
          <w:sz w:val="24"/>
          <w:spacing w:val="0"/>
          <w:w w:val="100"/>
          <w:rFonts/>
          <w:caps w:val="0"/>
        </w:rPr>
        <w:t>outcrops</w:t>
      </w:r>
      <w:r>
        <w:rPr>
          <w:szCs w:val="24"/>
          <w:b w:val="0"/>
          <w:i w:val="0"/>
          <w:sz w:val="24"/>
          <w:spacing w:val="0"/>
          <w:w w:val="100"/>
          <w:rFonts/>
          <w:caps w:val="0"/>
        </w:rPr>
        <w:t> </w:t>
      </w:r>
      <w:r>
        <w:rPr>
          <w:szCs w:val="24"/>
          <w:b w:val="0"/>
          <w:i w:val="0"/>
          <w:sz w:val="24"/>
          <w:spacing w:val="0"/>
          <w:w w:val="100"/>
          <w:rFonts/>
          <w:caps w:val="0"/>
        </w:rPr>
        <w:t>within</w:t>
      </w:r>
      <w:r>
        <w:rPr>
          <w:szCs w:val="24"/>
          <w:b w:val="0"/>
          <w:i w:val="0"/>
          <w:sz w:val="24"/>
          <w:spacing w:val="0"/>
          <w:w w:val="100"/>
          <w:rFonts/>
          <w:caps w:val="0"/>
        </w:rPr>
        <w:t> </w:t>
      </w:r>
      <w:r>
        <w:rPr>
          <w:szCs w:val="24"/>
          <w:b w:val="0"/>
          <w:i w:val="0"/>
          <w:sz w:val="24"/>
          <w:spacing w:val="0"/>
          <w:w w:val="100"/>
          <w:rFonts/>
          <w:caps w:val="0"/>
        </w:rPr>
        <w:t>the</w:t>
      </w:r>
      <w:r>
        <w:rPr>
          <w:szCs w:val="24"/>
          <w:b w:val="0"/>
          <w:i w:val="0"/>
          <w:sz w:val="24"/>
          <w:spacing w:val="0"/>
          <w:w w:val="100"/>
          <w:rFonts/>
          <w:caps w:val="0"/>
        </w:rPr>
        <w:t> </w:t>
      </w:r>
      <w:r>
        <w:rPr>
          <w:szCs w:val="24"/>
          <w:b w:val="0"/>
          <w:i w:val="0"/>
          <w:sz w:val="24"/>
          <w:spacing w:val="0"/>
          <w:w w:val="100"/>
          <w:rFonts/>
          <w:caps w:val="0"/>
        </w:rPr>
        <w:t>study</w:t>
      </w:r>
      <w:r>
        <w:rPr>
          <w:szCs w:val="24"/>
          <w:b w:val="0"/>
          <w:i w:val="0"/>
          <w:sz w:val="24"/>
          <w:spacing w:val="0"/>
          <w:w w:val="100"/>
          <w:rFonts/>
          <w:caps w:val="0"/>
        </w:rPr>
        <w:t> </w:t>
      </w:r>
      <w:r>
        <w:rPr>
          <w:szCs w:val="24"/>
          <w:b w:val="0"/>
          <w:i w:val="0"/>
          <w:sz w:val="24"/>
          <w:spacing w:val="0"/>
          <w:w w:val="100"/>
          <w:rFonts/>
          <w:caps w:val="0"/>
        </w:rPr>
        <w:t>area</w:t>
      </w:r>
      <w:r>
        <w:rPr>
          <w:szCs w:val="24"/>
          <w:b w:val="0"/>
          <w:i w:val="0"/>
          <w:sz w:val="24"/>
          <w:spacing w:val="0"/>
          <w:w w:val="100"/>
          <w:rFonts/>
          <w:caps w:val="0"/>
        </w:rPr>
        <w:t> </w:t>
      </w:r>
      <w:r>
        <w:rPr>
          <w:szCs w:val="24"/>
          <w:b w:val="0"/>
          <w:i w:val="0"/>
          <w:sz w:val="24"/>
          <w:spacing w:val="0"/>
          <w:w w:val="100"/>
          <w:rFonts/>
          <w:caps w:val="0"/>
        </w:rPr>
        <w:t>are</w:t>
      </w:r>
      <w:r>
        <w:rPr>
          <w:szCs w:val="24"/>
          <w:b w:val="0"/>
          <w:i w:val="0"/>
          <w:sz w:val="24"/>
          <w:spacing w:val="0"/>
          <w:w w:val="100"/>
          <w:rFonts/>
          <w:caps w:val="0"/>
        </w:rPr>
        <w:t> </w:t>
      </w:r>
      <w:r w:rsidR="0093181D" w:rsidRPr="006F4DE1">
        <w:rPr>
          <w:szCs w:val="24"/>
          <w:b w:val="0"/>
          <w:i w:val="0"/>
          <w:sz w:val="24"/>
          <w:spacing w:val="0"/>
          <w:w w:val="100"/>
          <w:rFonts/>
          <w:caps w:val="0"/>
        </w:rPr>
        <w:t>foliations,</w:t>
      </w:r>
      <w:r w:rsidR="0093181D" w:rsidRPr="006F4DE1">
        <w:rPr>
          <w:szCs w:val="24"/>
          <w:b w:val="0"/>
          <w:i w:val="0"/>
          <w:sz w:val="24"/>
          <w:spacing w:val="0"/>
          <w:w w:val="100"/>
          <w:rFonts/>
          <w:caps w:val="0"/>
        </w:rPr>
        <w:t> </w:t>
      </w:r>
      <w:r w:rsidR="0093181D" w:rsidRPr="006F4DE1">
        <w:rPr>
          <w:szCs w:val="24"/>
          <w:b w:val="0"/>
          <w:i w:val="0"/>
          <w:sz w:val="24"/>
          <w:spacing w:val="0"/>
          <w:w w:val="100"/>
          <w:rFonts/>
          <w:caps w:val="0"/>
        </w:rPr>
        <w:t>veins,</w:t>
      </w:r>
      <w:r w:rsidR="0093181D" w:rsidRPr="006F4DE1">
        <w:rPr>
          <w:szCs w:val="24"/>
          <w:b w:val="0"/>
          <w:i w:val="0"/>
          <w:sz w:val="24"/>
          <w:spacing w:val="0"/>
          <w:w w:val="100"/>
          <w:rFonts/>
          <w:caps w:val="0"/>
        </w:rPr>
        <w:t> </w:t>
      </w:r>
      <w:r w:rsidR="0093181D" w:rsidRPr="006F4DE1">
        <w:rPr>
          <w:szCs w:val="24"/>
          <w:b w:val="0"/>
          <w:i w:val="0"/>
          <w:sz w:val="24"/>
          <w:spacing w:val="0"/>
          <w:w w:val="100"/>
          <w:rFonts/>
          <w:caps w:val="0"/>
        </w:rPr>
        <w:t>fractures,</w:t>
      </w:r>
      <w:r w:rsidR="0093181D" w:rsidRPr="006F4DE1">
        <w:rPr>
          <w:szCs w:val="24"/>
          <w:b w:val="0"/>
          <w:i w:val="0"/>
          <w:sz w:val="24"/>
          <w:spacing w:val="0"/>
          <w:w w:val="100"/>
          <w:rFonts/>
          <w:caps w:val="0"/>
        </w:rPr>
        <w:t> </w:t>
      </w:r>
      <w:r w:rsidR="0093181D" w:rsidRPr="006F4DE1">
        <w:rPr>
          <w:szCs w:val="24"/>
          <w:b w:val="0"/>
          <w:i w:val="0"/>
          <w:sz w:val="24"/>
          <w:spacing w:val="0"/>
          <w:w w:val="100"/>
          <w:rFonts/>
          <w:caps w:val="0"/>
        </w:rPr>
        <w:t>faults</w:t>
      </w:r>
      <w:r w:rsidR="0093181D" w:rsidRPr="006F4DE1">
        <w:rPr>
          <w:szCs w:val="24"/>
          <w:b w:val="0"/>
          <w:i w:val="0"/>
          <w:sz w:val="24"/>
          <w:spacing w:val="0"/>
          <w:w w:val="100"/>
          <w:rFonts/>
          <w:caps w:val="0"/>
        </w:rPr>
        <w:t> </w:t>
      </w:r>
      <w:r w:rsidR="0093181D" w:rsidRPr="006F4DE1">
        <w:rPr>
          <w:szCs w:val="24"/>
          <w:b w:val="0"/>
          <w:i w:val="0"/>
          <w:sz w:val="24"/>
          <w:spacing w:val="0"/>
          <w:w w:val="100"/>
          <w:rFonts/>
          <w:caps w:val="0"/>
        </w:rPr>
        <w:t>and</w:t>
      </w:r>
      <w:r w:rsidR="0093181D" w:rsidRPr="006F4DE1">
        <w:rPr>
          <w:szCs w:val="24"/>
          <w:b w:val="0"/>
          <w:i w:val="0"/>
          <w:sz w:val="24"/>
          <w:spacing w:val="0"/>
          <w:w w:val="100"/>
          <w:rFonts/>
          <w:caps w:val="0"/>
        </w:rPr>
        <w:t> </w:t>
      </w:r>
      <w:r>
        <w:rPr>
          <w:szCs w:val="24"/>
          <w:b w:val="0"/>
          <w:i w:val="0"/>
          <w:sz w:val="24"/>
          <w:spacing w:val="0"/>
          <w:w w:val="100"/>
          <w:rFonts/>
          <w:caps w:val="0"/>
        </w:rPr>
        <w:t>micro</w:t>
      </w:r>
      <w:r w:rsidR="0093181D" w:rsidRPr="006F4DE1">
        <w:rPr>
          <w:szCs w:val="24"/>
          <w:b w:val="0"/>
          <w:i w:val="0"/>
          <w:sz w:val="24"/>
          <w:spacing w:val="0"/>
          <w:w w:val="100"/>
          <w:rFonts/>
          <w:caps w:val="0"/>
        </w:rPr>
        <w:t>folds.</w:t>
      </w:r>
      <w:r w:rsidR="0093181D" w:rsidRPr="006F4DE1">
        <w:rPr>
          <w:szCs w:val="24"/>
          <w:b w:val="0"/>
          <w:i w:val="0"/>
          <w:sz w:val="24"/>
          <w:spacing w:val="0"/>
          <w:w w:val="100"/>
          <w:rFonts/>
          <w:caps w:val="0"/>
        </w:rPr>
        <w:t> </w:t>
      </w:r>
    </w:p>
    <w:p w14:paraId="08E70FAF" w14:textId="77777777" w:rsidR="0093181D" w:rsidRPr="006F4DE1" w:rsidRDefault="0093181D" w:rsidP="006F4DE1">
      <w:pPr>
        <w:jc w:val="both"/>
        <w:spacing w:before="0" w:beforeAutospacing="0" w:after="160" w:afterAutospacing="0" w:lineRule="auto" w:line="360"/>
        <w:rPr>
          <w:szCs w:val="24"/>
          <w:b w:val="0"/>
          <w:i w:val="0"/>
          <w:sz w:val="24"/>
          <w:spacing w:val="0"/>
          <w:w w:val="100"/>
          <w:rFonts/>
          <w:caps w:val="0"/>
        </w:rPr>
        <w:snapToGrid w:val="0"/>
        <w:textAlignment w:val="baseline"/>
        <w:tabs>
          <w:tab w:val="left" w:pos="1947"/>
        </w:tabs>
      </w:pPr>
      <w:r w:rsidRPr="006F4DE1">
        <w:rPr>
          <w:szCs w:val="24"/>
          <w:bCs/>
          <w:b w:val="1"/>
          <w:i w:val="0"/>
          <w:sz w:val="24"/>
          <w:spacing w:val="0"/>
          <w:w w:val="100"/>
          <w:rFonts/>
          <w:caps w:val="0"/>
        </w:rPr>
        <w:t>Foliations</w:t>
      </w:r>
      <w:r w:rsidR="009760B4">
        <w:rPr>
          <w:szCs w:val="24"/>
          <w:b w:val="0"/>
          <w:i w:val="0"/>
          <w:sz w:val="24"/>
          <w:spacing w:val="0"/>
          <w:w w:val="100"/>
          <w:rFonts/>
          <w:caps w:val="0"/>
        </w:rPr>
        <w:t>;</w:t>
      </w:r>
      <w:r w:rsidR="009760B4">
        <w:rPr>
          <w:szCs w:val="24"/>
          <w:b w:val="0"/>
          <w:i w:val="0"/>
          <w:sz w:val="24"/>
          <w:spacing w:val="0"/>
          <w:w w:val="100"/>
          <w:rFonts/>
          <w:caps w:val="0"/>
        </w:rPr>
        <w:t> </w:t>
      </w:r>
      <w:r w:rsidR="009760B4">
        <w:rPr>
          <w:szCs w:val="24"/>
          <w:b w:val="0"/>
          <w:i w:val="0"/>
          <w:sz w:val="24"/>
          <w:spacing w:val="0"/>
          <w:w w:val="100"/>
          <w:rFonts/>
          <w:caps w:val="0"/>
        </w:rPr>
        <w:t>the</w:t>
      </w:r>
      <w:r w:rsidR="009760B4">
        <w:rPr>
          <w:szCs w:val="24"/>
          <w:b w:val="0"/>
          <w:i w:val="0"/>
          <w:sz w:val="24"/>
          <w:spacing w:val="0"/>
          <w:w w:val="100"/>
          <w:rFonts/>
          <w:caps w:val="0"/>
        </w:rPr>
        <w:t> </w:t>
      </w:r>
      <w:r w:rsidR="009760B4">
        <w:rPr>
          <w:szCs w:val="24"/>
          <w:b w:val="0"/>
          <w:i w:val="0"/>
          <w:sz w:val="24"/>
          <w:spacing w:val="0"/>
          <w:w w:val="100"/>
          <w:rFonts/>
          <w:caps w:val="0"/>
        </w:rPr>
        <w:t>foliations</w:t>
      </w:r>
      <w:r w:rsidR="009760B4">
        <w:rPr>
          <w:szCs w:val="24"/>
          <w:b w:val="0"/>
          <w:i w:val="0"/>
          <w:sz w:val="24"/>
          <w:spacing w:val="0"/>
          <w:w w:val="100"/>
          <w:rFonts/>
          <w:caps w:val="0"/>
        </w:rPr>
        <w:t> </w:t>
      </w:r>
      <w:r w:rsidR="009760B4">
        <w:rPr>
          <w:szCs w:val="24"/>
          <w:b w:val="0"/>
          <w:i w:val="0"/>
          <w:sz w:val="24"/>
          <w:spacing w:val="0"/>
          <w:w w:val="100"/>
          <w:rFonts/>
          <w:caps w:val="0"/>
        </w:rPr>
        <w:t>(Figure</w:t>
      </w:r>
      <w:r w:rsidR="009760B4">
        <w:rPr>
          <w:szCs w:val="24"/>
          <w:b w:val="0"/>
          <w:i w:val="0"/>
          <w:sz w:val="24"/>
          <w:spacing w:val="0"/>
          <w:w w:val="100"/>
          <w:rFonts/>
          <w:caps w:val="0"/>
        </w:rPr>
        <w:t> </w:t>
      </w:r>
      <w:r w:rsidR="009760B4">
        <w:rPr>
          <w:szCs w:val="24"/>
          <w:b w:val="0"/>
          <w:i w:val="0"/>
          <w:sz w:val="24"/>
          <w:spacing w:val="0"/>
          <w:w w:val="100"/>
          <w:rFonts/>
          <w:caps w:val="0"/>
        </w:rPr>
        <w:t>4.22</w:t>
      </w:r>
      <w:r w:rsidRPr="006F4DE1">
        <w:rPr>
          <w:szCs w:val="24"/>
          <w:b w:val="0"/>
          <w:i w:val="0"/>
          <w:sz w:val="24"/>
          <w:spacing w:val="0"/>
          <w:w w:val="100"/>
          <w:rFonts/>
          <w:caps w:val="0"/>
        </w:rPr>
        <w:t>)</w:t>
      </w:r>
      <w:r w:rsidRPr="006F4DE1">
        <w:rPr>
          <w:szCs w:val="24"/>
          <w:b w:val="0"/>
          <w:i w:val="0"/>
          <w:sz w:val="24"/>
          <w:spacing w:val="0"/>
          <w:w w:val="100"/>
          <w:rFonts/>
          <w:caps w:val="0"/>
        </w:rPr>
        <w:t> </w:t>
      </w:r>
      <w:r w:rsidRPr="006F4DE1">
        <w:rPr>
          <w:szCs w:val="24"/>
          <w:b w:val="0"/>
          <w:i w:val="0"/>
          <w:sz w:val="24"/>
          <w:spacing w:val="0"/>
          <w:w w:val="100"/>
          <w:rFonts/>
          <w:caps w:val="0"/>
        </w:rPr>
        <w:t>were</w:t>
      </w:r>
      <w:r w:rsidRPr="006F4DE1">
        <w:rPr>
          <w:szCs w:val="24"/>
          <w:b w:val="0"/>
          <w:i w:val="0"/>
          <w:sz w:val="24"/>
          <w:spacing w:val="0"/>
          <w:w w:val="100"/>
          <w:rFonts/>
          <w:caps w:val="0"/>
        </w:rPr>
        <w:t> </w:t>
      </w:r>
      <w:r w:rsidRPr="006F4DE1">
        <w:rPr>
          <w:szCs w:val="24"/>
          <w:b w:val="0"/>
          <w:i w:val="0"/>
          <w:sz w:val="24"/>
          <w:spacing w:val="0"/>
          <w:w w:val="100"/>
          <w:rFonts/>
          <w:caps w:val="0"/>
        </w:rPr>
        <w:t>observed</w:t>
      </w:r>
      <w:r w:rsidRPr="006F4DE1">
        <w:rPr>
          <w:szCs w:val="24"/>
          <w:b w:val="0"/>
          <w:i w:val="0"/>
          <w:sz w:val="24"/>
          <w:spacing w:val="0"/>
          <w:w w:val="100"/>
          <w:rFonts/>
          <w:caps w:val="0"/>
        </w:rPr>
        <w:t> </w:t>
      </w:r>
      <w:r w:rsidRPr="006F4DE1">
        <w:rPr>
          <w:szCs w:val="24"/>
          <w:b w:val="0"/>
          <w:i w:val="0"/>
          <w:sz w:val="24"/>
          <w:spacing w:val="0"/>
          <w:w w:val="100"/>
          <w:rFonts/>
          <w:caps w:val="0"/>
        </w:rPr>
        <w:t>in</w:t>
      </w:r>
      <w:r w:rsidRPr="006F4DE1">
        <w:rPr>
          <w:szCs w:val="24"/>
          <w:b w:val="0"/>
          <w:i w:val="0"/>
          <w:sz w:val="24"/>
          <w:spacing w:val="0"/>
          <w:w w:val="100"/>
          <w:rFonts/>
          <w:caps w:val="0"/>
        </w:rPr>
        <w:t> </w:t>
      </w:r>
      <w:r w:rsidRPr="006F4DE1">
        <w:rPr>
          <w:szCs w:val="24"/>
          <w:b w:val="0"/>
          <w:i w:val="0"/>
          <w:sz w:val="24"/>
          <w:spacing w:val="0"/>
          <w:w w:val="100"/>
          <w:rFonts/>
          <w:caps w:val="0"/>
        </w:rPr>
        <w:t>some</w:t>
      </w:r>
      <w:r w:rsidRPr="006F4DE1">
        <w:rPr>
          <w:szCs w:val="24"/>
          <w:b w:val="0"/>
          <w:i w:val="0"/>
          <w:sz w:val="24"/>
          <w:spacing w:val="0"/>
          <w:w w:val="100"/>
          <w:rFonts/>
          <w:caps w:val="0"/>
        </w:rPr>
        <w:t> </w:t>
      </w:r>
      <w:r w:rsidRPr="006F4DE1">
        <w:rPr>
          <w:szCs w:val="24"/>
          <w:b w:val="0"/>
          <w:i w:val="0"/>
          <w:sz w:val="24"/>
          <w:spacing w:val="0"/>
          <w:w w:val="100"/>
          <w:rFonts/>
          <w:caps w:val="0"/>
        </w:rPr>
        <w:t>locations</w:t>
      </w:r>
      <w:r w:rsidRPr="006F4DE1">
        <w:rPr>
          <w:szCs w:val="24"/>
          <w:b w:val="0"/>
          <w:i w:val="0"/>
          <w:sz w:val="24"/>
          <w:spacing w:val="0"/>
          <w:w w:val="100"/>
          <w:rFonts/>
          <w:caps w:val="0"/>
        </w:rPr>
        <w:t> </w:t>
      </w:r>
      <w:r w:rsidRPr="006F4DE1">
        <w:rPr>
          <w:szCs w:val="24"/>
          <w:b w:val="0"/>
          <w:i w:val="0"/>
          <w:sz w:val="24"/>
          <w:spacing w:val="0"/>
          <w:w w:val="100"/>
          <w:rFonts/>
          <w:caps w:val="0"/>
        </w:rPr>
        <w:t>to</w:t>
      </w:r>
      <w:r w:rsidRPr="006F4DE1">
        <w:rPr>
          <w:szCs w:val="24"/>
          <w:b w:val="0"/>
          <w:i w:val="0"/>
          <w:sz w:val="24"/>
          <w:spacing w:val="0"/>
          <w:w w:val="100"/>
          <w:rFonts/>
          <w:caps w:val="0"/>
        </w:rPr>
        <w:t> </w:t>
      </w:r>
      <w:r w:rsidRPr="006F4DE1">
        <w:rPr>
          <w:szCs w:val="24"/>
          <w:b w:val="0"/>
          <w:i w:val="0"/>
          <w:sz w:val="24"/>
          <w:spacing w:val="0"/>
          <w:w w:val="100"/>
          <w:rFonts/>
          <w:caps w:val="0"/>
        </w:rPr>
        <w:t>have</w:t>
      </w:r>
      <w:r w:rsidRPr="006F4DE1">
        <w:rPr>
          <w:szCs w:val="24"/>
          <w:b w:val="0"/>
          <w:i w:val="0"/>
          <w:sz w:val="24"/>
          <w:spacing w:val="0"/>
          <w:w w:val="100"/>
          <w:rFonts/>
          <w:caps w:val="0"/>
        </w:rPr>
        <w:t> </w:t>
      </w:r>
      <w:r w:rsidRPr="006F4DE1">
        <w:rPr>
          <w:szCs w:val="24"/>
          <w:b w:val="0"/>
          <w:i w:val="0"/>
          <w:sz w:val="24"/>
          <w:spacing w:val="0"/>
          <w:w w:val="100"/>
          <w:rFonts/>
          <w:caps w:val="0"/>
        </w:rPr>
        <w:t>well</w:t>
      </w:r>
      <w:r w:rsidRPr="006F4DE1">
        <w:rPr>
          <w:szCs w:val="24"/>
          <w:b w:val="0"/>
          <w:i w:val="0"/>
          <w:sz w:val="24"/>
          <w:spacing w:val="0"/>
          <w:w w:val="100"/>
          <w:rFonts/>
          <w:caps w:val="0"/>
        </w:rPr>
        <w:t> </w:t>
      </w:r>
      <w:r w:rsidRPr="006F4DE1">
        <w:rPr>
          <w:szCs w:val="24"/>
          <w:b w:val="0"/>
          <w:i w:val="0"/>
          <w:sz w:val="24"/>
          <w:spacing w:val="0"/>
          <w:w w:val="100"/>
          <w:rFonts/>
          <w:caps w:val="0"/>
        </w:rPr>
        <w:t>foliated</w:t>
      </w:r>
      <w:r w:rsidRPr="006F4DE1">
        <w:rPr>
          <w:szCs w:val="24"/>
          <w:b w:val="0"/>
          <w:i w:val="0"/>
          <w:sz w:val="24"/>
          <w:spacing w:val="0"/>
          <w:w w:val="100"/>
          <w:rFonts/>
          <w:caps w:val="0"/>
        </w:rPr>
        <w:t> </w:t>
      </w:r>
      <w:r w:rsidRPr="006F4DE1">
        <w:rPr>
          <w:szCs w:val="24"/>
          <w:b w:val="0"/>
          <w:i w:val="0"/>
          <w:sz w:val="24"/>
          <w:spacing w:val="0"/>
          <w:w w:val="100"/>
          <w:rFonts/>
          <w:caps w:val="0"/>
        </w:rPr>
        <w:t>planes,</w:t>
      </w:r>
      <w:r w:rsidRPr="006F4DE1">
        <w:rPr>
          <w:szCs w:val="24"/>
          <w:b w:val="0"/>
          <w:i w:val="0"/>
          <w:sz w:val="24"/>
          <w:spacing w:val="0"/>
          <w:w w:val="100"/>
          <w:rFonts/>
          <w:caps w:val="0"/>
        </w:rPr>
        <w:t> </w:t>
      </w:r>
      <w:r w:rsidRPr="006F4DE1">
        <w:rPr>
          <w:szCs w:val="24"/>
          <w:b w:val="0"/>
          <w:i w:val="0"/>
          <w:sz w:val="24"/>
          <w:spacing w:val="0"/>
          <w:w w:val="100"/>
          <w:rFonts/>
          <w:caps w:val="0"/>
        </w:rPr>
        <w:t>while</w:t>
      </w:r>
      <w:r w:rsidRPr="006F4DE1">
        <w:rPr>
          <w:szCs w:val="24"/>
          <w:b w:val="0"/>
          <w:i w:val="0"/>
          <w:sz w:val="24"/>
          <w:spacing w:val="0"/>
          <w:w w:val="100"/>
          <w:rFonts/>
          <w:caps w:val="0"/>
        </w:rPr>
        <w:t> </w:t>
      </w:r>
      <w:r w:rsidRPr="006F4DE1">
        <w:rPr>
          <w:szCs w:val="24"/>
          <w:b w:val="0"/>
          <w:i w:val="0"/>
          <w:sz w:val="24"/>
          <w:spacing w:val="0"/>
          <w:w w:val="100"/>
          <w:rFonts/>
          <w:caps w:val="0"/>
        </w:rPr>
        <w:t>in</w:t>
      </w:r>
      <w:r w:rsidRPr="006F4DE1">
        <w:rPr>
          <w:szCs w:val="24"/>
          <w:b w:val="0"/>
          <w:i w:val="0"/>
          <w:sz w:val="24"/>
          <w:spacing w:val="0"/>
          <w:w w:val="100"/>
          <w:rFonts/>
          <w:caps w:val="0"/>
        </w:rPr>
        <w:t> </w:t>
      </w:r>
      <w:r w:rsidRPr="006F4DE1">
        <w:rPr>
          <w:szCs w:val="24"/>
          <w:b w:val="0"/>
          <w:i w:val="0"/>
          <w:sz w:val="24"/>
          <w:spacing w:val="0"/>
          <w:w w:val="100"/>
          <w:rFonts/>
          <w:caps w:val="0"/>
        </w:rPr>
        <w:t>some</w:t>
      </w:r>
      <w:r w:rsidRPr="006F4DE1">
        <w:rPr>
          <w:szCs w:val="24"/>
          <w:b w:val="0"/>
          <w:i w:val="0"/>
          <w:sz w:val="24"/>
          <w:spacing w:val="0"/>
          <w:w w:val="100"/>
          <w:rFonts/>
          <w:caps w:val="0"/>
        </w:rPr>
        <w:t> </w:t>
      </w:r>
      <w:r w:rsidRPr="006F4DE1">
        <w:rPr>
          <w:szCs w:val="24"/>
          <w:b w:val="0"/>
          <w:i w:val="0"/>
          <w:sz w:val="24"/>
          <w:spacing w:val="0"/>
          <w:w w:val="100"/>
          <w:rFonts/>
          <w:caps w:val="0"/>
        </w:rPr>
        <w:t>locations</w:t>
      </w:r>
      <w:r w:rsidRPr="006F4DE1">
        <w:rPr>
          <w:szCs w:val="24"/>
          <w:b w:val="0"/>
          <w:i w:val="0"/>
          <w:sz w:val="24"/>
          <w:spacing w:val="0"/>
          <w:w w:val="100"/>
          <w:rFonts/>
          <w:caps w:val="0"/>
        </w:rPr>
        <w:t> </w:t>
      </w:r>
      <w:r w:rsidRPr="006F4DE1">
        <w:rPr>
          <w:szCs w:val="24"/>
          <w:b w:val="0"/>
          <w:i w:val="0"/>
          <w:sz w:val="24"/>
          <w:spacing w:val="0"/>
          <w:w w:val="100"/>
          <w:rFonts/>
          <w:caps w:val="0"/>
        </w:rPr>
        <w:t>have</w:t>
      </w:r>
      <w:r w:rsidRPr="006F4DE1">
        <w:rPr>
          <w:szCs w:val="24"/>
          <w:b w:val="0"/>
          <w:i w:val="0"/>
          <w:sz w:val="24"/>
          <w:spacing w:val="0"/>
          <w:w w:val="100"/>
          <w:rFonts/>
          <w:caps w:val="0"/>
        </w:rPr>
        <w:t> </w:t>
      </w:r>
      <w:r w:rsidRPr="006F4DE1">
        <w:rPr>
          <w:szCs w:val="24"/>
          <w:b w:val="0"/>
          <w:i w:val="0"/>
          <w:sz w:val="24"/>
          <w:spacing w:val="0"/>
          <w:w w:val="100"/>
          <w:rFonts/>
          <w:caps w:val="0"/>
        </w:rPr>
        <w:t>not</w:t>
      </w:r>
      <w:r w:rsidRPr="006F4DE1">
        <w:rPr>
          <w:szCs w:val="24"/>
          <w:b w:val="0"/>
          <w:i w:val="0"/>
          <w:sz w:val="24"/>
          <w:spacing w:val="0"/>
          <w:w w:val="100"/>
          <w:rFonts/>
          <w:caps w:val="0"/>
        </w:rPr>
        <w:t> </w:t>
      </w:r>
      <w:r w:rsidRPr="006F4DE1">
        <w:rPr>
          <w:szCs w:val="24"/>
          <w:b w:val="0"/>
          <w:i w:val="0"/>
          <w:sz w:val="24"/>
          <w:spacing w:val="0"/>
          <w:w w:val="100"/>
          <w:rFonts/>
          <w:caps w:val="0"/>
        </w:rPr>
        <w:t>well-defined</w:t>
      </w:r>
      <w:r w:rsidRPr="006F4DE1">
        <w:rPr>
          <w:szCs w:val="24"/>
          <w:b w:val="0"/>
          <w:i w:val="0"/>
          <w:sz w:val="24"/>
          <w:spacing w:val="0"/>
          <w:w w:val="100"/>
          <w:rFonts/>
          <w:caps w:val="0"/>
        </w:rPr>
        <w:t> </w:t>
      </w:r>
      <w:r w:rsidRPr="006F4DE1">
        <w:rPr>
          <w:szCs w:val="24"/>
          <w:b w:val="0"/>
          <w:i w:val="0"/>
          <w:sz w:val="24"/>
          <w:spacing w:val="0"/>
          <w:w w:val="100"/>
          <w:rFonts/>
          <w:caps w:val="0"/>
        </w:rPr>
        <w:t>foliation</w:t>
      </w:r>
      <w:r w:rsidRPr="006F4DE1">
        <w:rPr>
          <w:szCs w:val="24"/>
          <w:b w:val="0"/>
          <w:i w:val="0"/>
          <w:sz w:val="24"/>
          <w:spacing w:val="0"/>
          <w:w w:val="100"/>
          <w:rFonts/>
          <w:caps w:val="0"/>
        </w:rPr>
        <w:t> </w:t>
      </w:r>
      <w:r w:rsidRPr="006F4DE1">
        <w:rPr>
          <w:szCs w:val="24"/>
          <w:b w:val="0"/>
          <w:i w:val="0"/>
          <w:sz w:val="24"/>
          <w:spacing w:val="0"/>
          <w:w w:val="100"/>
          <w:rFonts/>
          <w:caps w:val="0"/>
        </w:rPr>
        <w:t>planes.</w:t>
      </w:r>
      <w:r w:rsidRPr="006F4DE1">
        <w:rPr>
          <w:szCs w:val="24"/>
          <w:b w:val="0"/>
          <w:i w:val="0"/>
          <w:sz w:val="24"/>
          <w:spacing w:val="0"/>
          <w:w w:val="100"/>
          <w:rFonts/>
          <w:caps w:val="0"/>
        </w:rPr>
        <w:t> </w:t>
      </w:r>
      <w:r w:rsidRPr="006F4DE1">
        <w:rPr>
          <w:szCs w:val="24"/>
          <w:b w:val="0"/>
          <w:i w:val="0"/>
          <w:sz w:val="24"/>
          <w:spacing w:val="0"/>
          <w:w w:val="100"/>
          <w:rFonts/>
          <w:caps w:val="0"/>
        </w:rPr>
        <w:t>The</w:t>
      </w:r>
      <w:r w:rsidRPr="006F4DE1">
        <w:rPr>
          <w:szCs w:val="24"/>
          <w:b w:val="0"/>
          <w:i w:val="0"/>
          <w:sz w:val="24"/>
          <w:spacing w:val="0"/>
          <w:w w:val="100"/>
          <w:rFonts/>
          <w:caps w:val="0"/>
        </w:rPr>
        <w:t> </w:t>
      </w:r>
      <w:r w:rsidRPr="006F4DE1">
        <w:rPr>
          <w:szCs w:val="24"/>
          <w:b w:val="0"/>
          <w:i w:val="0"/>
          <w:sz w:val="24"/>
          <w:spacing w:val="0"/>
          <w:w w:val="100"/>
          <w:rFonts/>
          <w:caps w:val="0"/>
        </w:rPr>
        <w:t>foliations</w:t>
      </w:r>
      <w:r w:rsidRPr="006F4DE1">
        <w:rPr>
          <w:szCs w:val="24"/>
          <w:b w:val="0"/>
          <w:i w:val="0"/>
          <w:sz w:val="24"/>
          <w:spacing w:val="0"/>
          <w:w w:val="100"/>
          <w:rFonts/>
          <w:caps w:val="0"/>
        </w:rPr>
        <w:t> </w:t>
      </w:r>
      <w:r w:rsidRPr="006F4DE1">
        <w:rPr>
          <w:szCs w:val="24"/>
          <w:b w:val="0"/>
          <w:i w:val="0"/>
          <w:sz w:val="24"/>
          <w:spacing w:val="0"/>
          <w:w w:val="100"/>
          <w:rFonts/>
          <w:caps w:val="0"/>
        </w:rPr>
        <w:t>appear</w:t>
      </w:r>
      <w:r w:rsidRPr="006F4DE1">
        <w:rPr>
          <w:szCs w:val="24"/>
          <w:b w:val="0"/>
          <w:i w:val="0"/>
          <w:sz w:val="24"/>
          <w:spacing w:val="0"/>
          <w:w w:val="100"/>
          <w:rFonts/>
          <w:caps w:val="0"/>
        </w:rPr>
        <w:t> </w:t>
      </w:r>
      <w:r w:rsidRPr="006F4DE1">
        <w:rPr>
          <w:szCs w:val="24"/>
          <w:b w:val="0"/>
          <w:i w:val="0"/>
          <w:sz w:val="24"/>
          <w:spacing w:val="0"/>
          <w:w w:val="100"/>
          <w:rFonts/>
          <w:caps w:val="0"/>
        </w:rPr>
        <w:t>as</w:t>
      </w:r>
      <w:r w:rsidRPr="006F4DE1">
        <w:rPr>
          <w:szCs w:val="24"/>
          <w:b w:val="0"/>
          <w:i w:val="0"/>
          <w:sz w:val="24"/>
          <w:spacing w:val="0"/>
          <w:w w:val="100"/>
          <w:rFonts/>
          <w:caps w:val="0"/>
        </w:rPr>
        <w:t> </w:t>
      </w:r>
      <w:r w:rsidRPr="006F4DE1">
        <w:rPr>
          <w:szCs w:val="24"/>
          <w:b w:val="0"/>
          <w:i w:val="0"/>
          <w:sz w:val="24"/>
          <w:spacing w:val="0"/>
          <w:w w:val="100"/>
          <w:rFonts/>
          <w:caps w:val="0"/>
        </w:rPr>
        <w:t>banded</w:t>
      </w:r>
      <w:r w:rsidRPr="006F4DE1">
        <w:rPr>
          <w:szCs w:val="24"/>
          <w:b w:val="0"/>
          <w:i w:val="0"/>
          <w:sz w:val="24"/>
          <w:spacing w:val="0"/>
          <w:w w:val="100"/>
          <w:rFonts/>
          <w:caps w:val="0"/>
        </w:rPr>
        <w:t> </w:t>
      </w:r>
      <w:r w:rsidRPr="006F4DE1">
        <w:rPr>
          <w:szCs w:val="24"/>
          <w:b w:val="0"/>
          <w:i w:val="0"/>
          <w:sz w:val="24"/>
          <w:spacing w:val="0"/>
          <w:w w:val="100"/>
          <w:rFonts/>
          <w:caps w:val="0"/>
        </w:rPr>
        <w:t>alternation</w:t>
      </w:r>
      <w:r w:rsidRPr="006F4DE1">
        <w:rPr>
          <w:szCs w:val="24"/>
          <w:b w:val="0"/>
          <w:i w:val="0"/>
          <w:sz w:val="24"/>
          <w:spacing w:val="0"/>
          <w:w w:val="100"/>
          <w:rFonts/>
          <w:caps w:val="0"/>
        </w:rPr>
        <w:t> </w:t>
      </w:r>
      <w:r w:rsidRPr="006F4DE1">
        <w:rPr>
          <w:szCs w:val="24"/>
          <w:b w:val="0"/>
          <w:i w:val="0"/>
          <w:sz w:val="24"/>
          <w:spacing w:val="0"/>
          <w:w w:val="100"/>
          <w:rFonts/>
          <w:caps w:val="0"/>
        </w:rPr>
        <w:t>of</w:t>
      </w:r>
      <w:r w:rsidRPr="006F4DE1">
        <w:rPr>
          <w:szCs w:val="24"/>
          <w:b w:val="0"/>
          <w:i w:val="0"/>
          <w:sz w:val="24"/>
          <w:spacing w:val="0"/>
          <w:w w:val="100"/>
          <w:rFonts/>
          <w:caps w:val="0"/>
        </w:rPr>
        <w:t> </w:t>
      </w:r>
      <w:r w:rsidRPr="006F4DE1">
        <w:rPr>
          <w:szCs w:val="24"/>
          <w:b w:val="0"/>
          <w:i w:val="0"/>
          <w:sz w:val="24"/>
          <w:spacing w:val="0"/>
          <w:w w:val="100"/>
          <w:rFonts/>
          <w:caps w:val="0"/>
        </w:rPr>
        <w:t>white</w:t>
      </w:r>
      <w:r w:rsidRPr="006F4DE1">
        <w:rPr>
          <w:szCs w:val="24"/>
          <w:b w:val="0"/>
          <w:i w:val="0"/>
          <w:sz w:val="24"/>
          <w:spacing w:val="0"/>
          <w:w w:val="100"/>
          <w:rFonts/>
          <w:caps w:val="0"/>
        </w:rPr>
        <w:t> </w:t>
      </w:r>
      <w:r w:rsidRPr="006F4DE1">
        <w:rPr>
          <w:szCs w:val="24"/>
          <w:b w:val="0"/>
          <w:i w:val="0"/>
          <w:sz w:val="24"/>
          <w:spacing w:val="0"/>
          <w:w w:val="100"/>
          <w:rFonts/>
          <w:caps w:val="0"/>
        </w:rPr>
        <w:t>and</w:t>
      </w:r>
      <w:r w:rsidRPr="006F4DE1">
        <w:rPr>
          <w:szCs w:val="24"/>
          <w:b w:val="0"/>
          <w:i w:val="0"/>
          <w:sz w:val="24"/>
          <w:spacing w:val="0"/>
          <w:w w:val="100"/>
          <w:rFonts/>
          <w:caps w:val="0"/>
        </w:rPr>
        <w:t> </w:t>
      </w:r>
      <w:r w:rsidRPr="006F4DE1">
        <w:rPr>
          <w:szCs w:val="24"/>
          <w:b w:val="0"/>
          <w:i w:val="0"/>
          <w:sz w:val="24"/>
          <w:spacing w:val="0"/>
          <w:w w:val="100"/>
          <w:rFonts/>
          <w:caps w:val="0"/>
        </w:rPr>
        <w:t>dark</w:t>
      </w:r>
      <w:r w:rsidRPr="006F4DE1">
        <w:rPr>
          <w:szCs w:val="24"/>
          <w:b w:val="0"/>
          <w:i w:val="0"/>
          <w:sz w:val="24"/>
          <w:spacing w:val="0"/>
          <w:w w:val="100"/>
          <w:rFonts/>
          <w:caps w:val="0"/>
        </w:rPr>
        <w:t> </w:t>
      </w:r>
      <w:r w:rsidRPr="006F4DE1">
        <w:rPr>
          <w:szCs w:val="24"/>
          <w:b w:val="0"/>
          <w:i w:val="0"/>
          <w:sz w:val="24"/>
          <w:spacing w:val="0"/>
          <w:w w:val="100"/>
          <w:rFonts/>
          <w:caps w:val="0"/>
        </w:rPr>
        <w:t>minerals</w:t>
      </w:r>
      <w:r w:rsidRPr="006F4DE1">
        <w:rPr>
          <w:szCs w:val="24"/>
          <w:b w:val="0"/>
          <w:i w:val="0"/>
          <w:sz w:val="24"/>
          <w:spacing w:val="0"/>
          <w:w w:val="100"/>
          <w:rFonts/>
          <w:caps w:val="0"/>
        </w:rPr>
        <w:t> </w:t>
      </w:r>
      <w:r w:rsidRPr="006F4DE1">
        <w:rPr>
          <w:szCs w:val="24"/>
          <w:b w:val="0"/>
          <w:i w:val="0"/>
          <w:sz w:val="24"/>
          <w:spacing w:val="0"/>
          <w:w w:val="100"/>
          <w:rFonts/>
          <w:caps w:val="0"/>
        </w:rPr>
        <w:t>in</w:t>
      </w:r>
      <w:r w:rsidRPr="006F4DE1">
        <w:rPr>
          <w:szCs w:val="24"/>
          <w:b w:val="0"/>
          <w:i w:val="0"/>
          <w:sz w:val="24"/>
          <w:spacing w:val="0"/>
          <w:w w:val="100"/>
          <w:rFonts/>
          <w:caps w:val="0"/>
        </w:rPr>
        <w:t> </w:t>
      </w:r>
      <w:r w:rsidRPr="006F4DE1">
        <w:rPr>
          <w:szCs w:val="24"/>
          <w:b w:val="0"/>
          <w:i w:val="0"/>
          <w:sz w:val="24"/>
          <w:spacing w:val="0"/>
          <w:w w:val="100"/>
          <w:rFonts/>
          <w:caps w:val="0"/>
        </w:rPr>
        <w:t>some</w:t>
      </w:r>
      <w:r w:rsidRPr="006F4DE1">
        <w:rPr>
          <w:szCs w:val="24"/>
          <w:b w:val="0"/>
          <w:i w:val="0"/>
          <w:sz w:val="24"/>
          <w:spacing w:val="0"/>
          <w:w w:val="100"/>
          <w:rFonts/>
          <w:caps w:val="0"/>
        </w:rPr>
        <w:t> </w:t>
      </w:r>
      <w:r w:rsidRPr="006F4DE1">
        <w:rPr>
          <w:szCs w:val="24"/>
          <w:b w:val="0"/>
          <w:i w:val="0"/>
          <w:sz w:val="24"/>
          <w:spacing w:val="0"/>
          <w:w w:val="100"/>
          <w:rFonts/>
          <w:caps w:val="0"/>
        </w:rPr>
        <w:t>locations</w:t>
      </w:r>
      <w:r w:rsidRPr="006F4DE1">
        <w:rPr>
          <w:szCs w:val="24"/>
          <w:b w:val="0"/>
          <w:i w:val="0"/>
          <w:sz w:val="24"/>
          <w:spacing w:val="0"/>
          <w:w w:val="100"/>
          <w:rFonts/>
          <w:caps w:val="0"/>
        </w:rPr>
        <w:t> </w:t>
      </w:r>
      <w:r w:rsidRPr="006F4DE1">
        <w:rPr>
          <w:szCs w:val="24"/>
          <w:b w:val="0"/>
          <w:i w:val="0"/>
          <w:sz w:val="24"/>
          <w:spacing w:val="0"/>
          <w:w w:val="100"/>
          <w:rFonts/>
          <w:caps w:val="0"/>
        </w:rPr>
        <w:t>while</w:t>
      </w:r>
      <w:r w:rsidRPr="006F4DE1">
        <w:rPr>
          <w:szCs w:val="24"/>
          <w:b w:val="0"/>
          <w:i w:val="0"/>
          <w:sz w:val="24"/>
          <w:spacing w:val="0"/>
          <w:w w:val="100"/>
          <w:rFonts/>
          <w:caps w:val="0"/>
        </w:rPr>
        <w:t> </w:t>
      </w:r>
      <w:r w:rsidRPr="006F4DE1">
        <w:rPr>
          <w:szCs w:val="24"/>
          <w:b w:val="0"/>
          <w:i w:val="0"/>
          <w:sz w:val="24"/>
          <w:spacing w:val="0"/>
          <w:w w:val="100"/>
          <w:rFonts/>
          <w:caps w:val="0"/>
        </w:rPr>
        <w:t>in</w:t>
      </w:r>
      <w:r w:rsidRPr="006F4DE1">
        <w:rPr>
          <w:szCs w:val="24"/>
          <w:b w:val="0"/>
          <w:i w:val="0"/>
          <w:sz w:val="24"/>
          <w:spacing w:val="0"/>
          <w:w w:val="100"/>
          <w:rFonts/>
          <w:caps w:val="0"/>
        </w:rPr>
        <w:t> </w:t>
      </w:r>
      <w:r w:rsidRPr="006F4DE1">
        <w:rPr>
          <w:szCs w:val="24"/>
          <w:b w:val="0"/>
          <w:i w:val="0"/>
          <w:sz w:val="24"/>
          <w:spacing w:val="0"/>
          <w:w w:val="100"/>
          <w:rFonts/>
          <w:caps w:val="0"/>
        </w:rPr>
        <w:t>some</w:t>
      </w:r>
      <w:r w:rsidRPr="006F4DE1">
        <w:rPr>
          <w:szCs w:val="24"/>
          <w:b w:val="0"/>
          <w:i w:val="0"/>
          <w:sz w:val="24"/>
          <w:spacing w:val="0"/>
          <w:w w:val="100"/>
          <w:rFonts/>
          <w:caps w:val="0"/>
        </w:rPr>
        <w:t> </w:t>
      </w:r>
      <w:r w:rsidRPr="006F4DE1">
        <w:rPr>
          <w:szCs w:val="24"/>
          <w:b w:val="0"/>
          <w:i w:val="0"/>
          <w:sz w:val="24"/>
          <w:spacing w:val="0"/>
          <w:w w:val="100"/>
          <w:rFonts/>
          <w:caps w:val="0"/>
        </w:rPr>
        <w:t>places</w:t>
      </w:r>
      <w:r w:rsidRPr="006F4DE1">
        <w:rPr>
          <w:szCs w:val="24"/>
          <w:b w:val="0"/>
          <w:i w:val="0"/>
          <w:sz w:val="24"/>
          <w:spacing w:val="0"/>
          <w:w w:val="100"/>
          <w:rFonts/>
          <w:caps w:val="0"/>
        </w:rPr>
        <w:t> </w:t>
      </w:r>
      <w:r w:rsidRPr="006F4DE1">
        <w:rPr>
          <w:szCs w:val="24"/>
          <w:b w:val="0"/>
          <w:i w:val="0"/>
          <w:sz w:val="24"/>
          <w:spacing w:val="0"/>
          <w:w w:val="100"/>
          <w:rFonts/>
          <w:caps w:val="0"/>
        </w:rPr>
        <w:t>are</w:t>
      </w:r>
      <w:r w:rsidRPr="006F4DE1">
        <w:rPr>
          <w:szCs w:val="24"/>
          <w:b w:val="0"/>
          <w:i w:val="0"/>
          <w:sz w:val="24"/>
          <w:spacing w:val="0"/>
          <w:w w:val="100"/>
          <w:rFonts/>
          <w:caps w:val="0"/>
        </w:rPr>
        <w:t> </w:t>
      </w:r>
      <w:r w:rsidRPr="006F4DE1">
        <w:rPr>
          <w:szCs w:val="24"/>
          <w:b w:val="0"/>
          <w:i w:val="0"/>
          <w:sz w:val="24"/>
          <w:spacing w:val="0"/>
          <w:w w:val="100"/>
          <w:rFonts/>
          <w:caps w:val="0"/>
        </w:rPr>
        <w:t>not.</w:t>
      </w:r>
      <w:r w:rsidRPr="006F4DE1">
        <w:rPr>
          <w:szCs w:val="24"/>
          <w:b w:val="0"/>
          <w:i w:val="0"/>
          <w:sz w:val="24"/>
          <w:spacing w:val="0"/>
          <w:w w:val="100"/>
          <w:rFonts/>
          <w:caps w:val="0"/>
        </w:rPr>
        <w:t> </w:t>
      </w:r>
      <w:r w:rsidRPr="006F4DE1">
        <w:rPr>
          <w:szCs w:val="24"/>
          <w:b w:val="0"/>
          <w:i w:val="0"/>
          <w:sz w:val="24"/>
          <w:spacing w:val="0"/>
          <w:w w:val="100"/>
          <w:rFonts/>
          <w:caps w:val="0"/>
        </w:rPr>
        <w:t>Most</w:t>
      </w:r>
      <w:r w:rsidRPr="006F4DE1">
        <w:rPr>
          <w:szCs w:val="24"/>
          <w:b w:val="0"/>
          <w:i w:val="0"/>
          <w:sz w:val="24"/>
          <w:spacing w:val="0"/>
          <w:w w:val="100"/>
          <w:rFonts/>
          <w:caps w:val="0"/>
        </w:rPr>
        <w:t> </w:t>
      </w:r>
      <w:r w:rsidRPr="006F4DE1">
        <w:rPr>
          <w:szCs w:val="24"/>
          <w:b w:val="0"/>
          <w:i w:val="0"/>
          <w:sz w:val="24"/>
          <w:spacing w:val="0"/>
          <w:w w:val="100"/>
          <w:rFonts/>
          <w:caps w:val="0"/>
        </w:rPr>
        <w:t>of</w:t>
      </w:r>
      <w:r w:rsidRPr="006F4DE1">
        <w:rPr>
          <w:szCs w:val="24"/>
          <w:b w:val="0"/>
          <w:i w:val="0"/>
          <w:sz w:val="24"/>
          <w:spacing w:val="0"/>
          <w:w w:val="100"/>
          <w:rFonts/>
          <w:caps w:val="0"/>
        </w:rPr>
        <w:t> </w:t>
      </w:r>
      <w:r w:rsidRPr="006F4DE1">
        <w:rPr>
          <w:szCs w:val="24"/>
          <w:b w:val="0"/>
          <w:i w:val="0"/>
          <w:sz w:val="24"/>
          <w:spacing w:val="0"/>
          <w:w w:val="100"/>
          <w:rFonts/>
          <w:caps w:val="0"/>
        </w:rPr>
        <w:t>the</w:t>
      </w:r>
      <w:r w:rsidRPr="006F4DE1">
        <w:rPr>
          <w:szCs w:val="24"/>
          <w:b w:val="0"/>
          <w:i w:val="0"/>
          <w:sz w:val="24"/>
          <w:spacing w:val="0"/>
          <w:w w:val="100"/>
          <w:rFonts/>
          <w:caps w:val="0"/>
        </w:rPr>
        <w:t> </w:t>
      </w:r>
      <w:r w:rsidR="00C115EF">
        <w:rPr>
          <w:szCs w:val="24"/>
          <w:b w:val="0"/>
          <w:i w:val="0"/>
          <w:sz w:val="24"/>
          <w:spacing w:val="0"/>
          <w:w w:val="100"/>
          <w:rFonts/>
          <w:caps w:val="0"/>
        </w:rPr>
        <w:t>foliations</w:t>
      </w:r>
      <w:r w:rsidR="00C115EF">
        <w:rPr>
          <w:szCs w:val="24"/>
          <w:b w:val="0"/>
          <w:i w:val="0"/>
          <w:sz w:val="24"/>
          <w:spacing w:val="0"/>
          <w:w w:val="100"/>
          <w:rFonts/>
          <w:caps w:val="0"/>
        </w:rPr>
        <w:t> </w:t>
      </w:r>
      <w:r w:rsidR="00C115EF">
        <w:rPr>
          <w:szCs w:val="24"/>
          <w:b w:val="0"/>
          <w:i w:val="0"/>
          <w:sz w:val="24"/>
          <w:spacing w:val="0"/>
          <w:w w:val="100"/>
          <w:rFonts/>
          <w:caps w:val="0"/>
        </w:rPr>
        <w:t>are</w:t>
      </w:r>
      <w:r w:rsidR="00C115EF">
        <w:rPr>
          <w:szCs w:val="24"/>
          <w:b w:val="0"/>
          <w:i w:val="0"/>
          <w:sz w:val="24"/>
          <w:spacing w:val="0"/>
          <w:w w:val="100"/>
          <w:rFonts/>
          <w:caps w:val="0"/>
        </w:rPr>
        <w:t> </w:t>
      </w:r>
      <w:r w:rsidR="00C115EF">
        <w:rPr>
          <w:szCs w:val="24"/>
          <w:b w:val="0"/>
          <w:i w:val="0"/>
          <w:sz w:val="24"/>
          <w:spacing w:val="0"/>
          <w:w w:val="100"/>
          <w:rFonts/>
          <w:caps w:val="0"/>
        </w:rPr>
        <w:t>within</w:t>
      </w:r>
      <w:r w:rsidR="00C115EF">
        <w:rPr>
          <w:szCs w:val="24"/>
          <w:b w:val="0"/>
          <w:i w:val="0"/>
          <w:sz w:val="24"/>
          <w:spacing w:val="0"/>
          <w:w w:val="100"/>
          <w:rFonts/>
          <w:caps w:val="0"/>
        </w:rPr>
        <w:t> </w:t>
      </w:r>
      <w:r w:rsidR="00C115EF">
        <w:rPr>
          <w:szCs w:val="24"/>
          <w:b w:val="0"/>
          <w:i w:val="0"/>
          <w:sz w:val="24"/>
          <w:spacing w:val="0"/>
          <w:w w:val="100"/>
          <w:rFonts/>
          <w:caps w:val="0"/>
        </w:rPr>
        <w:t>the</w:t>
      </w:r>
      <w:r w:rsidR="00C115EF">
        <w:rPr>
          <w:szCs w:val="24"/>
          <w:b w:val="0"/>
          <w:i w:val="0"/>
          <w:sz w:val="24"/>
          <w:spacing w:val="0"/>
          <w:w w:val="100"/>
          <w:rFonts/>
          <w:caps w:val="0"/>
        </w:rPr>
        <w:t> </w:t>
      </w:r>
      <w:r w:rsidR="00C115EF">
        <w:rPr>
          <w:szCs w:val="24"/>
          <w:b w:val="0"/>
          <w:i w:val="0"/>
          <w:sz w:val="24"/>
          <w:spacing w:val="0"/>
          <w:w w:val="100"/>
          <w:rFonts/>
          <w:caps w:val="0"/>
        </w:rPr>
        <w:t>migmatite</w:t>
      </w:r>
      <w:r w:rsidRPr="006F4DE1">
        <w:rPr>
          <w:szCs w:val="24"/>
          <w:b w:val="0"/>
          <w:i w:val="0"/>
          <w:sz w:val="24"/>
          <w:spacing w:val="0"/>
          <w:w w:val="100"/>
          <w:rFonts/>
          <w:caps w:val="0"/>
        </w:rPr>
        <w:t> </w:t>
      </w:r>
      <w:r w:rsidRPr="006F4DE1">
        <w:rPr>
          <w:szCs w:val="24"/>
          <w:b w:val="0"/>
          <w:i w:val="0"/>
          <w:sz w:val="24"/>
          <w:spacing w:val="0"/>
          <w:w w:val="100"/>
          <w:rFonts/>
          <w:caps w:val="0"/>
        </w:rPr>
        <w:t>and</w:t>
      </w:r>
      <w:r w:rsidRPr="006F4DE1">
        <w:rPr>
          <w:szCs w:val="24"/>
          <w:b w:val="0"/>
          <w:i w:val="0"/>
          <w:sz w:val="24"/>
          <w:spacing w:val="0"/>
          <w:w w:val="100"/>
          <w:rFonts/>
          <w:caps w:val="0"/>
        </w:rPr>
        <w:t> </w:t>
      </w:r>
      <w:r w:rsidRPr="006F4DE1">
        <w:rPr>
          <w:szCs w:val="24"/>
          <w:b w:val="0"/>
          <w:i w:val="0"/>
          <w:sz w:val="24"/>
          <w:spacing w:val="0"/>
          <w:w w:val="100"/>
          <w:rFonts/>
          <w:caps w:val="0"/>
        </w:rPr>
        <w:t>gneiss</w:t>
      </w:r>
      <w:r w:rsidRPr="006F4DE1">
        <w:rPr>
          <w:szCs w:val="24"/>
          <w:b w:val="0"/>
          <w:i w:val="0"/>
          <w:sz w:val="24"/>
          <w:spacing w:val="0"/>
          <w:w w:val="100"/>
          <w:rFonts/>
          <w:caps w:val="0"/>
        </w:rPr>
        <w:t> </w:t>
      </w:r>
      <w:r w:rsidR="00C115EF">
        <w:rPr>
          <w:szCs w:val="24"/>
          <w:b w:val="0"/>
          <w:i w:val="0"/>
          <w:sz w:val="24"/>
          <w:spacing w:val="0"/>
          <w:w w:val="100"/>
          <w:rFonts/>
          <w:caps w:val="0"/>
        </w:rPr>
        <w:t> </w:t>
      </w:r>
      <w:r w:rsidR="00C115EF">
        <w:rPr>
          <w:szCs w:val="24"/>
          <w:b w:val="0"/>
          <w:i w:val="0"/>
          <w:sz w:val="24"/>
          <w:spacing w:val="0"/>
          <w:w w:val="100"/>
          <w:rFonts/>
          <w:caps w:val="0"/>
        </w:rPr>
        <w:t>with</w:t>
      </w:r>
      <w:r w:rsidR="00C115EF">
        <w:rPr>
          <w:szCs w:val="24"/>
          <w:b w:val="0"/>
          <w:i w:val="0"/>
          <w:sz w:val="24"/>
          <w:spacing w:val="0"/>
          <w:w w:val="100"/>
          <w:rFonts/>
          <w:caps w:val="0"/>
        </w:rPr>
        <w:t> </w:t>
      </w:r>
      <w:r w:rsidR="00C115EF">
        <w:rPr>
          <w:szCs w:val="24"/>
          <w:b w:val="0"/>
          <w:i w:val="0"/>
          <w:sz w:val="24"/>
          <w:spacing w:val="0"/>
          <w:w w:val="100"/>
          <w:rFonts/>
          <w:caps w:val="0"/>
        </w:rPr>
        <w:t>some</w:t>
      </w:r>
      <w:r w:rsidR="00C115EF">
        <w:rPr>
          <w:szCs w:val="24"/>
          <w:b w:val="0"/>
          <w:i w:val="0"/>
          <w:sz w:val="24"/>
          <w:spacing w:val="0"/>
          <w:w w:val="100"/>
          <w:rFonts/>
          <w:caps w:val="0"/>
        </w:rPr>
        <w:t> </w:t>
      </w:r>
      <w:r w:rsidRPr="006F4DE1">
        <w:rPr>
          <w:szCs w:val="24"/>
          <w:b w:val="0"/>
          <w:i w:val="0"/>
          <w:sz w:val="24"/>
          <w:spacing w:val="0"/>
          <w:w w:val="100"/>
          <w:rFonts/>
          <w:caps w:val="0"/>
        </w:rPr>
        <w:t> </w:t>
      </w:r>
      <w:r w:rsidRPr="006F4DE1">
        <w:rPr>
          <w:szCs w:val="24"/>
          <w:b w:val="0"/>
          <w:i w:val="0"/>
          <w:sz w:val="24"/>
          <w:spacing w:val="0"/>
          <w:w w:val="100"/>
          <w:rFonts/>
          <w:caps w:val="0"/>
        </w:rPr>
        <w:t>occurring</w:t>
      </w:r>
      <w:r w:rsidRPr="006F4DE1">
        <w:rPr>
          <w:szCs w:val="24"/>
          <w:b w:val="0"/>
          <w:i w:val="0"/>
          <w:sz w:val="24"/>
          <w:spacing w:val="0"/>
          <w:w w:val="100"/>
          <w:rFonts/>
          <w:caps w:val="0"/>
        </w:rPr>
        <w:t> </w:t>
      </w:r>
      <w:r w:rsidRPr="006F4DE1">
        <w:rPr>
          <w:szCs w:val="24"/>
          <w:b w:val="0"/>
          <w:i w:val="0"/>
          <w:sz w:val="24"/>
          <w:spacing w:val="0"/>
          <w:w w:val="100"/>
          <w:rFonts/>
          <w:caps w:val="0"/>
        </w:rPr>
        <w:t>as</w:t>
      </w:r>
      <w:r w:rsidRPr="006F4DE1">
        <w:rPr>
          <w:szCs w:val="24"/>
          <w:b w:val="0"/>
          <w:i w:val="0"/>
          <w:sz w:val="24"/>
          <w:spacing w:val="0"/>
          <w:w w:val="100"/>
          <w:rFonts/>
          <w:caps w:val="0"/>
        </w:rPr>
        <w:t> </w:t>
      </w:r>
      <w:r w:rsidRPr="006F4DE1">
        <w:rPr>
          <w:szCs w:val="24"/>
          <w:b w:val="0"/>
          <w:i w:val="0"/>
          <w:sz w:val="24"/>
          <w:spacing w:val="0"/>
          <w:w w:val="100"/>
          <w:rFonts/>
          <w:caps w:val="0"/>
        </w:rPr>
        <w:t>xenoliths</w:t>
      </w:r>
      <w:r w:rsidRPr="006F4DE1">
        <w:rPr>
          <w:szCs w:val="24"/>
          <w:b w:val="0"/>
          <w:i w:val="0"/>
          <w:sz w:val="24"/>
          <w:spacing w:val="0"/>
          <w:w w:val="100"/>
          <w:rFonts/>
          <w:caps w:val="0"/>
        </w:rPr>
        <w:t> </w:t>
      </w:r>
      <w:r w:rsidRPr="006F4DE1">
        <w:rPr>
          <w:szCs w:val="24"/>
          <w:b w:val="0"/>
          <w:i w:val="0"/>
          <w:sz w:val="24"/>
          <w:spacing w:val="0"/>
          <w:w w:val="100"/>
          <w:rFonts/>
          <w:caps w:val="0"/>
        </w:rPr>
        <w:t>within</w:t>
      </w:r>
      <w:r w:rsidRPr="006F4DE1">
        <w:rPr>
          <w:szCs w:val="24"/>
          <w:b w:val="0"/>
          <w:i w:val="0"/>
          <w:sz w:val="24"/>
          <w:spacing w:val="0"/>
          <w:w w:val="100"/>
          <w:rFonts/>
          <w:caps w:val="0"/>
        </w:rPr>
        <w:t> </w:t>
      </w:r>
      <w:r w:rsidRPr="006F4DE1">
        <w:rPr>
          <w:szCs w:val="24"/>
          <w:b w:val="0"/>
          <w:i w:val="0"/>
          <w:sz w:val="24"/>
          <w:spacing w:val="0"/>
          <w:w w:val="100"/>
          <w:rFonts/>
          <w:caps w:val="0"/>
        </w:rPr>
        <w:t>the</w:t>
      </w:r>
      <w:r w:rsidRPr="006F4DE1">
        <w:rPr>
          <w:szCs w:val="24"/>
          <w:b w:val="0"/>
          <w:i w:val="0"/>
          <w:sz w:val="24"/>
          <w:spacing w:val="0"/>
          <w:w w:val="100"/>
          <w:rFonts/>
          <w:caps w:val="0"/>
        </w:rPr>
        <w:t> </w:t>
      </w:r>
      <w:r w:rsidRPr="006F4DE1">
        <w:rPr>
          <w:szCs w:val="24"/>
          <w:b w:val="0"/>
          <w:i w:val="0"/>
          <w:sz w:val="24"/>
          <w:spacing w:val="0"/>
          <w:w w:val="100"/>
          <w:rFonts/>
          <w:caps w:val="0"/>
        </w:rPr>
        <w:t>porphyritic</w:t>
      </w:r>
      <w:r w:rsidRPr="006F4DE1">
        <w:rPr>
          <w:szCs w:val="24"/>
          <w:b w:val="0"/>
          <w:i w:val="0"/>
          <w:sz w:val="24"/>
          <w:spacing w:val="0"/>
          <w:w w:val="100"/>
          <w:rFonts/>
          <w:caps w:val="0"/>
        </w:rPr>
        <w:t> </w:t>
      </w:r>
      <w:r w:rsidRPr="009760B4">
        <w:rPr>
          <w:szCs w:val="24"/>
          <w:b w:val="0"/>
          <w:i w:val="0"/>
          <w:sz w:val="24"/>
          <w:spacing w:val="0"/>
          <w:w w:val="100"/>
          <w:rFonts/>
          <w:caps w:val="0"/>
        </w:rPr>
        <w:t>granitic</w:t>
      </w:r>
      <w:r w:rsidRPr="009760B4">
        <w:rPr>
          <w:szCs w:val="24"/>
          <w:b w:val="0"/>
          <w:i w:val="0"/>
          <w:sz w:val="24"/>
          <w:spacing w:val="0"/>
          <w:w w:val="100"/>
          <w:rFonts/>
          <w:caps w:val="0"/>
        </w:rPr>
        <w:t> </w:t>
      </w:r>
      <w:r w:rsidRPr="009760B4">
        <w:rPr>
          <w:szCs w:val="24"/>
          <w:b w:val="0"/>
          <w:i w:val="0"/>
          <w:sz w:val="24"/>
          <w:spacing w:val="0"/>
          <w:w w:val="100"/>
          <w:rFonts/>
          <w:caps w:val="0"/>
        </w:rPr>
        <w:t>intrusions</w:t>
      </w:r>
      <w:r w:rsidR="00C115EF" w:rsidRPr="009760B4">
        <w:rPr>
          <w:szCs w:val="24"/>
          <w:b w:val="0"/>
          <w:i w:val="0"/>
          <w:sz w:val="24"/>
          <w:spacing w:val="0"/>
          <w:w w:val="100"/>
          <w:rFonts/>
          <w:caps w:val="0"/>
        </w:rPr>
        <w:t>(</w:t>
      </w:r>
      <w:r w:rsidR="00C115EF" w:rsidRPr="009760B4">
        <w:rPr>
          <w:szCs w:val="24"/>
          <w:b w:val="0"/>
          <w:i w:val="0"/>
          <w:sz w:val="24"/>
          <w:spacing w:val="0"/>
          <w:w w:val="100"/>
          <w:rFonts/>
          <w:caps w:val="0"/>
        </w:rPr>
        <w:t> </w:t>
      </w:r>
      <w:r w:rsidR="009760B4" w:rsidRPr="009760B4">
        <w:rPr>
          <w:szCs w:val="24"/>
          <w:b w:val="0"/>
          <w:i w:val="0"/>
          <w:sz w:val="24"/>
          <w:spacing w:val="0"/>
          <w:w w:val="100"/>
          <w:rFonts/>
          <w:caps w:val="0"/>
        </w:rPr>
        <w:t>Fig.</w:t>
      </w:r>
      <w:r w:rsidR="009738D7">
        <w:rPr>
          <w:szCs w:val="24"/>
          <w:b w:val="0"/>
          <w:i w:val="0"/>
          <w:sz w:val="24"/>
          <w:spacing w:val="0"/>
          <w:w w:val="100"/>
          <w:rFonts/>
          <w:caps w:val="0"/>
        </w:rPr>
        <w:t>4.</w:t>
      </w:r>
      <w:r w:rsidR="009760B4" w:rsidRPr="009760B4">
        <w:rPr>
          <w:szCs w:val="24"/>
          <w:b w:val="0"/>
          <w:i w:val="0"/>
          <w:sz w:val="24"/>
          <w:spacing w:val="0"/>
          <w:w w:val="100"/>
          <w:rFonts/>
          <w:caps w:val="0"/>
        </w:rPr>
        <w:t>23</w:t>
      </w:r>
      <w:r w:rsidR="00C115EF" w:rsidRPr="009760B4">
        <w:rPr>
          <w:szCs w:val="24"/>
          <w:b w:val="0"/>
          <w:i w:val="0"/>
          <w:sz w:val="24"/>
          <w:spacing w:val="0"/>
          <w:w w:val="100"/>
          <w:rFonts/>
          <w:caps w:val="0"/>
        </w:rPr>
        <w:t>)</w:t>
      </w:r>
      <w:r w:rsidRPr="009760B4">
        <w:rPr>
          <w:szCs w:val="24"/>
          <w:b w:val="0"/>
          <w:i w:val="0"/>
          <w:sz w:val="24"/>
          <w:spacing w:val="0"/>
          <w:w w:val="100"/>
          <w:rFonts/>
          <w:caps w:val="0"/>
        </w:rPr>
        <w:t>.</w:t>
      </w:r>
      <w:r w:rsidRPr="006F4DE1">
        <w:rPr>
          <w:szCs w:val="24"/>
          <w:b w:val="0"/>
          <w:i w:val="0"/>
          <w:sz w:val="24"/>
          <w:spacing w:val="0"/>
          <w:w w:val="100"/>
          <w:rFonts/>
          <w:caps w:val="0"/>
        </w:rPr>
        <w:t> </w:t>
      </w:r>
      <w:r w:rsidRPr="006F4DE1">
        <w:rPr>
          <w:szCs w:val="24"/>
          <w:b w:val="0"/>
          <w:i w:val="0"/>
          <w:sz w:val="24"/>
          <w:spacing w:val="0"/>
          <w:w w:val="100"/>
          <w:rFonts/>
          <w:caps w:val="0"/>
        </w:rPr>
        <w:t>Most</w:t>
      </w:r>
      <w:r w:rsidRPr="006F4DE1">
        <w:rPr>
          <w:szCs w:val="24"/>
          <w:b w:val="0"/>
          <w:i w:val="0"/>
          <w:sz w:val="24"/>
          <w:spacing w:val="0"/>
          <w:w w:val="100"/>
          <w:rFonts/>
          <w:caps w:val="0"/>
        </w:rPr>
        <w:t> </w:t>
      </w:r>
      <w:r w:rsidRPr="006F4DE1">
        <w:rPr>
          <w:szCs w:val="24"/>
          <w:b w:val="0"/>
          <w:i w:val="0"/>
          <w:sz w:val="24"/>
          <w:spacing w:val="0"/>
          <w:w w:val="100"/>
          <w:rFonts/>
          <w:caps w:val="0"/>
        </w:rPr>
        <w:t>of</w:t>
      </w:r>
      <w:r w:rsidRPr="006F4DE1">
        <w:rPr>
          <w:szCs w:val="24"/>
          <w:b w:val="0"/>
          <w:i w:val="0"/>
          <w:sz w:val="24"/>
          <w:spacing w:val="0"/>
          <w:w w:val="100"/>
          <w:rFonts/>
          <w:caps w:val="0"/>
        </w:rPr>
        <w:t> </w:t>
      </w:r>
      <w:r w:rsidRPr="006F4DE1">
        <w:rPr>
          <w:szCs w:val="24"/>
          <w:b w:val="0"/>
          <w:i w:val="0"/>
          <w:sz w:val="24"/>
          <w:spacing w:val="0"/>
          <w:w w:val="100"/>
          <w:rFonts/>
          <w:caps w:val="0"/>
        </w:rPr>
        <w:t>the</w:t>
      </w:r>
      <w:r w:rsidRPr="006F4DE1">
        <w:rPr>
          <w:szCs w:val="24"/>
          <w:b w:val="0"/>
          <w:i w:val="0"/>
          <w:sz w:val="24"/>
          <w:spacing w:val="0"/>
          <w:w w:val="100"/>
          <w:rFonts/>
          <w:caps w:val="0"/>
        </w:rPr>
        <w:t> </w:t>
      </w:r>
      <w:r w:rsidR="00C115EF">
        <w:rPr>
          <w:szCs w:val="24"/>
          <w:b w:val="0"/>
          <w:i w:val="0"/>
          <w:sz w:val="24"/>
          <w:spacing w:val="0"/>
          <w:w w:val="100"/>
          <w:rFonts/>
          <w:caps w:val="0"/>
        </w:rPr>
        <w:t>foliation</w:t>
      </w:r>
      <w:r w:rsidR="00C115EF">
        <w:rPr>
          <w:szCs w:val="24"/>
          <w:b w:val="0"/>
          <w:i w:val="0"/>
          <w:sz w:val="24"/>
          <w:spacing w:val="0"/>
          <w:w w:val="100"/>
          <w:rFonts/>
          <w:caps w:val="0"/>
        </w:rPr>
        <w:t> </w:t>
      </w:r>
      <w:r w:rsidR="00C115EF">
        <w:rPr>
          <w:szCs w:val="24"/>
          <w:b w:val="0"/>
          <w:i w:val="0"/>
          <w:sz w:val="24"/>
          <w:spacing w:val="0"/>
          <w:w w:val="100"/>
          <w:rFonts/>
          <w:caps w:val="0"/>
        </w:rPr>
        <w:t>planes</w:t>
      </w:r>
      <w:r w:rsidR="00C115EF">
        <w:rPr>
          <w:szCs w:val="24"/>
          <w:b w:val="0"/>
          <w:i w:val="0"/>
          <w:sz w:val="24"/>
          <w:spacing w:val="0"/>
          <w:w w:val="100"/>
          <w:rFonts/>
          <w:caps w:val="0"/>
        </w:rPr>
        <w:t> </w:t>
      </w:r>
      <w:r w:rsidR="00C115EF">
        <w:rPr>
          <w:szCs w:val="24"/>
          <w:b w:val="0"/>
          <w:i w:val="0"/>
          <w:sz w:val="24"/>
          <w:spacing w:val="0"/>
          <w:w w:val="100"/>
          <w:rFonts/>
          <w:caps w:val="0"/>
        </w:rPr>
        <w:t>observed</w:t>
      </w:r>
      <w:r w:rsidR="00C115EF">
        <w:rPr>
          <w:szCs w:val="24"/>
          <w:b w:val="0"/>
          <w:i w:val="0"/>
          <w:sz w:val="24"/>
          <w:spacing w:val="0"/>
          <w:w w:val="100"/>
          <w:rFonts/>
          <w:caps w:val="0"/>
        </w:rPr>
        <w:t> </w:t>
      </w:r>
      <w:r w:rsidR="00C115EF">
        <w:rPr>
          <w:szCs w:val="24"/>
          <w:b w:val="0"/>
          <w:i w:val="0"/>
          <w:sz w:val="24"/>
          <w:spacing w:val="0"/>
          <w:w w:val="100"/>
          <w:rFonts/>
          <w:caps w:val="0"/>
        </w:rPr>
        <w:t>trend</w:t>
      </w:r>
      <w:r w:rsidRPr="006F4DE1">
        <w:rPr>
          <w:szCs w:val="24"/>
          <w:b w:val="0"/>
          <w:i w:val="0"/>
          <w:sz w:val="24"/>
          <w:spacing w:val="0"/>
          <w:w w:val="100"/>
          <w:rFonts/>
          <w:caps w:val="0"/>
        </w:rPr>
        <w:t> </w:t>
      </w:r>
      <w:r w:rsidRPr="006F4DE1">
        <w:rPr>
          <w:szCs w:val="24"/>
          <w:b w:val="0"/>
          <w:i w:val="0"/>
          <w:sz w:val="24"/>
          <w:spacing w:val="0"/>
          <w:w w:val="100"/>
          <w:rFonts/>
          <w:caps w:val="0"/>
        </w:rPr>
        <w:t>approximatel</w:t>
      </w:r>
      <w:r w:rsidR="009738D7">
        <w:rPr>
          <w:szCs w:val="24"/>
          <w:b w:val="0"/>
          <w:i w:val="0"/>
          <w:sz w:val="24"/>
          <w:spacing w:val="0"/>
          <w:w w:val="100"/>
          <w:rFonts/>
          <w:caps w:val="0"/>
        </w:rPr>
        <w:t>y</w:t>
      </w:r>
      <w:r w:rsidR="009738D7">
        <w:rPr>
          <w:szCs w:val="24"/>
          <w:b w:val="0"/>
          <w:i w:val="0"/>
          <w:sz w:val="24"/>
          <w:spacing w:val="0"/>
          <w:w w:val="100"/>
          <w:rFonts/>
          <w:caps w:val="0"/>
        </w:rPr>
        <w:t> </w:t>
      </w:r>
      <w:r w:rsidR="009738D7">
        <w:rPr>
          <w:szCs w:val="24"/>
          <w:b w:val="0"/>
          <w:i w:val="0"/>
          <w:sz w:val="24"/>
          <w:spacing w:val="0"/>
          <w:w w:val="100"/>
          <w:rFonts/>
          <w:caps w:val="0"/>
        </w:rPr>
        <w:t>north-west/south-east</w:t>
      </w:r>
      <w:r w:rsidR="00C115EF">
        <w:rPr>
          <w:szCs w:val="24"/>
          <w:b w:val="0"/>
          <w:i w:val="0"/>
          <w:sz w:val="24"/>
          <w:spacing w:val="0"/>
          <w:w w:val="100"/>
          <w:rFonts/>
          <w:caps w:val="0"/>
        </w:rPr>
        <w:t> </w:t>
      </w:r>
      <w:r w:rsidR="00C115EF">
        <w:rPr>
          <w:szCs w:val="24"/>
          <w:b w:val="0"/>
          <w:i w:val="0"/>
          <w:sz w:val="24"/>
          <w:spacing w:val="0"/>
          <w:w w:val="100"/>
          <w:rFonts/>
          <w:caps w:val="0"/>
        </w:rPr>
        <w:t>while</w:t>
      </w:r>
      <w:r w:rsidR="00C115EF">
        <w:rPr>
          <w:szCs w:val="24"/>
          <w:b w:val="0"/>
          <w:i w:val="0"/>
          <w:sz w:val="24"/>
          <w:spacing w:val="0"/>
          <w:w w:val="100"/>
          <w:rFonts/>
          <w:caps w:val="0"/>
        </w:rPr>
        <w:t> </w:t>
      </w:r>
      <w:r w:rsidR="00C115EF">
        <w:rPr>
          <w:szCs w:val="24"/>
          <w:b w:val="0"/>
          <w:i w:val="0"/>
          <w:sz w:val="24"/>
          <w:spacing w:val="0"/>
          <w:w w:val="100"/>
          <w:rFonts/>
          <w:caps w:val="0"/>
        </w:rPr>
        <w:t>they</w:t>
      </w:r>
      <w:r w:rsidR="00C115EF">
        <w:rPr>
          <w:szCs w:val="24"/>
          <w:b w:val="0"/>
          <w:i w:val="0"/>
          <w:sz w:val="24"/>
          <w:spacing w:val="0"/>
          <w:w w:val="100"/>
          <w:rFonts/>
          <w:caps w:val="0"/>
        </w:rPr>
        <w:t> </w:t>
      </w:r>
      <w:r w:rsidR="00C115EF">
        <w:rPr>
          <w:szCs w:val="24"/>
          <w:b w:val="0"/>
          <w:i w:val="0"/>
          <w:sz w:val="24"/>
          <w:spacing w:val="0"/>
          <w:w w:val="100"/>
          <w:rFonts/>
          <w:caps w:val="0"/>
        </w:rPr>
        <w:t>dip</w:t>
      </w:r>
      <w:r w:rsidR="00C115EF">
        <w:rPr>
          <w:szCs w:val="24"/>
          <w:b w:val="0"/>
          <w:i w:val="0"/>
          <w:sz w:val="24"/>
          <w:spacing w:val="0"/>
          <w:w w:val="100"/>
          <w:rFonts/>
          <w:caps w:val="0"/>
        </w:rPr>
        <w:t> </w:t>
      </w:r>
      <w:r w:rsidR="00C115EF" w:rsidRPr="009738D7">
        <w:rPr>
          <w:szCs w:val="24"/>
          <w:b w:val="0"/>
          <w:i w:val="0"/>
          <w:sz w:val="24"/>
          <w:spacing w:val="0"/>
          <w:w w:val="100"/>
          <w:rFonts/>
          <w:caps w:val="0"/>
        </w:rPr>
        <w:t>east</w:t>
      </w:r>
      <w:r w:rsidRPr="009738D7">
        <w:rPr>
          <w:szCs w:val="24"/>
          <w:b w:val="0"/>
          <w:i w:val="0"/>
          <w:sz w:val="24"/>
          <w:spacing w:val="0"/>
          <w:w w:val="100"/>
          <w:rFonts/>
          <w:caps w:val="0"/>
        </w:rPr>
        <w:t> </w:t>
      </w:r>
      <w:r w:rsidR="009738D7" w:rsidRPr="009738D7">
        <w:rPr>
          <w:szCs w:val="24"/>
          <w:b w:val="0"/>
          <w:i w:val="0"/>
          <w:sz w:val="24"/>
          <w:spacing w:val="0"/>
          <w:w w:val="100"/>
          <w:rFonts/>
          <w:caps w:val="0"/>
        </w:rPr>
        <w:t>(see</w:t>
      </w:r>
      <w:r w:rsidR="009738D7" w:rsidRPr="009738D7">
        <w:rPr>
          <w:szCs w:val="24"/>
          <w:b w:val="0"/>
          <w:i w:val="0"/>
          <w:sz w:val="24"/>
          <w:spacing w:val="0"/>
          <w:w w:val="100"/>
          <w:rFonts/>
          <w:caps w:val="0"/>
        </w:rPr>
        <w:t> </w:t>
      </w:r>
      <w:r w:rsidR="009738D7" w:rsidRPr="009738D7">
        <w:rPr>
          <w:szCs w:val="24"/>
          <w:b w:val="0"/>
          <w:i w:val="0"/>
          <w:sz w:val="24"/>
          <w:spacing w:val="0"/>
          <w:w w:val="100"/>
          <w:rFonts/>
          <w:caps w:val="0"/>
        </w:rPr>
        <w:t>rose</w:t>
      </w:r>
      <w:r w:rsidR="009738D7" w:rsidRPr="009738D7">
        <w:rPr>
          <w:szCs w:val="24"/>
          <w:b w:val="0"/>
          <w:i w:val="0"/>
          <w:sz w:val="24"/>
          <w:spacing w:val="0"/>
          <w:w w:val="100"/>
          <w:rFonts/>
          <w:caps w:val="0"/>
        </w:rPr>
        <w:t> </w:t>
      </w:r>
      <w:r w:rsidR="009738D7" w:rsidRPr="009738D7">
        <w:rPr>
          <w:szCs w:val="24"/>
          <w:b w:val="0"/>
          <w:i w:val="0"/>
          <w:sz w:val="24"/>
          <w:spacing w:val="0"/>
          <w:w w:val="100"/>
          <w:rFonts/>
          <w:caps w:val="0"/>
        </w:rPr>
        <w:t>diagram</w:t>
      </w:r>
      <w:r w:rsidR="009738D7" w:rsidRPr="009738D7">
        <w:rPr>
          <w:szCs w:val="24"/>
          <w:b w:val="0"/>
          <w:i w:val="0"/>
          <w:sz w:val="24"/>
          <w:spacing w:val="0"/>
          <w:w w:val="100"/>
          <w:rFonts/>
          <w:caps w:val="0"/>
        </w:rPr>
        <w:t> </w:t>
      </w:r>
      <w:r w:rsidR="009738D7" w:rsidRPr="009738D7">
        <w:rPr>
          <w:szCs w:val="24"/>
          <w:b w:val="0"/>
          <w:i w:val="0"/>
          <w:sz w:val="24"/>
          <w:spacing w:val="0"/>
          <w:w w:val="100"/>
          <w:rFonts/>
          <w:caps w:val="0"/>
        </w:rPr>
        <w:t>in</w:t>
      </w:r>
      <w:r w:rsidR="009738D7" w:rsidRPr="009738D7">
        <w:rPr>
          <w:szCs w:val="24"/>
          <w:b w:val="0"/>
          <w:i w:val="0"/>
          <w:sz w:val="24"/>
          <w:spacing w:val="0"/>
          <w:w w:val="100"/>
          <w:rFonts/>
          <w:caps w:val="0"/>
        </w:rPr>
        <w:t> </w:t>
      </w:r>
      <w:r w:rsidR="009738D7" w:rsidRPr="009738D7">
        <w:rPr>
          <w:szCs w:val="24"/>
          <w:b w:val="0"/>
          <w:i w:val="0"/>
          <w:sz w:val="24"/>
          <w:spacing w:val="0"/>
          <w:w w:val="100"/>
          <w:rFonts/>
          <w:caps w:val="0"/>
        </w:rPr>
        <w:t>Figure</w:t>
      </w:r>
      <w:r w:rsidR="009738D7" w:rsidRPr="009738D7">
        <w:rPr>
          <w:szCs w:val="24"/>
          <w:b w:val="0"/>
          <w:i w:val="0"/>
          <w:sz w:val="24"/>
          <w:spacing w:val="0"/>
          <w:w w:val="100"/>
          <w:rFonts/>
          <w:caps w:val="0"/>
        </w:rPr>
        <w:t> </w:t>
      </w:r>
      <w:r w:rsidR="009738D7" w:rsidRPr="009738D7">
        <w:rPr>
          <w:szCs w:val="24"/>
          <w:b w:val="0"/>
          <w:i w:val="0"/>
          <w:sz w:val="24"/>
          <w:spacing w:val="0"/>
          <w:w w:val="100"/>
          <w:rFonts/>
          <w:caps w:val="0"/>
        </w:rPr>
        <w:t>4.21</w:t>
      </w:r>
      <w:r w:rsidRPr="009738D7">
        <w:rPr>
          <w:szCs w:val="24"/>
          <w:b w:val="0"/>
          <w:i w:val="0"/>
          <w:sz w:val="24"/>
          <w:spacing w:val="0"/>
          <w:w w:val="100"/>
          <w:rFonts/>
          <w:caps w:val="0"/>
        </w:rPr>
        <w:t>)</w:t>
      </w:r>
      <w:r w:rsidRPr="006F4DE1">
        <w:rPr>
          <w:szCs w:val="24"/>
          <w:b w:val="0"/>
          <w:i w:val="0"/>
          <w:sz w:val="24"/>
          <w:spacing w:val="0"/>
          <w:w w:val="100"/>
          <w:rFonts/>
          <w:caps w:val="0"/>
        </w:rPr>
        <w:t> </w:t>
      </w:r>
    </w:p>
    <w:p w14:paraId="2351599C" w14:textId="403A68F5" w:rsidR="0093181D" w:rsidRPr="006F4DE1" w:rsidRDefault="00BC55D4" w:rsidP="006F4DE1">
      <w:pPr>
        <w:jc w:val="both"/>
        <w:spacing w:before="0" w:beforeAutospacing="0" w:after="160" w:afterAutospacing="0" w:lineRule="auto" w:line="360"/>
        <w:rPr>
          <w:szCs w:val="24"/>
          <w:b w:val="0"/>
          <w:i w:val="0"/>
          <w:sz w:val="24"/>
          <w:spacing w:val="0"/>
          <w:w w:val="100"/>
          <w:rFonts/>
          <w:caps w:val="0"/>
        </w:rPr>
        <w:snapToGrid w:val="0"/>
        <w:textAlignment w:val="baseline"/>
        <w:tabs>
          <w:tab w:val="left" w:pos="1947"/>
        </w:tabs>
      </w:pPr>
      <w:r>
        <mc:AlternateContent>
          <mc:Choice Requires="wps">
            <w:drawing>
              <wp:anchor distT="0" distB="0" distL="114300" distR="114300" simplePos="0" relativeHeight="251656192" behindDoc="0" locked="0" layoutInCell="1" allowOverlap="1" wp14:anchorId="10CF9830" wp14:editId="36E9BE68">
                <wp:simplePos x="0" y="0"/>
                <wp:positionH relativeFrom="margin">
                  <wp:posOffset>2652395</wp:posOffset>
                </wp:positionH>
                <wp:positionV relativeFrom="paragraph">
                  <wp:posOffset>24765</wp:posOffset>
                </wp:positionV>
                <wp:extent cx="3373120" cy="2806065"/>
                <wp:effectExtent l="0" t="0" r="0" b="0"/>
                <wp:wrapNone/>
                <wp:docPr id="55338259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373120" cy="2806065"/>
                        </a:xfrm>
                        <a:prstGeom prst="rect">
                          <a:avLst/>
                        </a:prstGeom>
                        <a:solidFill>
                          <a:schemeClr val="lt1"/>
                        </a:solidFill>
                        <a:ln w="6350">
                          <a:solidFill>
                            <a:prstClr val="black"/>
                          </a:solidFill>
                        </a:ln>
                      </wps:spPr>
                      <wps:txbx>
                        <w:txbxContent>
                          <w:p w14:paraId="34AA210D" w14:textId="77777777" w:rsidR="00B92045" w:rsidRPr="00C115EF" w:rsidRDefault="00B92045" w:rsidP="00C115EF">
                            <w:r>
                              <w:rPr>
                                <w:noProof/>
                                <w:lang w:val="en-GB" w:eastAsia="en-GB"/>
                              </w:rPr>
                              <w:drawing>
                                <wp:inline distT="0" distB="0" distL="0" distR="0" wp14:anchorId="7F5BDCA1" wp14:editId="022BFC49">
                                  <wp:extent cx="3203868" cy="2666718"/>
                                  <wp:effectExtent l="19050" t="0" r="0" b="0"/>
                                  <wp:docPr id="164" name="Picture 22" descr="C:\Users\Bukola\Desktop\flashCopy\Abeokuta fieldwork\fieldw pix\PB29006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Users\Bukola\Desktop\flashCopy\Abeokuta fieldwork\fieldw pix\PB290065.JPG"/>
                                          <pic:cNvPicPr>
                                            <a:picLocks noChangeAspect="1" noChangeArrowheads="1"/>
                                          </pic:cNvPicPr>
                                        </pic:nvPicPr>
                                        <pic:blipFill>
                                          <a:blip r:embed="rId39"/>
                                          <a:srcRect/>
                                          <a:stretch>
                                            <a:fillRect/>
                                          </a:stretch>
                                        </pic:blipFill>
                                        <pic:spPr bwMode="auto">
                                          <a:xfrm>
                                            <a:off x="0" y="0"/>
                                            <a:ext cx="3221387" cy="2681300"/>
                                          </a:xfrm>
                                          <a:prstGeom prst="rect">
                                            <a:avLst/>
                                          </a:prstGeom>
                                          <a:noFill/>
                                          <a:ln w="9525">
                                            <a:noFill/>
                                            <a:miter lim="800000"/>
                                            <a:headEnd/>
                                            <a:tailEnd/>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shapetype w14:anchorId="10CF9830" id="_x0000_t202" coordsize="21600,21600" o:spt="202" path="m,l,21600r21600,l21600,xe">
                <v:stroke joinstyle="miter"/>
                <v:path gradientshapeok="t" o:connecttype="rect"/>
              </v:shapetype>
              <v:shape id="Text Box 2" o:spid="_x0000_s1026" type="#_x0000_t202" style="position:absolute;left:0;text-align:left;margin-left:208.85pt;margin-top:1.95pt;width:265.6pt;height:220.95pt;z-index:25165619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" fillcolor="white [3201]" strokeweight=".5pt">
                <v:path arrowok="t"/>
                <w10:wrap anchorx="margin"/>
                <v:textbox>
                  <w:txbxContent>
                    <w:p w14:paraId="34AA210D" w14:textId="77777777" w:rsidR="00B92045" w:rsidRPr="00C115EF" w:rsidRDefault="00B92045" w:rsidP="00C115EF">
                      <w:r>
                        <w:rPr>
                          <w:noProof/>
                          <w:lang w:val="en-GB" w:eastAsia="en-GB"/>
                        </w:rPr>
                        <w:drawing>
                          <wp:inline distT="0" distB="0" distL="0" distR="0" wp14:anchorId="7F5BDCA1" wp14:editId="022BFC49">
                            <wp:extent cx="3203868" cy="2666718"/>
                            <wp:effectExtent l="19050" t="0" r="0" b="0"/>
                            <wp:docPr id="164" name="Picture 22" descr="C:\Users\Bukola\Desktop\flashCopy\Abeokuta fieldwork\fieldw pix\PB29006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Users\Bukola\Desktop\flashCopy\Abeokuta fieldwork\fieldw pix\PB290065.JPG"/>
                                    <pic:cNvPicPr>
                                      <a:picLocks noChangeAspect="1" noChangeArrowheads="1"/>
                                    </pic:cNvPicPr>
                                  </pic:nvPicPr>
                                  <pic:blipFill>
                                    <a:blip r:embed="rId39"/>
                                    <a:srcRect/>
                                    <a:stretch>
                                      <a:fillRect/>
                                    </a:stretch>
                                  </pic:blipFill>
                                  <pic:spPr bwMode="auto">
                                    <a:xfrm>
                                      <a:off x="0" y="0"/>
                                      <a:ext cx="3221387" cy="2681300"/>
                                    </a:xfrm>
                                    <a:prstGeom prst="rect">
                                      <a:avLst/>
                                    </a:prstGeom>
                                    <a:noFill/>
                                    <a:ln w="9525">
                                      <a:noFill/>
                                      <a:miter lim="800000"/>
                                      <a:headEnd/>
                                      <a:tailEnd/>
                                    </a:ln>
                                  </pic:spPr>
                                </pic:pic>
                              </a:graphicData>
                            </a:graphic>
                          </wp:inline>
                        </w:drawing>
                      </w:r>
                    </w:p>
                  </w:txbxContent>
                </v:textbox>
              </v:shape>
            </w:pict>
          </mc:Fallback>
        </mc:AlternateContent>
        <w:rPr>
          <w:szCs w:val="24"/>
          <w:noProof/>
          <w:b w:val="0"/>
          <w:i w:val="0"/>
          <w:sz w:val="24"/>
          <w:spacing w:val="0"/>
          <w:w w:val="100"/>
          <w:rFonts/>
          <w:caps w:val="0"/>
        </w:rPr>
      </w:r>
      <w:r>
        <mc:AlternateContent>
          <mc:Choice Requires="wps">
            <w:drawing>
              <wp:anchor distT="0" distB="0" distL="114300" distR="114300" simplePos="0" relativeHeight="251659264" behindDoc="0" locked="0" layoutInCell="1" allowOverlap="1" wp14:anchorId="070E2154" wp14:editId="00D36B3F">
                <wp:simplePos x="0" y="0"/>
                <wp:positionH relativeFrom="column">
                  <wp:posOffset>-351155</wp:posOffset>
                </wp:positionH>
                <wp:positionV relativeFrom="paragraph">
                  <wp:posOffset>250825</wp:posOffset>
                </wp:positionV>
                <wp:extent cx="2827655" cy="2580005"/>
                <wp:effectExtent l="0" t="0" r="0" b="0"/>
                <wp:wrapNone/>
                <wp:docPr id="246213803"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827655" cy="2580005"/>
                        </a:xfrm>
                        <a:prstGeom prst="rect">
                          <a:avLst/>
                        </a:prstGeom>
                        <a:solidFill>
                          <a:schemeClr val="lt1"/>
                        </a:solidFill>
                        <a:ln w="6350">
                          <a:solidFill>
                            <a:prstClr val="black"/>
                          </a:solidFill>
                        </a:ln>
                      </wps:spPr>
                      <wps:txbx>
                        <w:txbxContent>
                          <w:p w14:paraId="30D317FE" w14:textId="77777777" w:rsidR="00B92045" w:rsidRDefault="00B92045" w:rsidP="0093181D">
                            <w:r>
                              <w:rPr>
                                <w:noProof/>
                                <w:lang w:val="en-GB" w:eastAsia="en-GB"/>
                              </w:rPr>
                              <w:drawing>
                                <wp:inline distT="0" distB="0" distL="0" distR="0" wp14:anchorId="6C7A304B" wp14:editId="269B9ACC">
                                  <wp:extent cx="2647300" cy="2461846"/>
                                  <wp:effectExtent l="19050" t="0" r="650" b="0"/>
                                  <wp:docPr id="165" name="Picture 23" descr="C:\Users\Bukola\Desktop\flashCopy\Abeokuta fieldwork\fieldw pix\PC01013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C:\Users\Bukola\Desktop\flashCopy\Abeokuta fieldwork\fieldw pix\PC010131.JPG"/>
                                          <pic:cNvPicPr>
                                            <a:picLocks noChangeAspect="1" noChangeArrowheads="1"/>
                                          </pic:cNvPicPr>
                                        </pic:nvPicPr>
                                        <pic:blipFill>
                                          <a:blip r:embed="rId40"/>
                                          <a:srcRect/>
                                          <a:stretch>
                                            <a:fillRect/>
                                          </a:stretch>
                                        </pic:blipFill>
                                        <pic:spPr bwMode="auto">
                                          <a:xfrm>
                                            <a:off x="0" y="0"/>
                                            <a:ext cx="2638425" cy="2453593"/>
                                          </a:xfrm>
                                          <a:prstGeom prst="rect">
                                            <a:avLst/>
                                          </a:prstGeom>
                                          <a:noFill/>
                                          <a:ln w="9525">
                                            <a:noFill/>
                                            <a:miter lim="800000"/>
                                            <a:headEnd/>
                                            <a:tailEnd/>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70E2154" id="Text Box 1" o:spid="_x0000_s1027" type="#_x0000_t202" style="position:absolute;left:0;text-align:left;margin-left:-27.65pt;margin-top:19.75pt;width:222.65pt;height:203.1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" fillcolor="white [3201]" strokeweight=".5pt">
                <v:path arrowok="t"/>
                <v:textbox>
                  <w:txbxContent>
                    <w:p w14:paraId="30D317FE" w14:textId="77777777" w:rsidR="00B92045" w:rsidRDefault="00B92045" w:rsidP="0093181D">
                      <w:r>
                        <w:rPr>
                          <w:noProof/>
                          <w:lang w:val="en-GB" w:eastAsia="en-GB"/>
                        </w:rPr>
                        <w:drawing>
                          <wp:inline distT="0" distB="0" distL="0" distR="0" wp14:anchorId="6C7A304B" wp14:editId="269B9ACC">
                            <wp:extent cx="2647300" cy="2461846"/>
                            <wp:effectExtent l="19050" t="0" r="650" b="0"/>
                            <wp:docPr id="165" name="Picture 23" descr="C:\Users\Bukola\Desktop\flashCopy\Abeokuta fieldwork\fieldw pix\PC01013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C:\Users\Bukola\Desktop\flashCopy\Abeokuta fieldwork\fieldw pix\PC010131.JPG"/>
                                    <pic:cNvPicPr>
                                      <a:picLocks noChangeAspect="1" noChangeArrowheads="1"/>
                                    </pic:cNvPicPr>
                                  </pic:nvPicPr>
                                  <pic:blipFill>
                                    <a:blip r:embed="rId40"/>
                                    <a:srcRect/>
                                    <a:stretch>
                                      <a:fillRect/>
                                    </a:stretch>
                                  </pic:blipFill>
                                  <pic:spPr bwMode="auto">
                                    <a:xfrm>
                                      <a:off x="0" y="0"/>
                                      <a:ext cx="2638425" cy="2453593"/>
                                    </a:xfrm>
                                    <a:prstGeom prst="rect">
                                      <a:avLst/>
                                    </a:prstGeom>
                                    <a:noFill/>
                                    <a:ln w="9525">
                                      <a:noFill/>
                                      <a:miter lim="800000"/>
                                      <a:headEnd/>
                                      <a:tailEnd/>
                                    </a:ln>
                                  </pic:spPr>
                                </pic:pic>
                              </a:graphicData>
                            </a:graphic>
                          </wp:inline>
                        </w:drawing>
                      </w:r>
                    </w:p>
                  </w:txbxContent>
                </v:textbox>
              </v:shape>
            </w:pict>
          </mc:Fallback>
        </mc:AlternateContent>
        <w:rPr>
          <w:szCs w:val="24"/>
          <w:noProof/>
          <w:b w:val="0"/>
          <w:i w:val="0"/>
          <w:sz w:val="24"/>
          <w:spacing w:val="0"/>
          <w:w w:val="100"/>
          <w:rFonts/>
          <w:caps w:val="0"/>
        </w:rPr>
      </w:r>
    </w:p>
    <w:p w14:paraId="02E76F85" w14:textId="77777777" w:rsidR="0093181D" w:rsidRPr="006F4DE1" w:rsidRDefault="0093181D" w:rsidP="006F4DE1">
      <w:pPr>
        <w:jc w:val="both"/>
        <w:spacing w:before="0" w:beforeAutospacing="0" w:after="160" w:afterAutospacing="0" w:lineRule="auto" w:line="360"/>
        <w:rPr>
          <w:szCs w:val="24"/>
          <w:b w:val="0"/>
          <w:i w:val="0"/>
          <w:sz w:val="24"/>
          <w:spacing w:val="0"/>
          <w:w w:val="100"/>
          <w:rFonts/>
          <w:caps w:val="0"/>
        </w:rPr>
        <w:snapToGrid w:val="0"/>
        <w:textAlignment w:val="baseline"/>
        <w:tabs>
          <w:tab w:val="left" w:pos="1947"/>
        </w:tabs>
      </w:pPr>
      <w:r>
        <w:rPr>
          <w:b w:val="0"/>
          <w:i w:val="0"/>
          <w:sz w:val="24"/>
          <w:spacing w:val="0"/>
          <w:w w:val="100"/>
          <w:rFonts/>
          <w:caps w:val="0"/>
        </w:rPr>
        <w:t/>
      </w:r>
    </w:p>
    <w:p w14:paraId="03ADFD7D" w14:textId="77777777" w:rsidR="0093181D" w:rsidRPr="006F4DE1" w:rsidRDefault="0093181D" w:rsidP="006F4DE1">
      <w:pPr>
        <w:jc w:val="both"/>
        <w:spacing w:before="0" w:beforeAutospacing="0" w:after="160" w:afterAutospacing="0" w:lineRule="auto" w:line="360"/>
        <w:rPr>
          <w:szCs w:val="24"/>
          <w:b w:val="0"/>
          <w:i w:val="0"/>
          <w:sz w:val="24"/>
          <w:spacing w:val="0"/>
          <w:w w:val="100"/>
          <w:rFonts/>
          <w:caps w:val="0"/>
        </w:rPr>
        <w:snapToGrid w:val="0"/>
        <w:textAlignment w:val="baseline"/>
        <w:tabs>
          <w:tab w:val="left" w:pos="1947"/>
        </w:tabs>
      </w:pPr>
      <w:r>
        <w:rPr>
          <w:b w:val="0"/>
          <w:i w:val="0"/>
          <w:sz w:val="24"/>
          <w:spacing w:val="0"/>
          <w:w w:val="100"/>
          <w:rFonts/>
          <w:caps w:val="0"/>
        </w:rPr>
        <w:t/>
      </w:r>
    </w:p>
    <w:p w14:paraId="44E2526B" w14:textId="77777777" w:rsidR="0093181D" w:rsidRPr="006F4DE1" w:rsidRDefault="0093181D" w:rsidP="006F4DE1">
      <w:pPr>
        <w:jc w:val="both"/>
        <w:spacing w:before="0" w:beforeAutospacing="0" w:after="160" w:afterAutospacing="0" w:lineRule="auto" w:line="360"/>
        <w:rPr>
          <w:szCs w:val="24"/>
          <w:b w:val="0"/>
          <w:i w:val="0"/>
          <w:sz w:val="24"/>
          <w:spacing w:val="0"/>
          <w:w w:val="100"/>
          <w:rFonts/>
          <w:caps w:val="0"/>
        </w:rPr>
        <w:snapToGrid w:val="0"/>
        <w:textAlignment w:val="baseline"/>
        <w:tabs>
          <w:tab w:val="left" w:pos="1947"/>
        </w:tabs>
      </w:pPr>
      <w:r>
        <w:rPr>
          <w:b w:val="0"/>
          <w:i w:val="0"/>
          <w:sz w:val="24"/>
          <w:spacing w:val="0"/>
          <w:w w:val="100"/>
          <w:rFonts/>
          <w:caps w:val="0"/>
        </w:rPr>
        <w:t/>
      </w:r>
    </w:p>
    <w:p w14:paraId="3980B192" w14:textId="77777777" w:rsidR="0093181D" w:rsidRPr="006F4DE1" w:rsidRDefault="0093181D" w:rsidP="006F4DE1">
      <w:pPr>
        <w:jc w:val="both"/>
        <w:spacing w:before="0" w:beforeAutospacing="0" w:after="160" w:afterAutospacing="0" w:lineRule="auto" w:line="360"/>
        <w:rPr>
          <w:szCs w:val="24"/>
          <w:b w:val="0"/>
          <w:i w:val="0"/>
          <w:sz w:val="24"/>
          <w:spacing w:val="0"/>
          <w:w w:val="100"/>
          <w:rFonts/>
          <w:caps w:val="0"/>
        </w:rPr>
        <w:snapToGrid w:val="0"/>
        <w:textAlignment w:val="baseline"/>
        <w:tabs>
          <w:tab w:val="left" w:pos="1947"/>
        </w:tabs>
      </w:pPr>
      <w:r>
        <w:rPr>
          <w:b w:val="0"/>
          <w:i w:val="0"/>
          <w:sz w:val="24"/>
          <w:spacing w:val="0"/>
          <w:w w:val="100"/>
          <w:rFonts/>
          <w:caps w:val="0"/>
        </w:rPr>
        <w:t/>
      </w:r>
    </w:p>
    <w:p w14:paraId="19290F60" w14:textId="77777777" w:rsidR="0093181D" w:rsidRPr="006F4DE1" w:rsidRDefault="0093181D" w:rsidP="006F4DE1">
      <w:pPr>
        <w:jc w:val="both"/>
        <w:spacing w:before="0" w:beforeAutospacing="0" w:after="160" w:afterAutospacing="0" w:lineRule="auto" w:line="360"/>
        <w:rPr>
          <w:szCs w:val="24"/>
          <w:b w:val="0"/>
          <w:i w:val="0"/>
          <w:sz w:val="24"/>
          <w:spacing w:val="0"/>
          <w:w w:val="100"/>
          <w:rFonts/>
          <w:caps w:val="0"/>
        </w:rPr>
        <w:snapToGrid w:val="0"/>
        <w:textAlignment w:val="baseline"/>
        <w:tabs>
          <w:tab w:val="left" w:pos="1947"/>
        </w:tabs>
      </w:pPr>
      <w:r>
        <w:rPr>
          <w:b w:val="0"/>
          <w:i w:val="0"/>
          <w:sz w:val="24"/>
          <w:spacing w:val="0"/>
          <w:w w:val="100"/>
          <w:rFonts/>
          <w:caps w:val="0"/>
        </w:rPr>
        <w:t/>
      </w:r>
    </w:p>
    <w:p w14:paraId="573F877A" w14:textId="77777777" w:rsidR="0093181D" w:rsidRPr="006F4DE1" w:rsidRDefault="00284DBF" w:rsidP="006F4DE1">
      <w:pPr>
        <w:jc w:val="both"/>
        <w:spacing w:before="0" w:beforeAutospacing="0" w:after="160" w:afterAutospacing="0" w:lineRule="auto" w:line="360"/>
        <w:rPr>
          <w:szCs w:val="24"/>
          <w:b w:val="0"/>
          <w:i w:val="0"/>
          <w:sz w:val="24"/>
          <w:spacing w:val="0"/>
          <w:w w:val="100"/>
          <w:rFonts/>
          <w:caps w:val="0"/>
        </w:rPr>
        <w:snapToGrid w:val="0"/>
        <w:textAlignment w:val="baseline"/>
        <w:tabs>
          <w:tab w:val="left" w:pos="1947"/>
        </w:tabs>
      </w:pPr>
      <w:r>
        <w:rPr>
          <w:szCs w:val="24"/>
          <w:b w:val="0"/>
          <w:i w:val="0"/>
          <w:sz w:val="24"/>
          <w:spacing w:val="0"/>
          <w:w w:val="100"/>
          <w:rFonts/>
          <w:caps w:val="0"/>
        </w:rPr>
        <w:t> </w:t>
      </w:r>
    </w:p>
    <w:p w14:paraId="3B3D369A" w14:textId="77777777" w:rsidR="0093181D" w:rsidRDefault="0093181D" w:rsidP="006F4DE1">
      <w:pPr>
        <w:jc w:val="both"/>
        <w:spacing w:before="0" w:beforeAutospacing="0" w:after="160" w:afterAutospacing="0" w:lineRule="auto" w:line="360"/>
        <w:rPr>
          <w:szCs w:val="24"/>
          <w:b w:val="0"/>
          <w:i w:val="0"/>
          <w:sz w:val="24"/>
          <w:spacing w:val="0"/>
          <w:w w:val="100"/>
          <w:rFonts/>
          <w:caps w:val="0"/>
        </w:rPr>
        <w:snapToGrid w:val="0"/>
        <w:textAlignment w:val="baseline"/>
        <w:tabs>
          <w:tab w:val="left" w:pos="1947"/>
        </w:tabs>
      </w:pPr>
      <w:r>
        <w:rPr>
          <w:b w:val="0"/>
          <w:i w:val="0"/>
          <w:sz w:val="24"/>
          <w:spacing w:val="0"/>
          <w:w w:val="100"/>
          <w:rFonts/>
          <w:caps w:val="0"/>
        </w:rPr>
        <w:t/>
      </w:r>
    </w:p>
    <w:p w14:paraId="36647F46" w14:textId="77777777" w:rsidR="00D546DD" w:rsidRDefault="00D546DD" w:rsidP="006F4DE1">
      <w:pPr>
        <w:jc w:val="both"/>
        <w:spacing w:before="0" w:beforeAutospacing="0" w:after="160" w:afterAutospacing="0" w:lineRule="auto" w:line="360"/>
        <w:rPr>
          <w:szCs w:val="24"/>
          <w:b w:val="0"/>
          <w:i w:val="0"/>
          <w:sz w:val="24"/>
          <w:spacing w:val="0"/>
          <w:w w:val="100"/>
          <w:rFonts/>
          <w:caps w:val="0"/>
        </w:rPr>
        <w:snapToGrid w:val="0"/>
        <w:textAlignment w:val="baseline"/>
        <w:tabs>
          <w:tab w:val="left" w:pos="1947"/>
        </w:tabs>
      </w:pPr>
      <w:r>
        <w:rPr>
          <w:szCs w:val="24"/>
          <w:b w:val="0"/>
          <w:i w:val="0"/>
          <w:sz w:val="24"/>
          <w:spacing w:val="0"/>
          <w:w w:val="100"/>
          <w:rFonts/>
          <w:caps w:val="0"/>
        </w:rPr>
        <w:t>Fig.4.22</w:t>
      </w:r>
      <w:r>
        <w:rPr>
          <w:szCs w:val="24"/>
          <w:b w:val="0"/>
          <w:i w:val="0"/>
          <w:sz w:val="24"/>
          <w:spacing w:val="0"/>
          <w:w w:val="100"/>
          <w:rFonts/>
          <w:caps w:val="0"/>
        </w:rPr>
        <w:t> </w:t>
      </w:r>
      <w:r>
        <w:rPr>
          <w:szCs w:val="24"/>
          <w:b w:val="0"/>
          <w:i w:val="0"/>
          <w:sz w:val="24"/>
          <w:spacing w:val="0"/>
          <w:w w:val="100"/>
          <w:rFonts/>
          <w:caps w:val="0"/>
        </w:rPr>
        <w:t>Foliation</w:t>
      </w:r>
      <w:r>
        <w:rPr>
          <w:szCs w:val="24"/>
          <w:b w:val="0"/>
          <w:i w:val="0"/>
          <w:sz w:val="24"/>
          <w:spacing w:val="0"/>
          <w:w w:val="100"/>
          <w:rFonts/>
          <w:caps w:val="0"/>
        </w:rPr>
        <w:t>                                         </w:t>
      </w:r>
      <w:r>
        <w:rPr>
          <w:szCs w:val="24"/>
          <w:b w:val="0"/>
          <w:i w:val="0"/>
          <w:sz w:val="24"/>
          <w:spacing w:val="0"/>
          <w:w w:val="100"/>
          <w:rFonts/>
          <w:caps w:val="0"/>
        </w:rPr>
        <w:t>Fig.</w:t>
      </w:r>
      <w:r>
        <w:rPr>
          <w:szCs w:val="24"/>
          <w:b w:val="0"/>
          <w:i w:val="0"/>
          <w:sz w:val="24"/>
          <w:spacing w:val="0"/>
          <w:w w:val="100"/>
          <w:rFonts/>
          <w:caps w:val="0"/>
        </w:rPr>
        <w:t> </w:t>
      </w:r>
      <w:r>
        <w:rPr>
          <w:szCs w:val="24"/>
          <w:b w:val="0"/>
          <w:i w:val="0"/>
          <w:sz w:val="24"/>
          <w:spacing w:val="0"/>
          <w:w w:val="100"/>
          <w:rFonts/>
          <w:caps w:val="0"/>
        </w:rPr>
        <w:t>4.23</w:t>
      </w:r>
      <w:r>
        <w:rPr>
          <w:szCs w:val="24"/>
          <w:b w:val="0"/>
          <w:i w:val="0"/>
          <w:sz w:val="24"/>
          <w:spacing w:val="0"/>
          <w:w w:val="100"/>
          <w:rFonts/>
          <w:caps w:val="0"/>
        </w:rPr>
        <w:t> </w:t>
      </w:r>
      <w:r>
        <w:rPr>
          <w:szCs w:val="24"/>
          <w:b w:val="0"/>
          <w:i w:val="0"/>
          <w:sz w:val="24"/>
          <w:spacing w:val="0"/>
          <w:w w:val="100"/>
          <w:rFonts/>
          <w:caps w:val="0"/>
        </w:rPr>
        <w:t>Trend</w:t>
      </w:r>
      <w:r>
        <w:rPr>
          <w:szCs w:val="24"/>
          <w:b w:val="0"/>
          <w:i w:val="0"/>
          <w:sz w:val="24"/>
          <w:spacing w:val="0"/>
          <w:w w:val="100"/>
          <w:rFonts/>
          <w:caps w:val="0"/>
        </w:rPr>
        <w:t> </w:t>
      </w:r>
      <w:r>
        <w:rPr>
          <w:szCs w:val="24"/>
          <w:b w:val="0"/>
          <w:i w:val="0"/>
          <w:sz w:val="24"/>
          <w:spacing w:val="0"/>
          <w:w w:val="100"/>
          <w:rFonts/>
          <w:caps w:val="0"/>
        </w:rPr>
        <w:t>direction</w:t>
      </w:r>
      <w:r>
        <w:rPr>
          <w:szCs w:val="24"/>
          <w:b w:val="0"/>
          <w:i w:val="0"/>
          <w:sz w:val="24"/>
          <w:spacing w:val="0"/>
          <w:w w:val="100"/>
          <w:rFonts/>
          <w:caps w:val="0"/>
        </w:rPr>
        <w:t> </w:t>
      </w:r>
      <w:r>
        <w:rPr>
          <w:szCs w:val="24"/>
          <w:b w:val="0"/>
          <w:i w:val="0"/>
          <w:sz w:val="24"/>
          <w:spacing w:val="0"/>
          <w:w w:val="100"/>
          <w:rFonts/>
          <w:caps w:val="0"/>
        </w:rPr>
        <w:t>of</w:t>
      </w:r>
      <w:r>
        <w:rPr>
          <w:szCs w:val="24"/>
          <w:b w:val="0"/>
          <w:i w:val="0"/>
          <w:sz w:val="24"/>
          <w:spacing w:val="0"/>
          <w:w w:val="100"/>
          <w:rFonts/>
          <w:caps w:val="0"/>
        </w:rPr>
        <w:t> </w:t>
      </w:r>
      <w:r>
        <w:rPr>
          <w:szCs w:val="24"/>
          <w:b w:val="0"/>
          <w:i w:val="0"/>
          <w:sz w:val="24"/>
          <w:spacing w:val="0"/>
          <w:w w:val="100"/>
          <w:rFonts/>
          <w:caps w:val="0"/>
        </w:rPr>
        <w:t>xenolith</w:t>
      </w:r>
      <w:r>
        <w:rPr>
          <w:szCs w:val="24"/>
          <w:b w:val="0"/>
          <w:i w:val="0"/>
          <w:sz w:val="24"/>
          <w:spacing w:val="0"/>
          <w:w w:val="100"/>
          <w:rFonts/>
          <w:caps w:val="0"/>
        </w:rPr>
        <w:t> </w:t>
      </w:r>
    </w:p>
    <w:p w14:paraId="4873654A" w14:textId="77777777" w:rsidR="00D546DD" w:rsidRPr="006F4DE1" w:rsidRDefault="00D546DD" w:rsidP="006F4DE1">
      <w:pPr>
        <w:jc w:val="both"/>
        <w:spacing w:before="0" w:beforeAutospacing="0" w:after="160" w:afterAutospacing="0" w:lineRule="auto" w:line="360"/>
        <w:rPr>
          <w:szCs w:val="24"/>
          <w:b w:val="0"/>
          <w:i w:val="0"/>
          <w:sz w:val="24"/>
          <w:spacing w:val="0"/>
          <w:w w:val="100"/>
          <w:rFonts/>
          <w:caps w:val="0"/>
        </w:rPr>
        <w:snapToGrid w:val="0"/>
        <w:textAlignment w:val="baseline"/>
        <w:tabs>
          <w:tab w:val="left" w:pos="1947"/>
        </w:tabs>
      </w:pPr>
      <w:r>
        <w:rPr>
          <w:b w:val="0"/>
          <w:i w:val="0"/>
          <w:sz w:val="24"/>
          <w:spacing w:val="0"/>
          <w:w w:val="100"/>
          <w:rFonts/>
          <w:caps w:val="0"/>
        </w:rPr>
        <w:t/>
      </w:r>
    </w:p>
    <w:p w14:paraId="0E019EF4" w14:textId="77777777" w:rsidR="0093181D" w:rsidRPr="006F4DE1" w:rsidRDefault="0093181D" w:rsidP="006F4DE1">
      <w:pPr>
        <w:jc w:val="both"/>
        <w:spacing w:before="0" w:beforeAutospacing="0" w:after="160" w:afterAutospacing="0" w:lineRule="auto" w:line="360"/>
        <w:rPr>
          <w:szCs w:val="24"/>
          <w:b w:val="0"/>
          <w:i w:val="0"/>
          <w:sz w:val="24"/>
          <w:spacing w:val="0"/>
          <w:w w:val="100"/>
          <w:rFonts/>
          <w:caps w:val="0"/>
        </w:rPr>
        <w:snapToGrid w:val="0"/>
        <w:textAlignment w:val="baseline"/>
        <w:tabs>
          <w:tab w:val="left" w:pos="1947"/>
        </w:tabs>
      </w:pPr>
      <w:r w:rsidRPr="006F4DE1">
        <w:rPr>
          <w:szCs w:val="24"/>
          <w:bCs/>
          <w:b w:val="1"/>
          <w:i w:val="0"/>
          <w:sz w:val="24"/>
          <w:spacing w:val="0"/>
          <w:w w:val="100"/>
          <w:rFonts/>
          <w:caps w:val="0"/>
        </w:rPr>
        <w:t>Veins</w:t>
      </w:r>
      <w:r w:rsidRPr="006F4DE1">
        <w:rPr>
          <w:szCs w:val="24"/>
          <w:b w:val="0"/>
          <w:i w:val="0"/>
          <w:sz w:val="24"/>
          <w:spacing w:val="0"/>
          <w:w w:val="100"/>
          <w:rFonts/>
          <w:caps w:val="0"/>
        </w:rPr>
        <w:t>;</w:t>
      </w:r>
      <w:r w:rsidRPr="006F4DE1">
        <w:rPr>
          <w:szCs w:val="24"/>
          <w:b w:val="0"/>
          <w:i w:val="0"/>
          <w:sz w:val="24"/>
          <w:spacing w:val="0"/>
          <w:w w:val="100"/>
          <w:rFonts/>
          <w:caps w:val="0"/>
        </w:rPr>
        <w:t> </w:t>
      </w:r>
      <w:r w:rsidRPr="006F4DE1">
        <w:rPr>
          <w:szCs w:val="24"/>
          <w:b w:val="0"/>
          <w:i w:val="0"/>
          <w:sz w:val="24"/>
          <w:spacing w:val="0"/>
          <w:w w:val="100"/>
          <w:rFonts/>
          <w:caps w:val="0"/>
        </w:rPr>
        <w:t>Most</w:t>
      </w:r>
      <w:r w:rsidRPr="006F4DE1">
        <w:rPr>
          <w:szCs w:val="24"/>
          <w:b w:val="0"/>
          <w:i w:val="0"/>
          <w:sz w:val="24"/>
          <w:spacing w:val="0"/>
          <w:w w:val="100"/>
          <w:rFonts/>
          <w:caps w:val="0"/>
        </w:rPr>
        <w:t> </w:t>
      </w:r>
      <w:r w:rsidRPr="006F4DE1">
        <w:rPr>
          <w:szCs w:val="24"/>
          <w:b w:val="0"/>
          <w:i w:val="0"/>
          <w:sz w:val="24"/>
          <w:spacing w:val="0"/>
          <w:w w:val="100"/>
          <w:rFonts/>
          <w:caps w:val="0"/>
        </w:rPr>
        <w:t>of</w:t>
      </w:r>
      <w:r w:rsidRPr="006F4DE1">
        <w:rPr>
          <w:szCs w:val="24"/>
          <w:b w:val="0"/>
          <w:i w:val="0"/>
          <w:sz w:val="24"/>
          <w:spacing w:val="0"/>
          <w:w w:val="100"/>
          <w:rFonts/>
          <w:caps w:val="0"/>
        </w:rPr>
        <w:t> </w:t>
      </w:r>
      <w:r w:rsidRPr="006F4DE1">
        <w:rPr>
          <w:szCs w:val="24"/>
          <w:b w:val="0"/>
          <w:i w:val="0"/>
          <w:sz w:val="24"/>
          <w:spacing w:val="0"/>
          <w:w w:val="100"/>
          <w:rFonts/>
          <w:caps w:val="0"/>
        </w:rPr>
        <w:t>the</w:t>
      </w:r>
      <w:r w:rsidRPr="006F4DE1">
        <w:rPr>
          <w:szCs w:val="24"/>
          <w:b w:val="0"/>
          <w:i w:val="0"/>
          <w:sz w:val="24"/>
          <w:spacing w:val="0"/>
          <w:w w:val="100"/>
          <w:rFonts/>
          <w:caps w:val="0"/>
        </w:rPr>
        <w:t> </w:t>
      </w:r>
      <w:r w:rsidRPr="006F4DE1">
        <w:rPr>
          <w:szCs w:val="24"/>
          <w:b w:val="0"/>
          <w:i w:val="0"/>
          <w:sz w:val="24"/>
          <w:spacing w:val="0"/>
          <w:w w:val="100"/>
          <w:rFonts/>
          <w:caps w:val="0"/>
        </w:rPr>
        <w:t>veins</w:t>
      </w:r>
      <w:r w:rsidRPr="006F4DE1">
        <w:rPr>
          <w:szCs w:val="24"/>
          <w:b w:val="0"/>
          <w:i w:val="0"/>
          <w:sz w:val="24"/>
          <w:spacing w:val="0"/>
          <w:w w:val="100"/>
          <w:rFonts/>
          <w:caps w:val="0"/>
        </w:rPr>
        <w:t> </w:t>
      </w:r>
      <w:r w:rsidRPr="006F4DE1">
        <w:rPr>
          <w:szCs w:val="24"/>
          <w:b w:val="0"/>
          <w:i w:val="0"/>
          <w:sz w:val="24"/>
          <w:spacing w:val="0"/>
          <w:w w:val="100"/>
          <w:rFonts/>
          <w:caps w:val="0"/>
        </w:rPr>
        <w:t>(Figure</w:t>
      </w:r>
      <w:r w:rsidRPr="006F4DE1">
        <w:rPr>
          <w:szCs w:val="24"/>
          <w:b w:val="0"/>
          <w:i w:val="0"/>
          <w:sz w:val="24"/>
          <w:spacing w:val="0"/>
          <w:w w:val="100"/>
          <w:rFonts/>
          <w:caps w:val="0"/>
        </w:rPr>
        <w:t> </w:t>
      </w:r>
      <w:r w:rsidRPr="006F4DE1">
        <w:rPr>
          <w:szCs w:val="24"/>
          <w:b w:val="0"/>
          <w:i w:val="0"/>
          <w:sz w:val="24"/>
          <w:spacing w:val="0"/>
          <w:w w:val="100"/>
          <w:rFonts/>
          <w:caps w:val="0"/>
        </w:rPr>
        <w:t>4.6)</w:t>
      </w:r>
      <w:r w:rsidRPr="006F4DE1">
        <w:rPr>
          <w:szCs w:val="24"/>
          <w:b w:val="0"/>
          <w:i w:val="0"/>
          <w:sz w:val="24"/>
          <w:spacing w:val="0"/>
          <w:w w:val="100"/>
          <w:rFonts/>
          <w:caps w:val="0"/>
        </w:rPr>
        <w:t> </w:t>
      </w:r>
      <w:r w:rsidRPr="006F4DE1">
        <w:rPr>
          <w:szCs w:val="24"/>
          <w:b w:val="0"/>
          <w:i w:val="0"/>
          <w:sz w:val="24"/>
          <w:spacing w:val="0"/>
          <w:w w:val="100"/>
          <w:rFonts/>
          <w:caps w:val="0"/>
        </w:rPr>
        <w:t>are</w:t>
      </w:r>
      <w:r w:rsidRPr="006F4DE1">
        <w:rPr>
          <w:szCs w:val="24"/>
          <w:b w:val="0"/>
          <w:i w:val="0"/>
          <w:sz w:val="24"/>
          <w:spacing w:val="0"/>
          <w:w w:val="100"/>
          <w:rFonts/>
          <w:caps w:val="0"/>
        </w:rPr>
        <w:t> </w:t>
      </w:r>
      <w:r w:rsidRPr="006F4DE1">
        <w:rPr>
          <w:szCs w:val="24"/>
          <w:b w:val="0"/>
          <w:i w:val="0"/>
          <w:sz w:val="24"/>
          <w:spacing w:val="0"/>
          <w:w w:val="100"/>
          <w:rFonts/>
          <w:caps w:val="0"/>
        </w:rPr>
        <w:t>characterized</w:t>
      </w:r>
      <w:r w:rsidRPr="006F4DE1">
        <w:rPr>
          <w:szCs w:val="24"/>
          <w:b w:val="0"/>
          <w:i w:val="0"/>
          <w:sz w:val="24"/>
          <w:spacing w:val="0"/>
          <w:w w:val="100"/>
          <w:rFonts/>
          <w:caps w:val="0"/>
        </w:rPr>
        <w:t> </w:t>
      </w:r>
      <w:r w:rsidRPr="006F4DE1">
        <w:rPr>
          <w:szCs w:val="24"/>
          <w:b w:val="0"/>
          <w:i w:val="0"/>
          <w:sz w:val="24"/>
          <w:spacing w:val="0"/>
          <w:w w:val="100"/>
          <w:rFonts/>
          <w:caps w:val="0"/>
        </w:rPr>
        <w:t>by</w:t>
      </w:r>
      <w:r w:rsidRPr="006F4DE1">
        <w:rPr>
          <w:szCs w:val="24"/>
          <w:b w:val="0"/>
          <w:i w:val="0"/>
          <w:sz w:val="24"/>
          <w:spacing w:val="0"/>
          <w:w w:val="100"/>
          <w:rFonts/>
          <w:caps w:val="0"/>
        </w:rPr>
        <w:t> </w:t>
      </w:r>
      <w:r w:rsidRPr="006F4DE1">
        <w:rPr>
          <w:szCs w:val="24"/>
          <w:b w:val="0"/>
          <w:i w:val="0"/>
          <w:sz w:val="24"/>
          <w:spacing w:val="0"/>
          <w:w w:val="100"/>
          <w:rFonts/>
          <w:caps w:val="0"/>
        </w:rPr>
        <w:t>quartz</w:t>
      </w:r>
      <w:r w:rsidRPr="006F4DE1">
        <w:rPr>
          <w:szCs w:val="24"/>
          <w:b w:val="0"/>
          <w:i w:val="0"/>
          <w:sz w:val="24"/>
          <w:spacing w:val="0"/>
          <w:w w:val="100"/>
          <w:rFonts/>
          <w:caps w:val="0"/>
        </w:rPr>
        <w:t> </w:t>
      </w:r>
      <w:r w:rsidRPr="006F4DE1">
        <w:rPr>
          <w:szCs w:val="24"/>
          <w:b w:val="0"/>
          <w:i w:val="0"/>
          <w:sz w:val="24"/>
          <w:spacing w:val="0"/>
          <w:w w:val="100"/>
          <w:rFonts/>
          <w:caps w:val="0"/>
        </w:rPr>
        <w:t>and</w:t>
      </w:r>
      <w:r w:rsidRPr="006F4DE1">
        <w:rPr>
          <w:szCs w:val="24"/>
          <w:b w:val="0"/>
          <w:i w:val="0"/>
          <w:sz w:val="24"/>
          <w:spacing w:val="0"/>
          <w:w w:val="100"/>
          <w:rFonts/>
          <w:caps w:val="0"/>
        </w:rPr>
        <w:t> </w:t>
      </w:r>
      <w:r w:rsidRPr="006F4DE1">
        <w:rPr>
          <w:szCs w:val="24"/>
          <w:b w:val="0"/>
          <w:i w:val="0"/>
          <w:sz w:val="24"/>
          <w:spacing w:val="0"/>
          <w:w w:val="100"/>
          <w:rFonts/>
          <w:caps w:val="0"/>
        </w:rPr>
        <w:t>felspar</w:t>
      </w:r>
      <w:r w:rsidRPr="006F4DE1">
        <w:rPr>
          <w:szCs w:val="24"/>
          <w:b w:val="0"/>
          <w:i w:val="0"/>
          <w:sz w:val="24"/>
          <w:spacing w:val="0"/>
          <w:w w:val="100"/>
          <w:rFonts/>
          <w:caps w:val="0"/>
        </w:rPr>
        <w:t> </w:t>
      </w:r>
      <w:r w:rsidRPr="006F4DE1">
        <w:rPr>
          <w:szCs w:val="24"/>
          <w:b w:val="0"/>
          <w:i w:val="0"/>
          <w:sz w:val="24"/>
          <w:spacing w:val="0"/>
          <w:w w:val="100"/>
          <w:rFonts/>
          <w:caps w:val="0"/>
        </w:rPr>
        <w:t>and</w:t>
      </w:r>
      <w:r w:rsidRPr="006F4DE1">
        <w:rPr>
          <w:szCs w:val="24"/>
          <w:b w:val="0"/>
          <w:i w:val="0"/>
          <w:sz w:val="24"/>
          <w:spacing w:val="0"/>
          <w:w w:val="100"/>
          <w:rFonts/>
          <w:caps w:val="0"/>
        </w:rPr>
        <w:t> </w:t>
      </w:r>
      <w:r w:rsidRPr="006F4DE1">
        <w:rPr>
          <w:szCs w:val="24"/>
          <w:b w:val="0"/>
          <w:i w:val="0"/>
          <w:sz w:val="24"/>
          <w:spacing w:val="0"/>
          <w:w w:val="100"/>
          <w:rFonts/>
          <w:caps w:val="0"/>
        </w:rPr>
        <w:t>were</w:t>
      </w:r>
      <w:r w:rsidRPr="006F4DE1">
        <w:rPr>
          <w:szCs w:val="24"/>
          <w:b w:val="0"/>
          <w:i w:val="0"/>
          <w:sz w:val="24"/>
          <w:spacing w:val="0"/>
          <w:w w:val="100"/>
          <w:rFonts/>
          <w:caps w:val="0"/>
        </w:rPr>
        <w:t> </w:t>
      </w:r>
      <w:r w:rsidRPr="006F4DE1">
        <w:rPr>
          <w:szCs w:val="24"/>
          <w:b w:val="0"/>
          <w:i w:val="0"/>
          <w:sz w:val="24"/>
          <w:spacing w:val="0"/>
          <w:w w:val="100"/>
          <w:rFonts/>
          <w:caps w:val="0"/>
        </w:rPr>
        <w:t>majorly</w:t>
      </w:r>
      <w:r w:rsidRPr="006F4DE1">
        <w:rPr>
          <w:szCs w:val="24"/>
          <w:b w:val="0"/>
          <w:i w:val="0"/>
          <w:sz w:val="24"/>
          <w:spacing w:val="0"/>
          <w:w w:val="100"/>
          <w:rFonts/>
          <w:caps w:val="0"/>
        </w:rPr>
        <w:t> </w:t>
      </w:r>
      <w:r w:rsidRPr="006F4DE1">
        <w:rPr>
          <w:szCs w:val="24"/>
          <w:b w:val="0"/>
          <w:i w:val="0"/>
          <w:sz w:val="24"/>
          <w:spacing w:val="0"/>
          <w:w w:val="100"/>
          <w:rFonts/>
          <w:caps w:val="0"/>
        </w:rPr>
        <w:t>observed</w:t>
      </w:r>
      <w:r w:rsidRPr="006F4DE1">
        <w:rPr>
          <w:szCs w:val="24"/>
          <w:b w:val="0"/>
          <w:i w:val="0"/>
          <w:sz w:val="24"/>
          <w:spacing w:val="0"/>
          <w:w w:val="100"/>
          <w:rFonts/>
          <w:caps w:val="0"/>
        </w:rPr>
        <w:t> </w:t>
      </w:r>
      <w:r w:rsidRPr="006F4DE1">
        <w:rPr>
          <w:szCs w:val="24"/>
          <w:b w:val="0"/>
          <w:i w:val="0"/>
          <w:sz w:val="24"/>
          <w:spacing w:val="0"/>
          <w:w w:val="100"/>
          <w:rFonts/>
          <w:caps w:val="0"/>
        </w:rPr>
        <w:t>to</w:t>
      </w:r>
      <w:r w:rsidRPr="006F4DE1">
        <w:rPr>
          <w:szCs w:val="24"/>
          <w:b w:val="0"/>
          <w:i w:val="0"/>
          <w:sz w:val="24"/>
          <w:spacing w:val="0"/>
          <w:w w:val="100"/>
          <w:rFonts/>
          <w:caps w:val="0"/>
        </w:rPr>
        <w:t> </w:t>
      </w:r>
      <w:r w:rsidRPr="006F4DE1">
        <w:rPr>
          <w:szCs w:val="24"/>
          <w:b w:val="0"/>
          <w:i w:val="0"/>
          <w:sz w:val="24"/>
          <w:spacing w:val="0"/>
          <w:w w:val="100"/>
          <w:rFonts/>
          <w:caps w:val="0"/>
        </w:rPr>
        <w:t>str</w:t>
      </w:r>
      <w:r w:rsidR="00B85326">
        <w:rPr>
          <w:szCs w:val="24"/>
          <w:b w:val="0"/>
          <w:i w:val="0"/>
          <w:sz w:val="24"/>
          <w:spacing w:val="0"/>
          <w:w w:val="100"/>
          <w:rFonts/>
          <w:caps w:val="0"/>
        </w:rPr>
        <w:t>ike</w:t>
      </w:r>
      <w:r w:rsidR="00B85326">
        <w:rPr>
          <w:szCs w:val="24"/>
          <w:b w:val="0"/>
          <w:i w:val="0"/>
          <w:sz w:val="24"/>
          <w:spacing w:val="0"/>
          <w:w w:val="100"/>
          <w:rFonts/>
          <w:caps w:val="0"/>
        </w:rPr>
        <w:t> </w:t>
      </w:r>
      <w:r w:rsidR="00B85326">
        <w:rPr>
          <w:szCs w:val="24"/>
          <w:b w:val="0"/>
          <w:i w:val="0"/>
          <w:sz w:val="24"/>
          <w:spacing w:val="0"/>
          <w:w w:val="100"/>
          <w:rFonts/>
          <w:caps w:val="0"/>
        </w:rPr>
        <w:t>in</w:t>
      </w:r>
      <w:r w:rsidR="00B85326">
        <w:rPr>
          <w:szCs w:val="24"/>
          <w:b w:val="0"/>
          <w:i w:val="0"/>
          <w:sz w:val="24"/>
          <w:spacing w:val="0"/>
          <w:w w:val="100"/>
          <w:rFonts/>
          <w:caps w:val="0"/>
        </w:rPr>
        <w:t> </w:t>
      </w:r>
      <w:r w:rsidR="00B85326">
        <w:rPr>
          <w:szCs w:val="24"/>
          <w:b w:val="0"/>
          <w:i w:val="0"/>
          <w:sz w:val="24"/>
          <w:spacing w:val="0"/>
          <w:w w:val="100"/>
          <w:rFonts/>
          <w:caps w:val="0"/>
        </w:rPr>
        <w:t>a</w:t>
      </w:r>
      <w:r w:rsidR="00B85326">
        <w:rPr>
          <w:szCs w:val="24"/>
          <w:b w:val="0"/>
          <w:i w:val="0"/>
          <w:sz w:val="24"/>
          <w:spacing w:val="0"/>
          <w:w w:val="100"/>
          <w:rFonts/>
          <w:caps w:val="0"/>
        </w:rPr>
        <w:t> </w:t>
      </w:r>
      <w:r w:rsidR="00B85326">
        <w:rPr>
          <w:szCs w:val="24"/>
          <w:b w:val="0"/>
          <w:i w:val="0"/>
          <w:sz w:val="24"/>
          <w:spacing w:val="0"/>
          <w:w w:val="100"/>
          <w:rFonts/>
          <w:caps w:val="0"/>
        </w:rPr>
        <w:t>north</w:t>
      </w:r>
      <w:r w:rsidR="00B85326">
        <w:rPr>
          <w:szCs w:val="24"/>
          <w:b w:val="0"/>
          <w:i w:val="0"/>
          <w:sz w:val="24"/>
          <w:spacing w:val="0"/>
          <w:w w:val="100"/>
          <w:rFonts/>
          <w:caps w:val="0"/>
        </w:rPr>
        <w:t> </w:t>
      </w:r>
      <w:r w:rsidR="00B85326">
        <w:rPr>
          <w:szCs w:val="24"/>
          <w:b w:val="0"/>
          <w:i w:val="0"/>
          <w:sz w:val="24"/>
          <w:spacing w:val="0"/>
          <w:w w:val="100"/>
          <w:rFonts/>
          <w:caps w:val="0"/>
        </w:rPr>
        <w:t>East</w:t>
      </w:r>
      <w:r w:rsidR="00B85326">
        <w:rPr>
          <w:szCs w:val="24"/>
          <w:b w:val="0"/>
          <w:i w:val="0"/>
          <w:sz w:val="24"/>
          <w:spacing w:val="0"/>
          <w:w w:val="100"/>
          <w:rFonts/>
          <w:caps w:val="0"/>
        </w:rPr>
        <w:t> </w:t>
      </w:r>
      <w:r w:rsidRPr="006F4DE1">
        <w:rPr>
          <w:szCs w:val="24"/>
          <w:b w:val="0"/>
          <w:i w:val="0"/>
          <w:sz w:val="24"/>
          <w:spacing w:val="0"/>
          <w:w w:val="100"/>
          <w:rFonts/>
          <w:caps w:val="0"/>
        </w:rPr>
        <w:t>direction.</w:t>
      </w:r>
      <w:r w:rsidRPr="006F4DE1">
        <w:rPr>
          <w:szCs w:val="24"/>
          <w:b w:val="0"/>
          <w:i w:val="0"/>
          <w:sz w:val="24"/>
          <w:spacing w:val="0"/>
          <w:w w:val="100"/>
          <w:rFonts/>
          <w:caps w:val="0"/>
        </w:rPr>
        <w:t> </w:t>
      </w:r>
      <w:r w:rsidRPr="006F4DE1">
        <w:rPr>
          <w:szCs w:val="24"/>
          <w:b w:val="0"/>
          <w:i w:val="0"/>
          <w:sz w:val="24"/>
          <w:spacing w:val="0"/>
          <w:w w:val="100"/>
          <w:rFonts/>
          <w:caps w:val="0"/>
        </w:rPr>
        <w:t>Several</w:t>
      </w:r>
      <w:r w:rsidRPr="006F4DE1">
        <w:rPr>
          <w:szCs w:val="24"/>
          <w:b w:val="0"/>
          <w:i w:val="0"/>
          <w:sz w:val="24"/>
          <w:spacing w:val="0"/>
          <w:w w:val="100"/>
          <w:rFonts/>
          <w:caps w:val="0"/>
        </w:rPr>
        <w:t> </w:t>
      </w:r>
      <w:r w:rsidRPr="006F4DE1">
        <w:rPr>
          <w:szCs w:val="24"/>
          <w:b w:val="0"/>
          <w:i w:val="0"/>
          <w:sz w:val="24"/>
          <w:spacing w:val="0"/>
          <w:w w:val="100"/>
          <w:rFonts/>
          <w:caps w:val="0"/>
        </w:rPr>
        <w:t>veins</w:t>
      </w:r>
      <w:r w:rsidRPr="006F4DE1">
        <w:rPr>
          <w:szCs w:val="24"/>
          <w:b w:val="0"/>
          <w:i w:val="0"/>
          <w:sz w:val="24"/>
          <w:spacing w:val="0"/>
          <w:w w:val="100"/>
          <w:rFonts/>
          <w:caps w:val="0"/>
        </w:rPr>
        <w:t> </w:t>
      </w:r>
      <w:r w:rsidRPr="006F4DE1">
        <w:rPr>
          <w:szCs w:val="24"/>
          <w:b w:val="0"/>
          <w:i w:val="0"/>
          <w:sz w:val="24"/>
          <w:spacing w:val="0"/>
          <w:w w:val="100"/>
          <w:rFonts/>
          <w:caps w:val="0"/>
        </w:rPr>
        <w:t>were</w:t>
      </w:r>
      <w:r w:rsidRPr="006F4DE1">
        <w:rPr>
          <w:szCs w:val="24"/>
          <w:b w:val="0"/>
          <w:i w:val="0"/>
          <w:sz w:val="24"/>
          <w:spacing w:val="0"/>
          <w:w w:val="100"/>
          <w:rFonts/>
          <w:caps w:val="0"/>
        </w:rPr>
        <w:t> </w:t>
      </w:r>
      <w:r w:rsidRPr="006F4DE1">
        <w:rPr>
          <w:szCs w:val="24"/>
          <w:b w:val="0"/>
          <w:i w:val="0"/>
          <w:sz w:val="24"/>
          <w:spacing w:val="0"/>
          <w:w w:val="100"/>
          <w:rFonts/>
          <w:caps w:val="0"/>
        </w:rPr>
        <w:t>observed</w:t>
      </w:r>
      <w:r w:rsidRPr="006F4DE1">
        <w:rPr>
          <w:szCs w:val="24"/>
          <w:b w:val="0"/>
          <w:i w:val="0"/>
          <w:sz w:val="24"/>
          <w:spacing w:val="0"/>
          <w:w w:val="100"/>
          <w:rFonts/>
          <w:caps w:val="0"/>
        </w:rPr>
        <w:t> </w:t>
      </w:r>
      <w:r w:rsidRPr="006F4DE1">
        <w:rPr>
          <w:szCs w:val="24"/>
          <w:b w:val="0"/>
          <w:i w:val="0"/>
          <w:sz w:val="24"/>
          <w:spacing w:val="0"/>
          <w:w w:val="100"/>
          <w:rFonts/>
          <w:caps w:val="0"/>
        </w:rPr>
        <w:t>within</w:t>
      </w:r>
      <w:r w:rsidRPr="006F4DE1">
        <w:rPr>
          <w:szCs w:val="24"/>
          <w:b w:val="0"/>
          <w:i w:val="0"/>
          <w:sz w:val="24"/>
          <w:spacing w:val="0"/>
          <w:w w:val="100"/>
          <w:rFonts/>
          <w:caps w:val="0"/>
        </w:rPr>
        <w:t> </w:t>
      </w:r>
      <w:r w:rsidRPr="006F4DE1">
        <w:rPr>
          <w:szCs w:val="24"/>
          <w:b w:val="0"/>
          <w:i w:val="0"/>
          <w:sz w:val="24"/>
          <w:spacing w:val="0"/>
          <w:w w:val="100"/>
          <w:rFonts/>
          <w:caps w:val="0"/>
        </w:rPr>
        <w:t>the</w:t>
      </w:r>
      <w:r w:rsidRPr="006F4DE1">
        <w:rPr>
          <w:szCs w:val="24"/>
          <w:b w:val="0"/>
          <w:i w:val="0"/>
          <w:sz w:val="24"/>
          <w:spacing w:val="0"/>
          <w:w w:val="100"/>
          <w:rFonts/>
          <w:caps w:val="0"/>
        </w:rPr>
        <w:t> </w:t>
      </w:r>
      <w:r w:rsidRPr="006F4DE1">
        <w:rPr>
          <w:szCs w:val="24"/>
          <w:b w:val="0"/>
          <w:i w:val="0"/>
          <w:sz w:val="24"/>
          <w:spacing w:val="0"/>
          <w:w w:val="100"/>
          <w:rFonts/>
          <w:caps w:val="0"/>
        </w:rPr>
        <w:t>low-lying</w:t>
      </w:r>
      <w:r w:rsidRPr="006F4DE1">
        <w:rPr>
          <w:szCs w:val="24"/>
          <w:b w:val="0"/>
          <w:i w:val="0"/>
          <w:sz w:val="24"/>
          <w:spacing w:val="0"/>
          <w:w w:val="100"/>
          <w:rFonts/>
          <w:caps w:val="0"/>
        </w:rPr>
        <w:t> </w:t>
      </w:r>
      <w:r w:rsidRPr="006F4DE1">
        <w:rPr>
          <w:szCs w:val="24"/>
          <w:b w:val="0"/>
          <w:i w:val="0"/>
          <w:sz w:val="24"/>
          <w:spacing w:val="0"/>
          <w:w w:val="100"/>
          <w:rFonts/>
          <w:caps w:val="0"/>
        </w:rPr>
        <w:t>outcrops.</w:t>
      </w:r>
      <w:r w:rsidRPr="006F4DE1">
        <w:rPr>
          <w:szCs w:val="24"/>
          <w:b w:val="0"/>
          <w:i w:val="0"/>
          <w:sz w:val="24"/>
          <w:spacing w:val="0"/>
          <w:w w:val="100"/>
          <w:rFonts/>
          <w:caps w:val="0"/>
        </w:rPr>
        <w:t> </w:t>
      </w:r>
      <w:r w:rsidRPr="006F4DE1">
        <w:rPr>
          <w:szCs w:val="24"/>
          <w:b w:val="0"/>
          <w:i w:val="0"/>
          <w:sz w:val="24"/>
          <w:spacing w:val="0"/>
          <w:w w:val="100"/>
          <w:rFonts/>
          <w:caps w:val="0"/>
        </w:rPr>
        <w:t>Some</w:t>
      </w:r>
      <w:r w:rsidRPr="006F4DE1">
        <w:rPr>
          <w:szCs w:val="24"/>
          <w:b w:val="0"/>
          <w:i w:val="0"/>
          <w:sz w:val="24"/>
          <w:spacing w:val="0"/>
          <w:w w:val="100"/>
          <w:rFonts/>
          <w:caps w:val="0"/>
        </w:rPr>
        <w:t> </w:t>
      </w:r>
      <w:r w:rsidRPr="006F4DE1">
        <w:rPr>
          <w:szCs w:val="24"/>
          <w:b w:val="0"/>
          <w:i w:val="0"/>
          <w:sz w:val="24"/>
          <w:spacing w:val="0"/>
          <w:w w:val="100"/>
          <w:rFonts/>
          <w:caps w:val="0"/>
        </w:rPr>
        <w:t>veins</w:t>
      </w:r>
      <w:r w:rsidRPr="006F4DE1">
        <w:rPr>
          <w:szCs w:val="24"/>
          <w:b w:val="0"/>
          <w:i w:val="0"/>
          <w:sz w:val="24"/>
          <w:spacing w:val="0"/>
          <w:w w:val="100"/>
          <w:rFonts/>
          <w:caps w:val="0"/>
        </w:rPr>
        <w:t> </w:t>
      </w:r>
      <w:r w:rsidRPr="006F4DE1">
        <w:rPr>
          <w:szCs w:val="24"/>
          <w:b w:val="0"/>
          <w:i w:val="0"/>
          <w:sz w:val="24"/>
          <w:spacing w:val="0"/>
          <w:w w:val="100"/>
          <w:rFonts/>
          <w:caps w:val="0"/>
        </w:rPr>
        <w:t>are</w:t>
      </w:r>
      <w:r w:rsidRPr="006F4DE1">
        <w:rPr>
          <w:szCs w:val="24"/>
          <w:b w:val="0"/>
          <w:i w:val="0"/>
          <w:sz w:val="24"/>
          <w:spacing w:val="0"/>
          <w:w w:val="100"/>
          <w:rFonts/>
          <w:caps w:val="0"/>
        </w:rPr>
        <w:t> </w:t>
      </w:r>
      <w:r w:rsidRPr="006F4DE1">
        <w:rPr>
          <w:szCs w:val="24"/>
          <w:b w:val="0"/>
          <w:i w:val="0"/>
          <w:sz w:val="24"/>
          <w:spacing w:val="0"/>
          <w:w w:val="100"/>
          <w:rFonts/>
          <w:caps w:val="0"/>
        </w:rPr>
        <w:t>of</w:t>
      </w:r>
      <w:r w:rsidRPr="006F4DE1">
        <w:rPr>
          <w:szCs w:val="24"/>
          <w:b w:val="0"/>
          <w:i w:val="0"/>
          <w:sz w:val="24"/>
          <w:spacing w:val="0"/>
          <w:w w:val="100"/>
          <w:rFonts/>
          <w:caps w:val="0"/>
        </w:rPr>
        <w:t> </w:t>
      </w:r>
      <w:r w:rsidRPr="006F4DE1">
        <w:rPr>
          <w:szCs w:val="24"/>
          <w:b w:val="0"/>
          <w:i w:val="0"/>
          <w:sz w:val="24"/>
          <w:spacing w:val="0"/>
          <w:w w:val="100"/>
          <w:rFonts/>
          <w:caps w:val="0"/>
        </w:rPr>
        <w:t>relatively</w:t>
      </w:r>
      <w:r w:rsidRPr="006F4DE1">
        <w:rPr>
          <w:szCs w:val="24"/>
          <w:b w:val="0"/>
          <w:i w:val="0"/>
          <w:sz w:val="24"/>
          <w:spacing w:val="0"/>
          <w:w w:val="100"/>
          <w:rFonts/>
          <w:caps w:val="0"/>
        </w:rPr>
        <w:t> </w:t>
      </w:r>
      <w:r w:rsidRPr="006F4DE1">
        <w:rPr>
          <w:szCs w:val="24"/>
          <w:b w:val="0"/>
          <w:i w:val="0"/>
          <w:sz w:val="24"/>
          <w:spacing w:val="0"/>
          <w:w w:val="100"/>
          <w:rFonts/>
          <w:caps w:val="0"/>
        </w:rPr>
        <w:t>large</w:t>
      </w:r>
      <w:r w:rsidRPr="006F4DE1">
        <w:rPr>
          <w:szCs w:val="24"/>
          <w:b w:val="0"/>
          <w:i w:val="0"/>
          <w:sz w:val="24"/>
          <w:spacing w:val="0"/>
          <w:w w:val="100"/>
          <w:rFonts/>
          <w:caps w:val="0"/>
        </w:rPr>
        <w:t> </w:t>
      </w:r>
      <w:r w:rsidRPr="006F4DE1">
        <w:rPr>
          <w:szCs w:val="24"/>
          <w:b w:val="0"/>
          <w:i w:val="0"/>
          <w:sz w:val="24"/>
          <w:spacing w:val="0"/>
          <w:w w:val="100"/>
          <w:rFonts/>
          <w:caps w:val="0"/>
        </w:rPr>
        <w:t>sizes</w:t>
      </w:r>
      <w:r w:rsidRPr="006F4DE1">
        <w:rPr>
          <w:szCs w:val="24"/>
          <w:b w:val="0"/>
          <w:i w:val="0"/>
          <w:sz w:val="24"/>
          <w:spacing w:val="0"/>
          <w:w w:val="100"/>
          <w:rFonts/>
          <w:caps w:val="0"/>
        </w:rPr>
        <w:t> </w:t>
      </w:r>
      <w:r w:rsidRPr="006F4DE1">
        <w:rPr>
          <w:szCs w:val="24"/>
          <w:b w:val="0"/>
          <w:i w:val="0"/>
          <w:sz w:val="24"/>
          <w:spacing w:val="0"/>
          <w:w w:val="100"/>
          <w:rFonts/>
          <w:caps w:val="0"/>
        </w:rPr>
        <w:t>while</w:t>
      </w:r>
      <w:r w:rsidRPr="006F4DE1">
        <w:rPr>
          <w:szCs w:val="24"/>
          <w:b w:val="0"/>
          <w:i w:val="0"/>
          <w:sz w:val="24"/>
          <w:spacing w:val="0"/>
          <w:w w:val="100"/>
          <w:rFonts/>
          <w:caps w:val="0"/>
        </w:rPr>
        <w:t> </w:t>
      </w:r>
      <w:r w:rsidRPr="006F4DE1">
        <w:rPr>
          <w:szCs w:val="24"/>
          <w:b w:val="0"/>
          <w:i w:val="0"/>
          <w:sz w:val="24"/>
          <w:spacing w:val="0"/>
          <w:w w:val="100"/>
          <w:rFonts/>
          <w:caps w:val="0"/>
        </w:rPr>
        <w:t>some</w:t>
      </w:r>
      <w:r w:rsidRPr="006F4DE1">
        <w:rPr>
          <w:szCs w:val="24"/>
          <w:b w:val="0"/>
          <w:i w:val="0"/>
          <w:sz w:val="24"/>
          <w:spacing w:val="0"/>
          <w:w w:val="100"/>
          <w:rFonts/>
          <w:caps w:val="0"/>
        </w:rPr>
        <w:t> </w:t>
      </w:r>
      <w:r w:rsidRPr="006F4DE1">
        <w:rPr>
          <w:szCs w:val="24"/>
          <w:b w:val="0"/>
          <w:i w:val="0"/>
          <w:sz w:val="24"/>
          <w:spacing w:val="0"/>
          <w:w w:val="100"/>
          <w:rFonts/>
          <w:caps w:val="0"/>
        </w:rPr>
        <w:t>are</w:t>
      </w:r>
      <w:r w:rsidRPr="006F4DE1">
        <w:rPr>
          <w:szCs w:val="24"/>
          <w:b w:val="0"/>
          <w:i w:val="0"/>
          <w:sz w:val="24"/>
          <w:spacing w:val="0"/>
          <w:w w:val="100"/>
          <w:rFonts/>
          <w:caps w:val="0"/>
        </w:rPr>
        <w:t> </w:t>
      </w:r>
      <w:r w:rsidRPr="006F4DE1">
        <w:rPr>
          <w:szCs w:val="24"/>
          <w:b w:val="0"/>
          <w:i w:val="0"/>
          <w:sz w:val="24"/>
          <w:spacing w:val="0"/>
          <w:w w:val="100"/>
          <w:rFonts/>
          <w:caps w:val="0"/>
        </w:rPr>
        <w:t>small.</w:t>
      </w:r>
      <w:r w:rsidRPr="006F4DE1">
        <w:rPr>
          <w:szCs w:val="24"/>
          <w:b w:val="0"/>
          <w:i w:val="0"/>
          <w:sz w:val="24"/>
          <w:spacing w:val="0"/>
          <w:w w:val="100"/>
          <w:rFonts/>
          <w:caps w:val="0"/>
        </w:rPr>
        <w:t> </w:t>
      </w:r>
      <w:r w:rsidRPr="006F4DE1">
        <w:rPr>
          <w:szCs w:val="24"/>
          <w:b w:val="0"/>
          <w:i w:val="0"/>
          <w:sz w:val="24"/>
          <w:spacing w:val="0"/>
          <w:w w:val="100"/>
          <w:rFonts/>
          <w:caps w:val="0"/>
        </w:rPr>
        <w:t>The</w:t>
      </w:r>
      <w:r w:rsidRPr="006F4DE1">
        <w:rPr>
          <w:szCs w:val="24"/>
          <w:b w:val="0"/>
          <w:i w:val="0"/>
          <w:sz w:val="24"/>
          <w:spacing w:val="0"/>
          <w:w w:val="100"/>
          <w:rFonts/>
          <w:caps w:val="0"/>
        </w:rPr>
        <w:t> </w:t>
      </w:r>
      <w:r w:rsidRPr="006F4DE1">
        <w:rPr>
          <w:szCs w:val="24"/>
          <w:b w:val="0"/>
          <w:i w:val="0"/>
          <w:sz w:val="24"/>
          <w:spacing w:val="0"/>
          <w:w w:val="100"/>
          <w:rFonts/>
          <w:caps w:val="0"/>
        </w:rPr>
        <w:t>length</w:t>
      </w:r>
      <w:r w:rsidRPr="006F4DE1">
        <w:rPr>
          <w:szCs w:val="24"/>
          <w:b w:val="0"/>
          <w:i w:val="0"/>
          <w:sz w:val="24"/>
          <w:spacing w:val="0"/>
          <w:w w:val="100"/>
          <w:rFonts/>
          <w:caps w:val="0"/>
        </w:rPr>
        <w:t> </w:t>
      </w:r>
      <w:r w:rsidRPr="006F4DE1">
        <w:rPr>
          <w:szCs w:val="24"/>
          <w:b w:val="0"/>
          <w:i w:val="0"/>
          <w:sz w:val="24"/>
          <w:spacing w:val="0"/>
          <w:w w:val="100"/>
          <w:rFonts/>
          <w:caps w:val="0"/>
        </w:rPr>
        <w:t>of</w:t>
      </w:r>
      <w:r w:rsidRPr="006F4DE1">
        <w:rPr>
          <w:szCs w:val="24"/>
          <w:b w:val="0"/>
          <w:i w:val="0"/>
          <w:sz w:val="24"/>
          <w:spacing w:val="0"/>
          <w:w w:val="100"/>
          <w:rFonts/>
          <w:caps w:val="0"/>
        </w:rPr>
        <w:t> </w:t>
      </w:r>
      <w:r w:rsidRPr="006F4DE1">
        <w:rPr>
          <w:szCs w:val="24"/>
          <w:b w:val="0"/>
          <w:i w:val="0"/>
          <w:sz w:val="24"/>
          <w:spacing w:val="0"/>
          <w:w w:val="100"/>
          <w:rFonts/>
          <w:caps w:val="0"/>
        </w:rPr>
        <w:t>the</w:t>
      </w:r>
      <w:r w:rsidRPr="006F4DE1">
        <w:rPr>
          <w:szCs w:val="24"/>
          <w:b w:val="0"/>
          <w:i w:val="0"/>
          <w:sz w:val="24"/>
          <w:spacing w:val="0"/>
          <w:w w:val="100"/>
          <w:rFonts/>
          <w:caps w:val="0"/>
        </w:rPr>
        <w:t> </w:t>
      </w:r>
      <w:r w:rsidRPr="006F4DE1">
        <w:rPr>
          <w:szCs w:val="24"/>
          <w:b w:val="0"/>
          <w:i w:val="0"/>
          <w:sz w:val="24"/>
          <w:spacing w:val="0"/>
          <w:w w:val="100"/>
          <w:rFonts/>
          <w:caps w:val="0"/>
        </w:rPr>
        <w:t>veins</w:t>
      </w:r>
      <w:r w:rsidRPr="006F4DE1">
        <w:rPr>
          <w:szCs w:val="24"/>
          <w:b w:val="0"/>
          <w:i w:val="0"/>
          <w:sz w:val="24"/>
          <w:spacing w:val="0"/>
          <w:w w:val="100"/>
          <w:rFonts/>
          <w:caps w:val="0"/>
        </w:rPr>
        <w:t> </w:t>
      </w:r>
      <w:r w:rsidRPr="006F4DE1">
        <w:rPr>
          <w:szCs w:val="24"/>
          <w:b w:val="0"/>
          <w:i w:val="0"/>
          <w:sz w:val="24"/>
          <w:spacing w:val="0"/>
          <w:w w:val="100"/>
          <w:rFonts/>
          <w:caps w:val="0"/>
        </w:rPr>
        <w:t>was</w:t>
      </w:r>
      <w:r w:rsidRPr="006F4DE1">
        <w:rPr>
          <w:szCs w:val="24"/>
          <w:b w:val="0"/>
          <w:i w:val="0"/>
          <w:sz w:val="24"/>
          <w:spacing w:val="0"/>
          <w:w w:val="100"/>
          <w:rFonts/>
          <w:caps w:val="0"/>
        </w:rPr>
        <w:t> </w:t>
      </w:r>
      <w:r w:rsidRPr="006F4DE1">
        <w:rPr>
          <w:szCs w:val="24"/>
          <w:b w:val="0"/>
          <w:i w:val="0"/>
          <w:sz w:val="24"/>
          <w:spacing w:val="0"/>
          <w:w w:val="100"/>
          <w:rFonts/>
          <w:caps w:val="0"/>
        </w:rPr>
        <w:t>also</w:t>
      </w:r>
      <w:r w:rsidRPr="006F4DE1">
        <w:rPr>
          <w:szCs w:val="24"/>
          <w:b w:val="0"/>
          <w:i w:val="0"/>
          <w:sz w:val="24"/>
          <w:spacing w:val="0"/>
          <w:w w:val="100"/>
          <w:rFonts/>
          <w:caps w:val="0"/>
        </w:rPr>
        <w:t> </w:t>
      </w:r>
      <w:r w:rsidRPr="006F4DE1">
        <w:rPr>
          <w:szCs w:val="24"/>
          <w:b w:val="0"/>
          <w:i w:val="0"/>
          <w:sz w:val="24"/>
          <w:spacing w:val="0"/>
          <w:w w:val="100"/>
          <w:rFonts/>
          <w:caps w:val="0"/>
        </w:rPr>
        <w:t>observed</w:t>
      </w:r>
      <w:r w:rsidRPr="006F4DE1">
        <w:rPr>
          <w:szCs w:val="24"/>
          <w:b w:val="0"/>
          <w:i w:val="0"/>
          <w:sz w:val="24"/>
          <w:spacing w:val="0"/>
          <w:w w:val="100"/>
          <w:rFonts/>
          <w:caps w:val="0"/>
        </w:rPr>
        <w:t> </w:t>
      </w:r>
      <w:r w:rsidRPr="006F4DE1">
        <w:rPr>
          <w:szCs w:val="24"/>
          <w:b w:val="0"/>
          <w:i w:val="0"/>
          <w:sz w:val="24"/>
          <w:spacing w:val="0"/>
          <w:w w:val="100"/>
          <w:rFonts/>
          <w:caps w:val="0"/>
        </w:rPr>
        <w:t>to</w:t>
      </w:r>
      <w:r w:rsidRPr="006F4DE1">
        <w:rPr>
          <w:szCs w:val="24"/>
          <w:b w:val="0"/>
          <w:i w:val="0"/>
          <w:sz w:val="24"/>
          <w:spacing w:val="0"/>
          <w:w w:val="100"/>
          <w:rFonts/>
          <w:caps w:val="0"/>
        </w:rPr>
        <w:t> </w:t>
      </w:r>
      <w:r w:rsidRPr="006F4DE1">
        <w:rPr>
          <w:szCs w:val="24"/>
          <w:b w:val="0"/>
          <w:i w:val="0"/>
          <w:sz w:val="24"/>
          <w:spacing w:val="0"/>
          <w:w w:val="100"/>
          <w:rFonts/>
          <w:caps w:val="0"/>
        </w:rPr>
        <w:t>vary</w:t>
      </w:r>
      <w:r w:rsidRPr="006F4DE1">
        <w:rPr>
          <w:szCs w:val="24"/>
          <w:b w:val="0"/>
          <w:i w:val="0"/>
          <w:sz w:val="24"/>
          <w:spacing w:val="0"/>
          <w:w w:val="100"/>
          <w:rFonts/>
          <w:caps w:val="0"/>
        </w:rPr>
        <w:t> </w:t>
      </w:r>
      <w:r w:rsidRPr="006F4DE1">
        <w:rPr>
          <w:szCs w:val="24"/>
          <w:b w:val="0"/>
          <w:i w:val="0"/>
          <w:sz w:val="24"/>
          <w:spacing w:val="0"/>
          <w:w w:val="100"/>
          <w:rFonts/>
          <w:caps w:val="0"/>
        </w:rPr>
        <w:t>across</w:t>
      </w:r>
      <w:r w:rsidRPr="006F4DE1">
        <w:rPr>
          <w:szCs w:val="24"/>
          <w:b w:val="0"/>
          <w:i w:val="0"/>
          <w:sz w:val="24"/>
          <w:spacing w:val="0"/>
          <w:w w:val="100"/>
          <w:rFonts/>
          <w:caps w:val="0"/>
        </w:rPr>
        <w:t> </w:t>
      </w:r>
      <w:r w:rsidRPr="006F4DE1">
        <w:rPr>
          <w:szCs w:val="24"/>
          <w:b w:val="0"/>
          <w:i w:val="0"/>
          <w:sz w:val="24"/>
          <w:spacing w:val="0"/>
          <w:w w:val="100"/>
          <w:rFonts/>
          <w:caps w:val="0"/>
        </w:rPr>
        <w:t>the</w:t>
      </w:r>
      <w:r w:rsidRPr="006F4DE1">
        <w:rPr>
          <w:szCs w:val="24"/>
          <w:b w:val="0"/>
          <w:i w:val="0"/>
          <w:sz w:val="24"/>
          <w:spacing w:val="0"/>
          <w:w w:val="100"/>
          <w:rFonts/>
          <w:caps w:val="0"/>
        </w:rPr>
        <w:t> </w:t>
      </w:r>
      <w:r w:rsidRPr="006F4DE1">
        <w:rPr>
          <w:szCs w:val="24"/>
          <w:b w:val="0"/>
          <w:i w:val="0"/>
          <w:sz w:val="24"/>
          <w:spacing w:val="0"/>
          <w:w w:val="100"/>
          <w:rFonts/>
          <w:caps w:val="0"/>
        </w:rPr>
        <w:t>outcrops.</w:t>
      </w:r>
      <w:r w:rsidRPr="006F4DE1">
        <w:rPr>
          <w:szCs w:val="24"/>
          <w:b w:val="0"/>
          <w:i w:val="0"/>
          <w:sz w:val="24"/>
          <w:spacing w:val="0"/>
          <w:w w:val="100"/>
          <w:rFonts/>
          <w:caps w:val="0"/>
        </w:rPr>
        <w:t> </w:t>
      </w:r>
      <w:r w:rsidRPr="006F4DE1">
        <w:rPr>
          <w:szCs w:val="24"/>
          <w:b w:val="0"/>
          <w:i w:val="0"/>
          <w:sz w:val="24"/>
          <w:spacing w:val="0"/>
          <w:w w:val="100"/>
          <w:rFonts/>
          <w:caps w:val="0"/>
        </w:rPr>
        <w:t>Some</w:t>
      </w:r>
      <w:r w:rsidRPr="006F4DE1">
        <w:rPr>
          <w:szCs w:val="24"/>
          <w:b w:val="0"/>
          <w:i w:val="0"/>
          <w:sz w:val="24"/>
          <w:spacing w:val="0"/>
          <w:w w:val="100"/>
          <w:rFonts/>
          <w:caps w:val="0"/>
        </w:rPr>
        <w:t> </w:t>
      </w:r>
      <w:r w:rsidRPr="006F4DE1">
        <w:rPr>
          <w:szCs w:val="24"/>
          <w:b w:val="0"/>
          <w:i w:val="0"/>
          <w:sz w:val="24"/>
          <w:spacing w:val="0"/>
          <w:w w:val="100"/>
          <w:rFonts/>
          <w:caps w:val="0"/>
        </w:rPr>
        <w:t>were</w:t>
      </w:r>
      <w:r w:rsidRPr="006F4DE1">
        <w:rPr>
          <w:szCs w:val="24"/>
          <w:b w:val="0"/>
          <w:i w:val="0"/>
          <w:sz w:val="24"/>
          <w:spacing w:val="0"/>
          <w:w w:val="100"/>
          <w:rFonts/>
          <w:caps w:val="0"/>
        </w:rPr>
        <w:t> </w:t>
      </w:r>
      <w:r w:rsidRPr="006F4DE1">
        <w:rPr>
          <w:szCs w:val="24"/>
          <w:b w:val="0"/>
          <w:i w:val="0"/>
          <w:sz w:val="24"/>
          <w:spacing w:val="0"/>
          <w:w w:val="100"/>
          <w:rFonts/>
          <w:caps w:val="0"/>
        </w:rPr>
        <w:t>observed</w:t>
      </w:r>
      <w:r w:rsidRPr="006F4DE1">
        <w:rPr>
          <w:szCs w:val="24"/>
          <w:b w:val="0"/>
          <w:i w:val="0"/>
          <w:sz w:val="24"/>
          <w:spacing w:val="0"/>
          <w:w w:val="100"/>
          <w:rFonts/>
          <w:caps w:val="0"/>
        </w:rPr>
        <w:t> </w:t>
      </w:r>
      <w:r w:rsidRPr="006F4DE1">
        <w:rPr>
          <w:szCs w:val="24"/>
          <w:b w:val="0"/>
          <w:i w:val="0"/>
          <w:sz w:val="24"/>
          <w:spacing w:val="0"/>
          <w:w w:val="100"/>
          <w:rFonts/>
          <w:caps w:val="0"/>
        </w:rPr>
        <w:t>to</w:t>
      </w:r>
      <w:r w:rsidRPr="006F4DE1">
        <w:rPr>
          <w:szCs w:val="24"/>
          <w:b w:val="0"/>
          <w:i w:val="0"/>
          <w:sz w:val="24"/>
          <w:spacing w:val="0"/>
          <w:w w:val="100"/>
          <w:rFonts/>
          <w:caps w:val="0"/>
        </w:rPr>
        <w:t> </w:t>
      </w:r>
      <w:r w:rsidRPr="006F4DE1">
        <w:rPr>
          <w:szCs w:val="24"/>
          <w:b w:val="0"/>
          <w:i w:val="0"/>
          <w:sz w:val="24"/>
          <w:spacing w:val="0"/>
          <w:w w:val="100"/>
          <w:rFonts/>
          <w:caps w:val="0"/>
        </w:rPr>
        <w:t>have</w:t>
      </w:r>
      <w:r w:rsidRPr="006F4DE1">
        <w:rPr>
          <w:szCs w:val="24"/>
          <w:b w:val="0"/>
          <w:i w:val="0"/>
          <w:sz w:val="24"/>
          <w:spacing w:val="0"/>
          <w:w w:val="100"/>
          <w:rFonts/>
          <w:caps w:val="0"/>
        </w:rPr>
        <w:t> </w:t>
      </w:r>
      <w:r w:rsidRPr="006F4DE1">
        <w:rPr>
          <w:szCs w:val="24"/>
          <w:b w:val="0"/>
          <w:i w:val="0"/>
          <w:sz w:val="24"/>
          <w:spacing w:val="0"/>
          <w:w w:val="100"/>
          <w:rFonts/>
          <w:caps w:val="0"/>
        </w:rPr>
        <w:t>shorter</w:t>
      </w:r>
      <w:r w:rsidRPr="006F4DE1">
        <w:rPr>
          <w:szCs w:val="24"/>
          <w:b w:val="0"/>
          <w:i w:val="0"/>
          <w:sz w:val="24"/>
          <w:spacing w:val="0"/>
          <w:w w:val="100"/>
          <w:rFonts/>
          <w:caps w:val="0"/>
        </w:rPr>
        <w:t> </w:t>
      </w:r>
      <w:r w:rsidRPr="006F4DE1">
        <w:rPr>
          <w:szCs w:val="24"/>
          <w:b w:val="0"/>
          <w:i w:val="0"/>
          <w:sz w:val="24"/>
          <w:spacing w:val="0"/>
          <w:w w:val="100"/>
          <w:rFonts/>
          <w:caps w:val="0"/>
        </w:rPr>
        <w:t>lengths</w:t>
      </w:r>
      <w:r w:rsidRPr="006F4DE1">
        <w:rPr>
          <w:szCs w:val="24"/>
          <w:b w:val="0"/>
          <w:i w:val="0"/>
          <w:sz w:val="24"/>
          <w:spacing w:val="0"/>
          <w:w w:val="100"/>
          <w:rFonts/>
          <w:caps w:val="0"/>
        </w:rPr>
        <w:t> </w:t>
      </w:r>
      <w:r w:rsidRPr="006F4DE1">
        <w:rPr>
          <w:szCs w:val="24"/>
          <w:b w:val="0"/>
          <w:i w:val="0"/>
          <w:sz w:val="24"/>
          <w:spacing w:val="0"/>
          <w:w w:val="100"/>
          <w:rFonts/>
          <w:caps w:val="0"/>
        </w:rPr>
        <w:t>were</w:t>
      </w:r>
      <w:r w:rsidRPr="006F4DE1">
        <w:rPr>
          <w:szCs w:val="24"/>
          <w:b w:val="0"/>
          <w:i w:val="0"/>
          <w:sz w:val="24"/>
          <w:spacing w:val="0"/>
          <w:w w:val="100"/>
          <w:rFonts/>
          <w:caps w:val="0"/>
        </w:rPr>
        <w:t> </w:t>
      </w:r>
      <w:r w:rsidRPr="006F4DE1">
        <w:rPr>
          <w:szCs w:val="24"/>
          <w:b w:val="0"/>
          <w:i w:val="0"/>
          <w:sz w:val="24"/>
          <w:spacing w:val="0"/>
          <w:w w:val="100"/>
          <w:rFonts/>
          <w:caps w:val="0"/>
        </w:rPr>
        <w:t>some</w:t>
      </w:r>
      <w:r w:rsidRPr="006F4DE1">
        <w:rPr>
          <w:szCs w:val="24"/>
          <w:b w:val="0"/>
          <w:i w:val="0"/>
          <w:sz w:val="24"/>
          <w:spacing w:val="0"/>
          <w:w w:val="100"/>
          <w:rFonts/>
          <w:caps w:val="0"/>
        </w:rPr>
        <w:t> </w:t>
      </w:r>
      <w:r w:rsidRPr="006F4DE1">
        <w:rPr>
          <w:szCs w:val="24"/>
          <w:b w:val="0"/>
          <w:i w:val="0"/>
          <w:sz w:val="24"/>
          <w:spacing w:val="0"/>
          <w:w w:val="100"/>
          <w:rFonts/>
          <w:caps w:val="0"/>
        </w:rPr>
        <w:t>veins</w:t>
      </w:r>
      <w:r w:rsidRPr="006F4DE1">
        <w:rPr>
          <w:szCs w:val="24"/>
          <w:b w:val="0"/>
          <w:i w:val="0"/>
          <w:sz w:val="24"/>
          <w:spacing w:val="0"/>
          <w:w w:val="100"/>
          <w:rFonts/>
          <w:caps w:val="0"/>
        </w:rPr>
        <w:t> </w:t>
      </w:r>
      <w:r w:rsidRPr="006F4DE1">
        <w:rPr>
          <w:szCs w:val="24"/>
          <w:b w:val="0"/>
          <w:i w:val="0"/>
          <w:sz w:val="24"/>
          <w:spacing w:val="0"/>
          <w:w w:val="100"/>
          <w:rFonts/>
          <w:caps w:val="0"/>
        </w:rPr>
        <w:t>observed</w:t>
      </w:r>
      <w:r w:rsidRPr="006F4DE1">
        <w:rPr>
          <w:szCs w:val="24"/>
          <w:b w:val="0"/>
          <w:i w:val="0"/>
          <w:sz w:val="24"/>
          <w:spacing w:val="0"/>
          <w:w w:val="100"/>
          <w:rFonts/>
          <w:caps w:val="0"/>
        </w:rPr>
        <w:t> </w:t>
      </w:r>
      <w:r w:rsidRPr="006F4DE1">
        <w:rPr>
          <w:szCs w:val="24"/>
          <w:b w:val="0"/>
          <w:i w:val="0"/>
          <w:sz w:val="24"/>
          <w:spacing w:val="0"/>
          <w:w w:val="100"/>
          <w:rFonts/>
          <w:caps w:val="0"/>
        </w:rPr>
        <w:t>to</w:t>
      </w:r>
      <w:r w:rsidRPr="006F4DE1">
        <w:rPr>
          <w:szCs w:val="24"/>
          <w:b w:val="0"/>
          <w:i w:val="0"/>
          <w:sz w:val="24"/>
          <w:spacing w:val="0"/>
          <w:w w:val="100"/>
          <w:rFonts/>
          <w:caps w:val="0"/>
        </w:rPr>
        <w:t> </w:t>
      </w:r>
      <w:r w:rsidRPr="006F4DE1">
        <w:rPr>
          <w:szCs w:val="24"/>
          <w:b w:val="0"/>
          <w:i w:val="0"/>
          <w:sz w:val="24"/>
          <w:spacing w:val="0"/>
          <w:w w:val="100"/>
          <w:rFonts/>
          <w:caps w:val="0"/>
        </w:rPr>
        <w:t>have</w:t>
      </w:r>
      <w:r w:rsidRPr="006F4DE1">
        <w:rPr>
          <w:szCs w:val="24"/>
          <w:b w:val="0"/>
          <w:i w:val="0"/>
          <w:sz w:val="24"/>
          <w:spacing w:val="0"/>
          <w:w w:val="100"/>
          <w:rFonts/>
          <w:caps w:val="0"/>
        </w:rPr>
        <w:t> </w:t>
      </w:r>
      <w:r w:rsidRPr="006F4DE1">
        <w:rPr>
          <w:szCs w:val="24"/>
          <w:b w:val="0"/>
          <w:i w:val="0"/>
          <w:sz w:val="24"/>
          <w:spacing w:val="0"/>
          <w:w w:val="100"/>
          <w:rFonts/>
          <w:caps w:val="0"/>
        </w:rPr>
        <w:t>longer</w:t>
      </w:r>
      <w:r w:rsidRPr="006F4DE1">
        <w:rPr>
          <w:szCs w:val="24"/>
          <w:b w:val="0"/>
          <w:i w:val="0"/>
          <w:sz w:val="24"/>
          <w:spacing w:val="0"/>
          <w:w w:val="100"/>
          <w:rFonts/>
          <w:caps w:val="0"/>
        </w:rPr>
        <w:t> </w:t>
      </w:r>
      <w:r w:rsidRPr="006F4DE1">
        <w:rPr>
          <w:szCs w:val="24"/>
          <w:b w:val="0"/>
          <w:i w:val="0"/>
          <w:sz w:val="24"/>
          <w:spacing w:val="0"/>
          <w:w w:val="100"/>
          <w:rFonts/>
          <w:caps w:val="0"/>
        </w:rPr>
        <w:t>lengths</w:t>
      </w:r>
      <w:r w:rsidRPr="006F4DE1">
        <w:rPr>
          <w:szCs w:val="24"/>
          <w:b w:val="0"/>
          <w:i w:val="0"/>
          <w:sz w:val="24"/>
          <w:spacing w:val="0"/>
          <w:w w:val="100"/>
          <w:rFonts/>
          <w:caps w:val="0"/>
        </w:rPr>
        <w:t> </w:t>
      </w:r>
      <w:r w:rsidRPr="006F4DE1">
        <w:rPr>
          <w:szCs w:val="24"/>
          <w:b w:val="0"/>
          <w:i w:val="0"/>
          <w:sz w:val="24"/>
          <w:spacing w:val="0"/>
          <w:w w:val="100"/>
          <w:rFonts/>
          <w:caps w:val="0"/>
        </w:rPr>
        <w:t>across</w:t>
      </w:r>
      <w:r w:rsidRPr="006F4DE1">
        <w:rPr>
          <w:szCs w:val="24"/>
          <w:b w:val="0"/>
          <w:i w:val="0"/>
          <w:sz w:val="24"/>
          <w:spacing w:val="0"/>
          <w:w w:val="100"/>
          <w:rFonts/>
          <w:caps w:val="0"/>
        </w:rPr>
        <w:t> </w:t>
      </w:r>
      <w:r w:rsidRPr="006F4DE1">
        <w:rPr>
          <w:szCs w:val="24"/>
          <w:b w:val="0"/>
          <w:i w:val="0"/>
          <w:sz w:val="24"/>
          <w:spacing w:val="0"/>
          <w:w w:val="100"/>
          <w:rFonts/>
          <w:caps w:val="0"/>
        </w:rPr>
        <w:t>the</w:t>
      </w:r>
      <w:r w:rsidRPr="006F4DE1">
        <w:rPr>
          <w:szCs w:val="24"/>
          <w:b w:val="0"/>
          <w:i w:val="0"/>
          <w:sz w:val="24"/>
          <w:spacing w:val="0"/>
          <w:w w:val="100"/>
          <w:rFonts/>
          <w:caps w:val="0"/>
        </w:rPr>
        <w:t> </w:t>
      </w:r>
      <w:r w:rsidRPr="006F4DE1">
        <w:rPr>
          <w:szCs w:val="24"/>
          <w:b w:val="0"/>
          <w:i w:val="0"/>
          <w:sz w:val="24"/>
          <w:spacing w:val="0"/>
          <w:w w:val="100"/>
          <w:rFonts/>
          <w:caps w:val="0"/>
        </w:rPr>
        <w:t>outcrops.</w:t>
      </w:r>
    </w:p>
    <w:p w14:paraId="6F3BACA9" w14:textId="77777777" w:rsidR="0093181D" w:rsidRPr="006F4DE1" w:rsidRDefault="0093181D" w:rsidP="006F4DE1">
      <w:pPr>
        <w:jc w:val="both"/>
        <w:spacing w:before="0" w:beforeAutospacing="0" w:after="160" w:afterAutospacing="0" w:lineRule="auto" w:line="360"/>
        <w:rPr>
          <w:szCs w:val="24"/>
          <w:b w:val="0"/>
          <w:i w:val="0"/>
          <w:sz w:val="24"/>
          <w:spacing w:val="0"/>
          <w:w w:val="100"/>
          <w:rFonts/>
          <w:caps w:val="0"/>
        </w:rPr>
        <w:snapToGrid w:val="0"/>
        <w:textAlignment w:val="baseline"/>
        <w:tabs>
          <w:tab w:val="left" w:pos="1947"/>
        </w:tabs>
      </w:pPr>
      <w:r>
        <w:rPr>
          <w:b w:val="0"/>
          <w:i w:val="0"/>
          <w:sz w:val="24"/>
          <w:spacing w:val="0"/>
          <w:w w:val="100"/>
          <w:rFonts/>
          <w:caps w:val="0"/>
        </w:rPr>
        <w:t/>
      </w:r>
    </w:p>
    <w:p w14:paraId="5F5BCE2C" w14:textId="77777777" w:rsidR="0093181D" w:rsidRPr="006F4DE1" w:rsidRDefault="0093181D" w:rsidP="006F4DE1">
      <w:pPr>
        <w:jc w:val="both"/>
        <w:spacing w:before="0" w:beforeAutospacing="0" w:after="160" w:afterAutospacing="0" w:lineRule="auto" w:line="360"/>
        <w:rPr>
          <w:szCs w:val="24"/>
          <w:b w:val="0"/>
          <w:i w:val="0"/>
          <w:sz w:val="24"/>
          <w:spacing w:val="0"/>
          <w:w w:val="100"/>
          <w:rFonts/>
          <w:caps w:val="0"/>
        </w:rPr>
        <w:snapToGrid w:val="0"/>
        <w:textAlignment w:val="baseline"/>
        <w:tabs>
          <w:tab w:val="left" w:pos="1947"/>
        </w:tabs>
      </w:pPr>
      <w:r w:rsidRPr="006F4DE1">
        <w:rPr>
          <w:szCs w:val="24"/>
          <w:bCs/>
          <w:b w:val="1"/>
          <w:i w:val="0"/>
          <w:sz w:val="24"/>
          <w:spacing w:val="0"/>
          <w:w w:val="100"/>
          <w:rFonts/>
          <w:caps w:val="0"/>
        </w:rPr>
        <w:t>Folds</w:t>
      </w:r>
      <w:r w:rsidRPr="006F4DE1">
        <w:rPr>
          <w:szCs w:val="24"/>
          <w:b w:val="0"/>
          <w:i w:val="0"/>
          <w:sz w:val="24"/>
          <w:spacing w:val="0"/>
          <w:w w:val="100"/>
          <w:rFonts/>
          <w:caps w:val="0"/>
        </w:rPr>
        <w:t>;</w:t>
      </w:r>
      <w:r w:rsidRPr="006F4DE1">
        <w:rPr>
          <w:szCs w:val="24"/>
          <w:b w:val="0"/>
          <w:i w:val="0"/>
          <w:sz w:val="24"/>
          <w:spacing w:val="0"/>
          <w:w w:val="100"/>
          <w:rFonts/>
          <w:caps w:val="0"/>
        </w:rPr>
        <w:t> </w:t>
      </w:r>
      <w:r w:rsidRPr="006F4DE1">
        <w:rPr>
          <w:szCs w:val="24"/>
          <w:b w:val="0"/>
          <w:i w:val="0"/>
          <w:sz w:val="24"/>
          <w:spacing w:val="0"/>
          <w:w w:val="100"/>
          <w:rFonts/>
          <w:caps w:val="0"/>
        </w:rPr>
        <w:t>microfolds</w:t>
      </w:r>
      <w:r w:rsidRPr="006F4DE1">
        <w:rPr>
          <w:szCs w:val="24"/>
          <w:b w:val="0"/>
          <w:i w:val="0"/>
          <w:sz w:val="24"/>
          <w:spacing w:val="0"/>
          <w:w w:val="100"/>
          <w:rFonts/>
          <w:caps w:val="0"/>
        </w:rPr>
        <w:t> </w:t>
      </w:r>
      <w:r w:rsidRPr="006F4DE1">
        <w:rPr>
          <w:szCs w:val="24"/>
          <w:b w:val="0"/>
          <w:i w:val="0"/>
          <w:sz w:val="24"/>
          <w:spacing w:val="0"/>
          <w:w w:val="100"/>
          <w:rFonts/>
          <w:caps w:val="0"/>
        </w:rPr>
        <w:t>were</w:t>
      </w:r>
      <w:r w:rsidRPr="006F4DE1">
        <w:rPr>
          <w:szCs w:val="24"/>
          <w:b w:val="0"/>
          <w:i w:val="0"/>
          <w:sz w:val="24"/>
          <w:spacing w:val="0"/>
          <w:w w:val="100"/>
          <w:rFonts/>
          <w:caps w:val="0"/>
        </w:rPr>
        <w:t> </w:t>
      </w:r>
      <w:r w:rsidRPr="006F4DE1">
        <w:rPr>
          <w:szCs w:val="24"/>
          <w:b w:val="0"/>
          <w:i w:val="0"/>
          <w:sz w:val="24"/>
          <w:spacing w:val="0"/>
          <w:w w:val="100"/>
          <w:rFonts/>
          <w:caps w:val="0"/>
        </w:rPr>
        <w:t>observed</w:t>
      </w:r>
      <w:r w:rsidRPr="006F4DE1">
        <w:rPr>
          <w:szCs w:val="24"/>
          <w:b w:val="0"/>
          <w:i w:val="0"/>
          <w:sz w:val="24"/>
          <w:spacing w:val="0"/>
          <w:w w:val="100"/>
          <w:rFonts/>
          <w:caps w:val="0"/>
        </w:rPr>
        <w:t> </w:t>
      </w:r>
      <w:r w:rsidRPr="006F4DE1">
        <w:rPr>
          <w:szCs w:val="24"/>
          <w:b w:val="0"/>
          <w:i w:val="0"/>
          <w:sz w:val="24"/>
          <w:spacing w:val="0"/>
          <w:w w:val="100"/>
          <w:rFonts/>
          <w:caps w:val="0"/>
        </w:rPr>
        <w:t>on</w:t>
      </w:r>
      <w:r w:rsidRPr="006F4DE1">
        <w:rPr>
          <w:szCs w:val="24"/>
          <w:b w:val="0"/>
          <w:i w:val="0"/>
          <w:sz w:val="24"/>
          <w:spacing w:val="0"/>
          <w:w w:val="100"/>
          <w:rFonts/>
          <w:caps w:val="0"/>
        </w:rPr>
        <w:t> </w:t>
      </w:r>
      <w:r w:rsidRPr="006F4DE1">
        <w:rPr>
          <w:szCs w:val="24"/>
          <w:b w:val="0"/>
          <w:i w:val="0"/>
          <w:sz w:val="24"/>
          <w:spacing w:val="0"/>
          <w:w w:val="100"/>
          <w:rFonts/>
          <w:caps w:val="0"/>
        </w:rPr>
        <w:t>some</w:t>
      </w:r>
      <w:r w:rsidRPr="006F4DE1">
        <w:rPr>
          <w:szCs w:val="24"/>
          <w:b w:val="0"/>
          <w:i w:val="0"/>
          <w:sz w:val="24"/>
          <w:spacing w:val="0"/>
          <w:w w:val="100"/>
          <w:rFonts/>
          <w:caps w:val="0"/>
        </w:rPr>
        <w:t> </w:t>
      </w:r>
      <w:r w:rsidRPr="006F4DE1">
        <w:rPr>
          <w:szCs w:val="24"/>
          <w:b w:val="0"/>
          <w:i w:val="0"/>
          <w:sz w:val="24"/>
          <w:spacing w:val="0"/>
          <w:w w:val="100"/>
          <w:rFonts/>
          <w:caps w:val="0"/>
        </w:rPr>
        <w:t>of</w:t>
      </w:r>
      <w:r w:rsidRPr="006F4DE1">
        <w:rPr>
          <w:szCs w:val="24"/>
          <w:b w:val="0"/>
          <w:i w:val="0"/>
          <w:sz w:val="24"/>
          <w:spacing w:val="0"/>
          <w:w w:val="100"/>
          <w:rFonts/>
          <w:caps w:val="0"/>
        </w:rPr>
        <w:t> </w:t>
      </w:r>
      <w:r w:rsidRPr="006F4DE1">
        <w:rPr>
          <w:szCs w:val="24"/>
          <w:b w:val="0"/>
          <w:i w:val="0"/>
          <w:sz w:val="24"/>
          <w:spacing w:val="0"/>
          <w:w w:val="100"/>
          <w:rFonts/>
          <w:caps w:val="0"/>
        </w:rPr>
        <w:t>the</w:t>
      </w:r>
      <w:r w:rsidRPr="006F4DE1">
        <w:rPr>
          <w:szCs w:val="24"/>
          <w:b w:val="0"/>
          <w:i w:val="0"/>
          <w:sz w:val="24"/>
          <w:spacing w:val="0"/>
          <w:w w:val="100"/>
          <w:rFonts/>
          <w:caps w:val="0"/>
        </w:rPr>
        <w:t> </w:t>
      </w:r>
      <w:r w:rsidRPr="006F4DE1">
        <w:rPr>
          <w:szCs w:val="24"/>
          <w:b w:val="0"/>
          <w:i w:val="0"/>
          <w:sz w:val="24"/>
          <w:spacing w:val="0"/>
          <w:w w:val="100"/>
          <w:rFonts/>
          <w:caps w:val="0"/>
        </w:rPr>
        <w:t>low-lying</w:t>
      </w:r>
      <w:r w:rsidRPr="006F4DE1">
        <w:rPr>
          <w:szCs w:val="24"/>
          <w:b w:val="0"/>
          <w:i w:val="0"/>
          <w:sz w:val="24"/>
          <w:spacing w:val="0"/>
          <w:w w:val="100"/>
          <w:rFonts/>
          <w:caps w:val="0"/>
        </w:rPr>
        <w:t> </w:t>
      </w:r>
      <w:r w:rsidR="00DE48E8" w:rsidRPr="00DE48E8">
        <w:rPr>
          <w:szCs w:val="24"/>
          <w:b w:val="0"/>
          <w:i w:val="0"/>
          <w:sz w:val="24"/>
          <w:spacing w:val="0"/>
          <w:w w:val="100"/>
          <w:rFonts/>
          <w:caps w:val="0"/>
        </w:rPr>
        <w:t>outcrops</w:t>
      </w:r>
      <w:r w:rsidR="00DE48E8" w:rsidRPr="00DE48E8">
        <w:rPr>
          <w:szCs w:val="24"/>
          <w:b w:val="0"/>
          <w:i w:val="0"/>
          <w:sz w:val="24"/>
          <w:spacing w:val="0"/>
          <w:w w:val="100"/>
          <w:rFonts/>
          <w:caps w:val="0"/>
        </w:rPr>
        <w:t> </w:t>
      </w:r>
      <w:r w:rsidR="00DE48E8" w:rsidRPr="00DE48E8">
        <w:rPr>
          <w:szCs w:val="24"/>
          <w:b w:val="0"/>
          <w:i w:val="0"/>
          <w:sz w:val="24"/>
          <w:spacing w:val="0"/>
          <w:w w:val="100"/>
          <w:rFonts/>
          <w:caps w:val="0"/>
        </w:rPr>
        <w:t>(Figure</w:t>
      </w:r>
      <w:r w:rsidR="00DE48E8" w:rsidRPr="00DE48E8">
        <w:rPr>
          <w:szCs w:val="24"/>
          <w:b w:val="0"/>
          <w:i w:val="0"/>
          <w:sz w:val="24"/>
          <w:spacing w:val="0"/>
          <w:w w:val="100"/>
          <w:rFonts/>
          <w:caps w:val="0"/>
        </w:rPr>
        <w:t> </w:t>
      </w:r>
      <w:r w:rsidR="00DE48E8" w:rsidRPr="00DE48E8">
        <w:rPr>
          <w:szCs w:val="24"/>
          <w:b w:val="0"/>
          <w:i w:val="0"/>
          <w:sz w:val="24"/>
          <w:spacing w:val="0"/>
          <w:w w:val="100"/>
          <w:rFonts/>
          <w:caps w:val="0"/>
        </w:rPr>
        <w:t>4.24</w:t>
      </w:r>
      <w:r w:rsidRPr="00DE48E8">
        <w:rPr>
          <w:szCs w:val="24"/>
          <w:b w:val="0"/>
          <w:i w:val="0"/>
          <w:sz w:val="24"/>
          <w:spacing w:val="0"/>
          <w:w w:val="100"/>
          <w:rFonts/>
          <w:caps w:val="0"/>
        </w:rPr>
        <w:t>).</w:t>
      </w:r>
      <w:r w:rsidRPr="006F4DE1">
        <w:rPr>
          <w:szCs w:val="24"/>
          <w:b w:val="0"/>
          <w:i w:val="0"/>
          <w:sz w:val="24"/>
          <w:spacing w:val="0"/>
          <w:w w:val="100"/>
          <w:rFonts/>
          <w:caps w:val="0"/>
        </w:rPr>
        <w:t> </w:t>
      </w:r>
      <w:r w:rsidRPr="006F4DE1">
        <w:rPr>
          <w:szCs w:val="24"/>
          <w:b w:val="0"/>
          <w:i w:val="0"/>
          <w:sz w:val="24"/>
          <w:spacing w:val="0"/>
          <w:w w:val="100"/>
          <w:rFonts/>
          <w:caps w:val="0"/>
        </w:rPr>
        <w:t>In</w:t>
      </w:r>
      <w:r w:rsidRPr="006F4DE1">
        <w:rPr>
          <w:szCs w:val="24"/>
          <w:b w:val="0"/>
          <w:i w:val="0"/>
          <w:sz w:val="24"/>
          <w:spacing w:val="0"/>
          <w:w w:val="100"/>
          <w:rFonts/>
          <w:caps w:val="0"/>
        </w:rPr>
        <w:t> </w:t>
      </w:r>
      <w:r w:rsidRPr="006F4DE1">
        <w:rPr>
          <w:szCs w:val="24"/>
          <w:b w:val="0"/>
          <w:i w:val="0"/>
          <w:sz w:val="24"/>
          <w:spacing w:val="0"/>
          <w:w w:val="100"/>
          <w:rFonts/>
          <w:caps w:val="0"/>
        </w:rPr>
        <w:t>some</w:t>
      </w:r>
      <w:r w:rsidRPr="006F4DE1">
        <w:rPr>
          <w:szCs w:val="24"/>
          <w:b w:val="0"/>
          <w:i w:val="0"/>
          <w:sz w:val="24"/>
          <w:spacing w:val="0"/>
          <w:w w:val="100"/>
          <w:rFonts/>
          <w:caps w:val="0"/>
        </w:rPr>
        <w:t> </w:t>
      </w:r>
      <w:r w:rsidRPr="006F4DE1">
        <w:rPr>
          <w:szCs w:val="24"/>
          <w:b w:val="0"/>
          <w:i w:val="0"/>
          <w:sz w:val="24"/>
          <w:spacing w:val="0"/>
          <w:w w:val="100"/>
          <w:rFonts/>
          <w:caps w:val="0"/>
        </w:rPr>
        <w:t>cases,</w:t>
      </w:r>
      <w:r w:rsidRPr="006F4DE1">
        <w:rPr>
          <w:szCs w:val="24"/>
          <w:b w:val="0"/>
          <w:i w:val="0"/>
          <w:sz w:val="24"/>
          <w:spacing w:val="0"/>
          <w:w w:val="100"/>
          <w:rFonts/>
          <w:caps w:val="0"/>
        </w:rPr>
        <w:t> </w:t>
      </w:r>
      <w:r w:rsidRPr="006F4DE1">
        <w:rPr>
          <w:szCs w:val="24"/>
          <w:b w:val="0"/>
          <w:i w:val="0"/>
          <w:sz w:val="24"/>
          <w:spacing w:val="0"/>
          <w:w w:val="100"/>
          <w:rFonts/>
          <w:caps w:val="0"/>
        </w:rPr>
        <w:t>the</w:t>
      </w:r>
      <w:r w:rsidRPr="006F4DE1">
        <w:rPr>
          <w:szCs w:val="24"/>
          <w:b w:val="0"/>
          <w:i w:val="0"/>
          <w:sz w:val="24"/>
          <w:spacing w:val="0"/>
          <w:w w:val="100"/>
          <w:rFonts/>
          <w:caps w:val="0"/>
        </w:rPr>
        <w:t> </w:t>
      </w:r>
      <w:r w:rsidRPr="006F4DE1">
        <w:rPr>
          <w:szCs w:val="24"/>
          <w:b w:val="0"/>
          <w:i w:val="0"/>
          <w:sz w:val="24"/>
          <w:spacing w:val="0"/>
          <w:w w:val="100"/>
          <w:rFonts/>
          <w:caps w:val="0"/>
        </w:rPr>
        <w:t>one</w:t>
      </w:r>
      <w:r w:rsidRPr="006F4DE1">
        <w:rPr>
          <w:szCs w:val="24"/>
          <w:b w:val="0"/>
          <w:i w:val="0"/>
          <w:sz w:val="24"/>
          <w:spacing w:val="0"/>
          <w:w w:val="100"/>
          <w:rFonts/>
          <w:caps w:val="0"/>
        </w:rPr>
        <w:t> </w:t>
      </w:r>
      <w:r w:rsidRPr="006F4DE1">
        <w:rPr>
          <w:szCs w:val="24"/>
          <w:b w:val="0"/>
          <w:i w:val="0"/>
          <w:sz w:val="24"/>
          <w:spacing w:val="0"/>
          <w:w w:val="100"/>
          <w:rFonts/>
          <w:caps w:val="0"/>
        </w:rPr>
        <w:t>of</w:t>
      </w:r>
      <w:r w:rsidRPr="006F4DE1">
        <w:rPr>
          <w:szCs w:val="24"/>
          <w:b w:val="0"/>
          <w:i w:val="0"/>
          <w:sz w:val="24"/>
          <w:spacing w:val="0"/>
          <w:w w:val="100"/>
          <w:rFonts/>
          <w:caps w:val="0"/>
        </w:rPr>
        <w:t> </w:t>
      </w:r>
      <w:r w:rsidRPr="006F4DE1">
        <w:rPr>
          <w:szCs w:val="24"/>
          <w:b w:val="0"/>
          <w:i w:val="0"/>
          <w:sz w:val="24"/>
          <w:spacing w:val="0"/>
          <w:w w:val="100"/>
          <w:rFonts/>
          <w:caps w:val="0"/>
        </w:rPr>
        <w:t>the</w:t>
      </w:r>
      <w:r w:rsidRPr="006F4DE1">
        <w:rPr>
          <w:szCs w:val="24"/>
          <w:b w:val="0"/>
          <w:i w:val="0"/>
          <w:sz w:val="24"/>
          <w:spacing w:val="0"/>
          <w:w w:val="100"/>
          <w:rFonts/>
          <w:caps w:val="0"/>
        </w:rPr>
        <w:t> </w:t>
      </w:r>
      <w:r w:rsidRPr="006F4DE1">
        <w:rPr>
          <w:szCs w:val="24"/>
          <w:b w:val="0"/>
          <w:i w:val="0"/>
          <w:sz w:val="24"/>
          <w:spacing w:val="0"/>
          <w:w w:val="100"/>
          <w:rFonts/>
          <w:caps w:val="0"/>
        </w:rPr>
        <w:t>axes</w:t>
      </w:r>
      <w:r w:rsidRPr="006F4DE1">
        <w:rPr>
          <w:szCs w:val="24"/>
          <w:b w:val="0"/>
          <w:i w:val="0"/>
          <w:sz w:val="24"/>
          <w:spacing w:val="0"/>
          <w:w w:val="100"/>
          <w:rFonts/>
          <w:caps w:val="0"/>
        </w:rPr>
        <w:t> </w:t>
      </w:r>
      <w:r w:rsidRPr="006F4DE1">
        <w:rPr>
          <w:szCs w:val="24"/>
          <w:b w:val="0"/>
          <w:i w:val="0"/>
          <w:sz w:val="24"/>
          <w:spacing w:val="0"/>
          <w:w w:val="100"/>
          <w:rFonts/>
          <w:caps w:val="0"/>
        </w:rPr>
        <w:t>of</w:t>
      </w:r>
      <w:r w:rsidRPr="006F4DE1">
        <w:rPr>
          <w:szCs w:val="24"/>
          <w:b w:val="0"/>
          <w:i w:val="0"/>
          <w:sz w:val="24"/>
          <w:spacing w:val="0"/>
          <w:w w:val="100"/>
          <w:rFonts/>
          <w:caps w:val="0"/>
        </w:rPr>
        <w:t> </w:t>
      </w:r>
      <w:r w:rsidRPr="006F4DE1">
        <w:rPr>
          <w:szCs w:val="24"/>
          <w:b w:val="0"/>
          <w:i w:val="0"/>
          <w:sz w:val="24"/>
          <w:spacing w:val="0"/>
          <w:w w:val="100"/>
          <w:rFonts/>
          <w:caps w:val="0"/>
        </w:rPr>
        <w:t>the</w:t>
      </w:r>
      <w:r w:rsidRPr="006F4DE1">
        <w:rPr>
          <w:szCs w:val="24"/>
          <w:b w:val="0"/>
          <w:i w:val="0"/>
          <w:sz w:val="24"/>
          <w:spacing w:val="0"/>
          <w:w w:val="100"/>
          <w:rFonts/>
          <w:caps w:val="0"/>
        </w:rPr>
        <w:t> </w:t>
      </w:r>
      <w:r w:rsidRPr="006F4DE1">
        <w:rPr>
          <w:szCs w:val="24"/>
          <w:b w:val="0"/>
          <w:i w:val="0"/>
          <w:sz w:val="24"/>
          <w:spacing w:val="0"/>
          <w:w w:val="100"/>
          <w:rFonts/>
          <w:caps w:val="0"/>
        </w:rPr>
        <w:t>fold</w:t>
      </w:r>
      <w:r w:rsidRPr="006F4DE1">
        <w:rPr>
          <w:szCs w:val="24"/>
          <w:b w:val="0"/>
          <w:i w:val="0"/>
          <w:sz w:val="24"/>
          <w:spacing w:val="0"/>
          <w:w w:val="100"/>
          <w:rFonts/>
          <w:caps w:val="0"/>
        </w:rPr>
        <w:t> </w:t>
      </w:r>
      <w:r w:rsidRPr="006F4DE1">
        <w:rPr>
          <w:szCs w:val="24"/>
          <w:b w:val="0"/>
          <w:i w:val="0"/>
          <w:sz w:val="24"/>
          <w:spacing w:val="0"/>
          <w:w w:val="100"/>
          <w:rFonts/>
          <w:caps w:val="0"/>
        </w:rPr>
        <w:t>of</w:t>
      </w:r>
      <w:r w:rsidRPr="006F4DE1">
        <w:rPr>
          <w:szCs w:val="24"/>
          <w:b w:val="0"/>
          <w:i w:val="0"/>
          <w:sz w:val="24"/>
          <w:spacing w:val="0"/>
          <w:w w:val="100"/>
          <w:rFonts/>
          <w:caps w:val="0"/>
        </w:rPr>
        <w:t> </w:t>
      </w:r>
      <w:r w:rsidRPr="006F4DE1">
        <w:rPr>
          <w:szCs w:val="24"/>
          <w:b w:val="0"/>
          <w:i w:val="0"/>
          <w:sz w:val="24"/>
          <w:spacing w:val="0"/>
          <w:w w:val="100"/>
          <w:rFonts/>
          <w:caps w:val="0"/>
        </w:rPr>
        <w:t>a</w:t>
      </w:r>
      <w:r w:rsidRPr="006F4DE1">
        <w:rPr>
          <w:szCs w:val="24"/>
          <w:b w:val="0"/>
          <w:i w:val="0"/>
          <w:sz w:val="24"/>
          <w:spacing w:val="0"/>
          <w:w w:val="100"/>
          <w:rFonts/>
          <w:caps w:val="0"/>
        </w:rPr>
        <w:t> </w:t>
      </w:r>
      <w:r w:rsidRPr="006F4DE1">
        <w:rPr>
          <w:szCs w:val="24"/>
          <w:b w:val="0"/>
          <w:i w:val="0"/>
          <w:sz w:val="24"/>
          <w:spacing w:val="0"/>
          <w:w w:val="100"/>
          <w:rFonts/>
          <w:caps w:val="0"/>
        </w:rPr>
        <w:t>major</w:t>
      </w:r>
      <w:r w:rsidRPr="006F4DE1">
        <w:rPr>
          <w:szCs w:val="24"/>
          <w:b w:val="0"/>
          <w:i w:val="0"/>
          <w:sz w:val="24"/>
          <w:spacing w:val="0"/>
          <w:w w:val="100"/>
          <w:rFonts/>
          <w:caps w:val="0"/>
        </w:rPr>
        <w:t> </w:t>
      </w:r>
      <w:r w:rsidRPr="006F4DE1">
        <w:rPr>
          <w:szCs w:val="24"/>
          <w:b w:val="0"/>
          <w:i w:val="0"/>
          <w:sz w:val="24"/>
          <w:spacing w:val="0"/>
          <w:w w:val="100"/>
          <w:rFonts/>
          <w:caps w:val="0"/>
        </w:rPr>
        <w:t>fold</w:t>
      </w:r>
      <w:r w:rsidRPr="006F4DE1">
        <w:rPr>
          <w:szCs w:val="24"/>
          <w:b w:val="0"/>
          <w:i w:val="0"/>
          <w:sz w:val="24"/>
          <w:spacing w:val="0"/>
          <w:w w:val="100"/>
          <w:rFonts/>
          <w:caps w:val="0"/>
        </w:rPr>
        <w:t> </w:t>
      </w:r>
      <w:r w:rsidRPr="006F4DE1">
        <w:rPr>
          <w:szCs w:val="24"/>
          <w:b w:val="0"/>
          <w:i w:val="0"/>
          <w:sz w:val="24"/>
          <w:spacing w:val="0"/>
          <w:w w:val="100"/>
          <w:rFonts/>
          <w:caps w:val="0"/>
        </w:rPr>
        <w:t>was</w:t>
      </w:r>
      <w:r w:rsidRPr="006F4DE1">
        <w:rPr>
          <w:szCs w:val="24"/>
          <w:b w:val="0"/>
          <w:i w:val="0"/>
          <w:sz w:val="24"/>
          <w:spacing w:val="0"/>
          <w:w w:val="100"/>
          <w:rFonts/>
          <w:caps w:val="0"/>
        </w:rPr>
        <w:t> </w:t>
      </w:r>
      <w:r w:rsidRPr="006F4DE1">
        <w:rPr>
          <w:szCs w:val="24"/>
          <w:b w:val="0"/>
          <w:i w:val="0"/>
          <w:sz w:val="24"/>
          <w:spacing w:val="0"/>
          <w:w w:val="100"/>
          <w:rFonts/>
          <w:caps w:val="0"/>
        </w:rPr>
        <w:t>observed</w:t>
      </w:r>
      <w:r w:rsidRPr="006F4DE1">
        <w:rPr>
          <w:szCs w:val="24"/>
          <w:b w:val="0"/>
          <w:i w:val="0"/>
          <w:sz w:val="24"/>
          <w:spacing w:val="0"/>
          <w:w w:val="100"/>
          <w:rFonts/>
          <w:caps w:val="0"/>
        </w:rPr>
        <w:t> </w:t>
      </w:r>
      <w:r w:rsidRPr="006F4DE1">
        <w:rPr>
          <w:szCs w:val="24"/>
          <w:b w:val="0"/>
          <w:i w:val="0"/>
          <w:sz w:val="24"/>
          <w:spacing w:val="0"/>
          <w:w w:val="100"/>
          <w:rFonts/>
          <w:caps w:val="0"/>
        </w:rPr>
        <w:t>as</w:t>
      </w:r>
      <w:r w:rsidRPr="006F4DE1">
        <w:rPr>
          <w:szCs w:val="24"/>
          <w:b w:val="0"/>
          <w:i w:val="0"/>
          <w:sz w:val="24"/>
          <w:spacing w:val="0"/>
          <w:w w:val="100"/>
          <w:rFonts/>
          <w:caps w:val="0"/>
        </w:rPr>
        <w:t> </w:t>
      </w:r>
      <w:r w:rsidRPr="006F4DE1">
        <w:rPr>
          <w:szCs w:val="24"/>
          <w:b w:val="0"/>
          <w:i w:val="0"/>
          <w:sz w:val="24"/>
          <w:spacing w:val="0"/>
          <w:w w:val="100"/>
          <w:rFonts/>
          <w:caps w:val="0"/>
        </w:rPr>
        <w:t>well.</w:t>
      </w:r>
      <w:r w:rsidRPr="006F4DE1">
        <w:rPr>
          <w:szCs w:val="24"/>
          <w:b w:val="0"/>
          <w:i w:val="0"/>
          <w:sz w:val="24"/>
          <w:spacing w:val="0"/>
          <w:w w:val="100"/>
          <w:rFonts/>
          <w:caps w:val="0"/>
        </w:rPr>
        <w:t>  </w:t>
      </w:r>
    </w:p>
    <w:p w14:paraId="600154B6" w14:textId="77777777" w:rsidR="0093181D" w:rsidRPr="006F4DE1" w:rsidRDefault="00DE48E8" w:rsidP="00DE48E8">
      <w:pPr>
        <w:jc w:val="both"/>
        <w:spacing w:before="0" w:beforeAutospacing="0" w:after="160" w:afterAutospacing="0" w:lineRule="auto" w:line="360"/>
        <w:rPr>
          <w:szCs w:val="24"/>
          <w:b w:val="0"/>
          <w:i w:val="0"/>
          <w:sz w:val="24"/>
          <w:spacing w:val="0"/>
          <w:w w:val="100"/>
          <w:rFonts/>
          <w:caps w:val="0"/>
        </w:rPr>
        <w:snapToGrid w:val="0"/>
        <w:textAlignment w:val="baseline"/>
        <w:tabs>
          <w:tab w:val="left" w:pos="1947"/>
        </w:tabs>
      </w:pPr>
      <w:r>
        <w:drawing>
          <wp:inline distT="0" distB="0" distL="0" distR="0" wp14:anchorId="44214B13" wp14:editId="4C49F8E6">
            <wp:extent cx="3535045" cy="2651767"/>
            <wp:effectExtent l="19050" t="0" r="8255" b="0"/>
            <wp:docPr id="6" name="Picture 24" descr="C:\Users\Bukola\Desktop\flashCopy\Abeokuta fieldwork\fieldw pix\PC02015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C:\Users\Bukola\Desktop\flashCopy\Abeokuta fieldwork\fieldw pix\PC020155.JPG"/>
                    <pic:cNvPicPr>
                      <a:picLocks noChangeAspect="1" noChangeArrowheads="1"/>
                    </pic:cNvPicPr>
                  </pic:nvPicPr>
                  <pic:blipFill>
                    <a:blip r:embed="rId41" cstate="print"/>
                    <a:srcRect/>
                    <a:stretch>
                      <a:fillRect/>
                    </a:stretch>
                  </pic:blipFill>
                  <pic:spPr bwMode="auto">
                    <a:xfrm rot="0">
                      <a:off x="0" y="0"/>
                      <a:ext cx="3535045" cy="2651767"/>
                    </a:xfrm>
                    <a:prstGeom prst="rect">
                      <a:avLst/>
                    </a:prstGeom>
                    <a:noFill/>
                    <a:ln w="9525">
                      <a:noFill/>
                      <a:miter lim="800000"/>
                      <a:headEnd/>
                      <a:tailEnd/>
                    </a:ln>
                  </pic:spPr>
                </pic:pic>
              </a:graphicData>
            </a:graphic>
          </wp:inline>
        </w:drawing>
        <w:rPr>
          <w:lang w:val="en-GB" w:eastAsia="en-GB"/>
          <w:noProof/>
          <w:b w:val="0"/>
          <w:i w:val="0"/>
          <w:sz w:val="22"/>
          <w:spacing w:val="0"/>
          <w:w w:val="100"/>
          <w:rFonts/>
          <w:caps w:val="0"/>
        </w:rPr>
      </w:r>
    </w:p>
    <w:p w14:paraId="2E1BA515" w14:textId="77777777" w:rsidR="0093181D" w:rsidRDefault="0093181D" w:rsidP="006F4DE1">
      <w:pPr>
        <w:spacing w:before="0" w:beforeAutospacing="0" w:after="160" w:afterAutospacing="0" w:lineRule="auto" w:line="360"/>
        <w:rPr>
          <w:szCs w:val="24"/>
          <w:b w:val="0"/>
          <w:i w:val="0"/>
          <w:sz w:val="24"/>
          <w:spacing w:val="0"/>
          <w:w w:val="100"/>
          <w:rFonts/>
          <w:caps w:val="0"/>
        </w:rPr>
        <w:snapToGrid w:val="0"/>
        <w:textAlignment w:val="baseline"/>
      </w:pPr>
      <w:r>
        <w:rPr>
          <w:b w:val="0"/>
          <w:i w:val="0"/>
          <w:sz w:val="24"/>
          <w:spacing w:val="0"/>
          <w:w w:val="100"/>
          <w:rFonts/>
          <w:caps w:val="0"/>
        </w:rPr>
        <w:t/>
      </w:r>
    </w:p>
    <w:p w14:paraId="7598DDBC" w14:textId="77777777" w:rsidR="00D546DD" w:rsidRPr="006F4DE1" w:rsidRDefault="00D546DD" w:rsidP="006F4DE1">
      <w:pPr>
        <w:spacing w:before="0" w:beforeAutospacing="0" w:after="160" w:afterAutospacing="0" w:lineRule="auto" w:line="360"/>
        <w:rPr>
          <w:szCs w:val="24"/>
          <w:b w:val="0"/>
          <w:i w:val="0"/>
          <w:sz w:val="24"/>
          <w:spacing w:val="0"/>
          <w:w w:val="100"/>
          <w:rFonts/>
          <w:caps w:val="0"/>
        </w:rPr>
        <w:snapToGrid w:val="0"/>
        <w:textAlignment w:val="baseline"/>
      </w:pPr>
      <w:r>
        <w:rPr>
          <w:szCs w:val="24"/>
          <w:b w:val="0"/>
          <w:i w:val="0"/>
          <w:sz w:val="24"/>
          <w:spacing w:val="0"/>
          <w:w w:val="100"/>
          <w:rFonts/>
          <w:caps w:val="0"/>
        </w:rPr>
        <w:t>                                       </w:t>
      </w:r>
      <w:r>
        <w:rPr>
          <w:szCs w:val="24"/>
          <w:b w:val="0"/>
          <w:i w:val="0"/>
          <w:sz w:val="24"/>
          <w:spacing w:val="0"/>
          <w:w w:val="100"/>
          <w:rFonts/>
          <w:caps w:val="0"/>
        </w:rPr>
        <w:t>Fig.</w:t>
      </w:r>
      <w:r>
        <w:rPr>
          <w:szCs w:val="24"/>
          <w:b w:val="0"/>
          <w:i w:val="0"/>
          <w:sz w:val="24"/>
          <w:spacing w:val="0"/>
          <w:w w:val="100"/>
          <w:rFonts/>
          <w:caps w:val="0"/>
        </w:rPr>
        <w:t> </w:t>
      </w:r>
      <w:r>
        <w:rPr>
          <w:szCs w:val="24"/>
          <w:b w:val="0"/>
          <w:i w:val="0"/>
          <w:sz w:val="24"/>
          <w:spacing w:val="0"/>
          <w:w w:val="100"/>
          <w:rFonts/>
          <w:caps w:val="0"/>
        </w:rPr>
        <w:t>4.24:</w:t>
      </w:r>
      <w:r>
        <w:rPr>
          <w:szCs w:val="24"/>
          <w:b w:val="0"/>
          <w:i w:val="0"/>
          <w:sz w:val="24"/>
          <w:spacing w:val="0"/>
          <w:w w:val="100"/>
          <w:rFonts/>
          <w:caps w:val="0"/>
        </w:rPr>
        <w:t> </w:t>
      </w:r>
      <w:r>
        <w:rPr>
          <w:szCs w:val="24"/>
          <w:b w:val="0"/>
          <w:i w:val="0"/>
          <w:sz w:val="24"/>
          <w:spacing w:val="0"/>
          <w:w w:val="100"/>
          <w:rFonts/>
          <w:caps w:val="0"/>
        </w:rPr>
        <w:t>Microfolding</w:t>
      </w:r>
    </w:p>
    <w:p w14:paraId="3B0CC44C" w14:textId="77777777" w:rsidR="00DE48E8" w:rsidRPr="006F4DE1" w:rsidRDefault="00DE48E8" w:rsidP="006F4DE1">
      <w:pPr>
        <w:spacing w:before="0" w:beforeAutospacing="0" w:after="160" w:afterAutospacing="0" w:lineRule="auto" w:line="360"/>
        <w:rPr>
          <w:szCs w:val="24"/>
          <w:b w:val="0"/>
          <w:i w:val="0"/>
          <w:sz w:val="24"/>
          <w:spacing w:val="0"/>
          <w:w w:val="100"/>
          <w:rFonts/>
          <w:caps w:val="0"/>
        </w:rPr>
        <w:snapToGrid w:val="0"/>
        <w:textAlignment w:val="baseline"/>
      </w:pPr>
      <w:r>
        <w:rPr>
          <w:b w:val="0"/>
          <w:i w:val="0"/>
          <w:sz w:val="24"/>
          <w:spacing w:val="0"/>
          <w:w w:val="100"/>
          <w:rFonts/>
          <w:caps w:val="0"/>
        </w:rPr>
        <w:t/>
      </w:r>
    </w:p>
    <w:p w14:paraId="73D366E1" w14:textId="77777777" w:rsidR="0093181D" w:rsidRPr="006F4DE1" w:rsidRDefault="0093181D" w:rsidP="006F4DE1">
      <w:pPr>
        <w:spacing w:before="0" w:beforeAutospacing="0" w:after="160" w:afterAutospacing="0" w:lineRule="auto" w:line="360"/>
        <w:rPr>
          <w:szCs w:val="24"/>
          <w:bCs/>
          <w:b w:val="1"/>
          <w:i w:val="0"/>
          <w:sz w:val="24"/>
          <w:spacing w:val="0"/>
          <w:w w:val="100"/>
          <w:rFonts/>
          <w:caps w:val="0"/>
        </w:rPr>
        <w:snapToGrid w:val="0"/>
        <w:textAlignment w:val="baseline"/>
      </w:pPr>
      <w:r w:rsidRPr="006F4DE1">
        <w:rPr>
          <w:szCs w:val="24"/>
          <w:bCs/>
          <w:b w:val="1"/>
          <w:i w:val="0"/>
          <w:sz w:val="24"/>
          <w:spacing w:val="0"/>
          <w:w w:val="100"/>
          <w:rFonts/>
          <w:caps w:val="0"/>
        </w:rPr>
        <w:t>4.2</w:t>
      </w:r>
      <w:r w:rsidRPr="006F4DE1">
        <w:rPr>
          <w:szCs w:val="24"/>
          <w:bCs/>
          <w:b w:val="1"/>
          <w:i w:val="0"/>
          <w:sz w:val="24"/>
          <w:spacing w:val="0"/>
          <w:w w:val="100"/>
          <w:rFonts/>
          <w:caps w:val="0"/>
        </w:rPr>
        <w:t> </w:t>
      </w:r>
      <w:r w:rsidRPr="006F4DE1">
        <w:rPr>
          <w:szCs w:val="24"/>
          <w:bCs/>
          <w:b w:val="1"/>
          <w:i w:val="0"/>
          <w:sz w:val="24"/>
          <w:spacing w:val="0"/>
          <w:w w:val="100"/>
          <w:rFonts/>
          <w:caps w:val="0"/>
        </w:rPr>
        <w:t>DISCUSSION</w:t>
      </w:r>
    </w:p>
    <w:p w14:paraId="101ECCB0" w14:textId="77777777" w:rsidR="0093181D" w:rsidRPr="006F4DE1" w:rsidRDefault="0093181D" w:rsidP="006F4DE1">
      <w:pPr>
        <w:spacing w:before="0" w:beforeAutospacing="0" w:after="160" w:afterAutospacing="0" w:lineRule="auto" w:line="360"/>
        <w:rPr>
          <w:szCs w:val="24"/>
          <w:b w:val="0"/>
          <w:i w:val="0"/>
          <w:sz w:val="24"/>
          <w:spacing w:val="0"/>
          <w:w w:val="100"/>
          <w:rFonts/>
          <w:caps w:val="0"/>
        </w:rPr>
        <w:snapToGrid w:val="0"/>
        <w:textAlignment w:val="baseline"/>
      </w:pPr>
      <w:r w:rsidRPr="006F4DE1">
        <w:rPr>
          <w:szCs w:val="24"/>
          <w:bCs/>
          <w:b w:val="1"/>
          <w:i w:val="0"/>
          <w:sz w:val="24"/>
          <w:spacing w:val="0"/>
          <w:w w:val="100"/>
          <w:rFonts/>
          <w:caps w:val="0"/>
        </w:rPr>
        <w:t>4.2.1</w:t>
      </w:r>
      <w:r w:rsidRPr="006F4DE1">
        <w:rPr>
          <w:szCs w:val="24"/>
          <w:bCs/>
          <w:b w:val="1"/>
          <w:i w:val="0"/>
          <w:sz w:val="24"/>
          <w:spacing w:val="0"/>
          <w:w w:val="100"/>
          <w:rFonts/>
          <w:caps w:val="0"/>
        </w:rPr>
        <w:t> </w:t>
      </w:r>
      <w:r w:rsidRPr="006F4DE1">
        <w:rPr>
          <w:szCs w:val="24"/>
          <w:bCs/>
          <w:b w:val="1"/>
          <w:i w:val="0"/>
          <w:sz w:val="24"/>
          <w:spacing w:val="0"/>
          <w:w w:val="100"/>
          <w:rFonts/>
          <w:caps w:val="0"/>
        </w:rPr>
        <w:t>Rock</w:t>
      </w:r>
      <w:r w:rsidRPr="006F4DE1">
        <w:rPr>
          <w:szCs w:val="24"/>
          <w:bCs/>
          <w:b w:val="1"/>
          <w:i w:val="0"/>
          <w:sz w:val="24"/>
          <w:spacing w:val="0"/>
          <w:w w:val="100"/>
          <w:rFonts/>
          <w:caps w:val="0"/>
        </w:rPr>
        <w:t> </w:t>
      </w:r>
      <w:r w:rsidRPr="006F4DE1">
        <w:rPr>
          <w:szCs w:val="24"/>
          <w:bCs/>
          <w:b w:val="1"/>
          <w:i w:val="0"/>
          <w:sz w:val="24"/>
          <w:spacing w:val="0"/>
          <w:w w:val="100"/>
          <w:rFonts/>
          <w:caps w:val="0"/>
        </w:rPr>
        <w:t>types</w:t>
      </w:r>
      <w:r w:rsidRPr="006F4DE1">
        <w:rPr>
          <w:szCs w:val="24"/>
          <w:b w:val="0"/>
          <w:i w:val="0"/>
          <w:sz w:val="24"/>
          <w:spacing w:val="0"/>
          <w:w w:val="100"/>
          <w:rFonts/>
          <w:caps w:val="0"/>
        </w:rPr>
        <w:t>;</w:t>
      </w:r>
      <w:r w:rsidRPr="006F4DE1">
        <w:rPr>
          <w:szCs w:val="24"/>
          <w:b w:val="0"/>
          <w:i w:val="0"/>
          <w:sz w:val="24"/>
          <w:spacing w:val="0"/>
          <w:w w:val="100"/>
          <w:rFonts/>
          <w:caps w:val="0"/>
        </w:rPr>
        <w:t> </w:t>
      </w:r>
    </w:p>
    <w:p w14:paraId="089F34A9" w14:textId="77777777" w:rsidR="00360211" w:rsidRDefault="0093181D" w:rsidP="00360211">
      <w:pPr>
        <w:spacing w:before="0" w:beforeAutospacing="0" w:after="160" w:afterAutospacing="0" w:lineRule="auto" w:line="360"/>
        <w:rPr>
          <w:szCs w:val="24"/>
          <w:b w:val="0"/>
          <w:i w:val="0"/>
          <w:sz w:val="24"/>
          <w:spacing w:val="0"/>
          <w:w w:val="100"/>
          <w:rFonts/>
          <w:caps w:val="0"/>
        </w:rPr>
        <w:snapToGrid w:val="0"/>
        <w:textAlignment w:val="baseline"/>
      </w:pPr>
      <w:r w:rsidRPr="006F4DE1">
        <w:rPr>
          <w:szCs w:val="24"/>
          <w:b w:val="0"/>
          <w:i w:val="0"/>
          <w:sz w:val="24"/>
          <w:spacing w:val="0"/>
          <w:w w:val="100"/>
          <w:rFonts/>
          <w:caps w:val="0"/>
        </w:rPr>
        <w:t>The</w:t>
      </w:r>
      <w:r w:rsidRPr="006F4DE1">
        <w:rPr>
          <w:szCs w:val="24"/>
          <w:b w:val="0"/>
          <w:i w:val="0"/>
          <w:sz w:val="24"/>
          <w:spacing w:val="0"/>
          <w:w w:val="100"/>
          <w:rFonts/>
          <w:caps w:val="0"/>
        </w:rPr>
        <w:t> </w:t>
      </w:r>
      <w:r w:rsidRPr="006F4DE1">
        <w:rPr>
          <w:szCs w:val="24"/>
          <w:b w:val="0"/>
          <w:i w:val="0"/>
          <w:sz w:val="24"/>
          <w:spacing w:val="0"/>
          <w:w w:val="100"/>
          <w:rFonts/>
          <w:caps w:val="0"/>
        </w:rPr>
        <w:t>rock</w:t>
      </w:r>
      <w:r w:rsidRPr="006F4DE1">
        <w:rPr>
          <w:szCs w:val="24"/>
          <w:b w:val="0"/>
          <w:i w:val="0"/>
          <w:sz w:val="24"/>
          <w:spacing w:val="0"/>
          <w:w w:val="100"/>
          <w:rFonts/>
          <w:caps w:val="0"/>
        </w:rPr>
        <w:t> </w:t>
      </w:r>
      <w:r w:rsidRPr="006F4DE1">
        <w:rPr>
          <w:szCs w:val="24"/>
          <w:b w:val="0"/>
          <w:i w:val="0"/>
          <w:sz w:val="24"/>
          <w:spacing w:val="0"/>
          <w:w w:val="100"/>
          <w:rFonts/>
          <w:caps w:val="0"/>
        </w:rPr>
        <w:t>types</w:t>
      </w:r>
      <w:r w:rsidRPr="006F4DE1">
        <w:rPr>
          <w:szCs w:val="24"/>
          <w:b w:val="0"/>
          <w:i w:val="0"/>
          <w:sz w:val="24"/>
          <w:spacing w:val="0"/>
          <w:w w:val="100"/>
          <w:rFonts/>
          <w:caps w:val="0"/>
        </w:rPr>
        <w:t> </w:t>
      </w:r>
      <w:r w:rsidRPr="006F4DE1">
        <w:rPr>
          <w:szCs w:val="24"/>
          <w:b w:val="0"/>
          <w:i w:val="0"/>
          <w:sz w:val="24"/>
          <w:spacing w:val="0"/>
          <w:w w:val="100"/>
          <w:rFonts/>
          <w:caps w:val="0"/>
        </w:rPr>
        <w:t>within</w:t>
      </w:r>
      <w:r w:rsidRPr="006F4DE1">
        <w:rPr>
          <w:szCs w:val="24"/>
          <w:b w:val="0"/>
          <w:i w:val="0"/>
          <w:sz w:val="24"/>
          <w:spacing w:val="0"/>
          <w:w w:val="100"/>
          <w:rFonts/>
          <w:caps w:val="0"/>
        </w:rPr>
        <w:t> </w:t>
      </w:r>
      <w:r w:rsidRPr="006F4DE1">
        <w:rPr>
          <w:szCs w:val="24"/>
          <w:b w:val="0"/>
          <w:i w:val="0"/>
          <w:sz w:val="24"/>
          <w:spacing w:val="0"/>
          <w:w w:val="100"/>
          <w:rFonts/>
          <w:caps w:val="0"/>
        </w:rPr>
        <w:t>the</w:t>
      </w:r>
      <w:r w:rsidRPr="006F4DE1">
        <w:rPr>
          <w:szCs w:val="24"/>
          <w:b w:val="0"/>
          <w:i w:val="0"/>
          <w:sz w:val="24"/>
          <w:spacing w:val="0"/>
          <w:w w:val="100"/>
          <w:rFonts/>
          <w:caps w:val="0"/>
        </w:rPr>
        <w:t> </w:t>
      </w:r>
      <w:r w:rsidRPr="006F4DE1">
        <w:rPr>
          <w:szCs w:val="24"/>
          <w:b w:val="0"/>
          <w:i w:val="0"/>
          <w:sz w:val="24"/>
          <w:spacing w:val="0"/>
          <w:w w:val="100"/>
          <w:rFonts/>
          <w:caps w:val="0"/>
        </w:rPr>
        <w:t>study</w:t>
      </w:r>
      <w:r w:rsidRPr="006F4DE1">
        <w:rPr>
          <w:szCs w:val="24"/>
          <w:b w:val="0"/>
          <w:i w:val="0"/>
          <w:sz w:val="24"/>
          <w:spacing w:val="0"/>
          <w:w w:val="100"/>
          <w:rFonts/>
          <w:caps w:val="0"/>
        </w:rPr>
        <w:t> </w:t>
      </w:r>
      <w:r w:rsidRPr="006F4DE1">
        <w:rPr>
          <w:szCs w:val="24"/>
          <w:b w:val="0"/>
          <w:i w:val="0"/>
          <w:sz w:val="24"/>
          <w:spacing w:val="0"/>
          <w:w w:val="100"/>
          <w:rFonts/>
          <w:caps w:val="0"/>
        </w:rPr>
        <w:t>area</w:t>
      </w:r>
      <w:r w:rsidR="00010732">
        <w:rPr>
          <w:szCs w:val="24"/>
          <w:b w:val="0"/>
          <w:i w:val="0"/>
          <w:sz w:val="24"/>
          <w:spacing w:val="0"/>
          <w:w w:val="100"/>
          <w:rFonts/>
          <w:caps w:val="0"/>
        </w:rPr>
        <w:t> </w:t>
      </w:r>
      <w:r w:rsidR="00010732">
        <w:rPr>
          <w:szCs w:val="24"/>
          <w:b w:val="0"/>
          <w:i w:val="0"/>
          <w:sz w:val="24"/>
          <w:spacing w:val="0"/>
          <w:w w:val="100"/>
          <w:rFonts/>
          <w:caps w:val="0"/>
        </w:rPr>
        <w:t>are</w:t>
      </w:r>
      <w:r w:rsidR="00010732">
        <w:rPr>
          <w:szCs w:val="24"/>
          <w:b w:val="0"/>
          <w:i w:val="0"/>
          <w:sz w:val="24"/>
          <w:spacing w:val="0"/>
          <w:w w:val="100"/>
          <w:rFonts/>
          <w:caps w:val="0"/>
        </w:rPr>
        <w:t> </w:t>
      </w:r>
      <w:r w:rsidR="00010732">
        <w:rPr>
          <w:szCs w:val="24"/>
          <w:b w:val="0"/>
          <w:i w:val="0"/>
          <w:sz w:val="24"/>
          <w:spacing w:val="0"/>
          <w:w w:val="100"/>
          <w:rFonts/>
          <w:caps w:val="0"/>
        </w:rPr>
        <w:t>basically</w:t>
      </w:r>
      <w:r w:rsidR="00010732">
        <w:rPr>
          <w:szCs w:val="24"/>
          <w:b w:val="0"/>
          <w:i w:val="0"/>
          <w:sz w:val="24"/>
          <w:spacing w:val="0"/>
          <w:w w:val="100"/>
          <w:rFonts/>
          <w:caps w:val="0"/>
        </w:rPr>
        <w:t> </w:t>
      </w:r>
      <w:r w:rsidR="00010732">
        <w:rPr>
          <w:szCs w:val="24"/>
          <w:b w:val="0"/>
          <w:i w:val="0"/>
          <w:sz w:val="24"/>
          <w:spacing w:val="0"/>
          <w:w w:val="100"/>
          <w:rFonts/>
          <w:caps w:val="0"/>
        </w:rPr>
        <w:t>p</w:t>
      </w:r>
      <w:r w:rsidRPr="006F4DE1">
        <w:rPr>
          <w:szCs w:val="24"/>
          <w:b w:val="0"/>
          <w:i w:val="0"/>
          <w:sz w:val="24"/>
          <w:spacing w:val="0"/>
          <w:w w:val="100"/>
          <w:rFonts/>
          <w:caps w:val="0"/>
        </w:rPr>
        <w:t>orphyriti</w:t>
      </w:r>
      <w:r w:rsidR="00B85326">
        <w:rPr>
          <w:szCs w:val="24"/>
          <w:b w:val="0"/>
          <w:i w:val="0"/>
          <w:sz w:val="24"/>
          <w:spacing w:val="0"/>
          <w:w w:val="100"/>
          <w:rFonts/>
          <w:caps w:val="0"/>
        </w:rPr>
        <w:t>c</w:t>
      </w:r>
      <w:r w:rsidR="00B85326">
        <w:rPr>
          <w:szCs w:val="24"/>
          <w:b w:val="0"/>
          <w:i w:val="0"/>
          <w:sz w:val="24"/>
          <w:spacing w:val="0"/>
          <w:w w:val="100"/>
          <w:rFonts/>
          <w:caps w:val="0"/>
        </w:rPr>
        <w:t> </w:t>
      </w:r>
      <w:r w:rsidR="00B85326">
        <w:rPr>
          <w:szCs w:val="24"/>
          <w:b w:val="0"/>
          <w:i w:val="0"/>
          <w:sz w:val="24"/>
          <w:spacing w:val="0"/>
          <w:w w:val="100"/>
          <w:rFonts/>
          <w:caps w:val="0"/>
        </w:rPr>
        <w:t>granitic</w:t>
      </w:r>
      <w:r w:rsidR="00B85326">
        <w:rPr>
          <w:szCs w:val="24"/>
          <w:b w:val="0"/>
          <w:i w:val="0"/>
          <w:sz w:val="24"/>
          <w:spacing w:val="0"/>
          <w:w w:val="100"/>
          <w:rFonts/>
          <w:caps w:val="0"/>
        </w:rPr>
        <w:t> </w:t>
      </w:r>
      <w:r w:rsidR="00B85326">
        <w:rPr>
          <w:szCs w:val="24"/>
          <w:b w:val="0"/>
          <w:i w:val="0"/>
          <w:sz w:val="24"/>
          <w:spacing w:val="0"/>
          <w:w w:val="100"/>
          <w:rFonts/>
          <w:caps w:val="0"/>
        </w:rPr>
        <w:t>intrusions,</w:t>
      </w:r>
      <w:r w:rsidR="00B85326">
        <w:rPr>
          <w:szCs w:val="24"/>
          <w:b w:val="0"/>
          <w:i w:val="0"/>
          <w:sz w:val="24"/>
          <w:spacing w:val="0"/>
          <w:w w:val="100"/>
          <w:rFonts/>
          <w:caps w:val="0"/>
        </w:rPr>
        <w:t> </w:t>
      </w:r>
      <w:r w:rsidR="00B85326">
        <w:rPr>
          <w:szCs w:val="24"/>
          <w:b w:val="0"/>
          <w:i w:val="0"/>
          <w:sz w:val="24"/>
          <w:spacing w:val="0"/>
          <w:w w:val="100"/>
          <w:rFonts/>
          <w:caps w:val="0"/>
        </w:rPr>
        <w:t>normal(fine-grained)</w:t>
      </w:r>
      <w:r w:rsidR="00B85326">
        <w:rPr>
          <w:szCs w:val="24"/>
          <w:b w:val="0"/>
          <w:i w:val="0"/>
          <w:sz w:val="24"/>
          <w:spacing w:val="0"/>
          <w:w w:val="100"/>
          <w:rFonts/>
          <w:caps w:val="0"/>
        </w:rPr>
        <w:t> </w:t>
      </w:r>
      <w:r w:rsidR="00B85326">
        <w:rPr>
          <w:szCs w:val="24"/>
          <w:b w:val="0"/>
          <w:i w:val="0"/>
          <w:sz w:val="24"/>
          <w:spacing w:val="0"/>
          <w:w w:val="100"/>
          <w:rFonts/>
          <w:caps w:val="0"/>
        </w:rPr>
        <w:t>granites</w:t>
      </w:r>
      <w:r w:rsidR="00B85326">
        <w:rPr>
          <w:szCs w:val="24"/>
          <w:b w:val="0"/>
          <w:i w:val="0"/>
          <w:sz w:val="24"/>
          <w:spacing w:val="0"/>
          <w:w w:val="100"/>
          <w:rFonts/>
          <w:caps w:val="0"/>
        </w:rPr>
        <w:t>  </w:t>
      </w:r>
      <w:r w:rsidR="00B85326">
        <w:rPr>
          <w:szCs w:val="24"/>
          <w:b w:val="0"/>
          <w:i w:val="0"/>
          <w:sz w:val="24"/>
          <w:spacing w:val="0"/>
          <w:w w:val="100"/>
          <w:rFonts/>
          <w:caps w:val="0"/>
        </w:rPr>
        <w:t>and</w:t>
      </w:r>
      <w:r w:rsidR="00B85326">
        <w:rPr>
          <w:szCs w:val="24"/>
          <w:b w:val="0"/>
          <w:i w:val="0"/>
          <w:sz w:val="24"/>
          <w:spacing w:val="0"/>
          <w:w w:val="100"/>
          <w:rFonts/>
          <w:caps w:val="0"/>
        </w:rPr>
        <w:t> </w:t>
      </w:r>
      <w:r w:rsidR="00B85326">
        <w:rPr>
          <w:szCs w:val="24"/>
          <w:b w:val="0"/>
          <w:i w:val="0"/>
          <w:sz w:val="24"/>
          <w:spacing w:val="0"/>
          <w:w w:val="100"/>
          <w:rFonts/>
          <w:caps w:val="0"/>
        </w:rPr>
        <w:t>Gneiss</w:t>
      </w:r>
      <w:r w:rsidR="00B85326">
        <w:rPr>
          <w:szCs w:val="24"/>
          <w:b w:val="0"/>
          <w:i w:val="0"/>
          <w:sz w:val="24"/>
          <w:spacing w:val="0"/>
          <w:w w:val="100"/>
          <w:rFonts/>
          <w:caps w:val="0"/>
        </w:rPr>
        <w:t> </w:t>
      </w:r>
      <w:r w:rsidRPr="006F4DE1">
        <w:rPr>
          <w:szCs w:val="24"/>
          <w:b w:val="0"/>
          <w:i w:val="0"/>
          <w:sz w:val="24"/>
          <w:spacing w:val="0"/>
          <w:w w:val="100"/>
          <w:rFonts/>
          <w:caps w:val="0"/>
        </w:rPr>
        <w:t> </w:t>
      </w:r>
      <w:r w:rsidRPr="006F4DE1">
        <w:rPr>
          <w:szCs w:val="24"/>
          <w:b w:val="0"/>
          <w:i w:val="0"/>
          <w:sz w:val="24"/>
          <w:spacing w:val="0"/>
          <w:w w:val="100"/>
          <w:rFonts/>
          <w:caps w:val="0"/>
        </w:rPr>
        <w:t>The</w:t>
      </w:r>
      <w:r w:rsidRPr="006F4DE1">
        <w:rPr>
          <w:szCs w:val="24"/>
          <w:b w:val="0"/>
          <w:i w:val="0"/>
          <w:sz w:val="24"/>
          <w:spacing w:val="0"/>
          <w:w w:val="100"/>
          <w:rFonts/>
          <w:caps w:val="0"/>
        </w:rPr>
        <w:t> </w:t>
      </w:r>
      <w:r w:rsidRPr="006F4DE1">
        <w:rPr>
          <w:szCs w:val="24"/>
          <w:b w:val="0"/>
          <w:i w:val="0"/>
          <w:sz w:val="24"/>
          <w:spacing w:val="0"/>
          <w:w w:val="100"/>
          <w:rFonts/>
          <w:caps w:val="0"/>
        </w:rPr>
        <w:t>massive/</w:t>
      </w:r>
      <w:r w:rsidRPr="006F4DE1">
        <w:rPr>
          <w:szCs w:val="24"/>
          <w:b w:val="0"/>
          <w:i w:val="0"/>
          <w:sz w:val="24"/>
          <w:spacing w:val="0"/>
          <w:w w:val="100"/>
          <w:rFonts/>
          <w:caps w:val="0"/>
        </w:rPr>
        <w:t> </w:t>
      </w:r>
      <w:r w:rsidRPr="006F4DE1">
        <w:rPr>
          <w:szCs w:val="24"/>
          <w:b w:val="0"/>
          <w:i w:val="0"/>
          <w:sz w:val="24"/>
          <w:spacing w:val="0"/>
          <w:w w:val="100"/>
          <w:rFonts/>
          <w:caps w:val="0"/>
        </w:rPr>
        <w:t>hilly</w:t>
      </w:r>
      <w:r w:rsidRPr="006F4DE1">
        <w:rPr>
          <w:szCs w:val="24"/>
          <w:b w:val="0"/>
          <w:i w:val="0"/>
          <w:sz w:val="24"/>
          <w:spacing w:val="0"/>
          <w:w w:val="100"/>
          <w:rFonts/>
          <w:caps w:val="0"/>
        </w:rPr>
        <w:t> </w:t>
      </w:r>
      <w:r w:rsidRPr="006F4DE1">
        <w:rPr>
          <w:szCs w:val="24"/>
          <w:b w:val="0"/>
          <w:i w:val="0"/>
          <w:sz w:val="24"/>
          <w:spacing w:val="0"/>
          <w:w w:val="100"/>
          <w:rFonts/>
          <w:caps w:val="0"/>
        </w:rPr>
        <w:t>rocks</w:t>
      </w:r>
      <w:r w:rsidRPr="006F4DE1">
        <w:rPr>
          <w:szCs w:val="24"/>
          <w:b w:val="0"/>
          <w:i w:val="0"/>
          <w:sz w:val="24"/>
          <w:spacing w:val="0"/>
          <w:w w:val="100"/>
          <w:rFonts/>
          <w:caps w:val="0"/>
        </w:rPr>
        <w:t> </w:t>
      </w:r>
      <w:r w:rsidRPr="006F4DE1">
        <w:rPr>
          <w:szCs w:val="24"/>
          <w:b w:val="0"/>
          <w:i w:val="0"/>
          <w:sz w:val="24"/>
          <w:spacing w:val="0"/>
          <w:w w:val="100"/>
          <w:rFonts/>
          <w:caps w:val="0"/>
        </w:rPr>
        <w:t>are</w:t>
      </w:r>
      <w:r w:rsidRPr="006F4DE1">
        <w:rPr>
          <w:szCs w:val="24"/>
          <w:b w:val="0"/>
          <w:i w:val="0"/>
          <w:sz w:val="24"/>
          <w:spacing w:val="0"/>
          <w:w w:val="100"/>
          <w:rFonts/>
          <w:caps w:val="0"/>
        </w:rPr>
        <w:t> </w:t>
      </w:r>
      <w:r w:rsidRPr="006F4DE1">
        <w:rPr>
          <w:szCs w:val="24"/>
          <w:b w:val="0"/>
          <w:i w:val="0"/>
          <w:sz w:val="24"/>
          <w:spacing w:val="0"/>
          <w:w w:val="100"/>
          <w:rFonts/>
          <w:caps w:val="0"/>
        </w:rPr>
        <w:t>predominantly</w:t>
      </w:r>
      <w:r w:rsidRPr="006F4DE1">
        <w:rPr>
          <w:szCs w:val="24"/>
          <w:b w:val="0"/>
          <w:i w:val="0"/>
          <w:sz w:val="24"/>
          <w:spacing w:val="0"/>
          <w:w w:val="100"/>
          <w:rFonts/>
          <w:caps w:val="0"/>
        </w:rPr>
        <w:t> </w:t>
      </w:r>
      <w:r w:rsidRPr="006F4DE1">
        <w:rPr>
          <w:szCs w:val="24"/>
          <w:b w:val="0"/>
          <w:i w:val="0"/>
          <w:sz w:val="24"/>
          <w:spacing w:val="0"/>
          <w:w w:val="100"/>
          <w:rFonts/>
          <w:caps w:val="0"/>
        </w:rPr>
        <w:t>or</w:t>
      </w:r>
      <w:r w:rsidRPr="006F4DE1">
        <w:rPr>
          <w:szCs w:val="24"/>
          <w:b w:val="0"/>
          <w:i w:val="0"/>
          <w:sz w:val="24"/>
          <w:spacing w:val="0"/>
          <w:w w:val="100"/>
          <w:rFonts/>
          <w:caps w:val="0"/>
        </w:rPr>
        <w:t> </w:t>
      </w:r>
      <w:r w:rsidRPr="006F4DE1">
        <w:rPr>
          <w:szCs w:val="24"/>
          <w:b w:val="0"/>
          <w:i w:val="0"/>
          <w:sz w:val="24"/>
          <w:spacing w:val="0"/>
          <w:w w:val="100"/>
          <w:rFonts/>
          <w:caps w:val="0"/>
        </w:rPr>
        <w:t>entirely</w:t>
      </w:r>
      <w:r w:rsidRPr="006F4DE1">
        <w:rPr>
          <w:szCs w:val="24"/>
          <w:b w:val="0"/>
          <w:i w:val="0"/>
          <w:sz w:val="24"/>
          <w:spacing w:val="0"/>
          <w:w w:val="100"/>
          <w:rFonts/>
          <w:caps w:val="0"/>
        </w:rPr>
        <w:t> </w:t>
      </w:r>
      <w:r w:rsidRPr="006F4DE1">
        <w:rPr>
          <w:szCs w:val="24"/>
          <w:b w:val="0"/>
          <w:i w:val="0"/>
          <w:sz w:val="24"/>
          <w:spacing w:val="0"/>
          <w:w w:val="100"/>
          <w:rFonts/>
          <w:caps w:val="0"/>
        </w:rPr>
        <w:t>Porphyritic</w:t>
      </w:r>
      <w:r w:rsidRPr="006F4DE1">
        <w:rPr>
          <w:szCs w:val="24"/>
          <w:b w:val="0"/>
          <w:i w:val="0"/>
          <w:sz w:val="24"/>
          <w:spacing w:val="0"/>
          <w:w w:val="100"/>
          <w:rFonts/>
          <w:caps w:val="0"/>
        </w:rPr>
        <w:t> </w:t>
      </w:r>
      <w:r w:rsidRPr="006F4DE1">
        <w:rPr>
          <w:szCs w:val="24"/>
          <w:b w:val="0"/>
          <w:i w:val="0"/>
          <w:sz w:val="24"/>
          <w:spacing w:val="0"/>
          <w:w w:val="100"/>
          <w:rFonts/>
          <w:caps w:val="0"/>
        </w:rPr>
        <w:t>granite</w:t>
      </w:r>
      <w:r w:rsidRPr="006F4DE1">
        <w:rPr>
          <w:szCs w:val="24"/>
          <w:b w:val="0"/>
          <w:i w:val="0"/>
          <w:sz w:val="24"/>
          <w:spacing w:val="0"/>
          <w:w w:val="100"/>
          <w:rFonts/>
          <w:caps w:val="0"/>
        </w:rPr>
        <w:t> </w:t>
      </w:r>
      <w:r w:rsidRPr="006F4DE1">
        <w:rPr>
          <w:szCs w:val="24"/>
          <w:b w:val="0"/>
          <w:i w:val="0"/>
          <w:sz w:val="24"/>
          <w:spacing w:val="0"/>
          <w:w w:val="100"/>
          <w:rFonts/>
          <w:caps w:val="0"/>
        </w:rPr>
        <w:t>in</w:t>
      </w:r>
      <w:r w:rsidRPr="006F4DE1">
        <w:rPr>
          <w:szCs w:val="24"/>
          <w:b w:val="0"/>
          <w:i w:val="0"/>
          <w:sz w:val="24"/>
          <w:spacing w:val="0"/>
          <w:w w:val="100"/>
          <w:rFonts/>
          <w:caps w:val="0"/>
        </w:rPr>
        <w:t> </w:t>
      </w:r>
      <w:r w:rsidRPr="006F4DE1">
        <w:rPr>
          <w:szCs w:val="24"/>
          <w:b w:val="0"/>
          <w:i w:val="0"/>
          <w:sz w:val="24"/>
          <w:spacing w:val="0"/>
          <w:w w:val="100"/>
          <w:rFonts/>
          <w:caps w:val="0"/>
        </w:rPr>
        <w:t>nature.</w:t>
      </w:r>
      <w:r w:rsidRPr="006F4DE1">
        <w:rPr>
          <w:szCs w:val="24"/>
          <w:b w:val="0"/>
          <w:i w:val="0"/>
          <w:sz w:val="24"/>
          <w:spacing w:val="0"/>
          <w:w w:val="100"/>
          <w:rFonts/>
          <w:caps w:val="0"/>
        </w:rPr>
        <w:t> </w:t>
      </w:r>
      <w:r w:rsidRPr="006F4DE1">
        <w:rPr>
          <w:szCs w:val="24"/>
          <w:b w:val="0"/>
          <w:i w:val="0"/>
          <w:sz w:val="24"/>
          <w:spacing w:val="0"/>
          <w:w w:val="100"/>
          <w:rFonts/>
          <w:caps w:val="0"/>
        </w:rPr>
        <w:t>The</w:t>
      </w:r>
      <w:r w:rsidRPr="006F4DE1">
        <w:rPr>
          <w:szCs w:val="24"/>
          <w:b w:val="0"/>
          <w:i w:val="0"/>
          <w:sz w:val="24"/>
          <w:spacing w:val="0"/>
          <w:w w:val="100"/>
          <w:rFonts/>
          <w:caps w:val="0"/>
        </w:rPr>
        <w:t> </w:t>
      </w:r>
      <w:r w:rsidRPr="006F4DE1">
        <w:rPr>
          <w:szCs w:val="24"/>
          <w:b w:val="0"/>
          <w:i w:val="0"/>
          <w:sz w:val="24"/>
          <w:spacing w:val="0"/>
          <w:w w:val="100"/>
          <w:rFonts/>
          <w:caps w:val="0"/>
        </w:rPr>
        <w:t>phenocrysts</w:t>
      </w:r>
      <w:r w:rsidRPr="006F4DE1">
        <w:rPr>
          <w:szCs w:val="24"/>
          <w:b w:val="0"/>
          <w:i w:val="0"/>
          <w:sz w:val="24"/>
          <w:spacing w:val="0"/>
          <w:w w:val="100"/>
          <w:rFonts/>
          <w:caps w:val="0"/>
        </w:rPr>
        <w:t> </w:t>
      </w:r>
      <w:r w:rsidRPr="006F4DE1">
        <w:rPr>
          <w:szCs w:val="24"/>
          <w:b w:val="0"/>
          <w:i w:val="0"/>
          <w:sz w:val="24"/>
          <w:spacing w:val="0"/>
          <w:w w:val="100"/>
          <w:rFonts/>
          <w:caps w:val="0"/>
        </w:rPr>
        <w:t>of</w:t>
      </w:r>
      <w:r w:rsidRPr="006F4DE1">
        <w:rPr>
          <w:szCs w:val="24"/>
          <w:b w:val="0"/>
          <w:i w:val="0"/>
          <w:sz w:val="24"/>
          <w:spacing w:val="0"/>
          <w:w w:val="100"/>
          <w:rFonts/>
          <w:caps w:val="0"/>
        </w:rPr>
        <w:t> </w:t>
      </w:r>
      <w:r w:rsidRPr="006F4DE1">
        <w:rPr>
          <w:szCs w:val="24"/>
          <w:b w:val="0"/>
          <w:i w:val="0"/>
          <w:sz w:val="24"/>
          <w:spacing w:val="0"/>
          <w:w w:val="100"/>
          <w:rFonts/>
          <w:caps w:val="0"/>
        </w:rPr>
        <w:t>the</w:t>
      </w:r>
      <w:r w:rsidRPr="006F4DE1">
        <w:rPr>
          <w:szCs w:val="24"/>
          <w:b w:val="0"/>
          <w:i w:val="0"/>
          <w:sz w:val="24"/>
          <w:spacing w:val="0"/>
          <w:w w:val="100"/>
          <w:rFonts/>
          <w:caps w:val="0"/>
        </w:rPr>
        <w:t> </w:t>
      </w:r>
      <w:r w:rsidRPr="006F4DE1">
        <w:rPr>
          <w:szCs w:val="24"/>
          <w:b w:val="0"/>
          <w:i w:val="0"/>
          <w:sz w:val="24"/>
          <w:spacing w:val="0"/>
          <w:w w:val="100"/>
          <w:rFonts/>
          <w:caps w:val="0"/>
        </w:rPr>
        <w:t>porphyritic</w:t>
      </w:r>
      <w:r w:rsidRPr="006F4DE1">
        <w:rPr>
          <w:szCs w:val="24"/>
          <w:b w:val="0"/>
          <w:i w:val="0"/>
          <w:sz w:val="24"/>
          <w:spacing w:val="0"/>
          <w:w w:val="100"/>
          <w:rFonts/>
          <w:caps w:val="0"/>
        </w:rPr>
        <w:t> </w:t>
      </w:r>
      <w:r w:rsidRPr="006F4DE1">
        <w:rPr>
          <w:szCs w:val="24"/>
          <w:b w:val="0"/>
          <w:i w:val="0"/>
          <w:sz w:val="24"/>
          <w:spacing w:val="0"/>
          <w:w w:val="100"/>
          <w:rFonts/>
          <w:caps w:val="0"/>
        </w:rPr>
        <w:t>texture</w:t>
      </w:r>
      <w:r w:rsidRPr="006F4DE1">
        <w:rPr>
          <w:szCs w:val="24"/>
          <w:b w:val="0"/>
          <w:i w:val="0"/>
          <w:sz w:val="24"/>
          <w:spacing w:val="0"/>
          <w:w w:val="100"/>
          <w:rFonts/>
          <w:caps w:val="0"/>
        </w:rPr>
        <w:t> </w:t>
      </w:r>
      <w:r w:rsidRPr="006F4DE1">
        <w:rPr>
          <w:szCs w:val="24"/>
          <w:b w:val="0"/>
          <w:i w:val="0"/>
          <w:sz w:val="24"/>
          <w:spacing w:val="0"/>
          <w:w w:val="100"/>
          <w:rFonts/>
          <w:caps w:val="0"/>
        </w:rPr>
        <w:t>in</w:t>
      </w:r>
      <w:r w:rsidRPr="006F4DE1">
        <w:rPr>
          <w:szCs w:val="24"/>
          <w:b w:val="0"/>
          <w:i w:val="0"/>
          <w:sz w:val="24"/>
          <w:spacing w:val="0"/>
          <w:w w:val="100"/>
          <w:rFonts/>
          <w:caps w:val="0"/>
        </w:rPr>
        <w:t> </w:t>
      </w:r>
      <w:r w:rsidRPr="006F4DE1">
        <w:rPr>
          <w:szCs w:val="24"/>
          <w:b w:val="0"/>
          <w:i w:val="0"/>
          <w:sz w:val="24"/>
          <w:spacing w:val="0"/>
          <w:w w:val="100"/>
          <w:rFonts/>
          <w:caps w:val="0"/>
        </w:rPr>
        <w:t>some</w:t>
      </w:r>
      <w:r w:rsidRPr="006F4DE1">
        <w:rPr>
          <w:szCs w:val="24"/>
          <w:b w:val="0"/>
          <w:i w:val="0"/>
          <w:sz w:val="24"/>
          <w:spacing w:val="0"/>
          <w:w w:val="100"/>
          <w:rFonts/>
          <w:caps w:val="0"/>
        </w:rPr>
        <w:t> </w:t>
      </w:r>
      <w:r w:rsidRPr="006F4DE1">
        <w:rPr>
          <w:szCs w:val="24"/>
          <w:b w:val="0"/>
          <w:i w:val="0"/>
          <w:sz w:val="24"/>
          <w:spacing w:val="0"/>
          <w:w w:val="100"/>
          <w:rFonts/>
          <w:caps w:val="0"/>
        </w:rPr>
        <w:t>areas</w:t>
      </w:r>
      <w:r w:rsidRPr="006F4DE1">
        <w:rPr>
          <w:szCs w:val="24"/>
          <w:b w:val="0"/>
          <w:i w:val="0"/>
          <w:sz w:val="24"/>
          <w:spacing w:val="0"/>
          <w:w w:val="100"/>
          <w:rFonts/>
          <w:caps w:val="0"/>
        </w:rPr>
        <w:t> </w:t>
      </w:r>
      <w:r w:rsidRPr="006F4DE1">
        <w:rPr>
          <w:szCs w:val="24"/>
          <w:b w:val="0"/>
          <w:i w:val="0"/>
          <w:sz w:val="24"/>
          <w:spacing w:val="0"/>
          <w:w w:val="100"/>
          <w:rFonts/>
          <w:caps w:val="0"/>
        </w:rPr>
        <w:t>are</w:t>
      </w:r>
      <w:r w:rsidRPr="006F4DE1">
        <w:rPr>
          <w:szCs w:val="24"/>
          <w:b w:val="0"/>
          <w:i w:val="0"/>
          <w:sz w:val="24"/>
          <w:spacing w:val="0"/>
          <w:w w:val="100"/>
          <w:rFonts/>
          <w:caps w:val="0"/>
        </w:rPr>
        <w:t> </w:t>
      </w:r>
      <w:r w:rsidRPr="006F4DE1">
        <w:rPr>
          <w:szCs w:val="24"/>
          <w:b w:val="0"/>
          <w:i w:val="0"/>
          <w:sz w:val="24"/>
          <w:spacing w:val="0"/>
          <w:w w:val="100"/>
          <w:rFonts/>
          <w:caps w:val="0"/>
        </w:rPr>
        <w:t>stretched/elongated</w:t>
      </w:r>
      <w:r w:rsidRPr="006F4DE1">
        <w:rPr>
          <w:szCs w:val="24"/>
          <w:b w:val="0"/>
          <w:i w:val="0"/>
          <w:sz w:val="24"/>
          <w:spacing w:val="0"/>
          <w:w w:val="100"/>
          <w:rFonts/>
          <w:caps w:val="0"/>
        </w:rPr>
        <w:t> </w:t>
      </w:r>
      <w:r w:rsidRPr="006F4DE1">
        <w:rPr>
          <w:szCs w:val="24"/>
          <w:b w:val="0"/>
          <w:i w:val="0"/>
          <w:sz w:val="24"/>
          <w:spacing w:val="0"/>
          <w:w w:val="100"/>
          <w:rFonts/>
          <w:caps w:val="0"/>
        </w:rPr>
        <w:t>especially</w:t>
      </w:r>
      <w:r w:rsidRPr="006F4DE1">
        <w:rPr>
          <w:szCs w:val="24"/>
          <w:b w:val="0"/>
          <w:i w:val="0"/>
          <w:sz w:val="24"/>
          <w:spacing w:val="0"/>
          <w:w w:val="100"/>
          <w:rFonts/>
          <w:caps w:val="0"/>
        </w:rPr>
        <w:t> </w:t>
      </w:r>
      <w:r w:rsidRPr="006F4DE1">
        <w:rPr>
          <w:szCs w:val="24"/>
          <w:b w:val="0"/>
          <w:i w:val="0"/>
          <w:sz w:val="24"/>
          <w:spacing w:val="0"/>
          <w:w w:val="100"/>
          <w:rFonts/>
          <w:caps w:val="0"/>
        </w:rPr>
        <w:t>in</w:t>
      </w:r>
      <w:r w:rsidRPr="006F4DE1">
        <w:rPr>
          <w:szCs w:val="24"/>
          <w:b w:val="0"/>
          <w:i w:val="0"/>
          <w:sz w:val="24"/>
          <w:spacing w:val="0"/>
          <w:w w:val="100"/>
          <w:rFonts/>
          <w:caps w:val="0"/>
        </w:rPr>
        <w:t> </w:t>
      </w:r>
      <w:r w:rsidRPr="006F4DE1">
        <w:rPr>
          <w:szCs w:val="24"/>
          <w:b w:val="0"/>
          <w:i w:val="0"/>
          <w:sz w:val="24"/>
          <w:spacing w:val="0"/>
          <w:w w:val="100"/>
          <w:rFonts/>
          <w:caps w:val="0"/>
        </w:rPr>
        <w:t>regions</w:t>
      </w:r>
      <w:r w:rsidRPr="006F4DE1">
        <w:rPr>
          <w:szCs w:val="24"/>
          <w:b w:val="0"/>
          <w:i w:val="0"/>
          <w:sz w:val="24"/>
          <w:spacing w:val="0"/>
          <w:w w:val="100"/>
          <w:rFonts/>
          <w:caps w:val="0"/>
        </w:rPr>
        <w:t> </w:t>
      </w:r>
      <w:r w:rsidRPr="006F4DE1">
        <w:rPr>
          <w:szCs w:val="24"/>
          <w:b w:val="0"/>
          <w:i w:val="0"/>
          <w:sz w:val="24"/>
          <w:spacing w:val="0"/>
          <w:w w:val="100"/>
          <w:rFonts/>
          <w:caps w:val="0"/>
        </w:rPr>
        <w:t>close</w:t>
      </w:r>
      <w:r w:rsidRPr="006F4DE1">
        <w:rPr>
          <w:szCs w:val="24"/>
          <w:b w:val="0"/>
          <w:i w:val="0"/>
          <w:sz w:val="24"/>
          <w:spacing w:val="0"/>
          <w:w w:val="100"/>
          <w:rFonts/>
          <w:caps w:val="0"/>
        </w:rPr>
        <w:t> </w:t>
      </w:r>
      <w:r w:rsidRPr="006F4DE1">
        <w:rPr>
          <w:szCs w:val="24"/>
          <w:b w:val="0"/>
          <w:i w:val="0"/>
          <w:sz w:val="24"/>
          <w:spacing w:val="0"/>
          <w:w w:val="100"/>
          <w:rFonts/>
          <w:caps w:val="0"/>
        </w:rPr>
        <w:t>to</w:t>
      </w:r>
      <w:r w:rsidRPr="006F4DE1">
        <w:rPr>
          <w:szCs w:val="24"/>
          <w:b w:val="0"/>
          <w:i w:val="0"/>
          <w:sz w:val="24"/>
          <w:spacing w:val="0"/>
          <w:w w:val="100"/>
          <w:rFonts/>
          <w:caps w:val="0"/>
        </w:rPr>
        <w:t> </w:t>
      </w:r>
      <w:r w:rsidRPr="006F4DE1">
        <w:rPr>
          <w:szCs w:val="24"/>
          <w:b w:val="0"/>
          <w:i w:val="0"/>
          <w:sz w:val="24"/>
          <w:spacing w:val="0"/>
          <w:w w:val="100"/>
          <w:rFonts/>
          <w:caps w:val="0"/>
        </w:rPr>
        <w:t>the</w:t>
      </w:r>
      <w:r w:rsidRPr="006F4DE1">
        <w:rPr>
          <w:szCs w:val="24"/>
          <w:b w:val="0"/>
          <w:i w:val="0"/>
          <w:sz w:val="24"/>
          <w:spacing w:val="0"/>
          <w:w w:val="100"/>
          <w:rFonts/>
          <w:caps w:val="0"/>
        </w:rPr>
        <w:t> </w:t>
      </w:r>
      <w:r w:rsidRPr="006F4DE1">
        <w:rPr>
          <w:szCs w:val="24"/>
          <w:b w:val="0"/>
          <w:i w:val="0"/>
          <w:sz w:val="24"/>
          <w:spacing w:val="0"/>
          <w:w w:val="100"/>
          <w:rFonts/>
          <w:caps w:val="0"/>
        </w:rPr>
        <w:t>intrusions</w:t>
      </w:r>
      <w:r w:rsidR="00360211">
        <w:rPr>
          <w:szCs w:val="24"/>
          <w:b w:val="0"/>
          <w:i w:val="0"/>
          <w:sz w:val="24"/>
          <w:spacing w:val="0"/>
          <w:w w:val="100"/>
          <w:rFonts/>
          <w:caps w:val="0"/>
        </w:rPr>
        <w:t>.</w:t>
      </w:r>
      <w:r w:rsidR="00360211">
        <w:rPr>
          <w:szCs w:val="24"/>
          <w:b w:val="0"/>
          <w:i w:val="0"/>
          <w:sz w:val="24"/>
          <w:spacing w:val="0"/>
          <w:w w:val="100"/>
          <w:rFonts/>
          <w:caps w:val="0"/>
        </w:rPr>
        <w:t> </w:t>
      </w:r>
      <w:r w:rsidR="00360211">
        <w:rPr>
          <w:szCs w:val="24"/>
          <w:b w:val="0"/>
          <w:i w:val="0"/>
          <w:sz w:val="24"/>
          <w:spacing w:val="0"/>
          <w:w w:val="100"/>
          <w:rFonts/>
          <w:caps w:val="0"/>
        </w:rPr>
        <w:t>Xenoliths</w:t>
      </w:r>
      <w:r w:rsidR="00360211">
        <w:rPr>
          <w:szCs w:val="24"/>
          <w:b w:val="0"/>
          <w:i w:val="0"/>
          <w:sz w:val="24"/>
          <w:spacing w:val="0"/>
          <w:w w:val="100"/>
          <w:rFonts/>
          <w:caps w:val="0"/>
        </w:rPr>
        <w:t> </w:t>
      </w:r>
      <w:r w:rsidR="00360211">
        <w:rPr>
          <w:szCs w:val="24"/>
          <w:b w:val="0"/>
          <w:i w:val="0"/>
          <w:sz w:val="24"/>
          <w:spacing w:val="0"/>
          <w:w w:val="100"/>
          <w:rFonts/>
          <w:caps w:val="0"/>
        </w:rPr>
        <w:t>observed</w:t>
      </w:r>
      <w:r w:rsidR="00360211">
        <w:rPr>
          <w:szCs w:val="24"/>
          <w:b w:val="0"/>
          <w:i w:val="0"/>
          <w:sz w:val="24"/>
          <w:spacing w:val="0"/>
          <w:w w:val="100"/>
          <w:rFonts/>
          <w:caps w:val="0"/>
        </w:rPr>
        <w:t> </w:t>
      </w:r>
      <w:r w:rsidR="00360211">
        <w:rPr>
          <w:szCs w:val="24"/>
          <w:b w:val="0"/>
          <w:i w:val="0"/>
          <w:sz w:val="24"/>
          <w:spacing w:val="0"/>
          <w:w w:val="100"/>
          <w:rFonts/>
          <w:caps w:val="0"/>
        </w:rPr>
        <w:t>on</w:t>
      </w:r>
      <w:r w:rsidR="00360211">
        <w:rPr>
          <w:szCs w:val="24"/>
          <w:b w:val="0"/>
          <w:i w:val="0"/>
          <w:sz w:val="24"/>
          <w:spacing w:val="0"/>
          <w:w w:val="100"/>
          <w:rFonts/>
          <w:caps w:val="0"/>
        </w:rPr>
        <w:t> </w:t>
      </w:r>
      <w:r w:rsidR="00360211">
        <w:rPr>
          <w:szCs w:val="24"/>
          <w:b w:val="0"/>
          <w:i w:val="0"/>
          <w:sz w:val="24"/>
          <w:spacing w:val="0"/>
          <w:w w:val="100"/>
          <w:rFonts/>
          <w:caps w:val="0"/>
        </w:rPr>
        <w:t>the</w:t>
      </w:r>
      <w:r w:rsidR="00360211">
        <w:rPr>
          <w:szCs w:val="24"/>
          <w:b w:val="0"/>
          <w:i w:val="0"/>
          <w:sz w:val="24"/>
          <w:spacing w:val="0"/>
          <w:w w:val="100"/>
          <w:rFonts/>
          <w:caps w:val="0"/>
        </w:rPr>
        <w:t> </w:t>
      </w:r>
      <w:r w:rsidR="00360211">
        <w:rPr>
          <w:szCs w:val="24"/>
          <w:b w:val="0"/>
          <w:i w:val="0"/>
          <w:sz w:val="24"/>
          <w:spacing w:val="0"/>
          <w:w w:val="100"/>
          <w:rFonts/>
          <w:caps w:val="0"/>
        </w:rPr>
        <w:t>porphiritic</w:t>
      </w:r>
      <w:r w:rsidR="00360211">
        <w:rPr>
          <w:szCs w:val="24"/>
          <w:b w:val="0"/>
          <w:i w:val="0"/>
          <w:sz w:val="24"/>
          <w:spacing w:val="0"/>
          <w:w w:val="100"/>
          <w:rFonts/>
          <w:caps w:val="0"/>
        </w:rPr>
        <w:t> </w:t>
      </w:r>
      <w:r w:rsidR="00360211">
        <w:rPr>
          <w:szCs w:val="24"/>
          <w:b w:val="0"/>
          <w:i w:val="0"/>
          <w:sz w:val="24"/>
          <w:spacing w:val="0"/>
          <w:w w:val="100"/>
          <w:rFonts/>
          <w:caps w:val="0"/>
        </w:rPr>
        <w:t>granites</w:t>
      </w:r>
      <w:r w:rsidR="00360211">
        <w:rPr>
          <w:szCs w:val="24"/>
          <w:b w:val="0"/>
          <w:i w:val="0"/>
          <w:sz w:val="24"/>
          <w:spacing w:val="0"/>
          <w:w w:val="100"/>
          <w:rFonts/>
          <w:caps w:val="0"/>
        </w:rPr>
        <w:t> </w:t>
      </w:r>
      <w:r w:rsidR="00360211">
        <w:rPr>
          <w:szCs w:val="24"/>
          <w:b w:val="0"/>
          <w:i w:val="0"/>
          <w:sz w:val="24"/>
          <w:spacing w:val="0"/>
          <w:w w:val="100"/>
          <w:rFonts/>
          <w:caps w:val="0"/>
        </w:rPr>
        <w:t>occur</w:t>
      </w:r>
      <w:r w:rsidR="00360211">
        <w:rPr>
          <w:szCs w:val="24"/>
          <w:b w:val="0"/>
          <w:i w:val="0"/>
          <w:sz w:val="24"/>
          <w:spacing w:val="0"/>
          <w:w w:val="100"/>
          <w:rFonts/>
          <w:caps w:val="0"/>
        </w:rPr>
        <w:t> </w:t>
      </w:r>
      <w:r w:rsidR="00360211">
        <w:rPr>
          <w:szCs w:val="24"/>
          <w:b w:val="0"/>
          <w:i w:val="0"/>
          <w:sz w:val="24"/>
          <w:spacing w:val="0"/>
          <w:w w:val="100"/>
          <w:rFonts/>
          <w:caps w:val="0"/>
        </w:rPr>
        <w:t>as</w:t>
      </w:r>
      <w:r w:rsidR="00360211">
        <w:rPr>
          <w:szCs w:val="24"/>
          <w:b w:val="0"/>
          <w:i w:val="0"/>
          <w:sz w:val="24"/>
          <w:spacing w:val="0"/>
          <w:w w:val="100"/>
          <w:rFonts/>
          <w:caps w:val="0"/>
        </w:rPr>
        <w:t> </w:t>
      </w:r>
      <w:r w:rsidR="00360211">
        <w:rPr>
          <w:szCs w:val="24"/>
          <w:b w:val="0"/>
          <w:i w:val="0"/>
          <w:sz w:val="24"/>
          <w:spacing w:val="0"/>
          <w:w w:val="100"/>
          <w:rFonts/>
          <w:caps w:val="0"/>
        </w:rPr>
        <w:t>fine</w:t>
      </w:r>
      <w:r w:rsidR="00360211">
        <w:rPr>
          <w:szCs w:val="24"/>
          <w:b w:val="0"/>
          <w:i w:val="0"/>
          <w:sz w:val="24"/>
          <w:spacing w:val="0"/>
          <w:w w:val="100"/>
          <w:rFonts/>
          <w:caps w:val="0"/>
        </w:rPr>
        <w:t> </w:t>
      </w:r>
      <w:r w:rsidR="00360211">
        <w:rPr>
          <w:szCs w:val="24"/>
          <w:b w:val="0"/>
          <w:i w:val="0"/>
          <w:sz w:val="24"/>
          <w:spacing w:val="0"/>
          <w:w w:val="100"/>
          <w:rFonts/>
          <w:caps w:val="0"/>
        </w:rPr>
        <w:t>grain</w:t>
      </w:r>
      <w:r w:rsidR="00360211">
        <w:rPr>
          <w:szCs w:val="24"/>
          <w:b w:val="0"/>
          <w:i w:val="0"/>
          <w:sz w:val="24"/>
          <w:spacing w:val="0"/>
          <w:w w:val="100"/>
          <w:rFonts/>
          <w:caps w:val="0"/>
        </w:rPr>
        <w:t> </w:t>
      </w:r>
      <w:r w:rsidR="00360211">
        <w:rPr>
          <w:szCs w:val="24"/>
          <w:b w:val="0"/>
          <w:i w:val="0"/>
          <w:sz w:val="24"/>
          <w:spacing w:val="0"/>
          <w:w w:val="100"/>
          <w:rFonts/>
          <w:caps w:val="0"/>
        </w:rPr>
        <w:t>granites</w:t>
      </w:r>
      <w:r w:rsidR="00010732">
        <w:rPr>
          <w:szCs w:val="24"/>
          <w:b w:val="0"/>
          <w:i w:val="0"/>
          <w:sz w:val="24"/>
          <w:spacing w:val="0"/>
          <w:w w:val="100"/>
          <w:rFonts/>
          <w:caps w:val="0"/>
        </w:rPr>
        <w:t>(Fig.4.25)</w:t>
      </w:r>
      <w:r w:rsidR="00360211">
        <w:rPr>
          <w:szCs w:val="24"/>
          <w:b w:val="0"/>
          <w:i w:val="0"/>
          <w:sz w:val="24"/>
          <w:spacing w:val="0"/>
          <w:w w:val="100"/>
          <w:rFonts/>
          <w:caps w:val="0"/>
        </w:rPr>
        <w:t>,</w:t>
      </w:r>
      <w:r w:rsidR="00360211">
        <w:rPr>
          <w:szCs w:val="24"/>
          <w:b w:val="0"/>
          <w:i w:val="0"/>
          <w:sz w:val="24"/>
          <w:spacing w:val="0"/>
          <w:w w:val="100"/>
          <w:rFonts/>
          <w:caps w:val="0"/>
        </w:rPr>
        <w:t> </w:t>
      </w:r>
      <w:r w:rsidR="00360211">
        <w:rPr>
          <w:szCs w:val="24"/>
          <w:b w:val="0"/>
          <w:i w:val="0"/>
          <w:sz w:val="24"/>
          <w:spacing w:val="0"/>
          <w:w w:val="100"/>
          <w:rFonts/>
          <w:caps w:val="0"/>
        </w:rPr>
        <w:t>suggesting</w:t>
      </w:r>
      <w:r w:rsidR="00360211">
        <w:rPr>
          <w:szCs w:val="24"/>
          <w:b w:val="0"/>
          <w:i w:val="0"/>
          <w:sz w:val="24"/>
          <w:spacing w:val="0"/>
          <w:w w:val="100"/>
          <w:rFonts/>
          <w:caps w:val="0"/>
        </w:rPr>
        <w:t> </w:t>
      </w:r>
      <w:r w:rsidR="00360211">
        <w:rPr>
          <w:szCs w:val="24"/>
          <w:b w:val="0"/>
          <w:i w:val="0"/>
          <w:sz w:val="24"/>
          <w:spacing w:val="0"/>
          <w:w w:val="100"/>
          <w:rFonts/>
          <w:caps w:val="0"/>
        </w:rPr>
        <w:t>the</w:t>
      </w:r>
      <w:r w:rsidR="00360211">
        <w:rPr>
          <w:szCs w:val="24"/>
          <w:b w:val="0"/>
          <w:i w:val="0"/>
          <w:sz w:val="24"/>
          <w:spacing w:val="0"/>
          <w:w w:val="100"/>
          <w:rFonts/>
          <w:caps w:val="0"/>
        </w:rPr>
        <w:t> </w:t>
      </w:r>
      <w:r w:rsidR="00360211">
        <w:rPr>
          <w:szCs w:val="24"/>
          <w:b w:val="0"/>
          <w:i w:val="0"/>
          <w:sz w:val="24"/>
          <w:spacing w:val="0"/>
          <w:w w:val="100"/>
          <w:rFonts/>
          <w:caps w:val="0"/>
        </w:rPr>
        <w:t>presence</w:t>
      </w:r>
      <w:r w:rsidR="00360211">
        <w:rPr>
          <w:szCs w:val="24"/>
          <w:b w:val="0"/>
          <w:i w:val="0"/>
          <w:sz w:val="24"/>
          <w:spacing w:val="0"/>
          <w:w w:val="100"/>
          <w:rFonts/>
          <w:caps w:val="0"/>
        </w:rPr>
        <w:t> </w:t>
      </w:r>
      <w:r w:rsidR="00360211">
        <w:rPr>
          <w:szCs w:val="24"/>
          <w:b w:val="0"/>
          <w:i w:val="0"/>
          <w:sz w:val="24"/>
          <w:spacing w:val="0"/>
          <w:w w:val="100"/>
          <w:rFonts/>
          <w:caps w:val="0"/>
        </w:rPr>
        <w:t>of</w:t>
      </w:r>
      <w:r w:rsidR="00360211">
        <w:rPr>
          <w:szCs w:val="24"/>
          <w:b w:val="0"/>
          <w:i w:val="0"/>
          <w:sz w:val="24"/>
          <w:spacing w:val="0"/>
          <w:w w:val="100"/>
          <w:rFonts/>
          <w:caps w:val="0"/>
        </w:rPr>
        <w:t> </w:t>
      </w:r>
      <w:r w:rsidR="00360211">
        <w:rPr>
          <w:szCs w:val="24"/>
          <w:b w:val="0"/>
          <w:i w:val="0"/>
          <w:sz w:val="24"/>
          <w:spacing w:val="0"/>
          <w:w w:val="100"/>
          <w:rFonts/>
          <w:caps w:val="0"/>
        </w:rPr>
        <w:t>pre</w:t>
      </w:r>
      <w:r w:rsidR="00360211">
        <w:rPr>
          <w:szCs w:val="24"/>
          <w:b w:val="0"/>
          <w:i w:val="0"/>
          <w:sz w:val="24"/>
          <w:spacing w:val="0"/>
          <w:w w:val="100"/>
          <w:rFonts/>
          <w:caps w:val="0"/>
        </w:rPr>
        <w:t> </w:t>
      </w:r>
      <w:r w:rsidR="00360211">
        <w:rPr>
          <w:szCs w:val="24"/>
          <w:b w:val="0"/>
          <w:i w:val="0"/>
          <w:sz w:val="24"/>
          <w:spacing w:val="0"/>
          <w:w w:val="100"/>
          <w:rFonts/>
          <w:caps w:val="0"/>
        </w:rPr>
        <w:t>existing</w:t>
      </w:r>
      <w:r w:rsidR="00360211">
        <w:rPr>
          <w:szCs w:val="24"/>
          <w:b w:val="0"/>
          <w:i w:val="0"/>
          <w:sz w:val="24"/>
          <w:spacing w:val="0"/>
          <w:w w:val="100"/>
          <w:rFonts/>
          <w:caps w:val="0"/>
        </w:rPr>
        <w:t>  </w:t>
      </w:r>
      <w:r w:rsidR="00360211">
        <w:rPr>
          <w:szCs w:val="24"/>
          <w:b w:val="0"/>
          <w:i w:val="0"/>
          <w:sz w:val="24"/>
          <w:spacing w:val="0"/>
          <w:w w:val="100"/>
          <w:rFonts/>
          <w:caps w:val="0"/>
        </w:rPr>
        <w:t>fine</w:t>
      </w:r>
      <w:r w:rsidR="00360211">
        <w:rPr>
          <w:szCs w:val="24"/>
          <w:b w:val="0"/>
          <w:i w:val="0"/>
          <w:sz w:val="24"/>
          <w:spacing w:val="0"/>
          <w:w w:val="100"/>
          <w:rFonts/>
          <w:caps w:val="0"/>
        </w:rPr>
        <w:t> </w:t>
      </w:r>
      <w:r w:rsidR="00360211">
        <w:rPr>
          <w:szCs w:val="24"/>
          <w:b w:val="0"/>
          <w:i w:val="0"/>
          <w:sz w:val="24"/>
          <w:spacing w:val="0"/>
          <w:w w:val="100"/>
          <w:rFonts/>
          <w:caps w:val="0"/>
        </w:rPr>
        <w:t>granites</w:t>
      </w:r>
      <w:r w:rsidR="00360211">
        <w:rPr>
          <w:szCs w:val="24"/>
          <w:b w:val="0"/>
          <w:i w:val="0"/>
          <w:sz w:val="24"/>
          <w:spacing w:val="0"/>
          <w:w w:val="100"/>
          <w:rFonts/>
          <w:caps w:val="0"/>
        </w:rPr>
        <w:t> </w:t>
      </w:r>
      <w:r w:rsidR="00360211">
        <w:rPr>
          <w:szCs w:val="24"/>
          <w:b w:val="0"/>
          <w:i w:val="0"/>
          <w:sz w:val="24"/>
          <w:spacing w:val="0"/>
          <w:w w:val="100"/>
          <w:rFonts/>
          <w:caps w:val="0"/>
        </w:rPr>
        <w:t>before</w:t>
      </w:r>
      <w:r w:rsidR="00360211">
        <w:rPr>
          <w:szCs w:val="24"/>
          <w:b w:val="0"/>
          <w:i w:val="0"/>
          <w:sz w:val="24"/>
          <w:spacing w:val="0"/>
          <w:w w:val="100"/>
          <w:rFonts/>
          <w:caps w:val="0"/>
        </w:rPr>
        <w:t> </w:t>
      </w:r>
      <w:r w:rsidR="00360211">
        <w:rPr>
          <w:szCs w:val="24"/>
          <w:b w:val="0"/>
          <w:i w:val="0"/>
          <w:sz w:val="24"/>
          <w:spacing w:val="0"/>
          <w:w w:val="100"/>
          <w:rFonts/>
          <w:caps w:val="0"/>
        </w:rPr>
        <w:t>the</w:t>
      </w:r>
      <w:r w:rsidR="00360211">
        <w:rPr>
          <w:szCs w:val="24"/>
          <w:b w:val="0"/>
          <w:i w:val="0"/>
          <w:sz w:val="24"/>
          <w:spacing w:val="0"/>
          <w:w w:val="100"/>
          <w:rFonts/>
          <w:caps w:val="0"/>
        </w:rPr>
        <w:t> </w:t>
      </w:r>
      <w:r w:rsidR="00360211">
        <w:rPr>
          <w:szCs w:val="24"/>
          <w:b w:val="0"/>
          <w:i w:val="0"/>
          <w:sz w:val="24"/>
          <w:spacing w:val="0"/>
          <w:w w:val="100"/>
          <w:rFonts/>
          <w:caps w:val="0"/>
        </w:rPr>
        <w:t>intrusion</w:t>
      </w:r>
      <w:r w:rsidR="00360211">
        <w:rPr>
          <w:szCs w:val="24"/>
          <w:b w:val="0"/>
          <w:i w:val="0"/>
          <w:sz w:val="24"/>
          <w:spacing w:val="0"/>
          <w:w w:val="100"/>
          <w:rFonts/>
          <w:caps w:val="0"/>
        </w:rPr>
        <w:t> </w:t>
      </w:r>
      <w:r w:rsidR="00360211">
        <w:rPr>
          <w:szCs w:val="24"/>
          <w:b w:val="0"/>
          <w:i w:val="0"/>
          <w:sz w:val="24"/>
          <w:spacing w:val="0"/>
          <w:w w:val="100"/>
          <w:rFonts/>
          <w:caps w:val="0"/>
        </w:rPr>
        <w:t>of</w:t>
      </w:r>
      <w:r w:rsidR="00360211">
        <w:rPr>
          <w:szCs w:val="24"/>
          <w:b w:val="0"/>
          <w:i w:val="0"/>
          <w:sz w:val="24"/>
          <w:spacing w:val="0"/>
          <w:w w:val="100"/>
          <w:rFonts/>
          <w:caps w:val="0"/>
        </w:rPr>
        <w:t> </w:t>
      </w:r>
      <w:r w:rsidR="00360211">
        <w:rPr>
          <w:szCs w:val="24"/>
          <w:b w:val="0"/>
          <w:i w:val="0"/>
          <w:sz w:val="24"/>
          <w:spacing w:val="0"/>
          <w:w w:val="100"/>
          <w:rFonts/>
          <w:caps w:val="0"/>
        </w:rPr>
        <w:t>the</w:t>
      </w:r>
      <w:r w:rsidR="00360211">
        <w:rPr>
          <w:szCs w:val="24"/>
          <w:b w:val="0"/>
          <w:i w:val="0"/>
          <w:sz w:val="24"/>
          <w:spacing w:val="0"/>
          <w:w w:val="100"/>
          <w:rFonts/>
          <w:caps w:val="0"/>
        </w:rPr>
        <w:t> </w:t>
      </w:r>
      <w:r w:rsidR="00360211">
        <w:rPr>
          <w:szCs w:val="24"/>
          <w:b w:val="0"/>
          <w:i w:val="0"/>
          <w:sz w:val="24"/>
          <w:spacing w:val="0"/>
          <w:w w:val="100"/>
          <w:rFonts/>
          <w:caps w:val="0"/>
        </w:rPr>
        <w:t>porphiritic</w:t>
      </w:r>
      <w:r w:rsidR="00360211">
        <w:rPr>
          <w:szCs w:val="24"/>
          <w:b w:val="0"/>
          <w:i w:val="0"/>
          <w:sz w:val="24"/>
          <w:spacing w:val="0"/>
          <w:w w:val="100"/>
          <w:rFonts/>
          <w:caps w:val="0"/>
        </w:rPr>
        <w:t> </w:t>
      </w:r>
      <w:r w:rsidR="00360211">
        <w:rPr>
          <w:szCs w:val="24"/>
          <w:b w:val="0"/>
          <w:i w:val="0"/>
          <w:sz w:val="24"/>
          <w:spacing w:val="0"/>
          <w:w w:val="100"/>
          <w:rFonts/>
          <w:caps w:val="0"/>
        </w:rPr>
        <w:t>granites.</w:t>
      </w:r>
    </w:p>
    <w:p w14:paraId="5EB3FE20" w14:textId="77777777" w:rsidR="005B304C" w:rsidRDefault="005B304C" w:rsidP="00360211">
      <w:pPr>
        <w:spacing w:before="0" w:beforeAutospacing="0" w:after="160" w:afterAutospacing="0" w:lineRule="auto" w:line="360"/>
        <w:rPr>
          <w:szCs w:val="24"/>
          <w:b w:val="0"/>
          <w:i w:val="0"/>
          <w:sz w:val="24"/>
          <w:spacing w:val="0"/>
          <w:w w:val="100"/>
          <w:rFonts/>
          <w:caps w:val="0"/>
        </w:rPr>
        <w:snapToGrid w:val="0"/>
        <w:textAlignment w:val="baseline"/>
      </w:pPr>
      <w:r>
        <w:drawing>
          <wp:inline distT="0" distB="0" distL="0" distR="0" wp14:anchorId="4CDE5B62" wp14:editId="0964918D">
            <wp:extent cx="4003626" cy="3003268"/>
            <wp:effectExtent l="19050" t="0" r="1465" b="0"/>
            <wp:docPr id="170" name="Picture 25" descr="C:\Users\Bukola\Desktop\flashCopy\Abeokuta fieldwork\fieldw pix\PB29006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C:\Users\Bukola\Desktop\flashCopy\Abeokuta fieldwork\fieldw pix\PB290066.JPG"/>
                    <pic:cNvPicPr>
                      <a:picLocks noChangeAspect="1" noChangeArrowheads="1"/>
                    </pic:cNvPicPr>
                  </pic:nvPicPr>
                  <pic:blipFill>
                    <a:blip r:embed="rId42" cstate="print"/>
                    <a:srcRect/>
                    <a:stretch>
                      <a:fillRect/>
                    </a:stretch>
                  </pic:blipFill>
                  <pic:spPr bwMode="auto">
                    <a:xfrm rot="0">
                      <a:off x="0" y="0"/>
                      <a:ext cx="4003626" cy="3003268"/>
                    </a:xfrm>
                    <a:prstGeom prst="rect">
                      <a:avLst/>
                    </a:prstGeom>
                    <a:noFill/>
                    <a:ln w="9525">
                      <a:noFill/>
                      <a:miter lim="800000"/>
                      <a:headEnd/>
                      <a:tailEnd/>
                    </a:ln>
                  </pic:spPr>
                </pic:pic>
              </a:graphicData>
            </a:graphic>
          </wp:inline>
        </w:drawing>
        <w:rPr>
          <w:szCs w:val="24"/>
          <w:lang w:val="en-GB" w:eastAsia="en-GB"/>
          <w:noProof/>
          <w:b w:val="0"/>
          <w:i w:val="0"/>
          <w:sz w:val="24"/>
          <w:spacing w:val="0"/>
          <w:w w:val="100"/>
          <w:rFonts/>
          <w:caps w:val="0"/>
        </w:rPr>
      </w:r>
    </w:p>
    <w:p w14:paraId="3A28FD73" w14:textId="77777777" w:rsidR="00D546DD" w:rsidRDefault="00D546DD" w:rsidP="00360211">
      <w:pPr>
        <w:spacing w:before="0" w:beforeAutospacing="0" w:after="160" w:afterAutospacing="0" w:lineRule="auto" w:line="360"/>
        <w:rPr>
          <w:szCs w:val="24"/>
          <w:b w:val="0"/>
          <w:i w:val="0"/>
          <w:sz w:val="24"/>
          <w:spacing w:val="0"/>
          <w:w w:val="100"/>
          <w:rFonts/>
          <w:caps w:val="0"/>
        </w:rPr>
        <w:snapToGrid w:val="0"/>
        <w:textAlignment w:val="baseline"/>
      </w:pPr>
      <w:r>
        <w:rPr>
          <w:szCs w:val="24"/>
          <w:b w:val="0"/>
          <w:i w:val="0"/>
          <w:sz w:val="24"/>
          <w:spacing w:val="0"/>
          <w:w w:val="100"/>
          <w:rFonts/>
          <w:caps w:val="0"/>
        </w:rPr>
        <w:t>Fig.4.25</w:t>
      </w:r>
      <w:r>
        <w:rPr>
          <w:szCs w:val="24"/>
          <w:b w:val="0"/>
          <w:i w:val="0"/>
          <w:sz w:val="24"/>
          <w:spacing w:val="0"/>
          <w:w w:val="100"/>
          <w:rFonts/>
          <w:caps w:val="0"/>
        </w:rPr>
        <w:t> </w:t>
      </w:r>
      <w:r>
        <w:rPr>
          <w:szCs w:val="24"/>
          <w:b w:val="0"/>
          <w:i w:val="0"/>
          <w:sz w:val="24"/>
          <w:spacing w:val="0"/>
          <w:w w:val="100"/>
          <w:rFonts/>
          <w:caps w:val="0"/>
        </w:rPr>
        <w:t>Fine</w:t>
      </w:r>
      <w:r>
        <w:rPr>
          <w:szCs w:val="24"/>
          <w:b w:val="0"/>
          <w:i w:val="0"/>
          <w:sz w:val="24"/>
          <w:spacing w:val="0"/>
          <w:w w:val="100"/>
          <w:rFonts/>
          <w:caps w:val="0"/>
        </w:rPr>
        <w:t> </w:t>
      </w:r>
      <w:r>
        <w:rPr>
          <w:szCs w:val="24"/>
          <w:b w:val="0"/>
          <w:i w:val="0"/>
          <w:sz w:val="24"/>
          <w:spacing w:val="0"/>
          <w:w w:val="100"/>
          <w:rFonts/>
          <w:caps w:val="0"/>
        </w:rPr>
        <w:t>grain</w:t>
      </w:r>
      <w:r>
        <w:rPr>
          <w:szCs w:val="24"/>
          <w:b w:val="0"/>
          <w:i w:val="0"/>
          <w:sz w:val="24"/>
          <w:spacing w:val="0"/>
          <w:w w:val="100"/>
          <w:rFonts/>
          <w:caps w:val="0"/>
        </w:rPr>
        <w:t> </w:t>
      </w:r>
      <w:r>
        <w:rPr>
          <w:szCs w:val="24"/>
          <w:b w:val="0"/>
          <w:i w:val="0"/>
          <w:sz w:val="24"/>
          <w:spacing w:val="0"/>
          <w:w w:val="100"/>
          <w:rFonts/>
          <w:caps w:val="0"/>
        </w:rPr>
        <w:t>xeolith</w:t>
      </w:r>
      <w:r>
        <w:rPr>
          <w:szCs w:val="24"/>
          <w:b w:val="0"/>
          <w:i w:val="0"/>
          <w:sz w:val="24"/>
          <w:spacing w:val="0"/>
          <w:w w:val="100"/>
          <w:rFonts/>
          <w:caps w:val="0"/>
        </w:rPr>
        <w:t> </w:t>
      </w:r>
      <w:r>
        <w:rPr>
          <w:szCs w:val="24"/>
          <w:b w:val="0"/>
          <w:i w:val="0"/>
          <w:sz w:val="24"/>
          <w:spacing w:val="0"/>
          <w:w w:val="100"/>
          <w:rFonts/>
          <w:caps w:val="0"/>
        </w:rPr>
        <w:t>emplaced</w:t>
      </w:r>
      <w:r>
        <w:rPr>
          <w:szCs w:val="24"/>
          <w:b w:val="0"/>
          <w:i w:val="0"/>
          <w:sz w:val="24"/>
          <w:spacing w:val="0"/>
          <w:w w:val="100"/>
          <w:rFonts/>
          <w:caps w:val="0"/>
        </w:rPr>
        <w:t> </w:t>
      </w:r>
      <w:r>
        <w:rPr>
          <w:szCs w:val="24"/>
          <w:b w:val="0"/>
          <w:i w:val="0"/>
          <w:sz w:val="24"/>
          <w:spacing w:val="0"/>
          <w:w w:val="100"/>
          <w:rFonts/>
          <w:caps w:val="0"/>
        </w:rPr>
        <w:t>within</w:t>
      </w:r>
      <w:r>
        <w:rPr>
          <w:szCs w:val="24"/>
          <w:b w:val="0"/>
          <w:i w:val="0"/>
          <w:sz w:val="24"/>
          <w:spacing w:val="0"/>
          <w:w w:val="100"/>
          <w:rFonts/>
          <w:caps w:val="0"/>
        </w:rPr>
        <w:t> </w:t>
      </w:r>
      <w:r>
        <w:rPr>
          <w:szCs w:val="24"/>
          <w:b w:val="0"/>
          <w:i w:val="0"/>
          <w:sz w:val="24"/>
          <w:spacing w:val="0"/>
          <w:w w:val="100"/>
          <w:rFonts/>
          <w:caps w:val="0"/>
        </w:rPr>
        <w:t>a</w:t>
      </w:r>
      <w:r>
        <w:rPr>
          <w:szCs w:val="24"/>
          <w:b w:val="0"/>
          <w:i w:val="0"/>
          <w:sz w:val="24"/>
          <w:spacing w:val="0"/>
          <w:w w:val="100"/>
          <w:rFonts/>
          <w:caps w:val="0"/>
        </w:rPr>
        <w:t> </w:t>
      </w:r>
      <w:r>
        <w:rPr>
          <w:szCs w:val="24"/>
          <w:b w:val="0"/>
          <w:i w:val="0"/>
          <w:sz w:val="24"/>
          <w:spacing w:val="0"/>
          <w:w w:val="100"/>
          <w:rFonts/>
          <w:caps w:val="0"/>
        </w:rPr>
        <w:t>porphyritic</w:t>
      </w:r>
      <w:r>
        <w:rPr>
          <w:szCs w:val="24"/>
          <w:b w:val="0"/>
          <w:i w:val="0"/>
          <w:sz w:val="24"/>
          <w:spacing w:val="0"/>
          <w:w w:val="100"/>
          <w:rFonts/>
          <w:caps w:val="0"/>
        </w:rPr>
        <w:t> </w:t>
      </w:r>
      <w:r>
        <w:rPr>
          <w:szCs w:val="24"/>
          <w:b w:val="0"/>
          <w:i w:val="0"/>
          <w:sz w:val="24"/>
          <w:spacing w:val="0"/>
          <w:w w:val="100"/>
          <w:rFonts/>
          <w:caps w:val="0"/>
        </w:rPr>
        <w:t>granite</w:t>
      </w:r>
    </w:p>
    <w:p w14:paraId="518FE6DD" w14:textId="77777777" w:rsidR="0093181D" w:rsidRPr="006F4DE1" w:rsidRDefault="0093181D" w:rsidP="00360211">
      <w:pPr>
        <w:spacing w:before="0" w:beforeAutospacing="0" w:after="160" w:afterAutospacing="0" w:lineRule="auto" w:line="360"/>
        <w:rPr>
          <w:szCs w:val="24"/>
          <w:bCs/>
          <w:b w:val="1"/>
          <w:i w:val="0"/>
          <w:sz w:val="24"/>
          <w:spacing w:val="0"/>
          <w:w w:val="100"/>
          <w:rFonts/>
          <w:caps w:val="0"/>
        </w:rPr>
        <w:snapToGrid w:val="0"/>
        <w:textAlignment w:val="baseline"/>
      </w:pPr>
      <w:r w:rsidRPr="006F4DE1">
        <w:rPr>
          <w:szCs w:val="24"/>
          <w:bCs/>
          <w:b w:val="1"/>
          <w:i w:val="0"/>
          <w:sz w:val="24"/>
          <w:spacing w:val="0"/>
          <w:w w:val="100"/>
          <w:rFonts/>
          <w:caps w:val="0"/>
        </w:rPr>
        <w:t>4.2.2</w:t>
      </w:r>
      <w:r w:rsidRPr="006F4DE1">
        <w:rPr>
          <w:szCs w:val="24"/>
          <w:bCs/>
          <w:b w:val="1"/>
          <w:i w:val="0"/>
          <w:sz w:val="24"/>
          <w:spacing w:val="0"/>
          <w:w w:val="100"/>
          <w:rFonts/>
          <w:caps w:val="0"/>
        </w:rPr>
        <w:t> </w:t>
      </w:r>
      <w:r w:rsidRPr="006F4DE1">
        <w:rPr>
          <w:szCs w:val="24"/>
          <w:bCs/>
          <w:b w:val="1"/>
          <w:i w:val="0"/>
          <w:sz w:val="24"/>
          <w:spacing w:val="0"/>
          <w:w w:val="100"/>
          <w:rFonts/>
          <w:caps w:val="0"/>
        </w:rPr>
        <w:t>Structural</w:t>
      </w:r>
      <w:r w:rsidRPr="006F4DE1">
        <w:rPr>
          <w:szCs w:val="24"/>
          <w:bCs/>
          <w:b w:val="1"/>
          <w:i w:val="0"/>
          <w:sz w:val="24"/>
          <w:spacing w:val="0"/>
          <w:w w:val="100"/>
          <w:rFonts/>
          <w:caps w:val="0"/>
        </w:rPr>
        <w:t> </w:t>
      </w:r>
      <w:r w:rsidRPr="006F4DE1">
        <w:rPr>
          <w:szCs w:val="24"/>
          <w:bCs/>
          <w:b w:val="1"/>
          <w:i w:val="0"/>
          <w:sz w:val="24"/>
          <w:spacing w:val="0"/>
          <w:w w:val="100"/>
          <w:rFonts/>
          <w:caps w:val="0"/>
        </w:rPr>
        <w:t>Features</w:t>
      </w:r>
    </w:p>
    <w:p w14:paraId="18988E12" w14:textId="77777777" w:rsidR="0093181D" w:rsidRPr="006F4DE1" w:rsidRDefault="0093181D" w:rsidP="006F4DE1">
      <w:pPr>
        <w:spacing w:before="0" w:beforeAutospacing="0" w:after="160" w:afterAutospacing="0" w:lineRule="auto" w:line="360"/>
        <w:rPr>
          <w:szCs w:val="24"/>
          <w:b w:val="0"/>
          <w:i w:val="0"/>
          <w:sz w:val="24"/>
          <w:spacing w:val="0"/>
          <w:w w:val="100"/>
          <w:rFonts/>
          <w:caps w:val="0"/>
        </w:rPr>
        <w:snapToGrid w:val="0"/>
        <w:textAlignment w:val="baseline"/>
      </w:pPr>
      <w:r w:rsidRPr="006F4DE1">
        <w:rPr>
          <w:szCs w:val="24"/>
          <w:b w:val="0"/>
          <w:i w:val="0"/>
          <w:sz w:val="24"/>
          <w:spacing w:val="0"/>
          <w:w w:val="100"/>
          <w:rFonts/>
          <w:caps w:val="0"/>
        </w:rPr>
        <w:t>Most</w:t>
      </w:r>
      <w:r w:rsidRPr="006F4DE1">
        <w:rPr>
          <w:szCs w:val="24"/>
          <w:b w:val="0"/>
          <w:i w:val="0"/>
          <w:sz w:val="24"/>
          <w:spacing w:val="0"/>
          <w:w w:val="100"/>
          <w:rFonts/>
          <w:caps w:val="0"/>
        </w:rPr>
        <w:t> </w:t>
      </w:r>
      <w:r w:rsidRPr="006F4DE1">
        <w:rPr>
          <w:szCs w:val="24"/>
          <w:b w:val="0"/>
          <w:i w:val="0"/>
          <w:sz w:val="24"/>
          <w:spacing w:val="0"/>
          <w:w w:val="100"/>
          <w:rFonts/>
          <w:caps w:val="0"/>
        </w:rPr>
        <w:t>of</w:t>
      </w:r>
      <w:r w:rsidRPr="006F4DE1">
        <w:rPr>
          <w:szCs w:val="24"/>
          <w:b w:val="0"/>
          <w:i w:val="0"/>
          <w:sz w:val="24"/>
          <w:spacing w:val="0"/>
          <w:w w:val="100"/>
          <w:rFonts/>
          <w:caps w:val="0"/>
        </w:rPr>
        <w:t> </w:t>
      </w:r>
      <w:r w:rsidRPr="006F4DE1">
        <w:rPr>
          <w:szCs w:val="24"/>
          <w:b w:val="0"/>
          <w:i w:val="0"/>
          <w:sz w:val="24"/>
          <w:spacing w:val="0"/>
          <w:w w:val="100"/>
          <w:rFonts/>
          <w:caps w:val="0"/>
        </w:rPr>
        <w:t>the</w:t>
      </w:r>
      <w:r w:rsidRPr="006F4DE1">
        <w:rPr>
          <w:szCs w:val="24"/>
          <w:b w:val="0"/>
          <w:i w:val="0"/>
          <w:sz w:val="24"/>
          <w:spacing w:val="0"/>
          <w:w w:val="100"/>
          <w:rFonts/>
          <w:caps w:val="0"/>
        </w:rPr>
        <w:t> </w:t>
      </w:r>
      <w:r w:rsidRPr="006F4DE1">
        <w:rPr>
          <w:szCs w:val="24"/>
          <w:b w:val="0"/>
          <w:i w:val="0"/>
          <w:sz w:val="24"/>
          <w:spacing w:val="0"/>
          <w:w w:val="100"/>
          <w:rFonts/>
          <w:caps w:val="0"/>
        </w:rPr>
        <w:t>structural</w:t>
      </w:r>
      <w:r w:rsidRPr="006F4DE1">
        <w:rPr>
          <w:szCs w:val="24"/>
          <w:b w:val="0"/>
          <w:i w:val="0"/>
          <w:sz w:val="24"/>
          <w:spacing w:val="0"/>
          <w:w w:val="100"/>
          <w:rFonts/>
          <w:caps w:val="0"/>
        </w:rPr>
        <w:t> </w:t>
      </w:r>
      <w:r w:rsidRPr="006F4DE1">
        <w:rPr>
          <w:szCs w:val="24"/>
          <w:b w:val="0"/>
          <w:i w:val="0"/>
          <w:sz w:val="24"/>
          <w:spacing w:val="0"/>
          <w:w w:val="100"/>
          <w:rFonts/>
          <w:caps w:val="0"/>
        </w:rPr>
        <w:t>features</w:t>
      </w:r>
      <w:r w:rsidRPr="006F4DE1">
        <w:rPr>
          <w:szCs w:val="24"/>
          <w:b w:val="0"/>
          <w:i w:val="0"/>
          <w:sz w:val="24"/>
          <w:spacing w:val="0"/>
          <w:w w:val="100"/>
          <w:rFonts/>
          <w:caps w:val="0"/>
        </w:rPr>
        <w:t> </w:t>
      </w:r>
      <w:r w:rsidRPr="006F4DE1">
        <w:rPr>
          <w:szCs w:val="24"/>
          <w:b w:val="0"/>
          <w:i w:val="0"/>
          <w:sz w:val="24"/>
          <w:spacing w:val="0"/>
          <w:w w:val="100"/>
          <w:rFonts/>
          <w:caps w:val="0"/>
        </w:rPr>
        <w:t>i.e.</w:t>
      </w:r>
      <w:r w:rsidRPr="006F4DE1">
        <w:rPr>
          <w:szCs w:val="24"/>
          <w:b w:val="0"/>
          <w:i w:val="0"/>
          <w:sz w:val="24"/>
          <w:spacing w:val="0"/>
          <w:w w:val="100"/>
          <w:rFonts/>
          <w:caps w:val="0"/>
        </w:rPr>
        <w:t> </w:t>
      </w:r>
      <w:r w:rsidRPr="006F4DE1">
        <w:rPr>
          <w:szCs w:val="24"/>
          <w:b w:val="0"/>
          <w:i w:val="0"/>
          <w:sz w:val="24"/>
          <w:spacing w:val="0"/>
          <w:w w:val="100"/>
          <w:rFonts/>
          <w:caps w:val="0"/>
        </w:rPr>
        <w:t>veins,</w:t>
      </w:r>
      <w:r w:rsidRPr="006F4DE1">
        <w:rPr>
          <w:szCs w:val="24"/>
          <w:b w:val="0"/>
          <w:i w:val="0"/>
          <w:sz w:val="24"/>
          <w:spacing w:val="0"/>
          <w:w w:val="100"/>
          <w:rFonts/>
          <w:caps w:val="0"/>
        </w:rPr>
        <w:t> </w:t>
      </w:r>
      <w:r w:rsidRPr="006F4DE1">
        <w:rPr>
          <w:szCs w:val="24"/>
          <w:b w:val="0"/>
          <w:i w:val="0"/>
          <w:sz w:val="24"/>
          <w:spacing w:val="0"/>
          <w:w w:val="100"/>
          <w:rFonts/>
          <w:caps w:val="0"/>
        </w:rPr>
        <w:t>xenoliths,</w:t>
      </w:r>
      <w:r w:rsidRPr="006F4DE1">
        <w:rPr>
          <w:szCs w:val="24"/>
          <w:b w:val="0"/>
          <w:i w:val="0"/>
          <w:sz w:val="24"/>
          <w:spacing w:val="0"/>
          <w:w w:val="100"/>
          <w:rFonts/>
          <w:caps w:val="0"/>
        </w:rPr>
        <w:t> </w:t>
      </w:r>
      <w:r w:rsidRPr="006F4DE1">
        <w:rPr>
          <w:szCs w:val="24"/>
          <w:b w:val="0"/>
          <w:i w:val="0"/>
          <w:sz w:val="24"/>
          <w:spacing w:val="0"/>
          <w:w w:val="100"/>
          <w:rFonts/>
          <w:caps w:val="0"/>
        </w:rPr>
        <w:t>foliations,</w:t>
      </w:r>
      <w:r w:rsidRPr="006F4DE1">
        <w:rPr>
          <w:szCs w:val="24"/>
          <w:b w:val="0"/>
          <w:i w:val="0"/>
          <w:sz w:val="24"/>
          <w:spacing w:val="0"/>
          <w:w w:val="100"/>
          <w:rFonts/>
          <w:caps w:val="0"/>
        </w:rPr>
        <w:t> </w:t>
      </w:r>
      <w:r w:rsidRPr="006F4DE1">
        <w:rPr>
          <w:szCs w:val="24"/>
          <w:b w:val="0"/>
          <w:i w:val="0"/>
          <w:sz w:val="24"/>
          <w:spacing w:val="0"/>
          <w:w w:val="100"/>
          <w:rFonts/>
          <w:caps w:val="0"/>
        </w:rPr>
        <w:t>faults</w:t>
      </w:r>
      <w:r w:rsidRPr="006F4DE1">
        <w:rPr>
          <w:szCs w:val="24"/>
          <w:b w:val="0"/>
          <w:i w:val="0"/>
          <w:sz w:val="24"/>
          <w:spacing w:val="0"/>
          <w:w w:val="100"/>
          <w:rFonts/>
          <w:caps w:val="0"/>
        </w:rPr>
        <w:t> </w:t>
      </w:r>
      <w:r w:rsidRPr="006F4DE1">
        <w:rPr>
          <w:szCs w:val="24"/>
          <w:b w:val="0"/>
          <w:i w:val="0"/>
          <w:sz w:val="24"/>
          <w:spacing w:val="0"/>
          <w:w w:val="100"/>
          <w:rFonts/>
          <w:caps w:val="0"/>
        </w:rPr>
        <w:t>and</w:t>
      </w:r>
      <w:r w:rsidRPr="006F4DE1">
        <w:rPr>
          <w:szCs w:val="24"/>
          <w:b w:val="0"/>
          <w:i w:val="0"/>
          <w:sz w:val="24"/>
          <w:spacing w:val="0"/>
          <w:w w:val="100"/>
          <w:rFonts/>
          <w:caps w:val="0"/>
        </w:rPr>
        <w:t> </w:t>
      </w:r>
      <w:r w:rsidRPr="006F4DE1">
        <w:rPr>
          <w:szCs w:val="24"/>
          <w:b w:val="0"/>
          <w:i w:val="0"/>
          <w:sz w:val="24"/>
          <w:spacing w:val="0"/>
          <w:w w:val="100"/>
          <w:rFonts/>
          <w:caps w:val="0"/>
        </w:rPr>
        <w:t>folds</w:t>
      </w:r>
      <w:r w:rsidRPr="006F4DE1">
        <w:rPr>
          <w:szCs w:val="24"/>
          <w:b w:val="0"/>
          <w:i w:val="0"/>
          <w:sz w:val="24"/>
          <w:spacing w:val="0"/>
          <w:w w:val="100"/>
          <w:rFonts/>
          <w:caps w:val="0"/>
        </w:rPr>
        <w:t> </w:t>
      </w:r>
      <w:r w:rsidRPr="006F4DE1">
        <w:rPr>
          <w:szCs w:val="24"/>
          <w:b w:val="0"/>
          <w:i w:val="0"/>
          <w:sz w:val="24"/>
          <w:spacing w:val="0"/>
          <w:w w:val="100"/>
          <w:rFonts/>
          <w:caps w:val="0"/>
        </w:rPr>
        <w:t>observed</w:t>
      </w:r>
      <w:r w:rsidRPr="006F4DE1">
        <w:rPr>
          <w:szCs w:val="24"/>
          <w:b w:val="0"/>
          <w:i w:val="0"/>
          <w:sz w:val="24"/>
          <w:spacing w:val="0"/>
          <w:w w:val="100"/>
          <w:rFonts/>
          <w:caps w:val="0"/>
        </w:rPr>
        <w:t> </w:t>
      </w:r>
      <w:r w:rsidRPr="006F4DE1">
        <w:rPr>
          <w:szCs w:val="24"/>
          <w:b w:val="0"/>
          <w:i w:val="0"/>
          <w:sz w:val="24"/>
          <w:spacing w:val="0"/>
          <w:w w:val="100"/>
          <w:rFonts/>
          <w:caps w:val="0"/>
        </w:rPr>
        <w:t>on</w:t>
      </w:r>
      <w:r w:rsidRPr="006F4DE1">
        <w:rPr>
          <w:szCs w:val="24"/>
          <w:b w:val="0"/>
          <w:i w:val="0"/>
          <w:sz w:val="24"/>
          <w:spacing w:val="0"/>
          <w:w w:val="100"/>
          <w:rFonts/>
          <w:caps w:val="0"/>
        </w:rPr>
        <w:t> </w:t>
      </w:r>
      <w:r w:rsidRPr="006F4DE1">
        <w:rPr>
          <w:szCs w:val="24"/>
          <w:b w:val="0"/>
          <w:i w:val="0"/>
          <w:sz w:val="24"/>
          <w:spacing w:val="0"/>
          <w:w w:val="100"/>
          <w:rFonts/>
          <w:caps w:val="0"/>
        </w:rPr>
        <w:t>the</w:t>
      </w:r>
      <w:r w:rsidRPr="006F4DE1">
        <w:rPr>
          <w:szCs w:val="24"/>
          <w:b w:val="0"/>
          <w:i w:val="0"/>
          <w:sz w:val="24"/>
          <w:spacing w:val="0"/>
          <w:w w:val="100"/>
          <w:rFonts/>
          <w:caps w:val="0"/>
        </w:rPr>
        <w:t> </w:t>
      </w:r>
      <w:r w:rsidRPr="006F4DE1">
        <w:rPr>
          <w:szCs w:val="24"/>
          <w:b w:val="0"/>
          <w:i w:val="0"/>
          <w:sz w:val="24"/>
          <w:spacing w:val="0"/>
          <w:w w:val="100"/>
          <w:rFonts/>
          <w:caps w:val="0"/>
        </w:rPr>
        <w:t>outcrops</w:t>
      </w:r>
      <w:r w:rsidRPr="006F4DE1">
        <w:rPr>
          <w:szCs w:val="24"/>
          <w:b w:val="0"/>
          <w:i w:val="0"/>
          <w:sz w:val="24"/>
          <w:spacing w:val="0"/>
          <w:w w:val="100"/>
          <w:rFonts/>
          <w:caps w:val="0"/>
        </w:rPr>
        <w:t> </w:t>
      </w:r>
      <w:r w:rsidRPr="006F4DE1">
        <w:rPr>
          <w:szCs w:val="24"/>
          <w:b w:val="0"/>
          <w:i w:val="0"/>
          <w:sz w:val="24"/>
          <w:spacing w:val="0"/>
          <w:w w:val="100"/>
          <w:rFonts/>
          <w:caps w:val="0"/>
        </w:rPr>
        <w:t>are</w:t>
      </w:r>
      <w:r w:rsidRPr="006F4DE1">
        <w:rPr>
          <w:szCs w:val="24"/>
          <w:b w:val="0"/>
          <w:i w:val="0"/>
          <w:sz w:val="24"/>
          <w:spacing w:val="0"/>
          <w:w w:val="100"/>
          <w:rFonts/>
          <w:caps w:val="0"/>
        </w:rPr>
        <w:t> </w:t>
      </w:r>
      <w:r w:rsidRPr="006F4DE1">
        <w:rPr>
          <w:szCs w:val="24"/>
          <w:b w:val="0"/>
          <w:i w:val="0"/>
          <w:sz w:val="24"/>
          <w:spacing w:val="0"/>
          <w:w w:val="100"/>
          <w:rFonts/>
          <w:caps w:val="0"/>
        </w:rPr>
        <w:t>an</w:t>
      </w:r>
      <w:r w:rsidRPr="006F4DE1">
        <w:rPr>
          <w:szCs w:val="24"/>
          <w:b w:val="0"/>
          <w:i w:val="0"/>
          <w:sz w:val="24"/>
          <w:spacing w:val="0"/>
          <w:w w:val="100"/>
          <w:rFonts/>
          <w:caps w:val="0"/>
        </w:rPr>
        <w:t> </w:t>
      </w:r>
      <w:r w:rsidRPr="006F4DE1">
        <w:rPr>
          <w:szCs w:val="24"/>
          <w:b w:val="0"/>
          <w:i w:val="0"/>
          <w:sz w:val="24"/>
          <w:spacing w:val="0"/>
          <w:w w:val="100"/>
          <w:rFonts/>
          <w:caps w:val="0"/>
        </w:rPr>
        <w:t>indication</w:t>
      </w:r>
      <w:r w:rsidRPr="006F4DE1">
        <w:rPr>
          <w:szCs w:val="24"/>
          <w:b w:val="0"/>
          <w:i w:val="0"/>
          <w:sz w:val="24"/>
          <w:spacing w:val="0"/>
          <w:w w:val="100"/>
          <w:rFonts/>
          <w:caps w:val="0"/>
        </w:rPr>
        <w:t> </w:t>
      </w:r>
      <w:r w:rsidRPr="006F4DE1">
        <w:rPr>
          <w:szCs w:val="24"/>
          <w:b w:val="0"/>
          <w:i w:val="0"/>
          <w:sz w:val="24"/>
          <w:spacing w:val="0"/>
          <w:w w:val="100"/>
          <w:rFonts/>
          <w:caps w:val="0"/>
        </w:rPr>
        <w:t>that</w:t>
      </w:r>
      <w:r w:rsidRPr="006F4DE1">
        <w:rPr>
          <w:szCs w:val="24"/>
          <w:b w:val="0"/>
          <w:i w:val="0"/>
          <w:sz w:val="24"/>
          <w:spacing w:val="0"/>
          <w:w w:val="100"/>
          <w:rFonts/>
          <w:caps w:val="0"/>
        </w:rPr>
        <w:t> </w:t>
      </w:r>
      <w:r w:rsidRPr="006F4DE1">
        <w:rPr>
          <w:szCs w:val="24"/>
          <w:b w:val="0"/>
          <w:i w:val="0"/>
          <w:sz w:val="24"/>
          <w:spacing w:val="0"/>
          <w:w w:val="100"/>
          <w:rFonts/>
          <w:caps w:val="0"/>
        </w:rPr>
        <w:t>the</w:t>
      </w:r>
      <w:r w:rsidRPr="006F4DE1">
        <w:rPr>
          <w:szCs w:val="24"/>
          <w:b w:val="0"/>
          <w:i w:val="0"/>
          <w:sz w:val="24"/>
          <w:spacing w:val="0"/>
          <w:w w:val="100"/>
          <w:rFonts/>
          <w:caps w:val="0"/>
        </w:rPr>
        <w:t> </w:t>
      </w:r>
      <w:r w:rsidRPr="006F4DE1">
        <w:rPr>
          <w:szCs w:val="24"/>
          <w:b w:val="0"/>
          <w:i w:val="0"/>
          <w:sz w:val="24"/>
          <w:spacing w:val="0"/>
          <w:w w:val="100"/>
          <w:rFonts/>
          <w:caps w:val="0"/>
        </w:rPr>
        <w:t>different</w:t>
      </w:r>
      <w:r w:rsidRPr="006F4DE1">
        <w:rPr>
          <w:szCs w:val="24"/>
          <w:b w:val="0"/>
          <w:i w:val="0"/>
          <w:sz w:val="24"/>
          <w:spacing w:val="0"/>
          <w:w w:val="100"/>
          <w:rFonts/>
          <w:caps w:val="0"/>
        </w:rPr>
        <w:t> </w:t>
      </w:r>
      <w:r w:rsidRPr="006F4DE1">
        <w:rPr>
          <w:szCs w:val="24"/>
          <w:b w:val="0"/>
          <w:i w:val="0"/>
          <w:sz w:val="24"/>
          <w:spacing w:val="0"/>
          <w:w w:val="100"/>
          <w:rFonts/>
          <w:caps w:val="0"/>
        </w:rPr>
        <w:t>rock</w:t>
      </w:r>
      <w:r w:rsidRPr="006F4DE1">
        <w:rPr>
          <w:szCs w:val="24"/>
          <w:b w:val="0"/>
          <w:i w:val="0"/>
          <w:sz w:val="24"/>
          <w:spacing w:val="0"/>
          <w:w w:val="100"/>
          <w:rFonts/>
          <w:caps w:val="0"/>
        </w:rPr>
        <w:t> </w:t>
      </w:r>
      <w:r w:rsidRPr="006F4DE1">
        <w:rPr>
          <w:szCs w:val="24"/>
          <w:b w:val="0"/>
          <w:i w:val="0"/>
          <w:sz w:val="24"/>
          <w:spacing w:val="0"/>
          <w:w w:val="100"/>
          <w:rFonts/>
          <w:caps w:val="0"/>
        </w:rPr>
        <w:t>types</w:t>
      </w:r>
      <w:r w:rsidRPr="006F4DE1">
        <w:rPr>
          <w:szCs w:val="24"/>
          <w:b w:val="0"/>
          <w:i w:val="0"/>
          <w:sz w:val="24"/>
          <w:spacing w:val="0"/>
          <w:w w:val="100"/>
          <w:rFonts/>
          <w:caps w:val="0"/>
        </w:rPr>
        <w:t> </w:t>
      </w:r>
      <w:r w:rsidRPr="006F4DE1">
        <w:rPr>
          <w:szCs w:val="24"/>
          <w:b w:val="0"/>
          <w:i w:val="0"/>
          <w:sz w:val="24"/>
          <w:spacing w:val="0"/>
          <w:w w:val="100"/>
          <w:rFonts/>
          <w:caps w:val="0"/>
        </w:rPr>
        <w:t>in</w:t>
      </w:r>
      <w:r w:rsidRPr="006F4DE1">
        <w:rPr>
          <w:szCs w:val="24"/>
          <w:b w:val="0"/>
          <w:i w:val="0"/>
          <w:sz w:val="24"/>
          <w:spacing w:val="0"/>
          <w:w w:val="100"/>
          <w:rFonts/>
          <w:caps w:val="0"/>
        </w:rPr>
        <w:t> </w:t>
      </w:r>
      <w:r w:rsidRPr="006F4DE1">
        <w:rPr>
          <w:szCs w:val="24"/>
          <w:b w:val="0"/>
          <w:i w:val="0"/>
          <w:sz w:val="24"/>
          <w:spacing w:val="0"/>
          <w:w w:val="100"/>
          <w:rFonts/>
          <w:caps w:val="0"/>
        </w:rPr>
        <w:t>the</w:t>
      </w:r>
      <w:r w:rsidRPr="006F4DE1">
        <w:rPr>
          <w:szCs w:val="24"/>
          <w:b w:val="0"/>
          <w:i w:val="0"/>
          <w:sz w:val="24"/>
          <w:spacing w:val="0"/>
          <w:w w:val="100"/>
          <w:rFonts/>
          <w:caps w:val="0"/>
        </w:rPr>
        <w:t> </w:t>
      </w:r>
      <w:r w:rsidRPr="006F4DE1">
        <w:rPr>
          <w:szCs w:val="24"/>
          <w:b w:val="0"/>
          <w:i w:val="0"/>
          <w:sz w:val="24"/>
          <w:spacing w:val="0"/>
          <w:w w:val="100"/>
          <w:rFonts/>
          <w:caps w:val="0"/>
        </w:rPr>
        <w:t>area</w:t>
      </w:r>
      <w:r w:rsidRPr="006F4DE1">
        <w:rPr>
          <w:szCs w:val="24"/>
          <w:b w:val="0"/>
          <w:i w:val="0"/>
          <w:sz w:val="24"/>
          <w:spacing w:val="0"/>
          <w:w w:val="100"/>
          <w:rFonts/>
          <w:caps w:val="0"/>
        </w:rPr>
        <w:t> </w:t>
      </w:r>
      <w:r w:rsidRPr="006F4DE1">
        <w:rPr>
          <w:szCs w:val="24"/>
          <w:b w:val="0"/>
          <w:i w:val="0"/>
          <w:sz w:val="24"/>
          <w:spacing w:val="0"/>
          <w:w w:val="100"/>
          <w:rFonts/>
          <w:caps w:val="0"/>
        </w:rPr>
        <w:t>have</w:t>
      </w:r>
      <w:r w:rsidRPr="006F4DE1">
        <w:rPr>
          <w:szCs w:val="24"/>
          <w:b w:val="0"/>
          <w:i w:val="0"/>
          <w:sz w:val="24"/>
          <w:spacing w:val="0"/>
          <w:w w:val="100"/>
          <w:rFonts/>
          <w:caps w:val="0"/>
        </w:rPr>
        <w:t> </w:t>
      </w:r>
      <w:r w:rsidRPr="006F4DE1">
        <w:rPr>
          <w:szCs w:val="24"/>
          <w:b w:val="0"/>
          <w:i w:val="0"/>
          <w:sz w:val="24"/>
          <w:spacing w:val="0"/>
          <w:w w:val="100"/>
          <w:rFonts/>
          <w:caps w:val="0"/>
        </w:rPr>
        <w:t>undergone</w:t>
      </w:r>
      <w:r w:rsidRPr="006F4DE1">
        <w:rPr>
          <w:szCs w:val="24"/>
          <w:b w:val="0"/>
          <w:i w:val="0"/>
          <w:sz w:val="24"/>
          <w:spacing w:val="0"/>
          <w:w w:val="100"/>
          <w:rFonts/>
          <w:caps w:val="0"/>
        </w:rPr>
        <w:t> </w:t>
      </w:r>
      <w:r w:rsidRPr="006F4DE1">
        <w:rPr>
          <w:szCs w:val="24"/>
          <w:b w:val="0"/>
          <w:i w:val="0"/>
          <w:sz w:val="24"/>
          <w:spacing w:val="0"/>
          <w:w w:val="100"/>
          <w:rFonts/>
          <w:caps w:val="0"/>
        </w:rPr>
        <w:t>different</w:t>
      </w:r>
      <w:r w:rsidRPr="006F4DE1">
        <w:rPr>
          <w:szCs w:val="24"/>
          <w:b w:val="0"/>
          <w:i w:val="0"/>
          <w:sz w:val="24"/>
          <w:spacing w:val="0"/>
          <w:w w:val="100"/>
          <w:rFonts/>
          <w:caps w:val="0"/>
        </w:rPr>
        <w:t> </w:t>
      </w:r>
      <w:r w:rsidRPr="006F4DE1">
        <w:rPr>
          <w:szCs w:val="24"/>
          <w:b w:val="0"/>
          <w:i w:val="0"/>
          <w:sz w:val="24"/>
          <w:spacing w:val="0"/>
          <w:w w:val="100"/>
          <w:rFonts/>
          <w:caps w:val="0"/>
        </w:rPr>
        <w:t>stages</w:t>
      </w:r>
      <w:r w:rsidRPr="006F4DE1">
        <w:rPr>
          <w:szCs w:val="24"/>
          <w:b w:val="0"/>
          <w:i w:val="0"/>
          <w:sz w:val="24"/>
          <w:spacing w:val="0"/>
          <w:w w:val="100"/>
          <w:rFonts/>
          <w:caps w:val="0"/>
        </w:rPr>
        <w:t> </w:t>
      </w:r>
      <w:r w:rsidRPr="006F4DE1">
        <w:rPr>
          <w:szCs w:val="24"/>
          <w:b w:val="0"/>
          <w:i w:val="0"/>
          <w:sz w:val="24"/>
          <w:spacing w:val="0"/>
          <w:w w:val="100"/>
          <w:rFonts/>
          <w:caps w:val="0"/>
        </w:rPr>
        <w:t>of</w:t>
      </w:r>
      <w:r w:rsidRPr="006F4DE1">
        <w:rPr>
          <w:szCs w:val="24"/>
          <w:b w:val="0"/>
          <w:i w:val="0"/>
          <w:sz w:val="24"/>
          <w:spacing w:val="0"/>
          <w:w w:val="100"/>
          <w:rFonts/>
          <w:caps w:val="0"/>
        </w:rPr>
        <w:t> </w:t>
      </w:r>
      <w:r w:rsidRPr="006F4DE1">
        <w:rPr>
          <w:szCs w:val="24"/>
          <w:b w:val="0"/>
          <w:i w:val="0"/>
          <w:sz w:val="24"/>
          <w:spacing w:val="0"/>
          <w:w w:val="100"/>
          <w:rFonts/>
          <w:caps w:val="0"/>
        </w:rPr>
        <w:t>stresses</w:t>
      </w:r>
      <w:r w:rsidRPr="006F4DE1">
        <w:rPr>
          <w:szCs w:val="24"/>
          <w:b w:val="0"/>
          <w:i w:val="0"/>
          <w:sz w:val="24"/>
          <w:spacing w:val="0"/>
          <w:w w:val="100"/>
          <w:rFonts/>
          <w:caps w:val="0"/>
        </w:rPr>
        <w:t> </w:t>
      </w:r>
      <w:r w:rsidRPr="006F4DE1">
        <w:rPr>
          <w:szCs w:val="24"/>
          <w:b w:val="0"/>
          <w:i w:val="0"/>
          <w:sz w:val="24"/>
          <w:spacing w:val="0"/>
          <w:w w:val="100"/>
          <w:rFonts/>
          <w:caps w:val="0"/>
        </w:rPr>
        <w:t>caused</w:t>
      </w:r>
      <w:r w:rsidRPr="006F4DE1">
        <w:rPr>
          <w:szCs w:val="24"/>
          <w:b w:val="0"/>
          <w:i w:val="0"/>
          <w:sz w:val="24"/>
          <w:spacing w:val="0"/>
          <w:w w:val="100"/>
          <w:rFonts/>
          <w:caps w:val="0"/>
        </w:rPr>
        <w:t> </w:t>
      </w:r>
      <w:r w:rsidRPr="006F4DE1">
        <w:rPr>
          <w:szCs w:val="24"/>
          <w:b w:val="0"/>
          <w:i w:val="0"/>
          <w:sz w:val="24"/>
          <w:spacing w:val="0"/>
          <w:w w:val="100"/>
          <w:rFonts/>
          <w:caps w:val="0"/>
        </w:rPr>
        <w:t>most</w:t>
      </w:r>
      <w:r w:rsidRPr="006F4DE1">
        <w:rPr>
          <w:szCs w:val="24"/>
          <w:b w:val="0"/>
          <w:i w:val="0"/>
          <w:sz w:val="24"/>
          <w:spacing w:val="0"/>
          <w:w w:val="100"/>
          <w:rFonts/>
          <w:caps w:val="0"/>
        </w:rPr>
        <w:t> </w:t>
      </w:r>
      <w:r w:rsidRPr="006F4DE1">
        <w:rPr>
          <w:szCs w:val="24"/>
          <w:b w:val="0"/>
          <w:i w:val="0"/>
          <w:sz w:val="24"/>
          <w:spacing w:val="0"/>
          <w:w w:val="100"/>
          <w:rFonts/>
          <w:caps w:val="0"/>
        </w:rPr>
        <w:t>likely</w:t>
      </w:r>
      <w:r w:rsidRPr="006F4DE1">
        <w:rPr>
          <w:szCs w:val="24"/>
          <w:b w:val="0"/>
          <w:i w:val="0"/>
          <w:sz w:val="24"/>
          <w:spacing w:val="0"/>
          <w:w w:val="100"/>
          <w:rFonts/>
          <w:caps w:val="0"/>
        </w:rPr>
        <w:t> </w:t>
      </w:r>
      <w:r w:rsidRPr="006F4DE1">
        <w:rPr>
          <w:szCs w:val="24"/>
          <w:b w:val="0"/>
          <w:i w:val="0"/>
          <w:sz w:val="24"/>
          <w:spacing w:val="0"/>
          <w:w w:val="100"/>
          <w:rFonts/>
          <w:caps w:val="0"/>
        </w:rPr>
        <w:t>by</w:t>
      </w:r>
      <w:r w:rsidRPr="006F4DE1">
        <w:rPr>
          <w:szCs w:val="24"/>
          <w:b w:val="0"/>
          <w:i w:val="0"/>
          <w:sz w:val="24"/>
          <w:spacing w:val="0"/>
          <w:w w:val="100"/>
          <w:rFonts/>
          <w:caps w:val="0"/>
        </w:rPr>
        <w:t> </w:t>
      </w:r>
      <w:r w:rsidRPr="006F4DE1">
        <w:rPr>
          <w:szCs w:val="24"/>
          <w:b w:val="0"/>
          <w:i w:val="0"/>
          <w:sz w:val="24"/>
          <w:spacing w:val="0"/>
          <w:w w:val="100"/>
          <w:rFonts/>
          <w:caps w:val="0"/>
        </w:rPr>
        <w:t>the</w:t>
      </w:r>
      <w:r w:rsidRPr="006F4DE1">
        <w:rPr>
          <w:szCs w:val="24"/>
          <w:b w:val="0"/>
          <w:i w:val="0"/>
          <w:sz w:val="24"/>
          <w:spacing w:val="0"/>
          <w:w w:val="100"/>
          <w:rFonts/>
          <w:caps w:val="0"/>
        </w:rPr>
        <w:t> </w:t>
      </w:r>
      <w:r w:rsidRPr="006F4DE1">
        <w:rPr>
          <w:szCs w:val="24"/>
          <w:b w:val="0"/>
          <w:i w:val="0"/>
          <w:sz w:val="24"/>
          <w:spacing w:val="0"/>
          <w:w w:val="100"/>
          <w:rFonts/>
          <w:caps w:val="0"/>
        </w:rPr>
        <w:t>pan</w:t>
      </w:r>
      <w:r w:rsidRPr="006F4DE1">
        <w:rPr>
          <w:szCs w:val="24"/>
          <w:b w:val="0"/>
          <w:i w:val="0"/>
          <w:sz w:val="24"/>
          <w:spacing w:val="0"/>
          <w:w w:val="100"/>
          <w:rFonts/>
          <w:caps w:val="0"/>
        </w:rPr>
        <w:t> </w:t>
      </w:r>
      <w:r w:rsidRPr="006F4DE1">
        <w:rPr>
          <w:szCs w:val="24"/>
          <w:b w:val="0"/>
          <w:i w:val="0"/>
          <w:sz w:val="24"/>
          <w:spacing w:val="0"/>
          <w:w w:val="100"/>
          <w:rFonts/>
          <w:caps w:val="0"/>
        </w:rPr>
        <w:t>African</w:t>
      </w:r>
      <w:r w:rsidRPr="006F4DE1">
        <w:rPr>
          <w:szCs w:val="24"/>
          <w:b w:val="0"/>
          <w:i w:val="0"/>
          <w:sz w:val="24"/>
          <w:spacing w:val="0"/>
          <w:w w:val="100"/>
          <w:rFonts/>
          <w:caps w:val="0"/>
        </w:rPr>
        <w:t> </w:t>
      </w:r>
      <w:r w:rsidRPr="006F4DE1">
        <w:rPr>
          <w:szCs w:val="24"/>
          <w:b w:val="0"/>
          <w:i w:val="0"/>
          <w:sz w:val="24"/>
          <w:spacing w:val="0"/>
          <w:w w:val="100"/>
          <w:rFonts/>
          <w:caps w:val="0"/>
        </w:rPr>
        <w:t>orogenic</w:t>
      </w:r>
      <w:r w:rsidRPr="006F4DE1">
        <w:rPr>
          <w:szCs w:val="24"/>
          <w:b w:val="0"/>
          <w:i w:val="0"/>
          <w:sz w:val="24"/>
          <w:spacing w:val="0"/>
          <w:w w:val="100"/>
          <w:rFonts/>
          <w:caps w:val="0"/>
        </w:rPr>
        <w:t> </w:t>
      </w:r>
      <w:r w:rsidRPr="006F4DE1">
        <w:rPr>
          <w:szCs w:val="24"/>
          <w:b w:val="0"/>
          <w:i w:val="0"/>
          <w:sz w:val="24"/>
          <w:spacing w:val="0"/>
          <w:w w:val="100"/>
          <w:rFonts/>
          <w:caps w:val="0"/>
        </w:rPr>
        <w:t>events</w:t>
      </w:r>
      <w:r w:rsidRPr="006F4DE1">
        <w:rPr>
          <w:szCs w:val="24"/>
          <w:b w:val="0"/>
          <w:i w:val="0"/>
          <w:sz w:val="24"/>
          <w:spacing w:val="0"/>
          <w:w w:val="100"/>
          <w:rFonts/>
          <w:caps w:val="0"/>
        </w:rPr>
        <w:t> </w:t>
      </w:r>
      <w:r w:rsidRPr="006F4DE1">
        <w:rPr>
          <w:szCs w:val="24"/>
          <w:b w:val="0"/>
          <w:i w:val="0"/>
          <w:sz w:val="24"/>
          <w:spacing w:val="0"/>
          <w:w w:val="100"/>
          <w:rFonts/>
          <w:caps w:val="0"/>
        </w:rPr>
        <w:t>that</w:t>
      </w:r>
      <w:r w:rsidRPr="006F4DE1">
        <w:rPr>
          <w:szCs w:val="24"/>
          <w:b w:val="0"/>
          <w:i w:val="0"/>
          <w:sz w:val="24"/>
          <w:spacing w:val="0"/>
          <w:w w:val="100"/>
          <w:rFonts/>
          <w:caps w:val="0"/>
        </w:rPr>
        <w:t> </w:t>
      </w:r>
      <w:r w:rsidRPr="006F4DE1">
        <w:rPr>
          <w:szCs w:val="24"/>
          <w:b w:val="0"/>
          <w:i w:val="0"/>
          <w:sz w:val="24"/>
          <w:spacing w:val="0"/>
          <w:w w:val="100"/>
          <w:rFonts/>
          <w:caps w:val="0"/>
        </w:rPr>
        <w:t>has</w:t>
      </w:r>
      <w:r w:rsidRPr="006F4DE1">
        <w:rPr>
          <w:szCs w:val="24"/>
          <w:b w:val="0"/>
          <w:i w:val="0"/>
          <w:sz w:val="24"/>
          <w:spacing w:val="0"/>
          <w:w w:val="100"/>
          <w:rFonts/>
          <w:caps w:val="0"/>
        </w:rPr>
        <w:t> </w:t>
      </w:r>
      <w:r w:rsidRPr="006F4DE1">
        <w:rPr>
          <w:szCs w:val="24"/>
          <w:b w:val="0"/>
          <w:i w:val="0"/>
          <w:sz w:val="24"/>
          <w:spacing w:val="0"/>
          <w:w w:val="100"/>
          <w:rFonts/>
          <w:caps w:val="0"/>
        </w:rPr>
        <w:t>affected</w:t>
      </w:r>
      <w:r w:rsidRPr="006F4DE1">
        <w:rPr>
          <w:szCs w:val="24"/>
          <w:b w:val="0"/>
          <w:i w:val="0"/>
          <w:sz w:val="24"/>
          <w:spacing w:val="0"/>
          <w:w w:val="100"/>
          <w:rFonts/>
          <w:caps w:val="0"/>
        </w:rPr>
        <w:t> </w:t>
      </w:r>
      <w:r w:rsidRPr="006F4DE1">
        <w:rPr>
          <w:szCs w:val="24"/>
          <w:b w:val="0"/>
          <w:i w:val="0"/>
          <w:sz w:val="24"/>
          <w:spacing w:val="0"/>
          <w:w w:val="100"/>
          <w:rFonts/>
          <w:caps w:val="0"/>
        </w:rPr>
        <w:t>the</w:t>
      </w:r>
      <w:r w:rsidRPr="006F4DE1">
        <w:rPr>
          <w:szCs w:val="24"/>
          <w:b w:val="0"/>
          <w:i w:val="0"/>
          <w:sz w:val="24"/>
          <w:spacing w:val="0"/>
          <w:w w:val="100"/>
          <w:rFonts/>
          <w:caps w:val="0"/>
        </w:rPr>
        <w:t> </w:t>
      </w:r>
      <w:r w:rsidRPr="006F4DE1">
        <w:rPr>
          <w:szCs w:val="24"/>
          <w:b w:val="0"/>
          <w:i w:val="0"/>
          <w:sz w:val="24"/>
          <w:spacing w:val="0"/>
          <w:w w:val="100"/>
          <w:rFonts/>
          <w:caps w:val="0"/>
        </w:rPr>
        <w:t>basement</w:t>
      </w:r>
      <w:r w:rsidRPr="006F4DE1">
        <w:rPr>
          <w:szCs w:val="24"/>
          <w:b w:val="0"/>
          <w:i w:val="0"/>
          <w:sz w:val="24"/>
          <w:spacing w:val="0"/>
          <w:w w:val="100"/>
          <w:rFonts/>
          <w:caps w:val="0"/>
        </w:rPr>
        <w:t> </w:t>
      </w:r>
      <w:r w:rsidRPr="006F4DE1">
        <w:rPr>
          <w:szCs w:val="24"/>
          <w:b w:val="0"/>
          <w:i w:val="0"/>
          <w:sz w:val="24"/>
          <w:spacing w:val="0"/>
          <w:w w:val="100"/>
          <w:rFonts/>
          <w:caps w:val="0"/>
        </w:rPr>
        <w:t>rocks</w:t>
      </w:r>
      <w:r w:rsidRPr="006F4DE1">
        <w:rPr>
          <w:szCs w:val="24"/>
          <w:b w:val="0"/>
          <w:i w:val="0"/>
          <w:sz w:val="24"/>
          <w:spacing w:val="0"/>
          <w:w w:val="100"/>
          <w:rFonts/>
          <w:caps w:val="0"/>
        </w:rPr>
        <w:t> </w:t>
      </w:r>
      <w:r w:rsidRPr="006F4DE1">
        <w:rPr>
          <w:szCs w:val="24"/>
          <w:b w:val="0"/>
          <w:i w:val="0"/>
          <w:sz w:val="24"/>
          <w:spacing w:val="0"/>
          <w:w w:val="100"/>
          <w:rFonts/>
          <w:caps w:val="0"/>
        </w:rPr>
        <w:t>in</w:t>
      </w:r>
      <w:r w:rsidRPr="006F4DE1">
        <w:rPr>
          <w:szCs w:val="24"/>
          <w:b w:val="0"/>
          <w:i w:val="0"/>
          <w:sz w:val="24"/>
          <w:spacing w:val="0"/>
          <w:w w:val="100"/>
          <w:rFonts/>
          <w:caps w:val="0"/>
        </w:rPr>
        <w:t> </w:t>
      </w:r>
      <w:r w:rsidRPr="006F4DE1">
        <w:rPr>
          <w:szCs w:val="24"/>
          <w:b w:val="0"/>
          <w:i w:val="0"/>
          <w:sz w:val="24"/>
          <w:spacing w:val="0"/>
          <w:w w:val="100"/>
          <w:rFonts/>
          <w:caps w:val="0"/>
        </w:rPr>
        <w:t>Nigeria.</w:t>
      </w:r>
      <w:r w:rsidRPr="006F4DE1">
        <w:rPr>
          <w:szCs w:val="24"/>
          <w:b w:val="0"/>
          <w:i w:val="0"/>
          <w:sz w:val="24"/>
          <w:spacing w:val="0"/>
          <w:w w:val="100"/>
          <w:rFonts/>
          <w:caps w:val="0"/>
        </w:rPr>
        <w:t> </w:t>
      </w:r>
      <w:r w:rsidRPr="006F4DE1">
        <w:rPr>
          <w:szCs w:val="24"/>
          <w:b w:val="0"/>
          <w:i w:val="0"/>
          <w:sz w:val="24"/>
          <w:spacing w:val="0"/>
          <w:w w:val="100"/>
          <w:rFonts/>
          <w:caps w:val="0"/>
        </w:rPr>
        <w:t>Most</w:t>
      </w:r>
      <w:r w:rsidRPr="006F4DE1">
        <w:rPr>
          <w:szCs w:val="24"/>
          <w:b w:val="0"/>
          <w:i w:val="0"/>
          <w:sz w:val="24"/>
          <w:spacing w:val="0"/>
          <w:w w:val="100"/>
          <w:rFonts/>
          <w:caps w:val="0"/>
        </w:rPr>
        <w:t> </w:t>
      </w:r>
      <w:r w:rsidRPr="006F4DE1">
        <w:rPr>
          <w:szCs w:val="24"/>
          <w:b w:val="0"/>
          <w:i w:val="0"/>
          <w:sz w:val="24"/>
          <w:spacing w:val="0"/>
          <w:w w:val="100"/>
          <w:rFonts/>
          <w:caps w:val="0"/>
        </w:rPr>
        <w:t>of</w:t>
      </w:r>
      <w:r w:rsidRPr="006F4DE1">
        <w:rPr>
          <w:szCs w:val="24"/>
          <w:b w:val="0"/>
          <w:i w:val="0"/>
          <w:sz w:val="24"/>
          <w:spacing w:val="0"/>
          <w:w w:val="100"/>
          <w:rFonts/>
          <w:caps w:val="0"/>
        </w:rPr>
        <w:t> </w:t>
      </w:r>
      <w:r w:rsidRPr="006F4DE1">
        <w:rPr>
          <w:szCs w:val="24"/>
          <w:b w:val="0"/>
          <w:i w:val="0"/>
          <w:sz w:val="24"/>
          <w:spacing w:val="0"/>
          <w:w w:val="100"/>
          <w:rFonts/>
          <w:caps w:val="0"/>
        </w:rPr>
        <w:t>the</w:t>
      </w:r>
      <w:r w:rsidRPr="006F4DE1">
        <w:rPr>
          <w:szCs w:val="24"/>
          <w:b w:val="0"/>
          <w:i w:val="0"/>
          <w:sz w:val="24"/>
          <w:spacing w:val="0"/>
          <w:w w:val="100"/>
          <w:rFonts/>
          <w:caps w:val="0"/>
        </w:rPr>
        <w:t> </w:t>
      </w:r>
      <w:r w:rsidRPr="006F4DE1">
        <w:rPr>
          <w:szCs w:val="24"/>
          <w:b w:val="0"/>
          <w:i w:val="0"/>
          <w:sz w:val="24"/>
          <w:spacing w:val="0"/>
          <w:w w:val="100"/>
          <w:rFonts/>
          <w:caps w:val="0"/>
        </w:rPr>
        <w:t>veins</w:t>
      </w:r>
      <w:r w:rsidRPr="006F4DE1">
        <w:rPr>
          <w:szCs w:val="24"/>
          <w:b w:val="0"/>
          <w:i w:val="0"/>
          <w:sz w:val="24"/>
          <w:spacing w:val="0"/>
          <w:w w:val="100"/>
          <w:rFonts/>
          <w:caps w:val="0"/>
        </w:rPr>
        <w:t> </w:t>
      </w:r>
      <w:r w:rsidRPr="006F4DE1">
        <w:rPr>
          <w:szCs w:val="24"/>
          <w:b w:val="0"/>
          <w:i w:val="0"/>
          <w:sz w:val="24"/>
          <w:spacing w:val="0"/>
          <w:w w:val="100"/>
          <w:rFonts/>
          <w:caps w:val="0"/>
        </w:rPr>
        <w:t>averagely</w:t>
      </w:r>
      <w:r w:rsidRPr="006F4DE1">
        <w:rPr>
          <w:szCs w:val="24"/>
          <w:b w:val="0"/>
          <w:i w:val="0"/>
          <w:sz w:val="24"/>
          <w:spacing w:val="0"/>
          <w:w w:val="100"/>
          <w:rFonts/>
          <w:caps w:val="0"/>
        </w:rPr>
        <w:t> </w:t>
      </w:r>
      <w:r w:rsidRPr="006F4DE1">
        <w:rPr>
          <w:szCs w:val="24"/>
          <w:b w:val="0"/>
          <w:i w:val="0"/>
          <w:sz w:val="24"/>
          <w:spacing w:val="0"/>
          <w:w w:val="100"/>
          <w:rFonts/>
          <w:caps w:val="0"/>
        </w:rPr>
        <w:t>strike</w:t>
      </w:r>
      <w:r w:rsidRPr="006F4DE1">
        <w:rPr>
          <w:szCs w:val="24"/>
          <w:b w:val="0"/>
          <w:i w:val="0"/>
          <w:sz w:val="24"/>
          <w:spacing w:val="0"/>
          <w:w w:val="100"/>
          <w:rFonts/>
          <w:caps w:val="0"/>
        </w:rPr>
        <w:t> </w:t>
      </w:r>
      <w:r w:rsidRPr="006F4DE1">
        <w:rPr>
          <w:szCs w:val="24"/>
          <w:b w:val="0"/>
          <w:i w:val="0"/>
          <w:sz w:val="24"/>
          <w:spacing w:val="0"/>
          <w:w w:val="100"/>
          <w:rFonts/>
          <w:caps w:val="0"/>
        </w:rPr>
        <w:t>i</w:t>
      </w:r>
      <w:r w:rsidR="00360211">
        <w:rPr>
          <w:szCs w:val="24"/>
          <w:b w:val="0"/>
          <w:i w:val="0"/>
          <w:sz w:val="24"/>
          <w:spacing w:val="0"/>
          <w:w w:val="100"/>
          <w:rFonts/>
          <w:caps w:val="0"/>
        </w:rPr>
        <w:t>n</w:t>
      </w:r>
      <w:r w:rsidR="00360211">
        <w:rPr>
          <w:szCs w:val="24"/>
          <w:b w:val="0"/>
          <w:i w:val="0"/>
          <w:sz w:val="24"/>
          <w:spacing w:val="0"/>
          <w:w w:val="100"/>
          <w:rFonts/>
          <w:caps w:val="0"/>
        </w:rPr>
        <w:t> </w:t>
      </w:r>
      <w:r w:rsidR="00360211">
        <w:rPr>
          <w:szCs w:val="24"/>
          <w:b w:val="0"/>
          <w:i w:val="0"/>
          <w:sz w:val="24"/>
          <w:spacing w:val="0"/>
          <w:w w:val="100"/>
          <w:rFonts/>
          <w:caps w:val="0"/>
        </w:rPr>
        <w:t>a</w:t>
      </w:r>
      <w:r w:rsidR="00360211">
        <w:rPr>
          <w:szCs w:val="24"/>
          <w:b w:val="0"/>
          <w:i w:val="0"/>
          <w:sz w:val="24"/>
          <w:spacing w:val="0"/>
          <w:w w:val="100"/>
          <w:rFonts/>
          <w:caps w:val="0"/>
        </w:rPr>
        <w:t> </w:t>
      </w:r>
      <w:r w:rsidR="00360211">
        <w:rPr>
          <w:szCs w:val="24"/>
          <w:b w:val="0"/>
          <w:i w:val="0"/>
          <w:sz w:val="24"/>
          <w:spacing w:val="0"/>
          <w:w w:val="100"/>
          <w:rFonts/>
          <w:caps w:val="0"/>
        </w:rPr>
        <w:t>North-east</w:t>
      </w:r>
      <w:r w:rsidR="00360211">
        <w:rPr>
          <w:szCs w:val="24"/>
          <w:b w:val="0"/>
          <w:i w:val="0"/>
          <w:sz w:val="24"/>
          <w:spacing w:val="0"/>
          <w:w w:val="100"/>
          <w:rFonts/>
          <w:caps w:val="0"/>
        </w:rPr>
        <w:t> </w:t>
      </w:r>
      <w:r w:rsidR="00360211">
        <w:rPr>
          <w:szCs w:val="24"/>
          <w:b w:val="0"/>
          <w:i w:val="0"/>
          <w:sz w:val="24"/>
          <w:spacing w:val="0"/>
          <w:w w:val="100"/>
          <w:rFonts/>
          <w:caps w:val="0"/>
        </w:rPr>
        <w:t>direction</w:t>
      </w:r>
      <w:r w:rsidRPr="006F4DE1">
        <w:rPr>
          <w:szCs w:val="24"/>
          <w:b w:val="0"/>
          <w:i w:val="0"/>
          <w:sz w:val="24"/>
          <w:spacing w:val="0"/>
          <w:w w:val="100"/>
          <w:rFonts/>
          <w:caps w:val="0"/>
        </w:rPr>
        <w:t>.</w:t>
      </w:r>
      <w:r w:rsidRPr="006F4DE1">
        <w:rPr>
          <w:szCs w:val="24"/>
          <w:b w:val="0"/>
          <w:i w:val="0"/>
          <w:sz w:val="24"/>
          <w:spacing w:val="0"/>
          <w:w w:val="100"/>
          <w:rFonts/>
          <w:caps w:val="0"/>
        </w:rPr>
        <w:t> </w:t>
      </w:r>
      <w:r w:rsidRPr="006F4DE1">
        <w:rPr>
          <w:szCs w:val="24"/>
          <w:b w:val="0"/>
          <w:i w:val="0"/>
          <w:sz w:val="24"/>
          <w:spacing w:val="0"/>
          <w:w w:val="100"/>
          <w:rFonts/>
          <w:caps w:val="0"/>
        </w:rPr>
        <w:t>The</w:t>
      </w:r>
      <w:r w:rsidRPr="006F4DE1">
        <w:rPr>
          <w:szCs w:val="24"/>
          <w:b w:val="0"/>
          <w:i w:val="0"/>
          <w:sz w:val="24"/>
          <w:spacing w:val="0"/>
          <w:w w:val="100"/>
          <w:rFonts/>
          <w:caps w:val="0"/>
        </w:rPr>
        <w:t> </w:t>
      </w:r>
      <w:r w:rsidRPr="006F4DE1">
        <w:rPr>
          <w:szCs w:val="24"/>
          <w:b w:val="0"/>
          <w:i w:val="0"/>
          <w:sz w:val="24"/>
          <w:spacing w:val="0"/>
          <w:w w:val="100"/>
          <w:rFonts/>
          <w:caps w:val="0"/>
        </w:rPr>
        <w:t>fractures</w:t>
      </w:r>
      <w:r w:rsidRPr="006F4DE1">
        <w:rPr>
          <w:szCs w:val="24"/>
          <w:b w:val="0"/>
          <w:i w:val="0"/>
          <w:sz w:val="24"/>
          <w:spacing w:val="0"/>
          <w:w w:val="100"/>
          <w:rFonts/>
          <w:caps w:val="0"/>
        </w:rPr>
        <w:t> </w:t>
      </w:r>
      <w:r w:rsidRPr="006F4DE1">
        <w:rPr>
          <w:szCs w:val="24"/>
          <w:b w:val="0"/>
          <w:i w:val="0"/>
          <w:sz w:val="24"/>
          <w:spacing w:val="0"/>
          <w:w w:val="100"/>
          <w:rFonts/>
          <w:caps w:val="0"/>
        </w:rPr>
        <w:t>and</w:t>
      </w:r>
      <w:r w:rsidRPr="006F4DE1">
        <w:rPr>
          <w:szCs w:val="24"/>
          <w:b w:val="0"/>
          <w:i w:val="0"/>
          <w:sz w:val="24"/>
          <w:spacing w:val="0"/>
          <w:w w:val="100"/>
          <w:rFonts/>
          <w:caps w:val="0"/>
        </w:rPr>
        <w:t> </w:t>
      </w:r>
      <w:r w:rsidRPr="006F4DE1">
        <w:rPr>
          <w:szCs w:val="24"/>
          <w:b w:val="0"/>
          <w:i w:val="0"/>
          <w:sz w:val="24"/>
          <w:spacing w:val="0"/>
          <w:w w:val="100"/>
          <w:rFonts/>
          <w:caps w:val="0"/>
        </w:rPr>
        <w:t>faults</w:t>
      </w:r>
      <w:r w:rsidRPr="006F4DE1">
        <w:rPr>
          <w:szCs w:val="24"/>
          <w:b w:val="0"/>
          <w:i w:val="0"/>
          <w:sz w:val="24"/>
          <w:spacing w:val="0"/>
          <w:w w:val="100"/>
          <w:rFonts/>
          <w:caps w:val="0"/>
        </w:rPr>
        <w:t> </w:t>
      </w:r>
      <w:r w:rsidRPr="006F4DE1">
        <w:rPr>
          <w:szCs w:val="24"/>
          <w:b w:val="0"/>
          <w:i w:val="0"/>
          <w:sz w:val="24"/>
          <w:spacing w:val="0"/>
          <w:w w:val="100"/>
          <w:rFonts/>
          <w:caps w:val="0"/>
        </w:rPr>
        <w:t>within</w:t>
      </w:r>
      <w:r w:rsidRPr="006F4DE1">
        <w:rPr>
          <w:szCs w:val="24"/>
          <w:b w:val="0"/>
          <w:i w:val="0"/>
          <w:sz w:val="24"/>
          <w:spacing w:val="0"/>
          <w:w w:val="100"/>
          <w:rFonts/>
          <w:caps w:val="0"/>
        </w:rPr>
        <w:t> </w:t>
      </w:r>
      <w:r w:rsidRPr="006F4DE1">
        <w:rPr>
          <w:szCs w:val="24"/>
          <w:b w:val="0"/>
          <w:i w:val="0"/>
          <w:sz w:val="24"/>
          <w:spacing w:val="0"/>
          <w:w w:val="100"/>
          <w:rFonts/>
          <w:caps w:val="0"/>
        </w:rPr>
        <w:t>the</w:t>
      </w:r>
      <w:r w:rsidRPr="006F4DE1">
        <w:rPr>
          <w:szCs w:val="24"/>
          <w:b w:val="0"/>
          <w:i w:val="0"/>
          <w:sz w:val="24"/>
          <w:spacing w:val="0"/>
          <w:w w:val="100"/>
          <w:rFonts/>
          <w:caps w:val="0"/>
        </w:rPr>
        <w:t> </w:t>
      </w:r>
      <w:r w:rsidRPr="006F4DE1">
        <w:rPr>
          <w:szCs w:val="24"/>
          <w:b w:val="0"/>
          <w:i w:val="0"/>
          <w:sz w:val="24"/>
          <w:spacing w:val="0"/>
          <w:w w:val="100"/>
          <w:rFonts/>
          <w:caps w:val="0"/>
        </w:rPr>
        <w:t>subsurface</w:t>
      </w:r>
      <w:r w:rsidRPr="006F4DE1">
        <w:rPr>
          <w:szCs w:val="24"/>
          <w:b w:val="0"/>
          <w:i w:val="0"/>
          <w:sz w:val="24"/>
          <w:spacing w:val="0"/>
          <w:w w:val="100"/>
          <w:rFonts/>
          <w:caps w:val="0"/>
        </w:rPr>
        <w:t> </w:t>
      </w:r>
      <w:r w:rsidRPr="006F4DE1">
        <w:rPr>
          <w:szCs w:val="24"/>
          <w:b w:val="0"/>
          <w:i w:val="0"/>
          <w:sz w:val="24"/>
          <w:spacing w:val="0"/>
          <w:w w:val="100"/>
          <w:rFonts/>
          <w:caps w:val="0"/>
        </w:rPr>
        <w:t>would</w:t>
      </w:r>
      <w:r w:rsidR="00360211">
        <w:rPr>
          <w:szCs w:val="24"/>
          <w:b w:val="0"/>
          <w:i w:val="0"/>
          <w:sz w:val="24"/>
          <w:spacing w:val="0"/>
          <w:w w:val="100"/>
          <w:rFonts/>
          <w:caps w:val="0"/>
        </w:rPr>
        <w:t> </w:t>
      </w:r>
      <w:r w:rsidR="00360211">
        <w:rPr>
          <w:szCs w:val="24"/>
          <w:b w:val="0"/>
          <w:i w:val="0"/>
          <w:sz w:val="24"/>
          <w:spacing w:val="0"/>
          <w:w w:val="100"/>
          <w:rFonts/>
          <w:caps w:val="0"/>
        </w:rPr>
        <w:t>give</w:t>
      </w:r>
      <w:r w:rsidR="00360211">
        <w:rPr>
          <w:szCs w:val="24"/>
          <w:b w:val="0"/>
          <w:i w:val="0"/>
          <w:sz w:val="24"/>
          <w:spacing w:val="0"/>
          <w:w w:val="100"/>
          <w:rFonts/>
          <w:caps w:val="0"/>
        </w:rPr>
        <w:t> </w:t>
      </w:r>
      <w:r w:rsidR="00360211">
        <w:rPr>
          <w:szCs w:val="24"/>
          <w:b w:val="0"/>
          <w:i w:val="0"/>
          <w:sz w:val="24"/>
          <w:spacing w:val="0"/>
          <w:w w:val="100"/>
          <w:rFonts/>
          <w:caps w:val="0"/>
        </w:rPr>
        <w:t>a</w:t>
      </w:r>
      <w:r w:rsidR="00360211">
        <w:rPr>
          <w:szCs w:val="24"/>
          <w:b w:val="0"/>
          <w:i w:val="0"/>
          <w:sz w:val="24"/>
          <w:spacing w:val="0"/>
          <w:w w:val="100"/>
          <w:rFonts/>
          <w:caps w:val="0"/>
        </w:rPr>
        <w:t> </w:t>
      </w:r>
      <w:r w:rsidR="00360211">
        <w:rPr>
          <w:szCs w:val="24"/>
          <w:b w:val="0"/>
          <w:i w:val="0"/>
          <w:sz w:val="24"/>
          <w:spacing w:val="0"/>
          <w:w w:val="100"/>
          <w:rFonts/>
          <w:caps w:val="0"/>
        </w:rPr>
        <w:t>better</w:t>
      </w:r>
      <w:r w:rsidR="00360211">
        <w:rPr>
          <w:szCs w:val="24"/>
          <w:b w:val="0"/>
          <w:i w:val="0"/>
          <w:sz w:val="24"/>
          <w:spacing w:val="0"/>
          <w:w w:val="100"/>
          <w:rFonts/>
          <w:caps w:val="0"/>
        </w:rPr>
        <w:t> </w:t>
      </w:r>
      <w:r w:rsidR="00360211">
        <w:rPr>
          <w:szCs w:val="24"/>
          <w:b w:val="0"/>
          <w:i w:val="0"/>
          <w:sz w:val="24"/>
          <w:spacing w:val="0"/>
          <w:w w:val="100"/>
          <w:rFonts/>
          <w:caps w:val="0"/>
        </w:rPr>
        <w:t>clue</w:t>
      </w:r>
      <w:r w:rsidR="00360211">
        <w:rPr>
          <w:szCs w:val="24"/>
          <w:b w:val="0"/>
          <w:i w:val="0"/>
          <w:sz w:val="24"/>
          <w:spacing w:val="0"/>
          <w:w w:val="100"/>
          <w:rFonts/>
          <w:caps w:val="0"/>
        </w:rPr>
        <w:t> </w:t>
      </w:r>
      <w:r w:rsidR="00360211">
        <w:rPr>
          <w:szCs w:val="24"/>
          <w:b w:val="0"/>
          <w:i w:val="0"/>
          <w:sz w:val="24"/>
          <w:spacing w:val="0"/>
          <w:w w:val="100"/>
          <w:rFonts/>
          <w:caps w:val="0"/>
        </w:rPr>
        <w:t>for</w:t>
      </w:r>
      <w:r w:rsidR="00360211">
        <w:rPr>
          <w:szCs w:val="24"/>
          <w:b w:val="0"/>
          <w:i w:val="0"/>
          <w:sz w:val="24"/>
          <w:spacing w:val="0"/>
          <w:w w:val="100"/>
          <w:rFonts/>
          <w:caps w:val="0"/>
        </w:rPr>
        <w:t> </w:t>
      </w:r>
      <w:r w:rsidRPr="006F4DE1">
        <w:rPr>
          <w:szCs w:val="24"/>
          <w:b w:val="0"/>
          <w:i w:val="0"/>
          <w:sz w:val="24"/>
          <w:spacing w:val="0"/>
          <w:w w:val="100"/>
          <w:rFonts/>
          <w:caps w:val="0"/>
        </w:rPr>
        <w:t>groundwater</w:t>
      </w:r>
      <w:r w:rsidRPr="006F4DE1">
        <w:rPr>
          <w:szCs w:val="24"/>
          <w:b w:val="0"/>
          <w:i w:val="0"/>
          <w:sz w:val="24"/>
          <w:spacing w:val="0"/>
          <w:w w:val="100"/>
          <w:rFonts/>
          <w:caps w:val="0"/>
        </w:rPr>
        <w:t> </w:t>
      </w:r>
      <w:r w:rsidRPr="006F4DE1">
        <w:rPr>
          <w:szCs w:val="24"/>
          <w:b w:val="0"/>
          <w:i w:val="0"/>
          <w:sz w:val="24"/>
          <w:spacing w:val="0"/>
          <w:w w:val="100"/>
          <w:rFonts/>
          <w:caps w:val="0"/>
        </w:rPr>
        <w:t>aq</w:t>
      </w:r>
      <w:r w:rsidR="00360211">
        <w:rPr>
          <w:szCs w:val="24"/>
          <w:b w:val="0"/>
          <w:i w:val="0"/>
          <w:sz w:val="24"/>
          <w:spacing w:val="0"/>
          <w:w w:val="100"/>
          <w:rFonts/>
          <w:caps w:val="0"/>
        </w:rPr>
        <w:t>uifers</w:t>
      </w:r>
      <w:r w:rsidR="00360211">
        <w:rPr>
          <w:szCs w:val="24"/>
          <w:b w:val="0"/>
          <w:i w:val="0"/>
          <w:sz w:val="24"/>
          <w:spacing w:val="0"/>
          <w:w w:val="100"/>
          <w:rFonts/>
          <w:caps w:val="0"/>
        </w:rPr>
        <w:t> </w:t>
      </w:r>
      <w:r w:rsidR="00360211">
        <w:rPr>
          <w:szCs w:val="24"/>
          <w:b w:val="0"/>
          <w:i w:val="0"/>
          <w:sz w:val="24"/>
          <w:spacing w:val="0"/>
          <w:w w:val="100"/>
          <w:rFonts/>
          <w:caps w:val="0"/>
        </w:rPr>
        <w:t>in</w:t>
      </w:r>
      <w:r w:rsidR="00360211">
        <w:rPr>
          <w:szCs w:val="24"/>
          <w:b w:val="0"/>
          <w:i w:val="0"/>
          <w:sz w:val="24"/>
          <w:spacing w:val="0"/>
          <w:w w:val="100"/>
          <w:rFonts/>
          <w:caps w:val="0"/>
        </w:rPr>
        <w:t> </w:t>
      </w:r>
      <w:r w:rsidR="00360211">
        <w:rPr>
          <w:szCs w:val="24"/>
          <w:b w:val="0"/>
          <w:i w:val="0"/>
          <w:sz w:val="24"/>
          <w:spacing w:val="0"/>
          <w:w w:val="100"/>
          <w:rFonts/>
          <w:caps w:val="0"/>
        </w:rPr>
        <w:t>the</w:t>
      </w:r>
      <w:r w:rsidR="00360211">
        <w:rPr>
          <w:szCs w:val="24"/>
          <w:b w:val="0"/>
          <w:i w:val="0"/>
          <w:sz w:val="24"/>
          <w:spacing w:val="0"/>
          <w:w w:val="100"/>
          <w:rFonts/>
          <w:caps w:val="0"/>
        </w:rPr>
        <w:t> </w:t>
      </w:r>
      <w:r w:rsidR="00360211">
        <w:rPr>
          <w:szCs w:val="24"/>
          <w:b w:val="0"/>
          <w:i w:val="0"/>
          <w:sz w:val="24"/>
          <w:spacing w:val="0"/>
          <w:w w:val="100"/>
          <w:rFonts/>
          <w:caps w:val="0"/>
        </w:rPr>
        <w:t>study</w:t>
      </w:r>
      <w:r w:rsidR="00360211">
        <w:rPr>
          <w:szCs w:val="24"/>
          <w:b w:val="0"/>
          <w:i w:val="0"/>
          <w:sz w:val="24"/>
          <w:spacing w:val="0"/>
          <w:w w:val="100"/>
          <w:rFonts/>
          <w:caps w:val="0"/>
        </w:rPr>
        <w:t> </w:t>
      </w:r>
      <w:r w:rsidR="00360211">
        <w:rPr>
          <w:szCs w:val="24"/>
          <w:b w:val="0"/>
          <w:i w:val="0"/>
          <w:sz w:val="24"/>
          <w:spacing w:val="0"/>
          <w:w w:val="100"/>
          <w:rFonts/>
          <w:caps w:val="0"/>
        </w:rPr>
        <w:t>area.</w:t>
      </w:r>
    </w:p>
    <w:p w14:paraId="2F8EFD97" w14:textId="77777777" w:rsidR="0093181D" w:rsidRPr="006F4DE1" w:rsidRDefault="0093181D" w:rsidP="006F4DE1">
      <w:pPr>
        <w:spacing w:before="0" w:beforeAutospacing="0" w:after="160" w:afterAutospacing="0" w:lineRule="auto" w:line="360"/>
        <w:rPr>
          <w:szCs w:val="24"/>
          <w:b w:val="0"/>
          <w:i w:val="0"/>
          <w:sz w:val="24"/>
          <w:spacing w:val="0"/>
          <w:w w:val="100"/>
          <w:rFonts/>
          <w:caps w:val="0"/>
        </w:rPr>
        <w:snapToGrid w:val="0"/>
        <w:textAlignment w:val="baseline"/>
      </w:pPr>
      <w:r w:rsidRPr="006F4DE1">
        <w:rPr>
          <w:szCs w:val="24"/>
          <w:bCs/>
          <w:b w:val="1"/>
          <w:i w:val="0"/>
          <w:sz w:val="24"/>
          <w:spacing w:val="0"/>
          <w:w w:val="100"/>
          <w:rFonts/>
          <w:caps w:val="0"/>
        </w:rPr>
        <w:t>4.2.3</w:t>
      </w:r>
      <w:r w:rsidRPr="006F4DE1">
        <w:rPr>
          <w:szCs w:val="24"/>
          <w:bCs/>
          <w:b w:val="1"/>
          <w:i w:val="0"/>
          <w:sz w:val="24"/>
          <w:spacing w:val="0"/>
          <w:w w:val="100"/>
          <w:rFonts/>
          <w:caps w:val="0"/>
        </w:rPr>
        <w:t> </w:t>
      </w:r>
      <w:r w:rsidRPr="006F4DE1">
        <w:rPr>
          <w:szCs w:val="24"/>
          <w:bCs/>
          <w:b w:val="1"/>
          <w:i w:val="0"/>
          <w:sz w:val="24"/>
          <w:spacing w:val="0"/>
          <w:w w:val="100"/>
          <w:rFonts/>
          <w:caps w:val="0"/>
        </w:rPr>
        <w:t>Geologic</w:t>
      </w:r>
      <w:r w:rsidRPr="006F4DE1">
        <w:rPr>
          <w:szCs w:val="24"/>
          <w:bCs/>
          <w:b w:val="1"/>
          <w:i w:val="0"/>
          <w:sz w:val="24"/>
          <w:spacing w:val="0"/>
          <w:w w:val="100"/>
          <w:rFonts/>
          <w:caps w:val="0"/>
        </w:rPr>
        <w:t> </w:t>
      </w:r>
      <w:r w:rsidRPr="006F4DE1">
        <w:rPr>
          <w:szCs w:val="24"/>
          <w:bCs/>
          <w:b w:val="1"/>
          <w:i w:val="0"/>
          <w:sz w:val="24"/>
          <w:spacing w:val="0"/>
          <w:w w:val="100"/>
          <w:rFonts/>
          <w:caps w:val="0"/>
        </w:rPr>
        <w:t>History</w:t>
      </w:r>
      <w:r w:rsidRPr="006F4DE1">
        <w:rPr>
          <w:szCs w:val="24"/>
          <w:bCs/>
          <w:b w:val="1"/>
          <w:i w:val="0"/>
          <w:sz w:val="24"/>
          <w:spacing w:val="0"/>
          <w:w w:val="100"/>
          <w:rFonts/>
          <w:caps w:val="0"/>
        </w:rPr>
        <w:t> </w:t>
      </w:r>
    </w:p>
    <w:p w14:paraId="1BA35469" w14:textId="77777777" w:rsidR="0093181D" w:rsidRDefault="0093181D" w:rsidP="006F4DE1">
      <w:pPr>
        <w:spacing w:before="0" w:beforeAutospacing="0" w:after="160" w:afterAutospacing="0" w:lineRule="auto" w:line="360"/>
        <w:rPr>
          <w:szCs w:val="24"/>
          <w:b w:val="0"/>
          <w:i w:val="0"/>
          <w:sz w:val="24"/>
          <w:spacing w:val="0"/>
          <w:w w:val="100"/>
          <w:rFonts/>
          <w:caps w:val="0"/>
        </w:rPr>
        <w:snapToGrid w:val="0"/>
        <w:textAlignment w:val="baseline"/>
      </w:pPr>
      <w:r w:rsidRPr="006F4DE1">
        <w:rPr>
          <w:szCs w:val="24"/>
          <w:b w:val="0"/>
          <w:i w:val="0"/>
          <w:sz w:val="24"/>
          <w:spacing w:val="0"/>
          <w:w w:val="100"/>
          <w:rFonts/>
          <w:caps w:val="0"/>
        </w:rPr>
        <w:t>The</w:t>
      </w:r>
      <w:r w:rsidRPr="006F4DE1">
        <w:rPr>
          <w:szCs w:val="24"/>
          <w:b w:val="0"/>
          <w:i w:val="0"/>
          <w:sz w:val="24"/>
          <w:spacing w:val="0"/>
          <w:w w:val="100"/>
          <w:rFonts/>
          <w:caps w:val="0"/>
        </w:rPr>
        <w:t> </w:t>
      </w:r>
      <w:r w:rsidRPr="006F4DE1">
        <w:rPr>
          <w:szCs w:val="24"/>
          <w:b w:val="0"/>
          <w:i w:val="0"/>
          <w:sz w:val="24"/>
          <w:spacing w:val="0"/>
          <w:w w:val="100"/>
          <w:rFonts/>
          <w:caps w:val="0"/>
        </w:rPr>
        <w:t>history</w:t>
      </w:r>
      <w:r w:rsidRPr="006F4DE1">
        <w:rPr>
          <w:szCs w:val="24"/>
          <w:b w:val="0"/>
          <w:i w:val="0"/>
          <w:sz w:val="24"/>
          <w:spacing w:val="0"/>
          <w:w w:val="100"/>
          <w:rFonts/>
          <w:caps w:val="0"/>
        </w:rPr>
        <w:t> </w:t>
      </w:r>
      <w:r w:rsidRPr="006F4DE1">
        <w:rPr>
          <w:szCs w:val="24"/>
          <w:b w:val="0"/>
          <w:i w:val="0"/>
          <w:sz w:val="24"/>
          <w:spacing w:val="0"/>
          <w:w w:val="100"/>
          <w:rFonts/>
          <w:caps w:val="0"/>
        </w:rPr>
        <w:t>of</w:t>
      </w:r>
      <w:r w:rsidRPr="006F4DE1">
        <w:rPr>
          <w:szCs w:val="24"/>
          <w:b w:val="0"/>
          <w:i w:val="0"/>
          <w:sz w:val="24"/>
          <w:spacing w:val="0"/>
          <w:w w:val="100"/>
          <w:rFonts/>
          <w:caps w:val="0"/>
        </w:rPr>
        <w:t> </w:t>
      </w:r>
      <w:r w:rsidRPr="006F4DE1">
        <w:rPr>
          <w:szCs w:val="24"/>
          <w:b w:val="0"/>
          <w:i w:val="0"/>
          <w:sz w:val="24"/>
          <w:spacing w:val="0"/>
          <w:w w:val="100"/>
          <w:rFonts/>
          <w:caps w:val="0"/>
        </w:rPr>
        <w:t>the</w:t>
      </w:r>
      <w:r w:rsidRPr="006F4DE1">
        <w:rPr>
          <w:szCs w:val="24"/>
          <w:b w:val="0"/>
          <w:i w:val="0"/>
          <w:sz w:val="24"/>
          <w:spacing w:val="0"/>
          <w:w w:val="100"/>
          <w:rFonts/>
          <w:caps w:val="0"/>
        </w:rPr>
        <w:t> </w:t>
      </w:r>
      <w:r w:rsidRPr="006F4DE1">
        <w:rPr>
          <w:szCs w:val="24"/>
          <w:b w:val="0"/>
          <w:i w:val="0"/>
          <w:sz w:val="24"/>
          <w:spacing w:val="0"/>
          <w:w w:val="100"/>
          <w:rFonts/>
          <w:caps w:val="0"/>
        </w:rPr>
        <w:t>study</w:t>
      </w:r>
      <w:r w:rsidRPr="006F4DE1">
        <w:rPr>
          <w:szCs w:val="24"/>
          <w:b w:val="0"/>
          <w:i w:val="0"/>
          <w:sz w:val="24"/>
          <w:spacing w:val="0"/>
          <w:w w:val="100"/>
          <w:rFonts/>
          <w:caps w:val="0"/>
        </w:rPr>
        <w:t> </w:t>
      </w:r>
      <w:r w:rsidRPr="006F4DE1">
        <w:rPr>
          <w:szCs w:val="24"/>
          <w:b w:val="0"/>
          <w:i w:val="0"/>
          <w:sz w:val="24"/>
          <w:spacing w:val="0"/>
          <w:w w:val="100"/>
          <w:rFonts/>
          <w:caps w:val="0"/>
        </w:rPr>
        <w:t>area</w:t>
      </w:r>
      <w:r w:rsidRPr="006F4DE1">
        <w:rPr>
          <w:szCs w:val="24"/>
          <w:b w:val="0"/>
          <w:i w:val="0"/>
          <w:sz w:val="24"/>
          <w:spacing w:val="0"/>
          <w:w w:val="100"/>
          <w:rFonts/>
          <w:caps w:val="0"/>
        </w:rPr>
        <w:t> </w:t>
      </w:r>
      <w:r w:rsidRPr="006F4DE1">
        <w:rPr>
          <w:szCs w:val="24"/>
          <w:b w:val="0"/>
          <w:i w:val="0"/>
          <w:sz w:val="24"/>
          <w:spacing w:val="0"/>
          <w:w w:val="100"/>
          <w:rFonts/>
          <w:caps w:val="0"/>
        </w:rPr>
        <w:t>possibly</w:t>
      </w:r>
      <w:r w:rsidRPr="006F4DE1">
        <w:rPr>
          <w:szCs w:val="24"/>
          <w:b w:val="0"/>
          <w:i w:val="0"/>
          <w:sz w:val="24"/>
          <w:spacing w:val="0"/>
          <w:w w:val="100"/>
          <w:rFonts/>
          <w:caps w:val="0"/>
        </w:rPr>
        <w:t> </w:t>
      </w:r>
      <w:r w:rsidRPr="006F4DE1">
        <w:rPr>
          <w:szCs w:val="24"/>
          <w:b w:val="0"/>
          <w:i w:val="0"/>
          <w:sz w:val="24"/>
          <w:spacing w:val="0"/>
          <w:w w:val="100"/>
          <w:rFonts/>
          <w:caps w:val="0"/>
        </w:rPr>
        <w:t>suggests</w:t>
      </w:r>
      <w:r w:rsidRPr="006F4DE1">
        <w:rPr>
          <w:szCs w:val="24"/>
          <w:b w:val="0"/>
          <w:i w:val="0"/>
          <w:sz w:val="24"/>
          <w:spacing w:val="0"/>
          <w:w w:val="100"/>
          <w:rFonts/>
          <w:caps w:val="0"/>
        </w:rPr>
        <w:t> </w:t>
      </w:r>
      <w:r w:rsidRPr="006F4DE1">
        <w:rPr>
          <w:szCs w:val="24"/>
          <w:b w:val="0"/>
          <w:i w:val="0"/>
          <w:sz w:val="24"/>
          <w:spacing w:val="0"/>
          <w:w w:val="100"/>
          <w:rFonts/>
          <w:caps w:val="0"/>
        </w:rPr>
        <w:t>the</w:t>
      </w:r>
      <w:r w:rsidRPr="006F4DE1">
        <w:rPr>
          <w:szCs w:val="24"/>
          <w:b w:val="0"/>
          <w:i w:val="0"/>
          <w:sz w:val="24"/>
          <w:spacing w:val="0"/>
          <w:w w:val="100"/>
          <w:rFonts/>
          <w:caps w:val="0"/>
        </w:rPr>
        <w:t> </w:t>
      </w:r>
      <w:r w:rsidRPr="006F4DE1">
        <w:rPr>
          <w:szCs w:val="24"/>
          <w:b w:val="0"/>
          <w:i w:val="0"/>
          <w:sz w:val="24"/>
          <w:spacing w:val="0"/>
          <w:w w:val="100"/>
          <w:rFonts/>
          <w:caps w:val="0"/>
        </w:rPr>
        <w:t>pa</w:t>
      </w:r>
      <w:r w:rsidR="00360211">
        <w:rPr>
          <w:szCs w:val="24"/>
          <w:b w:val="0"/>
          <w:i w:val="0"/>
          <w:sz w:val="24"/>
          <w:spacing w:val="0"/>
          <w:w w:val="100"/>
          <w:rFonts/>
          <w:caps w:val="0"/>
        </w:rPr>
        <w:t>rent</w:t>
      </w:r>
      <w:r w:rsidR="00360211">
        <w:rPr>
          <w:szCs w:val="24"/>
          <w:b w:val="0"/>
          <w:i w:val="0"/>
          <w:sz w:val="24"/>
          <w:spacing w:val="0"/>
          <w:w w:val="100"/>
          <w:rFonts/>
          <w:caps w:val="0"/>
        </w:rPr>
        <w:t> </w:t>
      </w:r>
      <w:r w:rsidR="00360211">
        <w:rPr>
          <w:szCs w:val="24"/>
          <w:b w:val="0"/>
          <w:i w:val="0"/>
          <w:sz w:val="24"/>
          <w:spacing w:val="0"/>
          <w:w w:val="100"/>
          <w:rFonts/>
          <w:caps w:val="0"/>
        </w:rPr>
        <w:t>rock</w:t>
      </w:r>
      <w:r w:rsidR="00360211">
        <w:rPr>
          <w:szCs w:val="24"/>
          <w:b w:val="0"/>
          <w:i w:val="0"/>
          <w:sz w:val="24"/>
          <w:spacing w:val="0"/>
          <w:w w:val="100"/>
          <w:rFonts/>
          <w:caps w:val="0"/>
        </w:rPr>
        <w:t> </w:t>
      </w:r>
      <w:r w:rsidR="00360211">
        <w:rPr>
          <w:szCs w:val="24"/>
          <w:b w:val="0"/>
          <w:i w:val="0"/>
          <w:sz w:val="24"/>
          <w:spacing w:val="0"/>
          <w:w w:val="100"/>
          <w:rFonts/>
          <w:caps w:val="0"/>
        </w:rPr>
        <w:t>in</w:t>
      </w:r>
      <w:r w:rsidR="00360211">
        <w:rPr>
          <w:szCs w:val="24"/>
          <w:b w:val="0"/>
          <w:i w:val="0"/>
          <w:sz w:val="24"/>
          <w:spacing w:val="0"/>
          <w:w w:val="100"/>
          <w:rFonts/>
          <w:caps w:val="0"/>
        </w:rPr>
        <w:t> </w:t>
      </w:r>
      <w:r w:rsidR="00360211">
        <w:rPr>
          <w:szCs w:val="24"/>
          <w:b w:val="0"/>
          <w:i w:val="0"/>
          <w:sz w:val="24"/>
          <w:spacing w:val="0"/>
          <w:w w:val="100"/>
          <w:rFonts/>
          <w:caps w:val="0"/>
        </w:rPr>
        <w:t>the</w:t>
      </w:r>
      <w:r w:rsidR="00360211">
        <w:rPr>
          <w:szCs w:val="24"/>
          <w:b w:val="0"/>
          <w:i w:val="0"/>
          <w:sz w:val="24"/>
          <w:spacing w:val="0"/>
          <w:w w:val="100"/>
          <w:rFonts/>
          <w:caps w:val="0"/>
        </w:rPr>
        <w:t> </w:t>
      </w:r>
      <w:r w:rsidR="00360211">
        <w:rPr>
          <w:szCs w:val="24"/>
          <w:b w:val="0"/>
          <w:i w:val="0"/>
          <w:sz w:val="24"/>
          <w:spacing w:val="0"/>
          <w:w w:val="100"/>
          <w:rFonts/>
          <w:caps w:val="0"/>
        </w:rPr>
        <w:t>area</w:t>
      </w:r>
      <w:r w:rsidR="00360211">
        <w:rPr>
          <w:szCs w:val="24"/>
          <w:b w:val="0"/>
          <w:i w:val="0"/>
          <w:sz w:val="24"/>
          <w:spacing w:val="0"/>
          <w:w w:val="100"/>
          <w:rFonts/>
          <w:caps w:val="0"/>
        </w:rPr>
        <w:t> </w:t>
      </w:r>
      <w:r w:rsidR="00360211">
        <w:rPr>
          <w:szCs w:val="24"/>
          <w:b w:val="0"/>
          <w:i w:val="0"/>
          <w:sz w:val="24"/>
          <w:spacing w:val="0"/>
          <w:w w:val="100"/>
          <w:rFonts/>
          <w:caps w:val="0"/>
        </w:rPr>
        <w:t>as</w:t>
      </w:r>
      <w:r w:rsidR="00360211">
        <w:rPr>
          <w:szCs w:val="24"/>
          <w:b w:val="0"/>
          <w:i w:val="0"/>
          <w:sz w:val="24"/>
          <w:spacing w:val="0"/>
          <w:w w:val="100"/>
          <w:rFonts/>
          <w:caps w:val="0"/>
        </w:rPr>
        <w:t> </w:t>
      </w:r>
      <w:r w:rsidR="006C7414">
        <w:rPr>
          <w:szCs w:val="24"/>
          <w:b w:val="0"/>
          <w:i w:val="0"/>
          <w:sz w:val="24"/>
          <w:spacing w:val="0"/>
          <w:w w:val="100"/>
          <w:rFonts/>
          <w:caps w:val="0"/>
        </w:rPr>
        <w:t>normal</w:t>
      </w:r>
      <w:r w:rsidR="006C7414">
        <w:rPr>
          <w:szCs w:val="24"/>
          <w:b w:val="0"/>
          <w:i w:val="0"/>
          <w:sz w:val="24"/>
          <w:spacing w:val="0"/>
          <w:w w:val="100"/>
          <w:rFonts/>
          <w:caps w:val="0"/>
        </w:rPr>
        <w:t> </w:t>
      </w:r>
      <w:r w:rsidR="006C7414">
        <w:rPr>
          <w:szCs w:val="24"/>
          <w:b w:val="0"/>
          <w:i w:val="0"/>
          <w:sz w:val="24"/>
          <w:spacing w:val="0"/>
          <w:w w:val="100"/>
          <w:rFonts/>
          <w:caps w:val="0"/>
        </w:rPr>
        <w:t>(</w:t>
      </w:r>
      <w:r w:rsidR="00360211">
        <w:rPr>
          <w:szCs w:val="24"/>
          <w:b w:val="0"/>
          <w:i w:val="0"/>
          <w:sz w:val="24"/>
          <w:spacing w:val="0"/>
          <w:w w:val="100"/>
          <w:rFonts/>
          <w:caps w:val="0"/>
        </w:rPr>
        <w:t>fine</w:t>
      </w:r>
      <w:r w:rsidR="00360211">
        <w:rPr>
          <w:szCs w:val="24"/>
          <w:b w:val="0"/>
          <w:i w:val="0"/>
          <w:sz w:val="24"/>
          <w:spacing w:val="0"/>
          <w:w w:val="100"/>
          <w:rFonts/>
          <w:caps w:val="0"/>
        </w:rPr>
        <w:t> </w:t>
      </w:r>
      <w:r w:rsidR="00360211">
        <w:rPr>
          <w:szCs w:val="24"/>
          <w:b w:val="0"/>
          <w:i w:val="0"/>
          <w:sz w:val="24"/>
          <w:spacing w:val="0"/>
          <w:w w:val="100"/>
          <w:rFonts/>
          <w:caps w:val="0"/>
        </w:rPr>
        <w:t>grained)</w:t>
      </w:r>
      <w:r w:rsidR="00360211">
        <w:rPr>
          <w:szCs w:val="24"/>
          <w:b w:val="0"/>
          <w:i w:val="0"/>
          <w:sz w:val="24"/>
          <w:spacing w:val="0"/>
          <w:w w:val="100"/>
          <w:rFonts/>
          <w:caps w:val="0"/>
        </w:rPr>
        <w:t> </w:t>
      </w:r>
      <w:r w:rsidR="00360211">
        <w:rPr>
          <w:szCs w:val="24"/>
          <w:b w:val="0"/>
          <w:i w:val="0"/>
          <w:sz w:val="24"/>
          <w:spacing w:val="0"/>
          <w:w w:val="100"/>
          <w:rFonts/>
          <w:caps w:val="0"/>
        </w:rPr>
        <w:t>granites</w:t>
      </w:r>
      <w:r w:rsidRPr="006F4DE1">
        <w:rPr>
          <w:szCs w:val="24"/>
          <w:b w:val="0"/>
          <w:i w:val="0"/>
          <w:sz w:val="24"/>
          <w:spacing w:val="0"/>
          <w:w w:val="100"/>
          <w:rFonts/>
          <w:caps w:val="0"/>
        </w:rPr>
        <w:t>,</w:t>
      </w:r>
      <w:r w:rsidRPr="006F4DE1">
        <w:rPr>
          <w:szCs w:val="24"/>
          <w:b w:val="0"/>
          <w:i w:val="0"/>
          <w:sz w:val="24"/>
          <w:spacing w:val="0"/>
          <w:w w:val="100"/>
          <w:rFonts/>
          <w:caps w:val="0"/>
        </w:rPr>
        <w:t> </w:t>
      </w:r>
      <w:r w:rsidRPr="006F4DE1">
        <w:rPr>
          <w:szCs w:val="24"/>
          <w:b w:val="0"/>
          <w:i w:val="0"/>
          <w:sz w:val="24"/>
          <w:spacing w:val="0"/>
          <w:w w:val="100"/>
          <w:rFonts/>
          <w:caps w:val="0"/>
        </w:rPr>
        <w:t>which</w:t>
      </w:r>
      <w:r w:rsidRPr="006F4DE1">
        <w:rPr>
          <w:szCs w:val="24"/>
          <w:b w:val="0"/>
          <w:i w:val="0"/>
          <w:sz w:val="24"/>
          <w:spacing w:val="0"/>
          <w:w w:val="100"/>
          <w:rFonts/>
          <w:caps w:val="0"/>
        </w:rPr>
        <w:t> </w:t>
      </w:r>
      <w:r w:rsidRPr="006F4DE1">
        <w:rPr>
          <w:szCs w:val="24"/>
          <w:b w:val="0"/>
          <w:i w:val="0"/>
          <w:sz w:val="24"/>
          <w:spacing w:val="0"/>
          <w:w w:val="100"/>
          <w:rFonts/>
          <w:caps w:val="0"/>
        </w:rPr>
        <w:t>was</w:t>
      </w:r>
      <w:r w:rsidRPr="006F4DE1">
        <w:rPr>
          <w:szCs w:val="24"/>
          <w:b w:val="0"/>
          <w:i w:val="0"/>
          <w:sz w:val="24"/>
          <w:spacing w:val="0"/>
          <w:w w:val="100"/>
          <w:rFonts/>
          <w:caps w:val="0"/>
        </w:rPr>
        <w:t> </w:t>
      </w:r>
      <w:r w:rsidRPr="006F4DE1">
        <w:rPr>
          <w:szCs w:val="24"/>
          <w:b w:val="0"/>
          <w:i w:val="0"/>
          <w:sz w:val="24"/>
          <w:spacing w:val="0"/>
          <w:w w:val="100"/>
          <w:rFonts/>
          <w:caps w:val="0"/>
        </w:rPr>
        <w:t>later</w:t>
      </w:r>
      <w:r w:rsidRPr="006F4DE1">
        <w:rPr>
          <w:szCs w:val="24"/>
          <w:b w:val="0"/>
          <w:i w:val="0"/>
          <w:sz w:val="24"/>
          <w:spacing w:val="0"/>
          <w:w w:val="100"/>
          <w:rFonts/>
          <w:caps w:val="0"/>
        </w:rPr>
        <w:t> </w:t>
      </w:r>
      <w:r w:rsidRPr="006F4DE1">
        <w:rPr>
          <w:szCs w:val="24"/>
          <w:b w:val="0"/>
          <w:i w:val="0"/>
          <w:sz w:val="24"/>
          <w:spacing w:val="0"/>
          <w:w w:val="100"/>
          <w:rFonts/>
          <w:caps w:val="0"/>
        </w:rPr>
        <w:t>intruded</w:t>
      </w:r>
      <w:r w:rsidRPr="006F4DE1">
        <w:rPr>
          <w:szCs w:val="24"/>
          <w:b w:val="0"/>
          <w:i w:val="0"/>
          <w:sz w:val="24"/>
          <w:spacing w:val="0"/>
          <w:w w:val="100"/>
          <w:rFonts/>
          <w:caps w:val="0"/>
        </w:rPr>
        <w:t> </w:t>
      </w:r>
      <w:r w:rsidRPr="006F4DE1">
        <w:rPr>
          <w:szCs w:val="24"/>
          <w:b w:val="0"/>
          <w:i w:val="0"/>
          <w:sz w:val="24"/>
          <w:spacing w:val="0"/>
          <w:w w:val="100"/>
          <w:rFonts/>
          <w:caps w:val="0"/>
        </w:rPr>
        <w:t>by</w:t>
      </w:r>
      <w:r w:rsidRPr="006F4DE1">
        <w:rPr>
          <w:szCs w:val="24"/>
          <w:b w:val="0"/>
          <w:i w:val="0"/>
          <w:sz w:val="24"/>
          <w:spacing w:val="0"/>
          <w:w w:val="100"/>
          <w:rFonts/>
          <w:caps w:val="0"/>
        </w:rPr>
        <w:t> </w:t>
      </w:r>
      <w:r w:rsidRPr="006F4DE1">
        <w:rPr>
          <w:szCs w:val="24"/>
          <w:b w:val="0"/>
          <w:i w:val="0"/>
          <w:sz w:val="24"/>
          <w:spacing w:val="0"/>
          <w:w w:val="100"/>
          <w:rFonts/>
          <w:caps w:val="0"/>
        </w:rPr>
        <w:t>porphyritic</w:t>
      </w:r>
      <w:r w:rsidRPr="006F4DE1">
        <w:rPr>
          <w:szCs w:val="24"/>
          <w:b w:val="0"/>
          <w:i w:val="0"/>
          <w:sz w:val="24"/>
          <w:spacing w:val="0"/>
          <w:w w:val="100"/>
          <w:rFonts/>
          <w:caps w:val="0"/>
        </w:rPr>
        <w:t> </w:t>
      </w:r>
      <w:r w:rsidRPr="006F4DE1">
        <w:rPr>
          <w:szCs w:val="24"/>
          <w:b w:val="0"/>
          <w:i w:val="0"/>
          <w:sz w:val="24"/>
          <w:spacing w:val="0"/>
          <w:w w:val="100"/>
          <w:rFonts/>
          <w:caps w:val="0"/>
        </w:rPr>
        <w:t>g</w:t>
      </w:r>
      <w:r w:rsidR="00360211">
        <w:rPr>
          <w:szCs w:val="24"/>
          <w:b w:val="0"/>
          <w:i w:val="0"/>
          <w:sz w:val="24"/>
          <w:spacing w:val="0"/>
          <w:w w:val="100"/>
          <w:rFonts/>
          <w:caps w:val="0"/>
        </w:rPr>
        <w:t>ranites.</w:t>
      </w:r>
      <w:r w:rsidRPr="006F4DE1">
        <w:rPr>
          <w:szCs w:val="24"/>
          <w:b w:val="0"/>
          <w:i w:val="0"/>
          <w:sz w:val="24"/>
          <w:spacing w:val="0"/>
          <w:w w:val="100"/>
          <w:rFonts/>
          <w:caps w:val="0"/>
        </w:rPr>
        <w:t> </w:t>
      </w:r>
      <w:r w:rsidRPr="006F4DE1">
        <w:rPr>
          <w:szCs w:val="24"/>
          <w:b w:val="0"/>
          <w:i w:val="0"/>
          <w:sz w:val="24"/>
          <w:spacing w:val="0"/>
          <w:w w:val="100"/>
          <w:rFonts/>
          <w:caps w:val="0"/>
        </w:rPr>
        <w:t>The</w:t>
      </w:r>
      <w:r w:rsidRPr="006F4DE1">
        <w:rPr>
          <w:szCs w:val="24"/>
          <w:b w:val="0"/>
          <w:i w:val="0"/>
          <w:sz w:val="24"/>
          <w:spacing w:val="0"/>
          <w:w w:val="100"/>
          <w:rFonts/>
          <w:caps w:val="0"/>
        </w:rPr>
        <w:t> </w:t>
      </w:r>
      <w:r w:rsidRPr="006F4DE1">
        <w:rPr>
          <w:szCs w:val="24"/>
          <w:b w:val="0"/>
          <w:i w:val="0"/>
          <w:sz w:val="24"/>
          <w:spacing w:val="0"/>
          <w:w w:val="100"/>
          <w:rFonts/>
          <w:caps w:val="0"/>
        </w:rPr>
        <w:t>partial</w:t>
      </w:r>
      <w:r w:rsidRPr="006F4DE1">
        <w:rPr>
          <w:szCs w:val="24"/>
          <w:b w:val="0"/>
          <w:i w:val="0"/>
          <w:sz w:val="24"/>
          <w:spacing w:val="0"/>
          <w:w w:val="100"/>
          <w:rFonts/>
          <w:caps w:val="0"/>
        </w:rPr>
        <w:t> </w:t>
      </w:r>
      <w:r w:rsidRPr="006F4DE1">
        <w:rPr>
          <w:szCs w:val="24"/>
          <w:b w:val="0"/>
          <w:i w:val="0"/>
          <w:sz w:val="24"/>
          <w:spacing w:val="0"/>
          <w:w w:val="100"/>
          <w:rFonts/>
          <w:caps w:val="0"/>
        </w:rPr>
        <w:t>or</w:t>
      </w:r>
      <w:r w:rsidRPr="006F4DE1">
        <w:rPr>
          <w:szCs w:val="24"/>
          <w:b w:val="0"/>
          <w:i w:val="0"/>
          <w:sz w:val="24"/>
          <w:spacing w:val="0"/>
          <w:w w:val="100"/>
          <w:rFonts/>
          <w:caps w:val="0"/>
        </w:rPr>
        <w:t> </w:t>
      </w:r>
      <w:r w:rsidRPr="006F4DE1">
        <w:rPr>
          <w:szCs w:val="24"/>
          <w:b w:val="0"/>
          <w:i w:val="0"/>
          <w:sz w:val="24"/>
          <w:spacing w:val="0"/>
          <w:w w:val="100"/>
          <w:rFonts/>
          <w:caps w:val="0"/>
        </w:rPr>
        <w:t>low-grade</w:t>
      </w:r>
      <w:r w:rsidRPr="006F4DE1">
        <w:rPr>
          <w:szCs w:val="24"/>
          <w:b w:val="0"/>
          <w:i w:val="0"/>
          <w:sz w:val="24"/>
          <w:spacing w:val="0"/>
          <w:w w:val="100"/>
          <w:rFonts/>
          <w:caps w:val="0"/>
        </w:rPr>
        <w:t> </w:t>
      </w:r>
      <w:r w:rsidRPr="006F4DE1">
        <w:rPr>
          <w:szCs w:val="24"/>
          <w:b w:val="0"/>
          <w:i w:val="0"/>
          <w:sz w:val="24"/>
          <w:spacing w:val="0"/>
          <w:w w:val="100"/>
          <w:rFonts/>
          <w:caps w:val="0"/>
        </w:rPr>
        <w:t>metamorphism</w:t>
      </w:r>
      <w:r w:rsidRPr="006F4DE1">
        <w:rPr>
          <w:szCs w:val="24"/>
          <w:b w:val="0"/>
          <w:i w:val="0"/>
          <w:sz w:val="24"/>
          <w:spacing w:val="0"/>
          <w:w w:val="100"/>
          <w:rFonts/>
          <w:caps w:val="0"/>
        </w:rPr>
        <w:t> </w:t>
      </w:r>
      <w:r w:rsidRPr="006F4DE1">
        <w:rPr>
          <w:szCs w:val="24"/>
          <w:b w:val="0"/>
          <w:i w:val="0"/>
          <w:sz w:val="24"/>
          <w:spacing w:val="0"/>
          <w:w w:val="100"/>
          <w:rFonts/>
          <w:caps w:val="0"/>
        </w:rPr>
        <w:t>that</w:t>
      </w:r>
      <w:r w:rsidRPr="006F4DE1">
        <w:rPr>
          <w:szCs w:val="24"/>
          <w:b w:val="0"/>
          <w:i w:val="0"/>
          <w:sz w:val="24"/>
          <w:spacing w:val="0"/>
          <w:w w:val="100"/>
          <w:rFonts/>
          <w:caps w:val="0"/>
        </w:rPr>
        <w:t> </w:t>
      </w:r>
      <w:r w:rsidRPr="006F4DE1">
        <w:rPr>
          <w:szCs w:val="24"/>
          <w:b w:val="0"/>
          <w:i w:val="0"/>
          <w:sz w:val="24"/>
          <w:spacing w:val="0"/>
          <w:w w:val="100"/>
          <w:rFonts/>
          <w:caps w:val="0"/>
        </w:rPr>
        <w:t>has</w:t>
      </w:r>
      <w:r w:rsidRPr="006F4DE1">
        <w:rPr>
          <w:szCs w:val="24"/>
          <w:b w:val="0"/>
          <w:i w:val="0"/>
          <w:sz w:val="24"/>
          <w:spacing w:val="0"/>
          <w:w w:val="100"/>
          <w:rFonts/>
          <w:caps w:val="0"/>
        </w:rPr>
        <w:t> </w:t>
      </w:r>
      <w:r w:rsidRPr="006F4DE1">
        <w:rPr>
          <w:szCs w:val="24"/>
          <w:b w:val="0"/>
          <w:i w:val="0"/>
          <w:sz w:val="24"/>
          <w:spacing w:val="0"/>
          <w:w w:val="100"/>
          <w:rFonts/>
          <w:caps w:val="0"/>
        </w:rPr>
        <w:t>affected</w:t>
      </w:r>
      <w:r w:rsidRPr="006F4DE1">
        <w:rPr>
          <w:szCs w:val="24"/>
          <w:b w:val="0"/>
          <w:i w:val="0"/>
          <w:sz w:val="24"/>
          <w:spacing w:val="0"/>
          <w:w w:val="100"/>
          <w:rFonts/>
          <w:caps w:val="0"/>
        </w:rPr>
        <w:t> </w:t>
      </w:r>
      <w:r w:rsidRPr="006F4DE1">
        <w:rPr>
          <w:szCs w:val="24"/>
          <w:b w:val="0"/>
          <w:i w:val="0"/>
          <w:sz w:val="24"/>
          <w:spacing w:val="0"/>
          <w:w w:val="100"/>
          <w:rFonts/>
          <w:caps w:val="0"/>
        </w:rPr>
        <w:t>the</w:t>
      </w:r>
      <w:r w:rsidRPr="006F4DE1">
        <w:rPr>
          <w:szCs w:val="24"/>
          <w:b w:val="0"/>
          <w:i w:val="0"/>
          <w:sz w:val="24"/>
          <w:spacing w:val="0"/>
          <w:w w:val="100"/>
          <w:rFonts/>
          <w:caps w:val="0"/>
        </w:rPr>
        <w:t> </w:t>
      </w:r>
      <w:r w:rsidRPr="006F4DE1">
        <w:rPr>
          <w:szCs w:val="24"/>
          <w:b w:val="0"/>
          <w:i w:val="0"/>
          <w:sz w:val="24"/>
          <w:spacing w:val="0"/>
          <w:w w:val="100"/>
          <w:rFonts/>
          <w:caps w:val="0"/>
        </w:rPr>
        <w:t>rocks</w:t>
      </w:r>
      <w:r w:rsidRPr="006F4DE1">
        <w:rPr>
          <w:szCs w:val="24"/>
          <w:b w:val="0"/>
          <w:i w:val="0"/>
          <w:sz w:val="24"/>
          <w:spacing w:val="0"/>
          <w:w w:val="100"/>
          <w:rFonts/>
          <w:caps w:val="0"/>
        </w:rPr>
        <w:t> </w:t>
      </w:r>
      <w:r w:rsidRPr="006F4DE1">
        <w:rPr>
          <w:szCs w:val="24"/>
          <w:b w:val="0"/>
          <w:i w:val="0"/>
          <w:sz w:val="24"/>
          <w:spacing w:val="0"/>
          <w:w w:val="100"/>
          <w:rFonts/>
          <w:caps w:val="0"/>
        </w:rPr>
        <w:t>mostly</w:t>
      </w:r>
      <w:r w:rsidRPr="006F4DE1">
        <w:rPr>
          <w:szCs w:val="24"/>
          <w:b w:val="0"/>
          <w:i w:val="0"/>
          <w:sz w:val="24"/>
          <w:spacing w:val="0"/>
          <w:w w:val="100"/>
          <w:rFonts/>
          <w:caps w:val="0"/>
        </w:rPr>
        <w:t> </w:t>
      </w:r>
      <w:r w:rsidRPr="006F4DE1">
        <w:rPr>
          <w:szCs w:val="24"/>
          <w:b w:val="0"/>
          <w:i w:val="0"/>
          <w:sz w:val="24"/>
          <w:spacing w:val="0"/>
          <w:w w:val="100"/>
          <w:rFonts/>
          <w:caps w:val="0"/>
        </w:rPr>
        <w:t>related</w:t>
      </w:r>
      <w:r w:rsidRPr="006F4DE1">
        <w:rPr>
          <w:szCs w:val="24"/>
          <w:b w:val="0"/>
          <w:i w:val="0"/>
          <w:sz w:val="24"/>
          <w:spacing w:val="0"/>
          <w:w w:val="100"/>
          <w:rFonts/>
          <w:caps w:val="0"/>
        </w:rPr>
        <w:t> </w:t>
      </w:r>
      <w:r w:rsidRPr="006F4DE1">
        <w:rPr>
          <w:szCs w:val="24"/>
          <w:b w:val="0"/>
          <w:i w:val="0"/>
          <w:sz w:val="24"/>
          <w:spacing w:val="0"/>
          <w:w w:val="100"/>
          <w:rFonts/>
          <w:caps w:val="0"/>
        </w:rPr>
        <w:t>to</w:t>
      </w:r>
      <w:r w:rsidRPr="006F4DE1">
        <w:rPr>
          <w:szCs w:val="24"/>
          <w:b w:val="0"/>
          <w:i w:val="0"/>
          <w:sz w:val="24"/>
          <w:spacing w:val="0"/>
          <w:w w:val="100"/>
          <w:rFonts/>
          <w:caps w:val="0"/>
        </w:rPr>
        <w:t> </w:t>
      </w:r>
      <w:r w:rsidRPr="006F4DE1">
        <w:rPr>
          <w:szCs w:val="24"/>
          <w:b w:val="0"/>
          <w:i w:val="0"/>
          <w:sz w:val="24"/>
          <w:spacing w:val="0"/>
          <w:w w:val="100"/>
          <w:rFonts/>
          <w:caps w:val="0"/>
        </w:rPr>
        <w:t>the</w:t>
      </w:r>
      <w:r w:rsidRPr="006F4DE1">
        <w:rPr>
          <w:szCs w:val="24"/>
          <w:b w:val="0"/>
          <w:i w:val="0"/>
          <w:sz w:val="24"/>
          <w:spacing w:val="0"/>
          <w:w w:val="100"/>
          <w:rFonts/>
          <w:caps w:val="0"/>
        </w:rPr>
        <w:t> </w:t>
      </w:r>
      <w:r w:rsidRPr="006F4DE1">
        <w:rPr>
          <w:szCs w:val="24"/>
          <w:b w:val="0"/>
          <w:i w:val="0"/>
          <w:sz w:val="24"/>
          <w:spacing w:val="0"/>
          <w:w w:val="100"/>
          <w:rFonts/>
          <w:caps w:val="0"/>
        </w:rPr>
        <w:t>orogenic</w:t>
      </w:r>
      <w:r w:rsidRPr="006F4DE1">
        <w:rPr>
          <w:szCs w:val="24"/>
          <w:b w:val="0"/>
          <w:i w:val="0"/>
          <w:sz w:val="24"/>
          <w:spacing w:val="0"/>
          <w:w w:val="100"/>
          <w:rFonts/>
          <w:caps w:val="0"/>
        </w:rPr>
        <w:t> </w:t>
      </w:r>
      <w:r w:rsidRPr="006F4DE1">
        <w:rPr>
          <w:szCs w:val="24"/>
          <w:b w:val="0"/>
          <w:i w:val="0"/>
          <w:sz w:val="24"/>
          <w:spacing w:val="0"/>
          <w:w w:val="100"/>
          <w:rFonts/>
          <w:caps w:val="0"/>
        </w:rPr>
        <w:t>activity</w:t>
      </w:r>
      <w:r w:rsidRPr="006F4DE1">
        <w:rPr>
          <w:szCs w:val="24"/>
          <w:b w:val="0"/>
          <w:i w:val="0"/>
          <w:sz w:val="24"/>
          <w:spacing w:val="0"/>
          <w:w w:val="100"/>
          <w:rFonts/>
          <w:caps w:val="0"/>
        </w:rPr>
        <w:t> </w:t>
      </w:r>
      <w:r w:rsidRPr="006F4DE1">
        <w:rPr>
          <w:szCs w:val="24"/>
          <w:b w:val="0"/>
          <w:i w:val="0"/>
          <w:sz w:val="24"/>
          <w:spacing w:val="0"/>
          <w:w w:val="100"/>
          <w:rFonts/>
          <w:caps w:val="0"/>
        </w:rPr>
        <w:t>that</w:t>
      </w:r>
      <w:r w:rsidRPr="006F4DE1">
        <w:rPr>
          <w:szCs w:val="24"/>
          <w:b w:val="0"/>
          <w:i w:val="0"/>
          <w:sz w:val="24"/>
          <w:spacing w:val="0"/>
          <w:w w:val="100"/>
          <w:rFonts/>
          <w:caps w:val="0"/>
        </w:rPr>
        <w:t> </w:t>
      </w:r>
      <w:r w:rsidRPr="006F4DE1">
        <w:rPr>
          <w:szCs w:val="24"/>
          <w:b w:val="0"/>
          <w:i w:val="0"/>
          <w:sz w:val="24"/>
          <w:spacing w:val="0"/>
          <w:w w:val="100"/>
          <w:rFonts/>
          <w:caps w:val="0"/>
        </w:rPr>
        <w:t>also</w:t>
      </w:r>
      <w:r w:rsidRPr="006F4DE1">
        <w:rPr>
          <w:szCs w:val="24"/>
          <w:b w:val="0"/>
          <w:i w:val="0"/>
          <w:sz w:val="24"/>
          <w:spacing w:val="0"/>
          <w:w w:val="100"/>
          <w:rFonts/>
          <w:caps w:val="0"/>
        </w:rPr>
        <w:t> </w:t>
      </w:r>
      <w:r w:rsidRPr="006F4DE1">
        <w:rPr>
          <w:szCs w:val="24"/>
          <w:b w:val="0"/>
          <w:i w:val="0"/>
          <w:sz w:val="24"/>
          <w:spacing w:val="0"/>
          <w:w w:val="100"/>
          <w:rFonts/>
          <w:caps w:val="0"/>
        </w:rPr>
        <w:t>possibly</w:t>
      </w:r>
      <w:r w:rsidRPr="006F4DE1">
        <w:rPr>
          <w:szCs w:val="24"/>
          <w:b w:val="0"/>
          <w:i w:val="0"/>
          <w:sz w:val="24"/>
          <w:spacing w:val="0"/>
          <w:w w:val="100"/>
          <w:rFonts/>
          <w:caps w:val="0"/>
        </w:rPr>
        <w:t> </w:t>
      </w:r>
      <w:r w:rsidRPr="006F4DE1">
        <w:rPr>
          <w:szCs w:val="24"/>
          <w:b w:val="0"/>
          <w:i w:val="0"/>
          <w:sz w:val="24"/>
          <w:spacing w:val="0"/>
          <w:w w:val="100"/>
          <w:rFonts/>
          <w:caps w:val="0"/>
        </w:rPr>
        <w:t>led</w:t>
      </w:r>
      <w:r w:rsidRPr="006F4DE1">
        <w:rPr>
          <w:szCs w:val="24"/>
          <w:b w:val="0"/>
          <w:i w:val="0"/>
          <w:sz w:val="24"/>
          <w:spacing w:val="0"/>
          <w:w w:val="100"/>
          <w:rFonts/>
          <w:caps w:val="0"/>
        </w:rPr>
        <w:t> </w:t>
      </w:r>
      <w:r w:rsidRPr="006F4DE1">
        <w:rPr>
          <w:szCs w:val="24"/>
          <w:b w:val="0"/>
          <w:i w:val="0"/>
          <w:sz w:val="24"/>
          <w:spacing w:val="0"/>
          <w:w w:val="100"/>
          <w:rFonts/>
          <w:caps w:val="0"/>
        </w:rPr>
        <w:t>to</w:t>
      </w:r>
      <w:r w:rsidRPr="006F4DE1">
        <w:rPr>
          <w:szCs w:val="24"/>
          <w:b w:val="0"/>
          <w:i w:val="0"/>
          <w:sz w:val="24"/>
          <w:spacing w:val="0"/>
          <w:w w:val="100"/>
          <w:rFonts/>
          <w:caps w:val="0"/>
        </w:rPr>
        <w:t> </w:t>
      </w:r>
      <w:r w:rsidRPr="006F4DE1">
        <w:rPr>
          <w:szCs w:val="24"/>
          <w:b w:val="0"/>
          <w:i w:val="0"/>
          <w:sz w:val="24"/>
          <w:spacing w:val="0"/>
          <w:w w:val="100"/>
          <w:rFonts/>
          <w:caps w:val="0"/>
        </w:rPr>
        <w:t>the</w:t>
      </w:r>
      <w:r w:rsidRPr="006F4DE1">
        <w:rPr>
          <w:szCs w:val="24"/>
          <w:b w:val="0"/>
          <w:i w:val="0"/>
          <w:sz w:val="24"/>
          <w:spacing w:val="0"/>
          <w:w w:val="100"/>
          <w:rFonts/>
          <w:caps w:val="0"/>
        </w:rPr>
        <w:t> </w:t>
      </w:r>
      <w:r w:rsidRPr="006F4DE1">
        <w:rPr>
          <w:szCs w:val="24"/>
          <w:b w:val="0"/>
          <w:i w:val="0"/>
          <w:sz w:val="24"/>
          <w:spacing w:val="0"/>
          <w:w w:val="100"/>
          <w:rFonts/>
          <w:caps w:val="0"/>
        </w:rPr>
        <w:t>formation</w:t>
      </w:r>
      <w:r w:rsidRPr="006F4DE1">
        <w:rPr>
          <w:szCs w:val="24"/>
          <w:b w:val="0"/>
          <w:i w:val="0"/>
          <w:sz w:val="24"/>
          <w:spacing w:val="0"/>
          <w:w w:val="100"/>
          <w:rFonts/>
          <w:caps w:val="0"/>
        </w:rPr>
        <w:t> </w:t>
      </w:r>
      <w:r w:rsidRPr="006F4DE1">
        <w:rPr>
          <w:szCs w:val="24"/>
          <w:b w:val="0"/>
          <w:i w:val="0"/>
          <w:sz w:val="24"/>
          <w:spacing w:val="0"/>
          <w:w w:val="100"/>
          <w:rFonts/>
          <w:caps w:val="0"/>
        </w:rPr>
        <w:t>of</w:t>
      </w:r>
      <w:r w:rsidRPr="006F4DE1">
        <w:rPr>
          <w:szCs w:val="24"/>
          <w:b w:val="0"/>
          <w:i w:val="0"/>
          <w:sz w:val="24"/>
          <w:spacing w:val="0"/>
          <w:w w:val="100"/>
          <w:rFonts/>
          <w:caps w:val="0"/>
        </w:rPr>
        <w:t> </w:t>
      </w:r>
      <w:r w:rsidRPr="006F4DE1">
        <w:rPr>
          <w:szCs w:val="24"/>
          <w:b w:val="0"/>
          <w:i w:val="0"/>
          <w:sz w:val="24"/>
          <w:spacing w:val="0"/>
          <w:w w:val="100"/>
          <w:rFonts/>
          <w:caps w:val="0"/>
        </w:rPr>
        <w:t>the</w:t>
      </w:r>
      <w:r w:rsidRPr="006F4DE1">
        <w:rPr>
          <w:szCs w:val="24"/>
          <w:b w:val="0"/>
          <w:i w:val="0"/>
          <w:sz w:val="24"/>
          <w:spacing w:val="0"/>
          <w:w w:val="100"/>
          <w:rFonts/>
          <w:caps w:val="0"/>
        </w:rPr>
        <w:t> </w:t>
      </w:r>
      <w:r w:rsidRPr="006F4DE1">
        <w:rPr>
          <w:szCs w:val="24"/>
          <w:b w:val="0"/>
          <w:i w:val="0"/>
          <w:sz w:val="24"/>
          <w:spacing w:val="0"/>
          <w:w w:val="100"/>
          <w:rFonts/>
          <w:caps w:val="0"/>
        </w:rPr>
        <w:t>intrusive</w:t>
      </w:r>
      <w:r w:rsidRPr="006F4DE1">
        <w:rPr>
          <w:szCs w:val="24"/>
          <w:b w:val="0"/>
          <w:i w:val="0"/>
          <w:sz w:val="24"/>
          <w:spacing w:val="0"/>
          <w:w w:val="100"/>
          <w:rFonts/>
          <w:caps w:val="0"/>
        </w:rPr>
        <w:t> </w:t>
      </w:r>
      <w:r w:rsidRPr="006F4DE1">
        <w:rPr>
          <w:szCs w:val="24"/>
          <w:b w:val="0"/>
          <w:i w:val="0"/>
          <w:sz w:val="24"/>
          <w:spacing w:val="0"/>
          <w:w w:val="100"/>
          <w:rFonts/>
          <w:caps w:val="0"/>
        </w:rPr>
        <w:t>features.</w:t>
      </w:r>
      <w:r w:rsidRPr="006F4DE1">
        <w:rPr>
          <w:szCs w:val="24"/>
          <w:b w:val="0"/>
          <w:i w:val="0"/>
          <w:sz w:val="24"/>
          <w:spacing w:val="0"/>
          <w:w w:val="100"/>
          <w:rFonts/>
          <w:caps w:val="0"/>
        </w:rPr>
        <w:t> </w:t>
      </w:r>
      <w:r w:rsidRPr="006F4DE1">
        <w:rPr>
          <w:szCs w:val="24"/>
          <w:b w:val="0"/>
          <w:i w:val="0"/>
          <w:sz w:val="24"/>
          <w:spacing w:val="0"/>
          <w:w w:val="100"/>
          <w:rFonts/>
          <w:caps w:val="0"/>
        </w:rPr>
        <w:t>This</w:t>
      </w:r>
      <w:r w:rsidRPr="006F4DE1">
        <w:rPr>
          <w:szCs w:val="24"/>
          <w:b w:val="0"/>
          <w:i w:val="0"/>
          <w:sz w:val="24"/>
          <w:spacing w:val="0"/>
          <w:w w:val="100"/>
          <w:rFonts/>
          <w:caps w:val="0"/>
        </w:rPr>
        <w:t> </w:t>
      </w:r>
      <w:r w:rsidRPr="006F4DE1">
        <w:rPr>
          <w:szCs w:val="24"/>
          <w:b w:val="0"/>
          <w:i w:val="0"/>
          <w:sz w:val="24"/>
          <w:spacing w:val="0"/>
          <w:w w:val="100"/>
          <w:rFonts/>
          <w:caps w:val="0"/>
        </w:rPr>
        <w:t>orogenic</w:t>
      </w:r>
      <w:r w:rsidRPr="006F4DE1">
        <w:rPr>
          <w:szCs w:val="24"/>
          <w:b w:val="0"/>
          <w:i w:val="0"/>
          <w:sz w:val="24"/>
          <w:spacing w:val="0"/>
          <w:w w:val="100"/>
          <w:rFonts/>
          <w:caps w:val="0"/>
        </w:rPr>
        <w:t> </w:t>
      </w:r>
      <w:r w:rsidRPr="006F4DE1">
        <w:rPr>
          <w:szCs w:val="24"/>
          <w:b w:val="0"/>
          <w:i w:val="0"/>
          <w:sz w:val="24"/>
          <w:spacing w:val="0"/>
          <w:w w:val="100"/>
          <w:rFonts/>
          <w:caps w:val="0"/>
        </w:rPr>
        <w:t>event</w:t>
      </w:r>
      <w:r w:rsidRPr="006F4DE1">
        <w:rPr>
          <w:szCs w:val="24"/>
          <w:b w:val="0"/>
          <w:i w:val="0"/>
          <w:sz w:val="24"/>
          <w:spacing w:val="0"/>
          <w:w w:val="100"/>
          <w:rFonts/>
          <w:caps w:val="0"/>
        </w:rPr>
        <w:t> </w:t>
      </w:r>
      <w:r w:rsidRPr="006F4DE1">
        <w:rPr>
          <w:szCs w:val="24"/>
          <w:b w:val="0"/>
          <w:i w:val="0"/>
          <w:sz w:val="24"/>
          <w:spacing w:val="0"/>
          <w:w w:val="100"/>
          <w:rFonts/>
          <w:caps w:val="0"/>
        </w:rPr>
        <w:t>is</w:t>
      </w:r>
      <w:r w:rsidRPr="006F4DE1">
        <w:rPr>
          <w:szCs w:val="24"/>
          <w:b w:val="0"/>
          <w:i w:val="0"/>
          <w:sz w:val="24"/>
          <w:spacing w:val="0"/>
          <w:w w:val="100"/>
          <w:rFonts/>
          <w:caps w:val="0"/>
        </w:rPr>
        <w:t> </w:t>
      </w:r>
      <w:r w:rsidRPr="006F4DE1">
        <w:rPr>
          <w:szCs w:val="24"/>
          <w:b w:val="0"/>
          <w:i w:val="0"/>
          <w:sz w:val="24"/>
          <w:spacing w:val="0"/>
          <w:w w:val="100"/>
          <w:rFonts/>
          <w:caps w:val="0"/>
        </w:rPr>
        <w:t>most</w:t>
      </w:r>
      <w:r w:rsidRPr="006F4DE1">
        <w:rPr>
          <w:szCs w:val="24"/>
          <w:b w:val="0"/>
          <w:i w:val="0"/>
          <w:sz w:val="24"/>
          <w:spacing w:val="0"/>
          <w:w w:val="100"/>
          <w:rFonts/>
          <w:caps w:val="0"/>
        </w:rPr>
        <w:t> </w:t>
      </w:r>
      <w:r w:rsidRPr="006F4DE1">
        <w:rPr>
          <w:szCs w:val="24"/>
          <w:b w:val="0"/>
          <w:i w:val="0"/>
          <w:sz w:val="24"/>
          <w:spacing w:val="0"/>
          <w:w w:val="100"/>
          <w:rFonts/>
          <w:caps w:val="0"/>
        </w:rPr>
        <w:t>likely</w:t>
      </w:r>
      <w:r w:rsidRPr="006F4DE1">
        <w:rPr>
          <w:szCs w:val="24"/>
          <w:b w:val="0"/>
          <w:i w:val="0"/>
          <w:sz w:val="24"/>
          <w:spacing w:val="0"/>
          <w:w w:val="100"/>
          <w:rFonts/>
          <w:caps w:val="0"/>
        </w:rPr>
        <w:t> </w:t>
      </w:r>
      <w:r w:rsidRPr="006F4DE1">
        <w:rPr>
          <w:szCs w:val="24"/>
          <w:b w:val="0"/>
          <w:i w:val="0"/>
          <w:sz w:val="24"/>
          <w:spacing w:val="0"/>
          <w:w w:val="100"/>
          <w:rFonts/>
          <w:caps w:val="0"/>
        </w:rPr>
        <w:t>the</w:t>
      </w:r>
      <w:r w:rsidRPr="006F4DE1">
        <w:rPr>
          <w:szCs w:val="24"/>
          <w:b w:val="0"/>
          <w:i w:val="0"/>
          <w:sz w:val="24"/>
          <w:spacing w:val="0"/>
          <w:w w:val="100"/>
          <w:rFonts/>
          <w:caps w:val="0"/>
        </w:rPr>
        <w:t> </w:t>
      </w:r>
      <w:r w:rsidRPr="006F4DE1">
        <w:rPr>
          <w:szCs w:val="24"/>
          <w:b w:val="0"/>
          <w:i w:val="0"/>
          <w:sz w:val="24"/>
          <w:spacing w:val="0"/>
          <w:w w:val="100"/>
          <w:rFonts/>
          <w:caps w:val="0"/>
        </w:rPr>
        <w:t>Pan</w:t>
      </w:r>
      <w:r w:rsidRPr="006F4DE1">
        <w:rPr>
          <w:szCs w:val="24"/>
          <w:b w:val="0"/>
          <w:i w:val="0"/>
          <w:sz w:val="24"/>
          <w:spacing w:val="0"/>
          <w:w w:val="100"/>
          <w:rFonts/>
          <w:caps w:val="0"/>
        </w:rPr>
        <w:t> </w:t>
      </w:r>
      <w:r w:rsidRPr="006F4DE1">
        <w:rPr>
          <w:szCs w:val="24"/>
          <w:b w:val="0"/>
          <w:i w:val="0"/>
          <w:sz w:val="24"/>
          <w:spacing w:val="0"/>
          <w:w w:val="100"/>
          <w:rFonts/>
          <w:caps w:val="0"/>
        </w:rPr>
        <w:t>African</w:t>
      </w:r>
      <w:r w:rsidRPr="006F4DE1">
        <w:rPr>
          <w:szCs w:val="24"/>
          <w:b w:val="0"/>
          <w:i w:val="0"/>
          <w:sz w:val="24"/>
          <w:spacing w:val="0"/>
          <w:w w:val="100"/>
          <w:rFonts/>
          <w:caps w:val="0"/>
        </w:rPr>
        <w:t> </w:t>
      </w:r>
      <w:r w:rsidRPr="006F4DE1">
        <w:rPr>
          <w:szCs w:val="24"/>
          <w:b w:val="0"/>
          <w:i w:val="0"/>
          <w:sz w:val="24"/>
          <w:spacing w:val="0"/>
          <w:w w:val="100"/>
          <w:rFonts/>
          <w:caps w:val="0"/>
        </w:rPr>
        <w:t>Orogeny</w:t>
      </w:r>
      <w:r w:rsidRPr="006F4DE1">
        <w:rPr>
          <w:szCs w:val="24"/>
          <w:b w:val="0"/>
          <w:i w:val="0"/>
          <w:sz w:val="24"/>
          <w:spacing w:val="0"/>
          <w:w w:val="100"/>
          <w:rFonts/>
          <w:caps w:val="0"/>
        </w:rPr>
        <w:t> </w:t>
      </w:r>
      <w:r w:rsidRPr="006F4DE1">
        <w:rPr>
          <w:szCs w:val="24"/>
          <w:b w:val="0"/>
          <w:i w:val="0"/>
          <w:sz w:val="24"/>
          <w:spacing w:val="0"/>
          <w:w w:val="100"/>
          <w:rFonts/>
          <w:caps w:val="0"/>
        </w:rPr>
        <w:t>which</w:t>
      </w:r>
      <w:r w:rsidRPr="006F4DE1">
        <w:rPr>
          <w:szCs w:val="24"/>
          <w:b w:val="0"/>
          <w:i w:val="0"/>
          <w:sz w:val="24"/>
          <w:spacing w:val="0"/>
          <w:w w:val="100"/>
          <w:rFonts/>
          <w:caps w:val="0"/>
        </w:rPr>
        <w:t> </w:t>
      </w:r>
      <w:r w:rsidRPr="006F4DE1">
        <w:rPr>
          <w:szCs w:val="24"/>
          <w:b w:val="0"/>
          <w:i w:val="0"/>
          <w:sz w:val="24"/>
          <w:spacing w:val="0"/>
          <w:w w:val="100"/>
          <w:rFonts/>
          <w:caps w:val="0"/>
        </w:rPr>
        <w:t>occurred</w:t>
      </w:r>
      <w:r w:rsidRPr="006F4DE1">
        <w:rPr>
          <w:szCs w:val="24"/>
          <w:b w:val="0"/>
          <w:i w:val="0"/>
          <w:sz w:val="24"/>
          <w:spacing w:val="0"/>
          <w:w w:val="100"/>
          <w:rFonts/>
          <w:caps w:val="0"/>
        </w:rPr>
        <w:t> </w:t>
      </w:r>
      <w:r w:rsidRPr="006F4DE1">
        <w:rPr>
          <w:szCs w:val="24"/>
          <w:b w:val="0"/>
          <w:i w:val="0"/>
          <w:sz w:val="24"/>
          <w:spacing w:val="0"/>
          <w:w w:val="100"/>
          <w:rFonts/>
          <w:caps w:val="0"/>
        </w:rPr>
        <w:t>about</w:t>
      </w:r>
      <w:r w:rsidRPr="006F4DE1">
        <w:rPr>
          <w:szCs w:val="24"/>
          <w:b w:val="0"/>
          <w:i w:val="0"/>
          <w:sz w:val="24"/>
          <w:spacing w:val="0"/>
          <w:w w:val="100"/>
          <w:rFonts/>
          <w:caps w:val="0"/>
        </w:rPr>
        <w:t> </w:t>
      </w:r>
      <w:r w:rsidRPr="006F4DE1">
        <w:rPr>
          <w:szCs w:val="24"/>
          <w:b w:val="0"/>
          <w:i w:val="0"/>
          <w:sz w:val="24"/>
          <w:spacing w:val="0"/>
          <w:w w:val="100"/>
          <w:rFonts/>
          <w:caps w:val="0"/>
        </w:rPr>
        <w:t>600</w:t>
      </w:r>
      <w:r w:rsidRPr="006F4DE1">
        <w:rPr>
          <w:szCs w:val="24"/>
          <w:b w:val="0"/>
          <w:i w:val="0"/>
          <w:sz w:val="24"/>
          <w:spacing w:val="0"/>
          <w:w w:val="100"/>
          <w:rFonts/>
          <w:caps w:val="0"/>
        </w:rPr>
        <w:t> </w:t>
      </w:r>
      <w:r w:rsidRPr="006F4DE1">
        <w:rPr>
          <w:szCs w:val="24"/>
          <w:b w:val="0"/>
          <w:i w:val="0"/>
          <w:sz w:val="24"/>
          <w:spacing w:val="0"/>
          <w:w w:val="100"/>
          <w:rFonts/>
          <w:caps w:val="0"/>
        </w:rPr>
        <w:t>million</w:t>
      </w:r>
      <w:r w:rsidRPr="006F4DE1">
        <w:rPr>
          <w:szCs w:val="24"/>
          <w:b w:val="0"/>
          <w:i w:val="0"/>
          <w:sz w:val="24"/>
          <w:spacing w:val="0"/>
          <w:w w:val="100"/>
          <w:rFonts/>
          <w:caps w:val="0"/>
        </w:rPr>
        <w:t> </w:t>
      </w:r>
      <w:r w:rsidRPr="006F4DE1">
        <w:rPr>
          <w:szCs w:val="24"/>
          <w:b w:val="0"/>
          <w:i w:val="0"/>
          <w:sz w:val="24"/>
          <w:spacing w:val="0"/>
          <w:w w:val="100"/>
          <w:rFonts/>
          <w:caps w:val="0"/>
        </w:rPr>
        <w:t>years</w:t>
      </w:r>
      <w:r w:rsidRPr="006F4DE1">
        <w:rPr>
          <w:szCs w:val="24"/>
          <w:b w:val="0"/>
          <w:i w:val="0"/>
          <w:sz w:val="24"/>
          <w:spacing w:val="0"/>
          <w:w w:val="100"/>
          <w:rFonts/>
          <w:caps w:val="0"/>
        </w:rPr>
        <w:t> </w:t>
      </w:r>
      <w:r w:rsidRPr="006F4DE1">
        <w:rPr>
          <w:szCs w:val="24"/>
          <w:b w:val="0"/>
          <w:i w:val="0"/>
          <w:sz w:val="24"/>
          <w:spacing w:val="0"/>
          <w:w w:val="100"/>
          <w:rFonts/>
          <w:caps w:val="0"/>
        </w:rPr>
        <w:t>ago</w:t>
      </w:r>
      <w:r w:rsidR="00360211">
        <w:rPr>
          <w:szCs w:val="24"/>
          <w:b w:val="0"/>
          <w:i w:val="0"/>
          <w:sz w:val="24"/>
          <w:spacing w:val="0"/>
          <w:w w:val="100"/>
          <w:rFonts/>
          <w:caps w:val="0"/>
        </w:rPr>
        <w:t>.</w:t>
      </w:r>
    </w:p>
    <w:p w14:paraId="63EA0FB7" w14:textId="77777777" w:rsidR="00360211" w:rsidRDefault="00360211" w:rsidP="006F4DE1">
      <w:pPr>
        <w:spacing w:before="0" w:beforeAutospacing="0" w:after="160" w:afterAutospacing="0" w:lineRule="auto" w:line="360"/>
        <w:rPr>
          <w:szCs w:val="24"/>
          <w:b w:val="0"/>
          <w:i w:val="0"/>
          <w:sz w:val="24"/>
          <w:spacing w:val="0"/>
          <w:w w:val="100"/>
          <w:rFonts/>
          <w:caps w:val="0"/>
        </w:rPr>
        <w:snapToGrid w:val="0"/>
        <w:textAlignment w:val="baseline"/>
      </w:pPr>
      <w:r>
        <w:rPr>
          <w:szCs w:val="24"/>
          <w:b w:val="0"/>
          <w:i w:val="0"/>
          <w:sz w:val="24"/>
          <w:spacing w:val="0"/>
          <w:w w:val="100"/>
          <w:rFonts/>
          <w:caps w:val="0"/>
        </w:rPr>
        <w:t>The</w:t>
      </w:r>
      <w:r>
        <w:rPr>
          <w:szCs w:val="24"/>
          <w:b w:val="0"/>
          <w:i w:val="0"/>
          <w:sz w:val="24"/>
          <w:spacing w:val="0"/>
          <w:w w:val="100"/>
          <w:rFonts/>
          <w:caps w:val="0"/>
        </w:rPr>
        <w:t> </w:t>
      </w:r>
      <w:r>
        <w:rPr>
          <w:szCs w:val="24"/>
          <w:b w:val="0"/>
          <w:i w:val="0"/>
          <w:sz w:val="24"/>
          <w:spacing w:val="0"/>
          <w:w w:val="100"/>
          <w:rFonts/>
          <w:caps w:val="0"/>
        </w:rPr>
        <w:t>gneissic</w:t>
      </w:r>
      <w:r>
        <w:rPr>
          <w:szCs w:val="24"/>
          <w:b w:val="0"/>
          <w:i w:val="0"/>
          <w:sz w:val="24"/>
          <w:spacing w:val="0"/>
          <w:w w:val="100"/>
          <w:rFonts/>
          <w:caps w:val="0"/>
        </w:rPr>
        <w:t> </w:t>
      </w:r>
      <w:r>
        <w:rPr>
          <w:szCs w:val="24"/>
          <w:b w:val="0"/>
          <w:i w:val="0"/>
          <w:sz w:val="24"/>
          <w:spacing w:val="0"/>
          <w:w w:val="100"/>
          <w:rFonts/>
          <w:caps w:val="0"/>
        </w:rPr>
        <w:t>area</w:t>
      </w:r>
      <w:r>
        <w:rPr>
          <w:szCs w:val="24"/>
          <w:b w:val="0"/>
          <w:i w:val="0"/>
          <w:sz w:val="24"/>
          <w:spacing w:val="0"/>
          <w:w w:val="100"/>
          <w:rFonts/>
          <w:caps w:val="0"/>
        </w:rPr>
        <w:t> </w:t>
      </w:r>
      <w:r>
        <w:rPr>
          <w:szCs w:val="24"/>
          <w:b w:val="0"/>
          <w:i w:val="0"/>
          <w:sz w:val="24"/>
          <w:spacing w:val="0"/>
          <w:w w:val="100"/>
          <w:rFonts/>
          <w:caps w:val="0"/>
        </w:rPr>
        <w:t>suggests</w:t>
      </w:r>
      <w:r>
        <w:rPr>
          <w:szCs w:val="24"/>
          <w:b w:val="0"/>
          <w:i w:val="0"/>
          <w:sz w:val="24"/>
          <w:spacing w:val="0"/>
          <w:w w:val="100"/>
          <w:rFonts/>
          <w:caps w:val="0"/>
        </w:rPr>
        <w:t> </w:t>
      </w:r>
      <w:r>
        <w:rPr>
          <w:szCs w:val="24"/>
          <w:b w:val="0"/>
          <w:i w:val="0"/>
          <w:sz w:val="24"/>
          <w:spacing w:val="0"/>
          <w:w w:val="100"/>
          <w:rFonts/>
          <w:caps w:val="0"/>
        </w:rPr>
        <w:t>the</w:t>
      </w:r>
      <w:r>
        <w:rPr>
          <w:szCs w:val="24"/>
          <w:b w:val="0"/>
          <w:i w:val="0"/>
          <w:sz w:val="24"/>
          <w:spacing w:val="0"/>
          <w:w w:val="100"/>
          <w:rFonts/>
          <w:caps w:val="0"/>
        </w:rPr>
        <w:t> </w:t>
      </w:r>
      <w:r>
        <w:rPr>
          <w:szCs w:val="24"/>
          <w:b w:val="0"/>
          <w:i w:val="0"/>
          <w:sz w:val="24"/>
          <w:spacing w:val="0"/>
          <w:w w:val="100"/>
          <w:rFonts/>
          <w:caps w:val="0"/>
        </w:rPr>
        <w:t>occurrence</w:t>
      </w:r>
      <w:r>
        <w:rPr>
          <w:szCs w:val="24"/>
          <w:b w:val="0"/>
          <w:i w:val="0"/>
          <w:sz w:val="24"/>
          <w:spacing w:val="0"/>
          <w:w w:val="100"/>
          <w:rFonts/>
          <w:caps w:val="0"/>
        </w:rPr>
        <w:t> </w:t>
      </w:r>
      <w:r>
        <w:rPr>
          <w:szCs w:val="24"/>
          <w:b w:val="0"/>
          <w:i w:val="0"/>
          <w:sz w:val="24"/>
          <w:spacing w:val="0"/>
          <w:w w:val="100"/>
          <w:rFonts/>
          <w:caps w:val="0"/>
        </w:rPr>
        <w:t>of</w:t>
      </w:r>
      <w:r>
        <w:rPr>
          <w:szCs w:val="24"/>
          <w:b w:val="0"/>
          <w:i w:val="0"/>
          <w:sz w:val="24"/>
          <w:spacing w:val="0"/>
          <w:w w:val="100"/>
          <w:rFonts/>
          <w:caps w:val="0"/>
        </w:rPr>
        <w:t> </w:t>
      </w:r>
      <w:r>
        <w:rPr>
          <w:szCs w:val="24"/>
          <w:b w:val="0"/>
          <w:i w:val="0"/>
          <w:sz w:val="24"/>
          <w:spacing w:val="0"/>
          <w:w w:val="100"/>
          <w:rFonts/>
          <w:caps w:val="0"/>
        </w:rPr>
        <w:t>a</w:t>
      </w:r>
      <w:r>
        <w:rPr>
          <w:szCs w:val="24"/>
          <w:b w:val="0"/>
          <w:i w:val="0"/>
          <w:sz w:val="24"/>
          <w:spacing w:val="0"/>
          <w:w w:val="100"/>
          <w:rFonts/>
          <w:caps w:val="0"/>
        </w:rPr>
        <w:t> </w:t>
      </w:r>
      <w:r>
        <w:rPr>
          <w:szCs w:val="24"/>
          <w:b w:val="0"/>
          <w:i w:val="0"/>
          <w:sz w:val="24"/>
          <w:spacing w:val="0"/>
          <w:w w:val="100"/>
          <w:rFonts/>
          <w:caps w:val="0"/>
        </w:rPr>
        <w:t>high</w:t>
      </w:r>
      <w:r>
        <w:rPr>
          <w:szCs w:val="24"/>
          <w:b w:val="0"/>
          <w:i w:val="0"/>
          <w:sz w:val="24"/>
          <w:spacing w:val="0"/>
          <w:w w:val="100"/>
          <w:rFonts/>
          <w:caps w:val="0"/>
        </w:rPr>
        <w:t> </w:t>
      </w:r>
      <w:r>
        <w:rPr>
          <w:szCs w:val="24"/>
          <w:b w:val="0"/>
          <w:i w:val="0"/>
          <w:sz w:val="24"/>
          <w:spacing w:val="0"/>
          <w:w w:val="100"/>
          <w:rFonts/>
          <w:caps w:val="0"/>
        </w:rPr>
        <w:t>grade</w:t>
      </w:r>
      <w:r>
        <w:rPr>
          <w:szCs w:val="24"/>
          <w:b w:val="0"/>
          <w:i w:val="0"/>
          <w:sz w:val="24"/>
          <w:spacing w:val="0"/>
          <w:w w:val="100"/>
          <w:rFonts/>
          <w:caps w:val="0"/>
        </w:rPr>
        <w:t> </w:t>
      </w:r>
      <w:r>
        <w:rPr>
          <w:szCs w:val="24"/>
          <w:b w:val="0"/>
          <w:i w:val="0"/>
          <w:sz w:val="24"/>
          <w:spacing w:val="0"/>
          <w:w w:val="100"/>
          <w:rFonts/>
          <w:caps w:val="0"/>
        </w:rPr>
        <w:t>metamorphism</w:t>
      </w:r>
      <w:r>
        <w:rPr>
          <w:szCs w:val="24"/>
          <w:b w:val="0"/>
          <w:i w:val="0"/>
          <w:sz w:val="24"/>
          <w:spacing w:val="0"/>
          <w:w w:val="100"/>
          <w:rFonts/>
          <w:caps w:val="0"/>
        </w:rPr>
        <w:t> </w:t>
      </w:r>
      <w:r>
        <w:rPr>
          <w:szCs w:val="24"/>
          <w:b w:val="0"/>
          <w:i w:val="0"/>
          <w:sz w:val="24"/>
          <w:spacing w:val="0"/>
          <w:w w:val="100"/>
          <w:rFonts/>
          <w:caps w:val="0"/>
        </w:rPr>
        <w:t>prevalent</w:t>
      </w:r>
      <w:r>
        <w:rPr>
          <w:szCs w:val="24"/>
          <w:b w:val="0"/>
          <w:i w:val="0"/>
          <w:sz w:val="24"/>
          <w:spacing w:val="0"/>
          <w:w w:val="100"/>
          <w:rFonts/>
          <w:caps w:val="0"/>
        </w:rPr>
        <w:t> </w:t>
      </w:r>
      <w:r>
        <w:rPr>
          <w:szCs w:val="24"/>
          <w:b w:val="0"/>
          <w:i w:val="0"/>
          <w:sz w:val="24"/>
          <w:spacing w:val="0"/>
          <w:w w:val="100"/>
          <w:rFonts/>
          <w:caps w:val="0"/>
        </w:rPr>
        <w:t>over</w:t>
      </w:r>
      <w:r>
        <w:rPr>
          <w:szCs w:val="24"/>
          <w:b w:val="0"/>
          <w:i w:val="0"/>
          <w:sz w:val="24"/>
          <w:spacing w:val="0"/>
          <w:w w:val="100"/>
          <w:rFonts/>
          <w:caps w:val="0"/>
        </w:rPr>
        <w:t> </w:t>
      </w:r>
      <w:r>
        <w:rPr>
          <w:szCs w:val="24"/>
          <w:b w:val="0"/>
          <w:i w:val="0"/>
          <w:sz w:val="24"/>
          <w:spacing w:val="0"/>
          <w:w w:val="100"/>
          <w:rFonts/>
          <w:caps w:val="0"/>
        </w:rPr>
        <w:t>the</w:t>
      </w:r>
      <w:r>
        <w:rPr>
          <w:szCs w:val="24"/>
          <w:b w:val="0"/>
          <w:i w:val="0"/>
          <w:sz w:val="24"/>
          <w:spacing w:val="0"/>
          <w:w w:val="100"/>
          <w:rFonts/>
          <w:caps w:val="0"/>
        </w:rPr>
        <w:t> </w:t>
      </w:r>
      <w:r>
        <w:rPr>
          <w:szCs w:val="24"/>
          <w:b w:val="0"/>
          <w:i w:val="0"/>
          <w:sz w:val="24"/>
          <w:spacing w:val="0"/>
          <w:w w:val="100"/>
          <w:rFonts/>
          <w:caps w:val="0"/>
        </w:rPr>
        <w:t>pre</w:t>
      </w:r>
      <w:r>
        <w:rPr>
          <w:szCs w:val="24"/>
          <w:b w:val="0"/>
          <w:i w:val="0"/>
          <w:sz w:val="24"/>
          <w:spacing w:val="0"/>
          <w:w w:val="100"/>
          <w:rFonts/>
          <w:caps w:val="0"/>
        </w:rPr>
        <w:t> </w:t>
      </w:r>
      <w:r>
        <w:rPr>
          <w:szCs w:val="24"/>
          <w:b w:val="0"/>
          <w:i w:val="0"/>
          <w:sz w:val="24"/>
          <w:spacing w:val="0"/>
          <w:w w:val="100"/>
          <w:rFonts/>
          <w:caps w:val="0"/>
        </w:rPr>
        <w:t>existing</w:t>
      </w:r>
      <w:r>
        <w:rPr>
          <w:szCs w:val="24"/>
          <w:b w:val="0"/>
          <w:i w:val="0"/>
          <w:sz w:val="24"/>
          <w:spacing w:val="0"/>
          <w:w w:val="100"/>
          <w:rFonts/>
          <w:caps w:val="0"/>
        </w:rPr>
        <w:t> </w:t>
      </w:r>
      <w:r>
        <w:rPr>
          <w:szCs w:val="24"/>
          <w:b w:val="0"/>
          <w:i w:val="0"/>
          <w:sz w:val="24"/>
          <w:spacing w:val="0"/>
          <w:w w:val="100"/>
          <w:rFonts/>
          <w:caps w:val="0"/>
        </w:rPr>
        <w:t>granitic</w:t>
      </w:r>
      <w:r>
        <w:rPr>
          <w:szCs w:val="24"/>
          <w:b w:val="0"/>
          <w:i w:val="0"/>
          <w:sz w:val="24"/>
          <w:spacing w:val="0"/>
          <w:w w:val="100"/>
          <w:rFonts/>
          <w:caps w:val="0"/>
        </w:rPr>
        <w:t> </w:t>
      </w:r>
      <w:r>
        <w:rPr>
          <w:szCs w:val="24"/>
          <w:b w:val="0"/>
          <w:i w:val="0"/>
          <w:sz w:val="24"/>
          <w:spacing w:val="0"/>
          <w:w w:val="100"/>
          <w:rFonts/>
          <w:caps w:val="0"/>
        </w:rPr>
        <w:t>rock.</w:t>
      </w:r>
    </w:p>
    <w:p w14:paraId="2569DBF0" w14:textId="77777777" w:rsidR="00360211" w:rsidRPr="006F4DE1" w:rsidRDefault="00360211" w:rsidP="006F4DE1">
      <w:pPr>
        <w:spacing w:before="0" w:beforeAutospacing="0" w:after="160" w:afterAutospacing="0" w:lineRule="auto" w:line="360"/>
        <w:rPr>
          <w:szCs w:val="24"/>
          <w:b w:val="0"/>
          <w:i w:val="0"/>
          <w:sz w:val="24"/>
          <w:spacing w:val="0"/>
          <w:w w:val="100"/>
          <w:rFonts/>
          <w:caps w:val="0"/>
        </w:rPr>
        <w:snapToGrid w:val="0"/>
        <w:textAlignment w:val="baseline"/>
      </w:pPr>
      <w:r>
        <w:rPr>
          <w:szCs w:val="24"/>
          <w:b w:val="0"/>
          <w:i w:val="0"/>
          <w:sz w:val="24"/>
          <w:spacing w:val="0"/>
          <w:w w:val="100"/>
          <w:rFonts/>
          <w:caps w:val="0"/>
        </w:rPr>
        <w:t>The</w:t>
      </w:r>
      <w:r>
        <w:rPr>
          <w:szCs w:val="24"/>
          <w:b w:val="0"/>
          <w:i w:val="0"/>
          <w:sz w:val="24"/>
          <w:spacing w:val="0"/>
          <w:w w:val="100"/>
          <w:rFonts/>
          <w:caps w:val="0"/>
        </w:rPr>
        <w:t> </w:t>
      </w:r>
      <w:r>
        <w:rPr>
          <w:szCs w:val="24"/>
          <w:b w:val="0"/>
          <w:i w:val="0"/>
          <w:sz w:val="24"/>
          <w:spacing w:val="0"/>
          <w:w w:val="100"/>
          <w:rFonts/>
          <w:caps w:val="0"/>
        </w:rPr>
        <w:t>outcrops’</w:t>
      </w:r>
      <w:r>
        <w:rPr>
          <w:szCs w:val="24"/>
          <w:b w:val="0"/>
          <w:i w:val="0"/>
          <w:sz w:val="24"/>
          <w:spacing w:val="0"/>
          <w:w w:val="100"/>
          <w:rFonts/>
          <w:caps w:val="0"/>
        </w:rPr>
        <w:t> </w:t>
      </w:r>
      <w:r>
        <w:rPr>
          <w:szCs w:val="24"/>
          <w:b w:val="0"/>
          <w:i w:val="0"/>
          <w:sz w:val="24"/>
          <w:spacing w:val="0"/>
          <w:w w:val="100"/>
          <w:rFonts/>
          <w:caps w:val="0"/>
        </w:rPr>
        <w:t>general</w:t>
      </w:r>
      <w:r>
        <w:rPr>
          <w:szCs w:val="24"/>
          <w:b w:val="0"/>
          <w:i w:val="0"/>
          <w:sz w:val="24"/>
          <w:spacing w:val="0"/>
          <w:w w:val="100"/>
          <w:rFonts/>
          <w:caps w:val="0"/>
        </w:rPr>
        <w:t> </w:t>
      </w:r>
      <w:r>
        <w:rPr>
          <w:szCs w:val="24"/>
          <w:b w:val="0"/>
          <w:i w:val="0"/>
          <w:sz w:val="24"/>
          <w:spacing w:val="0"/>
          <w:w w:val="100"/>
          <w:rFonts/>
          <w:caps w:val="0"/>
        </w:rPr>
        <w:t>orientation</w:t>
      </w:r>
      <w:r>
        <w:rPr>
          <w:szCs w:val="24"/>
          <w:b w:val="0"/>
          <w:i w:val="0"/>
          <w:sz w:val="24"/>
          <w:spacing w:val="0"/>
          <w:w w:val="100"/>
          <w:rFonts/>
          <w:caps w:val="0"/>
        </w:rPr>
        <w:t> </w:t>
      </w:r>
      <w:r>
        <w:rPr>
          <w:szCs w:val="24"/>
          <w:b w:val="0"/>
          <w:i w:val="0"/>
          <w:sz w:val="24"/>
          <w:spacing w:val="0"/>
          <w:w w:val="100"/>
          <w:rFonts/>
          <w:caps w:val="0"/>
        </w:rPr>
        <w:t>is</w:t>
      </w:r>
      <w:r>
        <w:rPr>
          <w:szCs w:val="24"/>
          <w:b w:val="0"/>
          <w:i w:val="0"/>
          <w:sz w:val="24"/>
          <w:spacing w:val="0"/>
          <w:w w:val="100"/>
          <w:rFonts/>
          <w:caps w:val="0"/>
        </w:rPr>
        <w:t> </w:t>
      </w:r>
      <w:r>
        <w:rPr>
          <w:szCs w:val="24"/>
          <w:b w:val="0"/>
          <w:i w:val="0"/>
          <w:sz w:val="24"/>
          <w:spacing w:val="0"/>
          <w:w w:val="100"/>
          <w:rFonts/>
          <w:caps w:val="0"/>
        </w:rPr>
        <w:t>along</w:t>
      </w:r>
      <w:r>
        <w:rPr>
          <w:szCs w:val="24"/>
          <w:b w:val="0"/>
          <w:i w:val="0"/>
          <w:sz w:val="24"/>
          <w:spacing w:val="0"/>
          <w:w w:val="100"/>
          <w:rFonts/>
          <w:caps w:val="0"/>
        </w:rPr>
        <w:t> </w:t>
      </w:r>
      <w:r>
        <w:rPr>
          <w:szCs w:val="24"/>
          <w:b w:val="0"/>
          <w:i w:val="0"/>
          <w:sz w:val="24"/>
          <w:spacing w:val="0"/>
          <w:w w:val="100"/>
          <w:rFonts/>
          <w:caps w:val="0"/>
        </w:rPr>
        <w:t>NE-SW</w:t>
      </w:r>
      <w:r>
        <w:rPr>
          <w:szCs w:val="24"/>
          <w:b w:val="0"/>
          <w:i w:val="0"/>
          <w:sz w:val="24"/>
          <w:spacing w:val="0"/>
          <w:w w:val="100"/>
          <w:rFonts/>
          <w:caps w:val="0"/>
        </w:rPr>
        <w:t> </w:t>
      </w:r>
      <w:r>
        <w:rPr>
          <w:szCs w:val="24"/>
          <w:b w:val="0"/>
          <w:i w:val="0"/>
          <w:sz w:val="24"/>
          <w:spacing w:val="0"/>
          <w:w w:val="100"/>
          <w:rFonts/>
          <w:caps w:val="0"/>
        </w:rPr>
        <w:t>direction,</w:t>
      </w:r>
      <w:r>
        <w:rPr>
          <w:szCs w:val="24"/>
          <w:b w:val="0"/>
          <w:i w:val="0"/>
          <w:sz w:val="24"/>
          <w:spacing w:val="0"/>
          <w:w w:val="100"/>
          <w:rFonts/>
          <w:caps w:val="0"/>
        </w:rPr>
        <w:t> </w:t>
      </w:r>
      <w:r w:rsidRPr="002E19E5">
        <w:rPr>
          <w:szCs w:val="24"/>
          <w:b w:val="0"/>
          <w:i w:val="0"/>
          <w:sz w:val="24"/>
          <w:spacing w:val="0"/>
          <w:w w:val="100"/>
          <w:rFonts/>
          <w:caps w:val="0"/>
        </w:rPr>
        <w:t>dipping</w:t>
      </w:r>
      <w:r w:rsidRPr="002E19E5">
        <w:rPr>
          <w:szCs w:val="24"/>
          <w:b w:val="0"/>
          <w:i w:val="0"/>
          <w:sz w:val="24"/>
          <w:spacing w:val="0"/>
          <w:w w:val="100"/>
          <w:rFonts/>
          <w:caps w:val="0"/>
        </w:rPr>
        <w:t> </w:t>
      </w:r>
      <w:r w:rsidR="002E19E5" w:rsidRPr="002E19E5">
        <w:rPr>
          <w:szCs w:val="24"/>
          <w:b w:val="0"/>
          <w:i w:val="0"/>
          <w:sz w:val="24"/>
          <w:spacing w:val="0"/>
          <w:w w:val="100"/>
          <w:rFonts/>
          <w:caps w:val="0"/>
        </w:rPr>
        <w:t>east</w:t>
      </w:r>
      <w:r w:rsidR="002E19E5" w:rsidRPr="002E19E5">
        <w:rPr>
          <w:szCs w:val="24"/>
          <w:b w:val="0"/>
          <w:i w:val="0"/>
          <w:sz w:val="24"/>
          <w:spacing w:val="0"/>
          <w:w w:val="100"/>
          <w:rFonts/>
          <w:caps w:val="0"/>
        </w:rPr>
        <w:t> </w:t>
      </w:r>
      <w:r w:rsidR="002E19E5" w:rsidRPr="002E19E5">
        <w:rPr>
          <w:szCs w:val="24"/>
          <w:b w:val="0"/>
          <w:i w:val="0"/>
          <w:sz w:val="24"/>
          <w:spacing w:val="0"/>
          <w:w w:val="100"/>
          <w:rFonts/>
          <w:caps w:val="0"/>
        </w:rPr>
        <w:t>(Fig.4.21</w:t>
      </w:r>
      <w:r w:rsidRPr="002E19E5">
        <w:rPr>
          <w:szCs w:val="24"/>
          <w:b w:val="0"/>
          <w:i w:val="0"/>
          <w:sz w:val="24"/>
          <w:spacing w:val="0"/>
          <w:w w:val="100"/>
          <w:rFonts/>
          <w:caps w:val="0"/>
        </w:rPr>
        <w:t>)</w:t>
      </w:r>
    </w:p>
    <w:p w14:paraId="692754B6" w14:textId="77777777" w:rsidR="00DC5D4C" w:rsidRDefault="00DC5D4C" w:rsidP="006F4DE1">
      <w:pPr>
        <w:spacing w:before="0" w:beforeAutospacing="0" w:after="160" w:afterAutospacing="0" w:lineRule="auto" w:line="360"/>
        <w:rPr>
          <w:szCs w:val="24"/>
          <w:b w:val="0"/>
          <w:i w:val="0"/>
          <w:sz w:val="24"/>
          <w:spacing w:val="0"/>
          <w:w w:val="100"/>
          <w:rFonts/>
          <w:caps w:val="0"/>
        </w:rPr>
        <w:snapToGrid w:val="0"/>
        <w:textAlignment w:val="baseline"/>
      </w:pPr>
      <w:r>
        <w:rPr>
          <w:b w:val="0"/>
          <w:i w:val="0"/>
          <w:sz w:val="24"/>
          <w:spacing w:val="0"/>
          <w:w w:val="100"/>
          <w:rFonts/>
          <w:caps w:val="0"/>
        </w:rPr>
        <w:t/>
      </w:r>
    </w:p>
    <w:p w14:paraId="4D16C19B" w14:textId="77777777" w:rsidR="006C7414" w:rsidRDefault="006C7414" w:rsidP="00CC72F9">
      <w:pPr>
        <w:spacing w:before="0" w:beforeAutospacing="0" w:after="160" w:afterAutospacing="0" w:lineRule="auto" w:line="256"/>
        <w:rPr>
          <w:szCs w:val="28"/>
          <w:bCs/>
          <w:b w:val="1"/>
          <w:i w:val="0"/>
          <w:sz w:val="28"/>
          <w:spacing w:val="0"/>
          <w:w w:val="100"/>
          <w:rFonts w:ascii="Times New Roman" w:cs="Times New Roman" w:hAnsi="Times New Roman"/>
          <w:caps w:val="0"/>
        </w:rPr>
        <w:snapToGrid w:val="0"/>
        <w:textAlignment w:val="baseline"/>
      </w:pPr>
      <w:r>
        <w:rPr>
          <w:b w:val="1"/>
          <w:i w:val="0"/>
          <w:sz w:val="28"/>
          <w:spacing w:val="0"/>
          <w:w w:val="100"/>
          <w:rFonts w:ascii="Times New Roman" w:cs="Times New Roman" w:hAnsi="Times New Roman"/>
          <w:caps w:val="0"/>
        </w:rPr>
        <w:t/>
      </w:r>
    </w:p>
    <w:p w14:paraId="6C49411B" w14:textId="4D190136" w:rsidR="00DC5D4C" w:rsidRDefault="00DC5D4C" w:rsidP="00CC72F9">
      <w:pPr>
        <w:spacing w:before="0" w:beforeAutospacing="0" w:after="160" w:afterAutospacing="0" w:lineRule="auto" w:line="256"/>
        <w:rPr>
          <w:szCs w:val="28"/>
          <w:bCs/>
          <w:b w:val="1"/>
          <w:i w:val="0"/>
          <w:sz w:val="28"/>
          <w:spacing w:val="0"/>
          <w:w w:val="100"/>
          <w:rFonts w:ascii="Times New Roman" w:cs="Times New Roman" w:hAnsi="Times New Roman"/>
          <w:caps w:val="0"/>
        </w:rPr>
        <w:snapToGrid w:val="0"/>
        <w:textAlignment w:val="baseline"/>
      </w:pPr>
      <w:r>
        <w:rPr>
          <w:b w:val="1"/>
          <w:i w:val="0"/>
          <w:sz w:val="28"/>
          <w:spacing w:val="0"/>
          <w:w w:val="100"/>
          <w:rFonts w:ascii="Times New Roman" w:cs="Times New Roman" w:hAnsi="Times New Roman"/>
          <w:caps w:val="0"/>
        </w:rPr>
        <w:t/>
      </w:r>
    </w:p>
    <w:p w14:paraId="515387D1" w14:textId="77777777" w:rsidR="00DC5D4C" w:rsidRDefault="00DC5D4C" w:rsidP="00DC5D4C">
      <w:pPr>
        <w:spacing w:before="0" w:beforeAutospacing="0" w:after="160" w:afterAutospacing="0" w:lineRule="auto" w:line="256"/>
        <w:rPr>
          <w:szCs w:val="24"/>
          <w:bCs/>
          <w:b w:val="1"/>
          <w:i w:val="0"/>
          <w:sz w:val="24"/>
          <w:spacing w:val="0"/>
          <w:w w:val="100"/>
          <w:rFonts w:ascii="Times New Roman" w:cs="Times New Roman" w:hAnsi="Times New Roman"/>
          <w:caps w:val="0"/>
        </w:rPr>
        <w:snapToGrid w:val="0"/>
        <w:textAlignment w:val="baseline"/>
      </w:pPr>
      <w:r>
        <w:rPr>
          <w:szCs w:val="24"/>
          <w:bCs/>
          <w:b w:val="1"/>
          <w:i w:val="0"/>
          <w:sz w:val="24"/>
          <w:spacing w:val="0"/>
          <w:w w:val="100"/>
          <w:rFonts w:ascii="Times New Roman" w:cs="Times New Roman" w:hAnsi="Times New Roman"/>
          <w:caps w:val="0"/>
        </w:rPr>
        <w:t>5.0</w:t>
      </w:r>
      <w:r>
        <w:rPr>
          <w:szCs w:val="24"/>
          <w:bCs/>
          <w:b w:val="1"/>
          <w:i w:val="0"/>
          <w:sz w:val="24"/>
          <w:spacing w:val="0"/>
          <w:w w:val="100"/>
          <w:rFonts w:ascii="Times New Roman" w:cs="Times New Roman" w:hAnsi="Times New Roman"/>
          <w:caps w:val="0"/>
        </w:rPr>
        <w:t> </w:t>
      </w:r>
      <w:r>
        <w:rPr>
          <w:szCs w:val="24"/>
          <w:bCs/>
          <w:b w:val="1"/>
          <w:i w:val="0"/>
          <w:sz w:val="24"/>
          <w:spacing w:val="0"/>
          <w:w w:val="100"/>
          <w:rFonts w:ascii="Times New Roman" w:cs="Times New Roman" w:hAnsi="Times New Roman"/>
          <w:caps w:val="0"/>
        </w:rPr>
        <w:t>CONCLUSION</w:t>
      </w:r>
      <w:r>
        <w:rPr>
          <w:szCs w:val="24"/>
          <w:bCs/>
          <w:b w:val="1"/>
          <w:i w:val="0"/>
          <w:sz w:val="24"/>
          <w:spacing w:val="0"/>
          <w:w w:val="100"/>
          <w:rFonts w:ascii="Times New Roman" w:cs="Times New Roman" w:hAnsi="Times New Roman"/>
          <w:caps w:val="0"/>
        </w:rPr>
        <w:t> </w:t>
      </w:r>
      <w:r>
        <w:rPr>
          <w:szCs w:val="24"/>
          <w:bCs/>
          <w:b w:val="1"/>
          <w:i w:val="0"/>
          <w:sz w:val="24"/>
          <w:spacing w:val="0"/>
          <w:w w:val="100"/>
          <w:rFonts w:ascii="Times New Roman" w:cs="Times New Roman" w:hAnsi="Times New Roman"/>
          <w:caps w:val="0"/>
        </w:rPr>
        <w:t>AND</w:t>
      </w:r>
      <w:r>
        <w:rPr>
          <w:szCs w:val="24"/>
          <w:bCs/>
          <w:b w:val="1"/>
          <w:i w:val="0"/>
          <w:sz w:val="24"/>
          <w:spacing w:val="0"/>
          <w:w w:val="100"/>
          <w:rFonts w:ascii="Times New Roman" w:cs="Times New Roman" w:hAnsi="Times New Roman"/>
          <w:caps w:val="0"/>
        </w:rPr>
        <w:t> </w:t>
      </w:r>
      <w:r>
        <w:rPr>
          <w:szCs w:val="24"/>
          <w:bCs/>
          <w:b w:val="1"/>
          <w:i w:val="0"/>
          <w:sz w:val="24"/>
          <w:spacing w:val="0"/>
          <w:w w:val="100"/>
          <w:rFonts w:ascii="Times New Roman" w:cs="Times New Roman" w:hAnsi="Times New Roman"/>
          <w:caps w:val="0"/>
        </w:rPr>
        <w:t>RECOMMENDATION</w:t>
      </w:r>
    </w:p>
    <w:p w14:paraId="0C8E430E" w14:textId="44243C85" w:rsidR="00DC5D4C" w:rsidRPr="00872DC0" w:rsidRDefault="00DC5D4C" w:rsidP="00DC5D4C">
      <w:pPr>
        <w:jc w:val="both"/>
        <w:spacing w:before="0" w:beforeAutospacing="0" w:after="160" w:afterAutospacing="0" w:lineRule="auto" w:line="360"/>
        <w:rPr>
          <w:szCs w:val="24"/>
          <w:bCs/>
          <w:b w:val="1"/>
          <w:i w:val="0"/>
          <w:sz w:val="24"/>
          <w:spacing w:val="0"/>
          <w:w w:val="100"/>
          <w:rFonts w:ascii="Times New Roman" w:cs="Times New Roman" w:hAnsi="Times New Roman"/>
          <w:caps w:val="0"/>
        </w:rPr>
        <w:snapToGrid w:val="0"/>
        <w:textAlignment w:val="baseline"/>
      </w:pPr>
      <w:r>
        <w:rPr>
          <w:szCs w:val="24"/>
          <w:bCs/>
          <w:b w:val="1"/>
          <w:i w:val="0"/>
          <w:sz w:val="24"/>
          <w:spacing w:val="0"/>
          <w:w w:val="100"/>
          <w:rFonts w:ascii="Times New Roman" w:cs="Times New Roman" w:hAnsi="Times New Roman"/>
          <w:caps w:val="0"/>
        </w:rPr>
        <w:t>5</w:t>
      </w:r>
      <w:r w:rsidRPr="00872DC0">
        <w:rPr>
          <w:szCs w:val="24"/>
          <w:bCs/>
          <w:b w:val="1"/>
          <w:i w:val="0"/>
          <w:sz w:val="24"/>
          <w:spacing w:val="0"/>
          <w:w w:val="100"/>
          <w:rFonts w:ascii="Times New Roman" w:cs="Times New Roman" w:hAnsi="Times New Roman"/>
          <w:caps w:val="0"/>
        </w:rPr>
        <w:t>.1</w:t>
      </w:r>
      <w:r>
        <w:rPr>
          <w:szCs w:val="24"/>
          <w:bCs/>
          <w:b w:val="1"/>
          <w:i w:val="0"/>
          <w:sz w:val="24"/>
          <w:spacing w:val="0"/>
          <w:w w:val="100"/>
          <w:rFonts w:ascii="Times New Roman" w:cs="Times New Roman" w:hAnsi="Times New Roman"/>
          <w:caps w:val="0"/>
        </w:rPr>
        <w:t> </w:t>
      </w:r>
      <w:r w:rsidR="000B0490">
        <w:rPr>
          <w:szCs w:val="24"/>
          <w:bCs/>
          <w:b w:val="1"/>
          <w:i w:val="0"/>
          <w:sz w:val="24"/>
          <w:spacing w:val="0"/>
          <w:w w:val="100"/>
          <w:rFonts w:ascii="Times New Roman" w:cs="Times New Roman" w:hAnsi="Times New Roman"/>
          <w:caps w:val="0"/>
        </w:rPr>
        <w:t>Conclusion</w:t>
      </w:r>
    </w:p>
    <w:p w14:paraId="48AF39AA" w14:textId="77777777" w:rsidR="00DC5D4C" w:rsidRDefault="00DC5D4C" w:rsidP="006B28FB">
      <w:pPr>
        <w:jc w:val="both"/>
        <w:spacing w:before="0" w:beforeAutospacing="0" w:after="160" w:afterAutospacing="0" w:lineRule="auto" w:line="360"/>
        <w:rPr>
          <w:szCs w:val="24"/>
          <w:b w:val="0"/>
          <w:i w:val="0"/>
          <w:sz w:val="24"/>
          <w:spacing w:val="0"/>
          <w:w w:val="100"/>
          <w:rFonts w:ascii="Times New Roman" w:cs="Times New Roman" w:hAnsi="Times New Roman"/>
          <w:caps w:val="0"/>
        </w:rPr>
        <w:snapToGrid w:val="0"/>
        <w:textAlignment w:val="baseline"/>
      </w:pPr>
      <w:r w:rsidRPr="00875044">
        <w:rPr>
          <w:szCs w:val="24"/>
          <w:b w:val="0"/>
          <w:i w:val="0"/>
          <w:sz w:val="24"/>
          <w:spacing w:val="0"/>
          <w:w w:val="100"/>
          <w:rFonts w:ascii="Times New Roman" w:cs="Times New Roman" w:hAnsi="Times New Roman"/>
          <w:caps w:val="0"/>
        </w:rPr>
        <w:t> </w:t>
      </w:r>
      <w:r w:rsidR="006B28FB">
        <w:rPr>
          <w:szCs w:val="24"/>
          <w:b w:val="0"/>
          <w:i w:val="0"/>
          <w:sz w:val="24"/>
          <w:spacing w:val="0"/>
          <w:w w:val="100"/>
          <w:rFonts w:ascii="Times New Roman" w:cs="Times New Roman" w:hAnsi="Times New Roman"/>
          <w:caps w:val="0"/>
        </w:rPr>
        <w:t>The</w:t>
      </w:r>
      <w:r w:rsidR="006B28FB">
        <w:rPr>
          <w:szCs w:val="24"/>
          <w:b w:val="0"/>
          <w:i w:val="0"/>
          <w:sz w:val="24"/>
          <w:spacing w:val="0"/>
          <w:w w:val="100"/>
          <w:rFonts w:ascii="Times New Roman" w:cs="Times New Roman" w:hAnsi="Times New Roman"/>
          <w:caps w:val="0"/>
        </w:rPr>
        <w:t> </w:t>
      </w:r>
      <w:r w:rsidR="006B28FB">
        <w:rPr>
          <w:szCs w:val="24"/>
          <w:b w:val="0"/>
          <w:i w:val="0"/>
          <w:sz w:val="24"/>
          <w:spacing w:val="0"/>
          <w:w w:val="100"/>
          <w:rFonts w:ascii="Times New Roman" w:cs="Times New Roman" w:hAnsi="Times New Roman"/>
          <w:caps w:val="0"/>
        </w:rPr>
        <w:t>study</w:t>
      </w:r>
      <w:r w:rsidR="006B28FB">
        <w:rPr>
          <w:szCs w:val="24"/>
          <w:b w:val="0"/>
          <w:i w:val="0"/>
          <w:sz w:val="24"/>
          <w:spacing w:val="0"/>
          <w:w w:val="100"/>
          <w:rFonts w:ascii="Times New Roman" w:cs="Times New Roman" w:hAnsi="Times New Roman"/>
          <w:caps w:val="0"/>
        </w:rPr>
        <w:t> </w:t>
      </w:r>
      <w:r w:rsidR="006B28FB">
        <w:rPr>
          <w:szCs w:val="24"/>
          <w:b w:val="0"/>
          <w:i w:val="0"/>
          <w:sz w:val="24"/>
          <w:spacing w:val="0"/>
          <w:w w:val="100"/>
          <w:rFonts w:ascii="Times New Roman" w:cs="Times New Roman" w:hAnsi="Times New Roman"/>
          <w:caps w:val="0"/>
        </w:rPr>
        <w:t>area</w:t>
      </w:r>
      <w:r w:rsidR="006B28FB">
        <w:rPr>
          <w:szCs w:val="24"/>
          <w:b w:val="0"/>
          <w:i w:val="0"/>
          <w:sz w:val="24"/>
          <w:spacing w:val="0"/>
          <w:w w:val="100"/>
          <w:rFonts w:ascii="Times New Roman" w:cs="Times New Roman" w:hAnsi="Times New Roman"/>
          <w:caps w:val="0"/>
        </w:rPr>
        <w:t> </w:t>
      </w:r>
      <w:r w:rsidR="006B28FB">
        <w:rPr>
          <w:szCs w:val="24"/>
          <w:b w:val="0"/>
          <w:i w:val="0"/>
          <w:sz w:val="24"/>
          <w:spacing w:val="0"/>
          <w:w w:val="100"/>
          <w:rFonts w:ascii="Times New Roman" w:cs="Times New Roman" w:hAnsi="Times New Roman"/>
          <w:caps w:val="0"/>
        </w:rPr>
        <w:t>is</w:t>
      </w:r>
      <w:r w:rsidR="006B28FB">
        <w:rPr>
          <w:szCs w:val="24"/>
          <w:b w:val="0"/>
          <w:i w:val="0"/>
          <w:sz w:val="24"/>
          <w:spacing w:val="0"/>
          <w:w w:val="100"/>
          <w:rFonts w:ascii="Times New Roman" w:cs="Times New Roman" w:hAnsi="Times New Roman"/>
          <w:caps w:val="0"/>
        </w:rPr>
        <w:t> </w:t>
      </w:r>
      <w:r w:rsidR="006B28FB">
        <w:rPr>
          <w:szCs w:val="24"/>
          <w:b w:val="0"/>
          <w:i w:val="0"/>
          <w:sz w:val="24"/>
          <w:spacing w:val="0"/>
          <w:w w:val="100"/>
          <w:rFonts w:ascii="Times New Roman" w:cs="Times New Roman" w:hAnsi="Times New Roman"/>
          <w:caps w:val="0"/>
        </w:rPr>
        <w:t>mainly</w:t>
      </w:r>
      <w:r w:rsidR="006B28FB">
        <w:rPr>
          <w:szCs w:val="24"/>
          <w:b w:val="0"/>
          <w:i w:val="0"/>
          <w:sz w:val="24"/>
          <w:spacing w:val="0"/>
          <w:w w:val="100"/>
          <w:rFonts w:ascii="Times New Roman" w:cs="Times New Roman" w:hAnsi="Times New Roman"/>
          <w:caps w:val="0"/>
        </w:rPr>
        <w:t> </w:t>
      </w:r>
      <w:r w:rsidR="006B28FB">
        <w:rPr>
          <w:szCs w:val="24"/>
          <w:b w:val="0"/>
          <w:i w:val="0"/>
          <w:sz w:val="24"/>
          <w:spacing w:val="0"/>
          <w:w w:val="100"/>
          <w:rFonts w:ascii="Times New Roman" w:cs="Times New Roman" w:hAnsi="Times New Roman"/>
          <w:caps w:val="0"/>
        </w:rPr>
        <w:t>made</w:t>
      </w:r>
      <w:r w:rsidR="006B28FB">
        <w:rPr>
          <w:szCs w:val="24"/>
          <w:b w:val="0"/>
          <w:i w:val="0"/>
          <w:sz w:val="24"/>
          <w:spacing w:val="0"/>
          <w:w w:val="100"/>
          <w:rFonts w:ascii="Times New Roman" w:cs="Times New Roman" w:hAnsi="Times New Roman"/>
          <w:caps w:val="0"/>
        </w:rPr>
        <w:t> </w:t>
      </w:r>
      <w:r w:rsidR="006B28FB">
        <w:rPr>
          <w:szCs w:val="24"/>
          <w:b w:val="0"/>
          <w:i w:val="0"/>
          <w:sz w:val="24"/>
          <w:spacing w:val="0"/>
          <w:w w:val="100"/>
          <w:rFonts w:ascii="Times New Roman" w:cs="Times New Roman" w:hAnsi="Times New Roman"/>
          <w:caps w:val="0"/>
        </w:rPr>
        <w:t>up</w:t>
      </w:r>
      <w:r w:rsidR="006B28FB">
        <w:rPr>
          <w:szCs w:val="24"/>
          <w:b w:val="0"/>
          <w:i w:val="0"/>
          <w:sz w:val="24"/>
          <w:spacing w:val="0"/>
          <w:w w:val="100"/>
          <w:rFonts w:ascii="Times New Roman" w:cs="Times New Roman" w:hAnsi="Times New Roman"/>
          <w:caps w:val="0"/>
        </w:rPr>
        <w:t> </w:t>
      </w:r>
      <w:r w:rsidR="006B28FB">
        <w:rPr>
          <w:szCs w:val="24"/>
          <w:b w:val="0"/>
          <w:i w:val="0"/>
          <w:sz w:val="24"/>
          <w:spacing w:val="0"/>
          <w:w w:val="100"/>
          <w:rFonts w:ascii="Times New Roman" w:cs="Times New Roman" w:hAnsi="Times New Roman"/>
          <w:caps w:val="0"/>
        </w:rPr>
        <w:t>of</w:t>
      </w:r>
      <w:r w:rsidR="006B28FB">
        <w:rPr>
          <w:szCs w:val="24"/>
          <w:b w:val="0"/>
          <w:i w:val="0"/>
          <w:sz w:val="24"/>
          <w:spacing w:val="0"/>
          <w:w w:val="100"/>
          <w:rFonts w:ascii="Times New Roman" w:cs="Times New Roman" w:hAnsi="Times New Roman"/>
          <w:caps w:val="0"/>
        </w:rPr>
        <w:t> </w:t>
      </w:r>
      <w:r w:rsidRPr="00875044">
        <w:rPr>
          <w:szCs w:val="24"/>
          <w:b w:val="0"/>
          <w:i w:val="0"/>
          <w:sz w:val="24"/>
          <w:spacing w:val="0"/>
          <w:w w:val="100"/>
          <w:rFonts w:ascii="Times New Roman" w:cs="Times New Roman" w:hAnsi="Times New Roman"/>
          <w:caps w:val="0"/>
        </w:rPr>
        <w:t> </w:t>
      </w:r>
      <w:r w:rsidRPr="00875044">
        <w:rPr>
          <w:szCs w:val="24"/>
          <w:b w:val="0"/>
          <w:i w:val="0"/>
          <w:sz w:val="24"/>
          <w:spacing w:val="0"/>
          <w:w w:val="100"/>
          <w:rFonts w:ascii="Times New Roman" w:cs="Times New Roman" w:hAnsi="Times New Roman"/>
          <w:caps w:val="0"/>
        </w:rPr>
        <w:t>porp</w:t>
      </w:r>
      <w:r w:rsidRPr="00443FAA">
        <w:rPr>
          <w:szCs w:val="24"/>
          <w:b w:val="0"/>
          <w:i w:val="0"/>
          <w:sz w:val="24"/>
          <w:spacing w:val="0"/>
          <w:w w:val="100"/>
          <w:rFonts w:ascii="Times New Roman" w:cs="Times New Roman" w:hAnsi="Times New Roman"/>
          <w:caps w:val="0"/>
        </w:rPr>
        <w:t>hyritic</w:t>
      </w:r>
      <w:r w:rsidRPr="00443FAA">
        <w:rPr>
          <w:szCs w:val="24"/>
          <w:b w:val="0"/>
          <w:i w:val="0"/>
          <w:sz w:val="24"/>
          <w:spacing w:val="0"/>
          <w:w w:val="100"/>
          <w:rFonts w:ascii="Times New Roman" w:cs="Times New Roman" w:hAnsi="Times New Roman"/>
          <w:caps w:val="0"/>
        </w:rPr>
        <w:t> </w:t>
      </w:r>
      <w:r w:rsidRPr="00443FAA">
        <w:rPr>
          <w:szCs w:val="24"/>
          <w:b w:val="0"/>
          <w:i w:val="0"/>
          <w:sz w:val="24"/>
          <w:spacing w:val="0"/>
          <w:w w:val="100"/>
          <w:rFonts w:ascii="Times New Roman" w:cs="Times New Roman" w:hAnsi="Times New Roman"/>
          <w:caps w:val="0"/>
        </w:rPr>
        <w:t>granites</w:t>
      </w:r>
      <w:r w:rsidR="006B28FB" w:rsidRPr="00443FAA">
        <w:rPr>
          <w:szCs w:val="24"/>
          <w:b w:val="0"/>
          <w:i w:val="0"/>
          <w:sz w:val="24"/>
          <w:spacing w:val="0"/>
          <w:w w:val="100"/>
          <w:rFonts w:ascii="Times New Roman" w:cs="Times New Roman" w:hAnsi="Times New Roman"/>
          <w:caps w:val="0"/>
        </w:rPr>
        <w:t>,</w:t>
      </w:r>
      <w:r w:rsidR="006B28FB" w:rsidRPr="00443FAA">
        <w:rPr>
          <w:szCs w:val="24"/>
          <w:b w:val="0"/>
          <w:i w:val="0"/>
          <w:sz w:val="24"/>
          <w:spacing w:val="0"/>
          <w:w w:val="100"/>
          <w:rFonts w:ascii="Times New Roman" w:cs="Times New Roman" w:hAnsi="Times New Roman"/>
          <w:caps w:val="0"/>
        </w:rPr>
        <w:t> </w:t>
      </w:r>
      <w:r w:rsidR="006B28FB" w:rsidRPr="00443FAA">
        <w:rPr>
          <w:szCs w:val="24"/>
          <w:b w:val="0"/>
          <w:i w:val="0"/>
          <w:sz w:val="24"/>
          <w:spacing w:val="0"/>
          <w:w w:val="100"/>
          <w:rFonts w:ascii="Times New Roman" w:cs="Times New Roman" w:hAnsi="Times New Roman"/>
          <w:caps w:val="0"/>
        </w:rPr>
        <w:t>normal</w:t>
      </w:r>
      <w:r w:rsidR="006B28FB" w:rsidRPr="00443FAA">
        <w:rPr>
          <w:szCs w:val="24"/>
          <w:b w:val="0"/>
          <w:i w:val="0"/>
          <w:sz w:val="24"/>
          <w:spacing w:val="0"/>
          <w:w w:val="100"/>
          <w:rFonts w:ascii="Times New Roman" w:cs="Times New Roman" w:hAnsi="Times New Roman"/>
          <w:caps w:val="0"/>
        </w:rPr>
        <w:t> </w:t>
      </w:r>
      <w:r w:rsidR="006B28FB" w:rsidRPr="00443FAA">
        <w:rPr>
          <w:szCs w:val="24"/>
          <w:b w:val="0"/>
          <w:i w:val="0"/>
          <w:sz w:val="24"/>
          <w:spacing w:val="0"/>
          <w:w w:val="100"/>
          <w:rFonts w:ascii="Times New Roman" w:cs="Times New Roman" w:hAnsi="Times New Roman"/>
          <w:caps w:val="0"/>
        </w:rPr>
        <w:t>granites</w:t>
      </w:r>
      <w:r w:rsidR="006B28FB" w:rsidRPr="00443FAA">
        <w:rPr>
          <w:szCs w:val="24"/>
          <w:b w:val="0"/>
          <w:i w:val="0"/>
          <w:sz w:val="24"/>
          <w:spacing w:val="0"/>
          <w:w w:val="100"/>
          <w:rFonts w:ascii="Times New Roman" w:cs="Times New Roman" w:hAnsi="Times New Roman"/>
          <w:caps w:val="0"/>
        </w:rPr>
        <w:t> </w:t>
      </w:r>
      <w:r w:rsidR="006B28FB" w:rsidRPr="00443FAA">
        <w:rPr>
          <w:szCs w:val="24"/>
          <w:b w:val="0"/>
          <w:i w:val="0"/>
          <w:sz w:val="24"/>
          <w:spacing w:val="0"/>
          <w:w w:val="100"/>
          <w:rFonts w:ascii="Times New Roman" w:cs="Times New Roman" w:hAnsi="Times New Roman"/>
          <w:caps w:val="0"/>
        </w:rPr>
        <w:t>with</w:t>
      </w:r>
      <w:r w:rsidR="006B28FB" w:rsidRPr="00443FAA">
        <w:rPr>
          <w:szCs w:val="24"/>
          <w:b w:val="0"/>
          <w:i w:val="0"/>
          <w:sz w:val="24"/>
          <w:spacing w:val="0"/>
          <w:w w:val="100"/>
          <w:rFonts w:ascii="Times New Roman" w:cs="Times New Roman" w:hAnsi="Times New Roman"/>
          <w:caps w:val="0"/>
        </w:rPr>
        <w:t> </w:t>
      </w:r>
      <w:r w:rsidR="006B28FB" w:rsidRPr="00443FAA">
        <w:rPr>
          <w:szCs w:val="24"/>
          <w:b w:val="0"/>
          <w:i w:val="0"/>
          <w:sz w:val="24"/>
          <w:spacing w:val="0"/>
          <w:w w:val="100"/>
          <w:rFonts w:ascii="Times New Roman" w:cs="Times New Roman" w:hAnsi="Times New Roman"/>
          <w:caps w:val="0"/>
        </w:rPr>
        <w:t>s</w:t>
      </w:r>
      <w:r w:rsidRPr="00443FAA">
        <w:rPr>
          <w:szCs w:val="24"/>
          <w:b w:val="0"/>
          <w:i w:val="0"/>
          <w:sz w:val="24"/>
          <w:spacing w:val="0"/>
          <w:w w:val="100"/>
          <w:rFonts w:ascii="Times New Roman" w:cs="Times New Roman" w:hAnsi="Times New Roman"/>
          <w:caps w:val="0"/>
        </w:rPr>
        <w:t>ome</w:t>
      </w:r>
      <w:r w:rsidR="006B28FB" w:rsidRPr="00443FAA">
        <w:rPr>
          <w:szCs w:val="24"/>
          <w:b w:val="0"/>
          <w:i w:val="0"/>
          <w:sz w:val="24"/>
          <w:spacing w:val="0"/>
          <w:w w:val="100"/>
          <w:rFonts w:ascii="Times New Roman" w:cs="Times New Roman" w:hAnsi="Times New Roman"/>
          <w:caps w:val="0"/>
        </w:rPr>
        <w:t> </w:t>
      </w:r>
      <w:r w:rsidR="006B28FB" w:rsidRPr="00443FAA">
        <w:rPr>
          <w:szCs w:val="24"/>
          <w:b w:val="0"/>
          <w:i w:val="0"/>
          <w:sz w:val="24"/>
          <w:spacing w:val="0"/>
          <w:w w:val="100"/>
          <w:rFonts w:ascii="Times New Roman" w:cs="Times New Roman" w:hAnsi="Times New Roman"/>
          <w:caps w:val="0"/>
        </w:rPr>
        <w:t>area</w:t>
      </w:r>
      <w:r w:rsidR="006B28FB" w:rsidRPr="00443FAA">
        <w:rPr>
          <w:szCs w:val="24"/>
          <w:b w:val="0"/>
          <w:i w:val="0"/>
          <w:sz w:val="24"/>
          <w:spacing w:val="0"/>
          <w:w w:val="100"/>
          <w:rFonts w:ascii="Times New Roman" w:cs="Times New Roman" w:hAnsi="Times New Roman"/>
          <w:caps w:val="0"/>
        </w:rPr>
        <w:t> </w:t>
      </w:r>
      <w:r w:rsidR="006B28FB" w:rsidRPr="00443FAA">
        <w:rPr>
          <w:szCs w:val="24"/>
          <w:b w:val="0"/>
          <w:i w:val="0"/>
          <w:sz w:val="24"/>
          <w:spacing w:val="0"/>
          <w:w w:val="100"/>
          <w:rFonts w:ascii="Times New Roman" w:cs="Times New Roman" w:hAnsi="Times New Roman"/>
          <w:caps w:val="0"/>
        </w:rPr>
        <w:t>around</w:t>
      </w:r>
      <w:r w:rsidR="006B28FB" w:rsidRPr="00443FAA">
        <w:rPr>
          <w:szCs w:val="24"/>
          <w:b w:val="0"/>
          <w:i w:val="0"/>
          <w:sz w:val="24"/>
          <w:spacing w:val="0"/>
          <w:w w:val="100"/>
          <w:rFonts w:ascii="Times New Roman" w:cs="Times New Roman" w:hAnsi="Times New Roman"/>
          <w:caps w:val="0"/>
        </w:rPr>
        <w:t> </w:t>
      </w:r>
      <w:r w:rsidR="006B28FB" w:rsidRPr="00443FAA">
        <w:rPr>
          <w:szCs w:val="24"/>
          <w:b w:val="0"/>
          <w:i w:val="0"/>
          <w:sz w:val="24"/>
          <w:spacing w:val="0"/>
          <w:w w:val="100"/>
          <w:rFonts w:ascii="Times New Roman" w:cs="Times New Roman" w:hAnsi="Times New Roman"/>
          <w:caps w:val="0"/>
        </w:rPr>
        <w:t>the</w:t>
      </w:r>
      <w:r w:rsidR="006B28FB" w:rsidRPr="00443FAA">
        <w:rPr>
          <w:szCs w:val="24"/>
          <w:b w:val="0"/>
          <w:i w:val="0"/>
          <w:sz w:val="24"/>
          <w:spacing w:val="0"/>
          <w:w w:val="100"/>
          <w:rFonts w:ascii="Times New Roman" w:cs="Times New Roman" w:hAnsi="Times New Roman"/>
          <w:caps w:val="0"/>
        </w:rPr>
        <w:t> </w:t>
      </w:r>
      <w:r w:rsidR="0094517E" w:rsidRPr="00443FAA">
        <w:rPr>
          <w:szCs w:val="24"/>
          <w:b w:val="0"/>
          <w:i w:val="0"/>
          <w:sz w:val="24"/>
          <w:spacing w:val="0"/>
          <w:w w:val="100"/>
          <w:rFonts w:ascii="Times New Roman" w:cs="Times New Roman" w:hAnsi="Times New Roman"/>
          <w:caps w:val="0"/>
        </w:rPr>
        <w:t>boundary</w:t>
      </w:r>
      <w:r w:rsidR="006B28FB" w:rsidRPr="00443FAA">
        <w:rPr>
          <w:szCs w:val="24"/>
          <w:b w:val="0"/>
          <w:i w:val="0"/>
          <w:sz w:val="24"/>
          <w:spacing w:val="0"/>
          <w:w w:val="100"/>
          <w:rFonts w:ascii="Times New Roman" w:cs="Times New Roman" w:hAnsi="Times New Roman"/>
          <w:caps w:val="0"/>
        </w:rPr>
        <w:t> </w:t>
      </w:r>
      <w:r w:rsidR="006B28FB" w:rsidRPr="00443FAA">
        <w:rPr>
          <w:szCs w:val="24"/>
          <w:b w:val="0"/>
          <w:i w:val="0"/>
          <w:sz w:val="24"/>
          <w:spacing w:val="0"/>
          <w:w w:val="100"/>
          <w:rFonts w:ascii="Times New Roman" w:cs="Times New Roman" w:hAnsi="Times New Roman"/>
          <w:caps w:val="0"/>
        </w:rPr>
        <w:t>to</w:t>
      </w:r>
      <w:r w:rsidR="006B28FB" w:rsidRPr="00443FAA">
        <w:rPr>
          <w:szCs w:val="24"/>
          <w:b w:val="0"/>
          <w:i w:val="0"/>
          <w:sz w:val="24"/>
          <w:spacing w:val="0"/>
          <w:w w:val="100"/>
          <w:rFonts w:ascii="Times New Roman" w:cs="Times New Roman" w:hAnsi="Times New Roman"/>
          <w:caps w:val="0"/>
        </w:rPr>
        <w:t> </w:t>
      </w:r>
      <w:r w:rsidR="006B28FB" w:rsidRPr="00443FAA">
        <w:rPr>
          <w:szCs w:val="24"/>
          <w:b w:val="0"/>
          <w:i w:val="0"/>
          <w:sz w:val="24"/>
          <w:spacing w:val="0"/>
          <w:w w:val="100"/>
          <w:rFonts w:ascii="Times New Roman" w:cs="Times New Roman" w:hAnsi="Times New Roman"/>
          <w:caps w:val="0"/>
        </w:rPr>
        <w:t>the</w:t>
      </w:r>
      <w:r w:rsidR="006B28FB" w:rsidRPr="00443FAA">
        <w:rPr>
          <w:szCs w:val="24"/>
          <w:b w:val="0"/>
          <w:i w:val="0"/>
          <w:sz w:val="24"/>
          <w:spacing w:val="0"/>
          <w:w w:val="100"/>
          <w:rFonts w:ascii="Times New Roman" w:cs="Times New Roman" w:hAnsi="Times New Roman"/>
          <w:caps w:val="0"/>
        </w:rPr>
        <w:t> </w:t>
      </w:r>
      <w:r w:rsidR="006B28FB" w:rsidRPr="00443FAA">
        <w:rPr>
          <w:szCs w:val="24"/>
          <w:b w:val="0"/>
          <w:i w:val="0"/>
          <w:sz w:val="24"/>
          <w:spacing w:val="0"/>
          <w:w w:val="100"/>
          <w:rFonts w:ascii="Times New Roman" w:cs="Times New Roman" w:hAnsi="Times New Roman"/>
          <w:caps w:val="0"/>
        </w:rPr>
        <w:t>west</w:t>
      </w:r>
      <w:r w:rsidR="006B28FB" w:rsidRPr="00443FAA">
        <w:rPr>
          <w:szCs w:val="24"/>
          <w:b w:val="0"/>
          <w:i w:val="0"/>
          <w:sz w:val="24"/>
          <w:spacing w:val="0"/>
          <w:w w:val="100"/>
          <w:rFonts w:ascii="Times New Roman" w:cs="Times New Roman" w:hAnsi="Times New Roman"/>
          <w:caps w:val="0"/>
        </w:rPr>
        <w:t> </w:t>
      </w:r>
      <w:r w:rsidR="006B28FB" w:rsidRPr="00443FAA">
        <w:rPr>
          <w:szCs w:val="24"/>
          <w:b w:val="0"/>
          <w:i w:val="0"/>
          <w:sz w:val="24"/>
          <w:spacing w:val="0"/>
          <w:w w:val="100"/>
          <w:rFonts w:ascii="Times New Roman" w:cs="Times New Roman" w:hAnsi="Times New Roman"/>
          <w:caps w:val="0"/>
        </w:rPr>
        <w:t>made</w:t>
      </w:r>
      <w:r w:rsidR="006B28FB" w:rsidRPr="00443FAA">
        <w:rPr>
          <w:szCs w:val="24"/>
          <w:b w:val="0"/>
          <w:i w:val="0"/>
          <w:sz w:val="24"/>
          <w:spacing w:val="0"/>
          <w:w w:val="100"/>
          <w:rFonts w:ascii="Times New Roman" w:cs="Times New Roman" w:hAnsi="Times New Roman"/>
          <w:caps w:val="0"/>
        </w:rPr>
        <w:t> </w:t>
      </w:r>
      <w:r w:rsidR="006B28FB" w:rsidRPr="00443FAA">
        <w:rPr>
          <w:szCs w:val="24"/>
          <w:b w:val="0"/>
          <w:i w:val="0"/>
          <w:sz w:val="24"/>
          <w:spacing w:val="0"/>
          <w:w w:val="100"/>
          <w:rFonts w:ascii="Times New Roman" w:cs="Times New Roman" w:hAnsi="Times New Roman"/>
          <w:caps w:val="0"/>
        </w:rPr>
        <w:t>of</w:t>
      </w:r>
      <w:r w:rsidR="006B28FB" w:rsidRPr="00443FAA">
        <w:rPr>
          <w:szCs w:val="24"/>
          <w:b w:val="0"/>
          <w:i w:val="0"/>
          <w:sz w:val="24"/>
          <w:spacing w:val="0"/>
          <w:w w:val="100"/>
          <w:rFonts w:ascii="Times New Roman" w:cs="Times New Roman" w:hAnsi="Times New Roman"/>
          <w:caps w:val="0"/>
        </w:rPr>
        <w:t> </w:t>
      </w:r>
      <w:r w:rsidR="006B28FB" w:rsidRPr="00443FAA">
        <w:rPr>
          <w:szCs w:val="24"/>
          <w:b w:val="0"/>
          <w:i w:val="0"/>
          <w:sz w:val="24"/>
          <w:spacing w:val="0"/>
          <w:w w:val="100"/>
          <w:rFonts w:ascii="Times New Roman" w:cs="Times New Roman" w:hAnsi="Times New Roman"/>
          <w:caps w:val="0"/>
        </w:rPr>
        <w:t>Gneiss(</w:t>
      </w:r>
      <w:r w:rsidR="0094517E" w:rsidRPr="00443FAA">
        <w:rPr>
          <w:szCs w:val="24"/>
          <w:b w:val="0"/>
          <w:i w:val="0"/>
          <w:sz w:val="24"/>
          <w:spacing w:val="0"/>
          <w:w w:val="100"/>
          <w:rFonts w:ascii="Times New Roman" w:cs="Times New Roman" w:hAnsi="Times New Roman"/>
          <w:caps w:val="0"/>
        </w:rPr>
        <w:t>Figure</w:t>
      </w:r>
      <w:r w:rsidR="0094517E" w:rsidRPr="00443FAA">
        <w:rPr>
          <w:szCs w:val="24"/>
          <w:b w:val="0"/>
          <w:i w:val="0"/>
          <w:sz w:val="24"/>
          <w:spacing w:val="0"/>
          <w:w w:val="100"/>
          <w:rFonts w:ascii="Times New Roman" w:cs="Times New Roman" w:hAnsi="Times New Roman"/>
          <w:caps w:val="0"/>
        </w:rPr>
        <w:t> </w:t>
      </w:r>
      <w:r w:rsidR="0094517E" w:rsidRPr="00443FAA">
        <w:rPr>
          <w:szCs w:val="24"/>
          <w:b w:val="0"/>
          <w:i w:val="0"/>
          <w:sz w:val="24"/>
          <w:spacing w:val="0"/>
          <w:w w:val="100"/>
          <w:rFonts w:ascii="Times New Roman" w:cs="Times New Roman" w:hAnsi="Times New Roman"/>
          <w:caps w:val="0"/>
        </w:rPr>
        <w:t>4.20</w:t>
      </w:r>
      <w:r w:rsidR="006B28FB" w:rsidRPr="00443FAA">
        <w:rPr>
          <w:szCs w:val="24"/>
          <w:b w:val="0"/>
          <w:i w:val="0"/>
          <w:sz w:val="24"/>
          <w:spacing w:val="0"/>
          <w:w w:val="100"/>
          <w:rFonts w:ascii="Times New Roman" w:cs="Times New Roman" w:hAnsi="Times New Roman"/>
          <w:caps w:val="0"/>
        </w:rPr>
        <w:t>)</w:t>
      </w:r>
      <w:r>
        <w:rPr>
          <w:szCs w:val="24"/>
          <w:b w:val="0"/>
          <w:i w:val="0"/>
          <w:sz w:val="24"/>
          <w:spacing w:val="0"/>
          <w:w w:val="100"/>
          <w:rFonts w:ascii="Times New Roman" w:cs="Times New Roman" w:hAnsi="Times New Roman"/>
          <w:caps w:val="0"/>
        </w:rPr>
        <w:t> </w:t>
      </w:r>
      <w:r w:rsidR="006B28FB">
        <w:rPr>
          <w:szCs w:val="24"/>
          <w:b w:val="0"/>
          <w:i w:val="0"/>
          <w:sz w:val="24"/>
          <w:spacing w:val="0"/>
          <w:w w:val="100"/>
          <w:rFonts w:ascii="Times New Roman" w:cs="Times New Roman" w:hAnsi="Times New Roman"/>
          <w:caps w:val="0"/>
        </w:rPr>
        <w:t>Some</w:t>
      </w:r>
      <w:r w:rsidR="006B28FB">
        <w:rPr>
          <w:szCs w:val="24"/>
          <w:b w:val="0"/>
          <w:i w:val="0"/>
          <w:sz w:val="24"/>
          <w:spacing w:val="0"/>
          <w:w w:val="100"/>
          <w:rFonts w:ascii="Times New Roman" w:cs="Times New Roman" w:hAnsi="Times New Roman"/>
          <w:caps w:val="0"/>
        </w:rPr>
        <w:t> </w:t>
      </w:r>
      <w:r w:rsidR="006B28FB">
        <w:rPr>
          <w:szCs w:val="24"/>
          <w:b w:val="0"/>
          <w:i w:val="0"/>
          <w:sz w:val="24"/>
          <w:spacing w:val="0"/>
          <w:w w:val="100"/>
          <w:rFonts w:ascii="Times New Roman" w:cs="Times New Roman" w:hAnsi="Times New Roman"/>
          <w:caps w:val="0"/>
        </w:rPr>
        <w:t>of</w:t>
      </w:r>
      <w:r w:rsidR="006B28FB">
        <w:rPr>
          <w:szCs w:val="24"/>
          <w:b w:val="0"/>
          <w:i w:val="0"/>
          <w:sz w:val="24"/>
          <w:spacing w:val="0"/>
          <w:w w:val="100"/>
          <w:rFonts w:ascii="Times New Roman" w:cs="Times New Roman" w:hAnsi="Times New Roman"/>
          <w:caps w:val="0"/>
        </w:rPr>
        <w:t> </w:t>
      </w:r>
      <w:r w:rsidR="006B28FB">
        <w:rPr>
          <w:szCs w:val="24"/>
          <w:b w:val="0"/>
          <w:i w:val="0"/>
          <w:sz w:val="24"/>
          <w:spacing w:val="0"/>
          <w:w w:val="100"/>
          <w:rFonts w:ascii="Times New Roman" w:cs="Times New Roman" w:hAnsi="Times New Roman"/>
          <w:caps w:val="0"/>
        </w:rPr>
        <w:t>the</w:t>
      </w:r>
      <w:r w:rsidR="006B28FB">
        <w:rPr>
          <w:szCs w:val="24"/>
          <w:b w:val="0"/>
          <w:i w:val="0"/>
          <w:sz w:val="24"/>
          <w:spacing w:val="0"/>
          <w:w w:val="100"/>
          <w:rFonts w:ascii="Times New Roman" w:cs="Times New Roman" w:hAnsi="Times New Roman"/>
          <w:caps w:val="0"/>
        </w:rPr>
        <w:t> </w:t>
      </w:r>
      <w:r>
        <w:rPr>
          <w:szCs w:val="24"/>
          <w:b w:val="0"/>
          <w:i w:val="0"/>
          <w:sz w:val="24"/>
          <w:spacing w:val="0"/>
          <w:w w:val="100"/>
          <w:rFonts w:ascii="Times New Roman" w:cs="Times New Roman" w:hAnsi="Times New Roman"/>
          <w:caps w:val="0"/>
        </w:rPr>
        <w:t>rocks</w:t>
      </w:r>
      <w:r>
        <w:rPr>
          <w:szCs w:val="24"/>
          <w:b w:val="0"/>
          <w:i w:val="0"/>
          <w:sz w:val="24"/>
          <w:spacing w:val="0"/>
          <w:w w:val="100"/>
          <w:rFonts w:ascii="Times New Roman" w:cs="Times New Roman" w:hAnsi="Times New Roman"/>
          <w:caps w:val="0"/>
        </w:rPr>
        <w:t> </w:t>
      </w:r>
      <w:r>
        <w:rPr>
          <w:szCs w:val="24"/>
          <w:b w:val="0"/>
          <w:i w:val="0"/>
          <w:sz w:val="24"/>
          <w:spacing w:val="0"/>
          <w:w w:val="100"/>
          <w:rFonts w:ascii="Times New Roman" w:cs="Times New Roman" w:hAnsi="Times New Roman"/>
          <w:caps w:val="0"/>
        </w:rPr>
        <w:t>occur</w:t>
      </w:r>
      <w:r>
        <w:rPr>
          <w:szCs w:val="24"/>
          <w:b w:val="0"/>
          <w:i w:val="0"/>
          <w:sz w:val="24"/>
          <w:spacing w:val="0"/>
          <w:w w:val="100"/>
          <w:rFonts w:ascii="Times New Roman" w:cs="Times New Roman" w:hAnsi="Times New Roman"/>
          <w:caps w:val="0"/>
        </w:rPr>
        <w:t> </w:t>
      </w:r>
      <w:r>
        <w:rPr>
          <w:szCs w:val="24"/>
          <w:b w:val="0"/>
          <w:i w:val="0"/>
          <w:sz w:val="24"/>
          <w:spacing w:val="0"/>
          <w:w w:val="100"/>
          <w:rFonts w:ascii="Times New Roman" w:cs="Times New Roman" w:hAnsi="Times New Roman"/>
          <w:caps w:val="0"/>
        </w:rPr>
        <w:t>as</w:t>
      </w:r>
      <w:r>
        <w:rPr>
          <w:szCs w:val="24"/>
          <w:b w:val="0"/>
          <w:i w:val="0"/>
          <w:sz w:val="24"/>
          <w:spacing w:val="0"/>
          <w:w w:val="100"/>
          <w:rFonts w:ascii="Times New Roman" w:cs="Times New Roman" w:hAnsi="Times New Roman"/>
          <w:caps w:val="0"/>
        </w:rPr>
        <w:t> </w:t>
      </w:r>
      <w:r>
        <w:rPr>
          <w:szCs w:val="24"/>
          <w:b w:val="0"/>
          <w:i w:val="0"/>
          <w:sz w:val="24"/>
          <w:spacing w:val="0"/>
          <w:w w:val="100"/>
          <w:rFonts w:ascii="Times New Roman" w:cs="Times New Roman" w:hAnsi="Times New Roman"/>
          <w:caps w:val="0"/>
        </w:rPr>
        <w:t>hilly</w:t>
      </w:r>
      <w:r>
        <w:rPr>
          <w:szCs w:val="24"/>
          <w:b w:val="0"/>
          <w:i w:val="0"/>
          <w:sz w:val="24"/>
          <w:spacing w:val="0"/>
          <w:w w:val="100"/>
          <w:rFonts w:ascii="Times New Roman" w:cs="Times New Roman" w:hAnsi="Times New Roman"/>
          <w:caps w:val="0"/>
        </w:rPr>
        <w:t> </w:t>
      </w:r>
      <w:r>
        <w:rPr>
          <w:szCs w:val="24"/>
          <w:b w:val="0"/>
          <w:i w:val="0"/>
          <w:sz w:val="24"/>
          <w:spacing w:val="0"/>
          <w:w w:val="100"/>
          <w:rFonts w:ascii="Times New Roman" w:cs="Times New Roman" w:hAnsi="Times New Roman"/>
          <w:caps w:val="0"/>
        </w:rPr>
        <w:t>massive</w:t>
      </w:r>
      <w:r>
        <w:rPr>
          <w:szCs w:val="24"/>
          <w:b w:val="0"/>
          <w:i w:val="0"/>
          <w:sz w:val="24"/>
          <w:spacing w:val="0"/>
          <w:w w:val="100"/>
          <w:rFonts w:ascii="Times New Roman" w:cs="Times New Roman" w:hAnsi="Times New Roman"/>
          <w:caps w:val="0"/>
        </w:rPr>
        <w:t> </w:t>
      </w:r>
      <w:r w:rsidRPr="00443FAA">
        <w:rPr>
          <w:szCs w:val="24"/>
          <w:b w:val="0"/>
          <w:i w:val="0"/>
          <w:sz w:val="24"/>
          <w:spacing w:val="0"/>
          <w:w w:val="100"/>
          <w:rFonts w:ascii="Times New Roman" w:cs="Times New Roman" w:hAnsi="Times New Roman"/>
          <w:caps w:val="0"/>
        </w:rPr>
        <w:t>bodies</w:t>
      </w:r>
      <w:r w:rsidRPr="00443FAA">
        <w:rPr>
          <w:szCs w:val="24"/>
          <w:b w:val="0"/>
          <w:i w:val="0"/>
          <w:sz w:val="24"/>
          <w:spacing w:val="0"/>
          <w:w w:val="100"/>
          <w:rFonts w:ascii="Times New Roman" w:cs="Times New Roman" w:hAnsi="Times New Roman"/>
          <w:caps w:val="0"/>
        </w:rPr>
        <w:t> </w:t>
      </w:r>
      <w:r w:rsidRPr="00443FAA">
        <w:rPr>
          <w:szCs w:val="24"/>
          <w:b w:val="0"/>
          <w:i w:val="0"/>
          <w:sz w:val="24"/>
          <w:spacing w:val="0"/>
          <w:w w:val="100"/>
          <w:rFonts w:ascii="Times New Roman" w:cs="Times New Roman" w:hAnsi="Times New Roman"/>
          <w:caps w:val="0"/>
        </w:rPr>
        <w:t>and</w:t>
      </w:r>
      <w:r w:rsidRPr="00443FAA">
        <w:rPr>
          <w:szCs w:val="24"/>
          <w:b w:val="0"/>
          <w:i w:val="0"/>
          <w:sz w:val="24"/>
          <w:spacing w:val="0"/>
          <w:w w:val="100"/>
          <w:rFonts w:ascii="Times New Roman" w:cs="Times New Roman" w:hAnsi="Times New Roman"/>
          <w:caps w:val="0"/>
        </w:rPr>
        <w:t> </w:t>
      </w:r>
      <w:r w:rsidRPr="00443FAA">
        <w:rPr>
          <w:szCs w:val="24"/>
          <w:b w:val="0"/>
          <w:i w:val="0"/>
          <w:sz w:val="24"/>
          <w:spacing w:val="0"/>
          <w:w w:val="100"/>
          <w:rFonts w:ascii="Times New Roman" w:cs="Times New Roman" w:hAnsi="Times New Roman"/>
          <w:caps w:val="0"/>
        </w:rPr>
        <w:t>some</w:t>
      </w:r>
      <w:r w:rsidRPr="00443FAA">
        <w:rPr>
          <w:szCs w:val="24"/>
          <w:b w:val="0"/>
          <w:i w:val="0"/>
          <w:sz w:val="24"/>
          <w:spacing w:val="0"/>
          <w:w w:val="100"/>
          <w:rFonts w:ascii="Times New Roman" w:cs="Times New Roman" w:hAnsi="Times New Roman"/>
          <w:caps w:val="0"/>
        </w:rPr>
        <w:t> </w:t>
      </w:r>
      <w:r w:rsidRPr="00443FAA">
        <w:rPr>
          <w:szCs w:val="24"/>
          <w:b w:val="0"/>
          <w:i w:val="0"/>
          <w:sz w:val="24"/>
          <w:spacing w:val="0"/>
          <w:w w:val="100"/>
          <w:rFonts w:ascii="Times New Roman" w:cs="Times New Roman" w:hAnsi="Times New Roman"/>
          <w:caps w:val="0"/>
        </w:rPr>
        <w:t>are</w:t>
      </w:r>
      <w:r w:rsidRPr="00443FAA">
        <w:rPr>
          <w:szCs w:val="24"/>
          <w:b w:val="0"/>
          <w:i w:val="0"/>
          <w:sz w:val="24"/>
          <w:spacing w:val="0"/>
          <w:w w:val="100"/>
          <w:rFonts w:ascii="Times New Roman" w:cs="Times New Roman" w:hAnsi="Times New Roman"/>
          <w:caps w:val="0"/>
        </w:rPr>
        <w:t> </w:t>
      </w:r>
      <w:r w:rsidRPr="00443FAA">
        <w:rPr>
          <w:szCs w:val="24"/>
          <w:b w:val="0"/>
          <w:i w:val="0"/>
          <w:sz w:val="24"/>
          <w:spacing w:val="0"/>
          <w:w w:val="100"/>
          <w:rFonts w:ascii="Times New Roman" w:cs="Times New Roman" w:hAnsi="Times New Roman"/>
          <w:caps w:val="0"/>
        </w:rPr>
        <w:t>low-lying.</w:t>
      </w:r>
    </w:p>
    <w:p w14:paraId="054416D6" w14:textId="77777777" w:rsidR="00DC5D4C" w:rsidRPr="00875044" w:rsidRDefault="00C16AB1" w:rsidP="00DC5D4C">
      <w:pPr>
        <w:jc w:val="both"/>
        <w:spacing w:before="0" w:beforeAutospacing="0" w:after="160" w:afterAutospacing="0" w:lineRule="auto" w:line="360"/>
        <w:rPr>
          <w:szCs w:val="24"/>
          <w:b w:val="0"/>
          <w:i w:val="0"/>
          <w:sz w:val="24"/>
          <w:spacing w:val="0"/>
          <w:w w:val="100"/>
          <w:rFonts w:ascii="Times New Roman" w:cs="Times New Roman" w:hAnsi="Times New Roman"/>
          <w:caps w:val="0"/>
        </w:rPr>
        <w:snapToGrid w:val="0"/>
        <w:textAlignment w:val="baseline"/>
      </w:pPr>
      <w:r>
        <w:rPr>
          <w:szCs w:val="24"/>
          <w:b w:val="0"/>
          <w:i w:val="0"/>
          <w:sz w:val="24"/>
          <w:spacing w:val="0"/>
          <w:w w:val="100"/>
          <w:rFonts w:ascii="Times New Roman" w:cs="Times New Roman" w:hAnsi="Times New Roman"/>
          <w:caps w:val="0"/>
        </w:rPr>
        <w:t>The</w:t>
      </w:r>
      <w:r>
        <w:rPr>
          <w:szCs w:val="24"/>
          <w:b w:val="0"/>
          <w:i w:val="0"/>
          <w:sz w:val="24"/>
          <w:spacing w:val="0"/>
          <w:w w:val="100"/>
          <w:rFonts w:ascii="Times New Roman" w:cs="Times New Roman" w:hAnsi="Times New Roman"/>
          <w:caps w:val="0"/>
        </w:rPr>
        <w:t> </w:t>
      </w:r>
      <w:r>
        <w:rPr>
          <w:szCs w:val="24"/>
          <w:b w:val="0"/>
          <w:i w:val="0"/>
          <w:sz w:val="24"/>
          <w:spacing w:val="0"/>
          <w:w w:val="100"/>
          <w:rFonts w:ascii="Times New Roman" w:cs="Times New Roman" w:hAnsi="Times New Roman"/>
          <w:caps w:val="0"/>
        </w:rPr>
        <w:t>rocks</w:t>
      </w:r>
      <w:r>
        <w:rPr>
          <w:szCs w:val="24"/>
          <w:b w:val="0"/>
          <w:i w:val="0"/>
          <w:sz w:val="24"/>
          <w:spacing w:val="0"/>
          <w:w w:val="100"/>
          <w:rFonts w:ascii="Times New Roman" w:cs="Times New Roman" w:hAnsi="Times New Roman"/>
          <w:caps w:val="0"/>
        </w:rPr>
        <w:t> </w:t>
      </w:r>
      <w:r>
        <w:rPr>
          <w:szCs w:val="24"/>
          <w:b w:val="0"/>
          <w:i w:val="0"/>
          <w:sz w:val="24"/>
          <w:spacing w:val="0"/>
          <w:w w:val="100"/>
          <w:rFonts w:ascii="Times New Roman" w:cs="Times New Roman" w:hAnsi="Times New Roman"/>
          <w:caps w:val="0"/>
        </w:rPr>
        <w:t>of</w:t>
      </w:r>
      <w:r>
        <w:rPr>
          <w:szCs w:val="24"/>
          <w:b w:val="0"/>
          <w:i w:val="0"/>
          <w:sz w:val="24"/>
          <w:spacing w:val="0"/>
          <w:w w:val="100"/>
          <w:rFonts w:ascii="Times New Roman" w:cs="Times New Roman" w:hAnsi="Times New Roman"/>
          <w:caps w:val="0"/>
        </w:rPr>
        <w:t> </w:t>
      </w:r>
      <w:r>
        <w:rPr>
          <w:szCs w:val="24"/>
          <w:b w:val="0"/>
          <w:i w:val="0"/>
          <w:sz w:val="24"/>
          <w:spacing w:val="0"/>
          <w:w w:val="100"/>
          <w:rFonts w:ascii="Times New Roman" w:cs="Times New Roman" w:hAnsi="Times New Roman"/>
          <w:caps w:val="0"/>
        </w:rPr>
        <w:t>the</w:t>
      </w:r>
      <w:r>
        <w:rPr>
          <w:szCs w:val="24"/>
          <w:b w:val="0"/>
          <w:i w:val="0"/>
          <w:sz w:val="24"/>
          <w:spacing w:val="0"/>
          <w:w w:val="100"/>
          <w:rFonts w:ascii="Times New Roman" w:cs="Times New Roman" w:hAnsi="Times New Roman"/>
          <w:caps w:val="0"/>
        </w:rPr>
        <w:t> </w:t>
      </w:r>
      <w:r>
        <w:rPr>
          <w:szCs w:val="24"/>
          <w:b w:val="0"/>
          <w:i w:val="0"/>
          <w:sz w:val="24"/>
          <w:spacing w:val="0"/>
          <w:w w:val="100"/>
          <w:rFonts w:ascii="Times New Roman" w:cs="Times New Roman" w:hAnsi="Times New Roman"/>
          <w:caps w:val="0"/>
        </w:rPr>
        <w:t>study</w:t>
      </w:r>
      <w:r>
        <w:rPr>
          <w:szCs w:val="24"/>
          <w:b w:val="0"/>
          <w:i w:val="0"/>
          <w:sz w:val="24"/>
          <w:spacing w:val="0"/>
          <w:w w:val="100"/>
          <w:rFonts w:ascii="Times New Roman" w:cs="Times New Roman" w:hAnsi="Times New Roman"/>
          <w:caps w:val="0"/>
        </w:rPr>
        <w:t> </w:t>
      </w:r>
      <w:r>
        <w:rPr>
          <w:szCs w:val="24"/>
          <w:b w:val="0"/>
          <w:i w:val="0"/>
          <w:sz w:val="24"/>
          <w:spacing w:val="0"/>
          <w:w w:val="100"/>
          <w:rFonts w:ascii="Times New Roman" w:cs="Times New Roman" w:hAnsi="Times New Roman"/>
          <w:caps w:val="0"/>
        </w:rPr>
        <w:t>area</w:t>
      </w:r>
      <w:r>
        <w:rPr>
          <w:szCs w:val="24"/>
          <w:b w:val="0"/>
          <w:i w:val="0"/>
          <w:sz w:val="24"/>
          <w:spacing w:val="0"/>
          <w:w w:val="100"/>
          <w:rFonts w:ascii="Times New Roman" w:cs="Times New Roman" w:hAnsi="Times New Roman"/>
          <w:caps w:val="0"/>
        </w:rPr>
        <w:t> </w:t>
      </w:r>
      <w:r>
        <w:rPr>
          <w:szCs w:val="24"/>
          <w:b w:val="0"/>
          <w:i w:val="0"/>
          <w:sz w:val="24"/>
          <w:spacing w:val="0"/>
          <w:w w:val="100"/>
          <w:rFonts w:ascii="Times New Roman" w:cs="Times New Roman" w:hAnsi="Times New Roman"/>
          <w:caps w:val="0"/>
        </w:rPr>
        <w:t>are</w:t>
      </w:r>
      <w:r>
        <w:rPr>
          <w:szCs w:val="24"/>
          <w:b w:val="0"/>
          <w:i w:val="0"/>
          <w:sz w:val="24"/>
          <w:spacing w:val="0"/>
          <w:w w:val="100"/>
          <w:rFonts w:ascii="Times New Roman" w:cs="Times New Roman" w:hAnsi="Times New Roman"/>
          <w:caps w:val="0"/>
        </w:rPr>
        <w:t> </w:t>
      </w:r>
      <w:r>
        <w:rPr>
          <w:szCs w:val="24"/>
          <w:b w:val="0"/>
          <w:i w:val="0"/>
          <w:sz w:val="24"/>
          <w:spacing w:val="0"/>
          <w:w w:val="100"/>
          <w:rFonts w:ascii="Times New Roman" w:cs="Times New Roman" w:hAnsi="Times New Roman"/>
          <w:caps w:val="0"/>
        </w:rPr>
        <w:t>mainly</w:t>
      </w:r>
      <w:r>
        <w:rPr>
          <w:szCs w:val="24"/>
          <w:b w:val="0"/>
          <w:i w:val="0"/>
          <w:sz w:val="24"/>
          <w:spacing w:val="0"/>
          <w:w w:val="100"/>
          <w:rFonts w:ascii="Times New Roman" w:cs="Times New Roman" w:hAnsi="Times New Roman"/>
          <w:caps w:val="0"/>
        </w:rPr>
        <w:t> </w:t>
      </w:r>
      <w:r>
        <w:rPr>
          <w:szCs w:val="24"/>
          <w:b w:val="0"/>
          <w:i w:val="0"/>
          <w:sz w:val="24"/>
          <w:spacing w:val="0"/>
          <w:w w:val="100"/>
          <w:rFonts w:ascii="Times New Roman" w:cs="Times New Roman" w:hAnsi="Times New Roman"/>
          <w:caps w:val="0"/>
        </w:rPr>
        <w:t>composed</w:t>
      </w:r>
      <w:r>
        <w:rPr>
          <w:szCs w:val="24"/>
          <w:b w:val="0"/>
          <w:i w:val="0"/>
          <w:sz w:val="24"/>
          <w:spacing w:val="0"/>
          <w:w w:val="100"/>
          <w:rFonts w:ascii="Times New Roman" w:cs="Times New Roman" w:hAnsi="Times New Roman"/>
          <w:caps w:val="0"/>
        </w:rPr>
        <w:t> </w:t>
      </w:r>
      <w:r w:rsidR="00F216EF">
        <w:rPr>
          <w:szCs w:val="24"/>
          <w:b w:val="0"/>
          <w:i w:val="0"/>
          <w:sz w:val="24"/>
          <w:spacing w:val="0"/>
          <w:w w:val="100"/>
          <w:rFonts w:ascii="Times New Roman" w:cs="Times New Roman" w:hAnsi="Times New Roman"/>
          <w:caps w:val="0"/>
        </w:rPr>
        <w:t>of</w:t>
      </w:r>
      <w:r w:rsidR="00F216EF">
        <w:rPr>
          <w:szCs w:val="24"/>
          <w:b w:val="0"/>
          <w:i w:val="0"/>
          <w:sz w:val="24"/>
          <w:spacing w:val="0"/>
          <w:w w:val="100"/>
          <w:rFonts w:ascii="Times New Roman" w:cs="Times New Roman" w:hAnsi="Times New Roman"/>
          <w:caps w:val="0"/>
        </w:rPr>
        <w:t> </w:t>
      </w:r>
      <w:r w:rsidR="00F216EF">
        <w:rPr>
          <w:szCs w:val="24"/>
          <w:b w:val="0"/>
          <w:i w:val="0"/>
          <w:sz w:val="24"/>
          <w:spacing w:val="0"/>
          <w:w w:val="100"/>
          <w:rFonts w:ascii="Times New Roman" w:cs="Times New Roman" w:hAnsi="Times New Roman"/>
          <w:caps w:val="0"/>
        </w:rPr>
        <w:t>quartz</w:t>
      </w:r>
      <w:r w:rsidR="00DC5D4C">
        <w:rPr>
          <w:szCs w:val="24"/>
          <w:b w:val="0"/>
          <w:i w:val="0"/>
          <w:sz w:val="24"/>
          <w:spacing w:val="0"/>
          <w:w w:val="100"/>
          <w:rFonts w:ascii="Times New Roman" w:cs="Times New Roman" w:hAnsi="Times New Roman"/>
          <w:caps w:val="0"/>
        </w:rPr>
        <w:t>,</w:t>
      </w:r>
      <w:r w:rsidR="00DC5D4C">
        <w:rPr>
          <w:szCs w:val="24"/>
          <w:b w:val="0"/>
          <w:i w:val="0"/>
          <w:sz w:val="24"/>
          <w:spacing w:val="0"/>
          <w:w w:val="100"/>
          <w:rFonts w:ascii="Times New Roman" w:cs="Times New Roman" w:hAnsi="Times New Roman"/>
          <w:caps w:val="0"/>
        </w:rPr>
        <w:t> </w:t>
      </w:r>
      <w:r w:rsidR="00DC5D4C">
        <w:rPr>
          <w:szCs w:val="24"/>
          <w:b w:val="0"/>
          <w:i w:val="0"/>
          <w:sz w:val="24"/>
          <w:spacing w:val="0"/>
          <w:w w:val="100"/>
          <w:rFonts w:ascii="Times New Roman" w:cs="Times New Roman" w:hAnsi="Times New Roman"/>
          <w:caps w:val="0"/>
        </w:rPr>
        <w:t>feldspar</w:t>
      </w:r>
      <w:r w:rsidR="00DC5D4C">
        <w:rPr>
          <w:szCs w:val="24"/>
          <w:b w:val="0"/>
          <w:i w:val="0"/>
          <w:sz w:val="24"/>
          <w:spacing w:val="0"/>
          <w:w w:val="100"/>
          <w:rFonts w:ascii="Times New Roman" w:cs="Times New Roman" w:hAnsi="Times New Roman"/>
          <w:caps w:val="0"/>
        </w:rPr>
        <w:t> </w:t>
      </w:r>
      <w:r w:rsidR="00DC5D4C">
        <w:rPr>
          <w:szCs w:val="24"/>
          <w:b w:val="0"/>
          <w:i w:val="0"/>
          <w:sz w:val="24"/>
          <w:spacing w:val="0"/>
          <w:w w:val="100"/>
          <w:rFonts w:ascii="Times New Roman" w:cs="Times New Roman" w:hAnsi="Times New Roman"/>
          <w:caps w:val="0"/>
        </w:rPr>
        <w:t>and</w:t>
      </w:r>
      <w:r w:rsidR="00DC5D4C">
        <w:rPr>
          <w:szCs w:val="24"/>
          <w:b w:val="0"/>
          <w:i w:val="0"/>
          <w:sz w:val="24"/>
          <w:spacing w:val="0"/>
          <w:w w:val="100"/>
          <w:rFonts w:ascii="Times New Roman" w:cs="Times New Roman" w:hAnsi="Times New Roman"/>
          <w:caps w:val="0"/>
        </w:rPr>
        <w:t> </w:t>
      </w:r>
      <w:r w:rsidR="00DC5D4C">
        <w:rPr>
          <w:szCs w:val="24"/>
          <w:b w:val="0"/>
          <w:i w:val="0"/>
          <w:sz w:val="24"/>
          <w:spacing w:val="0"/>
          <w:w w:val="100"/>
          <w:rFonts w:ascii="Times New Roman" w:cs="Times New Roman" w:hAnsi="Times New Roman"/>
          <w:caps w:val="0"/>
        </w:rPr>
        <w:t>mica</w:t>
      </w:r>
      <w:r w:rsidR="00DC5D4C">
        <w:rPr>
          <w:szCs w:val="24"/>
          <w:b w:val="0"/>
          <w:i w:val="0"/>
          <w:sz w:val="24"/>
          <w:spacing w:val="0"/>
          <w:w w:val="100"/>
          <w:rFonts w:ascii="Times New Roman" w:cs="Times New Roman" w:hAnsi="Times New Roman"/>
          <w:caps w:val="0"/>
        </w:rPr>
        <w:t> </w:t>
      </w:r>
      <w:r w:rsidR="00DC5D4C">
        <w:rPr>
          <w:szCs w:val="24"/>
          <w:b w:val="0"/>
          <w:i w:val="0"/>
          <w:sz w:val="24"/>
          <w:spacing w:val="0"/>
          <w:w w:val="100"/>
          <w:rFonts w:ascii="Times New Roman" w:cs="Times New Roman" w:hAnsi="Times New Roman"/>
          <w:caps w:val="0"/>
        </w:rPr>
        <w:t>(biotite</w:t>
      </w:r>
      <w:r w:rsidR="00DC5D4C">
        <w:rPr>
          <w:szCs w:val="24"/>
          <w:b w:val="0"/>
          <w:i w:val="0"/>
          <w:sz w:val="24"/>
          <w:spacing w:val="0"/>
          <w:w w:val="100"/>
          <w:rFonts w:ascii="Times New Roman" w:cs="Times New Roman" w:hAnsi="Times New Roman"/>
          <w:caps w:val="0"/>
        </w:rPr>
        <w:t> </w:t>
      </w:r>
      <w:r w:rsidR="00DC5D4C">
        <w:rPr>
          <w:szCs w:val="24"/>
          <w:b w:val="0"/>
          <w:i w:val="0"/>
          <w:sz w:val="24"/>
          <w:spacing w:val="0"/>
          <w:w w:val="100"/>
          <w:rFonts w:ascii="Times New Roman" w:cs="Times New Roman" w:hAnsi="Times New Roman"/>
          <w:caps w:val="0"/>
        </w:rPr>
        <w:t>and</w:t>
      </w:r>
      <w:r w:rsidR="00DC5D4C">
        <w:rPr>
          <w:szCs w:val="24"/>
          <w:b w:val="0"/>
          <w:i w:val="0"/>
          <w:sz w:val="24"/>
          <w:spacing w:val="0"/>
          <w:w w:val="100"/>
          <w:rFonts w:ascii="Times New Roman" w:cs="Times New Roman" w:hAnsi="Times New Roman"/>
          <w:caps w:val="0"/>
        </w:rPr>
        <w:t> </w:t>
      </w:r>
      <w:r w:rsidR="00DC5D4C">
        <w:rPr>
          <w:szCs w:val="24"/>
          <w:b w:val="0"/>
          <w:i w:val="0"/>
          <w:sz w:val="24"/>
          <w:spacing w:val="0"/>
          <w:w w:val="100"/>
          <w:rFonts w:ascii="Times New Roman" w:cs="Times New Roman" w:hAnsi="Times New Roman"/>
          <w:caps w:val="0"/>
        </w:rPr>
        <w:t>muscovite)</w:t>
      </w:r>
    </w:p>
    <w:p w14:paraId="202CCEAF" w14:textId="77777777" w:rsidR="00DC5D4C" w:rsidRPr="0020650C" w:rsidRDefault="00DC5D4C" w:rsidP="00566B48">
      <w:pPr>
        <w:jc w:val="both"/>
        <w:spacing w:before="0" w:beforeAutospacing="0" w:after="160" w:afterAutospacing="0" w:lineRule="auto" w:line="360"/>
        <w:rPr>
          <w:szCs w:val="24"/>
          <w:b w:val="0"/>
          <w:i w:val="0"/>
          <w:sz w:val="24"/>
          <w:spacing w:val="0"/>
          <w:w w:val="100"/>
          <w:rFonts w:ascii="Times New Roman" w:cs="Times New Roman" w:hAnsi="Times New Roman"/>
          <w:caps w:val="0"/>
        </w:rPr>
        <w:snapToGrid w:val="0"/>
        <w:textAlignment w:val="baseline"/>
      </w:pPr>
      <w:r>
        <w:rPr>
          <w:szCs w:val="24"/>
          <w:b w:val="0"/>
          <w:i w:val="0"/>
          <w:sz w:val="24"/>
          <w:spacing w:val="0"/>
          <w:w w:val="100"/>
          <w:rFonts w:ascii="Times New Roman" w:cs="Times New Roman" w:hAnsi="Times New Roman"/>
          <w:caps w:val="0"/>
        </w:rPr>
        <w:t>The</w:t>
      </w:r>
      <w:r w:rsidR="00C16AB1">
        <w:rPr>
          <w:szCs w:val="24"/>
          <w:b w:val="0"/>
          <w:i w:val="0"/>
          <w:sz w:val="24"/>
          <w:spacing w:val="0"/>
          <w:w w:val="100"/>
          <w:rFonts w:ascii="Times New Roman" w:cs="Times New Roman" w:hAnsi="Times New Roman"/>
          <w:caps w:val="0"/>
        </w:rPr>
        <w:t> </w:t>
      </w:r>
      <w:r w:rsidR="00C16AB1">
        <w:rPr>
          <w:szCs w:val="24"/>
          <w:b w:val="0"/>
          <w:i w:val="0"/>
          <w:sz w:val="24"/>
          <w:spacing w:val="0"/>
          <w:w w:val="100"/>
          <w:rFonts w:ascii="Times New Roman" w:cs="Times New Roman" w:hAnsi="Times New Roman"/>
          <w:caps w:val="0"/>
        </w:rPr>
        <w:t>study</w:t>
      </w:r>
      <w:r w:rsidR="00C16AB1">
        <w:rPr>
          <w:szCs w:val="24"/>
          <w:b w:val="0"/>
          <w:i w:val="0"/>
          <w:sz w:val="24"/>
          <w:spacing w:val="0"/>
          <w:w w:val="100"/>
          <w:rFonts w:ascii="Times New Roman" w:cs="Times New Roman" w:hAnsi="Times New Roman"/>
          <w:caps w:val="0"/>
        </w:rPr>
        <w:t> </w:t>
      </w:r>
      <w:r w:rsidR="00C16AB1">
        <w:rPr>
          <w:szCs w:val="24"/>
          <w:b w:val="0"/>
          <w:i w:val="0"/>
          <w:sz w:val="24"/>
          <w:spacing w:val="0"/>
          <w:w w:val="100"/>
          <w:rFonts w:ascii="Times New Roman" w:cs="Times New Roman" w:hAnsi="Times New Roman"/>
          <w:caps w:val="0"/>
        </w:rPr>
        <w:t>area</w:t>
      </w:r>
      <w:r w:rsidR="00C16AB1">
        <w:rPr>
          <w:szCs w:val="24"/>
          <w:b w:val="0"/>
          <w:i w:val="0"/>
          <w:sz w:val="24"/>
          <w:spacing w:val="0"/>
          <w:w w:val="100"/>
          <w:rFonts w:ascii="Times New Roman" w:cs="Times New Roman" w:hAnsi="Times New Roman"/>
          <w:caps w:val="0"/>
        </w:rPr>
        <w:t> </w:t>
      </w:r>
      <w:r w:rsidR="00C16AB1">
        <w:rPr>
          <w:szCs w:val="24"/>
          <w:b w:val="0"/>
          <w:i w:val="0"/>
          <w:sz w:val="24"/>
          <w:spacing w:val="0"/>
          <w:w w:val="100"/>
          <w:rFonts w:ascii="Times New Roman" w:cs="Times New Roman" w:hAnsi="Times New Roman"/>
          <w:caps w:val="0"/>
        </w:rPr>
        <w:t>is</w:t>
      </w:r>
      <w:r w:rsidR="00C16AB1">
        <w:rPr>
          <w:szCs w:val="24"/>
          <w:b w:val="0"/>
          <w:i w:val="0"/>
          <w:sz w:val="24"/>
          <w:spacing w:val="0"/>
          <w:w w:val="100"/>
          <w:rFonts w:ascii="Times New Roman" w:cs="Times New Roman" w:hAnsi="Times New Roman"/>
          <w:caps w:val="0"/>
        </w:rPr>
        <w:t> </w:t>
      </w:r>
      <w:r w:rsidR="00C16AB1">
        <w:rPr>
          <w:szCs w:val="24"/>
          <w:b w:val="0"/>
          <w:i w:val="0"/>
          <w:sz w:val="24"/>
          <w:spacing w:val="0"/>
          <w:w w:val="100"/>
          <w:rFonts w:ascii="Times New Roman" w:cs="Times New Roman" w:hAnsi="Times New Roman"/>
          <w:caps w:val="0"/>
        </w:rPr>
        <w:t>characterized</w:t>
      </w:r>
      <w:r w:rsidR="00C16AB1">
        <w:rPr>
          <w:szCs w:val="24"/>
          <w:b w:val="0"/>
          <w:i w:val="0"/>
          <w:sz w:val="24"/>
          <w:spacing w:val="0"/>
          <w:w w:val="100"/>
          <w:rFonts w:ascii="Times New Roman" w:cs="Times New Roman" w:hAnsi="Times New Roman"/>
          <w:caps w:val="0"/>
        </w:rPr>
        <w:t> </w:t>
      </w:r>
      <w:r w:rsidR="00C16AB1">
        <w:rPr>
          <w:szCs w:val="24"/>
          <w:b w:val="0"/>
          <w:i w:val="0"/>
          <w:sz w:val="24"/>
          <w:spacing w:val="0"/>
          <w:w w:val="100"/>
          <w:rFonts w:ascii="Times New Roman" w:cs="Times New Roman" w:hAnsi="Times New Roman"/>
          <w:caps w:val="0"/>
        </w:rPr>
        <w:t>by</w:t>
      </w:r>
      <w:r w:rsidR="00C16AB1">
        <w:rPr>
          <w:szCs w:val="24"/>
          <w:b w:val="0"/>
          <w:i w:val="0"/>
          <w:sz w:val="24"/>
          <w:spacing w:val="0"/>
          <w:w w:val="100"/>
          <w:rFonts w:ascii="Times New Roman" w:cs="Times New Roman" w:hAnsi="Times New Roman"/>
          <w:caps w:val="0"/>
        </w:rPr>
        <w:t> </w:t>
      </w:r>
      <w:r w:rsidR="00C16AB1">
        <w:rPr>
          <w:szCs w:val="24"/>
          <w:b w:val="0"/>
          <w:i w:val="0"/>
          <w:sz w:val="24"/>
          <w:spacing w:val="0"/>
          <w:w w:val="100"/>
          <w:rFonts w:ascii="Times New Roman" w:cs="Times New Roman" w:hAnsi="Times New Roman"/>
          <w:caps w:val="0"/>
        </w:rPr>
        <w:t>structural</w:t>
      </w:r>
      <w:r w:rsidR="00C16AB1">
        <w:rPr>
          <w:szCs w:val="24"/>
          <w:b w:val="0"/>
          <w:i w:val="0"/>
          <w:sz w:val="24"/>
          <w:spacing w:val="0"/>
          <w:w w:val="100"/>
          <w:rFonts w:ascii="Times New Roman" w:cs="Times New Roman" w:hAnsi="Times New Roman"/>
          <w:caps w:val="0"/>
        </w:rPr>
        <w:t> </w:t>
      </w:r>
      <w:r w:rsidR="00C16AB1">
        <w:rPr>
          <w:szCs w:val="24"/>
          <w:b w:val="0"/>
          <w:i w:val="0"/>
          <w:sz w:val="24"/>
          <w:spacing w:val="0"/>
          <w:w w:val="100"/>
          <w:rFonts w:ascii="Times New Roman" w:cs="Times New Roman" w:hAnsi="Times New Roman"/>
          <w:caps w:val="0"/>
        </w:rPr>
        <w:t>features</w:t>
      </w:r>
      <w:r w:rsidR="00C16AB1">
        <w:rPr>
          <w:szCs w:val="24"/>
          <w:b w:val="0"/>
          <w:i w:val="0"/>
          <w:sz w:val="24"/>
          <w:spacing w:val="0"/>
          <w:w w:val="100"/>
          <w:rFonts w:ascii="Times New Roman" w:cs="Times New Roman" w:hAnsi="Times New Roman"/>
          <w:caps w:val="0"/>
        </w:rPr>
        <w:t> </w:t>
      </w:r>
      <w:r w:rsidR="00C16AB1">
        <w:rPr>
          <w:szCs w:val="24"/>
          <w:b w:val="0"/>
          <w:i w:val="0"/>
          <w:sz w:val="24"/>
          <w:spacing w:val="0"/>
          <w:w w:val="100"/>
          <w:rFonts w:ascii="Times New Roman" w:cs="Times New Roman" w:hAnsi="Times New Roman"/>
          <w:caps w:val="0"/>
        </w:rPr>
        <w:t>such</w:t>
      </w:r>
      <w:r w:rsidR="00C16AB1">
        <w:rPr>
          <w:szCs w:val="24"/>
          <w:b w:val="0"/>
          <w:i w:val="0"/>
          <w:sz w:val="24"/>
          <w:spacing w:val="0"/>
          <w:w w:val="100"/>
          <w:rFonts w:ascii="Times New Roman" w:cs="Times New Roman" w:hAnsi="Times New Roman"/>
          <w:caps w:val="0"/>
        </w:rPr>
        <w:t> </w:t>
      </w:r>
      <w:r w:rsidR="00C16AB1">
        <w:rPr>
          <w:szCs w:val="24"/>
          <w:b w:val="0"/>
          <w:i w:val="0"/>
          <w:sz w:val="24"/>
          <w:spacing w:val="0"/>
          <w:w w:val="100"/>
          <w:rFonts w:ascii="Times New Roman" w:cs="Times New Roman" w:hAnsi="Times New Roman"/>
          <w:caps w:val="0"/>
        </w:rPr>
        <w:t>as</w:t>
      </w:r>
      <w:r>
        <w:rPr>
          <w:szCs w:val="24"/>
          <w:b w:val="0"/>
          <w:i w:val="0"/>
          <w:sz w:val="24"/>
          <w:spacing w:val="0"/>
          <w:w w:val="100"/>
          <w:rFonts w:ascii="Times New Roman" w:cs="Times New Roman" w:hAnsi="Times New Roman"/>
          <w:caps w:val="0"/>
        </w:rPr>
        <w:t> </w:t>
      </w:r>
      <w:r>
        <w:rPr>
          <w:szCs w:val="24"/>
          <w:b w:val="0"/>
          <w:i w:val="0"/>
          <w:sz w:val="24"/>
          <w:spacing w:val="0"/>
          <w:w w:val="100"/>
          <w:rFonts w:ascii="Times New Roman" w:cs="Times New Roman" w:hAnsi="Times New Roman"/>
          <w:caps w:val="0"/>
        </w:rPr>
        <w:t>foliations</w:t>
      </w:r>
      <w:r w:rsidR="00C16AB1">
        <w:rPr>
          <w:szCs w:val="24"/>
          <w:b w:val="0"/>
          <w:i w:val="0"/>
          <w:sz w:val="24"/>
          <w:spacing w:val="0"/>
          <w:w w:val="100"/>
          <w:rFonts w:ascii="Times New Roman" w:cs="Times New Roman" w:hAnsi="Times New Roman"/>
          <w:caps w:val="0"/>
        </w:rPr>
        <w:t>,</w:t>
      </w:r>
      <w:r w:rsidR="00C16AB1">
        <w:rPr>
          <w:szCs w:val="24"/>
          <w:b w:val="0"/>
          <w:i w:val="0"/>
          <w:sz w:val="24"/>
          <w:spacing w:val="0"/>
          <w:w w:val="100"/>
          <w:rFonts w:ascii="Times New Roman" w:cs="Times New Roman" w:hAnsi="Times New Roman"/>
          <w:caps w:val="0"/>
        </w:rPr>
        <w:t> </w:t>
      </w:r>
      <w:r w:rsidR="00C16AB1">
        <w:rPr>
          <w:szCs w:val="24"/>
          <w:b w:val="0"/>
          <w:i w:val="0"/>
          <w:sz w:val="24"/>
          <w:spacing w:val="0"/>
          <w:w w:val="100"/>
          <w:rFonts w:ascii="Times New Roman" w:cs="Times New Roman" w:hAnsi="Times New Roman"/>
          <w:caps w:val="0"/>
        </w:rPr>
        <w:t>quarts</w:t>
      </w:r>
      <w:r w:rsidR="00C16AB1">
        <w:rPr>
          <w:szCs w:val="24"/>
          <w:b w:val="0"/>
          <w:i w:val="0"/>
          <w:sz w:val="24"/>
          <w:spacing w:val="0"/>
          <w:w w:val="100"/>
          <w:rFonts w:ascii="Times New Roman" w:cs="Times New Roman" w:hAnsi="Times New Roman"/>
          <w:caps w:val="0"/>
        </w:rPr>
        <w:t> </w:t>
      </w:r>
      <w:r w:rsidR="00C16AB1">
        <w:rPr>
          <w:szCs w:val="24"/>
          <w:b w:val="0"/>
          <w:i w:val="0"/>
          <w:sz w:val="24"/>
          <w:spacing w:val="0"/>
          <w:w w:val="100"/>
          <w:rFonts w:ascii="Times New Roman" w:cs="Times New Roman" w:hAnsi="Times New Roman"/>
          <w:caps w:val="0"/>
        </w:rPr>
        <w:t>veins,</w:t>
      </w:r>
      <w:r w:rsidR="00C16AB1">
        <w:rPr>
          <w:szCs w:val="24"/>
          <w:b w:val="0"/>
          <w:i w:val="0"/>
          <w:sz w:val="24"/>
          <w:spacing w:val="0"/>
          <w:w w:val="100"/>
          <w:rFonts w:ascii="Times New Roman" w:cs="Times New Roman" w:hAnsi="Times New Roman"/>
          <w:caps w:val="0"/>
        </w:rPr>
        <w:t> </w:t>
      </w:r>
      <w:r w:rsidR="00C16AB1">
        <w:rPr>
          <w:szCs w:val="24"/>
          <w:b w:val="0"/>
          <w:i w:val="0"/>
          <w:sz w:val="24"/>
          <w:spacing w:val="0"/>
          <w:w w:val="100"/>
          <w:rFonts w:ascii="Times New Roman" w:cs="Times New Roman" w:hAnsi="Times New Roman"/>
          <w:caps w:val="0"/>
        </w:rPr>
        <w:t>fractures,</w:t>
      </w:r>
      <w:r w:rsidR="00C16AB1">
        <w:rPr>
          <w:szCs w:val="24"/>
          <w:b w:val="0"/>
          <w:i w:val="0"/>
          <w:sz w:val="24"/>
          <w:spacing w:val="0"/>
          <w:w w:val="100"/>
          <w:rFonts w:ascii="Times New Roman" w:cs="Times New Roman" w:hAnsi="Times New Roman"/>
          <w:caps w:val="0"/>
        </w:rPr>
        <w:t> </w:t>
      </w:r>
      <w:r w:rsidR="00C16AB1">
        <w:rPr>
          <w:szCs w:val="24"/>
          <w:b w:val="0"/>
          <w:i w:val="0"/>
          <w:sz w:val="24"/>
          <w:spacing w:val="0"/>
          <w:w w:val="100"/>
          <w:rFonts w:ascii="Times New Roman" w:cs="Times New Roman" w:hAnsi="Times New Roman"/>
          <w:caps w:val="0"/>
        </w:rPr>
        <w:t>wrap,</w:t>
      </w:r>
      <w:r w:rsidR="00C16AB1">
        <w:rPr>
          <w:szCs w:val="24"/>
          <w:b w:val="0"/>
          <w:i w:val="0"/>
          <w:sz w:val="24"/>
          <w:spacing w:val="0"/>
          <w:w w:val="100"/>
          <w:rFonts w:ascii="Times New Roman" w:cs="Times New Roman" w:hAnsi="Times New Roman"/>
          <w:caps w:val="0"/>
        </w:rPr>
        <w:t> </w:t>
      </w:r>
      <w:r w:rsidR="00C16AB1">
        <w:rPr>
          <w:szCs w:val="24"/>
          <w:b w:val="0"/>
          <w:i w:val="0"/>
          <w:sz w:val="24"/>
          <w:spacing w:val="0"/>
          <w:w w:val="100"/>
          <w:rFonts w:ascii="Times New Roman" w:cs="Times New Roman" w:hAnsi="Times New Roman"/>
          <w:caps w:val="0"/>
        </w:rPr>
        <w:t>granitic</w:t>
      </w:r>
      <w:r w:rsidR="00C16AB1">
        <w:rPr>
          <w:szCs w:val="24"/>
          <w:b w:val="0"/>
          <w:i w:val="0"/>
          <w:sz w:val="24"/>
          <w:spacing w:val="0"/>
          <w:w w:val="100"/>
          <w:rFonts w:ascii="Times New Roman" w:cs="Times New Roman" w:hAnsi="Times New Roman"/>
          <w:caps w:val="0"/>
        </w:rPr>
        <w:t> </w:t>
      </w:r>
      <w:r w:rsidR="00C16AB1">
        <w:rPr>
          <w:szCs w:val="24"/>
          <w:b w:val="0"/>
          <w:i w:val="0"/>
          <w:sz w:val="24"/>
          <w:spacing w:val="0"/>
          <w:w w:val="100"/>
          <w:rFonts w:ascii="Times New Roman" w:cs="Times New Roman" w:hAnsi="Times New Roman"/>
          <w:caps w:val="0"/>
        </w:rPr>
        <w:t>xeoliths</w:t>
      </w:r>
      <w:r w:rsidR="00C16AB1">
        <w:rPr>
          <w:szCs w:val="24"/>
          <w:b w:val="0"/>
          <w:i w:val="0"/>
          <w:sz w:val="24"/>
          <w:spacing w:val="0"/>
          <w:w w:val="100"/>
          <w:rFonts w:ascii="Times New Roman" w:cs="Times New Roman" w:hAnsi="Times New Roman"/>
          <w:caps w:val="0"/>
        </w:rPr>
        <w:t> </w:t>
      </w:r>
      <w:r w:rsidR="00566B48">
        <w:rPr>
          <w:szCs w:val="24"/>
          <w:b w:val="0"/>
          <w:i w:val="0"/>
          <w:sz w:val="24"/>
          <w:spacing w:val="0"/>
          <w:w w:val="100"/>
          <w:rFonts w:ascii="Times New Roman" w:cs="Times New Roman" w:hAnsi="Times New Roman"/>
          <w:caps w:val="0"/>
        </w:rPr>
        <w:t>within</w:t>
      </w:r>
      <w:r w:rsidR="00566B48">
        <w:rPr>
          <w:szCs w:val="24"/>
          <w:b w:val="0"/>
          <w:i w:val="0"/>
          <w:sz w:val="24"/>
          <w:spacing w:val="0"/>
          <w:w w:val="100"/>
          <w:rFonts w:ascii="Times New Roman" w:cs="Times New Roman" w:hAnsi="Times New Roman"/>
          <w:caps w:val="0"/>
        </w:rPr>
        <w:t> </w:t>
      </w:r>
      <w:r w:rsidR="00566B48">
        <w:rPr>
          <w:szCs w:val="24"/>
          <w:b w:val="0"/>
          <w:i w:val="0"/>
          <w:sz w:val="24"/>
          <w:spacing w:val="0"/>
          <w:w w:val="100"/>
          <w:rFonts w:ascii="Times New Roman" w:cs="Times New Roman" w:hAnsi="Times New Roman"/>
          <w:caps w:val="0"/>
        </w:rPr>
        <w:t>porhyritic</w:t>
      </w:r>
      <w:r w:rsidR="00566B48">
        <w:rPr>
          <w:szCs w:val="24"/>
          <w:b w:val="0"/>
          <w:i w:val="0"/>
          <w:sz w:val="24"/>
          <w:spacing w:val="0"/>
          <w:w w:val="100"/>
          <w:rFonts w:ascii="Times New Roman" w:cs="Times New Roman" w:hAnsi="Times New Roman"/>
          <w:caps w:val="0"/>
        </w:rPr>
        <w:t> </w:t>
      </w:r>
      <w:r w:rsidR="00566B48">
        <w:rPr>
          <w:szCs w:val="24"/>
          <w:b w:val="0"/>
          <w:i w:val="0"/>
          <w:sz w:val="24"/>
          <w:spacing w:val="0"/>
          <w:w w:val="100"/>
          <w:rFonts w:ascii="Times New Roman" w:cs="Times New Roman" w:hAnsi="Times New Roman"/>
          <w:caps w:val="0"/>
        </w:rPr>
        <w:t>granites.</w:t>
      </w:r>
      <w:r>
        <w:rPr>
          <w:szCs w:val="24"/>
          <w:b w:val="0"/>
          <w:i w:val="0"/>
          <w:sz w:val="24"/>
          <w:spacing w:val="0"/>
          <w:w w:val="100"/>
          <w:rFonts w:ascii="Times New Roman" w:cs="Times New Roman" w:hAnsi="Times New Roman"/>
          <w:caps w:val="0"/>
        </w:rPr>
        <w:t> </w:t>
      </w:r>
    </w:p>
    <w:p w14:paraId="7201D93A" w14:textId="77777777" w:rsidR="00DC5D4C" w:rsidRDefault="00566B48" w:rsidP="00DC5D4C">
      <w:pPr>
        <w:spacing w:before="0" w:beforeAutospacing="0" w:after="160" w:afterAutospacing="0" w:lineRule="auto" w:line="256"/>
        <w:rPr>
          <w:szCs w:val="24"/>
          <w:bCs/>
          <w:b w:val="1"/>
          <w:i w:val="0"/>
          <w:sz w:val="24"/>
          <w:spacing w:val="0"/>
          <w:w w:val="100"/>
          <w:rFonts w:ascii="Times New Roman" w:cs="Times New Roman" w:hAnsi="Times New Roman"/>
          <w:caps w:val="0"/>
        </w:rPr>
        <w:snapToGrid w:val="0"/>
        <w:textAlignment w:val="baseline"/>
      </w:pPr>
      <w:r>
        <w:rPr>
          <w:szCs w:val="24"/>
          <w:b w:val="0"/>
          <w:i w:val="0"/>
          <w:sz w:val="24"/>
          <w:spacing w:val="0"/>
          <w:w w:val="100"/>
          <w:rFonts w:ascii="Times New Roman" w:cs="Times New Roman" w:hAnsi="Times New Roman"/>
          <w:caps w:val="0"/>
        </w:rPr>
        <w:t>The</w:t>
      </w:r>
      <w:r>
        <w:rPr>
          <w:szCs w:val="24"/>
          <w:b w:val="0"/>
          <w:i w:val="0"/>
          <w:sz w:val="24"/>
          <w:spacing w:val="0"/>
          <w:w w:val="100"/>
          <w:rFonts w:ascii="Times New Roman" w:cs="Times New Roman" w:hAnsi="Times New Roman"/>
          <w:caps w:val="0"/>
        </w:rPr>
        <w:t> </w:t>
      </w:r>
      <w:r>
        <w:rPr>
          <w:szCs w:val="24"/>
          <w:b w:val="0"/>
          <w:i w:val="0"/>
          <w:sz w:val="24"/>
          <w:spacing w:val="0"/>
          <w:w w:val="100"/>
          <w:rFonts w:ascii="Times New Roman" w:cs="Times New Roman" w:hAnsi="Times New Roman"/>
          <w:caps w:val="0"/>
        </w:rPr>
        <w:t>outcrops</w:t>
      </w:r>
      <w:r>
        <w:rPr>
          <w:szCs w:val="24"/>
          <w:b w:val="0"/>
          <w:i w:val="0"/>
          <w:sz w:val="24"/>
          <w:spacing w:val="0"/>
          <w:w w:val="100"/>
          <w:rFonts w:ascii="Times New Roman" w:cs="Times New Roman" w:hAnsi="Times New Roman"/>
          <w:caps w:val="0"/>
        </w:rPr>
        <w:t> </w:t>
      </w:r>
      <w:r>
        <w:rPr>
          <w:szCs w:val="24"/>
          <w:b w:val="0"/>
          <w:i w:val="0"/>
          <w:sz w:val="24"/>
          <w:spacing w:val="0"/>
          <w:w w:val="100"/>
          <w:rFonts w:ascii="Times New Roman" w:cs="Times New Roman" w:hAnsi="Times New Roman"/>
          <w:caps w:val="0"/>
        </w:rPr>
        <w:t>of</w:t>
      </w:r>
      <w:r>
        <w:rPr>
          <w:szCs w:val="24"/>
          <w:b w:val="0"/>
          <w:i w:val="0"/>
          <w:sz w:val="24"/>
          <w:spacing w:val="0"/>
          <w:w w:val="100"/>
          <w:rFonts w:ascii="Times New Roman" w:cs="Times New Roman" w:hAnsi="Times New Roman"/>
          <w:caps w:val="0"/>
        </w:rPr>
        <w:t> </w:t>
      </w:r>
      <w:r>
        <w:rPr>
          <w:szCs w:val="24"/>
          <w:b w:val="0"/>
          <w:i w:val="0"/>
          <w:sz w:val="24"/>
          <w:spacing w:val="0"/>
          <w:w w:val="100"/>
          <w:rFonts w:ascii="Times New Roman" w:cs="Times New Roman" w:hAnsi="Times New Roman"/>
          <w:caps w:val="0"/>
        </w:rPr>
        <w:t>the</w:t>
      </w:r>
      <w:r>
        <w:rPr>
          <w:szCs w:val="24"/>
          <w:b w:val="0"/>
          <w:i w:val="0"/>
          <w:sz w:val="24"/>
          <w:spacing w:val="0"/>
          <w:w w:val="100"/>
          <w:rFonts w:ascii="Times New Roman" w:cs="Times New Roman" w:hAnsi="Times New Roman"/>
          <w:caps w:val="0"/>
        </w:rPr>
        <w:t> </w:t>
      </w:r>
      <w:r>
        <w:rPr>
          <w:szCs w:val="24"/>
          <w:b w:val="0"/>
          <w:i w:val="0"/>
          <w:sz w:val="24"/>
          <w:spacing w:val="0"/>
          <w:w w:val="100"/>
          <w:rFonts w:ascii="Times New Roman" w:cs="Times New Roman" w:hAnsi="Times New Roman"/>
          <w:caps w:val="0"/>
        </w:rPr>
        <w:t>study</w:t>
      </w:r>
      <w:r>
        <w:rPr>
          <w:szCs w:val="24"/>
          <w:b w:val="0"/>
          <w:i w:val="0"/>
          <w:sz w:val="24"/>
          <w:spacing w:val="0"/>
          <w:w w:val="100"/>
          <w:rFonts w:ascii="Times New Roman" w:cs="Times New Roman" w:hAnsi="Times New Roman"/>
          <w:caps w:val="0"/>
        </w:rPr>
        <w:t> </w:t>
      </w:r>
      <w:r>
        <w:rPr>
          <w:szCs w:val="24"/>
          <w:b w:val="0"/>
          <w:i w:val="0"/>
          <w:sz w:val="24"/>
          <w:spacing w:val="0"/>
          <w:w w:val="100"/>
          <w:rFonts w:ascii="Times New Roman" w:cs="Times New Roman" w:hAnsi="Times New Roman"/>
          <w:caps w:val="0"/>
        </w:rPr>
        <w:t>area</w:t>
      </w:r>
      <w:r>
        <w:rPr>
          <w:szCs w:val="24"/>
          <w:b w:val="0"/>
          <w:i w:val="0"/>
          <w:sz w:val="24"/>
          <w:spacing w:val="0"/>
          <w:w w:val="100"/>
          <w:rFonts w:ascii="Times New Roman" w:cs="Times New Roman" w:hAnsi="Times New Roman"/>
          <w:caps w:val="0"/>
        </w:rPr>
        <w:t> </w:t>
      </w:r>
      <w:r w:rsidR="00F216EF">
        <w:rPr>
          <w:szCs w:val="24"/>
          <w:b w:val="0"/>
          <w:i w:val="0"/>
          <w:sz w:val="24"/>
          <w:spacing w:val="0"/>
          <w:w w:val="100"/>
          <w:rFonts w:ascii="Times New Roman" w:cs="Times New Roman" w:hAnsi="Times New Roman"/>
          <w:caps w:val="0"/>
        </w:rPr>
        <w:t>majorly</w:t>
      </w:r>
      <w:r>
        <w:rPr>
          <w:szCs w:val="24"/>
          <w:b w:val="0"/>
          <w:i w:val="0"/>
          <w:sz w:val="24"/>
          <w:spacing w:val="0"/>
          <w:w w:val="100"/>
          <w:rFonts w:ascii="Times New Roman" w:cs="Times New Roman" w:hAnsi="Times New Roman"/>
          <w:caps w:val="0"/>
        </w:rPr>
        <w:t> </w:t>
      </w:r>
      <w:r>
        <w:rPr>
          <w:szCs w:val="24"/>
          <w:b w:val="0"/>
          <w:i w:val="0"/>
          <w:sz w:val="24"/>
          <w:spacing w:val="0"/>
          <w:w w:val="100"/>
          <w:rFonts w:ascii="Times New Roman" w:cs="Times New Roman" w:hAnsi="Times New Roman"/>
          <w:caps w:val="0"/>
        </w:rPr>
        <w:t>trend</w:t>
      </w:r>
      <w:r>
        <w:rPr>
          <w:szCs w:val="24"/>
          <w:b w:val="0"/>
          <w:i w:val="0"/>
          <w:sz w:val="24"/>
          <w:spacing w:val="0"/>
          <w:w w:val="100"/>
          <w:rFonts w:ascii="Times New Roman" w:cs="Times New Roman" w:hAnsi="Times New Roman"/>
          <w:caps w:val="0"/>
        </w:rPr>
        <w:t> </w:t>
      </w:r>
      <w:r>
        <w:rPr>
          <w:szCs w:val="24"/>
          <w:b w:val="0"/>
          <w:i w:val="0"/>
          <w:sz w:val="24"/>
          <w:spacing w:val="0"/>
          <w:w w:val="100"/>
          <w:rFonts w:ascii="Times New Roman" w:cs="Times New Roman" w:hAnsi="Times New Roman"/>
          <w:caps w:val="0"/>
        </w:rPr>
        <w:t>in</w:t>
      </w:r>
      <w:r>
        <w:rPr>
          <w:szCs w:val="24"/>
          <w:b w:val="0"/>
          <w:i w:val="0"/>
          <w:sz w:val="24"/>
          <w:spacing w:val="0"/>
          <w:w w:val="100"/>
          <w:rFonts w:ascii="Times New Roman" w:cs="Times New Roman" w:hAnsi="Times New Roman"/>
          <w:caps w:val="0"/>
        </w:rPr>
        <w:t> </w:t>
      </w:r>
      <w:r>
        <w:rPr>
          <w:szCs w:val="24"/>
          <w:b w:val="0"/>
          <w:i w:val="0"/>
          <w:sz w:val="24"/>
          <w:spacing w:val="0"/>
          <w:w w:val="100"/>
          <w:rFonts w:ascii="Times New Roman" w:cs="Times New Roman" w:hAnsi="Times New Roman"/>
          <w:caps w:val="0"/>
        </w:rPr>
        <w:t>the</w:t>
      </w:r>
      <w:r>
        <w:rPr>
          <w:szCs w:val="24"/>
          <w:b w:val="0"/>
          <w:i w:val="0"/>
          <w:sz w:val="24"/>
          <w:spacing w:val="0"/>
          <w:w w:val="100"/>
          <w:rFonts w:ascii="Times New Roman" w:cs="Times New Roman" w:hAnsi="Times New Roman"/>
          <w:caps w:val="0"/>
        </w:rPr>
        <w:t> </w:t>
      </w:r>
      <w:r>
        <w:rPr>
          <w:szCs w:val="24"/>
          <w:b w:val="0"/>
          <w:i w:val="0"/>
          <w:sz w:val="24"/>
          <w:spacing w:val="0"/>
          <w:w w:val="100"/>
          <w:rFonts w:ascii="Times New Roman" w:cs="Times New Roman" w:hAnsi="Times New Roman"/>
          <w:caps w:val="0"/>
        </w:rPr>
        <w:t>NW-SE</w:t>
      </w:r>
      <w:r>
        <w:rPr>
          <w:szCs w:val="24"/>
          <w:b w:val="0"/>
          <w:i w:val="0"/>
          <w:sz w:val="24"/>
          <w:spacing w:val="0"/>
          <w:w w:val="100"/>
          <w:rFonts w:ascii="Times New Roman" w:cs="Times New Roman" w:hAnsi="Times New Roman"/>
          <w:caps w:val="0"/>
        </w:rPr>
        <w:t> </w:t>
      </w:r>
      <w:r>
        <w:rPr>
          <w:szCs w:val="24"/>
          <w:b w:val="0"/>
          <w:i w:val="0"/>
          <w:sz w:val="24"/>
          <w:spacing w:val="0"/>
          <w:w w:val="100"/>
          <w:rFonts w:ascii="Times New Roman" w:cs="Times New Roman" w:hAnsi="Times New Roman"/>
          <w:caps w:val="0"/>
        </w:rPr>
        <w:t>direction</w:t>
      </w:r>
      <w:r>
        <w:rPr>
          <w:szCs w:val="24"/>
          <w:b w:val="0"/>
          <w:i w:val="0"/>
          <w:sz w:val="24"/>
          <w:spacing w:val="0"/>
          <w:w w:val="100"/>
          <w:rFonts w:ascii="Times New Roman" w:cs="Times New Roman" w:hAnsi="Times New Roman"/>
          <w:caps w:val="0"/>
        </w:rPr>
        <w:t> </w:t>
      </w:r>
      <w:r>
        <w:rPr>
          <w:szCs w:val="24"/>
          <w:b w:val="0"/>
          <w:i w:val="0"/>
          <w:sz w:val="24"/>
          <w:spacing w:val="0"/>
          <w:w w:val="100"/>
          <w:rFonts w:ascii="Times New Roman" w:cs="Times New Roman" w:hAnsi="Times New Roman"/>
          <w:caps w:val="0"/>
        </w:rPr>
        <w:t>dipping</w:t>
      </w:r>
      <w:r>
        <w:rPr>
          <w:szCs w:val="24"/>
          <w:b w:val="0"/>
          <w:i w:val="0"/>
          <w:sz w:val="24"/>
          <w:spacing w:val="0"/>
          <w:w w:val="100"/>
          <w:rFonts w:ascii="Times New Roman" w:cs="Times New Roman" w:hAnsi="Times New Roman"/>
          <w:caps w:val="0"/>
        </w:rPr>
        <w:t> </w:t>
      </w:r>
      <w:r>
        <w:rPr>
          <w:szCs w:val="24"/>
          <w:b w:val="0"/>
          <w:i w:val="0"/>
          <w:sz w:val="24"/>
          <w:spacing w:val="0"/>
          <w:w w:val="100"/>
          <w:rFonts w:ascii="Times New Roman" w:cs="Times New Roman" w:hAnsi="Times New Roman"/>
          <w:caps w:val="0"/>
        </w:rPr>
        <w:t>East.</w:t>
      </w:r>
    </w:p>
    <w:p w14:paraId="4BF7751D" w14:textId="59142C92" w:rsidR="00DC5D4C" w:rsidRDefault="00DC5D4C" w:rsidP="00DC5D4C">
      <w:pPr>
        <w:jc w:val="both"/>
        <w:spacing w:before="0" w:beforeAutospacing="0" w:after="160" w:afterAutospacing="0" w:lineRule="auto" w:line="360"/>
        <w:rPr>
          <w:szCs w:val="24"/>
          <w:bCs/>
          <w:b w:val="1"/>
          <w:i w:val="0"/>
          <w:sz w:val="24"/>
          <w:spacing w:val="0"/>
          <w:w w:val="100"/>
          <w:rFonts w:ascii="Times New Roman" w:cs="Times New Roman" w:hAnsi="Times New Roman"/>
          <w:caps w:val="0"/>
        </w:rPr>
        <w:snapToGrid w:val="0"/>
        <w:textAlignment w:val="baseline"/>
      </w:pPr>
      <w:r>
        <w:rPr>
          <w:szCs w:val="24"/>
          <w:bCs/>
          <w:b w:val="1"/>
          <w:i w:val="0"/>
          <w:sz w:val="24"/>
          <w:spacing w:val="0"/>
          <w:w w:val="100"/>
          <w:rFonts w:ascii="Times New Roman" w:cs="Times New Roman" w:hAnsi="Times New Roman"/>
          <w:caps w:val="0"/>
        </w:rPr>
        <w:t>5.2</w:t>
      </w:r>
      <w:r>
        <w:rPr>
          <w:szCs w:val="24"/>
          <w:bCs/>
          <w:b w:val="1"/>
          <w:i w:val="0"/>
          <w:sz w:val="24"/>
          <w:spacing w:val="0"/>
          <w:w w:val="100"/>
          <w:rFonts w:ascii="Times New Roman" w:cs="Times New Roman" w:hAnsi="Times New Roman"/>
          <w:caps w:val="0"/>
        </w:rPr>
        <w:t> </w:t>
      </w:r>
      <w:r w:rsidR="000B0490">
        <w:rPr>
          <w:szCs w:val="24"/>
          <w:bCs/>
          <w:b w:val="1"/>
          <w:i w:val="0"/>
          <w:sz w:val="24"/>
          <w:spacing w:val="0"/>
          <w:w w:val="100"/>
          <w:rFonts w:ascii="Times New Roman" w:cs="Times New Roman" w:hAnsi="Times New Roman"/>
          <w:caps w:val="0"/>
        </w:rPr>
        <w:t>Recommendation</w:t>
      </w:r>
    </w:p>
    <w:p w14:paraId="6F54BADD" w14:textId="77777777" w:rsidR="00566B48" w:rsidRDefault="00566B48" w:rsidP="00DC5D4C">
      <w:pPr>
        <w:jc w:val="both"/>
        <w:spacing w:before="0" w:beforeAutospacing="0" w:after="160" w:afterAutospacing="0" w:lineRule="auto" w:line="360"/>
        <w:rPr>
          <w:szCs w:val="24"/>
          <w:b w:val="0"/>
          <w:i w:val="0"/>
          <w:sz w:val="24"/>
          <w:spacing w:val="0"/>
          <w:w w:val="100"/>
          <w:rFonts w:ascii="Times New Roman" w:cs="Times New Roman" w:hAnsi="Times New Roman"/>
          <w:caps w:val="0"/>
        </w:rPr>
        <w:snapToGrid w:val="0"/>
        <w:textAlignment w:val="baseline"/>
      </w:pPr>
      <w:r>
        <w:rPr>
          <w:szCs w:val="24"/>
          <w:b w:val="0"/>
          <w:i w:val="0"/>
          <w:sz w:val="24"/>
          <w:spacing w:val="0"/>
          <w:w w:val="100"/>
          <w:rFonts w:ascii="Times New Roman" w:cs="Times New Roman" w:hAnsi="Times New Roman"/>
          <w:caps w:val="0"/>
        </w:rPr>
        <w:t>Some</w:t>
      </w:r>
      <w:r>
        <w:rPr>
          <w:szCs w:val="24"/>
          <w:b w:val="0"/>
          <w:i w:val="0"/>
          <w:sz w:val="24"/>
          <w:spacing w:val="0"/>
          <w:w w:val="100"/>
          <w:rFonts w:ascii="Times New Roman" w:cs="Times New Roman" w:hAnsi="Times New Roman"/>
          <w:caps w:val="0"/>
        </w:rPr>
        <w:t> </w:t>
      </w:r>
      <w:r>
        <w:rPr>
          <w:szCs w:val="24"/>
          <w:b w:val="0"/>
          <w:i w:val="0"/>
          <w:sz w:val="24"/>
          <w:spacing w:val="0"/>
          <w:w w:val="100"/>
          <w:rFonts w:ascii="Times New Roman" w:cs="Times New Roman" w:hAnsi="Times New Roman"/>
          <w:caps w:val="0"/>
        </w:rPr>
        <w:t>of</w:t>
      </w:r>
      <w:r>
        <w:rPr>
          <w:szCs w:val="24"/>
          <w:b w:val="0"/>
          <w:i w:val="0"/>
          <w:sz w:val="24"/>
          <w:spacing w:val="0"/>
          <w:w w:val="100"/>
          <w:rFonts w:ascii="Times New Roman" w:cs="Times New Roman" w:hAnsi="Times New Roman"/>
          <w:caps w:val="0"/>
        </w:rPr>
        <w:t> </w:t>
      </w:r>
      <w:r>
        <w:rPr>
          <w:szCs w:val="24"/>
          <w:b w:val="0"/>
          <w:i w:val="0"/>
          <w:sz w:val="24"/>
          <w:spacing w:val="0"/>
          <w:w w:val="100"/>
          <w:rFonts w:ascii="Times New Roman" w:cs="Times New Roman" w:hAnsi="Times New Roman"/>
          <w:caps w:val="0"/>
        </w:rPr>
        <w:t>the</w:t>
      </w:r>
      <w:r>
        <w:rPr>
          <w:szCs w:val="24"/>
          <w:b w:val="0"/>
          <w:i w:val="0"/>
          <w:sz w:val="24"/>
          <w:spacing w:val="0"/>
          <w:w w:val="100"/>
          <w:rFonts w:ascii="Times New Roman" w:cs="Times New Roman" w:hAnsi="Times New Roman"/>
          <w:caps w:val="0"/>
        </w:rPr>
        <w:t> </w:t>
      </w:r>
      <w:r>
        <w:rPr>
          <w:szCs w:val="24"/>
          <w:b w:val="0"/>
          <w:i w:val="0"/>
          <w:sz w:val="24"/>
          <w:spacing w:val="0"/>
          <w:w w:val="100"/>
          <w:rFonts w:ascii="Times New Roman" w:cs="Times New Roman" w:hAnsi="Times New Roman"/>
          <w:caps w:val="0"/>
        </w:rPr>
        <w:t>massive</w:t>
      </w:r>
      <w:r>
        <w:rPr>
          <w:szCs w:val="24"/>
          <w:b w:val="0"/>
          <w:i w:val="0"/>
          <w:sz w:val="24"/>
          <w:spacing w:val="0"/>
          <w:w w:val="100"/>
          <w:rFonts w:ascii="Times New Roman" w:cs="Times New Roman" w:hAnsi="Times New Roman"/>
          <w:caps w:val="0"/>
        </w:rPr>
        <w:t> </w:t>
      </w:r>
      <w:r>
        <w:rPr>
          <w:szCs w:val="24"/>
          <w:b w:val="0"/>
          <w:i w:val="0"/>
          <w:sz w:val="24"/>
          <w:spacing w:val="0"/>
          <w:w w:val="100"/>
          <w:rFonts w:ascii="Times New Roman" w:cs="Times New Roman" w:hAnsi="Times New Roman"/>
          <w:caps w:val="0"/>
        </w:rPr>
        <w:t>outcrops</w:t>
      </w:r>
      <w:r>
        <w:rPr>
          <w:szCs w:val="24"/>
          <w:b w:val="0"/>
          <w:i w:val="0"/>
          <w:sz w:val="24"/>
          <w:spacing w:val="0"/>
          <w:w w:val="100"/>
          <w:rFonts w:ascii="Times New Roman" w:cs="Times New Roman" w:hAnsi="Times New Roman"/>
          <w:caps w:val="0"/>
        </w:rPr>
        <w:t> </w:t>
      </w:r>
      <w:r>
        <w:rPr>
          <w:szCs w:val="24"/>
          <w:b w:val="0"/>
          <w:i w:val="0"/>
          <w:sz w:val="24"/>
          <w:spacing w:val="0"/>
          <w:w w:val="100"/>
          <w:rFonts w:ascii="Times New Roman" w:cs="Times New Roman" w:hAnsi="Times New Roman"/>
          <w:caps w:val="0"/>
        </w:rPr>
        <w:t>can</w:t>
      </w:r>
      <w:r>
        <w:rPr>
          <w:szCs w:val="24"/>
          <w:b w:val="0"/>
          <w:i w:val="0"/>
          <w:sz w:val="24"/>
          <w:spacing w:val="0"/>
          <w:w w:val="100"/>
          <w:rFonts w:ascii="Times New Roman" w:cs="Times New Roman" w:hAnsi="Times New Roman"/>
          <w:caps w:val="0"/>
        </w:rPr>
        <w:t> </w:t>
      </w:r>
      <w:r>
        <w:rPr>
          <w:szCs w:val="24"/>
          <w:b w:val="0"/>
          <w:i w:val="0"/>
          <w:sz w:val="24"/>
          <w:spacing w:val="0"/>
          <w:w w:val="100"/>
          <w:rFonts w:ascii="Times New Roman" w:cs="Times New Roman" w:hAnsi="Times New Roman"/>
          <w:caps w:val="0"/>
        </w:rPr>
        <w:t>be</w:t>
      </w:r>
      <w:r>
        <w:rPr>
          <w:szCs w:val="24"/>
          <w:b w:val="0"/>
          <w:i w:val="0"/>
          <w:sz w:val="24"/>
          <w:spacing w:val="0"/>
          <w:w w:val="100"/>
          <w:rFonts w:ascii="Times New Roman" w:cs="Times New Roman" w:hAnsi="Times New Roman"/>
          <w:caps w:val="0"/>
        </w:rPr>
        <w:t> </w:t>
      </w:r>
      <w:r>
        <w:rPr>
          <w:szCs w:val="24"/>
          <w:b w:val="0"/>
          <w:i w:val="0"/>
          <w:sz w:val="24"/>
          <w:spacing w:val="0"/>
          <w:w w:val="100"/>
          <w:rFonts w:ascii="Times New Roman" w:cs="Times New Roman" w:hAnsi="Times New Roman"/>
          <w:caps w:val="0"/>
        </w:rPr>
        <w:t>harnessed</w:t>
      </w:r>
      <w:r>
        <w:rPr>
          <w:szCs w:val="24"/>
          <w:b w:val="0"/>
          <w:i w:val="0"/>
          <w:sz w:val="24"/>
          <w:spacing w:val="0"/>
          <w:w w:val="100"/>
          <w:rFonts w:ascii="Times New Roman" w:cs="Times New Roman" w:hAnsi="Times New Roman"/>
          <w:caps w:val="0"/>
        </w:rPr>
        <w:t> </w:t>
      </w:r>
      <w:r>
        <w:rPr>
          <w:szCs w:val="24"/>
          <w:b w:val="0"/>
          <w:i w:val="0"/>
          <w:sz w:val="24"/>
          <w:spacing w:val="0"/>
          <w:w w:val="100"/>
          <w:rFonts w:ascii="Times New Roman" w:cs="Times New Roman" w:hAnsi="Times New Roman"/>
          <w:caps w:val="0"/>
        </w:rPr>
        <w:t>for</w:t>
      </w:r>
      <w:r>
        <w:rPr>
          <w:szCs w:val="24"/>
          <w:b w:val="0"/>
          <w:i w:val="0"/>
          <w:sz w:val="24"/>
          <w:spacing w:val="0"/>
          <w:w w:val="100"/>
          <w:rFonts w:ascii="Times New Roman" w:cs="Times New Roman" w:hAnsi="Times New Roman"/>
          <w:caps w:val="0"/>
        </w:rPr>
        <w:t> </w:t>
      </w:r>
      <w:r>
        <w:rPr>
          <w:szCs w:val="24"/>
          <w:b w:val="0"/>
          <w:i w:val="0"/>
          <w:sz w:val="24"/>
          <w:spacing w:val="0"/>
          <w:w w:val="100"/>
          <w:rFonts w:ascii="Times New Roman" w:cs="Times New Roman" w:hAnsi="Times New Roman"/>
          <w:caps w:val="0"/>
        </w:rPr>
        <w:t>quarry</w:t>
      </w:r>
      <w:r>
        <w:rPr>
          <w:szCs w:val="24"/>
          <w:b w:val="0"/>
          <w:i w:val="0"/>
          <w:sz w:val="24"/>
          <w:spacing w:val="0"/>
          <w:w w:val="100"/>
          <w:rFonts w:ascii="Times New Roman" w:cs="Times New Roman" w:hAnsi="Times New Roman"/>
          <w:caps w:val="0"/>
        </w:rPr>
        <w:t> </w:t>
      </w:r>
      <w:r>
        <w:rPr>
          <w:szCs w:val="24"/>
          <w:b w:val="0"/>
          <w:i w:val="0"/>
          <w:sz w:val="24"/>
          <w:spacing w:val="0"/>
          <w:w w:val="100"/>
          <w:rFonts w:ascii="Times New Roman" w:cs="Times New Roman" w:hAnsi="Times New Roman"/>
          <w:caps w:val="0"/>
        </w:rPr>
        <w:t>to</w:t>
      </w:r>
      <w:r>
        <w:rPr>
          <w:szCs w:val="24"/>
          <w:b w:val="0"/>
          <w:i w:val="0"/>
          <w:sz w:val="24"/>
          <w:spacing w:val="0"/>
          <w:w w:val="100"/>
          <w:rFonts w:ascii="Times New Roman" w:cs="Times New Roman" w:hAnsi="Times New Roman"/>
          <w:caps w:val="0"/>
        </w:rPr>
        <w:t> </w:t>
      </w:r>
      <w:r>
        <w:rPr>
          <w:szCs w:val="24"/>
          <w:b w:val="0"/>
          <w:i w:val="0"/>
          <w:sz w:val="24"/>
          <w:spacing w:val="0"/>
          <w:w w:val="100"/>
          <w:rFonts w:ascii="Times New Roman" w:cs="Times New Roman" w:hAnsi="Times New Roman"/>
          <w:caps w:val="0"/>
        </w:rPr>
        <w:t>boost</w:t>
      </w:r>
      <w:r>
        <w:rPr>
          <w:szCs w:val="24"/>
          <w:b w:val="0"/>
          <w:i w:val="0"/>
          <w:sz w:val="24"/>
          <w:spacing w:val="0"/>
          <w:w w:val="100"/>
          <w:rFonts w:ascii="Times New Roman" w:cs="Times New Roman" w:hAnsi="Times New Roman"/>
          <w:caps w:val="0"/>
        </w:rPr>
        <w:t> </w:t>
      </w:r>
      <w:r>
        <w:rPr>
          <w:szCs w:val="24"/>
          <w:b w:val="0"/>
          <w:i w:val="0"/>
          <w:sz w:val="24"/>
          <w:spacing w:val="0"/>
          <w:w w:val="100"/>
          <w:rFonts w:ascii="Times New Roman" w:cs="Times New Roman" w:hAnsi="Times New Roman"/>
          <w:caps w:val="0"/>
        </w:rPr>
        <w:t>the</w:t>
      </w:r>
      <w:r>
        <w:rPr>
          <w:szCs w:val="24"/>
          <w:b w:val="0"/>
          <w:i w:val="0"/>
          <w:sz w:val="24"/>
          <w:spacing w:val="0"/>
          <w:w w:val="100"/>
          <w:rFonts w:ascii="Times New Roman" w:cs="Times New Roman" w:hAnsi="Times New Roman"/>
          <w:caps w:val="0"/>
        </w:rPr>
        <w:t> </w:t>
      </w:r>
      <w:r>
        <w:rPr>
          <w:szCs w:val="24"/>
          <w:b w:val="0"/>
          <w:i w:val="0"/>
          <w:sz w:val="24"/>
          <w:spacing w:val="0"/>
          <w:w w:val="100"/>
          <w:rFonts w:ascii="Times New Roman" w:cs="Times New Roman" w:hAnsi="Times New Roman"/>
          <w:caps w:val="0"/>
        </w:rPr>
        <w:t>economy</w:t>
      </w:r>
      <w:r>
        <w:rPr>
          <w:szCs w:val="24"/>
          <w:b w:val="0"/>
          <w:i w:val="0"/>
          <w:sz w:val="24"/>
          <w:spacing w:val="0"/>
          <w:w w:val="100"/>
          <w:rFonts w:ascii="Times New Roman" w:cs="Times New Roman" w:hAnsi="Times New Roman"/>
          <w:caps w:val="0"/>
        </w:rPr>
        <w:t> </w:t>
      </w:r>
      <w:r>
        <w:rPr>
          <w:szCs w:val="24"/>
          <w:b w:val="0"/>
          <w:i w:val="0"/>
          <w:sz w:val="24"/>
          <w:spacing w:val="0"/>
          <w:w w:val="100"/>
          <w:rFonts w:ascii="Times New Roman" w:cs="Times New Roman" w:hAnsi="Times New Roman"/>
          <w:caps w:val="0"/>
        </w:rPr>
        <w:t>of</w:t>
      </w:r>
      <w:r>
        <w:rPr>
          <w:szCs w:val="24"/>
          <w:b w:val="0"/>
          <w:i w:val="0"/>
          <w:sz w:val="24"/>
          <w:spacing w:val="0"/>
          <w:w w:val="100"/>
          <w:rFonts w:ascii="Times New Roman" w:cs="Times New Roman" w:hAnsi="Times New Roman"/>
          <w:caps w:val="0"/>
        </w:rPr>
        <w:t> </w:t>
      </w:r>
      <w:r>
        <w:rPr>
          <w:szCs w:val="24"/>
          <w:b w:val="0"/>
          <w:i w:val="0"/>
          <w:sz w:val="24"/>
          <w:spacing w:val="0"/>
          <w:w w:val="100"/>
          <w:rFonts w:ascii="Times New Roman" w:cs="Times New Roman" w:hAnsi="Times New Roman"/>
          <w:caps w:val="0"/>
        </w:rPr>
        <w:t>the</w:t>
      </w:r>
      <w:r>
        <w:rPr>
          <w:szCs w:val="24"/>
          <w:b w:val="0"/>
          <w:i w:val="0"/>
          <w:sz w:val="24"/>
          <w:spacing w:val="0"/>
          <w:w w:val="100"/>
          <w:rFonts w:ascii="Times New Roman" w:cs="Times New Roman" w:hAnsi="Times New Roman"/>
          <w:caps w:val="0"/>
        </w:rPr>
        <w:t> </w:t>
      </w:r>
      <w:r>
        <w:rPr>
          <w:szCs w:val="24"/>
          <w:b w:val="0"/>
          <w:i w:val="0"/>
          <w:sz w:val="24"/>
          <w:spacing w:val="0"/>
          <w:w w:val="100"/>
          <w:rFonts w:ascii="Times New Roman" w:cs="Times New Roman" w:hAnsi="Times New Roman"/>
          <w:caps w:val="0"/>
        </w:rPr>
        <w:t>state</w:t>
      </w:r>
    </w:p>
    <w:p w14:paraId="2091AE9E" w14:textId="77777777" w:rsidR="00566B48" w:rsidRDefault="00566B48" w:rsidP="00DC5D4C">
      <w:pPr>
        <w:jc w:val="both"/>
        <w:spacing w:before="0" w:beforeAutospacing="0" w:after="160" w:afterAutospacing="0" w:lineRule="auto" w:line="360"/>
        <w:rPr>
          <w:szCs w:val="24"/>
          <w:b w:val="0"/>
          <w:i w:val="0"/>
          <w:sz w:val="24"/>
          <w:spacing w:val="0"/>
          <w:w w:val="100"/>
          <w:rFonts w:ascii="Times New Roman" w:cs="Times New Roman" w:hAnsi="Times New Roman"/>
          <w:caps w:val="0"/>
        </w:rPr>
        <w:snapToGrid w:val="0"/>
        <w:textAlignment w:val="baseline"/>
      </w:pPr>
      <w:r>
        <w:rPr>
          <w:szCs w:val="24"/>
          <w:b w:val="0"/>
          <w:i w:val="0"/>
          <w:sz w:val="24"/>
          <w:spacing w:val="0"/>
          <w:w w:val="100"/>
          <w:rFonts w:ascii="Times New Roman" w:cs="Times New Roman" w:hAnsi="Times New Roman"/>
          <w:caps w:val="0"/>
        </w:rPr>
        <w:t>Some</w:t>
      </w:r>
      <w:r>
        <w:rPr>
          <w:szCs w:val="24"/>
          <w:b w:val="0"/>
          <w:i w:val="0"/>
          <w:sz w:val="24"/>
          <w:spacing w:val="0"/>
          <w:w w:val="100"/>
          <w:rFonts w:ascii="Times New Roman" w:cs="Times New Roman" w:hAnsi="Times New Roman"/>
          <w:caps w:val="0"/>
        </w:rPr>
        <w:t> </w:t>
      </w:r>
      <w:r>
        <w:rPr>
          <w:szCs w:val="24"/>
          <w:b w:val="0"/>
          <w:i w:val="0"/>
          <w:sz w:val="24"/>
          <w:spacing w:val="0"/>
          <w:w w:val="100"/>
          <w:rFonts w:ascii="Times New Roman" w:cs="Times New Roman" w:hAnsi="Times New Roman"/>
          <w:caps w:val="0"/>
        </w:rPr>
        <w:t>massive,</w:t>
      </w:r>
      <w:r>
        <w:rPr>
          <w:szCs w:val="24"/>
          <w:b w:val="0"/>
          <w:i w:val="0"/>
          <w:sz w:val="24"/>
          <w:spacing w:val="0"/>
          <w:w w:val="100"/>
          <w:rFonts w:ascii="Times New Roman" w:cs="Times New Roman" w:hAnsi="Times New Roman"/>
          <w:caps w:val="0"/>
        </w:rPr>
        <w:t> </w:t>
      </w:r>
      <w:r>
        <w:rPr>
          <w:szCs w:val="24"/>
          <w:b w:val="0"/>
          <w:i w:val="0"/>
          <w:sz w:val="24"/>
          <w:spacing w:val="0"/>
          <w:w w:val="100"/>
          <w:rFonts w:ascii="Times New Roman" w:cs="Times New Roman" w:hAnsi="Times New Roman"/>
          <w:caps w:val="0"/>
        </w:rPr>
        <w:t>high</w:t>
      </w:r>
      <w:r>
        <w:rPr>
          <w:szCs w:val="24"/>
          <w:b w:val="0"/>
          <w:i w:val="0"/>
          <w:sz w:val="24"/>
          <w:spacing w:val="0"/>
          <w:w w:val="100"/>
          <w:rFonts w:ascii="Times New Roman" w:cs="Times New Roman" w:hAnsi="Times New Roman"/>
          <w:caps w:val="0"/>
        </w:rPr>
        <w:t> </w:t>
      </w:r>
      <w:r>
        <w:rPr>
          <w:szCs w:val="24"/>
          <w:b w:val="0"/>
          <w:i w:val="0"/>
          <w:sz w:val="24"/>
          <w:spacing w:val="0"/>
          <w:w w:val="100"/>
          <w:rFonts w:ascii="Times New Roman" w:cs="Times New Roman" w:hAnsi="Times New Roman"/>
          <w:caps w:val="0"/>
        </w:rPr>
        <w:t>outcrops</w:t>
      </w:r>
      <w:r>
        <w:rPr>
          <w:szCs w:val="24"/>
          <w:b w:val="0"/>
          <w:i w:val="0"/>
          <w:sz w:val="24"/>
          <w:spacing w:val="0"/>
          <w:w w:val="100"/>
          <w:rFonts w:ascii="Times New Roman" w:cs="Times New Roman" w:hAnsi="Times New Roman"/>
          <w:caps w:val="0"/>
        </w:rPr>
        <w:t> </w:t>
      </w:r>
      <w:r>
        <w:rPr>
          <w:szCs w:val="24"/>
          <w:b w:val="0"/>
          <w:i w:val="0"/>
          <w:sz w:val="24"/>
          <w:spacing w:val="0"/>
          <w:w w:val="100"/>
          <w:rFonts w:ascii="Times New Roman" w:cs="Times New Roman" w:hAnsi="Times New Roman"/>
          <w:caps w:val="0"/>
        </w:rPr>
        <w:t>can</w:t>
      </w:r>
      <w:r>
        <w:rPr>
          <w:szCs w:val="24"/>
          <w:b w:val="0"/>
          <w:i w:val="0"/>
          <w:sz w:val="24"/>
          <w:spacing w:val="0"/>
          <w:w w:val="100"/>
          <w:rFonts w:ascii="Times New Roman" w:cs="Times New Roman" w:hAnsi="Times New Roman"/>
          <w:caps w:val="0"/>
        </w:rPr>
        <w:t> </w:t>
      </w:r>
      <w:r>
        <w:rPr>
          <w:szCs w:val="24"/>
          <w:b w:val="0"/>
          <w:i w:val="0"/>
          <w:sz w:val="24"/>
          <w:spacing w:val="0"/>
          <w:w w:val="100"/>
          <w:rFonts w:ascii="Times New Roman" w:cs="Times New Roman" w:hAnsi="Times New Roman"/>
          <w:caps w:val="0"/>
        </w:rPr>
        <w:t>be</w:t>
      </w:r>
      <w:r>
        <w:rPr>
          <w:szCs w:val="24"/>
          <w:b w:val="0"/>
          <w:i w:val="0"/>
          <w:sz w:val="24"/>
          <w:spacing w:val="0"/>
          <w:w w:val="100"/>
          <w:rFonts w:ascii="Times New Roman" w:cs="Times New Roman" w:hAnsi="Times New Roman"/>
          <w:caps w:val="0"/>
        </w:rPr>
        <w:t> </w:t>
      </w:r>
      <w:r>
        <w:rPr>
          <w:szCs w:val="24"/>
          <w:b w:val="0"/>
          <w:i w:val="0"/>
          <w:sz w:val="24"/>
          <w:spacing w:val="0"/>
          <w:w w:val="100"/>
          <w:rFonts w:ascii="Times New Roman" w:cs="Times New Roman" w:hAnsi="Times New Roman"/>
          <w:caps w:val="0"/>
        </w:rPr>
        <w:t>developed</w:t>
      </w:r>
      <w:r>
        <w:rPr>
          <w:szCs w:val="24"/>
          <w:b w:val="0"/>
          <w:i w:val="0"/>
          <w:sz w:val="24"/>
          <w:spacing w:val="0"/>
          <w:w w:val="100"/>
          <w:rFonts w:ascii="Times New Roman" w:cs="Times New Roman" w:hAnsi="Times New Roman"/>
          <w:caps w:val="0"/>
        </w:rPr>
        <w:t> </w:t>
      </w:r>
      <w:r>
        <w:rPr>
          <w:szCs w:val="24"/>
          <w:b w:val="0"/>
          <w:i w:val="0"/>
          <w:sz w:val="24"/>
          <w:spacing w:val="0"/>
          <w:w w:val="100"/>
          <w:rFonts w:ascii="Times New Roman" w:cs="Times New Roman" w:hAnsi="Times New Roman"/>
          <w:caps w:val="0"/>
        </w:rPr>
        <w:t>and</w:t>
      </w:r>
      <w:r>
        <w:rPr>
          <w:szCs w:val="24"/>
          <w:b w:val="0"/>
          <w:i w:val="0"/>
          <w:sz w:val="24"/>
          <w:spacing w:val="0"/>
          <w:w w:val="100"/>
          <w:rFonts w:ascii="Times New Roman" w:cs="Times New Roman" w:hAnsi="Times New Roman"/>
          <w:caps w:val="0"/>
        </w:rPr>
        <w:t> </w:t>
      </w:r>
      <w:r>
        <w:rPr>
          <w:szCs w:val="24"/>
          <w:b w:val="0"/>
          <w:i w:val="0"/>
          <w:sz w:val="24"/>
          <w:spacing w:val="0"/>
          <w:w w:val="100"/>
          <w:rFonts w:ascii="Times New Roman" w:cs="Times New Roman" w:hAnsi="Times New Roman"/>
          <w:caps w:val="0"/>
        </w:rPr>
        <w:t>beautified</w:t>
      </w:r>
      <w:r>
        <w:rPr>
          <w:szCs w:val="24"/>
          <w:b w:val="0"/>
          <w:i w:val="0"/>
          <w:sz w:val="24"/>
          <w:spacing w:val="0"/>
          <w:w w:val="100"/>
          <w:rFonts w:ascii="Times New Roman" w:cs="Times New Roman" w:hAnsi="Times New Roman"/>
          <w:caps w:val="0"/>
        </w:rPr>
        <w:t> </w:t>
      </w:r>
      <w:r>
        <w:rPr>
          <w:szCs w:val="24"/>
          <w:b w:val="0"/>
          <w:i w:val="0"/>
          <w:sz w:val="24"/>
          <w:spacing w:val="0"/>
          <w:w w:val="100"/>
          <w:rFonts w:ascii="Times New Roman" w:cs="Times New Roman" w:hAnsi="Times New Roman"/>
          <w:caps w:val="0"/>
        </w:rPr>
        <w:t>for</w:t>
      </w:r>
      <w:r>
        <w:rPr>
          <w:szCs w:val="24"/>
          <w:b w:val="0"/>
          <w:i w:val="0"/>
          <w:sz w:val="24"/>
          <w:spacing w:val="0"/>
          <w:w w:val="100"/>
          <w:rFonts w:ascii="Times New Roman" w:cs="Times New Roman" w:hAnsi="Times New Roman"/>
          <w:caps w:val="0"/>
        </w:rPr>
        <w:t> </w:t>
      </w:r>
      <w:r>
        <w:rPr>
          <w:szCs w:val="24"/>
          <w:b w:val="0"/>
          <w:i w:val="0"/>
          <w:sz w:val="24"/>
          <w:spacing w:val="0"/>
          <w:w w:val="100"/>
          <w:rFonts w:ascii="Times New Roman" w:cs="Times New Roman" w:hAnsi="Times New Roman"/>
          <w:caps w:val="0"/>
        </w:rPr>
        <w:t>tourist</w:t>
      </w:r>
      <w:r>
        <w:rPr>
          <w:szCs w:val="24"/>
          <w:b w:val="0"/>
          <w:i w:val="0"/>
          <w:sz w:val="24"/>
          <w:spacing w:val="0"/>
          <w:w w:val="100"/>
          <w:rFonts w:ascii="Times New Roman" w:cs="Times New Roman" w:hAnsi="Times New Roman"/>
          <w:caps w:val="0"/>
        </w:rPr>
        <w:t> </w:t>
      </w:r>
      <w:r>
        <w:rPr>
          <w:szCs w:val="24"/>
          <w:b w:val="0"/>
          <w:i w:val="0"/>
          <w:sz w:val="24"/>
          <w:spacing w:val="0"/>
          <w:w w:val="100"/>
          <w:rFonts w:ascii="Times New Roman" w:cs="Times New Roman" w:hAnsi="Times New Roman"/>
          <w:caps w:val="0"/>
        </w:rPr>
        <w:t>attractions</w:t>
      </w:r>
      <w:r>
        <w:rPr>
          <w:szCs w:val="24"/>
          <w:b w:val="0"/>
          <w:i w:val="0"/>
          <w:sz w:val="24"/>
          <w:spacing w:val="0"/>
          <w:w w:val="100"/>
          <w:rFonts w:ascii="Times New Roman" w:cs="Times New Roman" w:hAnsi="Times New Roman"/>
          <w:caps w:val="0"/>
        </w:rPr>
        <w:t> </w:t>
      </w:r>
      <w:r>
        <w:rPr>
          <w:szCs w:val="24"/>
          <w:b w:val="0"/>
          <w:i w:val="0"/>
          <w:sz w:val="24"/>
          <w:spacing w:val="0"/>
          <w:w w:val="100"/>
          <w:rFonts w:ascii="Times New Roman" w:cs="Times New Roman" w:hAnsi="Times New Roman"/>
          <w:caps w:val="0"/>
        </w:rPr>
        <w:t>or</w:t>
      </w:r>
      <w:r>
        <w:rPr>
          <w:szCs w:val="24"/>
          <w:b w:val="0"/>
          <w:i w:val="0"/>
          <w:sz w:val="24"/>
          <w:spacing w:val="0"/>
          <w:w w:val="100"/>
          <w:rFonts w:ascii="Times New Roman" w:cs="Times New Roman" w:hAnsi="Times New Roman"/>
          <w:caps w:val="0"/>
        </w:rPr>
        <w:t> </w:t>
      </w:r>
      <w:r>
        <w:rPr>
          <w:szCs w:val="24"/>
          <w:b w:val="0"/>
          <w:i w:val="0"/>
          <w:sz w:val="24"/>
          <w:spacing w:val="0"/>
          <w:w w:val="100"/>
          <w:rFonts w:ascii="Times New Roman" w:cs="Times New Roman" w:hAnsi="Times New Roman"/>
          <w:caps w:val="0"/>
        </w:rPr>
        <w:t>relaxation</w:t>
      </w:r>
      <w:r>
        <w:rPr>
          <w:szCs w:val="24"/>
          <w:b w:val="0"/>
          <w:i w:val="0"/>
          <w:sz w:val="24"/>
          <w:spacing w:val="0"/>
          <w:w w:val="100"/>
          <w:rFonts w:ascii="Times New Roman" w:cs="Times New Roman" w:hAnsi="Times New Roman"/>
          <w:caps w:val="0"/>
        </w:rPr>
        <w:t> </w:t>
      </w:r>
      <w:r>
        <w:rPr>
          <w:szCs w:val="24"/>
          <w:b w:val="0"/>
          <w:i w:val="0"/>
          <w:sz w:val="24"/>
          <w:spacing w:val="0"/>
          <w:w w:val="100"/>
          <w:rFonts w:ascii="Times New Roman" w:cs="Times New Roman" w:hAnsi="Times New Roman"/>
          <w:caps w:val="0"/>
        </w:rPr>
        <w:t>centres.</w:t>
      </w:r>
    </w:p>
    <w:p w14:paraId="0FE4A078" w14:textId="77777777" w:rsidR="00566B48" w:rsidRPr="00872DC0" w:rsidRDefault="0094517E" w:rsidP="00DC5D4C">
      <w:pPr>
        <w:jc w:val="both"/>
        <w:spacing w:before="0" w:beforeAutospacing="0" w:after="160" w:afterAutospacing="0" w:lineRule="auto" w:line="360"/>
        <w:rPr>
          <w:szCs w:val="24"/>
          <w:b w:val="0"/>
          <w:i w:val="0"/>
          <w:sz w:val="24"/>
          <w:spacing w:val="0"/>
          <w:w w:val="100"/>
          <w:rFonts w:ascii="Times New Roman" w:cs="Times New Roman" w:hAnsi="Times New Roman"/>
          <w:caps w:val="0"/>
        </w:rPr>
        <w:snapToGrid w:val="0"/>
        <w:textAlignment w:val="baseline"/>
      </w:pPr>
      <w:r>
        <w:rPr>
          <w:szCs w:val="24"/>
          <w:b w:val="0"/>
          <w:i w:val="0"/>
          <w:sz w:val="24"/>
          <w:spacing w:val="0"/>
          <w:w w:val="100"/>
          <w:rFonts w:ascii="Times New Roman" w:cs="Times New Roman" w:hAnsi="Times New Roman"/>
          <w:caps w:val="0"/>
        </w:rPr>
        <w:t>Knowing</w:t>
      </w:r>
      <w:r w:rsidR="00566B48">
        <w:rPr>
          <w:szCs w:val="24"/>
          <w:b w:val="0"/>
          <w:i w:val="0"/>
          <w:sz w:val="24"/>
          <w:spacing w:val="0"/>
          <w:w w:val="100"/>
          <w:rFonts w:ascii="Times New Roman" w:cs="Times New Roman" w:hAnsi="Times New Roman"/>
          <w:caps w:val="0"/>
        </w:rPr>
        <w:t> </w:t>
      </w:r>
      <w:r w:rsidR="00566B48">
        <w:rPr>
          <w:szCs w:val="24"/>
          <w:b w:val="0"/>
          <w:i w:val="0"/>
          <w:sz w:val="24"/>
          <w:spacing w:val="0"/>
          <w:w w:val="100"/>
          <w:rFonts w:ascii="Times New Roman" w:cs="Times New Roman" w:hAnsi="Times New Roman"/>
          <w:caps w:val="0"/>
        </w:rPr>
        <w:t>the</w:t>
      </w:r>
      <w:r w:rsidR="00566B48">
        <w:rPr>
          <w:szCs w:val="24"/>
          <w:b w:val="0"/>
          <w:i w:val="0"/>
          <w:sz w:val="24"/>
          <w:spacing w:val="0"/>
          <w:w w:val="100"/>
          <w:rFonts w:ascii="Times New Roman" w:cs="Times New Roman" w:hAnsi="Times New Roman"/>
          <w:caps w:val="0"/>
        </w:rPr>
        <w:t> </w:t>
      </w:r>
      <w:r w:rsidR="00566B48">
        <w:rPr>
          <w:szCs w:val="24"/>
          <w:b w:val="0"/>
          <w:i w:val="0"/>
          <w:sz w:val="24"/>
          <w:spacing w:val="0"/>
          <w:w w:val="100"/>
          <w:rFonts w:ascii="Times New Roman" w:cs="Times New Roman" w:hAnsi="Times New Roman"/>
          <w:caps w:val="0"/>
        </w:rPr>
        <w:t>direction</w:t>
      </w:r>
      <w:r w:rsidR="00566B48">
        <w:rPr>
          <w:szCs w:val="24"/>
          <w:b w:val="0"/>
          <w:i w:val="0"/>
          <w:sz w:val="24"/>
          <w:spacing w:val="0"/>
          <w:w w:val="100"/>
          <w:rFonts w:ascii="Times New Roman" w:cs="Times New Roman" w:hAnsi="Times New Roman"/>
          <w:caps w:val="0"/>
        </w:rPr>
        <w:t> </w:t>
      </w:r>
      <w:r w:rsidR="00566B48">
        <w:rPr>
          <w:szCs w:val="24"/>
          <w:b w:val="0"/>
          <w:i w:val="0"/>
          <w:sz w:val="24"/>
          <w:spacing w:val="0"/>
          <w:w w:val="100"/>
          <w:rFonts w:ascii="Times New Roman" w:cs="Times New Roman" w:hAnsi="Times New Roman"/>
          <w:caps w:val="0"/>
        </w:rPr>
        <w:t>of</w:t>
      </w:r>
      <w:r w:rsidR="00566B48">
        <w:rPr>
          <w:szCs w:val="24"/>
          <w:b w:val="0"/>
          <w:i w:val="0"/>
          <w:sz w:val="24"/>
          <w:spacing w:val="0"/>
          <w:w w:val="100"/>
          <w:rFonts w:ascii="Times New Roman" w:cs="Times New Roman" w:hAnsi="Times New Roman"/>
          <w:caps w:val="0"/>
        </w:rPr>
        <w:t> </w:t>
      </w:r>
      <w:r w:rsidR="00566B48">
        <w:rPr>
          <w:szCs w:val="24"/>
          <w:b w:val="0"/>
          <w:i w:val="0"/>
          <w:sz w:val="24"/>
          <w:spacing w:val="0"/>
          <w:w w:val="100"/>
          <w:rFonts w:ascii="Times New Roman" w:cs="Times New Roman" w:hAnsi="Times New Roman"/>
          <w:caps w:val="0"/>
        </w:rPr>
        <w:t>strike</w:t>
      </w:r>
      <w:r w:rsidR="00566B48">
        <w:rPr>
          <w:szCs w:val="24"/>
          <w:b w:val="0"/>
          <w:i w:val="0"/>
          <w:sz w:val="24"/>
          <w:spacing w:val="0"/>
          <w:w w:val="100"/>
          <w:rFonts w:ascii="Times New Roman" w:cs="Times New Roman" w:hAnsi="Times New Roman"/>
          <w:caps w:val="0"/>
        </w:rPr>
        <w:t> </w:t>
      </w:r>
      <w:r w:rsidR="00566B48">
        <w:rPr>
          <w:szCs w:val="24"/>
          <w:b w:val="0"/>
          <w:i w:val="0"/>
          <w:sz w:val="24"/>
          <w:spacing w:val="0"/>
          <w:w w:val="100"/>
          <w:rFonts w:ascii="Times New Roman" w:cs="Times New Roman" w:hAnsi="Times New Roman"/>
          <w:caps w:val="0"/>
        </w:rPr>
        <w:t>of</w:t>
      </w:r>
      <w:r w:rsidR="00566B48">
        <w:rPr>
          <w:szCs w:val="24"/>
          <w:b w:val="0"/>
          <w:i w:val="0"/>
          <w:sz w:val="24"/>
          <w:spacing w:val="0"/>
          <w:w w:val="100"/>
          <w:rFonts w:ascii="Times New Roman" w:cs="Times New Roman" w:hAnsi="Times New Roman"/>
          <w:caps w:val="0"/>
        </w:rPr>
        <w:t> </w:t>
      </w:r>
      <w:r w:rsidR="00566B48">
        <w:rPr>
          <w:szCs w:val="24"/>
          <w:b w:val="0"/>
          <w:i w:val="0"/>
          <w:sz w:val="24"/>
          <w:spacing w:val="0"/>
          <w:w w:val="100"/>
          <w:rFonts w:ascii="Times New Roman" w:cs="Times New Roman" w:hAnsi="Times New Roman"/>
          <w:caps w:val="0"/>
        </w:rPr>
        <w:t>the</w:t>
      </w:r>
      <w:r w:rsidR="00566B48">
        <w:rPr>
          <w:szCs w:val="24"/>
          <w:b w:val="0"/>
          <w:i w:val="0"/>
          <w:sz w:val="24"/>
          <w:spacing w:val="0"/>
          <w:w w:val="100"/>
          <w:rFonts w:ascii="Times New Roman" w:cs="Times New Roman" w:hAnsi="Times New Roman"/>
          <w:caps w:val="0"/>
        </w:rPr>
        <w:t> </w:t>
      </w:r>
      <w:r w:rsidR="00566B48">
        <w:rPr>
          <w:szCs w:val="24"/>
          <w:b w:val="0"/>
          <w:i w:val="0"/>
          <w:sz w:val="24"/>
          <w:spacing w:val="0"/>
          <w:w w:val="100"/>
          <w:rFonts w:ascii="Times New Roman" w:cs="Times New Roman" w:hAnsi="Times New Roman"/>
          <w:caps w:val="0"/>
        </w:rPr>
        <w:t>outcrops</w:t>
      </w:r>
      <w:r w:rsidR="00566B48">
        <w:rPr>
          <w:szCs w:val="24"/>
          <w:b w:val="0"/>
          <w:i w:val="0"/>
          <w:sz w:val="24"/>
          <w:spacing w:val="0"/>
          <w:w w:val="100"/>
          <w:rFonts w:ascii="Times New Roman" w:cs="Times New Roman" w:hAnsi="Times New Roman"/>
          <w:caps w:val="0"/>
        </w:rPr>
        <w:t> </w:t>
      </w:r>
      <w:r w:rsidR="00566B48">
        <w:rPr>
          <w:szCs w:val="24"/>
          <w:b w:val="0"/>
          <w:i w:val="0"/>
          <w:sz w:val="24"/>
          <w:spacing w:val="0"/>
          <w:w w:val="100"/>
          <w:rFonts w:ascii="Times New Roman" w:cs="Times New Roman" w:hAnsi="Times New Roman"/>
          <w:caps w:val="0"/>
        </w:rPr>
        <w:t>and</w:t>
      </w:r>
      <w:r w:rsidR="00566B48">
        <w:rPr>
          <w:szCs w:val="24"/>
          <w:b w:val="0"/>
          <w:i w:val="0"/>
          <w:sz w:val="24"/>
          <w:spacing w:val="0"/>
          <w:w w:val="100"/>
          <w:rFonts w:ascii="Times New Roman" w:cs="Times New Roman" w:hAnsi="Times New Roman"/>
          <w:caps w:val="0"/>
        </w:rPr>
        <w:t> </w:t>
      </w:r>
      <w:r w:rsidR="00566B48">
        <w:rPr>
          <w:szCs w:val="24"/>
          <w:b w:val="0"/>
          <w:i w:val="0"/>
          <w:sz w:val="24"/>
          <w:spacing w:val="0"/>
          <w:w w:val="100"/>
          <w:rFonts w:ascii="Times New Roman" w:cs="Times New Roman" w:hAnsi="Times New Roman"/>
          <w:caps w:val="0"/>
        </w:rPr>
        <w:t>foliation</w:t>
      </w:r>
      <w:r w:rsidR="00566B48">
        <w:rPr>
          <w:szCs w:val="24"/>
          <w:b w:val="0"/>
          <w:i w:val="0"/>
          <w:sz w:val="24"/>
          <w:spacing w:val="0"/>
          <w:w w:val="100"/>
          <w:rFonts w:ascii="Times New Roman" w:cs="Times New Roman" w:hAnsi="Times New Roman"/>
          <w:caps w:val="0"/>
        </w:rPr>
        <w:t> </w:t>
      </w:r>
      <w:r w:rsidR="00566B48">
        <w:rPr>
          <w:szCs w:val="24"/>
          <w:b w:val="0"/>
          <w:i w:val="0"/>
          <w:sz w:val="24"/>
          <w:spacing w:val="0"/>
          <w:w w:val="100"/>
          <w:rFonts w:ascii="Times New Roman" w:cs="Times New Roman" w:hAnsi="Times New Roman"/>
          <w:caps w:val="0"/>
        </w:rPr>
        <w:t>orientation</w:t>
      </w:r>
      <w:r w:rsidR="00566B48">
        <w:rPr>
          <w:szCs w:val="24"/>
          <w:b w:val="0"/>
          <w:i w:val="0"/>
          <w:sz w:val="24"/>
          <w:spacing w:val="0"/>
          <w:w w:val="100"/>
          <w:rFonts w:ascii="Times New Roman" w:cs="Times New Roman" w:hAnsi="Times New Roman"/>
          <w:caps w:val="0"/>
        </w:rPr>
        <w:t> </w:t>
      </w:r>
      <w:r w:rsidR="00566B48">
        <w:rPr>
          <w:szCs w:val="24"/>
          <w:b w:val="0"/>
          <w:i w:val="0"/>
          <w:sz w:val="24"/>
          <w:spacing w:val="0"/>
          <w:w w:val="100"/>
          <w:rFonts w:ascii="Times New Roman" w:cs="Times New Roman" w:hAnsi="Times New Roman"/>
          <w:caps w:val="0"/>
        </w:rPr>
        <w:t>will</w:t>
      </w:r>
      <w:r w:rsidR="00566B48">
        <w:rPr>
          <w:szCs w:val="24"/>
          <w:b w:val="0"/>
          <w:i w:val="0"/>
          <w:sz w:val="24"/>
          <w:spacing w:val="0"/>
          <w:w w:val="100"/>
          <w:rFonts w:ascii="Times New Roman" w:cs="Times New Roman" w:hAnsi="Times New Roman"/>
          <w:caps w:val="0"/>
        </w:rPr>
        <w:t> </w:t>
      </w:r>
      <w:r w:rsidR="00566B48">
        <w:rPr>
          <w:szCs w:val="24"/>
          <w:b w:val="0"/>
          <w:i w:val="0"/>
          <w:sz w:val="24"/>
          <w:spacing w:val="0"/>
          <w:w w:val="100"/>
          <w:rFonts w:ascii="Times New Roman" w:cs="Times New Roman" w:hAnsi="Times New Roman"/>
          <w:caps w:val="0"/>
        </w:rPr>
        <w:t>guide</w:t>
      </w:r>
      <w:r w:rsidR="00566B48">
        <w:rPr>
          <w:szCs w:val="24"/>
          <w:b w:val="0"/>
          <w:i w:val="0"/>
          <w:sz w:val="24"/>
          <w:spacing w:val="0"/>
          <w:w w:val="100"/>
          <w:rFonts w:ascii="Times New Roman" w:cs="Times New Roman" w:hAnsi="Times New Roman"/>
          <w:caps w:val="0"/>
        </w:rPr>
        <w:t> </w:t>
      </w:r>
      <w:r w:rsidR="00566B48">
        <w:rPr>
          <w:szCs w:val="24"/>
          <w:b w:val="0"/>
          <w:i w:val="0"/>
          <w:sz w:val="24"/>
          <w:spacing w:val="0"/>
          <w:w w:val="100"/>
          <w:rFonts w:ascii="Times New Roman" w:cs="Times New Roman" w:hAnsi="Times New Roman"/>
          <w:caps w:val="0"/>
        </w:rPr>
        <w:t>when</w:t>
      </w:r>
      <w:r w:rsidR="00566B48">
        <w:rPr>
          <w:szCs w:val="24"/>
          <w:b w:val="0"/>
          <w:i w:val="0"/>
          <w:sz w:val="24"/>
          <w:spacing w:val="0"/>
          <w:w w:val="100"/>
          <w:rFonts w:ascii="Times New Roman" w:cs="Times New Roman" w:hAnsi="Times New Roman"/>
          <w:caps w:val="0"/>
        </w:rPr>
        <w:t> </w:t>
      </w:r>
      <w:r w:rsidR="00566B48">
        <w:rPr>
          <w:szCs w:val="24"/>
          <w:b w:val="0"/>
          <w:i w:val="0"/>
          <w:sz w:val="24"/>
          <w:spacing w:val="0"/>
          <w:w w:val="100"/>
          <w:rFonts w:ascii="Times New Roman" w:cs="Times New Roman" w:hAnsi="Times New Roman"/>
          <w:caps w:val="0"/>
        </w:rPr>
        <w:t>adopting</w:t>
      </w:r>
      <w:r w:rsidR="00566B48">
        <w:rPr>
          <w:szCs w:val="24"/>
          <w:b w:val="0"/>
          <w:i w:val="0"/>
          <w:sz w:val="24"/>
          <w:spacing w:val="0"/>
          <w:w w:val="100"/>
          <w:rFonts w:ascii="Times New Roman" w:cs="Times New Roman" w:hAnsi="Times New Roman"/>
          <w:caps w:val="0"/>
        </w:rPr>
        <w:t> </w:t>
      </w:r>
      <w:r w:rsidR="00566B48">
        <w:rPr>
          <w:szCs w:val="24"/>
          <w:b w:val="0"/>
          <w:i w:val="0"/>
          <w:sz w:val="24"/>
          <w:spacing w:val="0"/>
          <w:w w:val="100"/>
          <w:rFonts w:ascii="Times New Roman" w:cs="Times New Roman" w:hAnsi="Times New Roman"/>
          <w:caps w:val="0"/>
        </w:rPr>
        <w:t>geophysical</w:t>
      </w:r>
      <w:r w:rsidR="00566B48">
        <w:rPr>
          <w:szCs w:val="24"/>
          <w:b w:val="0"/>
          <w:i w:val="0"/>
          <w:sz w:val="24"/>
          <w:spacing w:val="0"/>
          <w:w w:val="100"/>
          <w:rFonts w:ascii="Times New Roman" w:cs="Times New Roman" w:hAnsi="Times New Roman"/>
          <w:caps w:val="0"/>
        </w:rPr>
        <w:t> </w:t>
      </w:r>
      <w:r w:rsidR="00566B48">
        <w:rPr>
          <w:szCs w:val="24"/>
          <w:b w:val="0"/>
          <w:i w:val="0"/>
          <w:sz w:val="24"/>
          <w:spacing w:val="0"/>
          <w:w w:val="100"/>
          <w:rFonts w:ascii="Times New Roman" w:cs="Times New Roman" w:hAnsi="Times New Roman"/>
          <w:caps w:val="0"/>
        </w:rPr>
        <w:t>techniques</w:t>
      </w:r>
      <w:r w:rsidR="00566B48">
        <w:rPr>
          <w:szCs w:val="24"/>
          <w:b w:val="0"/>
          <w:i w:val="0"/>
          <w:sz w:val="24"/>
          <w:spacing w:val="0"/>
          <w:w w:val="100"/>
          <w:rFonts w:ascii="Times New Roman" w:cs="Times New Roman" w:hAnsi="Times New Roman"/>
          <w:caps w:val="0"/>
        </w:rPr>
        <w:t> </w:t>
      </w:r>
      <w:r w:rsidR="00566B48">
        <w:rPr>
          <w:szCs w:val="24"/>
          <w:b w:val="0"/>
          <w:i w:val="0"/>
          <w:sz w:val="24"/>
          <w:spacing w:val="0"/>
          <w:w w:val="100"/>
          <w:rFonts w:ascii="Times New Roman" w:cs="Times New Roman" w:hAnsi="Times New Roman"/>
          <w:caps w:val="0"/>
        </w:rPr>
        <w:t>for</w:t>
      </w:r>
      <w:r w:rsidR="00566B48">
        <w:rPr>
          <w:szCs w:val="24"/>
          <w:b w:val="0"/>
          <w:i w:val="0"/>
          <w:sz w:val="24"/>
          <w:spacing w:val="0"/>
          <w:w w:val="100"/>
          <w:rFonts w:ascii="Times New Roman" w:cs="Times New Roman" w:hAnsi="Times New Roman"/>
          <w:caps w:val="0"/>
        </w:rPr>
        <w:t> </w:t>
      </w:r>
      <w:r w:rsidR="00566B48">
        <w:rPr>
          <w:szCs w:val="24"/>
          <w:b w:val="0"/>
          <w:i w:val="0"/>
          <w:sz w:val="24"/>
          <w:spacing w:val="0"/>
          <w:w w:val="100"/>
          <w:rFonts w:ascii="Times New Roman" w:cs="Times New Roman" w:hAnsi="Times New Roman"/>
          <w:caps w:val="0"/>
        </w:rPr>
        <w:t>mineral</w:t>
      </w:r>
      <w:r w:rsidR="00566B48">
        <w:rPr>
          <w:szCs w:val="24"/>
          <w:b w:val="0"/>
          <w:i w:val="0"/>
          <w:sz w:val="24"/>
          <w:spacing w:val="0"/>
          <w:w w:val="100"/>
          <w:rFonts w:ascii="Times New Roman" w:cs="Times New Roman" w:hAnsi="Times New Roman"/>
          <w:caps w:val="0"/>
        </w:rPr>
        <w:t> </w:t>
      </w:r>
      <w:r w:rsidR="00566B48">
        <w:rPr>
          <w:szCs w:val="24"/>
          <w:b w:val="0"/>
          <w:i w:val="0"/>
          <w:sz w:val="24"/>
          <w:spacing w:val="0"/>
          <w:w w:val="100"/>
          <w:rFonts w:ascii="Times New Roman" w:cs="Times New Roman" w:hAnsi="Times New Roman"/>
          <w:caps w:val="0"/>
        </w:rPr>
        <w:t>exploration</w:t>
      </w:r>
      <w:r w:rsidR="00566B48">
        <w:rPr>
          <w:szCs w:val="24"/>
          <w:b w:val="0"/>
          <w:i w:val="0"/>
          <w:sz w:val="24"/>
          <w:spacing w:val="0"/>
          <w:w w:val="100"/>
          <w:rFonts w:ascii="Times New Roman" w:cs="Times New Roman" w:hAnsi="Times New Roman"/>
          <w:caps w:val="0"/>
        </w:rPr>
        <w:t> </w:t>
      </w:r>
      <w:r w:rsidR="00566B48">
        <w:rPr>
          <w:szCs w:val="24"/>
          <w:b w:val="0"/>
          <w:i w:val="0"/>
          <w:sz w:val="24"/>
          <w:spacing w:val="0"/>
          <w:w w:val="100"/>
          <w:rFonts w:ascii="Times New Roman" w:cs="Times New Roman" w:hAnsi="Times New Roman"/>
          <w:caps w:val="0"/>
        </w:rPr>
        <w:t>in</w:t>
      </w:r>
      <w:r w:rsidR="00566B48">
        <w:rPr>
          <w:szCs w:val="24"/>
          <w:b w:val="0"/>
          <w:i w:val="0"/>
          <w:sz w:val="24"/>
          <w:spacing w:val="0"/>
          <w:w w:val="100"/>
          <w:rFonts w:ascii="Times New Roman" w:cs="Times New Roman" w:hAnsi="Times New Roman"/>
          <w:caps w:val="0"/>
        </w:rPr>
        <w:t> </w:t>
      </w:r>
      <w:r w:rsidR="00566B48">
        <w:rPr>
          <w:szCs w:val="24"/>
          <w:b w:val="0"/>
          <w:i w:val="0"/>
          <w:sz w:val="24"/>
          <w:spacing w:val="0"/>
          <w:w w:val="100"/>
          <w:rFonts w:ascii="Times New Roman" w:cs="Times New Roman" w:hAnsi="Times New Roman"/>
          <w:caps w:val="0"/>
        </w:rPr>
        <w:t>the</w:t>
      </w:r>
      <w:r w:rsidR="00566B48">
        <w:rPr>
          <w:szCs w:val="24"/>
          <w:b w:val="0"/>
          <w:i w:val="0"/>
          <w:sz w:val="24"/>
          <w:spacing w:val="0"/>
          <w:w w:val="100"/>
          <w:rFonts w:ascii="Times New Roman" w:cs="Times New Roman" w:hAnsi="Times New Roman"/>
          <w:caps w:val="0"/>
        </w:rPr>
        <w:t> </w:t>
      </w:r>
      <w:r w:rsidR="00566B48">
        <w:rPr>
          <w:szCs w:val="24"/>
          <w:b w:val="0"/>
          <w:i w:val="0"/>
          <w:sz w:val="24"/>
          <w:spacing w:val="0"/>
          <w:w w:val="100"/>
          <w:rFonts w:ascii="Times New Roman" w:cs="Times New Roman" w:hAnsi="Times New Roman"/>
          <w:caps w:val="0"/>
        </w:rPr>
        <w:t>study</w:t>
      </w:r>
      <w:r w:rsidR="00566B48">
        <w:rPr>
          <w:szCs w:val="24"/>
          <w:b w:val="0"/>
          <w:i w:val="0"/>
          <w:sz w:val="24"/>
          <w:spacing w:val="0"/>
          <w:w w:val="100"/>
          <w:rFonts w:ascii="Times New Roman" w:cs="Times New Roman" w:hAnsi="Times New Roman"/>
          <w:caps w:val="0"/>
        </w:rPr>
        <w:t> </w:t>
      </w:r>
      <w:r w:rsidR="00566B48">
        <w:rPr>
          <w:szCs w:val="24"/>
          <w:b w:val="0"/>
          <w:i w:val="0"/>
          <w:sz w:val="24"/>
          <w:spacing w:val="0"/>
          <w:w w:val="100"/>
          <w:rFonts w:ascii="Times New Roman" w:cs="Times New Roman" w:hAnsi="Times New Roman"/>
          <w:caps w:val="0"/>
        </w:rPr>
        <w:t>area.</w:t>
      </w:r>
      <w:r w:rsidR="00566B48">
        <w:rPr>
          <w:szCs w:val="24"/>
          <w:b w:val="0"/>
          <w:i w:val="0"/>
          <w:sz w:val="24"/>
          <w:spacing w:val="0"/>
          <w:w w:val="100"/>
          <w:rFonts w:ascii="Times New Roman" w:cs="Times New Roman" w:hAnsi="Times New Roman"/>
          <w:caps w:val="0"/>
        </w:rPr>
        <w:t> </w:t>
      </w:r>
    </w:p>
    <w:p w14:paraId="50ECD07E" w14:textId="77777777" w:rsidR="0093181D" w:rsidRPr="006F4DE1" w:rsidRDefault="0093181D" w:rsidP="006F4DE1">
      <w:pPr>
        <w:spacing w:before="0" w:beforeAutospacing="0" w:after="160" w:afterAutospacing="0" w:lineRule="auto" w:line="360"/>
        <w:rPr>
          <w:szCs w:val="24"/>
          <w:b w:val="0"/>
          <w:i w:val="0"/>
          <w:sz w:val="24"/>
          <w:spacing w:val="0"/>
          <w:w w:val="100"/>
          <w:rFonts/>
          <w:caps w:val="0"/>
        </w:rPr>
        <w:snapToGrid w:val="0"/>
        <w:textAlignment w:val="baseline"/>
      </w:pPr>
      <w:r>
        <w:rPr>
          <w:b w:val="0"/>
          <w:i w:val="0"/>
          <w:sz w:val="24"/>
          <w:spacing w:val="0"/>
          <w:w w:val="100"/>
          <w:rFonts/>
          <w:caps w:val="0"/>
        </w:rPr>
        <w:t/>
      </w:r>
    </w:p>
    <w:p w14:paraId="280754C1" w14:textId="77777777" w:rsidR="0093181D" w:rsidRPr="006F4DE1" w:rsidRDefault="0093181D" w:rsidP="006F4DE1">
      <w:pPr>
        <w:spacing w:before="0" w:beforeAutospacing="0" w:after="160" w:afterAutospacing="0" w:lineRule="auto" w:line="360"/>
        <w:rPr>
          <w:szCs w:val="24"/>
          <w:b w:val="0"/>
          <w:i w:val="0"/>
          <w:sz w:val="24"/>
          <w:spacing w:val="0"/>
          <w:w w:val="100"/>
          <w:rFonts/>
          <w:caps w:val="0"/>
        </w:rPr>
        <w:snapToGrid w:val="0"/>
        <w:textAlignment w:val="baseline"/>
      </w:pPr>
      <w:r>
        <w:rPr>
          <w:b w:val="0"/>
          <w:i w:val="0"/>
          <w:sz w:val="24"/>
          <w:spacing w:val="0"/>
          <w:w w:val="100"/>
          <w:rFonts/>
          <w:caps w:val="0"/>
        </w:rPr>
        <w:t/>
      </w:r>
    </w:p>
    <w:p w14:paraId="3C4B47EE" w14:textId="77777777" w:rsidR="0093181D" w:rsidRDefault="0093181D" w:rsidP="006F4DE1">
      <w:pPr>
        <w:spacing w:before="0" w:beforeAutospacing="0" w:after="160" w:afterAutospacing="0" w:lineRule="auto" w:line="360"/>
        <w:rPr>
          <w:szCs w:val="24"/>
          <w:b w:val="0"/>
          <w:i w:val="0"/>
          <w:sz w:val="24"/>
          <w:spacing w:val="0"/>
          <w:w w:val="100"/>
          <w:rFonts/>
          <w:caps w:val="0"/>
        </w:rPr>
        <w:snapToGrid w:val="0"/>
        <w:textAlignment w:val="baseline"/>
      </w:pPr>
      <w:r>
        <w:rPr>
          <w:b w:val="0"/>
          <w:i w:val="0"/>
          <w:sz w:val="24"/>
          <w:spacing w:val="0"/>
          <w:w w:val="100"/>
          <w:rFonts/>
          <w:caps w:val="0"/>
        </w:rPr>
        <w:t/>
      </w:r>
    </w:p>
    <w:p w14:paraId="2F134ACE" w14:textId="77777777" w:rsidR="00F216EF" w:rsidRDefault="00F216EF" w:rsidP="002E19E5">
      <w:pPr>
        <w:jc w:val="center"/>
        <w:spacing w:before="0" w:beforeAutospacing="0" w:after="160" w:afterAutospacing="0" w:lineRule="auto" w:line="256"/>
        <w:rPr>
          <w:szCs w:val="28"/>
          <w:bCs/>
          <w:b w:val="1"/>
          <w:i w:val="0"/>
          <w:sz w:val="28"/>
          <w:spacing w:val="0"/>
          <w:w w:val="100"/>
          <w:rFonts/>
          <w:caps w:val="0"/>
        </w:rPr>
        <w:snapToGrid w:val="0"/>
        <w:textAlignment w:val="baseline"/>
      </w:pPr>
      <w:r>
        <w:rPr>
          <w:b w:val="1"/>
          <w:i w:val="0"/>
          <w:sz w:val="28"/>
          <w:spacing w:val="0"/>
          <w:w w:val="100"/>
          <w:rFonts/>
          <w:caps w:val="0"/>
        </w:rPr>
        <w:t/>
      </w:r>
    </w:p>
    <w:p w14:paraId="12299668" w14:textId="77777777" w:rsidR="00F216EF" w:rsidRDefault="00F216EF" w:rsidP="002E19E5">
      <w:pPr>
        <w:jc w:val="center"/>
        <w:spacing w:before="0" w:beforeAutospacing="0" w:after="160" w:afterAutospacing="0" w:lineRule="auto" w:line="256"/>
        <w:rPr>
          <w:szCs w:val="28"/>
          <w:bCs/>
          <w:b w:val="1"/>
          <w:i w:val="0"/>
          <w:sz w:val="28"/>
          <w:spacing w:val="0"/>
          <w:w w:val="100"/>
          <w:rFonts/>
          <w:caps w:val="0"/>
        </w:rPr>
        <w:snapToGrid w:val="0"/>
        <w:textAlignment w:val="baseline"/>
      </w:pPr>
      <w:r>
        <w:rPr>
          <w:b w:val="1"/>
          <w:i w:val="0"/>
          <w:sz w:val="28"/>
          <w:spacing w:val="0"/>
          <w:w w:val="100"/>
          <w:rFonts/>
          <w:caps w:val="0"/>
        </w:rPr>
        <w:t/>
      </w:r>
    </w:p>
    <w:p w14:paraId="607BD7E4" w14:textId="77777777" w:rsidR="00F216EF" w:rsidRDefault="00F216EF" w:rsidP="002E19E5">
      <w:pPr>
        <w:jc w:val="center"/>
        <w:spacing w:before="0" w:beforeAutospacing="0" w:after="160" w:afterAutospacing="0" w:lineRule="auto" w:line="256"/>
        <w:rPr>
          <w:szCs w:val="28"/>
          <w:bCs/>
          <w:b w:val="1"/>
          <w:i w:val="0"/>
          <w:sz w:val="28"/>
          <w:spacing w:val="0"/>
          <w:w w:val="100"/>
          <w:rFonts/>
          <w:caps w:val="0"/>
        </w:rPr>
        <w:snapToGrid w:val="0"/>
        <w:textAlignment w:val="baseline"/>
      </w:pPr>
      <w:r>
        <w:rPr>
          <w:b w:val="1"/>
          <w:i w:val="0"/>
          <w:sz w:val="28"/>
          <w:spacing w:val="0"/>
          <w:w w:val="100"/>
          <w:rFonts/>
          <w:caps w:val="0"/>
        </w:rPr>
        <w:t/>
      </w:r>
    </w:p>
    <w:p w14:paraId="0A1623F1" w14:textId="77777777" w:rsidR="00F216EF" w:rsidRDefault="00F216EF" w:rsidP="002E19E5">
      <w:pPr>
        <w:jc w:val="center"/>
        <w:spacing w:before="0" w:beforeAutospacing="0" w:after="160" w:afterAutospacing="0" w:lineRule="auto" w:line="256"/>
        <w:rPr>
          <w:szCs w:val="28"/>
          <w:bCs/>
          <w:b w:val="1"/>
          <w:i w:val="0"/>
          <w:sz w:val="28"/>
          <w:spacing w:val="0"/>
          <w:w w:val="100"/>
          <w:rFonts/>
          <w:caps w:val="0"/>
        </w:rPr>
        <w:snapToGrid w:val="0"/>
        <w:textAlignment w:val="baseline"/>
      </w:pPr>
      <w:r>
        <w:rPr>
          <w:b w:val="1"/>
          <w:i w:val="0"/>
          <w:sz w:val="28"/>
          <w:spacing w:val="0"/>
          <w:w w:val="100"/>
          <w:rFonts/>
          <w:caps w:val="0"/>
        </w:rPr>
        <w:t/>
      </w:r>
    </w:p>
    <w:p w14:paraId="0E6D8D6D" w14:textId="77777777" w:rsidR="00F216EF" w:rsidRDefault="00F216EF" w:rsidP="002E19E5">
      <w:pPr>
        <w:jc w:val="center"/>
        <w:spacing w:before="0" w:beforeAutospacing="0" w:after="160" w:afterAutospacing="0" w:lineRule="auto" w:line="256"/>
        <w:rPr>
          <w:szCs w:val="28"/>
          <w:bCs/>
          <w:b w:val="1"/>
          <w:i w:val="0"/>
          <w:sz w:val="28"/>
          <w:spacing w:val="0"/>
          <w:w w:val="100"/>
          <w:rFonts/>
          <w:caps w:val="0"/>
        </w:rPr>
        <w:snapToGrid w:val="0"/>
        <w:textAlignment w:val="baseline"/>
      </w:pPr>
      <w:r>
        <w:rPr>
          <w:b w:val="1"/>
          <w:i w:val="0"/>
          <w:sz w:val="28"/>
          <w:spacing w:val="0"/>
          <w:w w:val="100"/>
          <w:rFonts/>
          <w:caps w:val="0"/>
        </w:rPr>
        <w:t/>
      </w:r>
    </w:p>
    <w:p w14:paraId="1BD73CE8" w14:textId="77777777" w:rsidR="00F216EF" w:rsidRDefault="00F216EF" w:rsidP="002E19E5">
      <w:pPr>
        <w:jc w:val="center"/>
        <w:spacing w:before="0" w:beforeAutospacing="0" w:after="160" w:afterAutospacing="0" w:lineRule="auto" w:line="256"/>
        <w:rPr>
          <w:szCs w:val="28"/>
          <w:bCs/>
          <w:b w:val="1"/>
          <w:i w:val="0"/>
          <w:sz w:val="28"/>
          <w:spacing w:val="0"/>
          <w:w w:val="100"/>
          <w:rFonts/>
          <w:caps w:val="0"/>
        </w:rPr>
        <w:snapToGrid w:val="0"/>
        <w:textAlignment w:val="baseline"/>
      </w:pPr>
      <w:r>
        <w:rPr>
          <w:b w:val="1"/>
          <w:i w:val="0"/>
          <w:sz w:val="28"/>
          <w:spacing w:val="0"/>
          <w:w w:val="100"/>
          <w:rFonts/>
          <w:caps w:val="0"/>
        </w:rPr>
        <w:t/>
      </w:r>
    </w:p>
    <w:p w14:paraId="2B484D80" w14:textId="77777777" w:rsidR="00F216EF" w:rsidRDefault="00F216EF" w:rsidP="002E19E5">
      <w:pPr>
        <w:jc w:val="center"/>
        <w:spacing w:before="0" w:beforeAutospacing="0" w:after="160" w:afterAutospacing="0" w:lineRule="auto" w:line="256"/>
        <w:rPr>
          <w:szCs w:val="28"/>
          <w:bCs/>
          <w:b w:val="1"/>
          <w:i w:val="0"/>
          <w:sz w:val="28"/>
          <w:spacing w:val="0"/>
          <w:w w:val="100"/>
          <w:rFonts/>
          <w:caps w:val="0"/>
        </w:rPr>
        <w:snapToGrid w:val="0"/>
        <w:textAlignment w:val="baseline"/>
      </w:pPr>
      <w:r>
        <w:rPr>
          <w:b w:val="1"/>
          <w:i w:val="0"/>
          <w:sz w:val="28"/>
          <w:spacing w:val="0"/>
          <w:w w:val="100"/>
          <w:rFonts/>
          <w:caps w:val="0"/>
        </w:rPr>
        <w:t/>
      </w:r>
    </w:p>
    <w:p w14:paraId="0FD1EA57" w14:textId="77777777" w:rsidR="00F216EF" w:rsidRDefault="00F216EF" w:rsidP="002E19E5">
      <w:pPr>
        <w:jc w:val="center"/>
        <w:spacing w:before="0" w:beforeAutospacing="0" w:after="160" w:afterAutospacing="0" w:lineRule="auto" w:line="256"/>
        <w:rPr>
          <w:szCs w:val="28"/>
          <w:bCs/>
          <w:b w:val="1"/>
          <w:i w:val="0"/>
          <w:sz w:val="28"/>
          <w:spacing w:val="0"/>
          <w:w w:val="100"/>
          <w:rFonts/>
          <w:caps w:val="0"/>
        </w:rPr>
        <w:snapToGrid w:val="0"/>
        <w:textAlignment w:val="baseline"/>
      </w:pPr>
      <w:r>
        <w:rPr>
          <w:b w:val="1"/>
          <w:i w:val="0"/>
          <w:sz w:val="28"/>
          <w:spacing w:val="0"/>
          <w:w w:val="100"/>
          <w:rFonts/>
          <w:caps w:val="0"/>
        </w:rPr>
        <w:t/>
      </w:r>
    </w:p>
    <w:p w14:paraId="4B77DC58" w14:textId="77777777" w:rsidR="000B0490" w:rsidRDefault="000B0490" w:rsidP="002E19E5">
      <w:pPr>
        <w:jc w:val="center"/>
        <w:spacing w:before="0" w:beforeAutospacing="0" w:after="160" w:afterAutospacing="0" w:lineRule="auto" w:line="256"/>
        <w:rPr>
          <w:szCs w:val="28"/>
          <w:bCs/>
          <w:b w:val="1"/>
          <w:i w:val="0"/>
          <w:sz w:val="28"/>
          <w:spacing w:val="0"/>
          <w:w w:val="100"/>
          <w:rFonts/>
          <w:caps w:val="0"/>
        </w:rPr>
        <w:snapToGrid w:val="0"/>
        <w:textAlignment w:val="baseline"/>
      </w:pPr>
      <w:r>
        <w:rPr>
          <w:b w:val="1"/>
          <w:i w:val="0"/>
          <w:sz w:val="28"/>
          <w:spacing w:val="0"/>
          <w:w w:val="100"/>
          <w:rFonts/>
          <w:caps w:val="0"/>
        </w:rPr>
        <w:t/>
      </w:r>
    </w:p>
    <w:p w14:paraId="0317BFFC" w14:textId="75FECFD4" w:rsidR="002E19E5" w:rsidRPr="00767302" w:rsidRDefault="002E19E5" w:rsidP="002E19E5">
      <w:pPr>
        <w:jc w:val="center"/>
        <w:spacing w:before="0" w:beforeAutospacing="0" w:after="160" w:afterAutospacing="0" w:lineRule="auto" w:line="256"/>
        <w:rPr>
          <w:szCs w:val="28"/>
          <w:bCs/>
          <w:b w:val="1"/>
          <w:i w:val="0"/>
          <w:sz w:val="28"/>
          <w:spacing w:val="0"/>
          <w:w w:val="100"/>
          <w:rFonts/>
          <w:caps w:val="0"/>
        </w:rPr>
        <w:snapToGrid w:val="0"/>
        <w:textAlignment w:val="baseline"/>
      </w:pPr>
      <w:r w:rsidRPr="00767302">
        <w:rPr>
          <w:szCs w:val="28"/>
          <w:bCs/>
          <w:b w:val="1"/>
          <w:i w:val="0"/>
          <w:sz w:val="28"/>
          <w:spacing w:val="0"/>
          <w:w w:val="100"/>
          <w:rFonts/>
          <w:caps w:val="0"/>
        </w:rPr>
        <w:t>REFERENCE</w:t>
      </w:r>
      <w:r w:rsidR="004F7506">
        <w:rPr>
          <w:szCs w:val="28"/>
          <w:bCs/>
          <w:b w:val="1"/>
          <w:i w:val="0"/>
          <w:sz w:val="28"/>
          <w:spacing w:val="0"/>
          <w:w w:val="100"/>
          <w:rFonts/>
          <w:caps w:val="0"/>
        </w:rPr>
        <w:t>S</w:t>
      </w:r>
    </w:p>
    <w:p w14:paraId="412CD8C0" w14:textId="77777777" w:rsidR="002E19E5" w:rsidRPr="00767302" w:rsidRDefault="002E19E5" w:rsidP="002E19E5">
      <w:pPr>
        <w:spacing w:before="0" w:beforeAutospacing="0" w:after="160" w:afterAutospacing="0" w:lineRule="auto" w:line="256"/>
        <w:rPr>
          <w:b w:val="0"/>
          <w:i w:val="0"/>
          <w:sz w:val="20"/>
          <w:spacing w:val="0"/>
          <w:w w:val="100"/>
          <w:rFonts/>
          <w:caps w:val="0"/>
        </w:rPr>
        <w:snapToGrid w:val="0"/>
        <w:ind w:left="426" w:hanging="426"/>
        <w:textAlignment w:val="baseline"/>
      </w:pPr>
      <w:r w:rsidRPr="00767302">
        <w:rPr>
          <w:b w:val="0"/>
          <w:i w:val="0"/>
          <w:sz w:val="22"/>
          <w:spacing w:val="0"/>
          <w:w w:val="100"/>
          <w:rFonts/>
          <w:caps w:val="0"/>
        </w:rPr>
        <w:t>Akanni,</w:t>
      </w:r>
      <w:r w:rsidRPr="00767302">
        <w:rPr>
          <w:b w:val="0"/>
          <w:i w:val="0"/>
          <w:sz w:val="22"/>
          <w:spacing w:val="0"/>
          <w:w w:val="100"/>
          <w:rFonts/>
          <w:caps w:val="0"/>
        </w:rPr>
        <w:t> </w:t>
      </w:r>
      <w:r w:rsidRPr="00767302">
        <w:rPr>
          <w:b w:val="0"/>
          <w:i w:val="0"/>
          <w:sz w:val="22"/>
          <w:spacing w:val="0"/>
          <w:w w:val="100"/>
          <w:rFonts/>
          <w:caps w:val="0"/>
        </w:rPr>
        <w:t>C.</w:t>
      </w:r>
      <w:r w:rsidRPr="00767302">
        <w:rPr>
          <w:b w:val="0"/>
          <w:i w:val="0"/>
          <w:sz w:val="22"/>
          <w:spacing w:val="0"/>
          <w:w w:val="100"/>
          <w:rFonts/>
          <w:caps w:val="0"/>
        </w:rPr>
        <w:t> </w:t>
      </w:r>
      <w:r w:rsidRPr="00767302">
        <w:rPr>
          <w:b w:val="0"/>
          <w:i w:val="0"/>
          <w:sz w:val="22"/>
          <w:spacing w:val="0"/>
          <w:w w:val="100"/>
          <w:rFonts/>
          <w:caps w:val="0"/>
        </w:rPr>
        <w:t>O.</w:t>
      </w:r>
      <w:r w:rsidRPr="00767302">
        <w:rPr>
          <w:b w:val="0"/>
          <w:i w:val="0"/>
          <w:sz w:val="22"/>
          <w:spacing w:val="0"/>
          <w:w w:val="100"/>
          <w:rFonts/>
          <w:caps w:val="0"/>
        </w:rPr>
        <w:t> </w:t>
      </w:r>
      <w:r w:rsidRPr="00767302">
        <w:rPr>
          <w:b w:val="0"/>
          <w:i w:val="0"/>
          <w:sz w:val="22"/>
          <w:spacing w:val="0"/>
          <w:w w:val="100"/>
          <w:rFonts/>
          <w:caps w:val="0"/>
        </w:rPr>
        <w:t>(1992).</w:t>
      </w:r>
      <w:r w:rsidRPr="00767302">
        <w:rPr>
          <w:b w:val="0"/>
          <w:i w:val="0"/>
          <w:sz w:val="22"/>
          <w:spacing w:val="0"/>
          <w:w w:val="100"/>
          <w:rFonts/>
          <w:caps w:val="0"/>
        </w:rPr>
        <w:t> </w:t>
      </w:r>
      <w:r w:rsidRPr="00767302">
        <w:rPr>
          <w:b w:val="0"/>
          <w:i w:val="0"/>
          <w:sz w:val="22"/>
          <w:spacing w:val="0"/>
          <w:w w:val="100"/>
          <w:rFonts/>
          <w:caps w:val="0"/>
        </w:rPr>
        <w:t>Relief,</w:t>
      </w:r>
      <w:r w:rsidRPr="00767302">
        <w:rPr>
          <w:b w:val="0"/>
          <w:i w:val="0"/>
          <w:sz w:val="22"/>
          <w:spacing w:val="0"/>
          <w:w w:val="100"/>
          <w:rFonts/>
          <w:caps w:val="0"/>
        </w:rPr>
        <w:t> </w:t>
      </w:r>
      <w:r w:rsidRPr="00767302">
        <w:rPr>
          <w:b w:val="0"/>
          <w:i w:val="0"/>
          <w:sz w:val="22"/>
          <w:spacing w:val="0"/>
          <w:w w:val="100"/>
          <w:rFonts/>
          <w:caps w:val="0"/>
        </w:rPr>
        <w:t>drainage,</w:t>
      </w:r>
      <w:r w:rsidRPr="00767302">
        <w:rPr>
          <w:b w:val="0"/>
          <w:i w:val="0"/>
          <w:sz w:val="22"/>
          <w:spacing w:val="0"/>
          <w:w w:val="100"/>
          <w:rFonts/>
          <w:caps w:val="0"/>
        </w:rPr>
        <w:t> </w:t>
      </w:r>
      <w:r w:rsidRPr="00767302">
        <w:rPr>
          <w:b w:val="0"/>
          <w:i w:val="0"/>
          <w:sz w:val="22"/>
          <w:spacing w:val="0"/>
          <w:w w:val="100"/>
          <w:rFonts/>
          <w:caps w:val="0"/>
        </w:rPr>
        <w:t>soil</w:t>
      </w:r>
      <w:r w:rsidRPr="00767302">
        <w:rPr>
          <w:b w:val="0"/>
          <w:i w:val="0"/>
          <w:sz w:val="22"/>
          <w:spacing w:val="0"/>
          <w:w w:val="100"/>
          <w:rFonts/>
          <w:caps w:val="0"/>
        </w:rPr>
        <w:t> </w:t>
      </w:r>
      <w:r w:rsidRPr="00767302">
        <w:rPr>
          <w:b w:val="0"/>
          <w:i w:val="0"/>
          <w:sz w:val="22"/>
          <w:spacing w:val="0"/>
          <w:w w:val="100"/>
          <w:rFonts/>
          <w:caps w:val="0"/>
        </w:rPr>
        <w:t>and</w:t>
      </w:r>
      <w:r w:rsidRPr="00767302">
        <w:rPr>
          <w:b w:val="0"/>
          <w:i w:val="0"/>
          <w:sz w:val="22"/>
          <w:spacing w:val="0"/>
          <w:w w:val="100"/>
          <w:rFonts/>
          <w:caps w:val="0"/>
        </w:rPr>
        <w:t> </w:t>
      </w:r>
      <w:r w:rsidRPr="00767302">
        <w:rPr>
          <w:b w:val="0"/>
          <w:i w:val="0"/>
          <w:sz w:val="22"/>
          <w:spacing w:val="0"/>
          <w:w w:val="100"/>
          <w:rFonts/>
          <w:caps w:val="0"/>
        </w:rPr>
        <w:t>climate</w:t>
      </w:r>
      <w:r w:rsidRPr="00767302">
        <w:rPr>
          <w:b w:val="0"/>
          <w:i w:val="0"/>
          <w:sz w:val="22"/>
          <w:spacing w:val="0"/>
          <w:w w:val="100"/>
          <w:rFonts/>
          <w:caps w:val="0"/>
        </w:rPr>
        <w:t> </w:t>
      </w:r>
      <w:r w:rsidRPr="00767302">
        <w:rPr>
          <w:b w:val="0"/>
          <w:i w:val="0"/>
          <w:sz w:val="22"/>
          <w:spacing w:val="0"/>
          <w:w w:val="100"/>
          <w:rFonts/>
          <w:caps w:val="0"/>
        </w:rPr>
        <w:t>of</w:t>
      </w:r>
      <w:r w:rsidRPr="00767302">
        <w:rPr>
          <w:b w:val="0"/>
          <w:i w:val="0"/>
          <w:sz w:val="22"/>
          <w:spacing w:val="0"/>
          <w:w w:val="100"/>
          <w:rFonts/>
          <w:caps w:val="0"/>
        </w:rPr>
        <w:t> </w:t>
      </w:r>
      <w:r w:rsidRPr="00767302">
        <w:rPr>
          <w:b w:val="0"/>
          <w:i w:val="0"/>
          <w:sz w:val="22"/>
          <w:spacing w:val="0"/>
          <w:w w:val="100"/>
          <w:rFonts/>
          <w:caps w:val="0"/>
        </w:rPr>
        <w:t>Ogun</w:t>
      </w:r>
      <w:r w:rsidRPr="00767302">
        <w:rPr>
          <w:b w:val="0"/>
          <w:i w:val="0"/>
          <w:sz w:val="22"/>
          <w:spacing w:val="0"/>
          <w:w w:val="100"/>
          <w:rFonts/>
          <w:caps w:val="0"/>
        </w:rPr>
        <w:t> </w:t>
      </w:r>
      <w:r w:rsidRPr="00767302">
        <w:rPr>
          <w:b w:val="0"/>
          <w:i w:val="0"/>
          <w:sz w:val="22"/>
          <w:spacing w:val="0"/>
          <w:w w:val="100"/>
          <w:rFonts/>
          <w:caps w:val="0"/>
        </w:rPr>
        <w:t>state</w:t>
      </w:r>
      <w:r w:rsidRPr="00767302">
        <w:rPr>
          <w:b w:val="0"/>
          <w:i w:val="0"/>
          <w:sz w:val="22"/>
          <w:spacing w:val="0"/>
          <w:w w:val="100"/>
          <w:rFonts/>
          <w:caps w:val="0"/>
        </w:rPr>
        <w:t> </w:t>
      </w:r>
      <w:r w:rsidRPr="00767302">
        <w:rPr>
          <w:b w:val="0"/>
          <w:i w:val="0"/>
          <w:sz w:val="22"/>
          <w:spacing w:val="0"/>
          <w:w w:val="100"/>
          <w:rFonts/>
          <w:caps w:val="0"/>
        </w:rPr>
        <w:t>in</w:t>
      </w:r>
      <w:r w:rsidRPr="00767302">
        <w:rPr>
          <w:b w:val="0"/>
          <w:i w:val="0"/>
          <w:sz w:val="22"/>
          <w:spacing w:val="0"/>
          <w:w w:val="100"/>
          <w:rFonts/>
          <w:caps w:val="0"/>
        </w:rPr>
        <w:t> </w:t>
      </w:r>
      <w:r w:rsidRPr="00767302">
        <w:rPr>
          <w:b w:val="0"/>
          <w:i w:val="0"/>
          <w:sz w:val="22"/>
          <w:spacing w:val="0"/>
          <w:w w:val="100"/>
          <w:rFonts/>
          <w:caps w:val="0"/>
        </w:rPr>
        <w:t>maps</w:t>
      </w:r>
      <w:r w:rsidRPr="00767302">
        <w:rPr>
          <w:b w:val="0"/>
          <w:i w:val="0"/>
          <w:sz w:val="22"/>
          <w:spacing w:val="0"/>
          <w:w w:val="100"/>
          <w:rFonts/>
          <w:caps w:val="0"/>
        </w:rPr>
        <w:t> </w:t>
      </w:r>
      <w:r w:rsidRPr="00767302">
        <w:rPr>
          <w:b w:val="0"/>
          <w:i w:val="0"/>
          <w:sz w:val="22"/>
          <w:spacing w:val="0"/>
          <w:w w:val="100"/>
          <w:rFonts/>
          <w:caps w:val="0"/>
        </w:rPr>
        <w:t>(pp</w:t>
      </w:r>
      <w:r w:rsidRPr="00767302">
        <w:rPr>
          <w:b w:val="0"/>
          <w:i w:val="0"/>
          <w:sz w:val="22"/>
          <w:spacing w:val="0"/>
          <w:w w:val="100"/>
          <w:rFonts/>
          <w:caps w:val="0"/>
        </w:rPr>
        <w:t> </w:t>
      </w:r>
      <w:r w:rsidRPr="00767302">
        <w:rPr>
          <w:b w:val="0"/>
          <w:i w:val="0"/>
          <w:sz w:val="22"/>
          <w:spacing w:val="0"/>
          <w:w w:val="100"/>
          <w:rFonts/>
          <w:caps w:val="0"/>
        </w:rPr>
        <w:t>6-20).</w:t>
      </w:r>
      <w:r w:rsidRPr="00767302">
        <w:rPr>
          <w:b w:val="0"/>
          <w:i w:val="0"/>
          <w:sz w:val="22"/>
          <w:spacing w:val="0"/>
          <w:w w:val="100"/>
          <w:rFonts/>
          <w:caps w:val="0"/>
        </w:rPr>
        <w:t> </w:t>
      </w:r>
      <w:r w:rsidRPr="00767302">
        <w:rPr>
          <w:b w:val="0"/>
          <w:i w:val="0"/>
          <w:sz w:val="22"/>
          <w:spacing w:val="0"/>
          <w:w w:val="100"/>
          <w:rFonts/>
          <w:caps w:val="0"/>
        </w:rPr>
        <w:t>In</w:t>
      </w:r>
      <w:r w:rsidRPr="00767302">
        <w:rPr>
          <w:b w:val="0"/>
          <w:i w:val="0"/>
          <w:sz w:val="22"/>
          <w:spacing w:val="0"/>
          <w:w w:val="100"/>
          <w:rFonts/>
          <w:caps w:val="0"/>
        </w:rPr>
        <w:t>   </w:t>
      </w:r>
      <w:r w:rsidRPr="00767302">
        <w:rPr>
          <w:b w:val="0"/>
          <w:i w:val="0"/>
          <w:sz w:val="22"/>
          <w:spacing w:val="0"/>
          <w:w w:val="100"/>
          <w:rFonts/>
          <w:caps w:val="0"/>
        </w:rPr>
        <w:t>Onakomaiya,</w:t>
      </w:r>
      <w:r w:rsidRPr="00767302">
        <w:rPr>
          <w:b w:val="0"/>
          <w:i w:val="0"/>
          <w:sz w:val="22"/>
          <w:spacing w:val="0"/>
          <w:w w:val="100"/>
          <w:rFonts/>
          <w:caps w:val="0"/>
        </w:rPr>
        <w:t> </w:t>
      </w:r>
      <w:r w:rsidRPr="00767302">
        <w:rPr>
          <w:b w:val="0"/>
          <w:i w:val="0"/>
          <w:sz w:val="22"/>
          <w:spacing w:val="0"/>
          <w:w w:val="100"/>
          <w:rFonts/>
          <w:caps w:val="0"/>
        </w:rPr>
        <w:t>S.</w:t>
      </w:r>
      <w:r w:rsidRPr="00767302">
        <w:rPr>
          <w:b w:val="0"/>
          <w:i w:val="0"/>
          <w:sz w:val="22"/>
          <w:spacing w:val="0"/>
          <w:w w:val="100"/>
          <w:rFonts/>
          <w:caps w:val="0"/>
        </w:rPr>
        <w:t> </w:t>
      </w:r>
      <w:r w:rsidRPr="00767302">
        <w:rPr>
          <w:b w:val="0"/>
          <w:i w:val="0"/>
          <w:sz w:val="22"/>
          <w:spacing w:val="0"/>
          <w:w w:val="100"/>
          <w:rFonts/>
          <w:caps w:val="0"/>
        </w:rPr>
        <w:t>O.,</w:t>
      </w:r>
      <w:r w:rsidRPr="00767302">
        <w:rPr>
          <w:b w:val="0"/>
          <w:i w:val="0"/>
          <w:sz w:val="22"/>
          <w:spacing w:val="0"/>
          <w:w w:val="100"/>
          <w:rFonts/>
          <w:caps w:val="0"/>
        </w:rPr>
        <w:t> </w:t>
      </w:r>
      <w:r w:rsidRPr="00767302">
        <w:rPr>
          <w:b w:val="0"/>
          <w:i w:val="0"/>
          <w:sz w:val="22"/>
          <w:spacing w:val="0"/>
          <w:w w:val="100"/>
          <w:rFonts/>
          <w:caps w:val="0"/>
        </w:rPr>
        <w:t>Oyesiku,</w:t>
      </w:r>
      <w:r w:rsidRPr="00767302">
        <w:rPr>
          <w:b w:val="0"/>
          <w:i w:val="0"/>
          <w:sz w:val="22"/>
          <w:spacing w:val="0"/>
          <w:w w:val="100"/>
          <w:rFonts/>
          <w:caps w:val="0"/>
        </w:rPr>
        <w:t> </w:t>
      </w:r>
      <w:r w:rsidRPr="00767302">
        <w:rPr>
          <w:b w:val="0"/>
          <w:i w:val="0"/>
          <w:sz w:val="22"/>
          <w:spacing w:val="0"/>
          <w:w w:val="100"/>
          <w:rFonts/>
          <w:caps w:val="0"/>
        </w:rPr>
        <w:t>O.</w:t>
      </w:r>
      <w:r w:rsidRPr="00767302">
        <w:rPr>
          <w:b w:val="0"/>
          <w:i w:val="0"/>
          <w:sz w:val="22"/>
          <w:spacing w:val="0"/>
          <w:w w:val="100"/>
          <w:rFonts/>
          <w:caps w:val="0"/>
        </w:rPr>
        <w:t> </w:t>
      </w:r>
      <w:r w:rsidRPr="00767302">
        <w:rPr>
          <w:b w:val="0"/>
          <w:i w:val="0"/>
          <w:sz w:val="22"/>
          <w:spacing w:val="0"/>
          <w:w w:val="100"/>
          <w:rFonts/>
          <w:caps w:val="0"/>
        </w:rPr>
        <w:t>O.,</w:t>
      </w:r>
      <w:r w:rsidRPr="00767302">
        <w:rPr>
          <w:b w:val="0"/>
          <w:i w:val="0"/>
          <w:sz w:val="22"/>
          <w:spacing w:val="0"/>
          <w:w w:val="100"/>
          <w:rFonts/>
          <w:caps w:val="0"/>
        </w:rPr>
        <w:t> </w:t>
      </w:r>
      <w:r w:rsidRPr="00767302">
        <w:rPr>
          <w:b w:val="0"/>
          <w:i w:val="0"/>
          <w:sz w:val="22"/>
          <w:spacing w:val="0"/>
          <w:w w:val="100"/>
          <w:rFonts/>
          <w:caps w:val="0"/>
        </w:rPr>
        <w:t>&amp;</w:t>
      </w:r>
      <w:r w:rsidRPr="00767302">
        <w:rPr>
          <w:b w:val="0"/>
          <w:i w:val="0"/>
          <w:sz w:val="22"/>
          <w:spacing w:val="0"/>
          <w:w w:val="100"/>
          <w:rFonts/>
          <w:caps w:val="0"/>
        </w:rPr>
        <w:t> </w:t>
      </w:r>
      <w:r w:rsidRPr="00767302">
        <w:rPr>
          <w:b w:val="0"/>
          <w:i w:val="0"/>
          <w:sz w:val="22"/>
          <w:spacing w:val="0"/>
          <w:w w:val="100"/>
          <w:rFonts/>
          <w:caps w:val="0"/>
        </w:rPr>
        <w:t>Jegede,</w:t>
      </w:r>
      <w:r w:rsidRPr="00767302">
        <w:rPr>
          <w:b w:val="0"/>
          <w:i w:val="0"/>
          <w:sz w:val="22"/>
          <w:spacing w:val="0"/>
          <w:w w:val="100"/>
          <w:rFonts/>
          <w:caps w:val="0"/>
        </w:rPr>
        <w:t> </w:t>
      </w:r>
      <w:r w:rsidRPr="00767302">
        <w:rPr>
          <w:b w:val="0"/>
          <w:i w:val="0"/>
          <w:sz w:val="22"/>
          <w:spacing w:val="0"/>
          <w:w w:val="100"/>
          <w:rFonts/>
          <w:caps w:val="0"/>
        </w:rPr>
        <w:t>F.</w:t>
      </w:r>
      <w:r w:rsidRPr="00767302">
        <w:rPr>
          <w:b w:val="0"/>
          <w:i w:val="0"/>
          <w:sz w:val="22"/>
          <w:spacing w:val="0"/>
          <w:w w:val="100"/>
          <w:rFonts/>
          <w:caps w:val="0"/>
        </w:rPr>
        <w:t> </w:t>
      </w:r>
      <w:r w:rsidRPr="00767302">
        <w:rPr>
          <w:b w:val="0"/>
          <w:i w:val="0"/>
          <w:sz w:val="22"/>
          <w:spacing w:val="0"/>
          <w:w w:val="100"/>
          <w:rFonts/>
          <w:caps w:val="0"/>
        </w:rPr>
        <w:t>J.</w:t>
      </w:r>
      <w:r w:rsidRPr="00767302">
        <w:rPr>
          <w:b w:val="0"/>
          <w:i w:val="0"/>
          <w:sz w:val="22"/>
          <w:spacing w:val="0"/>
          <w:w w:val="100"/>
          <w:rFonts/>
          <w:caps w:val="0"/>
        </w:rPr>
        <w:t> </w:t>
      </w:r>
      <w:r w:rsidRPr="00767302">
        <w:rPr>
          <w:b w:val="0"/>
          <w:i w:val="0"/>
          <w:sz w:val="22"/>
          <w:spacing w:val="0"/>
          <w:w w:val="100"/>
          <w:rFonts/>
          <w:caps w:val="0"/>
        </w:rPr>
        <w:t>(Eds.),</w:t>
      </w:r>
      <w:r w:rsidRPr="00767302">
        <w:rPr>
          <w:b w:val="0"/>
          <w:i w:val="0"/>
          <w:sz w:val="22"/>
          <w:spacing w:val="0"/>
          <w:w w:val="100"/>
          <w:rFonts/>
          <w:caps w:val="0"/>
        </w:rPr>
        <w:t> </w:t>
      </w:r>
      <w:r w:rsidRPr="00767302">
        <w:rPr>
          <w:b w:val="0"/>
          <w:i w:val="0"/>
          <w:sz w:val="22"/>
          <w:spacing w:val="0"/>
          <w:w w:val="100"/>
          <w:rFonts/>
          <w:caps w:val="0"/>
        </w:rPr>
        <w:t>Published</w:t>
      </w:r>
      <w:r w:rsidRPr="00767302">
        <w:rPr>
          <w:b w:val="0"/>
          <w:i w:val="0"/>
          <w:sz w:val="22"/>
          <w:spacing w:val="0"/>
          <w:w w:val="100"/>
          <w:rFonts/>
          <w:caps w:val="0"/>
        </w:rPr>
        <w:t> </w:t>
      </w:r>
      <w:r w:rsidRPr="00767302">
        <w:rPr>
          <w:b w:val="0"/>
          <w:i w:val="0"/>
          <w:sz w:val="22"/>
          <w:spacing w:val="0"/>
          <w:w w:val="100"/>
          <w:rFonts/>
          <w:caps w:val="0"/>
        </w:rPr>
        <w:t>by</w:t>
      </w:r>
      <w:r w:rsidRPr="00767302">
        <w:rPr>
          <w:b w:val="0"/>
          <w:i w:val="0"/>
          <w:sz w:val="22"/>
          <w:spacing w:val="0"/>
          <w:w w:val="100"/>
          <w:rFonts/>
          <w:caps w:val="0"/>
        </w:rPr>
        <w:t> </w:t>
      </w:r>
      <w:r w:rsidRPr="00767302">
        <w:rPr>
          <w:b w:val="0"/>
          <w:i w:val="0"/>
          <w:sz w:val="22"/>
          <w:spacing w:val="0"/>
          <w:w w:val="100"/>
          <w:rFonts/>
          <w:caps w:val="0"/>
        </w:rPr>
        <w:t>Rex</w:t>
      </w:r>
      <w:r w:rsidRPr="00767302">
        <w:rPr>
          <w:b w:val="0"/>
          <w:i w:val="0"/>
          <w:sz w:val="22"/>
          <w:spacing w:val="0"/>
          <w:w w:val="100"/>
          <w:rFonts/>
          <w:caps w:val="0"/>
        </w:rPr>
        <w:t> </w:t>
      </w:r>
      <w:r w:rsidRPr="00767302">
        <w:rPr>
          <w:b w:val="0"/>
          <w:i w:val="0"/>
          <w:sz w:val="22"/>
          <w:spacing w:val="0"/>
          <w:w w:val="100"/>
          <w:rFonts/>
          <w:caps w:val="0"/>
        </w:rPr>
        <w:t>Charles</w:t>
      </w:r>
      <w:r w:rsidRPr="00767302">
        <w:rPr>
          <w:b w:val="0"/>
          <w:i w:val="0"/>
          <w:sz w:val="22"/>
          <w:spacing w:val="0"/>
          <w:w w:val="100"/>
          <w:rFonts/>
          <w:caps w:val="0"/>
        </w:rPr>
        <w:t> </w:t>
      </w:r>
      <w:r w:rsidRPr="00767302">
        <w:rPr>
          <w:b w:val="0"/>
          <w:i w:val="0"/>
          <w:sz w:val="22"/>
          <w:spacing w:val="0"/>
          <w:w w:val="100"/>
          <w:rFonts/>
          <w:caps w:val="0"/>
        </w:rPr>
        <w:t>publication</w:t>
      </w:r>
    </w:p>
    <w:p w14:paraId="70840C0D" w14:textId="77777777" w:rsidR="002E19E5" w:rsidRPr="00767302" w:rsidRDefault="002E19E5" w:rsidP="002E19E5">
      <w:pPr>
        <w:spacing w:before="0" w:beforeAutospacing="0" w:after="160" w:afterAutospacing="0" w:lineRule="auto" w:line="256"/>
        <w:rPr>
          <w:b w:val="0"/>
          <w:i w:val="0"/>
          <w:sz w:val="20"/>
          <w:spacing w:val="0"/>
          <w:w w:val="100"/>
          <w:rFonts/>
          <w:caps w:val="0"/>
        </w:rPr>
        <w:snapToGrid w:val="0"/>
        <w:ind w:left="426" w:hanging="426"/>
        <w:textAlignment w:val="baseline"/>
      </w:pPr>
      <w:r w:rsidRPr="00767302">
        <w:rPr>
          <w:b w:val="0"/>
          <w:i w:val="0"/>
          <w:sz w:val="22"/>
          <w:spacing w:val="0"/>
          <w:w w:val="100"/>
          <w:rFonts/>
          <w:caps w:val="0"/>
        </w:rPr>
        <w:t>Badmus</w:t>
      </w:r>
      <w:r w:rsidRPr="00767302">
        <w:rPr>
          <w:b w:val="0"/>
          <w:i w:val="0"/>
          <w:sz w:val="22"/>
          <w:spacing w:val="0"/>
          <w:w w:val="100"/>
          <w:rFonts/>
          <w:caps w:val="0"/>
        </w:rPr>
        <w:t> </w:t>
      </w:r>
      <w:r w:rsidRPr="00767302">
        <w:rPr>
          <w:b w:val="0"/>
          <w:i w:val="0"/>
          <w:sz w:val="22"/>
          <w:spacing w:val="0"/>
          <w:w w:val="100"/>
          <w:rFonts/>
          <w:caps w:val="0"/>
        </w:rPr>
        <w:t>B.S.</w:t>
      </w:r>
      <w:r w:rsidRPr="00767302">
        <w:rPr>
          <w:b w:val="0"/>
          <w:i w:val="0"/>
          <w:sz w:val="22"/>
          <w:spacing w:val="0"/>
          <w:w w:val="100"/>
          <w:rFonts/>
          <w:caps w:val="0"/>
        </w:rPr>
        <w:t> </w:t>
      </w:r>
      <w:r w:rsidRPr="00767302">
        <w:rPr>
          <w:b w:val="0"/>
          <w:i w:val="0"/>
          <w:sz w:val="22"/>
          <w:spacing w:val="0"/>
          <w:w w:val="100"/>
          <w:rFonts/>
          <w:caps w:val="0"/>
        </w:rPr>
        <w:t>and</w:t>
      </w:r>
      <w:r w:rsidRPr="00767302">
        <w:rPr>
          <w:b w:val="0"/>
          <w:i w:val="0"/>
          <w:sz w:val="22"/>
          <w:spacing w:val="0"/>
          <w:w w:val="100"/>
          <w:rFonts/>
          <w:caps w:val="0"/>
        </w:rPr>
        <w:t> </w:t>
      </w:r>
      <w:r w:rsidRPr="00767302">
        <w:rPr>
          <w:b w:val="0"/>
          <w:i w:val="0"/>
          <w:sz w:val="22"/>
          <w:spacing w:val="0"/>
          <w:w w:val="100"/>
          <w:rFonts/>
          <w:caps w:val="0"/>
        </w:rPr>
        <w:t>O.</w:t>
      </w:r>
      <w:r w:rsidRPr="00767302">
        <w:rPr>
          <w:b w:val="0"/>
          <w:i w:val="0"/>
          <w:sz w:val="22"/>
          <w:spacing w:val="0"/>
          <w:w w:val="100"/>
          <w:rFonts/>
          <w:caps w:val="0"/>
        </w:rPr>
        <w:t> </w:t>
      </w:r>
      <w:r w:rsidRPr="00767302">
        <w:rPr>
          <w:b w:val="0"/>
          <w:i w:val="0"/>
          <w:sz w:val="22"/>
          <w:spacing w:val="0"/>
          <w:w w:val="100"/>
          <w:rFonts/>
          <w:caps w:val="0"/>
        </w:rPr>
        <w:t>B.</w:t>
      </w:r>
      <w:r w:rsidRPr="00767302">
        <w:rPr>
          <w:b w:val="0"/>
          <w:i w:val="0"/>
          <w:sz w:val="22"/>
          <w:spacing w:val="0"/>
          <w:w w:val="100"/>
          <w:rFonts/>
          <w:caps w:val="0"/>
        </w:rPr>
        <w:t> </w:t>
      </w:r>
      <w:r w:rsidRPr="00767302">
        <w:rPr>
          <w:b w:val="0"/>
          <w:i w:val="0"/>
          <w:sz w:val="22"/>
          <w:spacing w:val="0"/>
          <w:w w:val="100"/>
          <w:rFonts/>
          <w:caps w:val="0"/>
        </w:rPr>
        <w:t>Olatinsu</w:t>
      </w:r>
      <w:r w:rsidRPr="00767302">
        <w:rPr>
          <w:b w:val="0"/>
          <w:i w:val="0"/>
          <w:sz w:val="22"/>
          <w:spacing w:val="0"/>
          <w:w w:val="100"/>
          <w:rFonts/>
          <w:caps w:val="0"/>
        </w:rPr>
        <w:t> </w:t>
      </w:r>
      <w:r w:rsidRPr="00767302">
        <w:rPr>
          <w:b w:val="0"/>
          <w:i w:val="0"/>
          <w:sz w:val="22"/>
          <w:spacing w:val="0"/>
          <w:w w:val="100"/>
          <w:rFonts/>
          <w:caps w:val="0"/>
        </w:rPr>
        <w:t>O.B.,2009,</w:t>
      </w:r>
      <w:r w:rsidRPr="00767302">
        <w:rPr>
          <w:b w:val="0"/>
          <w:i w:val="0"/>
          <w:sz w:val="22"/>
          <w:spacing w:val="0"/>
          <w:w w:val="100"/>
          <w:rFonts/>
          <w:caps w:val="0"/>
        </w:rPr>
        <w:t> </w:t>
      </w:r>
      <w:r w:rsidRPr="00767302">
        <w:rPr>
          <w:b w:val="0"/>
          <w:i w:val="0"/>
          <w:sz w:val="22"/>
          <w:spacing w:val="0"/>
          <w:w w:val="100"/>
          <w:rFonts/>
          <w:caps w:val="0"/>
        </w:rPr>
        <w:t>Geoelectric</w:t>
      </w:r>
      <w:r w:rsidRPr="00767302">
        <w:rPr>
          <w:b w:val="0"/>
          <w:i w:val="0"/>
          <w:sz w:val="22"/>
          <w:spacing w:val="0"/>
          <w:w w:val="100"/>
          <w:rFonts/>
          <w:caps w:val="0"/>
        </w:rPr>
        <w:t> </w:t>
      </w:r>
      <w:r w:rsidRPr="00767302">
        <w:rPr>
          <w:b w:val="0"/>
          <w:i w:val="0"/>
          <w:sz w:val="22"/>
          <w:spacing w:val="0"/>
          <w:w w:val="100"/>
          <w:rFonts/>
          <w:caps w:val="0"/>
        </w:rPr>
        <w:t>mapping</w:t>
      </w:r>
      <w:r w:rsidRPr="00767302">
        <w:rPr>
          <w:b w:val="0"/>
          <w:i w:val="0"/>
          <w:sz w:val="22"/>
          <w:spacing w:val="0"/>
          <w:w w:val="100"/>
          <w:rFonts/>
          <w:caps w:val="0"/>
        </w:rPr>
        <w:t> </w:t>
      </w:r>
      <w:r w:rsidRPr="00767302">
        <w:rPr>
          <w:b w:val="0"/>
          <w:i w:val="0"/>
          <w:sz w:val="22"/>
          <w:spacing w:val="0"/>
          <w:w w:val="100"/>
          <w:rFonts/>
          <w:caps w:val="0"/>
        </w:rPr>
        <w:t>and</w:t>
      </w:r>
      <w:r w:rsidRPr="00767302">
        <w:rPr>
          <w:b w:val="0"/>
          <w:i w:val="0"/>
          <w:sz w:val="22"/>
          <w:spacing w:val="0"/>
          <w:w w:val="100"/>
          <w:rFonts/>
          <w:caps w:val="0"/>
        </w:rPr>
        <w:t> </w:t>
      </w:r>
      <w:r w:rsidRPr="00767302">
        <w:rPr>
          <w:b w:val="0"/>
          <w:i w:val="0"/>
          <w:sz w:val="22"/>
          <w:spacing w:val="0"/>
          <w:w w:val="100"/>
          <w:rFonts/>
          <w:caps w:val="0"/>
        </w:rPr>
        <w:t>characterization</w:t>
      </w:r>
      <w:r w:rsidRPr="00767302">
        <w:rPr>
          <w:b w:val="0"/>
          <w:i w:val="0"/>
          <w:sz w:val="22"/>
          <w:spacing w:val="0"/>
          <w:w w:val="100"/>
          <w:rFonts/>
          <w:caps w:val="0"/>
        </w:rPr>
        <w:t> </w:t>
      </w:r>
      <w:r w:rsidRPr="00767302">
        <w:rPr>
          <w:b w:val="0"/>
          <w:i w:val="0"/>
          <w:sz w:val="22"/>
          <w:spacing w:val="0"/>
          <w:w w:val="100"/>
          <w:rFonts/>
          <w:caps w:val="0"/>
        </w:rPr>
        <w:t>of</w:t>
      </w:r>
      <w:r w:rsidRPr="00767302">
        <w:rPr>
          <w:b w:val="0"/>
          <w:i w:val="0"/>
          <w:sz w:val="22"/>
          <w:spacing w:val="0"/>
          <w:w w:val="100"/>
          <w:rFonts/>
          <w:caps w:val="0"/>
        </w:rPr>
        <w:t> </w:t>
      </w:r>
      <w:r w:rsidRPr="00767302">
        <w:rPr>
          <w:b w:val="0"/>
          <w:i w:val="0"/>
          <w:sz w:val="22"/>
          <w:spacing w:val="0"/>
          <w:w w:val="100"/>
          <w:rFonts/>
          <w:caps w:val="0"/>
        </w:rPr>
        <w:t>limestone</w:t>
      </w:r>
      <w:r w:rsidRPr="00767302">
        <w:rPr>
          <w:b w:val="0"/>
          <w:i w:val="0"/>
          <w:sz w:val="22"/>
          <w:spacing w:val="0"/>
          <w:w w:val="100"/>
          <w:rFonts/>
          <w:caps w:val="0"/>
        </w:rPr>
        <w:br/>
      </w:r>
      <w:r w:rsidRPr="00767302">
        <w:rPr>
          <w:b w:val="0"/>
          <w:i w:val="0"/>
          <w:sz w:val="22"/>
          <w:spacing w:val="0"/>
          <w:w w:val="100"/>
          <w:rFonts/>
          <w:caps w:val="0"/>
        </w:rPr>
        <w:t>deposits</w:t>
      </w:r>
      <w:r w:rsidRPr="00767302">
        <w:rPr>
          <w:b w:val="0"/>
          <w:i w:val="0"/>
          <w:sz w:val="22"/>
          <w:spacing w:val="0"/>
          <w:w w:val="100"/>
          <w:rFonts/>
          <w:caps w:val="0"/>
        </w:rPr>
        <w:t> </w:t>
      </w:r>
      <w:r w:rsidRPr="00767302">
        <w:rPr>
          <w:b w:val="0"/>
          <w:i w:val="0"/>
          <w:sz w:val="22"/>
          <w:spacing w:val="0"/>
          <w:w w:val="100"/>
          <w:rFonts/>
          <w:caps w:val="0"/>
        </w:rPr>
        <w:t>of</w:t>
      </w:r>
      <w:r w:rsidRPr="00767302">
        <w:rPr>
          <w:b w:val="0"/>
          <w:i w:val="0"/>
          <w:sz w:val="22"/>
          <w:spacing w:val="0"/>
          <w:w w:val="100"/>
          <w:rFonts/>
          <w:caps w:val="0"/>
        </w:rPr>
        <w:t> </w:t>
      </w:r>
      <w:r w:rsidRPr="00767302">
        <w:rPr>
          <w:b w:val="0"/>
          <w:i w:val="0"/>
          <w:sz w:val="22"/>
          <w:spacing w:val="0"/>
          <w:w w:val="100"/>
          <w:rFonts/>
          <w:caps w:val="0"/>
        </w:rPr>
        <w:t>Ewekoro</w:t>
      </w:r>
      <w:r w:rsidRPr="00767302">
        <w:rPr>
          <w:b w:val="0"/>
          <w:i w:val="0"/>
          <w:sz w:val="22"/>
          <w:spacing w:val="0"/>
          <w:w w:val="100"/>
          <w:rFonts/>
          <w:caps w:val="0"/>
        </w:rPr>
        <w:t> </w:t>
      </w:r>
      <w:r w:rsidRPr="00767302">
        <w:rPr>
          <w:b w:val="0"/>
          <w:i w:val="0"/>
          <w:sz w:val="22"/>
          <w:spacing w:val="0"/>
          <w:w w:val="100"/>
          <w:rFonts/>
          <w:caps w:val="0"/>
        </w:rPr>
        <w:t>formation,</w:t>
      </w:r>
      <w:r w:rsidRPr="00767302">
        <w:rPr>
          <w:b w:val="0"/>
          <w:i w:val="0"/>
          <w:sz w:val="22"/>
          <w:spacing w:val="0"/>
          <w:w w:val="100"/>
          <w:rFonts/>
          <w:caps w:val="0"/>
        </w:rPr>
        <w:t> </w:t>
      </w:r>
      <w:r w:rsidRPr="00767302">
        <w:rPr>
          <w:b w:val="0"/>
          <w:i w:val="0"/>
          <w:sz w:val="22"/>
          <w:spacing w:val="0"/>
          <w:w w:val="100"/>
          <w:rFonts/>
          <w:caps w:val="0"/>
        </w:rPr>
        <w:t>southwestern</w:t>
      </w:r>
      <w:r w:rsidRPr="00767302">
        <w:rPr>
          <w:b w:val="0"/>
          <w:i w:val="0"/>
          <w:sz w:val="22"/>
          <w:spacing w:val="0"/>
          <w:w w:val="100"/>
          <w:rFonts/>
          <w:caps w:val="0"/>
        </w:rPr>
        <w:t> </w:t>
      </w:r>
      <w:r w:rsidRPr="00767302">
        <w:rPr>
          <w:b w:val="0"/>
          <w:i w:val="0"/>
          <w:sz w:val="22"/>
          <w:spacing w:val="0"/>
          <w:w w:val="100"/>
          <w:rFonts/>
          <w:caps w:val="0"/>
        </w:rPr>
        <w:t>Nigeria</w:t>
      </w:r>
      <w:r w:rsidRPr="00767302">
        <w:rPr>
          <w:b w:val="0"/>
          <w:i w:val="0"/>
          <w:sz w:val="22"/>
          <w:spacing w:val="0"/>
          <w:w w:val="100"/>
          <w:rFonts/>
          <w:caps w:val="0"/>
        </w:rPr>
        <w:t> </w:t>
      </w:r>
      <w:r w:rsidRPr="00767302">
        <w:rPr>
          <w:b w:val="0"/>
          <w:i w:val="0"/>
          <w:sz w:val="22"/>
          <w:spacing w:val="0"/>
          <w:w w:val="100"/>
          <w:rFonts/>
          <w:caps w:val="0"/>
        </w:rPr>
        <w:t>Journal</w:t>
      </w:r>
      <w:r w:rsidRPr="00767302">
        <w:rPr>
          <w:b w:val="0"/>
          <w:i w:val="0"/>
          <w:sz w:val="22"/>
          <w:spacing w:val="0"/>
          <w:w w:val="100"/>
          <w:rFonts/>
          <w:caps w:val="0"/>
        </w:rPr>
        <w:t> </w:t>
      </w:r>
      <w:r w:rsidRPr="00767302">
        <w:rPr>
          <w:b w:val="0"/>
          <w:i w:val="0"/>
          <w:sz w:val="22"/>
          <w:spacing w:val="0"/>
          <w:w w:val="100"/>
          <w:rFonts/>
          <w:caps w:val="0"/>
        </w:rPr>
        <w:t>of</w:t>
      </w:r>
      <w:r w:rsidRPr="00767302">
        <w:rPr>
          <w:b w:val="0"/>
          <w:i w:val="0"/>
          <w:sz w:val="22"/>
          <w:spacing w:val="0"/>
          <w:w w:val="100"/>
          <w:rFonts/>
          <w:caps w:val="0"/>
        </w:rPr>
        <w:t> </w:t>
      </w:r>
      <w:r w:rsidRPr="00767302">
        <w:rPr>
          <w:b w:val="0"/>
          <w:i w:val="0"/>
          <w:sz w:val="22"/>
          <w:spacing w:val="0"/>
          <w:w w:val="100"/>
          <w:rFonts/>
          <w:caps w:val="0"/>
        </w:rPr>
        <w:t>Geology</w:t>
      </w:r>
      <w:r w:rsidRPr="00767302">
        <w:rPr>
          <w:b w:val="0"/>
          <w:i w:val="0"/>
          <w:sz w:val="22"/>
          <w:spacing w:val="0"/>
          <w:w w:val="100"/>
          <w:rFonts/>
          <w:caps w:val="0"/>
        </w:rPr>
        <w:t> </w:t>
      </w:r>
      <w:r w:rsidRPr="00767302">
        <w:rPr>
          <w:b w:val="0"/>
          <w:i w:val="0"/>
          <w:sz w:val="22"/>
          <w:spacing w:val="0"/>
          <w:w w:val="100"/>
          <w:rFonts/>
          <w:caps w:val="0"/>
        </w:rPr>
        <w:t>and</w:t>
      </w:r>
      <w:r w:rsidRPr="00767302">
        <w:rPr>
          <w:b w:val="0"/>
          <w:i w:val="0"/>
          <w:sz w:val="22"/>
          <w:spacing w:val="0"/>
          <w:w w:val="100"/>
          <w:rFonts/>
          <w:caps w:val="0"/>
        </w:rPr>
        <w:t> </w:t>
      </w:r>
      <w:r w:rsidRPr="00767302">
        <w:rPr>
          <w:b w:val="0"/>
          <w:i w:val="0"/>
          <w:sz w:val="22"/>
          <w:spacing w:val="0"/>
          <w:w w:val="100"/>
          <w:rFonts/>
          <w:caps w:val="0"/>
        </w:rPr>
        <w:t>Mining</w:t>
      </w:r>
      <w:r w:rsidRPr="00767302">
        <w:rPr>
          <w:b w:val="0"/>
          <w:i w:val="0"/>
          <w:sz w:val="22"/>
          <w:spacing w:val="0"/>
          <w:w w:val="100"/>
          <w:rFonts/>
          <w:caps w:val="0"/>
        </w:rPr>
        <w:t> </w:t>
      </w:r>
      <w:r w:rsidRPr="00767302">
        <w:rPr>
          <w:b w:val="0"/>
          <w:i w:val="0"/>
          <w:sz w:val="22"/>
          <w:spacing w:val="0"/>
          <w:w w:val="100"/>
          <w:rFonts/>
          <w:caps w:val="0"/>
        </w:rPr>
        <w:t>Research</w:t>
      </w:r>
      <w:r w:rsidRPr="00767302">
        <w:rPr>
          <w:b w:val="0"/>
          <w:i w:val="0"/>
          <w:sz w:val="22"/>
          <w:spacing w:val="0"/>
          <w:w w:val="100"/>
          <w:rFonts/>
          <w:caps w:val="0"/>
        </w:rPr>
        <w:t> </w:t>
      </w:r>
      <w:r w:rsidRPr="00767302">
        <w:rPr>
          <w:b w:val="0"/>
          <w:i w:val="0"/>
          <w:sz w:val="22"/>
          <w:spacing w:val="0"/>
          <w:w w:val="100"/>
          <w:rFonts/>
          <w:caps w:val="0"/>
        </w:rPr>
        <w:t>Vol.</w:t>
      </w:r>
      <w:r w:rsidRPr="00767302">
        <w:rPr>
          <w:b w:val="0"/>
          <w:i w:val="0"/>
          <w:sz w:val="22"/>
          <w:spacing w:val="0"/>
          <w:w w:val="100"/>
          <w:rFonts/>
          <w:caps w:val="0"/>
        </w:rPr>
        <w:t> </w:t>
      </w:r>
      <w:r w:rsidRPr="00767302">
        <w:rPr>
          <w:b w:val="0"/>
          <w:i w:val="0"/>
          <w:sz w:val="22"/>
          <w:spacing w:val="0"/>
          <w:w w:val="100"/>
          <w:rFonts/>
          <w:caps w:val="0"/>
        </w:rPr>
        <w:t>1(1)</w:t>
      </w:r>
      <w:r w:rsidRPr="00767302">
        <w:rPr>
          <w:b w:val="0"/>
          <w:i w:val="0"/>
          <w:sz w:val="22"/>
          <w:spacing w:val="0"/>
          <w:w w:val="100"/>
          <w:rFonts/>
          <w:caps w:val="0"/>
        </w:rPr>
        <w:t> </w:t>
      </w:r>
      <w:r w:rsidRPr="00767302">
        <w:rPr>
          <w:b w:val="0"/>
          <w:i w:val="0"/>
          <w:sz w:val="22"/>
          <w:spacing w:val="0"/>
          <w:w w:val="100"/>
          <w:rFonts/>
          <w:caps w:val="0"/>
        </w:rPr>
        <w:t>pp.</w:t>
      </w:r>
      <w:r w:rsidRPr="00767302">
        <w:rPr>
          <w:b w:val="0"/>
          <w:i w:val="0"/>
          <w:sz w:val="22"/>
          <w:spacing w:val="0"/>
          <w:w w:val="100"/>
          <w:rFonts/>
          <w:caps w:val="0"/>
        </w:rPr>
        <w:t> </w:t>
      </w:r>
      <w:r w:rsidRPr="00767302">
        <w:rPr>
          <w:b w:val="0"/>
          <w:i w:val="0"/>
          <w:sz w:val="22"/>
          <w:spacing w:val="0"/>
          <w:w w:val="100"/>
          <w:rFonts/>
          <w:caps w:val="0"/>
        </w:rPr>
        <w:t>008-018</w:t>
      </w:r>
      <w:r w:rsidRPr="00767302">
        <w:rPr>
          <w:b w:val="0"/>
          <w:i w:val="0"/>
          <w:sz w:val="22"/>
          <w:spacing w:val="0"/>
          <w:w w:val="100"/>
          <w:rFonts/>
          <w:caps w:val="0"/>
        </w:rPr>
        <w:t> </w:t>
      </w:r>
      <w:r w:rsidRPr="00767302">
        <w:rPr>
          <w:b w:val="0"/>
          <w:i w:val="0"/>
          <w:sz w:val="22"/>
          <w:spacing w:val="0"/>
          <w:w w:val="100"/>
          <w:rFonts/>
          <w:caps w:val="0"/>
        </w:rPr>
        <w:t>March,</w:t>
      </w:r>
      <w:r w:rsidRPr="00767302">
        <w:rPr>
          <w:b w:val="0"/>
          <w:i w:val="0"/>
          <w:sz w:val="22"/>
          <w:spacing w:val="0"/>
          <w:w w:val="100"/>
          <w:rFonts/>
          <w:caps w:val="0"/>
        </w:rPr>
        <w:t> </w:t>
      </w:r>
      <w:r w:rsidRPr="00767302">
        <w:rPr>
          <w:b w:val="0"/>
          <w:i w:val="0"/>
          <w:sz w:val="22"/>
          <w:spacing w:val="0"/>
          <w:w w:val="100"/>
          <w:rFonts/>
          <w:caps w:val="0"/>
        </w:rPr>
        <w:t>2009</w:t>
      </w:r>
      <w:r w:rsidRPr="00767302">
        <w:rPr>
          <w:b w:val="0"/>
          <w:i w:val="0"/>
          <w:sz w:val="22"/>
          <w:spacing w:val="0"/>
          <w:w w:val="100"/>
          <w:rFonts/>
          <w:caps w:val="0"/>
        </w:rPr>
        <w:t> </w:t>
      </w:r>
      <w:r w:rsidRPr="00767302">
        <w:rPr>
          <w:b w:val="0"/>
          <w:i w:val="0"/>
          <w:sz w:val="22"/>
          <w:spacing w:val="0"/>
          <w:w w:val="100"/>
          <w:rFonts/>
          <w:caps w:val="0"/>
        </w:rPr>
        <w:t>Available</w:t>
      </w:r>
      <w:r w:rsidRPr="00767302">
        <w:rPr>
          <w:b w:val="0"/>
          <w:i w:val="0"/>
          <w:sz w:val="22"/>
          <w:spacing w:val="0"/>
          <w:w w:val="100"/>
          <w:rFonts/>
          <w:caps w:val="0"/>
        </w:rPr>
        <w:t> </w:t>
      </w:r>
      <w:r w:rsidRPr="00767302">
        <w:rPr>
          <w:b w:val="0"/>
          <w:i w:val="0"/>
          <w:sz w:val="22"/>
          <w:spacing w:val="0"/>
          <w:w w:val="100"/>
          <w:rFonts/>
          <w:caps w:val="0"/>
        </w:rPr>
        <w:t>online</w:t>
      </w:r>
      <w:r w:rsidRPr="00767302">
        <w:rPr>
          <w:b w:val="0"/>
          <w:i w:val="0"/>
          <w:sz w:val="22"/>
          <w:spacing w:val="0"/>
          <w:w w:val="100"/>
          <w:rFonts/>
          <w:caps w:val="0"/>
        </w:rPr>
        <w:t> </w:t>
      </w:r>
      <w:hyperlink r:id="rId43" w:history="1">
        <w:r w:rsidRPr="00767302">
          <w:rPr>
            <w:rStyle w:val="Hyperlink"/>
            <w:b w:val="0"/>
            <w:i w:val="0"/>
            <w:u w:val="single" w:color="0000FF"/>
            <w:color w:val="0000FF"/>
            <w:sz w:val="22"/>
            <w:spacing w:val="0"/>
            <w:w w:val="100"/>
            <w:rFonts/>
            <w:caps w:val="0"/>
          </w:rPr>
          <w:t>http://www.academicjournals.org/jgmr</w:t>
        </w:r>
      </w:hyperlink>
    </w:p>
    <w:p w14:paraId="14CF3873" w14:textId="77777777" w:rsidR="002E19E5" w:rsidRPr="00767302" w:rsidRDefault="002E19E5" w:rsidP="002E19E5">
      <w:pPr>
        <w:spacing w:before="0" w:beforeAutospacing="0" w:after="160" w:afterAutospacing="0" w:lineRule="auto" w:line="256"/>
        <w:rPr>
          <w:b w:val="0"/>
          <w:i w:val="0"/>
          <w:sz w:val="20"/>
          <w:spacing w:val="0"/>
          <w:w w:val="100"/>
          <w:rFonts/>
          <w:caps w:val="0"/>
        </w:rPr>
        <w:snapToGrid w:val="0"/>
        <w:ind w:left="426" w:hanging="426"/>
        <w:textAlignment w:val="baseline"/>
      </w:pPr>
      <w:r w:rsidRPr="00767302">
        <w:rPr>
          <w:b w:val="0"/>
          <w:i w:val="0"/>
          <w:sz w:val="22"/>
          <w:spacing w:val="0"/>
          <w:w w:val="100"/>
          <w:rFonts/>
          <w:caps w:val="0"/>
        </w:rPr>
        <w:t>Black</w:t>
      </w:r>
      <w:r w:rsidRPr="00767302">
        <w:rPr>
          <w:b w:val="0"/>
          <w:i w:val="0"/>
          <w:sz w:val="22"/>
          <w:spacing w:val="0"/>
          <w:w w:val="100"/>
          <w:rFonts/>
          <w:caps w:val="0"/>
        </w:rPr>
        <w:t> </w:t>
      </w:r>
      <w:r w:rsidRPr="00767302">
        <w:rPr>
          <w:b w:val="0"/>
          <w:i w:val="0"/>
          <w:sz w:val="22"/>
          <w:spacing w:val="0"/>
          <w:w w:val="100"/>
          <w:rFonts/>
          <w:caps w:val="0"/>
        </w:rPr>
        <w:t>R</w:t>
      </w:r>
      <w:r w:rsidRPr="00767302">
        <w:rPr>
          <w:b w:val="0"/>
          <w:i w:val="0"/>
          <w:sz w:val="22"/>
          <w:spacing w:val="0"/>
          <w:w w:val="100"/>
          <w:rFonts/>
          <w:caps w:val="0"/>
        </w:rPr>
        <w:t> </w:t>
      </w:r>
      <w:r w:rsidRPr="00767302">
        <w:rPr>
          <w:b w:val="0"/>
          <w:i w:val="0"/>
          <w:sz w:val="22"/>
          <w:spacing w:val="0"/>
          <w:w w:val="100"/>
          <w:rFonts/>
          <w:caps w:val="0"/>
        </w:rPr>
        <w:t>(1980)</w:t>
      </w:r>
      <w:r w:rsidRPr="00767302">
        <w:rPr>
          <w:b w:val="0"/>
          <w:i w:val="0"/>
          <w:sz w:val="22"/>
          <w:spacing w:val="0"/>
          <w:w w:val="100"/>
          <w:rFonts/>
          <w:caps w:val="0"/>
        </w:rPr>
        <w:t> </w:t>
      </w:r>
      <w:r w:rsidRPr="00767302">
        <w:rPr>
          <w:b w:val="0"/>
          <w:i w:val="0"/>
          <w:sz w:val="22"/>
          <w:spacing w:val="0"/>
          <w:w w:val="100"/>
          <w:rFonts/>
          <w:caps w:val="0"/>
        </w:rPr>
        <w:t>Precambrian</w:t>
      </w:r>
      <w:r w:rsidRPr="00767302">
        <w:rPr>
          <w:b w:val="0"/>
          <w:i w:val="0"/>
          <w:sz w:val="22"/>
          <w:spacing w:val="0"/>
          <w:w w:val="100"/>
          <w:rFonts/>
          <w:caps w:val="0"/>
        </w:rPr>
        <w:t> </w:t>
      </w:r>
      <w:r w:rsidRPr="00767302">
        <w:rPr>
          <w:b w:val="0"/>
          <w:i w:val="0"/>
          <w:sz w:val="22"/>
          <w:spacing w:val="0"/>
          <w:w w:val="100"/>
          <w:rFonts/>
          <w:caps w:val="0"/>
        </w:rPr>
        <w:t>of</w:t>
      </w:r>
      <w:r w:rsidRPr="00767302">
        <w:rPr>
          <w:b w:val="0"/>
          <w:i w:val="0"/>
          <w:sz w:val="22"/>
          <w:spacing w:val="0"/>
          <w:w w:val="100"/>
          <w:rFonts/>
          <w:caps w:val="0"/>
        </w:rPr>
        <w:t> </w:t>
      </w:r>
      <w:r w:rsidRPr="00767302">
        <w:rPr>
          <w:b w:val="0"/>
          <w:i w:val="0"/>
          <w:sz w:val="22"/>
          <w:spacing w:val="0"/>
          <w:w w:val="100"/>
          <w:rFonts/>
          <w:caps w:val="0"/>
        </w:rPr>
        <w:t>West</w:t>
      </w:r>
      <w:r w:rsidRPr="00767302">
        <w:rPr>
          <w:b w:val="0"/>
          <w:i w:val="0"/>
          <w:sz w:val="22"/>
          <w:spacing w:val="0"/>
          <w:w w:val="100"/>
          <w:rFonts/>
          <w:caps w:val="0"/>
        </w:rPr>
        <w:t> </w:t>
      </w:r>
      <w:r w:rsidRPr="00767302">
        <w:rPr>
          <w:b w:val="0"/>
          <w:i w:val="0"/>
          <w:sz w:val="22"/>
          <w:spacing w:val="0"/>
          <w:w w:val="100"/>
          <w:rFonts/>
          <w:caps w:val="0"/>
        </w:rPr>
        <w:t>Africa.</w:t>
      </w:r>
      <w:r w:rsidRPr="00767302">
        <w:rPr>
          <w:b w:val="0"/>
          <w:i w:val="0"/>
          <w:sz w:val="22"/>
          <w:spacing w:val="0"/>
          <w:w w:val="100"/>
          <w:rFonts/>
          <w:caps w:val="0"/>
        </w:rPr>
        <w:t> </w:t>
      </w:r>
      <w:r w:rsidRPr="00767302">
        <w:rPr>
          <w:b w:val="0"/>
          <w:i w:val="0"/>
          <w:sz w:val="22"/>
          <w:spacing w:val="0"/>
          <w:w w:val="100"/>
          <w:rFonts/>
          <w:caps w:val="0"/>
        </w:rPr>
        <w:t>Episodes</w:t>
      </w:r>
      <w:r w:rsidRPr="00767302">
        <w:rPr>
          <w:b w:val="0"/>
          <w:i w:val="0"/>
          <w:sz w:val="22"/>
          <w:spacing w:val="0"/>
          <w:w w:val="100"/>
          <w:rFonts/>
          <w:caps w:val="0"/>
        </w:rPr>
        <w:t> </w:t>
      </w:r>
      <w:r w:rsidRPr="00767302">
        <w:rPr>
          <w:b w:val="0"/>
          <w:i w:val="0"/>
          <w:sz w:val="22"/>
          <w:spacing w:val="0"/>
          <w:w w:val="100"/>
          <w:rFonts/>
          <w:caps w:val="0"/>
        </w:rPr>
        <w:t>4:3–8</w:t>
      </w:r>
    </w:p>
    <w:p w14:paraId="6CB552A4" w14:textId="77777777" w:rsidR="002E19E5" w:rsidRPr="00767302" w:rsidRDefault="002E19E5" w:rsidP="002E19E5">
      <w:pPr>
        <w:spacing w:before="0" w:beforeAutospacing="0" w:after="160" w:afterAutospacing="0" w:lineRule="auto" w:line="256"/>
        <w:rPr>
          <w:b w:val="0"/>
          <w:i w:val="0"/>
          <w:sz w:val="20"/>
          <w:spacing w:val="0"/>
          <w:w w:val="100"/>
          <w:rFonts/>
          <w:caps w:val="0"/>
        </w:rPr>
        <w:snapToGrid w:val="0"/>
        <w:ind w:left="426" w:hanging="426"/>
        <w:textAlignment w:val="baseline"/>
      </w:pPr>
      <w:r w:rsidRPr="00767302">
        <w:rPr>
          <w:b w:val="0"/>
          <w:i w:val="0"/>
          <w:sz w:val="22"/>
          <w:spacing w:val="0"/>
          <w:w w:val="100"/>
          <w:rFonts/>
          <w:caps w:val="0"/>
        </w:rPr>
        <w:t>Brownfield</w:t>
      </w:r>
      <w:r w:rsidRPr="00767302">
        <w:rPr>
          <w:b w:val="0"/>
          <w:i w:val="0"/>
          <w:sz w:val="22"/>
          <w:spacing w:val="0"/>
          <w:w w:val="100"/>
          <w:rFonts/>
          <w:caps w:val="0"/>
        </w:rPr>
        <w:t> </w:t>
      </w:r>
      <w:r w:rsidRPr="00767302">
        <w:rPr>
          <w:b w:val="0"/>
          <w:i w:val="0"/>
          <w:sz w:val="22"/>
          <w:spacing w:val="0"/>
          <w:w w:val="100"/>
          <w:rFonts/>
          <w:caps w:val="0"/>
        </w:rPr>
        <w:t>M.E</w:t>
      </w:r>
      <w:r w:rsidRPr="00767302">
        <w:rPr>
          <w:b w:val="0"/>
          <w:i w:val="0"/>
          <w:sz w:val="22"/>
          <w:spacing w:val="0"/>
          <w:w w:val="100"/>
          <w:rFonts/>
          <w:caps w:val="0"/>
        </w:rPr>
        <w:t> </w:t>
      </w:r>
      <w:r w:rsidRPr="00767302">
        <w:rPr>
          <w:b w:val="0"/>
          <w:i w:val="0"/>
          <w:sz w:val="22"/>
          <w:spacing w:val="0"/>
          <w:w w:val="100"/>
          <w:rFonts/>
          <w:caps w:val="0"/>
        </w:rPr>
        <w:t>and</w:t>
      </w:r>
      <w:r w:rsidRPr="00767302">
        <w:rPr>
          <w:b w:val="0"/>
          <w:i w:val="0"/>
          <w:sz w:val="22"/>
          <w:spacing w:val="0"/>
          <w:w w:val="100"/>
          <w:rFonts/>
          <w:caps w:val="0"/>
        </w:rPr>
        <w:t> </w:t>
      </w:r>
      <w:r w:rsidRPr="00767302">
        <w:rPr>
          <w:b w:val="0"/>
          <w:i w:val="0"/>
          <w:sz w:val="22"/>
          <w:spacing w:val="0"/>
          <w:w w:val="100"/>
          <w:rFonts/>
          <w:caps w:val="0"/>
        </w:rPr>
        <w:t>Charpentier</w:t>
      </w:r>
      <w:r w:rsidRPr="00767302">
        <w:rPr>
          <w:b w:val="0"/>
          <w:i w:val="0"/>
          <w:sz w:val="22"/>
          <w:spacing w:val="0"/>
          <w:w w:val="100"/>
          <w:rFonts/>
          <w:caps w:val="0"/>
        </w:rPr>
        <w:t> </w:t>
      </w:r>
      <w:r w:rsidRPr="00767302">
        <w:rPr>
          <w:b w:val="0"/>
          <w:i w:val="0"/>
          <w:sz w:val="22"/>
          <w:spacing w:val="0"/>
          <w:w w:val="100"/>
          <w:rFonts/>
          <w:caps w:val="0"/>
        </w:rPr>
        <w:t>R.R,</w:t>
      </w:r>
      <w:r w:rsidRPr="00767302">
        <w:rPr>
          <w:b w:val="0"/>
          <w:i w:val="0"/>
          <w:sz w:val="22"/>
          <w:spacing w:val="0"/>
          <w:w w:val="100"/>
          <w:rFonts/>
          <w:caps w:val="0"/>
        </w:rPr>
        <w:t> </w:t>
      </w:r>
      <w:r w:rsidRPr="00767302">
        <w:rPr>
          <w:b w:val="0"/>
          <w:i w:val="0"/>
          <w:sz w:val="22"/>
          <w:spacing w:val="0"/>
          <w:w w:val="100"/>
          <w:rFonts/>
          <w:caps w:val="0"/>
        </w:rPr>
        <w:t>2006</w:t>
      </w:r>
      <w:r w:rsidRPr="00767302">
        <w:rPr>
          <w:b w:val="0"/>
          <w:i w:val="0"/>
          <w:sz w:val="22"/>
          <w:spacing w:val="0"/>
          <w:w w:val="100"/>
          <w:rFonts/>
          <w:caps w:val="0"/>
        </w:rPr>
        <w:t>   </w:t>
      </w:r>
      <w:r w:rsidRPr="00767302">
        <w:rPr>
          <w:b w:val="0"/>
          <w:i w:val="0"/>
          <w:sz w:val="22"/>
          <w:spacing w:val="0"/>
          <w:w w:val="100"/>
          <w:rFonts/>
          <w:caps w:val="0"/>
        </w:rPr>
        <w:t>Geology</w:t>
      </w:r>
      <w:r w:rsidRPr="00767302">
        <w:rPr>
          <w:b w:val="0"/>
          <w:i w:val="0"/>
          <w:sz w:val="22"/>
          <w:spacing w:val="0"/>
          <w:w w:val="100"/>
          <w:rFonts/>
          <w:caps w:val="0"/>
        </w:rPr>
        <w:t> </w:t>
      </w:r>
      <w:r w:rsidRPr="00767302">
        <w:rPr>
          <w:b w:val="0"/>
          <w:i w:val="0"/>
          <w:sz w:val="22"/>
          <w:spacing w:val="0"/>
          <w:w w:val="100"/>
          <w:rFonts/>
          <w:caps w:val="0"/>
        </w:rPr>
        <w:t>and</w:t>
      </w:r>
      <w:r w:rsidRPr="00767302">
        <w:rPr>
          <w:b w:val="0"/>
          <w:i w:val="0"/>
          <w:sz w:val="22"/>
          <w:spacing w:val="0"/>
          <w:w w:val="100"/>
          <w:rFonts/>
          <w:caps w:val="0"/>
        </w:rPr>
        <w:t> </w:t>
      </w:r>
      <w:r w:rsidRPr="00767302">
        <w:rPr>
          <w:b w:val="0"/>
          <w:i w:val="0"/>
          <w:sz w:val="22"/>
          <w:spacing w:val="0"/>
          <w:w w:val="100"/>
          <w:rFonts/>
          <w:caps w:val="0"/>
        </w:rPr>
        <w:t>Total</w:t>
      </w:r>
      <w:r w:rsidRPr="00767302">
        <w:rPr>
          <w:b w:val="0"/>
          <w:i w:val="0"/>
          <w:sz w:val="22"/>
          <w:spacing w:val="0"/>
          <w:w w:val="100"/>
          <w:rFonts/>
          <w:caps w:val="0"/>
        </w:rPr>
        <w:t> </w:t>
      </w:r>
      <w:r w:rsidRPr="00767302">
        <w:rPr>
          <w:b w:val="0"/>
          <w:i w:val="0"/>
          <w:sz w:val="22"/>
          <w:spacing w:val="0"/>
          <w:w w:val="100"/>
          <w:rFonts/>
          <w:caps w:val="0"/>
        </w:rPr>
        <w:t>Petroleum</w:t>
      </w:r>
      <w:r w:rsidRPr="00767302">
        <w:rPr>
          <w:b w:val="0"/>
          <w:i w:val="0"/>
          <w:sz w:val="22"/>
          <w:spacing w:val="0"/>
          <w:w w:val="100"/>
          <w:rFonts/>
          <w:caps w:val="0"/>
        </w:rPr>
        <w:t> </w:t>
      </w:r>
      <w:r w:rsidRPr="00767302">
        <w:rPr>
          <w:b w:val="0"/>
          <w:i w:val="0"/>
          <w:sz w:val="22"/>
          <w:spacing w:val="0"/>
          <w:w w:val="100"/>
          <w:rFonts/>
          <w:caps w:val="0"/>
        </w:rPr>
        <w:t>Systems</w:t>
      </w:r>
      <w:r w:rsidRPr="00767302">
        <w:rPr>
          <w:b w:val="0"/>
          <w:i w:val="0"/>
          <w:sz w:val="22"/>
          <w:spacing w:val="0"/>
          <w:w w:val="100"/>
          <w:rFonts/>
          <w:caps w:val="0"/>
        </w:rPr>
        <w:t> </w:t>
      </w:r>
      <w:r w:rsidRPr="00767302">
        <w:rPr>
          <w:b w:val="0"/>
          <w:i w:val="0"/>
          <w:sz w:val="22"/>
          <w:spacing w:val="0"/>
          <w:w w:val="100"/>
          <w:rFonts/>
          <w:caps w:val="0"/>
        </w:rPr>
        <w:t>of</w:t>
      </w:r>
      <w:r w:rsidRPr="00767302">
        <w:rPr>
          <w:b w:val="0"/>
          <w:i w:val="0"/>
          <w:sz w:val="22"/>
          <w:spacing w:val="0"/>
          <w:w w:val="100"/>
          <w:rFonts/>
          <w:caps w:val="0"/>
        </w:rPr>
        <w:t> </w:t>
      </w:r>
      <w:r w:rsidRPr="00767302">
        <w:rPr>
          <w:b w:val="0"/>
          <w:i w:val="0"/>
          <w:sz w:val="22"/>
          <w:spacing w:val="0"/>
          <w:w w:val="100"/>
          <w:rFonts/>
          <w:caps w:val="0"/>
        </w:rPr>
        <w:t>the</w:t>
      </w:r>
      <w:r w:rsidRPr="00767302">
        <w:rPr>
          <w:b w:val="0"/>
          <w:i w:val="0"/>
          <w:sz w:val="22"/>
          <w:spacing w:val="0"/>
          <w:w w:val="100"/>
          <w:rFonts/>
          <w:caps w:val="0"/>
        </w:rPr>
        <w:t> </w:t>
      </w:r>
      <w:r w:rsidRPr="00767302">
        <w:rPr>
          <w:b w:val="0"/>
          <w:i w:val="0"/>
          <w:sz w:val="22"/>
          <w:spacing w:val="0"/>
          <w:w w:val="100"/>
          <w:rFonts/>
          <w:caps w:val="0"/>
        </w:rPr>
        <w:t>Gulf</w:t>
      </w:r>
      <w:r w:rsidRPr="00767302">
        <w:rPr>
          <w:b w:val="0"/>
          <w:i w:val="0"/>
          <w:sz w:val="22"/>
          <w:spacing w:val="0"/>
          <w:w w:val="100"/>
          <w:rFonts/>
          <w:caps w:val="0"/>
        </w:rPr>
        <w:t> </w:t>
      </w:r>
      <w:r w:rsidRPr="00767302">
        <w:rPr>
          <w:b w:val="0"/>
          <w:i w:val="0"/>
          <w:sz w:val="22"/>
          <w:spacing w:val="0"/>
          <w:w w:val="100"/>
          <w:rFonts/>
          <w:caps w:val="0"/>
        </w:rPr>
        <w:t>of</w:t>
      </w:r>
      <w:r w:rsidRPr="00767302">
        <w:rPr>
          <w:b w:val="0"/>
          <w:i w:val="0"/>
          <w:sz w:val="22"/>
          <w:spacing w:val="0"/>
          <w:w w:val="100"/>
          <w:rFonts/>
          <w:caps w:val="0"/>
        </w:rPr>
        <w:t> </w:t>
      </w:r>
      <w:r w:rsidRPr="00767302">
        <w:rPr>
          <w:b w:val="0"/>
          <w:i w:val="0"/>
          <w:sz w:val="22"/>
          <w:spacing w:val="0"/>
          <w:w w:val="100"/>
          <w:rFonts/>
          <w:caps w:val="0"/>
        </w:rPr>
        <w:t>Guinea</w:t>
      </w:r>
      <w:r w:rsidRPr="00767302">
        <w:rPr>
          <w:b w:val="0"/>
          <w:i w:val="0"/>
          <w:sz w:val="22"/>
          <w:spacing w:val="0"/>
          <w:w w:val="100"/>
          <w:rFonts/>
          <w:caps w:val="0"/>
        </w:rPr>
        <w:t> </w:t>
      </w:r>
      <w:r w:rsidRPr="00767302">
        <w:rPr>
          <w:b w:val="0"/>
          <w:i w:val="0"/>
          <w:sz w:val="22"/>
          <w:spacing w:val="0"/>
          <w:w w:val="100"/>
          <w:rFonts/>
          <w:caps w:val="0"/>
        </w:rPr>
        <w:t>Province</w:t>
      </w:r>
      <w:r w:rsidRPr="00767302">
        <w:rPr>
          <w:b w:val="0"/>
          <w:i w:val="0"/>
          <w:sz w:val="22"/>
          <w:spacing w:val="0"/>
          <w:w w:val="100"/>
          <w:rFonts/>
          <w:caps w:val="0"/>
        </w:rPr>
        <w:t> </w:t>
      </w:r>
      <w:r w:rsidRPr="00767302">
        <w:rPr>
          <w:b w:val="0"/>
          <w:i w:val="0"/>
          <w:sz w:val="22"/>
          <w:spacing w:val="0"/>
          <w:w w:val="100"/>
          <w:rFonts/>
          <w:caps w:val="0"/>
        </w:rPr>
        <w:t>of</w:t>
      </w:r>
      <w:r w:rsidRPr="00767302">
        <w:rPr>
          <w:b w:val="0"/>
          <w:i w:val="0"/>
          <w:sz w:val="22"/>
          <w:spacing w:val="0"/>
          <w:w w:val="100"/>
          <w:rFonts/>
          <w:caps w:val="0"/>
        </w:rPr>
        <w:t> </w:t>
      </w:r>
      <w:r w:rsidRPr="00767302">
        <w:rPr>
          <w:b w:val="0"/>
          <w:i w:val="0"/>
          <w:sz w:val="22"/>
          <w:spacing w:val="0"/>
          <w:w w:val="100"/>
          <w:rFonts/>
          <w:caps w:val="0"/>
        </w:rPr>
        <w:t>West</w:t>
      </w:r>
      <w:r w:rsidRPr="00767302">
        <w:rPr>
          <w:b w:val="0"/>
          <w:i w:val="0"/>
          <w:sz w:val="22"/>
          <w:spacing w:val="0"/>
          <w:w w:val="100"/>
          <w:rFonts/>
          <w:caps w:val="0"/>
        </w:rPr>
        <w:t> </w:t>
      </w:r>
      <w:r w:rsidRPr="00767302">
        <w:rPr>
          <w:b w:val="0"/>
          <w:i w:val="0"/>
          <w:sz w:val="22"/>
          <w:spacing w:val="0"/>
          <w:w w:val="100"/>
          <w:rFonts/>
          <w:caps w:val="0"/>
        </w:rPr>
        <w:t>Africa:</w:t>
      </w:r>
      <w:r w:rsidRPr="00767302">
        <w:rPr>
          <w:b w:val="0"/>
          <w:i w:val="0"/>
          <w:sz w:val="22"/>
          <w:spacing w:val="0"/>
          <w:w w:val="100"/>
          <w:rFonts/>
          <w:caps w:val="0"/>
        </w:rPr>
        <w:t> </w:t>
      </w:r>
      <w:r w:rsidRPr="00767302">
        <w:rPr>
          <w:b w:val="0"/>
          <w:i w:val="0"/>
          <w:sz w:val="22"/>
          <w:spacing w:val="0"/>
          <w:w w:val="100"/>
          <w:rFonts/>
          <w:caps w:val="0"/>
        </w:rPr>
        <w:t>U.S</w:t>
      </w:r>
      <w:r w:rsidRPr="00767302">
        <w:rPr>
          <w:b w:val="0"/>
          <w:i w:val="0"/>
          <w:sz w:val="22"/>
          <w:spacing w:val="0"/>
          <w:w w:val="100"/>
          <w:rFonts/>
          <w:caps w:val="0"/>
        </w:rPr>
        <w:t> </w:t>
      </w:r>
      <w:r w:rsidRPr="00767302">
        <w:rPr>
          <w:b w:val="0"/>
          <w:i w:val="0"/>
          <w:sz w:val="22"/>
          <w:spacing w:val="0"/>
          <w:w w:val="100"/>
          <w:rFonts/>
          <w:caps w:val="0"/>
        </w:rPr>
        <w:t>Geological</w:t>
      </w:r>
      <w:r w:rsidRPr="00767302">
        <w:rPr>
          <w:b w:val="0"/>
          <w:i w:val="0"/>
          <w:sz w:val="22"/>
          <w:spacing w:val="0"/>
          <w:w w:val="100"/>
          <w:rFonts/>
          <w:caps w:val="0"/>
        </w:rPr>
        <w:t> </w:t>
      </w:r>
      <w:r w:rsidRPr="00767302">
        <w:rPr>
          <w:b w:val="0"/>
          <w:i w:val="0"/>
          <w:sz w:val="22"/>
          <w:spacing w:val="0"/>
          <w:w w:val="100"/>
          <w:rFonts/>
          <w:caps w:val="0"/>
        </w:rPr>
        <w:t>Survey</w:t>
      </w:r>
      <w:r w:rsidRPr="00767302">
        <w:rPr>
          <w:b w:val="0"/>
          <w:i w:val="0"/>
          <w:sz w:val="22"/>
          <w:spacing w:val="0"/>
          <w:w w:val="100"/>
          <w:rFonts/>
          <w:caps w:val="0"/>
        </w:rPr>
        <w:t> </w:t>
      </w:r>
      <w:r w:rsidRPr="00767302">
        <w:rPr>
          <w:b w:val="0"/>
          <w:i w:val="0"/>
          <w:sz w:val="22"/>
          <w:spacing w:val="0"/>
          <w:w w:val="100"/>
          <w:rFonts/>
          <w:caps w:val="0"/>
        </w:rPr>
        <w:t>Bulletin</w:t>
      </w:r>
      <w:r w:rsidRPr="00767302">
        <w:rPr>
          <w:b w:val="0"/>
          <w:i w:val="0"/>
          <w:sz w:val="22"/>
          <w:spacing w:val="0"/>
          <w:w w:val="100"/>
          <w:rFonts/>
          <w:caps w:val="0"/>
        </w:rPr>
        <w:t> </w:t>
      </w:r>
      <w:r w:rsidRPr="00767302">
        <w:rPr>
          <w:b w:val="0"/>
          <w:i w:val="0"/>
          <w:sz w:val="22"/>
          <w:spacing w:val="0"/>
          <w:w w:val="100"/>
          <w:rFonts/>
          <w:caps w:val="0"/>
        </w:rPr>
        <w:t>2207-C</w:t>
      </w:r>
      <w:r w:rsidRPr="00767302">
        <w:rPr>
          <w:b w:val="0"/>
          <w:i w:val="0"/>
          <w:sz w:val="22"/>
          <w:spacing w:val="0"/>
          <w:w w:val="100"/>
          <w:rFonts/>
          <w:caps w:val="0"/>
        </w:rPr>
        <w:t> </w:t>
      </w:r>
      <w:r w:rsidRPr="00767302">
        <w:rPr>
          <w:b w:val="0"/>
          <w:i w:val="0"/>
          <w:sz w:val="22"/>
          <w:spacing w:val="0"/>
          <w:w w:val="100"/>
          <w:rFonts/>
          <w:caps w:val="0"/>
        </w:rPr>
        <w:t>-2006</w:t>
      </w:r>
      <w:r w:rsidRPr="00767302">
        <w:rPr>
          <w:b w:val="0"/>
          <w:i w:val="0"/>
          <w:sz w:val="22"/>
          <w:spacing w:val="0"/>
          <w:w w:val="100"/>
          <w:rFonts/>
          <w:caps w:val="0"/>
        </w:rPr>
        <w:t> </w:t>
      </w:r>
      <w:r w:rsidRPr="00767302">
        <w:rPr>
          <w:b w:val="0"/>
          <w:i w:val="0"/>
          <w:sz w:val="22"/>
          <w:spacing w:val="0"/>
          <w:w w:val="100"/>
          <w:rFonts/>
          <w:caps w:val="0"/>
        </w:rPr>
        <w:t>32p</w:t>
      </w:r>
    </w:p>
    <w:p w14:paraId="033046A2" w14:textId="77777777" w:rsidR="002E19E5" w:rsidRPr="00767302" w:rsidRDefault="002E19E5" w:rsidP="002E19E5">
      <w:pPr>
        <w:spacing w:before="0" w:beforeAutospacing="0" w:after="160" w:afterAutospacing="0" w:lineRule="auto" w:line="256"/>
        <w:rPr>
          <w:b w:val="0"/>
          <w:i w:val="0"/>
          <w:sz w:val="20"/>
          <w:spacing w:val="0"/>
          <w:w w:val="100"/>
          <w:rFonts/>
          <w:caps w:val="0"/>
        </w:rPr>
        <w:snapToGrid w:val="0"/>
        <w:ind w:left="426" w:hanging="426"/>
        <w:textAlignment w:val="baseline"/>
      </w:pPr>
      <w:r w:rsidRPr="00767302">
        <w:rPr>
          <w:b w:val="0"/>
          <w:i w:val="0"/>
          <w:sz w:val="22"/>
          <w:spacing w:val="0"/>
          <w:w w:val="100"/>
          <w:rFonts/>
          <w:caps w:val="0"/>
        </w:rPr>
        <w:t>Elueze</w:t>
      </w:r>
      <w:r w:rsidRPr="00767302">
        <w:rPr>
          <w:b w:val="0"/>
          <w:i w:val="0"/>
          <w:sz w:val="22"/>
          <w:spacing w:val="0"/>
          <w:w w:val="100"/>
          <w:rFonts/>
          <w:caps w:val="0"/>
        </w:rPr>
        <w:t> </w:t>
      </w:r>
      <w:r w:rsidRPr="00767302">
        <w:rPr>
          <w:b w:val="0"/>
          <w:i w:val="0"/>
          <w:sz w:val="22"/>
          <w:spacing w:val="0"/>
          <w:w w:val="100"/>
          <w:rFonts/>
          <w:caps w:val="0"/>
        </w:rPr>
        <w:t>A.A.,1982,</w:t>
      </w:r>
      <w:r w:rsidRPr="00767302">
        <w:rPr>
          <w:b w:val="0"/>
          <w:i w:val="0"/>
          <w:sz w:val="22"/>
          <w:spacing w:val="0"/>
          <w:w w:val="100"/>
          <w:rFonts/>
          <w:caps w:val="0"/>
        </w:rPr>
        <w:t> </w:t>
      </w:r>
      <w:r w:rsidRPr="00767302">
        <w:rPr>
          <w:b w:val="0"/>
          <w:i w:val="0"/>
          <w:sz w:val="22"/>
          <w:spacing w:val="0"/>
          <w:w w:val="100"/>
          <w:rFonts/>
          <w:caps w:val="0"/>
        </w:rPr>
        <w:t>Geochemistry</w:t>
      </w:r>
      <w:r w:rsidRPr="00767302">
        <w:rPr>
          <w:b w:val="0"/>
          <w:i w:val="0"/>
          <w:sz w:val="22"/>
          <w:spacing w:val="0"/>
          <w:w w:val="100"/>
          <w:rFonts/>
          <w:caps w:val="0"/>
        </w:rPr>
        <w:t> </w:t>
      </w:r>
      <w:r w:rsidRPr="00767302">
        <w:rPr>
          <w:b w:val="0"/>
          <w:i w:val="0"/>
          <w:sz w:val="22"/>
          <w:spacing w:val="0"/>
          <w:w w:val="100"/>
          <w:rFonts/>
          <w:caps w:val="0"/>
        </w:rPr>
        <w:t>of</w:t>
      </w:r>
      <w:r w:rsidRPr="00767302">
        <w:rPr>
          <w:b w:val="0"/>
          <w:i w:val="0"/>
          <w:sz w:val="22"/>
          <w:spacing w:val="0"/>
          <w:w w:val="100"/>
          <w:rFonts/>
          <w:caps w:val="0"/>
        </w:rPr>
        <w:t> </w:t>
      </w:r>
      <w:r w:rsidRPr="00767302">
        <w:rPr>
          <w:b w:val="0"/>
          <w:i w:val="0"/>
          <w:sz w:val="22"/>
          <w:spacing w:val="0"/>
          <w:w w:val="100"/>
          <w:rFonts/>
          <w:caps w:val="0"/>
        </w:rPr>
        <w:t>the</w:t>
      </w:r>
      <w:r w:rsidRPr="00767302">
        <w:rPr>
          <w:b w:val="0"/>
          <w:i w:val="0"/>
          <w:sz w:val="22"/>
          <w:spacing w:val="0"/>
          <w:w w:val="100"/>
          <w:rFonts/>
          <w:caps w:val="0"/>
        </w:rPr>
        <w:t> </w:t>
      </w:r>
      <w:r w:rsidRPr="00767302">
        <w:rPr>
          <w:b w:val="0"/>
          <w:i w:val="0"/>
          <w:sz w:val="22"/>
          <w:spacing w:val="0"/>
          <w:w w:val="100"/>
          <w:rFonts/>
          <w:caps w:val="0"/>
        </w:rPr>
        <w:t>Ilesha</w:t>
      </w:r>
      <w:r w:rsidRPr="00767302">
        <w:rPr>
          <w:b w:val="0"/>
          <w:i w:val="0"/>
          <w:sz w:val="22"/>
          <w:spacing w:val="0"/>
          <w:w w:val="100"/>
          <w:rFonts/>
          <w:caps w:val="0"/>
        </w:rPr>
        <w:t> </w:t>
      </w:r>
      <w:r w:rsidRPr="00767302">
        <w:rPr>
          <w:b w:val="0"/>
          <w:i w:val="0"/>
          <w:sz w:val="22"/>
          <w:spacing w:val="0"/>
          <w:w w:val="100"/>
          <w:rFonts/>
          <w:caps w:val="0"/>
        </w:rPr>
        <w:t>granite-gneiss</w:t>
      </w:r>
      <w:r w:rsidRPr="00767302">
        <w:rPr>
          <w:b w:val="0"/>
          <w:i w:val="0"/>
          <w:sz w:val="22"/>
          <w:spacing w:val="0"/>
          <w:w w:val="100"/>
          <w:rFonts/>
          <w:caps w:val="0"/>
        </w:rPr>
        <w:t> </w:t>
      </w:r>
      <w:r w:rsidRPr="00767302">
        <w:rPr>
          <w:b w:val="0"/>
          <w:i w:val="0"/>
          <w:sz w:val="22"/>
          <w:spacing w:val="0"/>
          <w:w w:val="100"/>
          <w:rFonts/>
          <w:caps w:val="0"/>
        </w:rPr>
        <w:t>in</w:t>
      </w:r>
      <w:r w:rsidRPr="00767302">
        <w:rPr>
          <w:b w:val="0"/>
          <w:i w:val="0"/>
          <w:sz w:val="22"/>
          <w:spacing w:val="0"/>
          <w:w w:val="100"/>
          <w:rFonts/>
          <w:caps w:val="0"/>
        </w:rPr>
        <w:t> </w:t>
      </w:r>
      <w:r w:rsidRPr="00767302">
        <w:rPr>
          <w:b w:val="0"/>
          <w:i w:val="0"/>
          <w:sz w:val="22"/>
          <w:spacing w:val="0"/>
          <w:w w:val="100"/>
          <w:rFonts/>
          <w:caps w:val="0"/>
        </w:rPr>
        <w:t>the</w:t>
      </w:r>
      <w:r w:rsidRPr="00767302">
        <w:rPr>
          <w:b w:val="0"/>
          <w:i w:val="0"/>
          <w:sz w:val="22"/>
          <w:spacing w:val="0"/>
          <w:w w:val="100"/>
          <w:rFonts/>
          <w:caps w:val="0"/>
        </w:rPr>
        <w:t> </w:t>
      </w:r>
      <w:r w:rsidRPr="00767302">
        <w:rPr>
          <w:b w:val="0"/>
          <w:i w:val="0"/>
          <w:sz w:val="22"/>
          <w:spacing w:val="0"/>
          <w:w w:val="100"/>
          <w:rFonts/>
          <w:caps w:val="0"/>
        </w:rPr>
        <w:t>Basement</w:t>
      </w:r>
      <w:r w:rsidRPr="00767302">
        <w:rPr>
          <w:b w:val="0"/>
          <w:i w:val="0"/>
          <w:sz w:val="22"/>
          <w:spacing w:val="0"/>
          <w:w w:val="100"/>
          <w:rFonts/>
          <w:caps w:val="0"/>
        </w:rPr>
        <w:t> </w:t>
      </w:r>
      <w:r w:rsidRPr="00767302">
        <w:rPr>
          <w:b w:val="0"/>
          <w:i w:val="0"/>
          <w:sz w:val="22"/>
          <w:spacing w:val="0"/>
          <w:w w:val="100"/>
          <w:rFonts/>
          <w:caps w:val="0"/>
        </w:rPr>
        <w:t>complex</w:t>
      </w:r>
      <w:r w:rsidRPr="00767302">
        <w:rPr>
          <w:b w:val="0"/>
          <w:i w:val="0"/>
          <w:sz w:val="22"/>
          <w:spacing w:val="0"/>
          <w:w w:val="100"/>
          <w:rFonts/>
          <w:caps w:val="0"/>
        </w:rPr>
        <w:t> </w:t>
      </w:r>
      <w:r w:rsidRPr="00767302">
        <w:rPr>
          <w:b w:val="0"/>
          <w:i w:val="0"/>
          <w:sz w:val="22"/>
          <w:spacing w:val="0"/>
          <w:w w:val="100"/>
          <w:rFonts/>
          <w:caps w:val="0"/>
        </w:rPr>
        <w:t>of</w:t>
      </w:r>
      <w:r w:rsidRPr="00767302">
        <w:rPr>
          <w:b w:val="0"/>
          <w:i w:val="0"/>
          <w:sz w:val="22"/>
          <w:spacing w:val="0"/>
          <w:w w:val="100"/>
          <w:rFonts/>
          <w:caps w:val="0"/>
        </w:rPr>
        <w:t>  </w:t>
      </w:r>
      <w:r w:rsidRPr="00767302">
        <w:rPr>
          <w:b w:val="0"/>
          <w:i w:val="0"/>
          <w:sz w:val="22"/>
          <w:spacing w:val="0"/>
          <w:w w:val="100"/>
          <w:rFonts/>
          <w:caps w:val="0"/>
        </w:rPr>
        <w:t>the</w:t>
      </w:r>
      <w:r w:rsidRPr="00767302">
        <w:rPr>
          <w:b w:val="0"/>
          <w:i w:val="0"/>
          <w:sz w:val="22"/>
          <w:spacing w:val="0"/>
          <w:w w:val="100"/>
          <w:rFonts/>
          <w:caps w:val="0"/>
        </w:rPr>
        <w:t> </w:t>
      </w:r>
      <w:r w:rsidRPr="00767302">
        <w:rPr>
          <w:b w:val="0"/>
          <w:i w:val="0"/>
          <w:sz w:val="22"/>
          <w:spacing w:val="0"/>
          <w:w w:val="100"/>
          <w:rFonts/>
          <w:caps w:val="0"/>
        </w:rPr>
        <w:t>Sothwestern</w:t>
      </w:r>
      <w:r w:rsidRPr="00767302">
        <w:rPr>
          <w:b w:val="0"/>
          <w:i w:val="0"/>
          <w:sz w:val="22"/>
          <w:spacing w:val="0"/>
          <w:w w:val="100"/>
          <w:rFonts/>
          <w:caps w:val="0"/>
        </w:rPr>
        <w:t>  </w:t>
      </w:r>
      <w:r w:rsidRPr="00767302">
        <w:rPr>
          <w:b w:val="0"/>
          <w:i w:val="0"/>
          <w:sz w:val="22"/>
          <w:spacing w:val="0"/>
          <w:w w:val="100"/>
          <w:rFonts/>
          <w:caps w:val="0"/>
        </w:rPr>
        <w:t>Nigeria.</w:t>
      </w:r>
      <w:r w:rsidRPr="00767302">
        <w:rPr>
          <w:b w:val="0"/>
          <w:i w:val="0"/>
          <w:sz w:val="22"/>
          <w:spacing w:val="0"/>
          <w:w w:val="100"/>
          <w:rFonts/>
          <w:caps w:val="0"/>
        </w:rPr>
        <w:t> </w:t>
      </w:r>
      <w:r w:rsidRPr="00767302">
        <w:rPr>
          <w:b w:val="0"/>
          <w:i w:val="0"/>
          <w:sz w:val="22"/>
          <w:spacing w:val="0"/>
          <w:w w:val="100"/>
          <w:rFonts/>
          <w:caps w:val="0"/>
        </w:rPr>
        <w:t>Precambrian</w:t>
      </w:r>
      <w:r w:rsidRPr="00767302">
        <w:rPr>
          <w:b w:val="0"/>
          <w:i w:val="0"/>
          <w:sz w:val="22"/>
          <w:spacing w:val="0"/>
          <w:w w:val="100"/>
          <w:rFonts/>
          <w:caps w:val="0"/>
        </w:rPr>
        <w:t> </w:t>
      </w:r>
      <w:r w:rsidRPr="00767302">
        <w:rPr>
          <w:b w:val="0"/>
          <w:i w:val="0"/>
          <w:sz w:val="22"/>
          <w:spacing w:val="0"/>
          <w:w w:val="100"/>
          <w:rFonts/>
          <w:caps w:val="0"/>
        </w:rPr>
        <w:t>Res.,</w:t>
      </w:r>
      <w:r w:rsidRPr="00767302">
        <w:rPr>
          <w:b w:val="0"/>
          <w:i w:val="0"/>
          <w:sz w:val="22"/>
          <w:spacing w:val="0"/>
          <w:w w:val="100"/>
          <w:rFonts/>
          <w:caps w:val="0"/>
        </w:rPr>
        <w:t> </w:t>
      </w:r>
      <w:r w:rsidRPr="00767302">
        <w:rPr>
          <w:b w:val="0"/>
          <w:i w:val="0"/>
          <w:sz w:val="22"/>
          <w:spacing w:val="0"/>
          <w:w w:val="100"/>
          <w:rFonts/>
          <w:caps w:val="0"/>
        </w:rPr>
        <w:t>19,</w:t>
      </w:r>
      <w:r w:rsidRPr="00767302">
        <w:rPr>
          <w:b w:val="0"/>
          <w:i w:val="0"/>
          <w:sz w:val="22"/>
          <w:spacing w:val="0"/>
          <w:w w:val="100"/>
          <w:rFonts/>
          <w:caps w:val="0"/>
        </w:rPr>
        <w:t> </w:t>
      </w:r>
      <w:r w:rsidRPr="00767302">
        <w:rPr>
          <w:b w:val="0"/>
          <w:i w:val="0"/>
          <w:sz w:val="22"/>
          <w:spacing w:val="0"/>
          <w:w w:val="100"/>
          <w:rFonts/>
          <w:caps w:val="0"/>
        </w:rPr>
        <w:t>pp.167-177</w:t>
      </w:r>
    </w:p>
    <w:p w14:paraId="6E125B70" w14:textId="77777777" w:rsidR="002E19E5" w:rsidRPr="00767302" w:rsidRDefault="002E19E5" w:rsidP="002E19E5">
      <w:pPr>
        <w:spacing w:before="0" w:beforeAutospacing="0" w:after="160" w:afterAutospacing="0" w:lineRule="auto" w:line="256"/>
        <w:rPr>
          <w:b w:val="0"/>
          <w:i w:val="0"/>
          <w:sz w:val="20"/>
          <w:spacing w:val="0"/>
          <w:w w:val="100"/>
          <w:rFonts/>
          <w:caps w:val="0"/>
        </w:rPr>
        <w:snapToGrid w:val="0"/>
        <w:ind w:left="426" w:hanging="426"/>
        <w:textAlignment w:val="baseline"/>
      </w:pPr>
      <w:r w:rsidRPr="00767302">
        <w:rPr>
          <w:b w:val="0"/>
          <w:i w:val="0"/>
          <w:sz w:val="22"/>
          <w:spacing w:val="0"/>
          <w:w w:val="100"/>
          <w:rFonts/>
          <w:caps w:val="0"/>
        </w:rPr>
        <w:t>Falconer</w:t>
      </w:r>
      <w:r w:rsidRPr="00767302">
        <w:rPr>
          <w:b w:val="0"/>
          <w:i w:val="0"/>
          <w:sz w:val="22"/>
          <w:spacing w:val="0"/>
          <w:w w:val="100"/>
          <w:rFonts/>
          <w:caps w:val="0"/>
        </w:rPr>
        <w:t> </w:t>
      </w:r>
      <w:r w:rsidRPr="00767302">
        <w:rPr>
          <w:b w:val="0"/>
          <w:i w:val="0"/>
          <w:sz w:val="22"/>
          <w:spacing w:val="0"/>
          <w:w w:val="100"/>
          <w:rFonts/>
          <w:caps w:val="0"/>
        </w:rPr>
        <w:t>JD</w:t>
      </w:r>
      <w:r w:rsidRPr="00767302">
        <w:rPr>
          <w:b w:val="0"/>
          <w:i w:val="0"/>
          <w:sz w:val="22"/>
          <w:spacing w:val="0"/>
          <w:w w:val="100"/>
          <w:rFonts/>
          <w:caps w:val="0"/>
        </w:rPr>
        <w:t> </w:t>
      </w:r>
      <w:r w:rsidRPr="00767302">
        <w:rPr>
          <w:b w:val="0"/>
          <w:i w:val="0"/>
          <w:sz w:val="22"/>
          <w:spacing w:val="0"/>
          <w:w w:val="100"/>
          <w:rFonts/>
          <w:caps w:val="0"/>
        </w:rPr>
        <w:t>(1911)</w:t>
      </w:r>
      <w:r w:rsidRPr="00767302">
        <w:rPr>
          <w:b w:val="0"/>
          <w:i w:val="0"/>
          <w:sz w:val="22"/>
          <w:spacing w:val="0"/>
          <w:w w:val="100"/>
          <w:rFonts/>
          <w:caps w:val="0"/>
        </w:rPr>
        <w:t> </w:t>
      </w:r>
      <w:r w:rsidRPr="00767302">
        <w:rPr>
          <w:b w:val="0"/>
          <w:i w:val="0"/>
          <w:sz w:val="22"/>
          <w:spacing w:val="0"/>
          <w:w w:val="100"/>
          <w:rFonts/>
          <w:caps w:val="0"/>
        </w:rPr>
        <w:t>The</w:t>
      </w:r>
      <w:r w:rsidRPr="00767302">
        <w:rPr>
          <w:b w:val="0"/>
          <w:i w:val="0"/>
          <w:sz w:val="22"/>
          <w:spacing w:val="0"/>
          <w:w w:val="100"/>
          <w:rFonts/>
          <w:caps w:val="0"/>
        </w:rPr>
        <w:t> </w:t>
      </w:r>
      <w:r w:rsidRPr="00767302">
        <w:rPr>
          <w:b w:val="0"/>
          <w:i w:val="0"/>
          <w:sz w:val="22"/>
          <w:spacing w:val="0"/>
          <w:w w:val="100"/>
          <w:rFonts/>
          <w:caps w:val="0"/>
        </w:rPr>
        <w:t>geology</w:t>
      </w:r>
      <w:r w:rsidRPr="00767302">
        <w:rPr>
          <w:b w:val="0"/>
          <w:i w:val="0"/>
          <w:sz w:val="22"/>
          <w:spacing w:val="0"/>
          <w:w w:val="100"/>
          <w:rFonts/>
          <w:caps w:val="0"/>
        </w:rPr>
        <w:t> </w:t>
      </w:r>
      <w:r w:rsidRPr="00767302">
        <w:rPr>
          <w:b w:val="0"/>
          <w:i w:val="0"/>
          <w:sz w:val="22"/>
          <w:spacing w:val="0"/>
          <w:w w:val="100"/>
          <w:rFonts/>
          <w:caps w:val="0"/>
        </w:rPr>
        <w:t>and</w:t>
      </w:r>
      <w:r w:rsidRPr="00767302">
        <w:rPr>
          <w:b w:val="0"/>
          <w:i w:val="0"/>
          <w:sz w:val="22"/>
          <w:spacing w:val="0"/>
          <w:w w:val="100"/>
          <w:rFonts/>
          <w:caps w:val="0"/>
        </w:rPr>
        <w:t> </w:t>
      </w:r>
      <w:r w:rsidRPr="00767302">
        <w:rPr>
          <w:b w:val="0"/>
          <w:i w:val="0"/>
          <w:sz w:val="22"/>
          <w:spacing w:val="0"/>
          <w:w w:val="100"/>
          <w:rFonts/>
          <w:caps w:val="0"/>
        </w:rPr>
        <w:t>geography</w:t>
      </w:r>
      <w:r w:rsidRPr="00767302">
        <w:rPr>
          <w:b w:val="0"/>
          <w:i w:val="0"/>
          <w:sz w:val="22"/>
          <w:spacing w:val="0"/>
          <w:w w:val="100"/>
          <w:rFonts/>
          <w:caps w:val="0"/>
        </w:rPr>
        <w:t> </w:t>
      </w:r>
      <w:r w:rsidRPr="00767302">
        <w:rPr>
          <w:b w:val="0"/>
          <w:i w:val="0"/>
          <w:sz w:val="22"/>
          <w:spacing w:val="0"/>
          <w:w w:val="100"/>
          <w:rFonts/>
          <w:caps w:val="0"/>
        </w:rPr>
        <w:t>of</w:t>
      </w:r>
      <w:r w:rsidRPr="00767302">
        <w:rPr>
          <w:b w:val="0"/>
          <w:i w:val="0"/>
          <w:sz w:val="22"/>
          <w:spacing w:val="0"/>
          <w:w w:val="100"/>
          <w:rFonts/>
          <w:caps w:val="0"/>
        </w:rPr>
        <w:t> </w:t>
      </w:r>
      <w:r w:rsidRPr="00767302">
        <w:rPr>
          <w:b w:val="0"/>
          <w:i w:val="0"/>
          <w:sz w:val="22"/>
          <w:spacing w:val="0"/>
          <w:w w:val="100"/>
          <w:rFonts/>
          <w:caps w:val="0"/>
        </w:rPr>
        <w:t>Northern</w:t>
      </w:r>
      <w:r w:rsidRPr="00767302">
        <w:rPr>
          <w:b w:val="0"/>
          <w:i w:val="0"/>
          <w:sz w:val="22"/>
          <w:spacing w:val="0"/>
          <w:w w:val="100"/>
          <w:rFonts/>
          <w:caps w:val="0"/>
        </w:rPr>
        <w:t> </w:t>
      </w:r>
      <w:r w:rsidRPr="00767302">
        <w:rPr>
          <w:b w:val="0"/>
          <w:i w:val="0"/>
          <w:sz w:val="22"/>
          <w:spacing w:val="0"/>
          <w:w w:val="100"/>
          <w:rFonts/>
          <w:caps w:val="0"/>
        </w:rPr>
        <w:t>Nigeria.</w:t>
      </w:r>
      <w:r w:rsidRPr="00767302">
        <w:rPr>
          <w:b w:val="0"/>
          <w:i w:val="0"/>
          <w:sz w:val="22"/>
          <w:spacing w:val="0"/>
          <w:w w:val="100"/>
          <w:rFonts/>
          <w:caps w:val="0"/>
        </w:rPr>
        <w:t> </w:t>
      </w:r>
      <w:r w:rsidRPr="00767302">
        <w:rPr>
          <w:b w:val="0"/>
          <w:i w:val="0"/>
          <w:sz w:val="22"/>
          <w:spacing w:val="0"/>
          <w:w w:val="100"/>
          <w:rFonts/>
          <w:caps w:val="0"/>
        </w:rPr>
        <w:t>Macmillan,</w:t>
      </w:r>
      <w:r w:rsidRPr="00767302">
        <w:rPr>
          <w:b w:val="0"/>
          <w:i w:val="0"/>
          <w:sz w:val="22"/>
          <w:spacing w:val="0"/>
          <w:w w:val="100"/>
          <w:rFonts/>
          <w:caps w:val="0"/>
        </w:rPr>
        <w:t> </w:t>
      </w:r>
      <w:r w:rsidRPr="00767302">
        <w:rPr>
          <w:b w:val="0"/>
          <w:i w:val="0"/>
          <w:sz w:val="22"/>
          <w:spacing w:val="0"/>
          <w:w w:val="100"/>
          <w:rFonts/>
          <w:caps w:val="0"/>
        </w:rPr>
        <w:t>London,</w:t>
      </w:r>
      <w:r w:rsidRPr="00767302">
        <w:rPr>
          <w:b w:val="0"/>
          <w:i w:val="0"/>
          <w:sz w:val="22"/>
          <w:spacing w:val="0"/>
          <w:w w:val="100"/>
          <w:rFonts/>
          <w:caps w:val="0"/>
        </w:rPr>
        <w:t> </w:t>
      </w:r>
      <w:r w:rsidRPr="00767302">
        <w:rPr>
          <w:b w:val="0"/>
          <w:i w:val="0"/>
          <w:sz w:val="22"/>
          <w:spacing w:val="0"/>
          <w:w w:val="100"/>
          <w:rFonts/>
          <w:caps w:val="0"/>
        </w:rPr>
        <w:t>135pp</w:t>
      </w:r>
    </w:p>
    <w:p w14:paraId="514AC66F" w14:textId="77777777" w:rsidR="002E19E5" w:rsidRPr="00767302" w:rsidRDefault="002E19E5" w:rsidP="002E19E5">
      <w:pPr>
        <w:spacing w:before="0" w:beforeAutospacing="0" w:after="160" w:afterAutospacing="0" w:lineRule="auto" w:line="256"/>
        <w:rPr>
          <w:b w:val="0"/>
          <w:i w:val="0"/>
          <w:sz w:val="20"/>
          <w:spacing w:val="0"/>
          <w:w w:val="100"/>
          <w:rFonts/>
          <w:caps w:val="0"/>
        </w:rPr>
        <w:snapToGrid w:val="0"/>
        <w:ind w:left="426" w:hanging="426"/>
        <w:textAlignment w:val="baseline"/>
      </w:pPr>
      <w:r w:rsidRPr="00767302">
        <w:rPr>
          <w:b w:val="0"/>
          <w:i w:val="0"/>
          <w:sz w:val="22"/>
          <w:spacing w:val="0"/>
          <w:w w:val="100"/>
          <w:rFonts/>
          <w:caps w:val="0"/>
        </w:rPr>
        <w:t>Lar</w:t>
      </w:r>
      <w:r w:rsidRPr="00767302">
        <w:rPr>
          <w:b w:val="0"/>
          <w:i w:val="0"/>
          <w:sz w:val="22"/>
          <w:spacing w:val="0"/>
          <w:w w:val="100"/>
          <w:rFonts/>
          <w:caps w:val="0"/>
        </w:rPr>
        <w:t> </w:t>
      </w:r>
      <w:r w:rsidRPr="00767302">
        <w:rPr>
          <w:b w:val="0"/>
          <w:i w:val="0"/>
          <w:sz w:val="22"/>
          <w:spacing w:val="0"/>
          <w:w w:val="100"/>
          <w:rFonts/>
          <w:caps w:val="0"/>
        </w:rPr>
        <w:t>UA,</w:t>
      </w:r>
      <w:r w:rsidRPr="00767302">
        <w:rPr>
          <w:b w:val="0"/>
          <w:i w:val="0"/>
          <w:sz w:val="22"/>
          <w:spacing w:val="0"/>
          <w:w w:val="100"/>
          <w:rFonts/>
          <w:caps w:val="0"/>
        </w:rPr>
        <w:t> </w:t>
      </w:r>
      <w:r w:rsidRPr="00767302">
        <w:rPr>
          <w:b w:val="0"/>
          <w:i w:val="0"/>
          <w:sz w:val="22"/>
          <w:spacing w:val="0"/>
          <w:w w:val="100"/>
          <w:rFonts/>
          <w:caps w:val="0"/>
        </w:rPr>
        <w:t>Bata</w:t>
      </w:r>
      <w:r w:rsidRPr="00767302">
        <w:rPr>
          <w:b w:val="0"/>
          <w:i w:val="0"/>
          <w:sz w:val="22"/>
          <w:spacing w:val="0"/>
          <w:w w:val="100"/>
          <w:rFonts/>
          <w:caps w:val="0"/>
        </w:rPr>
        <w:t> </w:t>
      </w:r>
      <w:r w:rsidRPr="00767302">
        <w:rPr>
          <w:b w:val="0"/>
          <w:i w:val="0"/>
          <w:sz w:val="22"/>
          <w:spacing w:val="0"/>
          <w:w w:val="100"/>
          <w:rFonts/>
          <w:caps w:val="0"/>
        </w:rPr>
        <w:t>TP,</w:t>
      </w:r>
      <w:r w:rsidRPr="00767302">
        <w:rPr>
          <w:b w:val="0"/>
          <w:i w:val="0"/>
          <w:sz w:val="22"/>
          <w:spacing w:val="0"/>
          <w:w w:val="100"/>
          <w:rFonts/>
          <w:caps w:val="0"/>
        </w:rPr>
        <w:t> </w:t>
      </w:r>
      <w:r w:rsidRPr="00767302">
        <w:rPr>
          <w:b w:val="0"/>
          <w:i w:val="0"/>
          <w:sz w:val="22"/>
          <w:spacing w:val="0"/>
          <w:w w:val="100"/>
          <w:rFonts/>
          <w:caps w:val="0"/>
        </w:rPr>
        <w:t>Dibal</w:t>
      </w:r>
      <w:r w:rsidRPr="00767302">
        <w:rPr>
          <w:b w:val="0"/>
          <w:i w:val="0"/>
          <w:sz w:val="22"/>
          <w:spacing w:val="0"/>
          <w:w w:val="100"/>
          <w:rFonts/>
          <w:caps w:val="0"/>
        </w:rPr>
        <w:t> </w:t>
      </w:r>
      <w:r w:rsidRPr="00767302">
        <w:rPr>
          <w:b w:val="0"/>
          <w:i w:val="0"/>
          <w:sz w:val="22"/>
          <w:spacing w:val="0"/>
          <w:w w:val="100"/>
          <w:rFonts/>
          <w:caps w:val="0"/>
        </w:rPr>
        <w:t>HU,</w:t>
      </w:r>
      <w:r w:rsidRPr="00767302">
        <w:rPr>
          <w:b w:val="0"/>
          <w:i w:val="0"/>
          <w:sz w:val="22"/>
          <w:spacing w:val="0"/>
          <w:w w:val="100"/>
          <w:rFonts/>
          <w:caps w:val="0"/>
        </w:rPr>
        <w:t> </w:t>
      </w:r>
      <w:r w:rsidRPr="00767302">
        <w:rPr>
          <w:b w:val="0"/>
          <w:i w:val="0"/>
          <w:sz w:val="22"/>
          <w:spacing w:val="0"/>
          <w:w w:val="100"/>
          <w:rFonts/>
          <w:caps w:val="0"/>
        </w:rPr>
        <w:t>Daspan</w:t>
      </w:r>
      <w:r w:rsidRPr="00767302">
        <w:rPr>
          <w:b w:val="0"/>
          <w:i w:val="0"/>
          <w:sz w:val="22"/>
          <w:spacing w:val="0"/>
          <w:w w:val="100"/>
          <w:rFonts/>
          <w:caps w:val="0"/>
        </w:rPr>
        <w:t> </w:t>
      </w:r>
      <w:r w:rsidRPr="00767302">
        <w:rPr>
          <w:b w:val="0"/>
          <w:i w:val="0"/>
          <w:sz w:val="22"/>
          <w:spacing w:val="0"/>
          <w:w w:val="100"/>
          <w:rFonts/>
          <w:caps w:val="0"/>
        </w:rPr>
        <w:t>RI,</w:t>
      </w:r>
      <w:r w:rsidRPr="00767302">
        <w:rPr>
          <w:b w:val="0"/>
          <w:i w:val="0"/>
          <w:sz w:val="22"/>
          <w:spacing w:val="0"/>
          <w:w w:val="100"/>
          <w:rFonts/>
          <w:caps w:val="0"/>
        </w:rPr>
        <w:t> </w:t>
      </w:r>
      <w:r w:rsidRPr="00767302">
        <w:rPr>
          <w:b w:val="0"/>
          <w:i w:val="0"/>
          <w:sz w:val="22"/>
          <w:spacing w:val="0"/>
          <w:w w:val="100"/>
          <w:rFonts/>
          <w:caps w:val="0"/>
        </w:rPr>
        <w:t>Isah</w:t>
      </w:r>
      <w:r w:rsidRPr="00767302">
        <w:rPr>
          <w:b w:val="0"/>
          <w:i w:val="0"/>
          <w:sz w:val="22"/>
          <w:spacing w:val="0"/>
          <w:w w:val="100"/>
          <w:rFonts/>
          <w:caps w:val="0"/>
        </w:rPr>
        <w:t> </w:t>
      </w:r>
      <w:r w:rsidRPr="00767302">
        <w:rPr>
          <w:b w:val="0"/>
          <w:i w:val="0"/>
          <w:sz w:val="22"/>
          <w:spacing w:val="0"/>
          <w:w w:val="100"/>
          <w:rFonts/>
          <w:caps w:val="0"/>
        </w:rPr>
        <w:t>LC,</w:t>
      </w:r>
      <w:r w:rsidRPr="00767302">
        <w:rPr>
          <w:b w:val="0"/>
          <w:i w:val="0"/>
          <w:sz w:val="22"/>
          <w:spacing w:val="0"/>
          <w:w w:val="100"/>
          <w:rFonts/>
          <w:caps w:val="0"/>
        </w:rPr>
        <w:t> </w:t>
      </w:r>
      <w:r w:rsidRPr="00767302">
        <w:rPr>
          <w:b w:val="0"/>
          <w:i w:val="0"/>
          <w:sz w:val="22"/>
          <w:spacing w:val="0"/>
          <w:w w:val="100"/>
          <w:rFonts/>
          <w:caps w:val="0"/>
        </w:rPr>
        <w:t>Fube</w:t>
      </w:r>
      <w:r w:rsidRPr="00767302">
        <w:rPr>
          <w:b w:val="0"/>
          <w:i w:val="0"/>
          <w:sz w:val="22"/>
          <w:spacing w:val="0"/>
          <w:w w:val="100"/>
          <w:rFonts/>
          <w:caps w:val="0"/>
        </w:rPr>
        <w:t> </w:t>
      </w:r>
      <w:r w:rsidRPr="00767302">
        <w:rPr>
          <w:b w:val="0"/>
          <w:i w:val="0"/>
          <w:sz w:val="22"/>
          <w:spacing w:val="0"/>
          <w:w w:val="100"/>
          <w:rFonts/>
          <w:caps w:val="0"/>
        </w:rPr>
        <w:t>AA,</w:t>
      </w:r>
      <w:r w:rsidRPr="00767302">
        <w:rPr>
          <w:b w:val="0"/>
          <w:i w:val="0"/>
          <w:sz w:val="22"/>
          <w:spacing w:val="0"/>
          <w:w w:val="100"/>
          <w:rFonts/>
          <w:caps w:val="0"/>
        </w:rPr>
        <w:t> </w:t>
      </w:r>
      <w:r w:rsidRPr="00767302">
        <w:rPr>
          <w:b w:val="0"/>
          <w:i w:val="0"/>
          <w:sz w:val="22"/>
          <w:spacing w:val="0"/>
          <w:w w:val="100"/>
          <w:rFonts/>
          <w:caps w:val="0"/>
        </w:rPr>
        <w:t>Bassi</w:t>
      </w:r>
      <w:r w:rsidRPr="00767302">
        <w:rPr>
          <w:b w:val="0"/>
          <w:i w:val="0"/>
          <w:sz w:val="22"/>
          <w:spacing w:val="0"/>
          <w:w w:val="100"/>
          <w:rFonts/>
          <w:caps w:val="0"/>
        </w:rPr>
        <w:t> </w:t>
      </w:r>
      <w:r w:rsidRPr="00767302">
        <w:rPr>
          <w:b w:val="0"/>
          <w:i w:val="0"/>
          <w:sz w:val="22"/>
          <w:spacing w:val="0"/>
          <w:w w:val="100"/>
          <w:rFonts/>
          <w:caps w:val="0"/>
        </w:rPr>
        <w:t>DA</w:t>
      </w:r>
      <w:r w:rsidRPr="00767302">
        <w:rPr>
          <w:b w:val="0"/>
          <w:i w:val="0"/>
          <w:sz w:val="22"/>
          <w:spacing w:val="0"/>
          <w:w w:val="100"/>
          <w:rFonts/>
          <w:caps w:val="0"/>
        </w:rPr>
        <w:t> </w:t>
      </w:r>
      <w:r w:rsidRPr="00767302">
        <w:rPr>
          <w:b w:val="0"/>
          <w:i w:val="0"/>
          <w:sz w:val="22"/>
          <w:spacing w:val="0"/>
          <w:w w:val="100"/>
          <w:rFonts/>
          <w:caps w:val="0"/>
        </w:rPr>
        <w:t>(2018)</w:t>
      </w:r>
      <w:r w:rsidRPr="00767302">
        <w:rPr>
          <w:b w:val="0"/>
          <w:i w:val="0"/>
          <w:sz w:val="22"/>
          <w:spacing w:val="0"/>
          <w:w w:val="100"/>
          <w:rFonts/>
          <w:caps w:val="0"/>
        </w:rPr>
        <w:t> </w:t>
      </w:r>
      <w:r w:rsidRPr="00767302">
        <w:rPr>
          <w:b w:val="0"/>
          <w:i w:val="0"/>
          <w:sz w:val="22"/>
          <w:spacing w:val="0"/>
          <w:w w:val="100"/>
          <w:rFonts/>
          <w:caps w:val="0"/>
        </w:rPr>
        <w:t>Field,</w:t>
      </w:r>
      <w:r w:rsidRPr="00767302">
        <w:rPr>
          <w:b w:val="0"/>
          <w:i w:val="0"/>
          <w:sz w:val="22"/>
          <w:spacing w:val="0"/>
          <w:w w:val="100"/>
          <w:rFonts/>
          <w:caps w:val="0"/>
        </w:rPr>
        <w:t> </w:t>
      </w:r>
      <w:r w:rsidRPr="00767302">
        <w:rPr>
          <w:b w:val="0"/>
          <w:i w:val="0"/>
          <w:sz w:val="22"/>
          <w:spacing w:val="0"/>
          <w:w w:val="100"/>
          <w:rFonts/>
          <w:caps w:val="0"/>
        </w:rPr>
        <w:t>petrographic</w:t>
      </w:r>
      <w:r w:rsidRPr="00767302">
        <w:rPr>
          <w:b w:val="0"/>
          <w:i w:val="0"/>
          <w:sz w:val="22"/>
          <w:spacing w:val="0"/>
          <w:w w:val="100"/>
          <w:rFonts/>
          <w:caps w:val="0"/>
        </w:rPr>
        <w:t> </w:t>
      </w:r>
      <w:r w:rsidRPr="00767302">
        <w:rPr>
          <w:b w:val="0"/>
          <w:i w:val="0"/>
          <w:sz w:val="22"/>
          <w:spacing w:val="0"/>
          <w:w w:val="100"/>
          <w:rFonts/>
          <w:caps w:val="0"/>
        </w:rPr>
        <w:t>and</w:t>
      </w:r>
      <w:r w:rsidRPr="00767302">
        <w:rPr>
          <w:b w:val="0"/>
          <w:i w:val="0"/>
          <w:sz w:val="22"/>
          <w:spacing w:val="0"/>
          <w:w w:val="100"/>
          <w:rFonts/>
          <w:caps w:val="0"/>
        </w:rPr>
        <w:t> </w:t>
      </w:r>
      <w:r w:rsidRPr="00767302">
        <w:rPr>
          <w:b w:val="0"/>
          <w:i w:val="0"/>
          <w:sz w:val="22"/>
          <w:spacing w:val="0"/>
          <w:w w:val="100"/>
          <w:rFonts/>
          <w:caps w:val="0"/>
        </w:rPr>
        <w:t>geochemical</w:t>
      </w:r>
      <w:r w:rsidRPr="00767302">
        <w:rPr>
          <w:b w:val="0"/>
          <w:i w:val="0"/>
          <w:sz w:val="22"/>
          <w:spacing w:val="0"/>
          <w:w w:val="100"/>
          <w:rFonts/>
          <w:caps w:val="0"/>
        </w:rPr>
        <w:t> </w:t>
      </w:r>
      <w:r w:rsidRPr="00767302">
        <w:rPr>
          <w:b w:val="0"/>
          <w:i w:val="0"/>
          <w:sz w:val="22"/>
          <w:spacing w:val="0"/>
          <w:w w:val="100"/>
          <w:rFonts/>
          <w:caps w:val="0"/>
        </w:rPr>
        <w:t>studies</w:t>
      </w:r>
      <w:r w:rsidRPr="00767302">
        <w:rPr>
          <w:b w:val="0"/>
          <w:i w:val="0"/>
          <w:sz w:val="22"/>
          <w:spacing w:val="0"/>
          <w:w w:val="100"/>
          <w:rFonts/>
          <w:caps w:val="0"/>
        </w:rPr>
        <w:t> </w:t>
      </w:r>
      <w:r w:rsidRPr="00767302">
        <w:rPr>
          <w:b w:val="0"/>
          <w:i w:val="0"/>
          <w:sz w:val="22"/>
          <w:spacing w:val="0"/>
          <w:w w:val="100"/>
          <w:rFonts/>
          <w:caps w:val="0"/>
        </w:rPr>
        <w:t>of</w:t>
      </w:r>
      <w:r w:rsidRPr="00767302">
        <w:rPr>
          <w:b w:val="0"/>
          <w:i w:val="0"/>
          <w:sz w:val="22"/>
          <w:spacing w:val="0"/>
          <w:w w:val="100"/>
          <w:rFonts/>
          <w:caps w:val="0"/>
        </w:rPr>
        <w:t> </w:t>
      </w:r>
      <w:r w:rsidRPr="00767302">
        <w:rPr>
          <w:b w:val="0"/>
          <w:i w:val="0"/>
          <w:sz w:val="22"/>
          <w:spacing w:val="0"/>
          <w:w w:val="100"/>
          <w:rFonts/>
          <w:caps w:val="0"/>
        </w:rPr>
        <w:t>basement,</w:t>
      </w:r>
      <w:r w:rsidRPr="00767302">
        <w:rPr>
          <w:b w:val="0"/>
          <w:i w:val="0"/>
          <w:sz w:val="22"/>
          <w:spacing w:val="0"/>
          <w:w w:val="100"/>
          <w:rFonts/>
          <w:caps w:val="0"/>
        </w:rPr>
        <w:t> </w:t>
      </w:r>
      <w:r w:rsidRPr="00767302">
        <w:rPr>
          <w:b w:val="0"/>
          <w:i w:val="0"/>
          <w:sz w:val="22"/>
          <w:spacing w:val="0"/>
          <w:w w:val="100"/>
          <w:rFonts/>
          <w:caps w:val="0"/>
        </w:rPr>
        <w:t>clastic</w:t>
      </w:r>
      <w:r w:rsidRPr="00767302">
        <w:rPr>
          <w:b w:val="0"/>
          <w:i w:val="0"/>
          <w:sz w:val="22"/>
          <w:spacing w:val="0"/>
          <w:w w:val="100"/>
          <w:rFonts/>
          <w:caps w:val="0"/>
        </w:rPr>
        <w:t> </w:t>
      </w:r>
      <w:r w:rsidRPr="00767302">
        <w:rPr>
          <w:b w:val="0"/>
          <w:i w:val="0"/>
          <w:sz w:val="22"/>
          <w:spacing w:val="0"/>
          <w:w w:val="100"/>
          <w:rFonts/>
          <w:caps w:val="0"/>
        </w:rPr>
        <w:t>and</w:t>
      </w:r>
      <w:r w:rsidRPr="00767302">
        <w:rPr>
          <w:b w:val="0"/>
          <w:i w:val="0"/>
          <w:sz w:val="22"/>
          <w:spacing w:val="0"/>
          <w:w w:val="100"/>
          <w:rFonts/>
          <w:caps w:val="0"/>
        </w:rPr>
        <w:t> </w:t>
      </w:r>
      <w:r w:rsidRPr="00767302">
        <w:rPr>
          <w:b w:val="0"/>
          <w:i w:val="0"/>
          <w:sz w:val="22"/>
          <w:spacing w:val="0"/>
          <w:w w:val="100"/>
          <w:rFonts/>
          <w:caps w:val="0"/>
        </w:rPr>
        <w:t>carbonate</w:t>
      </w:r>
      <w:r w:rsidRPr="00767302">
        <w:rPr>
          <w:b w:val="0"/>
          <w:i w:val="0"/>
          <w:sz w:val="22"/>
          <w:spacing w:val="0"/>
          <w:w w:val="100"/>
          <w:rFonts/>
          <w:caps w:val="0"/>
        </w:rPr>
        <w:t> </w:t>
      </w:r>
      <w:r w:rsidRPr="00767302">
        <w:rPr>
          <w:b w:val="0"/>
          <w:i w:val="0"/>
          <w:sz w:val="22"/>
          <w:spacing w:val="0"/>
          <w:w w:val="100"/>
          <w:rFonts/>
          <w:caps w:val="0"/>
        </w:rPr>
        <w:t>petroleum</w:t>
      </w:r>
      <w:r w:rsidRPr="00767302">
        <w:rPr>
          <w:b w:val="0"/>
          <w:i w:val="0"/>
          <w:sz w:val="22"/>
          <w:spacing w:val="0"/>
          <w:w w:val="100"/>
          <w:rFonts/>
          <w:caps w:val="0"/>
        </w:rPr>
        <w:t> </w:t>
      </w:r>
      <w:r w:rsidRPr="00767302">
        <w:rPr>
          <w:b w:val="0"/>
          <w:i w:val="0"/>
          <w:sz w:val="22"/>
          <w:spacing w:val="0"/>
          <w:w w:val="100"/>
          <w:rFonts/>
          <w:caps w:val="0"/>
        </w:rPr>
        <w:t>reservoirs</w:t>
      </w:r>
      <w:r w:rsidRPr="00767302">
        <w:rPr>
          <w:b w:val="0"/>
          <w:i w:val="0"/>
          <w:sz w:val="22"/>
          <w:spacing w:val="0"/>
          <w:w w:val="100"/>
          <w:rFonts/>
          <w:caps w:val="0"/>
        </w:rPr>
        <w:t> </w:t>
      </w:r>
      <w:r w:rsidRPr="00767302">
        <w:rPr>
          <w:b w:val="0"/>
          <w:i w:val="0"/>
          <w:sz w:val="22"/>
          <w:spacing w:val="0"/>
          <w:w w:val="100"/>
          <w:rFonts/>
          <w:caps w:val="0"/>
        </w:rPr>
        <w:t>in</w:t>
      </w:r>
      <w:r w:rsidRPr="00767302">
        <w:rPr>
          <w:b w:val="0"/>
          <w:i w:val="0"/>
          <w:sz w:val="22"/>
          <w:spacing w:val="0"/>
          <w:w w:val="100"/>
          <w:rFonts/>
          <w:caps w:val="0"/>
        </w:rPr>
        <w:t> </w:t>
      </w:r>
      <w:r w:rsidRPr="00767302">
        <w:rPr>
          <w:b w:val="0"/>
          <w:i w:val="0"/>
          <w:sz w:val="22"/>
          <w:spacing w:val="0"/>
          <w:w w:val="100"/>
          <w:rFonts/>
          <w:caps w:val="0"/>
        </w:rPr>
        <w:t>The</w:t>
      </w:r>
      <w:r w:rsidRPr="00767302">
        <w:rPr>
          <w:b w:val="0"/>
          <w:i w:val="0"/>
          <w:sz w:val="22"/>
          <w:spacing w:val="0"/>
          <w:w w:val="100"/>
          <w:rFonts/>
          <w:caps w:val="0"/>
        </w:rPr>
        <w:t> </w:t>
      </w:r>
      <w:r w:rsidRPr="00767302">
        <w:rPr>
          <w:b w:val="0"/>
          <w:i w:val="0"/>
          <w:sz w:val="22"/>
          <w:spacing w:val="0"/>
          <w:w w:val="100"/>
          <w:rFonts/>
          <w:caps w:val="0"/>
        </w:rPr>
        <w:t>Northern</w:t>
      </w:r>
      <w:r w:rsidRPr="00767302">
        <w:rPr>
          <w:b w:val="0"/>
          <w:i w:val="0"/>
          <w:sz w:val="22"/>
          <w:spacing w:val="0"/>
          <w:w w:val="100"/>
          <w:rFonts/>
          <w:caps w:val="0"/>
        </w:rPr>
        <w:t> </w:t>
      </w:r>
      <w:r w:rsidRPr="00767302">
        <w:rPr>
          <w:b w:val="0"/>
          <w:i w:val="0"/>
          <w:sz w:val="22"/>
          <w:spacing w:val="0"/>
          <w:w w:val="100"/>
          <w:rFonts/>
          <w:caps w:val="0"/>
        </w:rPr>
        <w:t>Benue</w:t>
      </w:r>
      <w:r w:rsidRPr="00767302">
        <w:rPr>
          <w:b w:val="0"/>
          <w:i w:val="0"/>
          <w:sz w:val="22"/>
          <w:spacing w:val="0"/>
          <w:w w:val="100"/>
          <w:rFonts/>
          <w:caps w:val="0"/>
        </w:rPr>
        <w:t> </w:t>
      </w:r>
      <w:r w:rsidRPr="00767302">
        <w:rPr>
          <w:b w:val="0"/>
          <w:i w:val="0"/>
          <w:sz w:val="22"/>
          <w:spacing w:val="0"/>
          <w:w w:val="100"/>
          <w:rFonts/>
          <w:caps w:val="0"/>
        </w:rPr>
        <w:t>Trough,</w:t>
      </w:r>
      <w:r w:rsidRPr="00767302">
        <w:rPr>
          <w:b w:val="0"/>
          <w:i w:val="0"/>
          <w:sz w:val="22"/>
          <w:spacing w:val="0"/>
          <w:w w:val="100"/>
          <w:rFonts/>
          <w:caps w:val="0"/>
        </w:rPr>
        <w:t> </w:t>
      </w:r>
      <w:r w:rsidRPr="00767302">
        <w:rPr>
          <w:b w:val="0"/>
          <w:i w:val="0"/>
          <w:sz w:val="22"/>
          <w:spacing w:val="0"/>
          <w:w w:val="100"/>
          <w:rFonts/>
          <w:caps w:val="0"/>
        </w:rPr>
        <w:t>Nigeria.</w:t>
      </w:r>
      <w:r w:rsidRPr="00767302">
        <w:rPr>
          <w:b w:val="0"/>
          <w:i w:val="0"/>
          <w:sz w:val="22"/>
          <w:spacing w:val="0"/>
          <w:w w:val="100"/>
          <w:rFonts/>
          <w:caps w:val="0"/>
        </w:rPr>
        <w:t> </w:t>
      </w:r>
      <w:r w:rsidRPr="00767302">
        <w:rPr>
          <w:b w:val="0"/>
          <w:i w:val="0"/>
          <w:sz w:val="22"/>
          <w:spacing w:val="0"/>
          <w:w w:val="100"/>
          <w:rFonts/>
          <w:caps w:val="0"/>
        </w:rPr>
        <w:t>Pet</w:t>
      </w:r>
      <w:r w:rsidRPr="00767302">
        <w:rPr>
          <w:b w:val="0"/>
          <w:i w:val="0"/>
          <w:sz w:val="22"/>
          <w:spacing w:val="0"/>
          <w:w w:val="100"/>
          <w:rFonts/>
          <w:caps w:val="0"/>
        </w:rPr>
        <w:t> </w:t>
      </w:r>
      <w:r w:rsidRPr="00767302">
        <w:rPr>
          <w:b w:val="0"/>
          <w:i w:val="0"/>
          <w:sz w:val="22"/>
          <w:spacing w:val="0"/>
          <w:w w:val="100"/>
          <w:rFonts/>
          <w:caps w:val="0"/>
        </w:rPr>
        <w:t>Technol</w:t>
      </w:r>
      <w:r w:rsidRPr="00767302">
        <w:rPr>
          <w:b w:val="0"/>
          <w:i w:val="0"/>
          <w:sz w:val="22"/>
          <w:spacing w:val="0"/>
          <w:w w:val="100"/>
          <w:rFonts/>
          <w:caps w:val="0"/>
        </w:rPr>
        <w:t> </w:t>
      </w:r>
      <w:r w:rsidRPr="00767302">
        <w:rPr>
          <w:b w:val="0"/>
          <w:i w:val="0"/>
          <w:sz w:val="22"/>
          <w:spacing w:val="0"/>
          <w:w w:val="100"/>
          <w:rFonts/>
          <w:caps w:val="0"/>
        </w:rPr>
        <w:t>Dev</w:t>
      </w:r>
      <w:r w:rsidRPr="00767302">
        <w:rPr>
          <w:b w:val="0"/>
          <w:i w:val="0"/>
          <w:sz w:val="22"/>
          <w:spacing w:val="0"/>
          <w:w w:val="100"/>
          <w:rFonts/>
          <w:caps w:val="0"/>
        </w:rPr>
        <w:t> </w:t>
      </w:r>
      <w:r w:rsidRPr="00767302">
        <w:rPr>
          <w:b w:val="0"/>
          <w:i w:val="0"/>
          <w:sz w:val="22"/>
          <w:spacing w:val="0"/>
          <w:w w:val="100"/>
          <w:rFonts/>
          <w:caps w:val="0"/>
        </w:rPr>
        <w:t>J</w:t>
      </w:r>
      <w:r w:rsidRPr="00767302">
        <w:rPr>
          <w:b w:val="0"/>
          <w:i w:val="0"/>
          <w:sz w:val="22"/>
          <w:spacing w:val="0"/>
          <w:w w:val="100"/>
          <w:rFonts/>
          <w:caps w:val="0"/>
        </w:rPr>
        <w:t> </w:t>
      </w:r>
      <w:r w:rsidRPr="00767302">
        <w:rPr>
          <w:b w:val="0"/>
          <w:i w:val="0"/>
          <w:sz w:val="22"/>
          <w:spacing w:val="0"/>
          <w:w w:val="100"/>
          <w:rFonts/>
          <w:caps w:val="0"/>
        </w:rPr>
        <w:t>8(2):36–52</w:t>
      </w:r>
    </w:p>
    <w:p w14:paraId="3CAB6CB6" w14:textId="77777777" w:rsidR="002E19E5" w:rsidRPr="00767302" w:rsidRDefault="002E19E5" w:rsidP="002E19E5">
      <w:pPr>
        <w:spacing w:before="0" w:beforeAutospacing="0" w:after="160" w:afterAutospacing="0" w:lineRule="auto" w:line="256"/>
        <w:rPr>
          <w:b w:val="0"/>
          <w:i w:val="0"/>
          <w:sz w:val="20"/>
          <w:spacing w:val="0"/>
          <w:w w:val="100"/>
          <w:rFonts/>
          <w:caps w:val="0"/>
        </w:rPr>
        <w:snapToGrid w:val="0"/>
        <w:ind w:left="426" w:hanging="426"/>
        <w:textAlignment w:val="baseline"/>
      </w:pPr>
      <w:r w:rsidRPr="00767302">
        <w:rPr>
          <w:b w:val="0"/>
          <w:i w:val="0"/>
          <w:sz w:val="22"/>
          <w:spacing w:val="0"/>
          <w:w w:val="100"/>
          <w:rFonts/>
          <w:caps w:val="0"/>
        </w:rPr>
        <w:t>Obaje,</w:t>
      </w:r>
      <w:r w:rsidRPr="00767302">
        <w:rPr>
          <w:b w:val="0"/>
          <w:i w:val="0"/>
          <w:sz w:val="22"/>
          <w:spacing w:val="0"/>
          <w:w w:val="100"/>
          <w:rFonts/>
          <w:caps w:val="0"/>
        </w:rPr>
        <w:t> </w:t>
      </w:r>
      <w:r w:rsidRPr="00767302">
        <w:rPr>
          <w:b w:val="0"/>
          <w:i w:val="0"/>
          <w:sz w:val="22"/>
          <w:spacing w:val="0"/>
          <w:w w:val="100"/>
          <w:rFonts/>
          <w:caps w:val="0"/>
        </w:rPr>
        <w:t>N.G.</w:t>
      </w:r>
      <w:r w:rsidRPr="00767302">
        <w:rPr>
          <w:b w:val="0"/>
          <w:i w:val="0"/>
          <w:sz w:val="22"/>
          <w:spacing w:val="0"/>
          <w:w w:val="100"/>
          <w:rFonts/>
          <w:caps w:val="0"/>
        </w:rPr>
        <w:t> </w:t>
      </w:r>
      <w:r w:rsidRPr="00767302">
        <w:rPr>
          <w:b w:val="0"/>
          <w:i w:val="0"/>
          <w:sz w:val="22"/>
          <w:spacing w:val="0"/>
          <w:w w:val="100"/>
          <w:rFonts/>
          <w:caps w:val="0"/>
        </w:rPr>
        <w:t>(2009)</w:t>
      </w:r>
      <w:r w:rsidRPr="00767302">
        <w:rPr>
          <w:b w:val="0"/>
          <w:i w:val="0"/>
          <w:sz w:val="22"/>
          <w:spacing w:val="0"/>
          <w:w w:val="100"/>
          <w:rFonts/>
          <w:caps w:val="0"/>
        </w:rPr>
        <w:t> </w:t>
      </w:r>
      <w:r w:rsidRPr="00767302">
        <w:rPr>
          <w:b w:val="0"/>
          <w:i w:val="0"/>
          <w:sz w:val="22"/>
          <w:spacing w:val="0"/>
          <w:w w:val="100"/>
          <w:rFonts/>
          <w:caps w:val="0"/>
        </w:rPr>
        <w:t>Geology</w:t>
      </w:r>
      <w:r w:rsidRPr="00767302">
        <w:rPr>
          <w:b w:val="0"/>
          <w:i w:val="0"/>
          <w:sz w:val="22"/>
          <w:spacing w:val="0"/>
          <w:w w:val="100"/>
          <w:rFonts/>
          <w:caps w:val="0"/>
        </w:rPr>
        <w:t> </w:t>
      </w:r>
      <w:r w:rsidRPr="00767302">
        <w:rPr>
          <w:b w:val="0"/>
          <w:i w:val="0"/>
          <w:sz w:val="22"/>
          <w:spacing w:val="0"/>
          <w:w w:val="100"/>
          <w:rFonts/>
          <w:caps w:val="0"/>
        </w:rPr>
        <w:t>and</w:t>
      </w:r>
      <w:r w:rsidRPr="00767302">
        <w:rPr>
          <w:b w:val="0"/>
          <w:i w:val="0"/>
          <w:sz w:val="22"/>
          <w:spacing w:val="0"/>
          <w:w w:val="100"/>
          <w:rFonts/>
          <w:caps w:val="0"/>
        </w:rPr>
        <w:t> </w:t>
      </w:r>
      <w:r w:rsidRPr="00767302">
        <w:rPr>
          <w:b w:val="0"/>
          <w:i w:val="0"/>
          <w:sz w:val="22"/>
          <w:spacing w:val="0"/>
          <w:w w:val="100"/>
          <w:rFonts/>
          <w:caps w:val="0"/>
        </w:rPr>
        <w:t>Mineral</w:t>
      </w:r>
      <w:r w:rsidRPr="00767302">
        <w:rPr>
          <w:b w:val="0"/>
          <w:i w:val="0"/>
          <w:sz w:val="22"/>
          <w:spacing w:val="0"/>
          <w:w w:val="100"/>
          <w:rFonts/>
          <w:caps w:val="0"/>
        </w:rPr>
        <w:t> </w:t>
      </w:r>
      <w:r w:rsidRPr="00767302">
        <w:rPr>
          <w:b w:val="0"/>
          <w:i w:val="0"/>
          <w:sz w:val="22"/>
          <w:spacing w:val="0"/>
          <w:w w:val="100"/>
          <w:rFonts/>
          <w:caps w:val="0"/>
        </w:rPr>
        <w:t>Resources</w:t>
      </w:r>
      <w:r w:rsidRPr="00767302">
        <w:rPr>
          <w:b w:val="0"/>
          <w:i w:val="0"/>
          <w:sz w:val="22"/>
          <w:spacing w:val="0"/>
          <w:w w:val="100"/>
          <w:rFonts/>
          <w:caps w:val="0"/>
        </w:rPr>
        <w:t> </w:t>
      </w:r>
      <w:r w:rsidRPr="00767302">
        <w:rPr>
          <w:b w:val="0"/>
          <w:i w:val="0"/>
          <w:sz w:val="22"/>
          <w:spacing w:val="0"/>
          <w:w w:val="100"/>
          <w:rFonts/>
          <w:caps w:val="0"/>
        </w:rPr>
        <w:t>of</w:t>
      </w:r>
      <w:r w:rsidRPr="00767302">
        <w:rPr>
          <w:b w:val="0"/>
          <w:i w:val="0"/>
          <w:sz w:val="22"/>
          <w:spacing w:val="0"/>
          <w:w w:val="100"/>
          <w:rFonts/>
          <w:caps w:val="0"/>
        </w:rPr>
        <w:t> </w:t>
      </w:r>
      <w:r w:rsidRPr="00767302">
        <w:rPr>
          <w:b w:val="0"/>
          <w:i w:val="0"/>
          <w:sz w:val="22"/>
          <w:spacing w:val="0"/>
          <w:w w:val="100"/>
          <w:rFonts/>
          <w:caps w:val="0"/>
        </w:rPr>
        <w:t>Nigeria.</w:t>
      </w:r>
      <w:r w:rsidRPr="00767302">
        <w:rPr>
          <w:b w:val="0"/>
          <w:i w:val="0"/>
          <w:sz w:val="22"/>
          <w:spacing w:val="0"/>
          <w:w w:val="100"/>
          <w:rFonts/>
          <w:caps w:val="0"/>
        </w:rPr>
        <w:t> </w:t>
      </w:r>
      <w:r w:rsidRPr="00767302">
        <w:rPr>
          <w:b w:val="0"/>
          <w:i w:val="0"/>
          <w:sz w:val="22"/>
          <w:spacing w:val="0"/>
          <w:w w:val="100"/>
          <w:rFonts/>
          <w:caps w:val="0"/>
        </w:rPr>
        <w:t>Springer,</w:t>
      </w:r>
      <w:r w:rsidRPr="00767302">
        <w:rPr>
          <w:b w:val="0"/>
          <w:i w:val="0"/>
          <w:sz w:val="22"/>
          <w:spacing w:val="0"/>
          <w:w w:val="100"/>
          <w:rFonts/>
          <w:caps w:val="0"/>
        </w:rPr>
        <w:t> </w:t>
      </w:r>
      <w:r w:rsidRPr="00767302">
        <w:rPr>
          <w:b w:val="0"/>
          <w:i w:val="0"/>
          <w:sz w:val="22"/>
          <w:spacing w:val="0"/>
          <w:w w:val="100"/>
          <w:rFonts/>
          <w:caps w:val="0"/>
        </w:rPr>
        <w:t>Dordrecht</w:t>
      </w:r>
      <w:r w:rsidRPr="00767302">
        <w:rPr>
          <w:b w:val="0"/>
          <w:i w:val="0"/>
          <w:sz w:val="22"/>
          <w:spacing w:val="0"/>
          <w:w w:val="100"/>
          <w:rFonts/>
          <w:caps w:val="0"/>
        </w:rPr>
        <w:t> </w:t>
      </w:r>
      <w:r w:rsidRPr="00767302">
        <w:rPr>
          <w:b w:val="0"/>
          <w:i w:val="0"/>
          <w:sz w:val="22"/>
          <w:spacing w:val="0"/>
          <w:w w:val="100"/>
          <w:rFonts/>
          <w:caps w:val="0"/>
        </w:rPr>
        <w:t>Heidelberg</w:t>
      </w:r>
      <w:r w:rsidRPr="00767302">
        <w:rPr>
          <w:b w:val="0"/>
          <w:i w:val="0"/>
          <w:sz w:val="22"/>
          <w:spacing w:val="0"/>
          <w:w w:val="100"/>
          <w:rFonts/>
          <w:caps w:val="0"/>
        </w:rPr>
        <w:t> </w:t>
      </w:r>
      <w:r w:rsidRPr="00767302">
        <w:rPr>
          <w:b w:val="0"/>
          <w:i w:val="0"/>
          <w:sz w:val="22"/>
          <w:spacing w:val="0"/>
          <w:w w:val="100"/>
          <w:rFonts/>
          <w:caps w:val="0"/>
        </w:rPr>
        <w:t>London</w:t>
      </w:r>
      <w:r w:rsidRPr="00767302">
        <w:rPr>
          <w:b w:val="0"/>
          <w:i w:val="0"/>
          <w:sz w:val="22"/>
          <w:spacing w:val="0"/>
          <w:w w:val="100"/>
          <w:rFonts/>
          <w:caps w:val="0"/>
        </w:rPr>
        <w:t> </w:t>
      </w:r>
      <w:r w:rsidRPr="00767302">
        <w:rPr>
          <w:b w:val="0"/>
          <w:i w:val="0"/>
          <w:sz w:val="22"/>
          <w:spacing w:val="0"/>
          <w:w w:val="100"/>
          <w:rFonts/>
          <w:caps w:val="0"/>
        </w:rPr>
        <w:t>New</w:t>
      </w:r>
      <w:r w:rsidRPr="00767302">
        <w:rPr>
          <w:b w:val="0"/>
          <w:i w:val="0"/>
          <w:sz w:val="22"/>
          <w:spacing w:val="0"/>
          <w:w w:val="100"/>
          <w:rFonts/>
          <w:caps w:val="0"/>
        </w:rPr>
        <w:t> </w:t>
      </w:r>
      <w:r w:rsidRPr="00767302">
        <w:rPr>
          <w:b w:val="0"/>
          <w:i w:val="0"/>
          <w:sz w:val="22"/>
          <w:spacing w:val="0"/>
          <w:w w:val="100"/>
          <w:rFonts/>
          <w:caps w:val="0"/>
        </w:rPr>
        <w:t>York,</w:t>
      </w:r>
      <w:r w:rsidRPr="00767302">
        <w:rPr>
          <w:b w:val="0"/>
          <w:i w:val="0"/>
          <w:sz w:val="22"/>
          <w:spacing w:val="0"/>
          <w:w w:val="100"/>
          <w:rFonts/>
          <w:caps w:val="0"/>
        </w:rPr>
        <w:t> </w:t>
      </w:r>
      <w:r w:rsidRPr="00767302">
        <w:rPr>
          <w:b w:val="0"/>
          <w:i w:val="0"/>
          <w:sz w:val="22"/>
          <w:spacing w:val="0"/>
          <w:w w:val="100"/>
          <w:rFonts/>
          <w:caps w:val="0"/>
        </w:rPr>
        <w:t>221</w:t>
      </w:r>
      <w:r w:rsidRPr="00767302">
        <w:rPr>
          <w:b w:val="0"/>
          <w:i w:val="0"/>
          <w:sz w:val="22"/>
          <w:spacing w:val="0"/>
          <w:w w:val="100"/>
          <w:rFonts/>
          <w:caps w:val="0"/>
        </w:rPr>
        <w:t> </w:t>
      </w:r>
      <w:r w:rsidRPr="00767302">
        <w:rPr>
          <w:b w:val="0"/>
          <w:i w:val="0"/>
          <w:sz w:val="22"/>
          <w:spacing w:val="0"/>
          <w:w w:val="100"/>
          <w:rFonts/>
          <w:caps w:val="0"/>
        </w:rPr>
        <w:t>p.</w:t>
      </w:r>
    </w:p>
    <w:p w14:paraId="17765A89" w14:textId="77777777" w:rsidR="002E19E5" w:rsidRPr="00767302" w:rsidRDefault="002E19E5" w:rsidP="002E19E5">
      <w:pPr>
        <w:spacing w:before="0" w:beforeAutospacing="0" w:after="160" w:afterAutospacing="0" w:lineRule="auto" w:line="256"/>
        <w:rPr>
          <w:b w:val="0"/>
          <w:i w:val="0"/>
          <w:sz w:val="20"/>
          <w:spacing w:val="0"/>
          <w:w w:val="100"/>
          <w:rFonts/>
          <w:caps w:val="0"/>
        </w:rPr>
        <w:snapToGrid w:val="0"/>
        <w:ind w:left="426" w:hanging="426"/>
        <w:textAlignment w:val="baseline"/>
      </w:pPr>
      <w:r w:rsidRPr="00767302">
        <w:rPr>
          <w:b w:val="0"/>
          <w:i w:val="0"/>
          <w:sz w:val="22"/>
          <w:spacing w:val="0"/>
          <w:w w:val="100"/>
          <w:rFonts/>
          <w:caps w:val="0"/>
        </w:rPr>
        <w:t>Olurin</w:t>
      </w:r>
      <w:r w:rsidRPr="00767302">
        <w:rPr>
          <w:b w:val="0"/>
          <w:i w:val="0"/>
          <w:sz w:val="22"/>
          <w:spacing w:val="0"/>
          <w:w w:val="100"/>
          <w:rFonts/>
          <w:caps w:val="0"/>
        </w:rPr>
        <w:t> </w:t>
      </w:r>
      <w:r w:rsidRPr="00767302">
        <w:rPr>
          <w:b w:val="0"/>
          <w:i w:val="0"/>
          <w:sz w:val="22"/>
          <w:spacing w:val="0"/>
          <w:w w:val="100"/>
          <w:rFonts/>
          <w:caps w:val="0"/>
        </w:rPr>
        <w:t>Oluwaseun</w:t>
      </w:r>
      <w:r w:rsidRPr="00767302">
        <w:rPr>
          <w:b w:val="0"/>
          <w:i w:val="0"/>
          <w:sz w:val="22"/>
          <w:spacing w:val="0"/>
          <w:w w:val="100"/>
          <w:rFonts/>
          <w:caps w:val="0"/>
        </w:rPr>
        <w:t> </w:t>
      </w:r>
      <w:r w:rsidRPr="00767302">
        <w:rPr>
          <w:b w:val="0"/>
          <w:i w:val="0"/>
          <w:sz w:val="22"/>
          <w:spacing w:val="0"/>
          <w:w w:val="100"/>
          <w:rFonts/>
          <w:caps w:val="0"/>
        </w:rPr>
        <w:t>T.1,</w:t>
      </w:r>
      <w:r w:rsidRPr="00767302">
        <w:rPr>
          <w:b w:val="0"/>
          <w:i w:val="0"/>
          <w:sz w:val="22"/>
          <w:spacing w:val="0"/>
          <w:w w:val="100"/>
          <w:rFonts/>
          <w:caps w:val="0"/>
        </w:rPr>
        <w:t> </w:t>
      </w:r>
      <w:r w:rsidRPr="00767302">
        <w:rPr>
          <w:b w:val="0"/>
          <w:i w:val="0"/>
          <w:sz w:val="22"/>
          <w:spacing w:val="0"/>
          <w:w w:val="100"/>
          <w:rFonts/>
          <w:caps w:val="0"/>
        </w:rPr>
        <w:t>Ganiyu</w:t>
      </w:r>
      <w:r w:rsidRPr="00767302">
        <w:rPr>
          <w:b w:val="0"/>
          <w:i w:val="0"/>
          <w:sz w:val="22"/>
          <w:spacing w:val="0"/>
          <w:w w:val="100"/>
          <w:rFonts/>
          <w:caps w:val="0"/>
        </w:rPr>
        <w:t> </w:t>
      </w:r>
      <w:r w:rsidRPr="00767302">
        <w:rPr>
          <w:b w:val="0"/>
          <w:i w:val="0"/>
          <w:sz w:val="22"/>
          <w:spacing w:val="0"/>
          <w:w w:val="100"/>
          <w:rFonts/>
          <w:caps w:val="0"/>
        </w:rPr>
        <w:t>Saheed</w:t>
      </w:r>
      <w:r w:rsidRPr="00767302">
        <w:rPr>
          <w:b w:val="0"/>
          <w:i w:val="0"/>
          <w:sz w:val="22"/>
          <w:spacing w:val="0"/>
          <w:w w:val="100"/>
          <w:rFonts/>
          <w:caps w:val="0"/>
        </w:rPr>
        <w:t> </w:t>
      </w:r>
      <w:r w:rsidRPr="00767302">
        <w:rPr>
          <w:b w:val="0"/>
          <w:i w:val="0"/>
          <w:sz w:val="22"/>
          <w:spacing w:val="0"/>
          <w:w w:val="100"/>
          <w:rFonts/>
          <w:caps w:val="0"/>
        </w:rPr>
        <w:t>A.</w:t>
      </w:r>
      <w:r w:rsidRPr="00767302">
        <w:rPr>
          <w:b w:val="0"/>
          <w:i w:val="0"/>
          <w:sz w:val="22"/>
          <w:spacing w:val="0"/>
          <w:w w:val="100"/>
          <w:rFonts/>
          <w:caps w:val="0"/>
        </w:rPr>
        <w:t> </w:t>
      </w:r>
      <w:r w:rsidRPr="00767302">
        <w:rPr>
          <w:b w:val="0"/>
          <w:i w:val="0"/>
          <w:sz w:val="22"/>
          <w:spacing w:val="0"/>
          <w:w w:val="100"/>
          <w:rFonts/>
          <w:caps w:val="0"/>
        </w:rPr>
        <w:t>,</w:t>
      </w:r>
      <w:r w:rsidRPr="00767302">
        <w:rPr>
          <w:b w:val="0"/>
          <w:i w:val="0"/>
          <w:sz w:val="22"/>
          <w:spacing w:val="0"/>
          <w:w w:val="100"/>
          <w:rFonts/>
          <w:caps w:val="0"/>
        </w:rPr>
        <w:t> </w:t>
      </w:r>
      <w:r w:rsidRPr="00767302">
        <w:rPr>
          <w:b w:val="0"/>
          <w:i w:val="0"/>
          <w:sz w:val="22"/>
          <w:spacing w:val="0"/>
          <w:w w:val="100"/>
          <w:rFonts/>
          <w:caps w:val="0"/>
        </w:rPr>
        <w:t>Hammed</w:t>
      </w:r>
      <w:r w:rsidRPr="00767302">
        <w:rPr>
          <w:b w:val="0"/>
          <w:i w:val="0"/>
          <w:sz w:val="22"/>
          <w:spacing w:val="0"/>
          <w:w w:val="100"/>
          <w:rFonts/>
          <w:caps w:val="0"/>
        </w:rPr>
        <w:t> </w:t>
      </w:r>
      <w:r w:rsidRPr="00767302">
        <w:rPr>
          <w:b w:val="0"/>
          <w:i w:val="0"/>
          <w:sz w:val="22"/>
          <w:spacing w:val="0"/>
          <w:w w:val="100"/>
          <w:rFonts/>
          <w:caps w:val="0"/>
        </w:rPr>
        <w:t>Olaide</w:t>
      </w:r>
      <w:r w:rsidRPr="00767302">
        <w:rPr>
          <w:b w:val="0"/>
          <w:i w:val="0"/>
          <w:sz w:val="22"/>
          <w:spacing w:val="0"/>
          <w:w w:val="100"/>
          <w:rFonts/>
          <w:caps w:val="0"/>
        </w:rPr>
        <w:t> </w:t>
      </w:r>
      <w:r w:rsidRPr="00767302">
        <w:rPr>
          <w:b w:val="0"/>
          <w:i w:val="0"/>
          <w:sz w:val="22"/>
          <w:spacing w:val="0"/>
          <w:w w:val="100"/>
          <w:rFonts/>
          <w:caps w:val="0"/>
        </w:rPr>
        <w:t>S.</w:t>
      </w:r>
      <w:r w:rsidRPr="00767302">
        <w:rPr>
          <w:b w:val="0"/>
          <w:i w:val="0"/>
          <w:sz w:val="22"/>
          <w:spacing w:val="0"/>
          <w:w w:val="100"/>
          <w:rFonts/>
          <w:caps w:val="0"/>
        </w:rPr>
        <w:t> </w:t>
      </w:r>
      <w:r w:rsidRPr="00767302">
        <w:rPr>
          <w:b w:val="0"/>
          <w:i w:val="0"/>
          <w:sz w:val="22"/>
          <w:spacing w:val="0"/>
          <w:w w:val="100"/>
          <w:rFonts/>
          <w:caps w:val="0"/>
        </w:rPr>
        <w:t>and</w:t>
      </w:r>
      <w:r w:rsidRPr="00767302">
        <w:rPr>
          <w:b w:val="0"/>
          <w:i w:val="0"/>
          <w:sz w:val="22"/>
          <w:spacing w:val="0"/>
          <w:w w:val="100"/>
          <w:rFonts/>
          <w:caps w:val="0"/>
        </w:rPr>
        <w:t> </w:t>
      </w:r>
      <w:r w:rsidRPr="00767302">
        <w:rPr>
          <w:b w:val="0"/>
          <w:i w:val="0"/>
          <w:sz w:val="22"/>
          <w:spacing w:val="0"/>
          <w:w w:val="100"/>
          <w:rFonts/>
          <w:caps w:val="0"/>
        </w:rPr>
        <w:t>Aluko</w:t>
      </w:r>
      <w:r w:rsidRPr="00767302">
        <w:rPr>
          <w:b w:val="0"/>
          <w:i w:val="0"/>
          <w:sz w:val="22"/>
          <w:spacing w:val="0"/>
          <w:w w:val="100"/>
          <w:rFonts/>
          <w:caps w:val="0"/>
        </w:rPr>
        <w:t> </w:t>
      </w:r>
      <w:r w:rsidRPr="00767302">
        <w:rPr>
          <w:b w:val="0"/>
          <w:i w:val="0"/>
          <w:sz w:val="22"/>
          <w:spacing w:val="0"/>
          <w:w w:val="100"/>
          <w:rFonts/>
          <w:caps w:val="0"/>
        </w:rPr>
        <w:t>Taiwo</w:t>
      </w:r>
      <w:r w:rsidRPr="00767302">
        <w:rPr>
          <w:b w:val="0"/>
          <w:i w:val="0"/>
          <w:sz w:val="22"/>
          <w:spacing w:val="0"/>
          <w:w w:val="100"/>
          <w:rFonts/>
          <w:caps w:val="0"/>
        </w:rPr>
        <w:t> </w:t>
      </w:r>
      <w:r w:rsidRPr="00767302">
        <w:rPr>
          <w:b w:val="0"/>
          <w:i w:val="0"/>
          <w:sz w:val="22"/>
          <w:spacing w:val="0"/>
          <w:w w:val="100"/>
          <w:rFonts/>
          <w:caps w:val="0"/>
        </w:rPr>
        <w:t>J.(2016)Interpretation</w:t>
      </w:r>
      <w:r w:rsidRPr="00767302">
        <w:rPr>
          <w:b w:val="0"/>
          <w:i w:val="0"/>
          <w:sz w:val="22"/>
          <w:spacing w:val="0"/>
          <w:w w:val="100"/>
          <w:rFonts/>
          <w:caps w:val="0"/>
        </w:rPr>
        <w:t> </w:t>
      </w:r>
      <w:r w:rsidRPr="00767302">
        <w:rPr>
          <w:b w:val="0"/>
          <w:i w:val="0"/>
          <w:sz w:val="22"/>
          <w:spacing w:val="0"/>
          <w:w w:val="100"/>
          <w:rFonts/>
          <w:caps w:val="0"/>
        </w:rPr>
        <w:t>of</w:t>
      </w:r>
      <w:r w:rsidRPr="00767302">
        <w:rPr>
          <w:b w:val="0"/>
          <w:i w:val="0"/>
          <w:sz w:val="22"/>
          <w:spacing w:val="0"/>
          <w:w w:val="100"/>
          <w:rFonts/>
          <w:caps w:val="0"/>
        </w:rPr>
        <w:t> </w:t>
      </w:r>
      <w:r w:rsidRPr="00767302">
        <w:rPr>
          <w:b w:val="0"/>
          <w:i w:val="0"/>
          <w:sz w:val="22"/>
          <w:spacing w:val="0"/>
          <w:w w:val="100"/>
          <w:rFonts/>
          <w:caps w:val="0"/>
        </w:rPr>
        <w:t>aeromagnetic</w:t>
      </w:r>
      <w:r w:rsidRPr="00767302">
        <w:rPr>
          <w:b w:val="0"/>
          <w:i w:val="0"/>
          <w:sz w:val="22"/>
          <w:spacing w:val="0"/>
          <w:w w:val="100"/>
          <w:rFonts/>
          <w:caps w:val="0"/>
        </w:rPr>
        <w:t> </w:t>
      </w:r>
      <w:r w:rsidRPr="00767302">
        <w:rPr>
          <w:b w:val="0"/>
          <w:i w:val="0"/>
          <w:sz w:val="22"/>
          <w:spacing w:val="0"/>
          <w:w w:val="100"/>
          <w:rFonts/>
          <w:caps w:val="0"/>
        </w:rPr>
        <w:t>data</w:t>
      </w:r>
      <w:r w:rsidRPr="00767302">
        <w:rPr>
          <w:b w:val="0"/>
          <w:i w:val="0"/>
          <w:sz w:val="22"/>
          <w:spacing w:val="0"/>
          <w:w w:val="100"/>
          <w:rFonts/>
          <w:caps w:val="0"/>
        </w:rPr>
        <w:t> </w:t>
      </w:r>
      <w:r w:rsidRPr="00767302">
        <w:rPr>
          <w:b w:val="0"/>
          <w:i w:val="0"/>
          <w:sz w:val="22"/>
          <w:spacing w:val="0"/>
          <w:w w:val="100"/>
          <w:rFonts/>
          <w:caps w:val="0"/>
        </w:rPr>
        <w:t>over</w:t>
      </w:r>
      <w:r w:rsidRPr="00767302">
        <w:rPr>
          <w:b w:val="0"/>
          <w:i w:val="0"/>
          <w:sz w:val="22"/>
          <w:spacing w:val="0"/>
          <w:w w:val="100"/>
          <w:rFonts/>
          <w:caps w:val="0"/>
        </w:rPr>
        <w:t> </w:t>
      </w:r>
      <w:r w:rsidRPr="00767302">
        <w:rPr>
          <w:b w:val="0"/>
          <w:i w:val="0"/>
          <w:sz w:val="22"/>
          <w:spacing w:val="0"/>
          <w:w w:val="100"/>
          <w:rFonts/>
          <w:caps w:val="0"/>
        </w:rPr>
        <w:t>Abeokuta</w:t>
      </w:r>
      <w:r w:rsidRPr="00767302">
        <w:rPr>
          <w:b w:val="0"/>
          <w:i w:val="0"/>
          <w:sz w:val="22"/>
          <w:spacing w:val="0"/>
          <w:w w:val="100"/>
          <w:rFonts/>
          <w:caps w:val="0"/>
        </w:rPr>
        <w:t> </w:t>
      </w:r>
      <w:r w:rsidRPr="00767302">
        <w:rPr>
          <w:b w:val="0"/>
          <w:i w:val="0"/>
          <w:sz w:val="22"/>
          <w:spacing w:val="0"/>
          <w:w w:val="100"/>
          <w:rFonts/>
          <w:caps w:val="0"/>
        </w:rPr>
        <w:t>and</w:t>
      </w:r>
      <w:r w:rsidRPr="00767302">
        <w:rPr>
          <w:b w:val="0"/>
          <w:i w:val="0"/>
          <w:sz w:val="22"/>
          <w:spacing w:val="0"/>
          <w:w w:val="100"/>
          <w:rFonts/>
          <w:caps w:val="0"/>
        </w:rPr>
        <w:t> </w:t>
      </w:r>
      <w:r w:rsidRPr="00767302">
        <w:rPr>
          <w:b w:val="0"/>
          <w:i w:val="0"/>
          <w:sz w:val="22"/>
          <w:spacing w:val="0"/>
          <w:w w:val="100"/>
          <w:rFonts/>
          <w:caps w:val="0"/>
        </w:rPr>
        <w:t>its</w:t>
      </w:r>
      <w:r w:rsidRPr="00767302">
        <w:rPr>
          <w:b w:val="0"/>
          <w:i w:val="0"/>
          <w:sz w:val="22"/>
          <w:spacing w:val="0"/>
          <w:w w:val="100"/>
          <w:rFonts/>
          <w:caps w:val="0"/>
        </w:rPr>
        <w:t> </w:t>
      </w:r>
      <w:r w:rsidRPr="00767302">
        <w:rPr>
          <w:b w:val="0"/>
          <w:i w:val="0"/>
          <w:sz w:val="22"/>
          <w:spacing w:val="0"/>
          <w:w w:val="100"/>
          <w:rFonts/>
          <w:caps w:val="0"/>
        </w:rPr>
        <w:t>environs,</w:t>
      </w:r>
      <w:r w:rsidRPr="00767302">
        <w:rPr>
          <w:b w:val="0"/>
          <w:i w:val="0"/>
          <w:sz w:val="22"/>
          <w:spacing w:val="0"/>
          <w:w w:val="100"/>
          <w:rFonts/>
          <w:caps w:val="0"/>
        </w:rPr>
        <w:t> </w:t>
      </w:r>
      <w:r w:rsidRPr="00767302">
        <w:rPr>
          <w:b w:val="0"/>
          <w:i w:val="0"/>
          <w:sz w:val="22"/>
          <w:spacing w:val="0"/>
          <w:w w:val="100"/>
          <w:rFonts/>
          <w:caps w:val="0"/>
        </w:rPr>
        <w:t>Southwest</w:t>
      </w:r>
      <w:r w:rsidRPr="00767302">
        <w:rPr>
          <w:b w:val="0"/>
          <w:i w:val="0"/>
          <w:sz w:val="22"/>
          <w:spacing w:val="0"/>
          <w:w w:val="100"/>
          <w:rFonts/>
          <w:caps w:val="0"/>
        </w:rPr>
        <w:t> </w:t>
      </w:r>
      <w:r w:rsidRPr="00767302">
        <w:rPr>
          <w:b w:val="0"/>
          <w:i w:val="0"/>
          <w:sz w:val="22"/>
          <w:spacing w:val="0"/>
          <w:w w:val="100"/>
          <w:rFonts/>
          <w:caps w:val="0"/>
        </w:rPr>
        <w:t>Nigeria,</w:t>
      </w:r>
      <w:r w:rsidRPr="00767302">
        <w:rPr>
          <w:b w:val="0"/>
          <w:i w:val="0"/>
          <w:sz w:val="22"/>
          <w:spacing w:val="0"/>
          <w:w w:val="100"/>
          <w:rFonts/>
          <w:caps w:val="0"/>
        </w:rPr>
        <w:t> </w:t>
      </w:r>
      <w:r w:rsidRPr="00767302">
        <w:rPr>
          <w:b w:val="0"/>
          <w:i w:val="0"/>
          <w:sz w:val="22"/>
          <w:spacing w:val="0"/>
          <w:w w:val="100"/>
          <w:rFonts/>
          <w:caps w:val="0"/>
        </w:rPr>
        <w:t>using</w:t>
      </w:r>
      <w:r w:rsidRPr="00767302">
        <w:rPr>
          <w:b w:val="0"/>
          <w:i w:val="0"/>
          <w:sz w:val="22"/>
          <w:spacing w:val="0"/>
          <w:w w:val="100"/>
          <w:rFonts/>
          <w:caps w:val="0"/>
        </w:rPr>
        <w:t> </w:t>
      </w:r>
      <w:r w:rsidRPr="00767302">
        <w:rPr>
          <w:b w:val="0"/>
          <w:i w:val="0"/>
          <w:sz w:val="22"/>
          <w:spacing w:val="0"/>
          <w:w w:val="100"/>
          <w:rFonts/>
          <w:caps w:val="0"/>
        </w:rPr>
        <w:t>spectral</w:t>
      </w:r>
      <w:r w:rsidRPr="00767302">
        <w:rPr>
          <w:b w:val="0"/>
          <w:i w:val="0"/>
          <w:sz w:val="22"/>
          <w:spacing w:val="0"/>
          <w:w w:val="100"/>
          <w:rFonts/>
          <w:caps w:val="0"/>
        </w:rPr>
        <w:t> </w:t>
      </w:r>
      <w:r w:rsidRPr="00767302">
        <w:rPr>
          <w:b w:val="0"/>
          <w:i w:val="0"/>
          <w:sz w:val="22"/>
          <w:spacing w:val="0"/>
          <w:w w:val="100"/>
          <w:rFonts/>
          <w:caps w:val="0"/>
        </w:rPr>
        <w:t>analysis</w:t>
      </w:r>
      <w:r w:rsidRPr="00767302">
        <w:rPr>
          <w:b w:val="0"/>
          <w:i w:val="0"/>
          <w:sz w:val="22"/>
          <w:spacing w:val="0"/>
          <w:w w:val="100"/>
          <w:rFonts/>
          <w:caps w:val="0"/>
        </w:rPr>
        <w:t> </w:t>
      </w:r>
      <w:r w:rsidRPr="00767302">
        <w:rPr>
          <w:b w:val="0"/>
          <w:i w:val="0"/>
          <w:sz w:val="22"/>
          <w:spacing w:val="0"/>
          <w:w w:val="100"/>
          <w:rFonts/>
          <w:caps w:val="0"/>
        </w:rPr>
        <w:t>(Fourier</w:t>
      </w:r>
      <w:r w:rsidRPr="00767302">
        <w:rPr>
          <w:b w:val="0"/>
          <w:i w:val="0"/>
          <w:sz w:val="22"/>
          <w:spacing w:val="0"/>
          <w:w w:val="100"/>
          <w:rFonts/>
          <w:caps w:val="0"/>
        </w:rPr>
        <w:t> </w:t>
      </w:r>
      <w:r w:rsidRPr="00767302">
        <w:rPr>
          <w:b w:val="0"/>
          <w:i w:val="0"/>
          <w:sz w:val="22"/>
          <w:spacing w:val="0"/>
          <w:w w:val="100"/>
          <w:rFonts/>
          <w:caps w:val="0"/>
        </w:rPr>
        <w:t>transform</w:t>
      </w:r>
      <w:r w:rsidRPr="00767302">
        <w:rPr>
          <w:b w:val="0"/>
          <w:i w:val="0"/>
          <w:sz w:val="22"/>
          <w:spacing w:val="0"/>
          <w:w w:val="100"/>
          <w:rFonts/>
          <w:caps w:val="0"/>
        </w:rPr>
        <w:t> </w:t>
      </w:r>
      <w:r w:rsidRPr="00767302">
        <w:rPr>
          <w:b w:val="0"/>
          <w:i w:val="0"/>
          <w:sz w:val="22"/>
          <w:spacing w:val="0"/>
          <w:w w:val="100"/>
          <w:rFonts/>
          <w:caps w:val="0"/>
        </w:rPr>
        <w:t>technique)</w:t>
      </w:r>
      <w:r w:rsidRPr="00767302">
        <w:rPr>
          <w:b w:val="0"/>
          <w:i w:val="0"/>
          <w:sz w:val="22"/>
          <w:spacing w:val="0"/>
          <w:w w:val="100"/>
          <w:rFonts/>
          <w:caps w:val="0"/>
        </w:rPr>
        <w:t> </w:t>
      </w:r>
      <w:r w:rsidRPr="00767302">
        <w:rPr>
          <w:b w:val="0"/>
          <w:i w:val="0"/>
          <w:sz w:val="22"/>
          <w:spacing w:val="0"/>
          <w:w w:val="100"/>
          <w:rFonts/>
          <w:caps w:val="0"/>
        </w:rPr>
        <w:t>Original</w:t>
      </w:r>
      <w:r w:rsidRPr="00767302">
        <w:rPr>
          <w:b w:val="0"/>
          <w:i w:val="0"/>
          <w:sz w:val="22"/>
          <w:spacing w:val="0"/>
          <w:w w:val="100"/>
          <w:rFonts/>
          <w:caps w:val="0"/>
        </w:rPr>
        <w:t> </w:t>
      </w:r>
      <w:r w:rsidRPr="00767302">
        <w:rPr>
          <w:b w:val="0"/>
          <w:i w:val="0"/>
          <w:sz w:val="22"/>
          <w:spacing w:val="0"/>
          <w:w w:val="100"/>
          <w:rFonts/>
          <w:caps w:val="0"/>
        </w:rPr>
        <w:t>scientific</w:t>
      </w:r>
      <w:r w:rsidRPr="00767302">
        <w:rPr>
          <w:b w:val="0"/>
          <w:i w:val="0"/>
          <w:sz w:val="22"/>
          <w:spacing w:val="0"/>
          <w:w w:val="100"/>
          <w:rFonts/>
          <w:caps w:val="0"/>
        </w:rPr>
        <w:t> </w:t>
      </w:r>
      <w:r w:rsidRPr="00767302">
        <w:rPr>
          <w:b w:val="0"/>
          <w:i w:val="0"/>
          <w:sz w:val="22"/>
          <w:spacing w:val="0"/>
          <w:w w:val="100"/>
          <w:rFonts/>
          <w:caps w:val="0"/>
        </w:rPr>
        <w:t>paper,DOI:</w:t>
      </w:r>
      <w:r w:rsidRPr="00767302">
        <w:rPr>
          <w:b w:val="0"/>
          <w:i w:val="0"/>
          <w:sz w:val="22"/>
          <w:spacing w:val="0"/>
          <w:w w:val="100"/>
          <w:rFonts/>
          <w:caps w:val="0"/>
        </w:rPr>
        <w:t> </w:t>
      </w:r>
      <w:r w:rsidRPr="00767302">
        <w:rPr>
          <w:b w:val="0"/>
          <w:i w:val="0"/>
          <w:sz w:val="22"/>
          <w:spacing w:val="0"/>
          <w:w w:val="100"/>
          <w:rFonts/>
          <w:caps w:val="0"/>
        </w:rPr>
        <w:t>10.1515/rmzmag-2016-0018</w:t>
      </w:r>
      <w:r w:rsidRPr="00767302">
        <w:rPr>
          <w:b w:val="0"/>
          <w:i w:val="0"/>
          <w:sz w:val="22"/>
          <w:spacing w:val="0"/>
          <w:w w:val="100"/>
          <w:rFonts/>
          <w:caps w:val="0"/>
        </w:rPr>
        <w:t> </w:t>
      </w:r>
      <w:r w:rsidRPr="00767302">
        <w:rPr>
          <w:b w:val="0"/>
          <w:i w:val="0"/>
          <w:sz w:val="22"/>
          <w:spacing w:val="0"/>
          <w:w w:val="100"/>
          <w:rFonts/>
          <w:caps w:val="0"/>
        </w:rPr>
        <w:t>pp.199</w:t>
      </w:r>
    </w:p>
    <w:p w14:paraId="327BFA22" w14:textId="77777777" w:rsidR="002E19E5" w:rsidRPr="00767302" w:rsidRDefault="002E19E5" w:rsidP="002E19E5">
      <w:pPr>
        <w:spacing w:before="0" w:beforeAutospacing="0" w:after="160" w:afterAutospacing="0" w:lineRule="auto" w:line="256"/>
        <w:rPr>
          <w:b w:val="0"/>
          <w:i w:val="0"/>
          <w:sz w:val="20"/>
          <w:spacing w:val="0"/>
          <w:w w:val="100"/>
          <w:rFonts/>
          <w:caps w:val="0"/>
        </w:rPr>
        <w:snapToGrid w:val="0"/>
        <w:ind w:left="426" w:hanging="426"/>
        <w:textAlignment w:val="baseline"/>
      </w:pPr>
      <w:r w:rsidRPr="00767302">
        <w:rPr>
          <w:b w:val="0"/>
          <w:i w:val="0"/>
          <w:sz w:val="22"/>
          <w:spacing w:val="0"/>
          <w:w w:val="100"/>
          <w:rFonts/>
          <w:caps w:val="0"/>
        </w:rPr>
        <w:t>Petters,S.W.</w:t>
      </w:r>
      <w:r w:rsidRPr="00767302">
        <w:rPr>
          <w:b w:val="0"/>
          <w:i w:val="0"/>
          <w:sz w:val="22"/>
          <w:spacing w:val="0"/>
          <w:w w:val="100"/>
          <w:rFonts/>
          <w:caps w:val="0"/>
        </w:rPr>
        <w:t> </w:t>
      </w:r>
      <w:r w:rsidRPr="00767302">
        <w:rPr>
          <w:b w:val="0"/>
          <w:i w:val="0"/>
          <w:sz w:val="22"/>
          <w:spacing w:val="0"/>
          <w:w w:val="100"/>
          <w:rFonts/>
          <w:caps w:val="0"/>
        </w:rPr>
        <w:t>Palaeontographica</w:t>
      </w:r>
      <w:r w:rsidRPr="00767302">
        <w:rPr>
          <w:b w:val="0"/>
          <w:i w:val="0"/>
          <w:sz w:val="22"/>
          <w:spacing w:val="0"/>
          <w:w w:val="100"/>
          <w:rFonts/>
          <w:caps w:val="0"/>
        </w:rPr>
        <w:t> </w:t>
      </w:r>
      <w:r w:rsidRPr="00767302">
        <w:rPr>
          <w:b w:val="0"/>
          <w:i w:val="0"/>
          <w:sz w:val="22"/>
          <w:spacing w:val="0"/>
          <w:w w:val="100"/>
          <w:rFonts/>
          <w:caps w:val="0"/>
        </w:rPr>
        <w:t>Abt</w:t>
      </w:r>
      <w:r w:rsidRPr="00767302">
        <w:rPr>
          <w:b w:val="0"/>
          <w:i w:val="0"/>
          <w:sz w:val="22"/>
          <w:spacing w:val="0"/>
          <w:w w:val="100"/>
          <w:rFonts/>
          <w:caps w:val="0"/>
        </w:rPr>
        <w:t> </w:t>
      </w:r>
      <w:r w:rsidRPr="00767302">
        <w:rPr>
          <w:b w:val="0"/>
          <w:i w:val="0"/>
          <w:sz w:val="22"/>
          <w:spacing w:val="0"/>
          <w:w w:val="100"/>
          <w:rFonts/>
          <w:caps w:val="0"/>
        </w:rPr>
        <w:t>A</w:t>
      </w:r>
      <w:r w:rsidRPr="00767302">
        <w:rPr>
          <w:b w:val="0"/>
          <w:i w:val="0"/>
          <w:sz w:val="22"/>
          <w:spacing w:val="0"/>
          <w:w w:val="100"/>
          <w:rFonts/>
          <w:caps w:val="0"/>
        </w:rPr>
        <w:t> </w:t>
      </w:r>
      <w:r w:rsidRPr="00767302">
        <w:rPr>
          <w:b w:val="0"/>
          <w:i w:val="0"/>
          <w:sz w:val="22"/>
          <w:spacing w:val="0"/>
          <w:w w:val="100"/>
          <w:rFonts/>
          <w:caps w:val="0"/>
        </w:rPr>
        <w:t>179,1</w:t>
      </w:r>
      <w:r w:rsidRPr="00767302">
        <w:rPr>
          <w:b w:val="0"/>
          <w:i w:val="0"/>
          <w:sz w:val="22"/>
          <w:spacing w:val="0"/>
          <w:w w:val="100"/>
          <w:rFonts/>
          <w:caps w:val="0"/>
        </w:rPr>
        <w:t> </w:t>
      </w:r>
      <w:r w:rsidRPr="00767302">
        <w:rPr>
          <w:b w:val="0"/>
          <w:i w:val="0"/>
          <w:sz w:val="22"/>
          <w:spacing w:val="0"/>
          <w:w w:val="100"/>
          <w:rFonts/>
          <w:caps w:val="0"/>
        </w:rPr>
        <w:t>(1982).</w:t>
      </w:r>
    </w:p>
    <w:p w14:paraId="5937C550" w14:textId="77777777" w:rsidR="002E19E5" w:rsidRPr="00767302" w:rsidRDefault="002E19E5" w:rsidP="002E19E5">
      <w:pPr>
        <w:spacing w:before="0" w:beforeAutospacing="0" w:after="160" w:afterAutospacing="0" w:lineRule="auto" w:line="256"/>
        <w:rPr>
          <w:b w:val="0"/>
          <w:i w:val="0"/>
          <w:sz w:val="20"/>
          <w:spacing w:val="0"/>
          <w:w w:val="100"/>
          <w:rFonts/>
          <w:caps w:val="0"/>
        </w:rPr>
        <w:snapToGrid w:val="0"/>
        <w:ind w:left="426" w:hanging="426"/>
        <w:textAlignment w:val="baseline"/>
      </w:pPr>
      <w:r w:rsidRPr="00767302">
        <w:rPr>
          <w:b w:val="0"/>
          <w:i w:val="0"/>
          <w:sz w:val="22"/>
          <w:spacing w:val="0"/>
          <w:w w:val="100"/>
          <w:rFonts/>
          <w:caps w:val="0"/>
        </w:rPr>
        <w:t>Rahaman</w:t>
      </w:r>
      <w:r w:rsidRPr="00767302">
        <w:rPr>
          <w:b w:val="0"/>
          <w:i w:val="0"/>
          <w:sz w:val="22"/>
          <w:spacing w:val="0"/>
          <w:w w:val="100"/>
          <w:rFonts/>
          <w:caps w:val="0"/>
        </w:rPr>
        <w:t> </w:t>
      </w:r>
      <w:r w:rsidRPr="00767302">
        <w:rPr>
          <w:b w:val="0"/>
          <w:i w:val="0"/>
          <w:sz w:val="22"/>
          <w:spacing w:val="0"/>
          <w:w w:val="100"/>
          <w:rFonts/>
          <w:caps w:val="0"/>
        </w:rPr>
        <w:t>M.A.</w:t>
      </w:r>
      <w:r w:rsidRPr="00767302">
        <w:rPr>
          <w:b w:val="0"/>
          <w:i w:val="0"/>
          <w:sz w:val="22"/>
          <w:spacing w:val="0"/>
          <w:w w:val="100"/>
          <w:rFonts/>
          <w:caps w:val="0"/>
        </w:rPr>
        <w:t> </w:t>
      </w:r>
      <w:r w:rsidRPr="00767302">
        <w:rPr>
          <w:b w:val="0"/>
          <w:i w:val="0"/>
          <w:sz w:val="22"/>
          <w:spacing w:val="0"/>
          <w:w w:val="100"/>
          <w:rFonts/>
          <w:caps w:val="0"/>
        </w:rPr>
        <w:t>(1976).</w:t>
      </w:r>
      <w:r w:rsidRPr="00767302">
        <w:rPr>
          <w:b w:val="0"/>
          <w:i w:val="0"/>
          <w:sz w:val="22"/>
          <w:spacing w:val="0"/>
          <w:w w:val="100"/>
          <w:rFonts/>
          <w:caps w:val="0"/>
        </w:rPr>
        <w:t> </w:t>
      </w:r>
      <w:r w:rsidRPr="00767302">
        <w:rPr>
          <w:b w:val="0"/>
          <w:i w:val="0"/>
          <w:sz w:val="22"/>
          <w:spacing w:val="0"/>
          <w:w w:val="100"/>
          <w:rFonts/>
          <w:caps w:val="0"/>
        </w:rPr>
        <w:t>Review</w:t>
      </w:r>
      <w:r w:rsidRPr="00767302">
        <w:rPr>
          <w:b w:val="0"/>
          <w:i w:val="0"/>
          <w:sz w:val="22"/>
          <w:spacing w:val="0"/>
          <w:w w:val="100"/>
          <w:rFonts/>
          <w:caps w:val="0"/>
        </w:rPr>
        <w:t> </w:t>
      </w:r>
      <w:r w:rsidRPr="00767302">
        <w:rPr>
          <w:b w:val="0"/>
          <w:i w:val="0"/>
          <w:sz w:val="22"/>
          <w:spacing w:val="0"/>
          <w:w w:val="100"/>
          <w:rFonts/>
          <w:caps w:val="0"/>
        </w:rPr>
        <w:t>of</w:t>
      </w:r>
      <w:r w:rsidRPr="00767302">
        <w:rPr>
          <w:b w:val="0"/>
          <w:i w:val="0"/>
          <w:sz w:val="22"/>
          <w:spacing w:val="0"/>
          <w:w w:val="100"/>
          <w:rFonts/>
          <w:caps w:val="0"/>
        </w:rPr>
        <w:t> </w:t>
      </w:r>
      <w:r w:rsidRPr="00767302">
        <w:rPr>
          <w:b w:val="0"/>
          <w:i w:val="0"/>
          <w:sz w:val="22"/>
          <w:spacing w:val="0"/>
          <w:w w:val="100"/>
          <w:rFonts/>
          <w:caps w:val="0"/>
        </w:rPr>
        <w:t>the</w:t>
      </w:r>
      <w:r w:rsidRPr="00767302">
        <w:rPr>
          <w:b w:val="0"/>
          <w:i w:val="0"/>
          <w:sz w:val="22"/>
          <w:spacing w:val="0"/>
          <w:w w:val="100"/>
          <w:rFonts/>
          <w:caps w:val="0"/>
        </w:rPr>
        <w:t> </w:t>
      </w:r>
      <w:r w:rsidRPr="00767302">
        <w:rPr>
          <w:b w:val="0"/>
          <w:i w:val="0"/>
          <w:sz w:val="22"/>
          <w:spacing w:val="0"/>
          <w:w w:val="100"/>
          <w:rFonts/>
          <w:caps w:val="0"/>
        </w:rPr>
        <w:t>basement</w:t>
      </w:r>
      <w:r w:rsidRPr="00767302">
        <w:rPr>
          <w:b w:val="0"/>
          <w:i w:val="0"/>
          <w:sz w:val="22"/>
          <w:spacing w:val="0"/>
          <w:w w:val="100"/>
          <w:rFonts/>
          <w:caps w:val="0"/>
        </w:rPr>
        <w:t> </w:t>
      </w:r>
      <w:r w:rsidRPr="00767302">
        <w:rPr>
          <w:b w:val="0"/>
          <w:i w:val="0"/>
          <w:sz w:val="22"/>
          <w:spacing w:val="0"/>
          <w:w w:val="100"/>
          <w:rFonts/>
          <w:caps w:val="0"/>
        </w:rPr>
        <w:t>geology</w:t>
      </w:r>
      <w:r w:rsidRPr="00767302">
        <w:rPr>
          <w:b w:val="0"/>
          <w:i w:val="0"/>
          <w:sz w:val="22"/>
          <w:spacing w:val="0"/>
          <w:w w:val="100"/>
          <w:rFonts/>
          <w:caps w:val="0"/>
        </w:rPr>
        <w:t> </w:t>
      </w:r>
      <w:r w:rsidRPr="00767302">
        <w:rPr>
          <w:b w:val="0"/>
          <w:i w:val="0"/>
          <w:sz w:val="22"/>
          <w:spacing w:val="0"/>
          <w:w w:val="100"/>
          <w:rFonts/>
          <w:caps w:val="0"/>
        </w:rPr>
        <w:t>of</w:t>
      </w:r>
      <w:r w:rsidRPr="00767302">
        <w:rPr>
          <w:b w:val="0"/>
          <w:i w:val="0"/>
          <w:sz w:val="22"/>
          <w:spacing w:val="0"/>
          <w:w w:val="100"/>
          <w:rFonts/>
          <w:caps w:val="0"/>
        </w:rPr>
        <w:t> </w:t>
      </w:r>
      <w:r w:rsidRPr="00767302">
        <w:rPr>
          <w:b w:val="0"/>
          <w:i w:val="0"/>
          <w:sz w:val="22"/>
          <w:spacing w:val="0"/>
          <w:w w:val="100"/>
          <w:rFonts/>
          <w:caps w:val="0"/>
        </w:rPr>
        <w:t>South-Western</w:t>
      </w:r>
      <w:r w:rsidRPr="00767302">
        <w:rPr>
          <w:b w:val="0"/>
          <w:i w:val="0"/>
          <w:sz w:val="22"/>
          <w:spacing w:val="0"/>
          <w:w w:val="100"/>
          <w:rFonts/>
          <w:caps w:val="0"/>
        </w:rPr>
        <w:t> </w:t>
      </w:r>
      <w:r w:rsidRPr="00767302">
        <w:rPr>
          <w:b w:val="0"/>
          <w:i w:val="0"/>
          <w:sz w:val="22"/>
          <w:spacing w:val="0"/>
          <w:w w:val="100"/>
          <w:rFonts/>
          <w:caps w:val="0"/>
        </w:rPr>
        <w:t>Nigeria.</w:t>
      </w:r>
      <w:r w:rsidRPr="00767302">
        <w:rPr>
          <w:b w:val="0"/>
          <w:i w:val="0"/>
          <w:sz w:val="22"/>
          <w:spacing w:val="0"/>
          <w:w w:val="100"/>
          <w:rFonts/>
          <w:caps w:val="0"/>
        </w:rPr>
        <w:t> </w:t>
      </w:r>
      <w:r w:rsidRPr="00767302">
        <w:rPr>
          <w:b w:val="0"/>
          <w:i w:val="0"/>
          <w:sz w:val="22"/>
          <w:spacing w:val="0"/>
          <w:w w:val="100"/>
          <w:rFonts/>
          <w:caps w:val="0"/>
        </w:rPr>
        <w:t>In:</w:t>
      </w:r>
      <w:r w:rsidRPr="00767302">
        <w:rPr>
          <w:b w:val="0"/>
          <w:i w:val="0"/>
          <w:sz w:val="22"/>
          <w:spacing w:val="0"/>
          <w:w w:val="100"/>
          <w:rFonts/>
          <w:caps w:val="0"/>
        </w:rPr>
        <w:t> </w:t>
      </w:r>
      <w:r w:rsidRPr="00767302">
        <w:rPr>
          <w:b w:val="0"/>
          <w:i w:val="0"/>
          <w:sz w:val="22"/>
          <w:spacing w:val="0"/>
          <w:w w:val="100"/>
          <w:rFonts/>
          <w:caps w:val="0"/>
        </w:rPr>
        <w:t>Kogbe</w:t>
      </w:r>
      <w:r w:rsidRPr="00767302">
        <w:rPr>
          <w:b w:val="0"/>
          <w:i w:val="0"/>
          <w:sz w:val="22"/>
          <w:spacing w:val="0"/>
          <w:w w:val="100"/>
          <w:rFonts/>
          <w:caps w:val="0"/>
        </w:rPr>
        <w:t> </w:t>
      </w:r>
      <w:r w:rsidRPr="00767302">
        <w:rPr>
          <w:b w:val="0"/>
          <w:i w:val="0"/>
          <w:sz w:val="22"/>
          <w:spacing w:val="0"/>
          <w:w w:val="100"/>
          <w:rFonts/>
          <w:caps w:val="0"/>
        </w:rPr>
        <w:t>CA</w:t>
      </w:r>
      <w:r w:rsidRPr="00767302">
        <w:rPr>
          <w:b w:val="0"/>
          <w:i w:val="0"/>
          <w:sz w:val="22"/>
          <w:spacing w:val="0"/>
          <w:w w:val="100"/>
          <w:rFonts/>
          <w:caps w:val="0"/>
        </w:rPr>
        <w:t> </w:t>
      </w:r>
      <w:r w:rsidRPr="00767302">
        <w:rPr>
          <w:b w:val="0"/>
          <w:i w:val="0"/>
          <w:sz w:val="22"/>
          <w:spacing w:val="0"/>
          <w:w w:val="100"/>
          <w:rFonts/>
          <w:caps w:val="0"/>
        </w:rPr>
        <w:t>(ed)</w:t>
      </w:r>
      <w:r w:rsidRPr="00767302">
        <w:rPr>
          <w:b w:val="0"/>
          <w:i w:val="0"/>
          <w:sz w:val="22"/>
          <w:spacing w:val="0"/>
          <w:w w:val="100"/>
          <w:rFonts/>
          <w:caps w:val="0"/>
        </w:rPr>
        <w:t> </w:t>
      </w:r>
      <w:r w:rsidRPr="00767302">
        <w:rPr>
          <w:b w:val="0"/>
          <w:i w:val="0"/>
          <w:sz w:val="22"/>
          <w:spacing w:val="0"/>
          <w:w w:val="100"/>
          <w:rFonts/>
          <w:caps w:val="0"/>
        </w:rPr>
        <w:t>Geology</w:t>
      </w:r>
      <w:r w:rsidRPr="00767302">
        <w:rPr>
          <w:b w:val="0"/>
          <w:i w:val="0"/>
          <w:sz w:val="22"/>
          <w:spacing w:val="0"/>
          <w:w w:val="100"/>
          <w:rFonts/>
          <w:caps w:val="0"/>
        </w:rPr>
        <w:t> </w:t>
      </w:r>
      <w:r w:rsidRPr="00767302">
        <w:rPr>
          <w:b w:val="0"/>
          <w:i w:val="0"/>
          <w:sz w:val="22"/>
          <w:spacing w:val="0"/>
          <w:w w:val="100"/>
          <w:rFonts/>
          <w:caps w:val="0"/>
        </w:rPr>
        <w:t>of</w:t>
      </w:r>
      <w:r w:rsidRPr="00767302">
        <w:rPr>
          <w:b w:val="0"/>
          <w:i w:val="0"/>
          <w:sz w:val="22"/>
          <w:spacing w:val="0"/>
          <w:w w:val="100"/>
          <w:rFonts/>
          <w:caps w:val="0"/>
        </w:rPr>
        <w:t> </w:t>
      </w:r>
      <w:r w:rsidRPr="00767302">
        <w:rPr>
          <w:b w:val="0"/>
          <w:i w:val="0"/>
          <w:sz w:val="22"/>
          <w:spacing w:val="0"/>
          <w:w w:val="100"/>
          <w:rFonts/>
          <w:caps w:val="0"/>
        </w:rPr>
        <w:t>Nigeria,</w:t>
      </w:r>
      <w:r w:rsidRPr="00767302">
        <w:rPr>
          <w:b w:val="0"/>
          <w:i w:val="0"/>
          <w:sz w:val="22"/>
          <w:spacing w:val="0"/>
          <w:w w:val="100"/>
          <w:rFonts/>
          <w:caps w:val="0"/>
        </w:rPr>
        <w:t> </w:t>
      </w:r>
      <w:r w:rsidRPr="00767302">
        <w:rPr>
          <w:b w:val="0"/>
          <w:i w:val="0"/>
          <w:sz w:val="22"/>
          <w:spacing w:val="0"/>
          <w:w w:val="100"/>
          <w:rFonts/>
          <w:caps w:val="0"/>
        </w:rPr>
        <w:t>2nd</w:t>
      </w:r>
      <w:r w:rsidRPr="00767302">
        <w:rPr>
          <w:b w:val="0"/>
          <w:i w:val="0"/>
          <w:sz w:val="22"/>
          <w:spacing w:val="0"/>
          <w:w w:val="100"/>
          <w:rFonts/>
          <w:caps w:val="0"/>
        </w:rPr>
        <w:t> </w:t>
      </w:r>
      <w:r w:rsidRPr="00767302">
        <w:rPr>
          <w:b w:val="0"/>
          <w:i w:val="0"/>
          <w:sz w:val="22"/>
          <w:spacing w:val="0"/>
          <w:w w:val="100"/>
          <w:rFonts/>
          <w:caps w:val="0"/>
        </w:rPr>
        <w:t>ed.,</w:t>
      </w:r>
      <w:r w:rsidRPr="00767302">
        <w:rPr>
          <w:b w:val="0"/>
          <w:i w:val="0"/>
          <w:sz w:val="22"/>
          <w:spacing w:val="0"/>
          <w:w w:val="100"/>
          <w:rFonts/>
          <w:caps w:val="0"/>
        </w:rPr>
        <w:t> </w:t>
      </w:r>
      <w:r w:rsidRPr="00767302">
        <w:rPr>
          <w:b w:val="0"/>
          <w:i w:val="0"/>
          <w:sz w:val="22"/>
          <w:spacing w:val="0"/>
          <w:w w:val="100"/>
          <w:rFonts/>
          <w:caps w:val="0"/>
        </w:rPr>
        <w:t>Elizabethan</w:t>
      </w:r>
      <w:r w:rsidRPr="00767302">
        <w:rPr>
          <w:b w:val="0"/>
          <w:i w:val="0"/>
          <w:sz w:val="22"/>
          <w:spacing w:val="0"/>
          <w:w w:val="100"/>
          <w:rFonts/>
          <w:caps w:val="0"/>
        </w:rPr>
        <w:t> </w:t>
      </w:r>
      <w:r w:rsidRPr="00767302">
        <w:rPr>
          <w:b w:val="0"/>
          <w:i w:val="0"/>
          <w:sz w:val="22"/>
          <w:spacing w:val="0"/>
          <w:w w:val="100"/>
          <w:rFonts/>
          <w:caps w:val="0"/>
        </w:rPr>
        <w:t>Publishers,</w:t>
      </w:r>
      <w:r w:rsidRPr="00767302">
        <w:rPr>
          <w:b w:val="0"/>
          <w:i w:val="0"/>
          <w:sz w:val="22"/>
          <w:spacing w:val="0"/>
          <w:w w:val="100"/>
          <w:rFonts/>
          <w:caps w:val="0"/>
        </w:rPr>
        <w:t> </w:t>
      </w:r>
      <w:r w:rsidRPr="00767302">
        <w:rPr>
          <w:b w:val="0"/>
          <w:i w:val="0"/>
          <w:sz w:val="22"/>
          <w:spacing w:val="0"/>
          <w:w w:val="100"/>
          <w:rFonts/>
          <w:caps w:val="0"/>
        </w:rPr>
        <w:t>Lagos,</w:t>
      </w:r>
      <w:r w:rsidRPr="00767302">
        <w:rPr>
          <w:b w:val="0"/>
          <w:i w:val="0"/>
          <w:sz w:val="22"/>
          <w:spacing w:val="0"/>
          <w:w w:val="100"/>
          <w:rFonts/>
          <w:caps w:val="0"/>
        </w:rPr>
        <w:t> </w:t>
      </w:r>
      <w:r w:rsidRPr="00767302">
        <w:rPr>
          <w:b w:val="0"/>
          <w:i w:val="0"/>
          <w:sz w:val="22"/>
          <w:spacing w:val="0"/>
          <w:w w:val="100"/>
          <w:rFonts/>
          <w:caps w:val="0"/>
        </w:rPr>
        <w:t>pp.</w:t>
      </w:r>
      <w:r w:rsidRPr="00767302">
        <w:rPr>
          <w:b w:val="0"/>
          <w:i w:val="0"/>
          <w:sz w:val="22"/>
          <w:spacing w:val="0"/>
          <w:w w:val="100"/>
          <w:rFonts/>
          <w:caps w:val="0"/>
        </w:rPr>
        <w:t> </w:t>
      </w:r>
      <w:r w:rsidRPr="00767302">
        <w:rPr>
          <w:b w:val="0"/>
          <w:i w:val="0"/>
          <w:sz w:val="22"/>
          <w:spacing w:val="0"/>
          <w:w w:val="100"/>
          <w:rFonts/>
          <w:caps w:val="0"/>
        </w:rPr>
        <w:t>41–58</w:t>
      </w:r>
    </w:p>
    <w:p w14:paraId="4B997B88" w14:textId="77777777" w:rsidR="002E19E5" w:rsidRPr="00767302" w:rsidRDefault="002E19E5" w:rsidP="002E19E5">
      <w:pPr>
        <w:spacing w:before="0" w:beforeAutospacing="0" w:after="160" w:afterAutospacing="0" w:lineRule="auto" w:line="256"/>
        <w:rPr>
          <w:b w:val="0"/>
          <w:i w:val="0"/>
          <w:sz w:val="20"/>
          <w:spacing w:val="0"/>
          <w:w w:val="100"/>
          <w:rFonts/>
          <w:caps w:val="0"/>
        </w:rPr>
        <w:snapToGrid w:val="0"/>
        <w:ind w:left="426" w:hanging="426"/>
        <w:textAlignment w:val="baseline"/>
      </w:pPr>
      <w:r w:rsidRPr="00767302">
        <w:rPr>
          <w:b w:val="0"/>
          <w:i w:val="0"/>
          <w:sz w:val="22"/>
          <w:spacing w:val="0"/>
          <w:w w:val="100"/>
          <w:rFonts/>
          <w:caps w:val="0"/>
        </w:rPr>
        <w:t>Rahaman</w:t>
      </w:r>
      <w:r w:rsidRPr="00767302">
        <w:rPr>
          <w:b w:val="0"/>
          <w:i w:val="0"/>
          <w:sz w:val="22"/>
          <w:spacing w:val="0"/>
          <w:w w:val="100"/>
          <w:rFonts/>
          <w:caps w:val="0"/>
        </w:rPr>
        <w:t> </w:t>
      </w:r>
      <w:r w:rsidRPr="00767302">
        <w:rPr>
          <w:b w:val="0"/>
          <w:i w:val="0"/>
          <w:sz w:val="22"/>
          <w:spacing w:val="0"/>
          <w:w w:val="100"/>
          <w:rFonts/>
          <w:caps w:val="0"/>
        </w:rPr>
        <w:t>MA</w:t>
      </w:r>
      <w:r w:rsidRPr="00767302">
        <w:rPr>
          <w:b w:val="0"/>
          <w:i w:val="0"/>
          <w:sz w:val="22"/>
          <w:spacing w:val="0"/>
          <w:w w:val="100"/>
          <w:rFonts/>
          <w:caps w:val="0"/>
        </w:rPr>
        <w:t> </w:t>
      </w:r>
      <w:r w:rsidRPr="00767302">
        <w:rPr>
          <w:b w:val="0"/>
          <w:i w:val="0"/>
          <w:sz w:val="22"/>
          <w:spacing w:val="0"/>
          <w:w w:val="100"/>
          <w:rFonts/>
          <w:caps w:val="0"/>
        </w:rPr>
        <w:t>and</w:t>
      </w:r>
      <w:r w:rsidRPr="00767302">
        <w:rPr>
          <w:b w:val="0"/>
          <w:i w:val="0"/>
          <w:sz w:val="22"/>
          <w:spacing w:val="0"/>
          <w:w w:val="100"/>
          <w:rFonts/>
          <w:caps w:val="0"/>
        </w:rPr>
        <w:t> </w:t>
      </w:r>
      <w:r w:rsidRPr="00767302">
        <w:rPr>
          <w:b w:val="0"/>
          <w:i w:val="0"/>
          <w:sz w:val="22"/>
          <w:spacing w:val="0"/>
          <w:w w:val="100"/>
          <w:rFonts/>
          <w:caps w:val="0"/>
        </w:rPr>
        <w:t>Ocan</w:t>
      </w:r>
      <w:r w:rsidRPr="00767302">
        <w:rPr>
          <w:b w:val="0"/>
          <w:i w:val="0"/>
          <w:sz w:val="22"/>
          <w:spacing w:val="0"/>
          <w:w w:val="100"/>
          <w:rFonts/>
          <w:caps w:val="0"/>
        </w:rPr>
        <w:t> </w:t>
      </w:r>
      <w:r w:rsidRPr="00767302">
        <w:rPr>
          <w:b w:val="0"/>
          <w:i w:val="0"/>
          <w:sz w:val="22"/>
          <w:spacing w:val="0"/>
          <w:w w:val="100"/>
          <w:rFonts/>
          <w:caps w:val="0"/>
        </w:rPr>
        <w:t>O</w:t>
      </w:r>
      <w:r w:rsidRPr="00767302">
        <w:rPr>
          <w:b w:val="0"/>
          <w:i w:val="0"/>
          <w:sz w:val="22"/>
          <w:spacing w:val="0"/>
          <w:w w:val="100"/>
          <w:rFonts/>
          <w:caps w:val="0"/>
        </w:rPr>
        <w:t> </w:t>
      </w:r>
      <w:r w:rsidRPr="00767302">
        <w:rPr>
          <w:b w:val="0"/>
          <w:i w:val="0"/>
          <w:sz w:val="22"/>
          <w:spacing w:val="0"/>
          <w:w w:val="100"/>
          <w:rFonts/>
          <w:caps w:val="0"/>
        </w:rPr>
        <w:t>(1978).</w:t>
      </w:r>
      <w:r w:rsidRPr="00767302">
        <w:rPr>
          <w:b w:val="0"/>
          <w:i w:val="0"/>
          <w:sz w:val="22"/>
          <w:spacing w:val="0"/>
          <w:w w:val="100"/>
          <w:rFonts/>
          <w:caps w:val="0"/>
        </w:rPr>
        <w:t> </w:t>
      </w:r>
      <w:r w:rsidRPr="00767302">
        <w:rPr>
          <w:b w:val="0"/>
          <w:i w:val="0"/>
          <w:sz w:val="22"/>
          <w:spacing w:val="0"/>
          <w:w w:val="100"/>
          <w:rFonts/>
          <w:caps w:val="0"/>
        </w:rPr>
        <w:t>On</w:t>
      </w:r>
      <w:r w:rsidRPr="00767302">
        <w:rPr>
          <w:b w:val="0"/>
          <w:i w:val="0"/>
          <w:sz w:val="22"/>
          <w:spacing w:val="0"/>
          <w:w w:val="100"/>
          <w:rFonts/>
          <w:caps w:val="0"/>
        </w:rPr>
        <w:t> </w:t>
      </w:r>
      <w:r w:rsidRPr="00767302">
        <w:rPr>
          <w:b w:val="0"/>
          <w:i w:val="0"/>
          <w:sz w:val="22"/>
          <w:spacing w:val="0"/>
          <w:w w:val="100"/>
          <w:rFonts/>
          <w:caps w:val="0"/>
        </w:rPr>
        <w:t>relationships</w:t>
      </w:r>
      <w:r w:rsidRPr="00767302">
        <w:rPr>
          <w:b w:val="0"/>
          <w:i w:val="0"/>
          <w:sz w:val="22"/>
          <w:spacing w:val="0"/>
          <w:w w:val="100"/>
          <w:rFonts/>
          <w:caps w:val="0"/>
        </w:rPr>
        <w:t> </w:t>
      </w:r>
      <w:r w:rsidRPr="00767302">
        <w:rPr>
          <w:b w:val="0"/>
          <w:i w:val="0"/>
          <w:sz w:val="22"/>
          <w:spacing w:val="0"/>
          <w:w w:val="100"/>
          <w:rFonts/>
          <w:caps w:val="0"/>
        </w:rPr>
        <w:t>in</w:t>
      </w:r>
      <w:r w:rsidRPr="00767302">
        <w:rPr>
          <w:b w:val="0"/>
          <w:i w:val="0"/>
          <w:sz w:val="22"/>
          <w:spacing w:val="0"/>
          <w:w w:val="100"/>
          <w:rFonts/>
          <w:caps w:val="0"/>
        </w:rPr>
        <w:t> </w:t>
      </w:r>
      <w:r w:rsidRPr="00767302">
        <w:rPr>
          <w:b w:val="0"/>
          <w:i w:val="0"/>
          <w:sz w:val="22"/>
          <w:spacing w:val="0"/>
          <w:w w:val="100"/>
          <w:rFonts/>
          <w:caps w:val="0"/>
        </w:rPr>
        <w:t>the</w:t>
      </w:r>
      <w:r w:rsidRPr="00767302">
        <w:rPr>
          <w:b w:val="0"/>
          <w:i w:val="0"/>
          <w:sz w:val="22"/>
          <w:spacing w:val="0"/>
          <w:w w:val="100"/>
          <w:rFonts/>
          <w:caps w:val="0"/>
        </w:rPr>
        <w:t> </w:t>
      </w:r>
      <w:r w:rsidRPr="00767302">
        <w:rPr>
          <w:b w:val="0"/>
          <w:i w:val="0"/>
          <w:sz w:val="22"/>
          <w:spacing w:val="0"/>
          <w:w w:val="100"/>
          <w:rFonts/>
          <w:caps w:val="0"/>
        </w:rPr>
        <w:t>Precambrian</w:t>
      </w:r>
      <w:r w:rsidRPr="00767302">
        <w:rPr>
          <w:b w:val="0"/>
          <w:i w:val="0"/>
          <w:sz w:val="22"/>
          <w:spacing w:val="0"/>
          <w:w w:val="100"/>
          <w:rFonts/>
          <w:caps w:val="0"/>
        </w:rPr>
        <w:t> </w:t>
      </w:r>
      <w:r w:rsidRPr="00767302">
        <w:rPr>
          <w:b w:val="0"/>
          <w:i w:val="0"/>
          <w:sz w:val="22"/>
          <w:spacing w:val="0"/>
          <w:w w:val="100"/>
          <w:rFonts/>
          <w:caps w:val="0"/>
        </w:rPr>
        <w:t>Migmatite-gneisses</w:t>
      </w:r>
      <w:r w:rsidRPr="00767302">
        <w:rPr>
          <w:b w:val="0"/>
          <w:i w:val="0"/>
          <w:sz w:val="22"/>
          <w:spacing w:val="0"/>
          <w:w w:val="100"/>
          <w:rFonts/>
          <w:caps w:val="0"/>
        </w:rPr>
        <w:t> </w:t>
      </w:r>
      <w:r w:rsidRPr="00767302">
        <w:rPr>
          <w:b w:val="0"/>
          <w:i w:val="0"/>
          <w:sz w:val="22"/>
          <w:spacing w:val="0"/>
          <w:w w:val="100"/>
          <w:rFonts/>
          <w:caps w:val="0"/>
        </w:rPr>
        <w:t>of</w:t>
      </w:r>
      <w:r w:rsidRPr="00767302">
        <w:rPr>
          <w:b w:val="0"/>
          <w:i w:val="0"/>
          <w:sz w:val="22"/>
          <w:spacing w:val="0"/>
          <w:w w:val="100"/>
          <w:rFonts/>
          <w:caps w:val="0"/>
        </w:rPr>
        <w:t> </w:t>
      </w:r>
      <w:r w:rsidRPr="00767302">
        <w:rPr>
          <w:b w:val="0"/>
          <w:i w:val="0"/>
          <w:sz w:val="22"/>
          <w:spacing w:val="0"/>
          <w:w w:val="100"/>
          <w:rFonts/>
          <w:caps w:val="0"/>
        </w:rPr>
        <w:t>Nigeria.</w:t>
      </w:r>
      <w:r w:rsidRPr="00767302">
        <w:rPr>
          <w:b w:val="0"/>
          <w:i w:val="0"/>
          <w:sz w:val="22"/>
          <w:spacing w:val="0"/>
          <w:w w:val="100"/>
          <w:rFonts/>
          <w:caps w:val="0"/>
        </w:rPr>
        <w:t> </w:t>
      </w:r>
      <w:r w:rsidRPr="00767302">
        <w:rPr>
          <w:b w:val="0"/>
          <w:i w:val="0"/>
          <w:sz w:val="22"/>
          <w:spacing w:val="0"/>
          <w:w w:val="100"/>
          <w:rFonts/>
          <w:caps w:val="0"/>
        </w:rPr>
        <w:t>Niger</w:t>
      </w:r>
      <w:r w:rsidRPr="00767302">
        <w:rPr>
          <w:b w:val="0"/>
          <w:i w:val="0"/>
          <w:sz w:val="22"/>
          <w:spacing w:val="0"/>
          <w:w w:val="100"/>
          <w:rFonts/>
          <w:caps w:val="0"/>
        </w:rPr>
        <w:t> </w:t>
      </w:r>
      <w:r w:rsidRPr="00767302">
        <w:rPr>
          <w:b w:val="0"/>
          <w:i w:val="0"/>
          <w:sz w:val="22"/>
          <w:spacing w:val="0"/>
          <w:w w:val="100"/>
          <w:rFonts/>
          <w:caps w:val="0"/>
        </w:rPr>
        <w:t>J</w:t>
      </w:r>
      <w:r w:rsidRPr="00767302">
        <w:rPr>
          <w:b w:val="0"/>
          <w:i w:val="0"/>
          <w:sz w:val="22"/>
          <w:spacing w:val="0"/>
          <w:w w:val="100"/>
          <w:rFonts/>
          <w:caps w:val="0"/>
        </w:rPr>
        <w:t> </w:t>
      </w:r>
      <w:r w:rsidRPr="00767302">
        <w:rPr>
          <w:b w:val="0"/>
          <w:i w:val="0"/>
          <w:sz w:val="22"/>
          <w:spacing w:val="0"/>
          <w:w w:val="100"/>
          <w:rFonts/>
          <w:caps w:val="0"/>
        </w:rPr>
        <w:t>Min</w:t>
      </w:r>
      <w:r w:rsidRPr="00767302">
        <w:rPr>
          <w:b w:val="0"/>
          <w:i w:val="0"/>
          <w:sz w:val="22"/>
          <w:spacing w:val="0"/>
          <w:w w:val="100"/>
          <w:rFonts/>
          <w:caps w:val="0"/>
        </w:rPr>
        <w:t> </w:t>
      </w:r>
      <w:r w:rsidRPr="00767302">
        <w:rPr>
          <w:b w:val="0"/>
          <w:i w:val="0"/>
          <w:sz w:val="22"/>
          <w:spacing w:val="0"/>
          <w:w w:val="100"/>
          <w:rFonts/>
          <w:caps w:val="0"/>
        </w:rPr>
        <w:t>Geol</w:t>
      </w:r>
      <w:r w:rsidRPr="00767302">
        <w:rPr>
          <w:b w:val="0"/>
          <w:i w:val="0"/>
          <w:sz w:val="22"/>
          <w:spacing w:val="0"/>
          <w:w w:val="100"/>
          <w:rFonts/>
          <w:caps w:val="0"/>
        </w:rPr>
        <w:t> </w:t>
      </w:r>
      <w:r w:rsidRPr="00767302">
        <w:rPr>
          <w:b w:val="0"/>
          <w:i w:val="0"/>
          <w:sz w:val="22"/>
          <w:spacing w:val="0"/>
          <w:w w:val="100"/>
          <w:rFonts/>
          <w:caps w:val="0"/>
        </w:rPr>
        <w:t>15:</w:t>
      </w:r>
      <w:r w:rsidRPr="00767302">
        <w:rPr>
          <w:b w:val="0"/>
          <w:i w:val="0"/>
          <w:sz w:val="22"/>
          <w:spacing w:val="0"/>
          <w:w w:val="100"/>
          <w:rFonts/>
          <w:caps w:val="0"/>
        </w:rPr>
        <w:t> </w:t>
      </w:r>
      <w:r w:rsidRPr="00767302">
        <w:rPr>
          <w:b w:val="0"/>
          <w:i w:val="0"/>
          <w:sz w:val="22"/>
          <w:spacing w:val="0"/>
          <w:w w:val="100"/>
          <w:rFonts/>
          <w:caps w:val="0"/>
        </w:rPr>
        <w:t>23–32.</w:t>
      </w:r>
    </w:p>
    <w:p w14:paraId="5A24F8B5" w14:textId="77777777" w:rsidR="002E19E5" w:rsidRPr="00767302" w:rsidRDefault="002E19E5" w:rsidP="002E19E5">
      <w:pPr>
        <w:spacing w:before="0" w:beforeAutospacing="0" w:after="160" w:afterAutospacing="0" w:lineRule="auto" w:line="256"/>
        <w:rPr>
          <w:b w:val="0"/>
          <w:i w:val="0"/>
          <w:sz w:val="20"/>
          <w:spacing w:val="0"/>
          <w:w w:val="100"/>
          <w:rFonts/>
          <w:caps w:val="0"/>
        </w:rPr>
        <w:snapToGrid w:val="0"/>
        <w:ind w:left="426" w:hanging="426"/>
        <w:textAlignment w:val="baseline"/>
      </w:pPr>
      <w:r w:rsidRPr="00767302">
        <w:rPr>
          <w:b w:val="0"/>
          <w:i w:val="0"/>
          <w:sz w:val="22"/>
          <w:spacing w:val="0"/>
          <w:w w:val="100"/>
          <w:rFonts/>
          <w:caps w:val="0"/>
        </w:rPr>
        <w:t>Rahman</w:t>
      </w:r>
      <w:r w:rsidRPr="00767302">
        <w:rPr>
          <w:b w:val="0"/>
          <w:i w:val="0"/>
          <w:sz w:val="22"/>
          <w:spacing w:val="0"/>
          <w:w w:val="100"/>
          <w:rFonts/>
          <w:caps w:val="0"/>
        </w:rPr>
        <w:t> </w:t>
      </w:r>
      <w:r w:rsidRPr="00767302">
        <w:rPr>
          <w:b w:val="0"/>
          <w:i w:val="0"/>
          <w:sz w:val="22"/>
          <w:spacing w:val="0"/>
          <w:w w:val="100"/>
          <w:rFonts/>
          <w:caps w:val="0"/>
        </w:rPr>
        <w:t>A.M.S.,</w:t>
      </w:r>
      <w:r w:rsidRPr="00767302">
        <w:rPr>
          <w:b w:val="0"/>
          <w:i w:val="0"/>
          <w:sz w:val="22"/>
          <w:spacing w:val="0"/>
          <w:w w:val="100"/>
          <w:rFonts/>
          <w:caps w:val="0"/>
        </w:rPr>
        <w:t> </w:t>
      </w:r>
      <w:r w:rsidRPr="00767302">
        <w:rPr>
          <w:b w:val="0"/>
          <w:i w:val="0"/>
          <w:sz w:val="22"/>
          <w:spacing w:val="0"/>
          <w:w w:val="100"/>
          <w:rFonts/>
          <w:caps w:val="0"/>
        </w:rPr>
        <w:t>Ekwere</w:t>
      </w:r>
      <w:r w:rsidRPr="00767302">
        <w:rPr>
          <w:b w:val="0"/>
          <w:i w:val="0"/>
          <w:sz w:val="22"/>
          <w:spacing w:val="0"/>
          <w:w w:val="100"/>
          <w:rFonts/>
          <w:caps w:val="0"/>
        </w:rPr>
        <w:t> </w:t>
      </w:r>
      <w:r w:rsidRPr="00767302">
        <w:rPr>
          <w:b w:val="0"/>
          <w:i w:val="0"/>
          <w:sz w:val="22"/>
          <w:spacing w:val="0"/>
          <w:w w:val="100"/>
          <w:rFonts/>
          <w:caps w:val="0"/>
        </w:rPr>
        <w:t>S.J.,</w:t>
      </w:r>
      <w:r w:rsidRPr="00767302">
        <w:rPr>
          <w:b w:val="0"/>
          <w:i w:val="0"/>
          <w:sz w:val="22"/>
          <w:spacing w:val="0"/>
          <w:w w:val="100"/>
          <w:rFonts/>
          <w:caps w:val="0"/>
        </w:rPr>
        <w:t> </w:t>
      </w:r>
      <w:r w:rsidRPr="00767302">
        <w:rPr>
          <w:b w:val="0"/>
          <w:i w:val="0"/>
          <w:sz w:val="22"/>
          <w:spacing w:val="0"/>
          <w:w w:val="100"/>
          <w:rFonts/>
          <w:caps w:val="0"/>
        </w:rPr>
        <w:t>Azmatullah</w:t>
      </w:r>
      <w:r w:rsidRPr="00767302">
        <w:rPr>
          <w:b w:val="0"/>
          <w:i w:val="0"/>
          <w:sz w:val="22"/>
          <w:spacing w:val="0"/>
          <w:w w:val="100"/>
          <w:rFonts/>
          <w:caps w:val="0"/>
        </w:rPr>
        <w:t> </w:t>
      </w:r>
      <w:r w:rsidRPr="00767302">
        <w:rPr>
          <w:b w:val="0"/>
          <w:i w:val="0"/>
          <w:sz w:val="22"/>
          <w:spacing w:val="0"/>
          <w:w w:val="100"/>
          <w:rFonts/>
          <w:caps w:val="0"/>
        </w:rPr>
        <w:t>M.,</w:t>
      </w:r>
      <w:r w:rsidRPr="00767302">
        <w:rPr>
          <w:b w:val="0"/>
          <w:i w:val="0"/>
          <w:sz w:val="22"/>
          <w:spacing w:val="0"/>
          <w:w w:val="100"/>
          <w:rFonts/>
          <w:caps w:val="0"/>
        </w:rPr>
        <w:t> </w:t>
      </w:r>
      <w:r w:rsidRPr="00767302">
        <w:rPr>
          <w:b w:val="0"/>
          <w:i w:val="0"/>
          <w:sz w:val="22"/>
          <w:spacing w:val="0"/>
          <w:w w:val="100"/>
          <w:rFonts/>
          <w:caps w:val="0"/>
        </w:rPr>
        <w:t>and</w:t>
      </w:r>
      <w:r w:rsidRPr="00767302">
        <w:rPr>
          <w:b w:val="0"/>
          <w:i w:val="0"/>
          <w:sz w:val="22"/>
          <w:spacing w:val="0"/>
          <w:w w:val="100"/>
          <w:rFonts/>
          <w:caps w:val="0"/>
        </w:rPr>
        <w:t> </w:t>
      </w:r>
      <w:r w:rsidRPr="00767302">
        <w:rPr>
          <w:b w:val="0"/>
          <w:i w:val="0"/>
          <w:sz w:val="22"/>
          <w:spacing w:val="0"/>
          <w:w w:val="100"/>
          <w:rFonts/>
          <w:caps w:val="0"/>
        </w:rPr>
        <w:t>Ukpong</w:t>
      </w:r>
      <w:r w:rsidRPr="00767302">
        <w:rPr>
          <w:b w:val="0"/>
          <w:i w:val="0"/>
          <w:sz w:val="22"/>
          <w:spacing w:val="0"/>
          <w:w w:val="100"/>
          <w:rFonts/>
          <w:caps w:val="0"/>
        </w:rPr>
        <w:t> </w:t>
      </w:r>
      <w:r w:rsidRPr="00767302">
        <w:rPr>
          <w:b w:val="0"/>
          <w:i w:val="0"/>
          <w:sz w:val="22"/>
          <w:spacing w:val="0"/>
          <w:w w:val="100"/>
          <w:rFonts/>
          <w:caps w:val="0"/>
        </w:rPr>
        <w:t>E.E.</w:t>
      </w:r>
      <w:r w:rsidRPr="00767302">
        <w:rPr>
          <w:b w:val="0"/>
          <w:i w:val="0"/>
          <w:sz w:val="22"/>
          <w:spacing w:val="0"/>
          <w:w w:val="100"/>
          <w:rFonts/>
          <w:caps w:val="0"/>
        </w:rPr>
        <w:t> </w:t>
      </w:r>
      <w:r w:rsidRPr="00767302">
        <w:rPr>
          <w:b w:val="0"/>
          <w:i w:val="0"/>
          <w:sz w:val="22"/>
          <w:spacing w:val="0"/>
          <w:w w:val="100"/>
          <w:rFonts/>
          <w:caps w:val="0"/>
        </w:rPr>
        <w:t>(1988)</w:t>
      </w:r>
      <w:r w:rsidRPr="00767302">
        <w:rPr>
          <w:b w:val="0"/>
          <w:i w:val="0"/>
          <w:sz w:val="22"/>
          <w:spacing w:val="0"/>
          <w:w w:val="100"/>
          <w:rFonts/>
          <w:caps w:val="0"/>
        </w:rPr>
        <w:t> </w:t>
      </w:r>
      <w:r w:rsidRPr="00767302">
        <w:rPr>
          <w:b w:val="0"/>
          <w:i w:val="0"/>
          <w:sz w:val="22"/>
          <w:spacing w:val="0"/>
          <w:w w:val="100"/>
          <w:rFonts/>
          <w:caps w:val="0"/>
        </w:rPr>
        <w:t>Petrology</w:t>
      </w:r>
      <w:r w:rsidRPr="00767302">
        <w:rPr>
          <w:b w:val="0"/>
          <w:i w:val="0"/>
          <w:sz w:val="22"/>
          <w:spacing w:val="0"/>
          <w:w w:val="100"/>
          <w:rFonts/>
          <w:caps w:val="0"/>
        </w:rPr>
        <w:t> </w:t>
      </w:r>
      <w:r w:rsidRPr="00767302">
        <w:rPr>
          <w:b w:val="0"/>
          <w:i w:val="0"/>
          <w:sz w:val="22"/>
          <w:spacing w:val="0"/>
          <w:w w:val="100"/>
          <w:rFonts/>
          <w:caps w:val="0"/>
        </w:rPr>
        <w:t>and</w:t>
      </w:r>
      <w:r w:rsidRPr="00767302">
        <w:rPr>
          <w:b w:val="0"/>
          <w:i w:val="0"/>
          <w:sz w:val="22"/>
          <w:spacing w:val="0"/>
          <w:w w:val="100"/>
          <w:rFonts/>
          <w:caps w:val="0"/>
        </w:rPr>
        <w:t> </w:t>
      </w:r>
      <w:r w:rsidRPr="00767302">
        <w:rPr>
          <w:b w:val="0"/>
          <w:i w:val="0"/>
          <w:sz w:val="22"/>
          <w:spacing w:val="0"/>
          <w:w w:val="100"/>
          <w:rFonts/>
          <w:caps w:val="0"/>
        </w:rPr>
        <w:t>geochemistry</w:t>
      </w:r>
      <w:r w:rsidRPr="00767302">
        <w:rPr>
          <w:b w:val="0"/>
          <w:i w:val="0"/>
          <w:sz w:val="22"/>
          <w:spacing w:val="0"/>
          <w:w w:val="100"/>
          <w:rFonts/>
          <w:caps w:val="0"/>
        </w:rPr>
        <w:t> </w:t>
      </w:r>
      <w:r w:rsidRPr="00767302">
        <w:rPr>
          <w:b w:val="0"/>
          <w:i w:val="0"/>
          <w:sz w:val="22"/>
          <w:spacing w:val="0"/>
          <w:w w:val="100"/>
          <w:rFonts/>
          <w:caps w:val="0"/>
        </w:rPr>
        <w:t>of</w:t>
      </w:r>
      <w:r w:rsidRPr="00767302">
        <w:rPr>
          <w:b w:val="0"/>
          <w:i w:val="0"/>
          <w:sz w:val="22"/>
          <w:spacing w:val="0"/>
          <w:w w:val="100"/>
          <w:rFonts/>
          <w:caps w:val="0"/>
        </w:rPr>
        <w:t> </w:t>
      </w:r>
      <w:r w:rsidRPr="00767302">
        <w:rPr>
          <w:b w:val="0"/>
          <w:i w:val="0"/>
          <w:sz w:val="22"/>
          <w:spacing w:val="0"/>
          <w:w w:val="100"/>
          <w:rFonts/>
          <w:caps w:val="0"/>
        </w:rPr>
        <w:t>granitic</w:t>
      </w:r>
      <w:r w:rsidRPr="00767302">
        <w:rPr>
          <w:b w:val="0"/>
          <w:i w:val="0"/>
          <w:sz w:val="22"/>
          <w:spacing w:val="0"/>
          <w:w w:val="100"/>
          <w:rFonts/>
          <w:caps w:val="0"/>
        </w:rPr>
        <w:t> </w:t>
      </w:r>
      <w:r w:rsidRPr="00767302">
        <w:rPr>
          <w:b w:val="0"/>
          <w:i w:val="0"/>
          <w:sz w:val="22"/>
          <w:spacing w:val="0"/>
          <w:w w:val="100"/>
          <w:rFonts/>
          <w:caps w:val="0"/>
        </w:rPr>
        <w:t>intrusive</w:t>
      </w:r>
      <w:r w:rsidRPr="00767302">
        <w:rPr>
          <w:b w:val="0"/>
          <w:i w:val="0"/>
          <w:sz w:val="22"/>
          <w:spacing w:val="0"/>
          <w:w w:val="100"/>
          <w:rFonts/>
          <w:caps w:val="0"/>
        </w:rPr>
        <w:t> </w:t>
      </w:r>
      <w:r w:rsidRPr="00767302">
        <w:rPr>
          <w:b w:val="0"/>
          <w:i w:val="0"/>
          <w:sz w:val="22"/>
          <w:spacing w:val="0"/>
          <w:w w:val="100"/>
          <w:rFonts/>
          <w:caps w:val="0"/>
        </w:rPr>
        <w:t>rocks</w:t>
      </w:r>
      <w:r w:rsidRPr="00767302">
        <w:rPr>
          <w:b w:val="0"/>
          <w:i w:val="0"/>
          <w:sz w:val="22"/>
          <w:spacing w:val="0"/>
          <w:w w:val="100"/>
          <w:rFonts/>
          <w:caps w:val="0"/>
        </w:rPr>
        <w:t> </w:t>
      </w:r>
      <w:r w:rsidRPr="00767302">
        <w:rPr>
          <w:b w:val="0"/>
          <w:i w:val="0"/>
          <w:sz w:val="22"/>
          <w:spacing w:val="0"/>
          <w:w w:val="100"/>
          <w:rFonts/>
          <w:caps w:val="0"/>
        </w:rPr>
        <w:t>from</w:t>
      </w:r>
      <w:r w:rsidRPr="00767302">
        <w:rPr>
          <w:b w:val="0"/>
          <w:i w:val="0"/>
          <w:sz w:val="22"/>
          <w:spacing w:val="0"/>
          <w:w w:val="100"/>
          <w:rFonts/>
          <w:caps w:val="0"/>
        </w:rPr>
        <w:t> </w:t>
      </w:r>
      <w:r w:rsidRPr="00767302">
        <w:rPr>
          <w:b w:val="0"/>
          <w:i w:val="0"/>
          <w:sz w:val="22"/>
          <w:spacing w:val="0"/>
          <w:w w:val="100"/>
          <w:rFonts/>
          <w:caps w:val="0"/>
        </w:rPr>
        <w:t>the</w:t>
      </w:r>
      <w:r w:rsidRPr="00767302">
        <w:rPr>
          <w:b w:val="0"/>
          <w:i w:val="0"/>
          <w:sz w:val="22"/>
          <w:spacing w:val="0"/>
          <w:w w:val="100"/>
          <w:rFonts/>
          <w:caps w:val="0"/>
        </w:rPr>
        <w:t> </w:t>
      </w:r>
      <w:r w:rsidRPr="00767302">
        <w:rPr>
          <w:b w:val="0"/>
          <w:i w:val="0"/>
          <w:sz w:val="22"/>
          <w:spacing w:val="0"/>
          <w:w w:val="100"/>
          <w:rFonts/>
          <w:caps w:val="0"/>
        </w:rPr>
        <w:t>west-</w:t>
      </w:r>
      <w:r w:rsidRPr="00767302">
        <w:rPr>
          <w:b w:val="0"/>
          <w:i w:val="0"/>
          <w:sz w:val="22"/>
          <w:spacing w:val="0"/>
          <w:w w:val="100"/>
          <w:rFonts/>
          <w:caps w:val="0"/>
        </w:rPr>
        <w:t> </w:t>
      </w:r>
      <w:r w:rsidRPr="00767302">
        <w:rPr>
          <w:b w:val="0"/>
          <w:i w:val="0"/>
          <w:sz w:val="22"/>
          <w:spacing w:val="0"/>
          <w:w w:val="100"/>
          <w:rFonts/>
          <w:caps w:val="0"/>
        </w:rPr>
        <w:t>ern</w:t>
      </w:r>
      <w:r w:rsidRPr="00767302">
        <w:rPr>
          <w:b w:val="0"/>
          <w:i w:val="0"/>
          <w:sz w:val="22"/>
          <w:spacing w:val="0"/>
          <w:w w:val="100"/>
          <w:rFonts/>
          <w:caps w:val="0"/>
        </w:rPr>
        <w:t> </w:t>
      </w:r>
      <w:r w:rsidRPr="00767302">
        <w:rPr>
          <w:b w:val="0"/>
          <w:i w:val="0"/>
          <w:sz w:val="22"/>
          <w:spacing w:val="0"/>
          <w:w w:val="100"/>
          <w:rFonts/>
          <w:caps w:val="0"/>
        </w:rPr>
        <w:t>part</w:t>
      </w:r>
      <w:r w:rsidRPr="00767302">
        <w:rPr>
          <w:b w:val="0"/>
          <w:i w:val="0"/>
          <w:sz w:val="22"/>
          <w:spacing w:val="0"/>
          <w:w w:val="100"/>
          <w:rFonts/>
          <w:caps w:val="0"/>
        </w:rPr>
        <w:t> </w:t>
      </w:r>
      <w:r w:rsidRPr="00767302">
        <w:rPr>
          <w:b w:val="0"/>
          <w:i w:val="0"/>
          <w:sz w:val="22"/>
          <w:spacing w:val="0"/>
          <w:w w:val="100"/>
          <w:rFonts/>
          <w:caps w:val="0"/>
        </w:rPr>
        <w:t>of</w:t>
      </w:r>
      <w:r w:rsidRPr="00767302">
        <w:rPr>
          <w:b w:val="0"/>
          <w:i w:val="0"/>
          <w:sz w:val="22"/>
          <w:spacing w:val="0"/>
          <w:w w:val="100"/>
          <w:rFonts/>
          <w:caps w:val="0"/>
        </w:rPr>
        <w:t> </w:t>
      </w:r>
      <w:r w:rsidRPr="00767302">
        <w:rPr>
          <w:b w:val="0"/>
          <w:i w:val="0"/>
          <w:sz w:val="22"/>
          <w:spacing w:val="0"/>
          <w:w w:val="100"/>
          <w:rFonts/>
          <w:caps w:val="0"/>
        </w:rPr>
        <w:t>Oban</w:t>
      </w:r>
      <w:r w:rsidRPr="00767302">
        <w:rPr>
          <w:b w:val="0"/>
          <w:i w:val="0"/>
          <w:sz w:val="22"/>
          <w:spacing w:val="0"/>
          <w:w w:val="100"/>
          <w:rFonts/>
          <w:caps w:val="0"/>
        </w:rPr>
        <w:t> </w:t>
      </w:r>
      <w:r w:rsidRPr="00767302">
        <w:rPr>
          <w:b w:val="0"/>
          <w:i w:val="0"/>
          <w:sz w:val="22"/>
          <w:spacing w:val="0"/>
          <w:w w:val="100"/>
          <w:rFonts/>
          <w:caps w:val="0"/>
        </w:rPr>
        <w:t>Massif,</w:t>
      </w:r>
      <w:r w:rsidRPr="00767302">
        <w:rPr>
          <w:b w:val="0"/>
          <w:i w:val="0"/>
          <w:sz w:val="22"/>
          <w:spacing w:val="0"/>
          <w:w w:val="100"/>
          <w:rFonts/>
          <w:caps w:val="0"/>
        </w:rPr>
        <w:t> </w:t>
      </w:r>
      <w:r w:rsidRPr="00767302">
        <w:rPr>
          <w:b w:val="0"/>
          <w:i w:val="0"/>
          <w:sz w:val="22"/>
          <w:spacing w:val="0"/>
          <w:w w:val="100"/>
          <w:rFonts/>
          <w:caps w:val="0"/>
        </w:rPr>
        <w:t>Southeastern</w:t>
      </w:r>
      <w:r w:rsidRPr="00767302">
        <w:rPr>
          <w:b w:val="0"/>
          <w:i w:val="0"/>
          <w:sz w:val="22"/>
          <w:spacing w:val="0"/>
          <w:w w:val="100"/>
          <w:rFonts/>
          <w:caps w:val="0"/>
        </w:rPr>
        <w:t> </w:t>
      </w:r>
      <w:r w:rsidRPr="00767302">
        <w:rPr>
          <w:b w:val="0"/>
          <w:i w:val="0"/>
          <w:sz w:val="22"/>
          <w:spacing w:val="0"/>
          <w:w w:val="100"/>
          <w:rFonts/>
          <w:caps w:val="0"/>
        </w:rPr>
        <w:t>Nigeria</w:t>
      </w:r>
      <w:r w:rsidRPr="00767302">
        <w:rPr>
          <w:b w:val="0"/>
          <w:i w:val="0"/>
          <w:sz w:val="22"/>
          <w:spacing w:val="0"/>
          <w:w w:val="100"/>
          <w:rFonts/>
          <w:caps w:val="0"/>
        </w:rPr>
        <w:t> </w:t>
      </w:r>
      <w:r w:rsidRPr="00767302">
        <w:rPr>
          <w:b w:val="0"/>
          <w:i w:val="0"/>
          <w:sz w:val="22"/>
          <w:spacing w:val="0"/>
          <w:w w:val="100"/>
          <w:rFonts/>
          <w:caps w:val="0"/>
        </w:rPr>
        <w:t>[J].</w:t>
      </w:r>
      <w:r w:rsidRPr="00767302">
        <w:rPr>
          <w:b w:val="0"/>
          <w:i w:val="0"/>
          <w:sz w:val="22"/>
          <w:spacing w:val="0"/>
          <w:w w:val="100"/>
          <w:rFonts/>
          <w:caps w:val="0"/>
        </w:rPr>
        <w:t> </w:t>
      </w:r>
      <w:r w:rsidRPr="00767302">
        <w:rPr>
          <w:b w:val="0"/>
          <w:i w:val="0"/>
          <w:sz w:val="22"/>
          <w:spacing w:val="0"/>
          <w:w w:val="100"/>
          <w:rFonts/>
          <w:caps w:val="0"/>
        </w:rPr>
        <w:t>Journal</w:t>
      </w:r>
      <w:r w:rsidRPr="00767302">
        <w:rPr>
          <w:b w:val="0"/>
          <w:i w:val="0"/>
          <w:sz w:val="22"/>
          <w:spacing w:val="0"/>
          <w:w w:val="100"/>
          <w:rFonts/>
          <w:caps w:val="0"/>
        </w:rPr>
        <w:t> </w:t>
      </w:r>
      <w:r w:rsidRPr="00767302">
        <w:rPr>
          <w:b w:val="0"/>
          <w:i w:val="0"/>
          <w:sz w:val="22"/>
          <w:spacing w:val="0"/>
          <w:w w:val="100"/>
          <w:rFonts/>
          <w:caps w:val="0"/>
        </w:rPr>
        <w:t>of</w:t>
      </w:r>
      <w:r w:rsidRPr="00767302">
        <w:rPr>
          <w:b w:val="0"/>
          <w:i w:val="0"/>
          <w:sz w:val="22"/>
          <w:spacing w:val="0"/>
          <w:w w:val="100"/>
          <w:rFonts/>
          <w:caps w:val="0"/>
        </w:rPr>
        <w:t> </w:t>
      </w:r>
      <w:r w:rsidRPr="00767302">
        <w:rPr>
          <w:b w:val="0"/>
          <w:i w:val="0"/>
          <w:sz w:val="22"/>
          <w:spacing w:val="0"/>
          <w:w w:val="100"/>
          <w:rFonts/>
          <w:caps w:val="0"/>
        </w:rPr>
        <w:t>African</w:t>
      </w:r>
      <w:r w:rsidRPr="00767302">
        <w:rPr>
          <w:b w:val="0"/>
          <w:i w:val="0"/>
          <w:sz w:val="22"/>
          <w:spacing w:val="0"/>
          <w:w w:val="100"/>
          <w:rFonts/>
          <w:caps w:val="0"/>
        </w:rPr>
        <w:t> </w:t>
      </w:r>
      <w:r w:rsidRPr="00767302">
        <w:rPr>
          <w:b w:val="0"/>
          <w:i w:val="0"/>
          <w:sz w:val="22"/>
          <w:spacing w:val="0"/>
          <w:w w:val="100"/>
          <w:rFonts/>
          <w:caps w:val="0"/>
        </w:rPr>
        <w:t>Earth</w:t>
      </w:r>
      <w:r w:rsidRPr="00767302">
        <w:rPr>
          <w:b w:val="0"/>
          <w:i w:val="0"/>
          <w:sz w:val="22"/>
          <w:spacing w:val="0"/>
          <w:w w:val="100"/>
          <w:rFonts/>
          <w:caps w:val="0"/>
        </w:rPr>
        <w:t> </w:t>
      </w:r>
      <w:r w:rsidRPr="00767302">
        <w:rPr>
          <w:b w:val="0"/>
          <w:i w:val="0"/>
          <w:sz w:val="22"/>
          <w:spacing w:val="0"/>
          <w:w w:val="100"/>
          <w:rFonts/>
          <w:caps w:val="0"/>
        </w:rPr>
        <w:t>Sciences.</w:t>
      </w:r>
      <w:r w:rsidRPr="00767302">
        <w:rPr>
          <w:b w:val="0"/>
          <w:i w:val="0"/>
          <w:sz w:val="22"/>
          <w:spacing w:val="0"/>
          <w:w w:val="100"/>
          <w:rFonts/>
          <w:caps w:val="0"/>
        </w:rPr>
        <w:t> </w:t>
      </w:r>
      <w:r w:rsidRPr="00767302">
        <w:rPr>
          <w:b w:val="0"/>
          <w:i w:val="0"/>
          <w:sz w:val="22"/>
          <w:spacing w:val="0"/>
          <w:w w:val="100"/>
          <w:rFonts/>
          <w:caps w:val="0"/>
        </w:rPr>
        <w:t>7,</w:t>
      </w:r>
      <w:r w:rsidRPr="00767302">
        <w:rPr>
          <w:b w:val="0"/>
          <w:i w:val="0"/>
          <w:sz w:val="22"/>
          <w:spacing w:val="0"/>
          <w:w w:val="100"/>
          <w:rFonts/>
          <w:caps w:val="0"/>
        </w:rPr>
        <w:t> </w:t>
      </w:r>
      <w:r w:rsidRPr="00767302">
        <w:rPr>
          <w:b w:val="0"/>
          <w:i w:val="0"/>
          <w:sz w:val="22"/>
          <w:spacing w:val="0"/>
          <w:w w:val="100"/>
          <w:rFonts/>
          <w:caps w:val="0"/>
        </w:rPr>
        <w:t>149–157.</w:t>
      </w:r>
    </w:p>
    <w:p w14:paraId="57660B99" w14:textId="77777777" w:rsidR="002E19E5" w:rsidRPr="00767302" w:rsidRDefault="002E19E5" w:rsidP="002E19E5">
      <w:pPr>
        <w:spacing w:before="0" w:beforeAutospacing="0" w:after="160" w:afterAutospacing="0" w:lineRule="auto" w:line="256"/>
        <w:rPr>
          <w:b w:val="0"/>
          <w:i w:val="0"/>
          <w:sz w:val="20"/>
          <w:spacing w:val="0"/>
          <w:w w:val="100"/>
          <w:rFonts/>
          <w:caps w:val="0"/>
        </w:rPr>
        <w:snapToGrid w:val="0"/>
        <w:ind w:left="426" w:hanging="426"/>
        <w:textAlignment w:val="baseline"/>
      </w:pPr>
      <w:r w:rsidRPr="00767302">
        <w:rPr>
          <w:b w:val="0"/>
          <w:i w:val="0"/>
          <w:sz w:val="22"/>
          <w:spacing w:val="0"/>
          <w:w w:val="100"/>
          <w:rFonts/>
          <w:caps w:val="0"/>
        </w:rPr>
        <w:t>Soller,</w:t>
      </w:r>
      <w:r w:rsidRPr="00767302">
        <w:rPr>
          <w:b w:val="0"/>
          <w:i w:val="0"/>
          <w:sz w:val="22"/>
          <w:spacing w:val="0"/>
          <w:w w:val="100"/>
          <w:rFonts/>
          <w:caps w:val="0"/>
        </w:rPr>
        <w:t> </w:t>
      </w:r>
      <w:r w:rsidRPr="00767302">
        <w:rPr>
          <w:b w:val="0"/>
          <w:i w:val="0"/>
          <w:sz w:val="22"/>
          <w:spacing w:val="0"/>
          <w:w w:val="100"/>
          <w:rFonts/>
          <w:caps w:val="0"/>
        </w:rPr>
        <w:t>D.</w:t>
      </w:r>
      <w:r w:rsidRPr="00767302">
        <w:rPr>
          <w:b w:val="0"/>
          <w:i w:val="0"/>
          <w:sz w:val="22"/>
          <w:spacing w:val="0"/>
          <w:w w:val="100"/>
          <w:rFonts/>
          <w:caps w:val="0"/>
        </w:rPr>
        <w:t> </w:t>
      </w:r>
      <w:r w:rsidRPr="00767302">
        <w:rPr>
          <w:b w:val="0"/>
          <w:i w:val="0"/>
          <w:sz w:val="22"/>
          <w:spacing w:val="0"/>
          <w:w w:val="100"/>
          <w:rFonts/>
          <w:caps w:val="0"/>
        </w:rPr>
        <w:t>R.,</w:t>
      </w:r>
      <w:r w:rsidRPr="00767302">
        <w:rPr>
          <w:b w:val="0"/>
          <w:i w:val="0"/>
          <w:sz w:val="22"/>
          <w:spacing w:val="0"/>
          <w:w w:val="100"/>
          <w:rFonts/>
          <w:caps w:val="0"/>
        </w:rPr>
        <w:t> </w:t>
      </w:r>
      <w:r w:rsidRPr="00767302">
        <w:rPr>
          <w:b w:val="0"/>
          <w:i w:val="0"/>
          <w:sz w:val="22"/>
          <w:spacing w:val="0"/>
          <w:w w:val="100"/>
          <w:rFonts/>
          <w:caps w:val="0"/>
        </w:rPr>
        <w:t>2002,</w:t>
      </w:r>
      <w:r w:rsidRPr="00767302">
        <w:rPr>
          <w:b w:val="0"/>
          <w:i w:val="0"/>
          <w:sz w:val="22"/>
          <w:spacing w:val="0"/>
          <w:w w:val="100"/>
          <w:rFonts/>
          <w:caps w:val="0"/>
        </w:rPr>
        <w:t> </w:t>
      </w:r>
      <w:r w:rsidRPr="00767302">
        <w:rPr>
          <w:b w:val="0"/>
          <w:i w:val="0"/>
          <w:sz w:val="22"/>
          <w:spacing w:val="0"/>
          <w:w w:val="100"/>
          <w:rFonts/>
          <w:caps w:val="0"/>
        </w:rPr>
        <w:t>Digital</w:t>
      </w:r>
      <w:r w:rsidRPr="00767302">
        <w:rPr>
          <w:b w:val="0"/>
          <w:i w:val="0"/>
          <w:sz w:val="22"/>
          <w:spacing w:val="0"/>
          <w:w w:val="100"/>
          <w:rFonts/>
          <w:caps w:val="0"/>
        </w:rPr>
        <w:t> </w:t>
      </w:r>
      <w:r w:rsidRPr="00767302">
        <w:rPr>
          <w:b w:val="0"/>
          <w:i w:val="0"/>
          <w:sz w:val="22"/>
          <w:spacing w:val="0"/>
          <w:w w:val="100"/>
          <w:rFonts/>
          <w:caps w:val="0"/>
        </w:rPr>
        <w:t>Mapping</w:t>
      </w:r>
      <w:r w:rsidRPr="00767302">
        <w:rPr>
          <w:b w:val="0"/>
          <w:i w:val="0"/>
          <w:sz w:val="22"/>
          <w:spacing w:val="0"/>
          <w:w w:val="100"/>
          <w:rFonts/>
          <w:caps w:val="0"/>
        </w:rPr>
        <w:t> </w:t>
      </w:r>
      <w:r w:rsidRPr="00767302">
        <w:rPr>
          <w:b w:val="0"/>
          <w:i w:val="0"/>
          <w:sz w:val="22"/>
          <w:spacing w:val="0"/>
          <w:w w:val="100"/>
          <w:rFonts/>
          <w:caps w:val="0"/>
        </w:rPr>
        <w:t>Techniques</w:t>
      </w:r>
      <w:r w:rsidRPr="00767302">
        <w:rPr>
          <w:b w:val="0"/>
          <w:i w:val="0"/>
          <w:sz w:val="22"/>
          <w:spacing w:val="0"/>
          <w:w w:val="100"/>
          <w:rFonts/>
          <w:caps w:val="0"/>
        </w:rPr>
        <w:t> </w:t>
      </w:r>
      <w:r w:rsidRPr="00767302">
        <w:rPr>
          <w:b w:val="0"/>
          <w:i w:val="0"/>
          <w:sz w:val="22"/>
          <w:spacing w:val="0"/>
          <w:w w:val="100"/>
          <w:rFonts/>
          <w:caps w:val="0"/>
        </w:rPr>
        <w:t>'02-Workshop</w:t>
      </w:r>
      <w:r w:rsidRPr="00767302">
        <w:rPr>
          <w:b w:val="0"/>
          <w:i w:val="0"/>
          <w:sz w:val="22"/>
          <w:spacing w:val="0"/>
          <w:w w:val="100"/>
          <w:rFonts/>
          <w:caps w:val="0"/>
        </w:rPr>
        <w:t> </w:t>
      </w:r>
      <w:r w:rsidRPr="00767302">
        <w:rPr>
          <w:b w:val="0"/>
          <w:i w:val="0"/>
          <w:sz w:val="22"/>
          <w:spacing w:val="0"/>
          <w:w w:val="100"/>
          <w:rFonts/>
          <w:caps w:val="0"/>
        </w:rPr>
        <w:t>Proceedings, USGS Open-file</w:t>
      </w:r>
      <w:r w:rsidRPr="00767302">
        <w:rPr>
          <w:b w:val="0"/>
          <w:i w:val="0"/>
          <w:sz w:val="22"/>
          <w:spacing w:val="0"/>
          <w:w w:val="100"/>
          <w:rFonts/>
          <w:caps w:val="0"/>
        </w:rPr>
        <w:t> </w:t>
      </w:r>
      <w:r w:rsidRPr="00767302">
        <w:rPr>
          <w:b w:val="0"/>
          <w:i w:val="0"/>
          <w:sz w:val="22"/>
          <w:spacing w:val="0"/>
          <w:w w:val="100"/>
          <w:rFonts/>
          <w:caps w:val="0"/>
        </w:rPr>
        <w:t>Report.</w:t>
      </w:r>
      <w:r w:rsidRPr="00767302">
        <w:rPr>
          <w:b w:val="0"/>
          <w:i w:val="0"/>
          <w:sz w:val="22"/>
          <w:spacing w:val="0"/>
          <w:w w:val="100"/>
          <w:rFonts/>
          <w:caps w:val="0"/>
        </w:rPr>
        <w:t> </w:t>
      </w:r>
      <w:r w:rsidRPr="00767302">
        <w:rPr>
          <w:b w:val="0"/>
          <w:i w:val="0"/>
          <w:sz w:val="22"/>
          <w:spacing w:val="0"/>
          <w:w w:val="100"/>
          <w:rFonts/>
          <w:caps w:val="0"/>
        </w:rPr>
        <w:t>02-370.</w:t>
      </w:r>
    </w:p>
    <w:p w14:paraId="00D7D03E" w14:textId="77777777" w:rsidR="002E19E5" w:rsidRPr="00767302" w:rsidRDefault="002E19E5" w:rsidP="002E19E5">
      <w:pPr>
        <w:spacing w:before="0" w:beforeAutospacing="0" w:after="160" w:afterAutospacing="0" w:lineRule="auto" w:line="256"/>
        <w:rPr>
          <w:b w:val="0"/>
          <w:i w:val="0"/>
          <w:sz w:val="20"/>
          <w:spacing w:val="0"/>
          <w:w w:val="100"/>
          <w:rFonts/>
          <w:caps w:val="0"/>
        </w:rPr>
        <w:snapToGrid w:val="0"/>
        <w:ind w:left="426" w:hanging="426"/>
        <w:textAlignment w:val="baseline"/>
      </w:pPr>
      <w:r w:rsidRPr="00767302">
        <w:rPr>
          <w:b w:val="0"/>
          <w:i w:val="0"/>
          <w:sz w:val="22"/>
          <w:spacing w:val="0"/>
          <w:w w:val="100"/>
          <w:rFonts/>
          <w:caps w:val="0"/>
        </w:rPr>
        <w:t>Woakes</w:t>
      </w:r>
      <w:r w:rsidRPr="00767302">
        <w:rPr>
          <w:b w:val="0"/>
          <w:i w:val="0"/>
          <w:sz w:val="22"/>
          <w:spacing w:val="0"/>
          <w:w w:val="100"/>
          <w:rFonts/>
          <w:caps w:val="0"/>
        </w:rPr>
        <w:t> </w:t>
      </w:r>
      <w:r w:rsidRPr="00767302">
        <w:rPr>
          <w:b w:val="0"/>
          <w:i w:val="0"/>
          <w:sz w:val="22"/>
          <w:spacing w:val="0"/>
          <w:w w:val="100"/>
          <w:rFonts/>
          <w:caps w:val="0"/>
        </w:rPr>
        <w:t>M,</w:t>
      </w:r>
      <w:r w:rsidRPr="00767302">
        <w:rPr>
          <w:b w:val="0"/>
          <w:i w:val="0"/>
          <w:sz w:val="22"/>
          <w:spacing w:val="0"/>
          <w:w w:val="100"/>
          <w:rFonts/>
          <w:caps w:val="0"/>
        </w:rPr>
        <w:t> </w:t>
      </w:r>
      <w:r w:rsidRPr="00767302">
        <w:rPr>
          <w:b w:val="0"/>
          <w:i w:val="0"/>
          <w:sz w:val="22"/>
          <w:spacing w:val="0"/>
          <w:w w:val="100"/>
          <w:rFonts/>
          <w:caps w:val="0"/>
        </w:rPr>
        <w:t>Rahaman</w:t>
      </w:r>
      <w:r w:rsidRPr="00767302">
        <w:rPr>
          <w:b w:val="0"/>
          <w:i w:val="0"/>
          <w:sz w:val="22"/>
          <w:spacing w:val="0"/>
          <w:w w:val="100"/>
          <w:rFonts/>
          <w:caps w:val="0"/>
        </w:rPr>
        <w:t> </w:t>
      </w:r>
      <w:r w:rsidRPr="00767302">
        <w:rPr>
          <w:b w:val="0"/>
          <w:i w:val="0"/>
          <w:sz w:val="22"/>
          <w:spacing w:val="0"/>
          <w:w w:val="100"/>
          <w:rFonts/>
          <w:caps w:val="0"/>
        </w:rPr>
        <w:t>MA,</w:t>
      </w:r>
      <w:r w:rsidRPr="00767302">
        <w:rPr>
          <w:b w:val="0"/>
          <w:i w:val="0"/>
          <w:sz w:val="22"/>
          <w:spacing w:val="0"/>
          <w:w w:val="100"/>
          <w:rFonts/>
          <w:caps w:val="0"/>
        </w:rPr>
        <w:t> </w:t>
      </w:r>
      <w:r w:rsidRPr="00767302">
        <w:rPr>
          <w:b w:val="0"/>
          <w:i w:val="0"/>
          <w:sz w:val="22"/>
          <w:spacing w:val="0"/>
          <w:w w:val="100"/>
          <w:rFonts/>
          <w:caps w:val="0"/>
        </w:rPr>
        <w:t>Ajibade</w:t>
      </w:r>
      <w:r w:rsidRPr="00767302">
        <w:rPr>
          <w:b w:val="0"/>
          <w:i w:val="0"/>
          <w:sz w:val="22"/>
          <w:spacing w:val="0"/>
          <w:w w:val="100"/>
          <w:rFonts/>
          <w:caps w:val="0"/>
        </w:rPr>
        <w:t> </w:t>
      </w:r>
      <w:r w:rsidRPr="00767302">
        <w:rPr>
          <w:b w:val="0"/>
          <w:i w:val="0"/>
          <w:sz w:val="22"/>
          <w:spacing w:val="0"/>
          <w:w w:val="100"/>
          <w:rFonts/>
          <w:caps w:val="0"/>
        </w:rPr>
        <w:t>AC.</w:t>
      </w:r>
      <w:r w:rsidRPr="00767302">
        <w:rPr>
          <w:b w:val="0"/>
          <w:i w:val="0"/>
          <w:sz w:val="22"/>
          <w:spacing w:val="0"/>
          <w:w w:val="100"/>
          <w:rFonts/>
          <w:caps w:val="0"/>
        </w:rPr>
        <w:t> </w:t>
      </w:r>
      <w:r w:rsidRPr="00767302">
        <w:rPr>
          <w:b w:val="0"/>
          <w:i w:val="0"/>
          <w:sz w:val="22"/>
          <w:spacing w:val="0"/>
          <w:w w:val="100"/>
          <w:rFonts/>
          <w:caps w:val="0"/>
        </w:rPr>
        <w:t>1987.</w:t>
      </w:r>
      <w:r w:rsidRPr="00767302">
        <w:rPr>
          <w:b w:val="0"/>
          <w:i w:val="0"/>
          <w:sz w:val="22"/>
          <w:spacing w:val="0"/>
          <w:w w:val="100"/>
          <w:rFonts/>
          <w:caps w:val="0"/>
        </w:rPr>
        <w:t> </w:t>
      </w:r>
      <w:r w:rsidRPr="00767302">
        <w:rPr>
          <w:b w:val="0"/>
          <w:i w:val="0"/>
          <w:sz w:val="22"/>
          <w:spacing w:val="0"/>
          <w:w w:val="100"/>
          <w:rFonts/>
          <w:caps w:val="0"/>
        </w:rPr>
        <w:t>Some</w:t>
      </w:r>
      <w:r w:rsidRPr="00767302">
        <w:rPr>
          <w:b w:val="0"/>
          <w:i w:val="0"/>
          <w:sz w:val="22"/>
          <w:spacing w:val="0"/>
          <w:w w:val="100"/>
          <w:rFonts/>
          <w:caps w:val="0"/>
        </w:rPr>
        <w:t> </w:t>
      </w:r>
      <w:r w:rsidRPr="00767302">
        <w:rPr>
          <w:b w:val="0"/>
          <w:i w:val="0"/>
          <w:sz w:val="22"/>
          <w:spacing w:val="0"/>
          <w:w w:val="100"/>
          <w:rFonts/>
          <w:caps w:val="0"/>
        </w:rPr>
        <w:t>metal-</w:t>
      </w:r>
      <w:r w:rsidRPr="00767302">
        <w:rPr>
          <w:b w:val="0"/>
          <w:i w:val="0"/>
          <w:sz w:val="22"/>
          <w:spacing w:val="0"/>
          <w:w w:val="100"/>
          <w:rFonts/>
          <w:caps w:val="0"/>
        </w:rPr>
        <w:t> </w:t>
      </w:r>
      <w:r w:rsidRPr="00767302">
        <w:rPr>
          <w:b w:val="0"/>
          <w:i w:val="0"/>
          <w:sz w:val="22"/>
          <w:spacing w:val="0"/>
          <w:w w:val="100"/>
          <w:rFonts/>
          <w:caps w:val="0"/>
        </w:rPr>
        <w:t>logenetic</w:t>
      </w:r>
      <w:r w:rsidRPr="00767302">
        <w:rPr>
          <w:b w:val="0"/>
          <w:i w:val="0"/>
          <w:sz w:val="22"/>
          <w:spacing w:val="0"/>
          <w:w w:val="100"/>
          <w:rFonts/>
          <w:caps w:val="0"/>
        </w:rPr>
        <w:t> </w:t>
      </w:r>
      <w:r w:rsidRPr="00767302">
        <w:rPr>
          <w:b w:val="0"/>
          <w:i w:val="0"/>
          <w:sz w:val="22"/>
          <w:spacing w:val="0"/>
          <w:w w:val="100"/>
          <w:rFonts/>
          <w:caps w:val="0"/>
        </w:rPr>
        <w:t>features</w:t>
      </w:r>
      <w:r w:rsidRPr="00767302">
        <w:rPr>
          <w:b w:val="0"/>
          <w:i w:val="0"/>
          <w:sz w:val="22"/>
          <w:spacing w:val="0"/>
          <w:w w:val="100"/>
          <w:rFonts/>
          <w:caps w:val="0"/>
        </w:rPr>
        <w:t> </w:t>
      </w:r>
      <w:r w:rsidRPr="00767302">
        <w:rPr>
          <w:b w:val="0"/>
          <w:i w:val="0"/>
          <w:sz w:val="22"/>
          <w:spacing w:val="0"/>
          <w:w w:val="100"/>
          <w:rFonts/>
          <w:caps w:val="0"/>
        </w:rPr>
        <w:t>of</w:t>
      </w:r>
      <w:r w:rsidRPr="00767302">
        <w:rPr>
          <w:b w:val="0"/>
          <w:i w:val="0"/>
          <w:sz w:val="22"/>
          <w:spacing w:val="0"/>
          <w:w w:val="100"/>
          <w:rFonts/>
          <w:caps w:val="0"/>
        </w:rPr>
        <w:t> </w:t>
      </w:r>
      <w:r w:rsidRPr="00767302">
        <w:rPr>
          <w:b w:val="0"/>
          <w:i w:val="0"/>
          <w:sz w:val="22"/>
          <w:spacing w:val="0"/>
          <w:w w:val="100"/>
          <w:rFonts/>
          <w:caps w:val="0"/>
        </w:rPr>
        <w:t>the</w:t>
      </w:r>
      <w:r w:rsidRPr="00767302">
        <w:rPr>
          <w:b w:val="0"/>
          <w:i w:val="0"/>
          <w:sz w:val="22"/>
          <w:spacing w:val="0"/>
          <w:w w:val="100"/>
          <w:rFonts/>
          <w:caps w:val="0"/>
        </w:rPr>
        <w:t> </w:t>
      </w:r>
      <w:r w:rsidRPr="00767302">
        <w:rPr>
          <w:b w:val="0"/>
          <w:i w:val="0"/>
          <w:sz w:val="22"/>
          <w:spacing w:val="0"/>
          <w:w w:val="100"/>
          <w:rFonts/>
          <w:caps w:val="0"/>
        </w:rPr>
        <w:t>Nigerian</w:t>
      </w:r>
      <w:r w:rsidRPr="00767302">
        <w:rPr>
          <w:b w:val="0"/>
          <w:i w:val="0"/>
          <w:sz w:val="22"/>
          <w:spacing w:val="0"/>
          <w:w w:val="100"/>
          <w:rFonts/>
          <w:caps w:val="0"/>
        </w:rPr>
        <w:t> </w:t>
      </w:r>
      <w:r w:rsidRPr="00767302">
        <w:rPr>
          <w:b w:val="0"/>
          <w:i w:val="0"/>
          <w:sz w:val="22"/>
          <w:spacing w:val="0"/>
          <w:w w:val="100"/>
          <w:rFonts/>
          <w:caps w:val="0"/>
        </w:rPr>
        <w:t>basement.</w:t>
      </w:r>
      <w:r w:rsidRPr="00767302">
        <w:rPr>
          <w:b w:val="0"/>
          <w:i w:val="0"/>
          <w:sz w:val="22"/>
          <w:spacing w:val="0"/>
          <w:w w:val="100"/>
          <w:rFonts/>
          <w:caps w:val="0"/>
        </w:rPr>
        <w:t> </w:t>
      </w:r>
      <w:r w:rsidRPr="00767302">
        <w:rPr>
          <w:b w:val="0"/>
          <w:i w:val="0"/>
          <w:sz w:val="22"/>
          <w:spacing w:val="0"/>
          <w:w w:val="100"/>
          <w:rFonts/>
          <w:caps w:val="0"/>
        </w:rPr>
        <w:t>J</w:t>
      </w:r>
      <w:r w:rsidRPr="00767302">
        <w:rPr>
          <w:b w:val="0"/>
          <w:i w:val="0"/>
          <w:sz w:val="22"/>
          <w:spacing w:val="0"/>
          <w:w w:val="100"/>
          <w:rFonts/>
          <w:caps w:val="0"/>
        </w:rPr>
        <w:t> </w:t>
      </w:r>
      <w:r w:rsidRPr="00767302">
        <w:rPr>
          <w:b w:val="0"/>
          <w:i w:val="0"/>
          <w:sz w:val="22"/>
          <w:spacing w:val="0"/>
          <w:w w:val="100"/>
          <w:rFonts/>
          <w:caps w:val="0"/>
        </w:rPr>
        <w:t>Afr</w:t>
      </w:r>
      <w:r w:rsidRPr="00767302">
        <w:rPr>
          <w:b w:val="0"/>
          <w:i w:val="0"/>
          <w:sz w:val="22"/>
          <w:spacing w:val="0"/>
          <w:w w:val="100"/>
          <w:rFonts/>
          <w:caps w:val="0"/>
        </w:rPr>
        <w:t> </w:t>
      </w:r>
      <w:r w:rsidRPr="00767302">
        <w:rPr>
          <w:b w:val="0"/>
          <w:i w:val="0"/>
          <w:sz w:val="22"/>
          <w:spacing w:val="0"/>
          <w:w w:val="100"/>
          <w:rFonts/>
          <w:caps w:val="0"/>
        </w:rPr>
        <w:t>Earth</w:t>
      </w:r>
      <w:r w:rsidRPr="00767302">
        <w:rPr>
          <w:b w:val="0"/>
          <w:i w:val="0"/>
          <w:sz w:val="22"/>
          <w:spacing w:val="0"/>
          <w:w w:val="100"/>
          <w:rFonts/>
          <w:caps w:val="0"/>
        </w:rPr>
        <w:t> </w:t>
      </w:r>
      <w:r w:rsidRPr="00767302">
        <w:rPr>
          <w:b w:val="0"/>
          <w:i w:val="0"/>
          <w:sz w:val="22"/>
          <w:spacing w:val="0"/>
          <w:w w:val="100"/>
          <w:rFonts/>
          <w:caps w:val="0"/>
        </w:rPr>
        <w:t>Sci.</w:t>
      </w:r>
      <w:r w:rsidRPr="00767302">
        <w:rPr>
          <w:b w:val="0"/>
          <w:i w:val="0"/>
          <w:sz w:val="22"/>
          <w:spacing w:val="0"/>
          <w:w w:val="100"/>
          <w:rFonts/>
          <w:caps w:val="0"/>
        </w:rPr>
        <w:t> </w:t>
      </w:r>
      <w:r w:rsidRPr="00767302">
        <w:rPr>
          <w:b w:val="0"/>
          <w:i w:val="0"/>
          <w:sz w:val="22"/>
          <w:spacing w:val="0"/>
          <w:w w:val="100"/>
          <w:rFonts/>
          <w:caps w:val="0"/>
        </w:rPr>
        <w:t>6:54–6</w:t>
      </w:r>
    </w:p>
    <w:p w14:paraId="725C7DF6" w14:textId="77777777" w:rsidR="002E19E5" w:rsidRPr="00767302" w:rsidRDefault="002E19E5" w:rsidP="002E19E5">
      <w:pPr>
        <w:spacing w:before="0" w:beforeAutospacing="0" w:after="160" w:afterAutospacing="0" w:lineRule="auto" w:line="256"/>
        <w:rPr>
          <w:b w:val="0"/>
          <w:i w:val="0"/>
          <w:sz w:val="20"/>
          <w:spacing w:val="0"/>
          <w:w w:val="100"/>
          <w:rFonts/>
          <w:caps w:val="0"/>
        </w:rPr>
        <w:snapToGrid w:val="0"/>
        <w:ind w:left="426" w:hanging="426"/>
        <w:textAlignment w:val="baseline"/>
      </w:pPr>
      <w:hyperlink r:id="rId44" w:history="1">
        <w:r w:rsidRPr="00767302">
          <w:rPr>
            <w:rStyle w:val="Hyperlink"/>
            <w:b w:val="0"/>
            <w:i w:val="0"/>
            <w:u w:val="single" w:color="0000FF"/>
            <w:color w:val="0000FF"/>
            <w:sz w:val="22"/>
            <w:spacing w:val="0"/>
            <w:w w:val="100"/>
            <w:rFonts/>
            <w:caps w:val="0"/>
          </w:rPr>
          <w:t>https://www.colorado.edu/geologicalsciences/research/petrology-mineralogy</w:t>
        </w:r>
      </w:hyperlink>
    </w:p>
    <w:p w14:paraId="61594359" w14:textId="77777777" w:rsidR="002E19E5" w:rsidRPr="00767302" w:rsidRDefault="002E19E5" w:rsidP="002E19E5">
      <w:pPr>
        <w:spacing w:before="0" w:beforeAutospacing="0" w:after="160" w:afterAutospacing="0" w:lineRule="auto" w:line="256"/>
        <w:rPr>
          <w:b w:val="0"/>
          <w:i w:val="0"/>
          <w:sz w:val="20"/>
          <w:spacing w:val="0"/>
          <w:w w:val="100"/>
          <w:rFonts/>
          <w:caps w:val="0"/>
        </w:rPr>
        <w:snapToGrid w:val="0"/>
        <w:ind w:left="426" w:hanging="426"/>
        <w:textAlignment w:val="baseline"/>
      </w:pPr>
      <w:hyperlink r:id="rId45" w:history="1">
        <w:r w:rsidRPr="00767302">
          <w:rPr>
            <w:rStyle w:val="Hyperlink"/>
            <w:b w:val="0"/>
            <w:i w:val="0"/>
            <w:u w:val="single" w:color="0000FF"/>
            <w:color w:val="0000FF"/>
            <w:sz w:val="22"/>
            <w:spacing w:val="0"/>
            <w:w w:val="100"/>
            <w:rFonts/>
            <w:caps w:val="0"/>
          </w:rPr>
          <w:t>https://www.sciencedirect.com/book/9780124081338/introduction-to-mineralogy-and-petrology</w:t>
        </w:r>
      </w:hyperlink>
    </w:p>
    <w:p w14:paraId="387991D0" w14:textId="77777777" w:rsidR="002E19E5" w:rsidRPr="00767302" w:rsidRDefault="002E19E5" w:rsidP="002E19E5">
      <w:pPr>
        <w:spacing w:before="0" w:beforeAutospacing="0" w:after="160" w:afterAutospacing="0" w:lineRule="auto" w:line="256"/>
        <w:rPr>
          <w:b w:val="0"/>
          <w:i w:val="0"/>
          <w:sz w:val="20"/>
          <w:spacing w:val="0"/>
          <w:w w:val="100"/>
          <w:rFonts/>
          <w:caps w:val="0"/>
        </w:rPr>
        <w:snapToGrid w:val="0"/>
        <w:ind w:left="426" w:hanging="426"/>
        <w:textAlignment w:val="baseline"/>
      </w:pPr>
      <w:r w:rsidRPr="00767302">
        <w:rPr>
          <w:b w:val="0"/>
          <w:i w:val="0"/>
          <w:sz w:val="22"/>
          <w:spacing w:val="0"/>
          <w:w w:val="100"/>
          <w:rFonts/>
          <w:caps w:val="0"/>
        </w:rPr>
        <w:t>https://www.geographynotes.com/rocks/folds/folds-meaning-parts-and-causes-rocks-geology/5654</w:t>
      </w:r>
    </w:p>
    <w:p w14:paraId="2ADBA24B" w14:textId="77777777" w:rsidR="002E19E5" w:rsidRDefault="002E19E5" w:rsidP="006F4DE1">
      <w:pPr>
        <w:spacing w:before="0" w:beforeAutospacing="0" w:after="160" w:afterAutospacing="0" w:lineRule="auto" w:line="360"/>
        <w:rPr>
          <w:szCs w:val="24"/>
          <w:b w:val="0"/>
          <w:i w:val="0"/>
          <w:sz w:val="24"/>
          <w:spacing w:val="0"/>
          <w:w w:val="100"/>
          <w:rFonts/>
          <w:caps w:val="0"/>
        </w:rPr>
        <w:snapToGrid w:val="0"/>
        <w:textAlignment w:val="baseline"/>
      </w:pPr>
      <w:r>
        <w:rPr>
          <w:b w:val="0"/>
          <w:i w:val="0"/>
          <w:sz w:val="24"/>
          <w:spacing w:val="0"/>
          <w:w w:val="100"/>
          <w:rFonts/>
          <w:caps w:val="0"/>
        </w:rPr>
        <w:t/>
      </w:r>
    </w:p>
    <w:p w14:paraId="46EDE6E5" w14:textId="77777777" w:rsidR="00C5543F" w:rsidRDefault="00C5543F" w:rsidP="006F4DE1">
      <w:pPr>
        <w:spacing w:before="0" w:beforeAutospacing="0" w:after="160" w:afterAutospacing="0" w:lineRule="auto" w:line="360"/>
        <w:rPr>
          <w:szCs w:val="24"/>
          <w:b w:val="0"/>
          <w:i w:val="0"/>
          <w:sz w:val="24"/>
          <w:spacing w:val="0"/>
          <w:w w:val="100"/>
          <w:rFonts/>
          <w:caps w:val="0"/>
        </w:rPr>
        <w:snapToGrid w:val="0"/>
        <w:textAlignment w:val="baseline"/>
      </w:pPr>
      <w:r>
        <w:rPr>
          <w:b w:val="0"/>
          <w:i w:val="0"/>
          <w:sz w:val="24"/>
          <w:spacing w:val="0"/>
          <w:w w:val="100"/>
          <w:rFonts/>
          <w:caps w:val="0"/>
        </w:rPr>
        <w:t/>
      </w:r>
    </w:p>
    <w:p w14:paraId="2FBFBC41" w14:textId="77777777" w:rsidR="00C5543F" w:rsidRPr="006F4DE1" w:rsidRDefault="00C5543F" w:rsidP="006F4DE1">
      <w:pPr>
        <w:spacing w:before="0" w:beforeAutospacing="0" w:after="160" w:afterAutospacing="0" w:lineRule="auto" w:line="360"/>
        <w:rPr>
          <w:szCs w:val="24"/>
          <w:b w:val="0"/>
          <w:i w:val="0"/>
          <w:sz w:val="24"/>
          <w:spacing w:val="0"/>
          <w:w w:val="100"/>
          <w:rFonts/>
          <w:caps w:val="0"/>
        </w:rPr>
        <w:snapToGrid w:val="0"/>
        <w:textAlignment w:val="baseline"/>
      </w:pPr>
      <w:r>
        <w:rPr>
          <w:b w:val="0"/>
          <w:i w:val="0"/>
          <w:sz w:val="24"/>
          <w:spacing w:val="0"/>
          <w:w w:val="100"/>
          <w:rFonts/>
          <w:caps w:val="0"/>
        </w:rPr>
        <w:t/>
      </w:r>
    </w:p>
    <w:sectPr w:rsidR="00C5543F" w:rsidRPr="006F4DE1" w:rsidSect="00A52B8C">
      <w:footerReference w:type="default" r:id="rId46"/>
      <w:footerReference w:type="first" r:id="rId47"/>
      <w:pgSz w:w="11906" w:h="16838"/>
      <w:pgMar w:top="1440" w:right="849" w:bottom="993" w:left="1440" w:header="708" w:footer="708"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035F3B6" w14:textId="77777777" w:rsidR="00243A0A" w:rsidRDefault="00243A0A" w:rsidP="00403195">
      <w:pPr>
        <w:spacing w:after="0" w:line="240" w:lineRule="auto"/>
      </w:pPr>
      <w:r>
        <w:separator/>
      </w:r>
    </w:p>
  </w:endnote>
  <w:endnote w:type="continuationSeparator" w:id="0">
    <w:p w14:paraId="45812073" w14:textId="77777777" w:rsidR="00243A0A" w:rsidRDefault="00243A0A" w:rsidP="0040319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0975099"/>
      <w:docPartObj>
        <w:docPartGallery w:val="Page Numbers (Bottom of Page)"/>
        <w:docPartUnique/>
      </w:docPartObj>
    </w:sdtPr>
    <w:sdtContent>
      <w:p w14:paraId="324CC49E" w14:textId="77777777" w:rsidR="00A52B8C" w:rsidRDefault="00CB7E44">
        <w:pPr>
          <w:pStyle w:val="Footer"/>
          <w:jc w:val="center"/>
        </w:pPr>
        <w:r>
          <w:fldChar w:fldCharType="begin"/>
        </w:r>
        <w:r>
          <w:instrText xml:space="preserve"> PAGE   \* MERGEFORMAT </w:instrText>
        </w:r>
        <w:r>
          <w:fldChar w:fldCharType="separate"/>
        </w:r>
        <w:r>
          <w:rPr>
            <w:noProof/>
          </w:rPr>
          <w:t>IV</w:t>
        </w:r>
        <w:r>
          <w:rPr>
            <w:noProof/>
          </w:rPr>
          <w:fldChar w:fldCharType="end"/>
        </w:r>
      </w:p>
    </w:sdtContent>
  </w:sdt>
  <w:p w14:paraId="461FBB2A" w14:textId="77777777" w:rsidR="00B92045" w:rsidRDefault="00B9204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7372EE1" w14:textId="77777777" w:rsidR="00B92045" w:rsidRDefault="00B92045" w:rsidP="00F0071B">
    <w:pPr>
      <w:pStyle w:val="Footer"/>
      <w:pBdr>
        <w:top w:val="thinThickSmallGap" w:sz="24" w:space="1" w:color="622423" w:themeColor="accent2" w:themeShade="7F"/>
      </w:pBdr>
      <w:rPr>
        <w:rFonts w:asciiTheme="majorHAnsi" w:hAnsiTheme="majorHAnsi"/>
      </w:rPr>
    </w:pPr>
    <w:r>
      <w:rPr>
        <w:rFonts w:asciiTheme="majorHAnsi" w:hAnsiTheme="majorHAnsi"/>
      </w:rPr>
      <w:ptab w:relativeTo="margin" w:alignment="right" w:leader="none"/>
    </w:r>
    <w:r>
      <w:rPr>
        <w:rFonts w:asciiTheme="majorHAnsi" w:hAnsiTheme="majorHAnsi"/>
      </w:rPr>
      <w:t xml:space="preserve">Page </w:t>
    </w:r>
    <w:r w:rsidR="00E07CAC">
      <w:fldChar w:fldCharType="begin"/>
    </w:r>
    <w:r w:rsidR="00E07CAC">
      <w:instrText xml:space="preserve"> PAGE   \* MERGEFORMAT </w:instrText>
    </w:r>
    <w:r w:rsidR="00E07CAC">
      <w:fldChar w:fldCharType="separate"/>
    </w:r>
    <w:r w:rsidR="00E07CAC" w:rsidRPr="00E07CAC">
      <w:rPr>
        <w:rFonts w:asciiTheme="majorHAnsi" w:hAnsiTheme="majorHAnsi"/>
        <w:noProof/>
      </w:rPr>
      <w:t>I</w:t>
    </w:r>
    <w:r w:rsidR="00E07CAC">
      <w:rPr>
        <w:rFonts w:asciiTheme="majorHAnsi" w:hAnsiTheme="majorHAnsi"/>
        <w:noProof/>
      </w:rPr>
      <w:fldChar w:fldCharType="end"/>
    </w:r>
  </w:p>
  <w:p w14:paraId="2B0E3B97" w14:textId="77777777" w:rsidR="00B92045" w:rsidRDefault="00B9204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429A3B1" w14:textId="77777777" w:rsidR="00243A0A" w:rsidRDefault="00243A0A" w:rsidP="00403195">
      <w:pPr>
        <w:spacing w:after="0" w:line="240" w:lineRule="auto"/>
      </w:pPr>
      <w:r>
        <w:separator/>
      </w:r>
    </w:p>
  </w:footnote>
  <w:footnote w:type="continuationSeparator" w:id="0">
    <w:p w14:paraId="2D3E0D8E" w14:textId="77777777" w:rsidR="00243A0A" w:rsidRDefault="00243A0A" w:rsidP="0040319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4F67AC0"/>
    <w:multiLevelType w:val="multilevel"/>
    <w:tmpl w:val="04090029"/>
    <w:lvl w:ilvl="0">
      <w:start w:val="1"/>
      <w:numFmt w:val="decimal"/>
      <w:suff w:val="space"/>
      <w:lvlText w:val="Chapter %1"/>
      <w:lvlJc w:val="left"/>
      <w:pPr>
        <w:ind w:left="0" w:firstLine="0"/>
      </w:pPr>
    </w:lvl>
    <w:lvl w:ilvl="1">
      <w:start w:val="1"/>
      <w:numFmt w:val="none"/>
      <w:pStyle w:val="Heading2"/>
      <w:suff w:val="nothing"/>
      <w:lvlText w:val=""/>
      <w:lvlJc w:val="left"/>
      <w:pPr>
        <w:ind w:left="0" w:firstLine="0"/>
      </w:pPr>
    </w:lvl>
    <w:lvl w:ilvl="2">
      <w:start w:val="1"/>
      <w:numFmt w:val="none"/>
      <w:pStyle w:val="Heading3"/>
      <w:suff w:val="nothing"/>
      <w:lvlText w:val=""/>
      <w:lvlJc w:val="left"/>
      <w:pPr>
        <w:ind w:left="0" w:firstLine="0"/>
      </w:pPr>
    </w:lvl>
    <w:lvl w:ilvl="3">
      <w:start w:val="1"/>
      <w:numFmt w:val="none"/>
      <w:pStyle w:val="Heading4"/>
      <w:suff w:val="nothing"/>
      <w:lvlText w:val=""/>
      <w:lvlJc w:val="left"/>
      <w:pPr>
        <w:ind w:left="0" w:firstLine="0"/>
      </w:pPr>
    </w:lvl>
    <w:lvl w:ilvl="4">
      <w:start w:val="1"/>
      <w:numFmt w:val="none"/>
      <w:pStyle w:val="Heading5"/>
      <w:suff w:val="nothing"/>
      <w:lvlText w:val=""/>
      <w:lvlJc w:val="left"/>
      <w:pPr>
        <w:ind w:left="0" w:firstLine="0"/>
      </w:pPr>
    </w:lvl>
    <w:lvl w:ilvl="5">
      <w:start w:val="1"/>
      <w:numFmt w:val="none"/>
      <w:pStyle w:val="Heading6"/>
      <w:suff w:val="nothing"/>
      <w:lvlText w:val=""/>
      <w:lvlJc w:val="left"/>
      <w:pPr>
        <w:ind w:left="0" w:firstLine="0"/>
      </w:pPr>
    </w:lvl>
    <w:lvl w:ilvl="6">
      <w:start w:val="1"/>
      <w:numFmt w:val="none"/>
      <w:pStyle w:val="Heading7"/>
      <w:suff w:val="nothing"/>
      <w:lvlText w:val=""/>
      <w:lvlJc w:val="left"/>
      <w:pPr>
        <w:ind w:left="0" w:firstLine="0"/>
      </w:pPr>
    </w:lvl>
    <w:lvl w:ilvl="7">
      <w:start w:val="1"/>
      <w:numFmt w:val="none"/>
      <w:pStyle w:val="Heading8"/>
      <w:suff w:val="nothing"/>
      <w:lvlText w:val=""/>
      <w:lvlJc w:val="left"/>
      <w:pPr>
        <w:ind w:left="0" w:firstLine="0"/>
      </w:pPr>
    </w:lvl>
    <w:lvl w:ilvl="8">
      <w:start w:val="1"/>
      <w:numFmt w:val="none"/>
      <w:pStyle w:val="Heading9"/>
      <w:suff w:val="nothing"/>
      <w:lvlText w:val=""/>
      <w:lvlJc w:val="left"/>
      <w:pPr>
        <w:ind w:left="0" w:firstLine="0"/>
      </w:pPr>
    </w:lvl>
  </w:abstractNum>
  <w:abstractNum w:abstractNumId="1" w15:restartNumberingAfterBreak="0">
    <w:nsid w:val="18ED774E"/>
    <w:multiLevelType w:val="multilevel"/>
    <w:tmpl w:val="5B94D840"/>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 w15:restartNumberingAfterBreak="0">
    <w:nsid w:val="19F20628"/>
    <w:multiLevelType w:val="multilevel"/>
    <w:tmpl w:val="E260F94A"/>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1EEA33CB"/>
    <w:multiLevelType w:val="hybridMultilevel"/>
    <w:tmpl w:val="6944CCBE"/>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B742D0C"/>
    <w:multiLevelType w:val="hybridMultilevel"/>
    <w:tmpl w:val="AC2EEAA0"/>
    <w:lvl w:ilvl="0" w:tplc="20000013">
      <w:start w:val="1"/>
      <w:numFmt w:val="upperRoman"/>
      <w:lvlText w:val="%1."/>
      <w:lvlJc w:val="righ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5" w15:restartNumberingAfterBreak="0">
    <w:nsid w:val="2C6724FE"/>
    <w:multiLevelType w:val="multilevel"/>
    <w:tmpl w:val="DA36C2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45DD77C9"/>
    <w:multiLevelType w:val="multilevel"/>
    <w:tmpl w:val="47F4BBB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7" w15:restartNumberingAfterBreak="0">
    <w:nsid w:val="4BAD7072"/>
    <w:multiLevelType w:val="hybridMultilevel"/>
    <w:tmpl w:val="839A404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55F9791D"/>
    <w:multiLevelType w:val="multilevel"/>
    <w:tmpl w:val="4C26B07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58587E45"/>
    <w:multiLevelType w:val="multilevel"/>
    <w:tmpl w:val="CB76EA0E"/>
    <w:lvl w:ilvl="0">
      <w:start w:val="2"/>
      <w:numFmt w:val="decimal"/>
      <w:lvlText w:val="%1.0"/>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0" w15:restartNumberingAfterBreak="0">
    <w:nsid w:val="5F8B26E8"/>
    <w:multiLevelType w:val="hybridMultilevel"/>
    <w:tmpl w:val="75140EC6"/>
    <w:lvl w:ilvl="0" w:tplc="0409001B">
      <w:start w:val="1"/>
      <w:numFmt w:val="lowerRoman"/>
      <w:lvlText w:val="%1."/>
      <w:lvlJc w:val="righ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1" w15:restartNumberingAfterBreak="0">
    <w:nsid w:val="638079AE"/>
    <w:multiLevelType w:val="multilevel"/>
    <w:tmpl w:val="BFBC1618"/>
    <w:lvl w:ilvl="0">
      <w:start w:val="1"/>
      <w:numFmt w:val="decimal"/>
      <w:lvlText w:val="%1."/>
      <w:lvlJc w:val="left"/>
      <w:pPr>
        <w:ind w:left="720" w:hanging="360"/>
      </w:pPr>
      <w:rPr>
        <w:rFonts w:hint="default"/>
      </w:rPr>
    </w:lvl>
    <w:lvl w:ilvl="1">
      <w:start w:val="2"/>
      <w:numFmt w:val="decimal"/>
      <w:isLgl/>
      <w:lvlText w:val="%1.%2."/>
      <w:lvlJc w:val="left"/>
      <w:pPr>
        <w:ind w:left="900" w:hanging="540"/>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2" w15:restartNumberingAfterBreak="0">
    <w:nsid w:val="74441F16"/>
    <w:multiLevelType w:val="multilevel"/>
    <w:tmpl w:val="D53AC446"/>
    <w:lvl w:ilvl="0">
      <w:start w:val="1"/>
      <w:numFmt w:val="decimal"/>
      <w:lvlText w:val="%1."/>
      <w:lvlJc w:val="left"/>
      <w:pPr>
        <w:ind w:left="720" w:hanging="360"/>
      </w:pPr>
      <w:rPr>
        <w:rFonts w:hint="default"/>
      </w:rPr>
    </w:lvl>
    <w:lvl w:ilvl="1">
      <w:start w:val="2"/>
      <w:numFmt w:val="decimal"/>
      <w:isLgl/>
      <w:lvlText w:val="%1.%2"/>
      <w:lvlJc w:val="left"/>
      <w:pPr>
        <w:ind w:left="900" w:hanging="540"/>
      </w:pPr>
      <w:rPr>
        <w:rFonts w:hint="default"/>
      </w:rPr>
    </w:lvl>
    <w:lvl w:ilvl="2">
      <w:start w:val="3"/>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3" w15:restartNumberingAfterBreak="0">
    <w:nsid w:val="7A753EBA"/>
    <w:multiLevelType w:val="multilevel"/>
    <w:tmpl w:val="71FE8B9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2144038197">
    <w:abstractNumId w:val="12"/>
  </w:num>
  <w:num w:numId="2" w16cid:durableId="306905430">
    <w:abstractNumId w:val="11"/>
  </w:num>
  <w:num w:numId="3" w16cid:durableId="1257711468">
    <w:abstractNumId w:val="7"/>
  </w:num>
  <w:num w:numId="4" w16cid:durableId="921064871">
    <w:abstractNumId w:val="13"/>
  </w:num>
  <w:num w:numId="5" w16cid:durableId="601499579">
    <w:abstractNumId w:val="8"/>
  </w:num>
  <w:num w:numId="6" w16cid:durableId="1732919124">
    <w:abstractNumId w:val="5"/>
  </w:num>
  <w:num w:numId="7" w16cid:durableId="1845586441">
    <w:abstractNumId w:val="6"/>
  </w:num>
  <w:num w:numId="8" w16cid:durableId="212423627">
    <w:abstractNumId w:val="3"/>
  </w:num>
  <w:num w:numId="9" w16cid:durableId="67774562">
    <w:abstractNumId w:val="10"/>
  </w:num>
  <w:num w:numId="10" w16cid:durableId="1879470305">
    <w:abstractNumId w:val="9"/>
  </w:num>
  <w:num w:numId="11" w16cid:durableId="38166464">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16cid:durableId="731001079">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16cid:durableId="1848209167">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16cid:durableId="1352099264">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16cid:durableId="1893272682">
    <w:abstractNumId w:val="4"/>
  </w:num>
  <w:num w:numId="16" w16cid:durableId="76561249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hideSpellingErrors/>
  <w:hideGrammaticalErrors/>
  <w:defaultTabStop w:val="720"/>
  <w:drawingGridHorizontalSpacing w:val="110"/>
  <w:displayHorizont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24654"/>
    <w:rsid w:val="00005638"/>
    <w:rsid w:val="0001025D"/>
    <w:rsid w:val="00010732"/>
    <w:rsid w:val="0001111B"/>
    <w:rsid w:val="000112A3"/>
    <w:rsid w:val="0002683B"/>
    <w:rsid w:val="000379A0"/>
    <w:rsid w:val="000447A8"/>
    <w:rsid w:val="000668EB"/>
    <w:rsid w:val="00072B82"/>
    <w:rsid w:val="00073CE0"/>
    <w:rsid w:val="00073FCD"/>
    <w:rsid w:val="00083428"/>
    <w:rsid w:val="0009054B"/>
    <w:rsid w:val="000A1D59"/>
    <w:rsid w:val="000B0490"/>
    <w:rsid w:val="000B5B86"/>
    <w:rsid w:val="000C237D"/>
    <w:rsid w:val="000C7812"/>
    <w:rsid w:val="000D369E"/>
    <w:rsid w:val="000D3A61"/>
    <w:rsid w:val="000D697F"/>
    <w:rsid w:val="000E0739"/>
    <w:rsid w:val="000E56DD"/>
    <w:rsid w:val="000E6DA0"/>
    <w:rsid w:val="000E761A"/>
    <w:rsid w:val="000E7B1A"/>
    <w:rsid w:val="000F2DE1"/>
    <w:rsid w:val="00103FD1"/>
    <w:rsid w:val="00105790"/>
    <w:rsid w:val="00121417"/>
    <w:rsid w:val="0012520B"/>
    <w:rsid w:val="00131FD4"/>
    <w:rsid w:val="00142E1E"/>
    <w:rsid w:val="001523C6"/>
    <w:rsid w:val="00162361"/>
    <w:rsid w:val="0016260C"/>
    <w:rsid w:val="0016334E"/>
    <w:rsid w:val="00166122"/>
    <w:rsid w:val="001730E7"/>
    <w:rsid w:val="0017734B"/>
    <w:rsid w:val="00187B28"/>
    <w:rsid w:val="001A00D3"/>
    <w:rsid w:val="001A42CD"/>
    <w:rsid w:val="001B284E"/>
    <w:rsid w:val="001B5615"/>
    <w:rsid w:val="001B627D"/>
    <w:rsid w:val="001B7273"/>
    <w:rsid w:val="001B75EA"/>
    <w:rsid w:val="001C0009"/>
    <w:rsid w:val="001C00C5"/>
    <w:rsid w:val="001C2219"/>
    <w:rsid w:val="001C6925"/>
    <w:rsid w:val="002023B5"/>
    <w:rsid w:val="002150D1"/>
    <w:rsid w:val="00221F31"/>
    <w:rsid w:val="00225FD9"/>
    <w:rsid w:val="002334DA"/>
    <w:rsid w:val="00237501"/>
    <w:rsid w:val="00243A0A"/>
    <w:rsid w:val="002518AC"/>
    <w:rsid w:val="00253B09"/>
    <w:rsid w:val="002571CA"/>
    <w:rsid w:val="00261145"/>
    <w:rsid w:val="00261F16"/>
    <w:rsid w:val="00273131"/>
    <w:rsid w:val="00277594"/>
    <w:rsid w:val="00283FD1"/>
    <w:rsid w:val="00284DBF"/>
    <w:rsid w:val="00292BB2"/>
    <w:rsid w:val="002A102A"/>
    <w:rsid w:val="002B07E9"/>
    <w:rsid w:val="002C0BA0"/>
    <w:rsid w:val="002D7E26"/>
    <w:rsid w:val="002E19E5"/>
    <w:rsid w:val="002E5C62"/>
    <w:rsid w:val="002F1DE0"/>
    <w:rsid w:val="002F262A"/>
    <w:rsid w:val="002F38FA"/>
    <w:rsid w:val="00311274"/>
    <w:rsid w:val="0031558C"/>
    <w:rsid w:val="00324A91"/>
    <w:rsid w:val="003262E8"/>
    <w:rsid w:val="00331887"/>
    <w:rsid w:val="003341E7"/>
    <w:rsid w:val="00340FC4"/>
    <w:rsid w:val="003466C4"/>
    <w:rsid w:val="0035190E"/>
    <w:rsid w:val="00360211"/>
    <w:rsid w:val="00365F3B"/>
    <w:rsid w:val="003C2CBD"/>
    <w:rsid w:val="003D3190"/>
    <w:rsid w:val="003D5C75"/>
    <w:rsid w:val="003E346F"/>
    <w:rsid w:val="003F2DD9"/>
    <w:rsid w:val="0040167D"/>
    <w:rsid w:val="00403195"/>
    <w:rsid w:val="00404B63"/>
    <w:rsid w:val="004102D7"/>
    <w:rsid w:val="00411405"/>
    <w:rsid w:val="004125A8"/>
    <w:rsid w:val="00420CFE"/>
    <w:rsid w:val="004252DF"/>
    <w:rsid w:val="00443FAA"/>
    <w:rsid w:val="004616E2"/>
    <w:rsid w:val="00474058"/>
    <w:rsid w:val="00476204"/>
    <w:rsid w:val="0049102F"/>
    <w:rsid w:val="004A031B"/>
    <w:rsid w:val="004A39D7"/>
    <w:rsid w:val="004A7325"/>
    <w:rsid w:val="004B2AA3"/>
    <w:rsid w:val="004B5064"/>
    <w:rsid w:val="004C45F0"/>
    <w:rsid w:val="004C672B"/>
    <w:rsid w:val="004C7298"/>
    <w:rsid w:val="004E1A85"/>
    <w:rsid w:val="004F13C0"/>
    <w:rsid w:val="004F1C57"/>
    <w:rsid w:val="004F7506"/>
    <w:rsid w:val="0052462E"/>
    <w:rsid w:val="0053065F"/>
    <w:rsid w:val="00532689"/>
    <w:rsid w:val="00532830"/>
    <w:rsid w:val="00534808"/>
    <w:rsid w:val="00557944"/>
    <w:rsid w:val="0056388A"/>
    <w:rsid w:val="00566B48"/>
    <w:rsid w:val="00566D7F"/>
    <w:rsid w:val="005676AD"/>
    <w:rsid w:val="0056792E"/>
    <w:rsid w:val="00567F87"/>
    <w:rsid w:val="00570715"/>
    <w:rsid w:val="00583626"/>
    <w:rsid w:val="00591567"/>
    <w:rsid w:val="005972F2"/>
    <w:rsid w:val="005B304C"/>
    <w:rsid w:val="005B3BDB"/>
    <w:rsid w:val="005B4BA0"/>
    <w:rsid w:val="005C59D5"/>
    <w:rsid w:val="005D6C13"/>
    <w:rsid w:val="005E0522"/>
    <w:rsid w:val="005E3E5C"/>
    <w:rsid w:val="005F0FD8"/>
    <w:rsid w:val="005F7C9C"/>
    <w:rsid w:val="005F7FD4"/>
    <w:rsid w:val="00600F9A"/>
    <w:rsid w:val="006039F6"/>
    <w:rsid w:val="00603CEB"/>
    <w:rsid w:val="00610129"/>
    <w:rsid w:val="0061657A"/>
    <w:rsid w:val="006248B4"/>
    <w:rsid w:val="00625532"/>
    <w:rsid w:val="00660812"/>
    <w:rsid w:val="006A414D"/>
    <w:rsid w:val="006A5294"/>
    <w:rsid w:val="006B28FB"/>
    <w:rsid w:val="006C2A54"/>
    <w:rsid w:val="006C7414"/>
    <w:rsid w:val="006D1FA9"/>
    <w:rsid w:val="006D206C"/>
    <w:rsid w:val="006E096C"/>
    <w:rsid w:val="006F4DE1"/>
    <w:rsid w:val="00702D5D"/>
    <w:rsid w:val="00705F36"/>
    <w:rsid w:val="00722A3C"/>
    <w:rsid w:val="00725B8B"/>
    <w:rsid w:val="00725DCF"/>
    <w:rsid w:val="0074135D"/>
    <w:rsid w:val="00743CC3"/>
    <w:rsid w:val="007444A8"/>
    <w:rsid w:val="00744908"/>
    <w:rsid w:val="00750748"/>
    <w:rsid w:val="00751829"/>
    <w:rsid w:val="0075646E"/>
    <w:rsid w:val="00766078"/>
    <w:rsid w:val="00770593"/>
    <w:rsid w:val="00775F6B"/>
    <w:rsid w:val="00777794"/>
    <w:rsid w:val="007872DE"/>
    <w:rsid w:val="00787E13"/>
    <w:rsid w:val="00791BA9"/>
    <w:rsid w:val="00791F4F"/>
    <w:rsid w:val="0079795B"/>
    <w:rsid w:val="007B4DFA"/>
    <w:rsid w:val="007B6128"/>
    <w:rsid w:val="007B7E74"/>
    <w:rsid w:val="007C01CD"/>
    <w:rsid w:val="007E20E2"/>
    <w:rsid w:val="007E35D6"/>
    <w:rsid w:val="007E414C"/>
    <w:rsid w:val="00800A1C"/>
    <w:rsid w:val="0080319A"/>
    <w:rsid w:val="00807C42"/>
    <w:rsid w:val="00836FE6"/>
    <w:rsid w:val="0084158A"/>
    <w:rsid w:val="008462B1"/>
    <w:rsid w:val="00857052"/>
    <w:rsid w:val="00870FD7"/>
    <w:rsid w:val="0087243F"/>
    <w:rsid w:val="008A0E66"/>
    <w:rsid w:val="008A1B50"/>
    <w:rsid w:val="008B772C"/>
    <w:rsid w:val="008C5409"/>
    <w:rsid w:val="008C5B69"/>
    <w:rsid w:val="008E4F8B"/>
    <w:rsid w:val="008F7BB7"/>
    <w:rsid w:val="009053BE"/>
    <w:rsid w:val="00911003"/>
    <w:rsid w:val="0093181D"/>
    <w:rsid w:val="00933DDA"/>
    <w:rsid w:val="009363AF"/>
    <w:rsid w:val="009435A5"/>
    <w:rsid w:val="0094517E"/>
    <w:rsid w:val="00951B60"/>
    <w:rsid w:val="00956BE0"/>
    <w:rsid w:val="009602B7"/>
    <w:rsid w:val="00960D86"/>
    <w:rsid w:val="009738D7"/>
    <w:rsid w:val="009760B4"/>
    <w:rsid w:val="0097623D"/>
    <w:rsid w:val="00983BDE"/>
    <w:rsid w:val="00993D02"/>
    <w:rsid w:val="00994490"/>
    <w:rsid w:val="009A1156"/>
    <w:rsid w:val="009A34DD"/>
    <w:rsid w:val="009B1CAC"/>
    <w:rsid w:val="009E0EF5"/>
    <w:rsid w:val="009E482E"/>
    <w:rsid w:val="009F6FAB"/>
    <w:rsid w:val="00A11B93"/>
    <w:rsid w:val="00A26DDE"/>
    <w:rsid w:val="00A43F07"/>
    <w:rsid w:val="00A4646C"/>
    <w:rsid w:val="00A46BF9"/>
    <w:rsid w:val="00A52B8C"/>
    <w:rsid w:val="00A56768"/>
    <w:rsid w:val="00A65A5F"/>
    <w:rsid w:val="00A70C07"/>
    <w:rsid w:val="00A7102E"/>
    <w:rsid w:val="00A73ED8"/>
    <w:rsid w:val="00A75AFD"/>
    <w:rsid w:val="00A77857"/>
    <w:rsid w:val="00A82B6F"/>
    <w:rsid w:val="00A94B63"/>
    <w:rsid w:val="00A95F22"/>
    <w:rsid w:val="00AA3FD0"/>
    <w:rsid w:val="00AA793D"/>
    <w:rsid w:val="00AB15D5"/>
    <w:rsid w:val="00AB22C8"/>
    <w:rsid w:val="00AC10EF"/>
    <w:rsid w:val="00AC3F2C"/>
    <w:rsid w:val="00AD23BA"/>
    <w:rsid w:val="00AD3E19"/>
    <w:rsid w:val="00AD6C7F"/>
    <w:rsid w:val="00AF11D8"/>
    <w:rsid w:val="00AF1302"/>
    <w:rsid w:val="00AF253A"/>
    <w:rsid w:val="00AF61E1"/>
    <w:rsid w:val="00AF7676"/>
    <w:rsid w:val="00B017FF"/>
    <w:rsid w:val="00B05008"/>
    <w:rsid w:val="00B06544"/>
    <w:rsid w:val="00B17B0B"/>
    <w:rsid w:val="00B22A4D"/>
    <w:rsid w:val="00B23C92"/>
    <w:rsid w:val="00B2780D"/>
    <w:rsid w:val="00B4015D"/>
    <w:rsid w:val="00B4376D"/>
    <w:rsid w:val="00B61665"/>
    <w:rsid w:val="00B65A32"/>
    <w:rsid w:val="00B700AB"/>
    <w:rsid w:val="00B71E6D"/>
    <w:rsid w:val="00B80E5F"/>
    <w:rsid w:val="00B85326"/>
    <w:rsid w:val="00B86E7E"/>
    <w:rsid w:val="00B92045"/>
    <w:rsid w:val="00B96BF0"/>
    <w:rsid w:val="00BA34FF"/>
    <w:rsid w:val="00BA3681"/>
    <w:rsid w:val="00BA5783"/>
    <w:rsid w:val="00BA5B19"/>
    <w:rsid w:val="00BB4DFD"/>
    <w:rsid w:val="00BC55D4"/>
    <w:rsid w:val="00BD1E81"/>
    <w:rsid w:val="00BE3379"/>
    <w:rsid w:val="00BF679C"/>
    <w:rsid w:val="00C052CB"/>
    <w:rsid w:val="00C06C0D"/>
    <w:rsid w:val="00C07CE5"/>
    <w:rsid w:val="00C10853"/>
    <w:rsid w:val="00C115EF"/>
    <w:rsid w:val="00C15158"/>
    <w:rsid w:val="00C16AB1"/>
    <w:rsid w:val="00C26F38"/>
    <w:rsid w:val="00C33608"/>
    <w:rsid w:val="00C41140"/>
    <w:rsid w:val="00C4400E"/>
    <w:rsid w:val="00C45971"/>
    <w:rsid w:val="00C50F30"/>
    <w:rsid w:val="00C51144"/>
    <w:rsid w:val="00C540C5"/>
    <w:rsid w:val="00C5543F"/>
    <w:rsid w:val="00C7682A"/>
    <w:rsid w:val="00C86438"/>
    <w:rsid w:val="00C93EFB"/>
    <w:rsid w:val="00CB499F"/>
    <w:rsid w:val="00CB610E"/>
    <w:rsid w:val="00CB648E"/>
    <w:rsid w:val="00CB7219"/>
    <w:rsid w:val="00CB7E44"/>
    <w:rsid w:val="00CC72F9"/>
    <w:rsid w:val="00CD36ED"/>
    <w:rsid w:val="00CD5A4B"/>
    <w:rsid w:val="00CF2AB4"/>
    <w:rsid w:val="00CF46D9"/>
    <w:rsid w:val="00D204F5"/>
    <w:rsid w:val="00D24654"/>
    <w:rsid w:val="00D5010B"/>
    <w:rsid w:val="00D50B6E"/>
    <w:rsid w:val="00D546DD"/>
    <w:rsid w:val="00D5705D"/>
    <w:rsid w:val="00D65EEA"/>
    <w:rsid w:val="00D666A3"/>
    <w:rsid w:val="00D66DA7"/>
    <w:rsid w:val="00D82611"/>
    <w:rsid w:val="00D83C44"/>
    <w:rsid w:val="00D97920"/>
    <w:rsid w:val="00DA5320"/>
    <w:rsid w:val="00DB4846"/>
    <w:rsid w:val="00DB484A"/>
    <w:rsid w:val="00DB5CDC"/>
    <w:rsid w:val="00DB5D92"/>
    <w:rsid w:val="00DB7CFC"/>
    <w:rsid w:val="00DC16AC"/>
    <w:rsid w:val="00DC5D4C"/>
    <w:rsid w:val="00DD394B"/>
    <w:rsid w:val="00DD69D1"/>
    <w:rsid w:val="00DE48E8"/>
    <w:rsid w:val="00DE6838"/>
    <w:rsid w:val="00DF6D4F"/>
    <w:rsid w:val="00E0163C"/>
    <w:rsid w:val="00E0643B"/>
    <w:rsid w:val="00E06E8D"/>
    <w:rsid w:val="00E07BB5"/>
    <w:rsid w:val="00E07CAC"/>
    <w:rsid w:val="00E13ABD"/>
    <w:rsid w:val="00E20352"/>
    <w:rsid w:val="00E31A35"/>
    <w:rsid w:val="00E3631E"/>
    <w:rsid w:val="00E429CF"/>
    <w:rsid w:val="00E53F5B"/>
    <w:rsid w:val="00E57ED9"/>
    <w:rsid w:val="00E624F0"/>
    <w:rsid w:val="00E84CB0"/>
    <w:rsid w:val="00E8609E"/>
    <w:rsid w:val="00E97F71"/>
    <w:rsid w:val="00EA21C7"/>
    <w:rsid w:val="00EA612A"/>
    <w:rsid w:val="00EB46B3"/>
    <w:rsid w:val="00EC294A"/>
    <w:rsid w:val="00ED32FE"/>
    <w:rsid w:val="00ED6C66"/>
    <w:rsid w:val="00EE22AF"/>
    <w:rsid w:val="00EE2647"/>
    <w:rsid w:val="00EE3ABE"/>
    <w:rsid w:val="00EF578C"/>
    <w:rsid w:val="00EF5791"/>
    <w:rsid w:val="00F0071B"/>
    <w:rsid w:val="00F01C35"/>
    <w:rsid w:val="00F16743"/>
    <w:rsid w:val="00F174C2"/>
    <w:rsid w:val="00F17ED3"/>
    <w:rsid w:val="00F20A2A"/>
    <w:rsid w:val="00F216EF"/>
    <w:rsid w:val="00F25124"/>
    <w:rsid w:val="00F32FC2"/>
    <w:rsid w:val="00F40F59"/>
    <w:rsid w:val="00F54848"/>
    <w:rsid w:val="00F57F1F"/>
    <w:rsid w:val="00F6133B"/>
    <w:rsid w:val="00F667C2"/>
    <w:rsid w:val="00F71370"/>
    <w:rsid w:val="00F737F1"/>
    <w:rsid w:val="00F73CAC"/>
    <w:rsid w:val="00F75AD9"/>
    <w:rsid w:val="00F91F72"/>
    <w:rsid w:val="00F95667"/>
    <w:rsid w:val="00FA4380"/>
    <w:rsid w:val="00FC644E"/>
    <w:rsid w:val="00FD7A7D"/>
    <w:rsid w:val="00FE003C"/>
    <w:rsid w:val="00FF0B6A"/>
    <w:rsid w:val="00FF2918"/>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DE2FC8E"/>
  <w15:docId w15:val="{046C6B24-44B7-4A8A-B46D-C50C18127A7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24654"/>
    <w:pPr>
      <w:spacing w:after="160" w:line="256" w:lineRule="auto"/>
    </w:pPr>
    <w:rPr>
      <w:lang w:val="en-US"/>
    </w:rPr>
  </w:style>
  <w:style w:type="paragraph" w:styleId="Heading2">
    <w:name w:val="heading 2"/>
    <w:basedOn w:val="Normal"/>
    <w:next w:val="Normal"/>
    <w:link w:val="Heading2Char"/>
    <w:uiPriority w:val="9"/>
    <w:unhideWhenUsed/>
    <w:qFormat/>
    <w:rsid w:val="00570715"/>
    <w:pPr>
      <w:keepNext/>
      <w:keepLines/>
      <w:numPr>
        <w:ilvl w:val="1"/>
        <w:numId w:val="11"/>
      </w:numPr>
      <w:spacing w:before="200" w:after="0" w:line="276" w:lineRule="auto"/>
      <w:outlineLvl w:val="1"/>
    </w:pPr>
    <w:rPr>
      <w:rFonts w:ascii="Times New Roman" w:eastAsiaTheme="majorEastAsia" w:hAnsi="Times New Roman" w:cs="Times New Roman"/>
      <w:b/>
      <w:bCs/>
      <w:color w:val="000000" w:themeColor="text1"/>
      <w:sz w:val="26"/>
      <w:szCs w:val="26"/>
      <w:lang w:val="en-GB"/>
    </w:rPr>
  </w:style>
  <w:style w:type="paragraph" w:styleId="Heading3">
    <w:name w:val="heading 3"/>
    <w:basedOn w:val="Normal"/>
    <w:next w:val="Normal"/>
    <w:link w:val="Heading3Char"/>
    <w:uiPriority w:val="9"/>
    <w:unhideWhenUsed/>
    <w:qFormat/>
    <w:rsid w:val="00570715"/>
    <w:pPr>
      <w:keepNext/>
      <w:keepLines/>
      <w:numPr>
        <w:ilvl w:val="2"/>
        <w:numId w:val="11"/>
      </w:numPr>
      <w:spacing w:before="200" w:after="0" w:line="276" w:lineRule="auto"/>
      <w:outlineLvl w:val="2"/>
    </w:pPr>
    <w:rPr>
      <w:rFonts w:ascii="Times New Roman" w:eastAsiaTheme="majorEastAsia" w:hAnsi="Times New Roman" w:cstheme="majorBidi"/>
      <w:b/>
      <w:bCs/>
      <w:color w:val="000000" w:themeColor="text1"/>
      <w:sz w:val="24"/>
      <w:lang w:val="en-GB"/>
    </w:rPr>
  </w:style>
  <w:style w:type="paragraph" w:styleId="Heading4">
    <w:name w:val="heading 4"/>
    <w:basedOn w:val="Normal"/>
    <w:next w:val="Normal"/>
    <w:link w:val="Heading4Char"/>
    <w:uiPriority w:val="9"/>
    <w:unhideWhenUsed/>
    <w:qFormat/>
    <w:rsid w:val="00570715"/>
    <w:pPr>
      <w:keepNext/>
      <w:keepLines/>
      <w:numPr>
        <w:ilvl w:val="3"/>
        <w:numId w:val="11"/>
      </w:numPr>
      <w:spacing w:before="200" w:after="0" w:line="276" w:lineRule="auto"/>
      <w:outlineLvl w:val="3"/>
    </w:pPr>
    <w:rPr>
      <w:rFonts w:asciiTheme="majorHAnsi" w:eastAsiaTheme="majorEastAsia" w:hAnsiTheme="majorHAnsi" w:cstheme="majorBidi"/>
      <w:b/>
      <w:bCs/>
      <w:i/>
      <w:iCs/>
      <w:color w:val="4F81BD" w:themeColor="accent1"/>
      <w:lang w:val="en-GB"/>
    </w:rPr>
  </w:style>
  <w:style w:type="paragraph" w:styleId="Heading5">
    <w:name w:val="heading 5"/>
    <w:basedOn w:val="Normal"/>
    <w:next w:val="Normal"/>
    <w:link w:val="Heading5Char"/>
    <w:uiPriority w:val="9"/>
    <w:semiHidden/>
    <w:unhideWhenUsed/>
    <w:qFormat/>
    <w:rsid w:val="00570715"/>
    <w:pPr>
      <w:keepNext/>
      <w:keepLines/>
      <w:numPr>
        <w:ilvl w:val="4"/>
        <w:numId w:val="11"/>
      </w:numPr>
      <w:spacing w:before="200" w:after="0" w:line="276" w:lineRule="auto"/>
      <w:outlineLvl w:val="4"/>
    </w:pPr>
    <w:rPr>
      <w:rFonts w:asciiTheme="majorHAnsi" w:eastAsiaTheme="majorEastAsia" w:hAnsiTheme="majorHAnsi" w:cstheme="majorBidi"/>
      <w:color w:val="243F60" w:themeColor="accent1" w:themeShade="7F"/>
      <w:lang w:val="en-GB"/>
    </w:rPr>
  </w:style>
  <w:style w:type="paragraph" w:styleId="Heading6">
    <w:name w:val="heading 6"/>
    <w:basedOn w:val="Normal"/>
    <w:next w:val="Normal"/>
    <w:link w:val="Heading6Char"/>
    <w:uiPriority w:val="9"/>
    <w:semiHidden/>
    <w:unhideWhenUsed/>
    <w:qFormat/>
    <w:rsid w:val="00570715"/>
    <w:pPr>
      <w:keepNext/>
      <w:keepLines/>
      <w:numPr>
        <w:ilvl w:val="5"/>
        <w:numId w:val="11"/>
      </w:numPr>
      <w:spacing w:before="200" w:after="0" w:line="276" w:lineRule="auto"/>
      <w:outlineLvl w:val="5"/>
    </w:pPr>
    <w:rPr>
      <w:rFonts w:asciiTheme="majorHAnsi" w:eastAsiaTheme="majorEastAsia" w:hAnsiTheme="majorHAnsi" w:cstheme="majorBidi"/>
      <w:i/>
      <w:iCs/>
      <w:color w:val="243F60" w:themeColor="accent1" w:themeShade="7F"/>
      <w:lang w:val="en-GB"/>
    </w:rPr>
  </w:style>
  <w:style w:type="paragraph" w:styleId="Heading7">
    <w:name w:val="heading 7"/>
    <w:basedOn w:val="Normal"/>
    <w:next w:val="Normal"/>
    <w:link w:val="Heading7Char"/>
    <w:uiPriority w:val="9"/>
    <w:semiHidden/>
    <w:unhideWhenUsed/>
    <w:qFormat/>
    <w:rsid w:val="00570715"/>
    <w:pPr>
      <w:keepNext/>
      <w:keepLines/>
      <w:numPr>
        <w:ilvl w:val="6"/>
        <w:numId w:val="11"/>
      </w:numPr>
      <w:spacing w:before="200" w:after="0" w:line="276" w:lineRule="auto"/>
      <w:outlineLvl w:val="6"/>
    </w:pPr>
    <w:rPr>
      <w:rFonts w:asciiTheme="majorHAnsi" w:eastAsiaTheme="majorEastAsia" w:hAnsiTheme="majorHAnsi" w:cstheme="majorBidi"/>
      <w:i/>
      <w:iCs/>
      <w:color w:val="404040" w:themeColor="text1" w:themeTint="BF"/>
      <w:lang w:val="en-GB"/>
    </w:rPr>
  </w:style>
  <w:style w:type="paragraph" w:styleId="Heading8">
    <w:name w:val="heading 8"/>
    <w:basedOn w:val="Normal"/>
    <w:next w:val="Normal"/>
    <w:link w:val="Heading8Char"/>
    <w:uiPriority w:val="9"/>
    <w:semiHidden/>
    <w:unhideWhenUsed/>
    <w:qFormat/>
    <w:rsid w:val="00570715"/>
    <w:pPr>
      <w:keepNext/>
      <w:keepLines/>
      <w:numPr>
        <w:ilvl w:val="7"/>
        <w:numId w:val="11"/>
      </w:numPr>
      <w:spacing w:before="200" w:after="0" w:line="276" w:lineRule="auto"/>
      <w:outlineLvl w:val="7"/>
    </w:pPr>
    <w:rPr>
      <w:rFonts w:asciiTheme="majorHAnsi" w:eastAsiaTheme="majorEastAsia" w:hAnsiTheme="majorHAnsi" w:cstheme="majorBidi"/>
      <w:color w:val="404040" w:themeColor="text1" w:themeTint="BF"/>
      <w:sz w:val="20"/>
      <w:szCs w:val="20"/>
      <w:lang w:val="en-GB"/>
    </w:rPr>
  </w:style>
  <w:style w:type="paragraph" w:styleId="Heading9">
    <w:name w:val="heading 9"/>
    <w:basedOn w:val="Normal"/>
    <w:next w:val="Normal"/>
    <w:link w:val="Heading9Char"/>
    <w:uiPriority w:val="9"/>
    <w:semiHidden/>
    <w:unhideWhenUsed/>
    <w:qFormat/>
    <w:rsid w:val="00570715"/>
    <w:pPr>
      <w:keepNext/>
      <w:keepLines/>
      <w:numPr>
        <w:ilvl w:val="8"/>
        <w:numId w:val="11"/>
      </w:numPr>
      <w:spacing w:before="200" w:after="0" w:line="276" w:lineRule="auto"/>
      <w:outlineLvl w:val="8"/>
    </w:pPr>
    <w:rPr>
      <w:rFonts w:asciiTheme="majorHAnsi" w:eastAsiaTheme="majorEastAsia" w:hAnsiTheme="majorHAnsi" w:cstheme="majorBidi"/>
      <w:i/>
      <w:iCs/>
      <w:color w:val="404040" w:themeColor="text1" w:themeTint="BF"/>
      <w:sz w:val="20"/>
      <w:szCs w:val="20"/>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C26F3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26F38"/>
    <w:rPr>
      <w:rFonts w:ascii="Tahoma" w:hAnsi="Tahoma" w:cs="Tahoma"/>
      <w:sz w:val="16"/>
      <w:szCs w:val="16"/>
      <w:lang w:val="en-US"/>
    </w:rPr>
  </w:style>
  <w:style w:type="paragraph" w:styleId="ListParagraph">
    <w:name w:val="List Paragraph"/>
    <w:basedOn w:val="Normal"/>
    <w:uiPriority w:val="34"/>
    <w:qFormat/>
    <w:rsid w:val="00C26F38"/>
    <w:pPr>
      <w:spacing w:line="259" w:lineRule="auto"/>
      <w:ind w:left="720"/>
      <w:contextualSpacing/>
    </w:pPr>
  </w:style>
  <w:style w:type="character" w:styleId="Hyperlink">
    <w:name w:val="Hyperlink"/>
    <w:basedOn w:val="DefaultParagraphFont"/>
    <w:uiPriority w:val="99"/>
    <w:unhideWhenUsed/>
    <w:rsid w:val="00EE22AF"/>
    <w:rPr>
      <w:color w:val="0000FF"/>
      <w:u w:val="single"/>
    </w:rPr>
  </w:style>
  <w:style w:type="paragraph" w:styleId="NormalWeb">
    <w:name w:val="Normal (Web)"/>
    <w:basedOn w:val="Normal"/>
    <w:uiPriority w:val="99"/>
    <w:unhideWhenUsed/>
    <w:rsid w:val="00EE22AF"/>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hgkelc">
    <w:name w:val="hgkelc"/>
    <w:basedOn w:val="DefaultParagraphFont"/>
    <w:rsid w:val="00AB15D5"/>
  </w:style>
  <w:style w:type="character" w:styleId="Emphasis">
    <w:name w:val="Emphasis"/>
    <w:basedOn w:val="DefaultParagraphFont"/>
    <w:uiPriority w:val="20"/>
    <w:qFormat/>
    <w:rsid w:val="00AB15D5"/>
    <w:rPr>
      <w:i/>
      <w:iCs/>
    </w:rPr>
  </w:style>
  <w:style w:type="character" w:customStyle="1" w:styleId="glossarylink">
    <w:name w:val="glossarylink"/>
    <w:basedOn w:val="DefaultParagraphFont"/>
    <w:rsid w:val="00AF61E1"/>
  </w:style>
  <w:style w:type="character" w:styleId="Strong">
    <w:name w:val="Strong"/>
    <w:basedOn w:val="DefaultParagraphFont"/>
    <w:uiPriority w:val="22"/>
    <w:qFormat/>
    <w:rsid w:val="00AF61E1"/>
    <w:rPr>
      <w:b/>
      <w:bCs/>
    </w:rPr>
  </w:style>
  <w:style w:type="table" w:styleId="TableGrid">
    <w:name w:val="Table Grid"/>
    <w:basedOn w:val="TableNormal"/>
    <w:uiPriority w:val="59"/>
    <w:rsid w:val="0084158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Shading-Accent11">
    <w:name w:val="Light Shading - Accent 11"/>
    <w:basedOn w:val="TableNormal"/>
    <w:uiPriority w:val="60"/>
    <w:rsid w:val="0084158A"/>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customStyle="1" w:styleId="Heading2Char">
    <w:name w:val="Heading 2 Char"/>
    <w:basedOn w:val="DefaultParagraphFont"/>
    <w:link w:val="Heading2"/>
    <w:uiPriority w:val="9"/>
    <w:rsid w:val="00570715"/>
    <w:rPr>
      <w:rFonts w:ascii="Times New Roman" w:eastAsiaTheme="majorEastAsia" w:hAnsi="Times New Roman" w:cs="Times New Roman"/>
      <w:b/>
      <w:bCs/>
      <w:color w:val="000000" w:themeColor="text1"/>
      <w:sz w:val="26"/>
      <w:szCs w:val="26"/>
    </w:rPr>
  </w:style>
  <w:style w:type="character" w:customStyle="1" w:styleId="Heading3Char">
    <w:name w:val="Heading 3 Char"/>
    <w:basedOn w:val="DefaultParagraphFont"/>
    <w:link w:val="Heading3"/>
    <w:uiPriority w:val="9"/>
    <w:rsid w:val="00570715"/>
    <w:rPr>
      <w:rFonts w:ascii="Times New Roman" w:eastAsiaTheme="majorEastAsia" w:hAnsi="Times New Roman" w:cstheme="majorBidi"/>
      <w:b/>
      <w:bCs/>
      <w:color w:val="000000" w:themeColor="text1"/>
      <w:sz w:val="24"/>
    </w:rPr>
  </w:style>
  <w:style w:type="character" w:customStyle="1" w:styleId="Heading4Char">
    <w:name w:val="Heading 4 Char"/>
    <w:basedOn w:val="DefaultParagraphFont"/>
    <w:link w:val="Heading4"/>
    <w:uiPriority w:val="9"/>
    <w:rsid w:val="00570715"/>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570715"/>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570715"/>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570715"/>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570715"/>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570715"/>
    <w:rPr>
      <w:rFonts w:asciiTheme="majorHAnsi" w:eastAsiaTheme="majorEastAsia" w:hAnsiTheme="majorHAnsi" w:cstheme="majorBidi"/>
      <w:i/>
      <w:iCs/>
      <w:color w:val="404040" w:themeColor="text1" w:themeTint="BF"/>
      <w:sz w:val="20"/>
      <w:szCs w:val="20"/>
    </w:rPr>
  </w:style>
  <w:style w:type="table" w:customStyle="1" w:styleId="LightShading-Accent12">
    <w:name w:val="Light Shading - Accent 12"/>
    <w:basedOn w:val="TableNormal"/>
    <w:uiPriority w:val="60"/>
    <w:rsid w:val="0012520B"/>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paragraph" w:styleId="Header">
    <w:name w:val="header"/>
    <w:basedOn w:val="Normal"/>
    <w:link w:val="HeaderChar"/>
    <w:uiPriority w:val="99"/>
    <w:semiHidden/>
    <w:unhideWhenUsed/>
    <w:rsid w:val="00403195"/>
    <w:pPr>
      <w:tabs>
        <w:tab w:val="center" w:pos="4513"/>
        <w:tab w:val="right" w:pos="9026"/>
      </w:tabs>
      <w:spacing w:after="0" w:line="240" w:lineRule="auto"/>
    </w:pPr>
  </w:style>
  <w:style w:type="character" w:customStyle="1" w:styleId="HeaderChar">
    <w:name w:val="Header Char"/>
    <w:basedOn w:val="DefaultParagraphFont"/>
    <w:link w:val="Header"/>
    <w:uiPriority w:val="99"/>
    <w:semiHidden/>
    <w:rsid w:val="00403195"/>
    <w:rPr>
      <w:lang w:val="en-US"/>
    </w:rPr>
  </w:style>
  <w:style w:type="paragraph" w:styleId="Footer">
    <w:name w:val="footer"/>
    <w:basedOn w:val="Normal"/>
    <w:link w:val="FooterChar"/>
    <w:uiPriority w:val="99"/>
    <w:unhideWhenUsed/>
    <w:rsid w:val="00403195"/>
    <w:pPr>
      <w:tabs>
        <w:tab w:val="center" w:pos="4513"/>
        <w:tab w:val="right" w:pos="9026"/>
      </w:tabs>
      <w:spacing w:after="0" w:line="240" w:lineRule="auto"/>
    </w:pPr>
  </w:style>
  <w:style w:type="character" w:customStyle="1" w:styleId="FooterChar">
    <w:name w:val="Footer Char"/>
    <w:basedOn w:val="DefaultParagraphFont"/>
    <w:link w:val="Footer"/>
    <w:uiPriority w:val="99"/>
    <w:rsid w:val="00403195"/>
    <w:rPr>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8751533">
      <w:bodyDiv w:val="1"/>
      <w:marLeft w:val="0"/>
      <w:marRight w:val="0"/>
      <w:marTop w:val="0"/>
      <w:marBottom w:val="0"/>
      <w:divBdr>
        <w:top w:val="none" w:sz="0" w:space="0" w:color="auto"/>
        <w:left w:val="none" w:sz="0" w:space="0" w:color="auto"/>
        <w:bottom w:val="none" w:sz="0" w:space="0" w:color="auto"/>
        <w:right w:val="none" w:sz="0" w:space="0" w:color="auto"/>
      </w:divBdr>
    </w:div>
    <w:div w:id="57939972">
      <w:bodyDiv w:val="1"/>
      <w:marLeft w:val="0"/>
      <w:marRight w:val="0"/>
      <w:marTop w:val="0"/>
      <w:marBottom w:val="0"/>
      <w:divBdr>
        <w:top w:val="none" w:sz="0" w:space="0" w:color="auto"/>
        <w:left w:val="none" w:sz="0" w:space="0" w:color="auto"/>
        <w:bottom w:val="none" w:sz="0" w:space="0" w:color="auto"/>
        <w:right w:val="none" w:sz="0" w:space="0" w:color="auto"/>
      </w:divBdr>
    </w:div>
    <w:div w:id="64108034">
      <w:bodyDiv w:val="1"/>
      <w:marLeft w:val="0"/>
      <w:marRight w:val="0"/>
      <w:marTop w:val="0"/>
      <w:marBottom w:val="0"/>
      <w:divBdr>
        <w:top w:val="none" w:sz="0" w:space="0" w:color="auto"/>
        <w:left w:val="none" w:sz="0" w:space="0" w:color="auto"/>
        <w:bottom w:val="none" w:sz="0" w:space="0" w:color="auto"/>
        <w:right w:val="none" w:sz="0" w:space="0" w:color="auto"/>
      </w:divBdr>
    </w:div>
    <w:div w:id="80224546">
      <w:bodyDiv w:val="1"/>
      <w:marLeft w:val="0"/>
      <w:marRight w:val="0"/>
      <w:marTop w:val="0"/>
      <w:marBottom w:val="0"/>
      <w:divBdr>
        <w:top w:val="none" w:sz="0" w:space="0" w:color="auto"/>
        <w:left w:val="none" w:sz="0" w:space="0" w:color="auto"/>
        <w:bottom w:val="none" w:sz="0" w:space="0" w:color="auto"/>
        <w:right w:val="none" w:sz="0" w:space="0" w:color="auto"/>
      </w:divBdr>
    </w:div>
    <w:div w:id="116680972">
      <w:bodyDiv w:val="1"/>
      <w:marLeft w:val="0"/>
      <w:marRight w:val="0"/>
      <w:marTop w:val="0"/>
      <w:marBottom w:val="0"/>
      <w:divBdr>
        <w:top w:val="none" w:sz="0" w:space="0" w:color="auto"/>
        <w:left w:val="none" w:sz="0" w:space="0" w:color="auto"/>
        <w:bottom w:val="none" w:sz="0" w:space="0" w:color="auto"/>
        <w:right w:val="none" w:sz="0" w:space="0" w:color="auto"/>
      </w:divBdr>
    </w:div>
    <w:div w:id="116724074">
      <w:bodyDiv w:val="1"/>
      <w:marLeft w:val="0"/>
      <w:marRight w:val="0"/>
      <w:marTop w:val="0"/>
      <w:marBottom w:val="0"/>
      <w:divBdr>
        <w:top w:val="none" w:sz="0" w:space="0" w:color="auto"/>
        <w:left w:val="none" w:sz="0" w:space="0" w:color="auto"/>
        <w:bottom w:val="none" w:sz="0" w:space="0" w:color="auto"/>
        <w:right w:val="none" w:sz="0" w:space="0" w:color="auto"/>
      </w:divBdr>
    </w:div>
    <w:div w:id="130946654">
      <w:bodyDiv w:val="1"/>
      <w:marLeft w:val="0"/>
      <w:marRight w:val="0"/>
      <w:marTop w:val="0"/>
      <w:marBottom w:val="0"/>
      <w:divBdr>
        <w:top w:val="none" w:sz="0" w:space="0" w:color="auto"/>
        <w:left w:val="none" w:sz="0" w:space="0" w:color="auto"/>
        <w:bottom w:val="none" w:sz="0" w:space="0" w:color="auto"/>
        <w:right w:val="none" w:sz="0" w:space="0" w:color="auto"/>
      </w:divBdr>
    </w:div>
    <w:div w:id="135999153">
      <w:bodyDiv w:val="1"/>
      <w:marLeft w:val="0"/>
      <w:marRight w:val="0"/>
      <w:marTop w:val="0"/>
      <w:marBottom w:val="0"/>
      <w:divBdr>
        <w:top w:val="none" w:sz="0" w:space="0" w:color="auto"/>
        <w:left w:val="none" w:sz="0" w:space="0" w:color="auto"/>
        <w:bottom w:val="none" w:sz="0" w:space="0" w:color="auto"/>
        <w:right w:val="none" w:sz="0" w:space="0" w:color="auto"/>
      </w:divBdr>
    </w:div>
    <w:div w:id="144276046">
      <w:bodyDiv w:val="1"/>
      <w:marLeft w:val="0"/>
      <w:marRight w:val="0"/>
      <w:marTop w:val="0"/>
      <w:marBottom w:val="0"/>
      <w:divBdr>
        <w:top w:val="none" w:sz="0" w:space="0" w:color="auto"/>
        <w:left w:val="none" w:sz="0" w:space="0" w:color="auto"/>
        <w:bottom w:val="none" w:sz="0" w:space="0" w:color="auto"/>
        <w:right w:val="none" w:sz="0" w:space="0" w:color="auto"/>
      </w:divBdr>
    </w:div>
    <w:div w:id="163206566">
      <w:bodyDiv w:val="1"/>
      <w:marLeft w:val="0"/>
      <w:marRight w:val="0"/>
      <w:marTop w:val="0"/>
      <w:marBottom w:val="0"/>
      <w:divBdr>
        <w:top w:val="none" w:sz="0" w:space="0" w:color="auto"/>
        <w:left w:val="none" w:sz="0" w:space="0" w:color="auto"/>
        <w:bottom w:val="none" w:sz="0" w:space="0" w:color="auto"/>
        <w:right w:val="none" w:sz="0" w:space="0" w:color="auto"/>
      </w:divBdr>
    </w:div>
    <w:div w:id="166210105">
      <w:bodyDiv w:val="1"/>
      <w:marLeft w:val="0"/>
      <w:marRight w:val="0"/>
      <w:marTop w:val="0"/>
      <w:marBottom w:val="0"/>
      <w:divBdr>
        <w:top w:val="none" w:sz="0" w:space="0" w:color="auto"/>
        <w:left w:val="none" w:sz="0" w:space="0" w:color="auto"/>
        <w:bottom w:val="none" w:sz="0" w:space="0" w:color="auto"/>
        <w:right w:val="none" w:sz="0" w:space="0" w:color="auto"/>
      </w:divBdr>
    </w:div>
    <w:div w:id="226578031">
      <w:bodyDiv w:val="1"/>
      <w:marLeft w:val="0"/>
      <w:marRight w:val="0"/>
      <w:marTop w:val="0"/>
      <w:marBottom w:val="0"/>
      <w:divBdr>
        <w:top w:val="none" w:sz="0" w:space="0" w:color="auto"/>
        <w:left w:val="none" w:sz="0" w:space="0" w:color="auto"/>
        <w:bottom w:val="none" w:sz="0" w:space="0" w:color="auto"/>
        <w:right w:val="none" w:sz="0" w:space="0" w:color="auto"/>
      </w:divBdr>
    </w:div>
    <w:div w:id="240138348">
      <w:bodyDiv w:val="1"/>
      <w:marLeft w:val="0"/>
      <w:marRight w:val="0"/>
      <w:marTop w:val="0"/>
      <w:marBottom w:val="0"/>
      <w:divBdr>
        <w:top w:val="none" w:sz="0" w:space="0" w:color="auto"/>
        <w:left w:val="none" w:sz="0" w:space="0" w:color="auto"/>
        <w:bottom w:val="none" w:sz="0" w:space="0" w:color="auto"/>
        <w:right w:val="none" w:sz="0" w:space="0" w:color="auto"/>
      </w:divBdr>
    </w:div>
    <w:div w:id="268663857">
      <w:bodyDiv w:val="1"/>
      <w:marLeft w:val="0"/>
      <w:marRight w:val="0"/>
      <w:marTop w:val="0"/>
      <w:marBottom w:val="0"/>
      <w:divBdr>
        <w:top w:val="none" w:sz="0" w:space="0" w:color="auto"/>
        <w:left w:val="none" w:sz="0" w:space="0" w:color="auto"/>
        <w:bottom w:val="none" w:sz="0" w:space="0" w:color="auto"/>
        <w:right w:val="none" w:sz="0" w:space="0" w:color="auto"/>
      </w:divBdr>
    </w:div>
    <w:div w:id="271329084">
      <w:bodyDiv w:val="1"/>
      <w:marLeft w:val="0"/>
      <w:marRight w:val="0"/>
      <w:marTop w:val="0"/>
      <w:marBottom w:val="0"/>
      <w:divBdr>
        <w:top w:val="none" w:sz="0" w:space="0" w:color="auto"/>
        <w:left w:val="none" w:sz="0" w:space="0" w:color="auto"/>
        <w:bottom w:val="none" w:sz="0" w:space="0" w:color="auto"/>
        <w:right w:val="none" w:sz="0" w:space="0" w:color="auto"/>
      </w:divBdr>
    </w:div>
    <w:div w:id="287974401">
      <w:bodyDiv w:val="1"/>
      <w:marLeft w:val="0"/>
      <w:marRight w:val="0"/>
      <w:marTop w:val="0"/>
      <w:marBottom w:val="0"/>
      <w:divBdr>
        <w:top w:val="none" w:sz="0" w:space="0" w:color="auto"/>
        <w:left w:val="none" w:sz="0" w:space="0" w:color="auto"/>
        <w:bottom w:val="none" w:sz="0" w:space="0" w:color="auto"/>
        <w:right w:val="none" w:sz="0" w:space="0" w:color="auto"/>
      </w:divBdr>
    </w:div>
    <w:div w:id="352924536">
      <w:bodyDiv w:val="1"/>
      <w:marLeft w:val="0"/>
      <w:marRight w:val="0"/>
      <w:marTop w:val="0"/>
      <w:marBottom w:val="0"/>
      <w:divBdr>
        <w:top w:val="none" w:sz="0" w:space="0" w:color="auto"/>
        <w:left w:val="none" w:sz="0" w:space="0" w:color="auto"/>
        <w:bottom w:val="none" w:sz="0" w:space="0" w:color="auto"/>
        <w:right w:val="none" w:sz="0" w:space="0" w:color="auto"/>
      </w:divBdr>
    </w:div>
    <w:div w:id="360711195">
      <w:bodyDiv w:val="1"/>
      <w:marLeft w:val="0"/>
      <w:marRight w:val="0"/>
      <w:marTop w:val="0"/>
      <w:marBottom w:val="0"/>
      <w:divBdr>
        <w:top w:val="none" w:sz="0" w:space="0" w:color="auto"/>
        <w:left w:val="none" w:sz="0" w:space="0" w:color="auto"/>
        <w:bottom w:val="none" w:sz="0" w:space="0" w:color="auto"/>
        <w:right w:val="none" w:sz="0" w:space="0" w:color="auto"/>
      </w:divBdr>
    </w:div>
    <w:div w:id="379986754">
      <w:bodyDiv w:val="1"/>
      <w:marLeft w:val="0"/>
      <w:marRight w:val="0"/>
      <w:marTop w:val="0"/>
      <w:marBottom w:val="0"/>
      <w:divBdr>
        <w:top w:val="none" w:sz="0" w:space="0" w:color="auto"/>
        <w:left w:val="none" w:sz="0" w:space="0" w:color="auto"/>
        <w:bottom w:val="none" w:sz="0" w:space="0" w:color="auto"/>
        <w:right w:val="none" w:sz="0" w:space="0" w:color="auto"/>
      </w:divBdr>
    </w:div>
    <w:div w:id="408891406">
      <w:bodyDiv w:val="1"/>
      <w:marLeft w:val="0"/>
      <w:marRight w:val="0"/>
      <w:marTop w:val="0"/>
      <w:marBottom w:val="0"/>
      <w:divBdr>
        <w:top w:val="none" w:sz="0" w:space="0" w:color="auto"/>
        <w:left w:val="none" w:sz="0" w:space="0" w:color="auto"/>
        <w:bottom w:val="none" w:sz="0" w:space="0" w:color="auto"/>
        <w:right w:val="none" w:sz="0" w:space="0" w:color="auto"/>
      </w:divBdr>
    </w:div>
    <w:div w:id="411241708">
      <w:bodyDiv w:val="1"/>
      <w:marLeft w:val="0"/>
      <w:marRight w:val="0"/>
      <w:marTop w:val="0"/>
      <w:marBottom w:val="0"/>
      <w:divBdr>
        <w:top w:val="none" w:sz="0" w:space="0" w:color="auto"/>
        <w:left w:val="none" w:sz="0" w:space="0" w:color="auto"/>
        <w:bottom w:val="none" w:sz="0" w:space="0" w:color="auto"/>
        <w:right w:val="none" w:sz="0" w:space="0" w:color="auto"/>
      </w:divBdr>
    </w:div>
    <w:div w:id="420220486">
      <w:bodyDiv w:val="1"/>
      <w:marLeft w:val="0"/>
      <w:marRight w:val="0"/>
      <w:marTop w:val="0"/>
      <w:marBottom w:val="0"/>
      <w:divBdr>
        <w:top w:val="none" w:sz="0" w:space="0" w:color="auto"/>
        <w:left w:val="none" w:sz="0" w:space="0" w:color="auto"/>
        <w:bottom w:val="none" w:sz="0" w:space="0" w:color="auto"/>
        <w:right w:val="none" w:sz="0" w:space="0" w:color="auto"/>
      </w:divBdr>
    </w:div>
    <w:div w:id="421023912">
      <w:bodyDiv w:val="1"/>
      <w:marLeft w:val="0"/>
      <w:marRight w:val="0"/>
      <w:marTop w:val="0"/>
      <w:marBottom w:val="0"/>
      <w:divBdr>
        <w:top w:val="none" w:sz="0" w:space="0" w:color="auto"/>
        <w:left w:val="none" w:sz="0" w:space="0" w:color="auto"/>
        <w:bottom w:val="none" w:sz="0" w:space="0" w:color="auto"/>
        <w:right w:val="none" w:sz="0" w:space="0" w:color="auto"/>
      </w:divBdr>
    </w:div>
    <w:div w:id="445736633">
      <w:bodyDiv w:val="1"/>
      <w:marLeft w:val="0"/>
      <w:marRight w:val="0"/>
      <w:marTop w:val="0"/>
      <w:marBottom w:val="0"/>
      <w:divBdr>
        <w:top w:val="none" w:sz="0" w:space="0" w:color="auto"/>
        <w:left w:val="none" w:sz="0" w:space="0" w:color="auto"/>
        <w:bottom w:val="none" w:sz="0" w:space="0" w:color="auto"/>
        <w:right w:val="none" w:sz="0" w:space="0" w:color="auto"/>
      </w:divBdr>
    </w:div>
    <w:div w:id="446779957">
      <w:bodyDiv w:val="1"/>
      <w:marLeft w:val="0"/>
      <w:marRight w:val="0"/>
      <w:marTop w:val="0"/>
      <w:marBottom w:val="0"/>
      <w:divBdr>
        <w:top w:val="none" w:sz="0" w:space="0" w:color="auto"/>
        <w:left w:val="none" w:sz="0" w:space="0" w:color="auto"/>
        <w:bottom w:val="none" w:sz="0" w:space="0" w:color="auto"/>
        <w:right w:val="none" w:sz="0" w:space="0" w:color="auto"/>
      </w:divBdr>
    </w:div>
    <w:div w:id="457988153">
      <w:bodyDiv w:val="1"/>
      <w:marLeft w:val="0"/>
      <w:marRight w:val="0"/>
      <w:marTop w:val="0"/>
      <w:marBottom w:val="0"/>
      <w:divBdr>
        <w:top w:val="none" w:sz="0" w:space="0" w:color="auto"/>
        <w:left w:val="none" w:sz="0" w:space="0" w:color="auto"/>
        <w:bottom w:val="none" w:sz="0" w:space="0" w:color="auto"/>
        <w:right w:val="none" w:sz="0" w:space="0" w:color="auto"/>
      </w:divBdr>
    </w:div>
    <w:div w:id="473109341">
      <w:bodyDiv w:val="1"/>
      <w:marLeft w:val="0"/>
      <w:marRight w:val="0"/>
      <w:marTop w:val="0"/>
      <w:marBottom w:val="0"/>
      <w:divBdr>
        <w:top w:val="none" w:sz="0" w:space="0" w:color="auto"/>
        <w:left w:val="none" w:sz="0" w:space="0" w:color="auto"/>
        <w:bottom w:val="none" w:sz="0" w:space="0" w:color="auto"/>
        <w:right w:val="none" w:sz="0" w:space="0" w:color="auto"/>
      </w:divBdr>
    </w:div>
    <w:div w:id="514198785">
      <w:bodyDiv w:val="1"/>
      <w:marLeft w:val="0"/>
      <w:marRight w:val="0"/>
      <w:marTop w:val="0"/>
      <w:marBottom w:val="0"/>
      <w:divBdr>
        <w:top w:val="none" w:sz="0" w:space="0" w:color="auto"/>
        <w:left w:val="none" w:sz="0" w:space="0" w:color="auto"/>
        <w:bottom w:val="none" w:sz="0" w:space="0" w:color="auto"/>
        <w:right w:val="none" w:sz="0" w:space="0" w:color="auto"/>
      </w:divBdr>
    </w:div>
    <w:div w:id="515459750">
      <w:bodyDiv w:val="1"/>
      <w:marLeft w:val="0"/>
      <w:marRight w:val="0"/>
      <w:marTop w:val="0"/>
      <w:marBottom w:val="0"/>
      <w:divBdr>
        <w:top w:val="none" w:sz="0" w:space="0" w:color="auto"/>
        <w:left w:val="none" w:sz="0" w:space="0" w:color="auto"/>
        <w:bottom w:val="none" w:sz="0" w:space="0" w:color="auto"/>
        <w:right w:val="none" w:sz="0" w:space="0" w:color="auto"/>
      </w:divBdr>
    </w:div>
    <w:div w:id="521937660">
      <w:bodyDiv w:val="1"/>
      <w:marLeft w:val="0"/>
      <w:marRight w:val="0"/>
      <w:marTop w:val="0"/>
      <w:marBottom w:val="0"/>
      <w:divBdr>
        <w:top w:val="none" w:sz="0" w:space="0" w:color="auto"/>
        <w:left w:val="none" w:sz="0" w:space="0" w:color="auto"/>
        <w:bottom w:val="none" w:sz="0" w:space="0" w:color="auto"/>
        <w:right w:val="none" w:sz="0" w:space="0" w:color="auto"/>
      </w:divBdr>
    </w:div>
    <w:div w:id="541096578">
      <w:bodyDiv w:val="1"/>
      <w:marLeft w:val="0"/>
      <w:marRight w:val="0"/>
      <w:marTop w:val="0"/>
      <w:marBottom w:val="0"/>
      <w:divBdr>
        <w:top w:val="none" w:sz="0" w:space="0" w:color="auto"/>
        <w:left w:val="none" w:sz="0" w:space="0" w:color="auto"/>
        <w:bottom w:val="none" w:sz="0" w:space="0" w:color="auto"/>
        <w:right w:val="none" w:sz="0" w:space="0" w:color="auto"/>
      </w:divBdr>
    </w:div>
    <w:div w:id="545800107">
      <w:bodyDiv w:val="1"/>
      <w:marLeft w:val="0"/>
      <w:marRight w:val="0"/>
      <w:marTop w:val="0"/>
      <w:marBottom w:val="0"/>
      <w:divBdr>
        <w:top w:val="none" w:sz="0" w:space="0" w:color="auto"/>
        <w:left w:val="none" w:sz="0" w:space="0" w:color="auto"/>
        <w:bottom w:val="none" w:sz="0" w:space="0" w:color="auto"/>
        <w:right w:val="none" w:sz="0" w:space="0" w:color="auto"/>
      </w:divBdr>
    </w:div>
    <w:div w:id="570427115">
      <w:bodyDiv w:val="1"/>
      <w:marLeft w:val="0"/>
      <w:marRight w:val="0"/>
      <w:marTop w:val="0"/>
      <w:marBottom w:val="0"/>
      <w:divBdr>
        <w:top w:val="none" w:sz="0" w:space="0" w:color="auto"/>
        <w:left w:val="none" w:sz="0" w:space="0" w:color="auto"/>
        <w:bottom w:val="none" w:sz="0" w:space="0" w:color="auto"/>
        <w:right w:val="none" w:sz="0" w:space="0" w:color="auto"/>
      </w:divBdr>
      <w:divsChild>
        <w:div w:id="1335691548">
          <w:marLeft w:val="0"/>
          <w:marRight w:val="0"/>
          <w:marTop w:val="0"/>
          <w:marBottom w:val="0"/>
          <w:divBdr>
            <w:top w:val="none" w:sz="0" w:space="0" w:color="auto"/>
            <w:left w:val="none" w:sz="0" w:space="0" w:color="auto"/>
            <w:bottom w:val="none" w:sz="0" w:space="0" w:color="auto"/>
            <w:right w:val="none" w:sz="0" w:space="0" w:color="auto"/>
          </w:divBdr>
        </w:div>
      </w:divsChild>
    </w:div>
    <w:div w:id="587077141">
      <w:bodyDiv w:val="1"/>
      <w:marLeft w:val="0"/>
      <w:marRight w:val="0"/>
      <w:marTop w:val="0"/>
      <w:marBottom w:val="0"/>
      <w:divBdr>
        <w:top w:val="none" w:sz="0" w:space="0" w:color="auto"/>
        <w:left w:val="none" w:sz="0" w:space="0" w:color="auto"/>
        <w:bottom w:val="none" w:sz="0" w:space="0" w:color="auto"/>
        <w:right w:val="none" w:sz="0" w:space="0" w:color="auto"/>
      </w:divBdr>
    </w:div>
    <w:div w:id="606163016">
      <w:bodyDiv w:val="1"/>
      <w:marLeft w:val="0"/>
      <w:marRight w:val="0"/>
      <w:marTop w:val="0"/>
      <w:marBottom w:val="0"/>
      <w:divBdr>
        <w:top w:val="none" w:sz="0" w:space="0" w:color="auto"/>
        <w:left w:val="none" w:sz="0" w:space="0" w:color="auto"/>
        <w:bottom w:val="none" w:sz="0" w:space="0" w:color="auto"/>
        <w:right w:val="none" w:sz="0" w:space="0" w:color="auto"/>
      </w:divBdr>
    </w:div>
    <w:div w:id="606885077">
      <w:bodyDiv w:val="1"/>
      <w:marLeft w:val="0"/>
      <w:marRight w:val="0"/>
      <w:marTop w:val="0"/>
      <w:marBottom w:val="0"/>
      <w:divBdr>
        <w:top w:val="none" w:sz="0" w:space="0" w:color="auto"/>
        <w:left w:val="none" w:sz="0" w:space="0" w:color="auto"/>
        <w:bottom w:val="none" w:sz="0" w:space="0" w:color="auto"/>
        <w:right w:val="none" w:sz="0" w:space="0" w:color="auto"/>
      </w:divBdr>
    </w:div>
    <w:div w:id="710954476">
      <w:bodyDiv w:val="1"/>
      <w:marLeft w:val="0"/>
      <w:marRight w:val="0"/>
      <w:marTop w:val="0"/>
      <w:marBottom w:val="0"/>
      <w:divBdr>
        <w:top w:val="none" w:sz="0" w:space="0" w:color="auto"/>
        <w:left w:val="none" w:sz="0" w:space="0" w:color="auto"/>
        <w:bottom w:val="none" w:sz="0" w:space="0" w:color="auto"/>
        <w:right w:val="none" w:sz="0" w:space="0" w:color="auto"/>
      </w:divBdr>
    </w:div>
    <w:div w:id="732705769">
      <w:bodyDiv w:val="1"/>
      <w:marLeft w:val="0"/>
      <w:marRight w:val="0"/>
      <w:marTop w:val="0"/>
      <w:marBottom w:val="0"/>
      <w:divBdr>
        <w:top w:val="none" w:sz="0" w:space="0" w:color="auto"/>
        <w:left w:val="none" w:sz="0" w:space="0" w:color="auto"/>
        <w:bottom w:val="none" w:sz="0" w:space="0" w:color="auto"/>
        <w:right w:val="none" w:sz="0" w:space="0" w:color="auto"/>
      </w:divBdr>
    </w:div>
    <w:div w:id="751271618">
      <w:bodyDiv w:val="1"/>
      <w:marLeft w:val="0"/>
      <w:marRight w:val="0"/>
      <w:marTop w:val="0"/>
      <w:marBottom w:val="0"/>
      <w:divBdr>
        <w:top w:val="none" w:sz="0" w:space="0" w:color="auto"/>
        <w:left w:val="none" w:sz="0" w:space="0" w:color="auto"/>
        <w:bottom w:val="none" w:sz="0" w:space="0" w:color="auto"/>
        <w:right w:val="none" w:sz="0" w:space="0" w:color="auto"/>
      </w:divBdr>
    </w:div>
    <w:div w:id="766539935">
      <w:bodyDiv w:val="1"/>
      <w:marLeft w:val="0"/>
      <w:marRight w:val="0"/>
      <w:marTop w:val="0"/>
      <w:marBottom w:val="0"/>
      <w:divBdr>
        <w:top w:val="none" w:sz="0" w:space="0" w:color="auto"/>
        <w:left w:val="none" w:sz="0" w:space="0" w:color="auto"/>
        <w:bottom w:val="none" w:sz="0" w:space="0" w:color="auto"/>
        <w:right w:val="none" w:sz="0" w:space="0" w:color="auto"/>
      </w:divBdr>
    </w:div>
    <w:div w:id="778064527">
      <w:bodyDiv w:val="1"/>
      <w:marLeft w:val="0"/>
      <w:marRight w:val="0"/>
      <w:marTop w:val="0"/>
      <w:marBottom w:val="0"/>
      <w:divBdr>
        <w:top w:val="none" w:sz="0" w:space="0" w:color="auto"/>
        <w:left w:val="none" w:sz="0" w:space="0" w:color="auto"/>
        <w:bottom w:val="none" w:sz="0" w:space="0" w:color="auto"/>
        <w:right w:val="none" w:sz="0" w:space="0" w:color="auto"/>
      </w:divBdr>
    </w:div>
    <w:div w:id="792330308">
      <w:bodyDiv w:val="1"/>
      <w:marLeft w:val="0"/>
      <w:marRight w:val="0"/>
      <w:marTop w:val="0"/>
      <w:marBottom w:val="0"/>
      <w:divBdr>
        <w:top w:val="none" w:sz="0" w:space="0" w:color="auto"/>
        <w:left w:val="none" w:sz="0" w:space="0" w:color="auto"/>
        <w:bottom w:val="none" w:sz="0" w:space="0" w:color="auto"/>
        <w:right w:val="none" w:sz="0" w:space="0" w:color="auto"/>
      </w:divBdr>
    </w:div>
    <w:div w:id="794175237">
      <w:bodyDiv w:val="1"/>
      <w:marLeft w:val="0"/>
      <w:marRight w:val="0"/>
      <w:marTop w:val="0"/>
      <w:marBottom w:val="0"/>
      <w:divBdr>
        <w:top w:val="none" w:sz="0" w:space="0" w:color="auto"/>
        <w:left w:val="none" w:sz="0" w:space="0" w:color="auto"/>
        <w:bottom w:val="none" w:sz="0" w:space="0" w:color="auto"/>
        <w:right w:val="none" w:sz="0" w:space="0" w:color="auto"/>
      </w:divBdr>
    </w:div>
    <w:div w:id="796333229">
      <w:bodyDiv w:val="1"/>
      <w:marLeft w:val="0"/>
      <w:marRight w:val="0"/>
      <w:marTop w:val="0"/>
      <w:marBottom w:val="0"/>
      <w:divBdr>
        <w:top w:val="none" w:sz="0" w:space="0" w:color="auto"/>
        <w:left w:val="none" w:sz="0" w:space="0" w:color="auto"/>
        <w:bottom w:val="none" w:sz="0" w:space="0" w:color="auto"/>
        <w:right w:val="none" w:sz="0" w:space="0" w:color="auto"/>
      </w:divBdr>
    </w:div>
    <w:div w:id="843085174">
      <w:bodyDiv w:val="1"/>
      <w:marLeft w:val="0"/>
      <w:marRight w:val="0"/>
      <w:marTop w:val="0"/>
      <w:marBottom w:val="0"/>
      <w:divBdr>
        <w:top w:val="none" w:sz="0" w:space="0" w:color="auto"/>
        <w:left w:val="none" w:sz="0" w:space="0" w:color="auto"/>
        <w:bottom w:val="none" w:sz="0" w:space="0" w:color="auto"/>
        <w:right w:val="none" w:sz="0" w:space="0" w:color="auto"/>
      </w:divBdr>
    </w:div>
    <w:div w:id="843516203">
      <w:bodyDiv w:val="1"/>
      <w:marLeft w:val="0"/>
      <w:marRight w:val="0"/>
      <w:marTop w:val="0"/>
      <w:marBottom w:val="0"/>
      <w:divBdr>
        <w:top w:val="none" w:sz="0" w:space="0" w:color="auto"/>
        <w:left w:val="none" w:sz="0" w:space="0" w:color="auto"/>
        <w:bottom w:val="none" w:sz="0" w:space="0" w:color="auto"/>
        <w:right w:val="none" w:sz="0" w:space="0" w:color="auto"/>
      </w:divBdr>
    </w:div>
    <w:div w:id="850411253">
      <w:bodyDiv w:val="1"/>
      <w:marLeft w:val="0"/>
      <w:marRight w:val="0"/>
      <w:marTop w:val="0"/>
      <w:marBottom w:val="0"/>
      <w:divBdr>
        <w:top w:val="none" w:sz="0" w:space="0" w:color="auto"/>
        <w:left w:val="none" w:sz="0" w:space="0" w:color="auto"/>
        <w:bottom w:val="none" w:sz="0" w:space="0" w:color="auto"/>
        <w:right w:val="none" w:sz="0" w:space="0" w:color="auto"/>
      </w:divBdr>
    </w:div>
    <w:div w:id="869222581">
      <w:bodyDiv w:val="1"/>
      <w:marLeft w:val="0"/>
      <w:marRight w:val="0"/>
      <w:marTop w:val="0"/>
      <w:marBottom w:val="0"/>
      <w:divBdr>
        <w:top w:val="none" w:sz="0" w:space="0" w:color="auto"/>
        <w:left w:val="none" w:sz="0" w:space="0" w:color="auto"/>
        <w:bottom w:val="none" w:sz="0" w:space="0" w:color="auto"/>
        <w:right w:val="none" w:sz="0" w:space="0" w:color="auto"/>
      </w:divBdr>
    </w:div>
    <w:div w:id="870726268">
      <w:bodyDiv w:val="1"/>
      <w:marLeft w:val="0"/>
      <w:marRight w:val="0"/>
      <w:marTop w:val="0"/>
      <w:marBottom w:val="0"/>
      <w:divBdr>
        <w:top w:val="none" w:sz="0" w:space="0" w:color="auto"/>
        <w:left w:val="none" w:sz="0" w:space="0" w:color="auto"/>
        <w:bottom w:val="none" w:sz="0" w:space="0" w:color="auto"/>
        <w:right w:val="none" w:sz="0" w:space="0" w:color="auto"/>
      </w:divBdr>
    </w:div>
    <w:div w:id="910235272">
      <w:bodyDiv w:val="1"/>
      <w:marLeft w:val="0"/>
      <w:marRight w:val="0"/>
      <w:marTop w:val="0"/>
      <w:marBottom w:val="0"/>
      <w:divBdr>
        <w:top w:val="none" w:sz="0" w:space="0" w:color="auto"/>
        <w:left w:val="none" w:sz="0" w:space="0" w:color="auto"/>
        <w:bottom w:val="none" w:sz="0" w:space="0" w:color="auto"/>
        <w:right w:val="none" w:sz="0" w:space="0" w:color="auto"/>
      </w:divBdr>
    </w:div>
    <w:div w:id="912156910">
      <w:bodyDiv w:val="1"/>
      <w:marLeft w:val="0"/>
      <w:marRight w:val="0"/>
      <w:marTop w:val="0"/>
      <w:marBottom w:val="0"/>
      <w:divBdr>
        <w:top w:val="none" w:sz="0" w:space="0" w:color="auto"/>
        <w:left w:val="none" w:sz="0" w:space="0" w:color="auto"/>
        <w:bottom w:val="none" w:sz="0" w:space="0" w:color="auto"/>
        <w:right w:val="none" w:sz="0" w:space="0" w:color="auto"/>
      </w:divBdr>
    </w:div>
    <w:div w:id="953831359">
      <w:bodyDiv w:val="1"/>
      <w:marLeft w:val="0"/>
      <w:marRight w:val="0"/>
      <w:marTop w:val="0"/>
      <w:marBottom w:val="0"/>
      <w:divBdr>
        <w:top w:val="none" w:sz="0" w:space="0" w:color="auto"/>
        <w:left w:val="none" w:sz="0" w:space="0" w:color="auto"/>
        <w:bottom w:val="none" w:sz="0" w:space="0" w:color="auto"/>
        <w:right w:val="none" w:sz="0" w:space="0" w:color="auto"/>
      </w:divBdr>
    </w:div>
    <w:div w:id="972711747">
      <w:bodyDiv w:val="1"/>
      <w:marLeft w:val="0"/>
      <w:marRight w:val="0"/>
      <w:marTop w:val="0"/>
      <w:marBottom w:val="0"/>
      <w:divBdr>
        <w:top w:val="none" w:sz="0" w:space="0" w:color="auto"/>
        <w:left w:val="none" w:sz="0" w:space="0" w:color="auto"/>
        <w:bottom w:val="none" w:sz="0" w:space="0" w:color="auto"/>
        <w:right w:val="none" w:sz="0" w:space="0" w:color="auto"/>
      </w:divBdr>
    </w:div>
    <w:div w:id="974985488">
      <w:bodyDiv w:val="1"/>
      <w:marLeft w:val="0"/>
      <w:marRight w:val="0"/>
      <w:marTop w:val="0"/>
      <w:marBottom w:val="0"/>
      <w:divBdr>
        <w:top w:val="none" w:sz="0" w:space="0" w:color="auto"/>
        <w:left w:val="none" w:sz="0" w:space="0" w:color="auto"/>
        <w:bottom w:val="none" w:sz="0" w:space="0" w:color="auto"/>
        <w:right w:val="none" w:sz="0" w:space="0" w:color="auto"/>
      </w:divBdr>
    </w:div>
    <w:div w:id="987980935">
      <w:bodyDiv w:val="1"/>
      <w:marLeft w:val="0"/>
      <w:marRight w:val="0"/>
      <w:marTop w:val="0"/>
      <w:marBottom w:val="0"/>
      <w:divBdr>
        <w:top w:val="none" w:sz="0" w:space="0" w:color="auto"/>
        <w:left w:val="none" w:sz="0" w:space="0" w:color="auto"/>
        <w:bottom w:val="none" w:sz="0" w:space="0" w:color="auto"/>
        <w:right w:val="none" w:sz="0" w:space="0" w:color="auto"/>
      </w:divBdr>
    </w:div>
    <w:div w:id="1007517448">
      <w:bodyDiv w:val="1"/>
      <w:marLeft w:val="0"/>
      <w:marRight w:val="0"/>
      <w:marTop w:val="0"/>
      <w:marBottom w:val="0"/>
      <w:divBdr>
        <w:top w:val="none" w:sz="0" w:space="0" w:color="auto"/>
        <w:left w:val="none" w:sz="0" w:space="0" w:color="auto"/>
        <w:bottom w:val="none" w:sz="0" w:space="0" w:color="auto"/>
        <w:right w:val="none" w:sz="0" w:space="0" w:color="auto"/>
      </w:divBdr>
    </w:div>
    <w:div w:id="1046217831">
      <w:bodyDiv w:val="1"/>
      <w:marLeft w:val="0"/>
      <w:marRight w:val="0"/>
      <w:marTop w:val="0"/>
      <w:marBottom w:val="0"/>
      <w:divBdr>
        <w:top w:val="none" w:sz="0" w:space="0" w:color="auto"/>
        <w:left w:val="none" w:sz="0" w:space="0" w:color="auto"/>
        <w:bottom w:val="none" w:sz="0" w:space="0" w:color="auto"/>
        <w:right w:val="none" w:sz="0" w:space="0" w:color="auto"/>
      </w:divBdr>
    </w:div>
    <w:div w:id="1078091644">
      <w:bodyDiv w:val="1"/>
      <w:marLeft w:val="0"/>
      <w:marRight w:val="0"/>
      <w:marTop w:val="0"/>
      <w:marBottom w:val="0"/>
      <w:divBdr>
        <w:top w:val="none" w:sz="0" w:space="0" w:color="auto"/>
        <w:left w:val="none" w:sz="0" w:space="0" w:color="auto"/>
        <w:bottom w:val="none" w:sz="0" w:space="0" w:color="auto"/>
        <w:right w:val="none" w:sz="0" w:space="0" w:color="auto"/>
      </w:divBdr>
    </w:div>
    <w:div w:id="1090081633">
      <w:bodyDiv w:val="1"/>
      <w:marLeft w:val="0"/>
      <w:marRight w:val="0"/>
      <w:marTop w:val="0"/>
      <w:marBottom w:val="0"/>
      <w:divBdr>
        <w:top w:val="none" w:sz="0" w:space="0" w:color="auto"/>
        <w:left w:val="none" w:sz="0" w:space="0" w:color="auto"/>
        <w:bottom w:val="none" w:sz="0" w:space="0" w:color="auto"/>
        <w:right w:val="none" w:sz="0" w:space="0" w:color="auto"/>
      </w:divBdr>
    </w:div>
    <w:div w:id="1100298243">
      <w:bodyDiv w:val="1"/>
      <w:marLeft w:val="0"/>
      <w:marRight w:val="0"/>
      <w:marTop w:val="0"/>
      <w:marBottom w:val="0"/>
      <w:divBdr>
        <w:top w:val="none" w:sz="0" w:space="0" w:color="auto"/>
        <w:left w:val="none" w:sz="0" w:space="0" w:color="auto"/>
        <w:bottom w:val="none" w:sz="0" w:space="0" w:color="auto"/>
        <w:right w:val="none" w:sz="0" w:space="0" w:color="auto"/>
      </w:divBdr>
    </w:div>
    <w:div w:id="1189953144">
      <w:bodyDiv w:val="1"/>
      <w:marLeft w:val="0"/>
      <w:marRight w:val="0"/>
      <w:marTop w:val="0"/>
      <w:marBottom w:val="0"/>
      <w:divBdr>
        <w:top w:val="none" w:sz="0" w:space="0" w:color="auto"/>
        <w:left w:val="none" w:sz="0" w:space="0" w:color="auto"/>
        <w:bottom w:val="none" w:sz="0" w:space="0" w:color="auto"/>
        <w:right w:val="none" w:sz="0" w:space="0" w:color="auto"/>
      </w:divBdr>
    </w:div>
    <w:div w:id="1191407842">
      <w:bodyDiv w:val="1"/>
      <w:marLeft w:val="0"/>
      <w:marRight w:val="0"/>
      <w:marTop w:val="0"/>
      <w:marBottom w:val="0"/>
      <w:divBdr>
        <w:top w:val="none" w:sz="0" w:space="0" w:color="auto"/>
        <w:left w:val="none" w:sz="0" w:space="0" w:color="auto"/>
        <w:bottom w:val="none" w:sz="0" w:space="0" w:color="auto"/>
        <w:right w:val="none" w:sz="0" w:space="0" w:color="auto"/>
      </w:divBdr>
    </w:div>
    <w:div w:id="1204058311">
      <w:bodyDiv w:val="1"/>
      <w:marLeft w:val="0"/>
      <w:marRight w:val="0"/>
      <w:marTop w:val="0"/>
      <w:marBottom w:val="0"/>
      <w:divBdr>
        <w:top w:val="none" w:sz="0" w:space="0" w:color="auto"/>
        <w:left w:val="none" w:sz="0" w:space="0" w:color="auto"/>
        <w:bottom w:val="none" w:sz="0" w:space="0" w:color="auto"/>
        <w:right w:val="none" w:sz="0" w:space="0" w:color="auto"/>
      </w:divBdr>
    </w:div>
    <w:div w:id="1230917152">
      <w:bodyDiv w:val="1"/>
      <w:marLeft w:val="0"/>
      <w:marRight w:val="0"/>
      <w:marTop w:val="0"/>
      <w:marBottom w:val="0"/>
      <w:divBdr>
        <w:top w:val="none" w:sz="0" w:space="0" w:color="auto"/>
        <w:left w:val="none" w:sz="0" w:space="0" w:color="auto"/>
        <w:bottom w:val="none" w:sz="0" w:space="0" w:color="auto"/>
        <w:right w:val="none" w:sz="0" w:space="0" w:color="auto"/>
      </w:divBdr>
    </w:div>
    <w:div w:id="1247496149">
      <w:bodyDiv w:val="1"/>
      <w:marLeft w:val="0"/>
      <w:marRight w:val="0"/>
      <w:marTop w:val="0"/>
      <w:marBottom w:val="0"/>
      <w:divBdr>
        <w:top w:val="none" w:sz="0" w:space="0" w:color="auto"/>
        <w:left w:val="none" w:sz="0" w:space="0" w:color="auto"/>
        <w:bottom w:val="none" w:sz="0" w:space="0" w:color="auto"/>
        <w:right w:val="none" w:sz="0" w:space="0" w:color="auto"/>
      </w:divBdr>
    </w:div>
    <w:div w:id="1306737978">
      <w:bodyDiv w:val="1"/>
      <w:marLeft w:val="0"/>
      <w:marRight w:val="0"/>
      <w:marTop w:val="0"/>
      <w:marBottom w:val="0"/>
      <w:divBdr>
        <w:top w:val="none" w:sz="0" w:space="0" w:color="auto"/>
        <w:left w:val="none" w:sz="0" w:space="0" w:color="auto"/>
        <w:bottom w:val="none" w:sz="0" w:space="0" w:color="auto"/>
        <w:right w:val="none" w:sz="0" w:space="0" w:color="auto"/>
      </w:divBdr>
    </w:div>
    <w:div w:id="1321811859">
      <w:bodyDiv w:val="1"/>
      <w:marLeft w:val="0"/>
      <w:marRight w:val="0"/>
      <w:marTop w:val="0"/>
      <w:marBottom w:val="0"/>
      <w:divBdr>
        <w:top w:val="none" w:sz="0" w:space="0" w:color="auto"/>
        <w:left w:val="none" w:sz="0" w:space="0" w:color="auto"/>
        <w:bottom w:val="none" w:sz="0" w:space="0" w:color="auto"/>
        <w:right w:val="none" w:sz="0" w:space="0" w:color="auto"/>
      </w:divBdr>
    </w:div>
    <w:div w:id="1334995040">
      <w:bodyDiv w:val="1"/>
      <w:marLeft w:val="0"/>
      <w:marRight w:val="0"/>
      <w:marTop w:val="0"/>
      <w:marBottom w:val="0"/>
      <w:divBdr>
        <w:top w:val="none" w:sz="0" w:space="0" w:color="auto"/>
        <w:left w:val="none" w:sz="0" w:space="0" w:color="auto"/>
        <w:bottom w:val="none" w:sz="0" w:space="0" w:color="auto"/>
        <w:right w:val="none" w:sz="0" w:space="0" w:color="auto"/>
      </w:divBdr>
    </w:div>
    <w:div w:id="1342243581">
      <w:bodyDiv w:val="1"/>
      <w:marLeft w:val="0"/>
      <w:marRight w:val="0"/>
      <w:marTop w:val="0"/>
      <w:marBottom w:val="0"/>
      <w:divBdr>
        <w:top w:val="none" w:sz="0" w:space="0" w:color="auto"/>
        <w:left w:val="none" w:sz="0" w:space="0" w:color="auto"/>
        <w:bottom w:val="none" w:sz="0" w:space="0" w:color="auto"/>
        <w:right w:val="none" w:sz="0" w:space="0" w:color="auto"/>
      </w:divBdr>
    </w:div>
    <w:div w:id="1383208175">
      <w:bodyDiv w:val="1"/>
      <w:marLeft w:val="0"/>
      <w:marRight w:val="0"/>
      <w:marTop w:val="0"/>
      <w:marBottom w:val="0"/>
      <w:divBdr>
        <w:top w:val="none" w:sz="0" w:space="0" w:color="auto"/>
        <w:left w:val="none" w:sz="0" w:space="0" w:color="auto"/>
        <w:bottom w:val="none" w:sz="0" w:space="0" w:color="auto"/>
        <w:right w:val="none" w:sz="0" w:space="0" w:color="auto"/>
      </w:divBdr>
    </w:div>
    <w:div w:id="1410276232">
      <w:bodyDiv w:val="1"/>
      <w:marLeft w:val="0"/>
      <w:marRight w:val="0"/>
      <w:marTop w:val="0"/>
      <w:marBottom w:val="0"/>
      <w:divBdr>
        <w:top w:val="none" w:sz="0" w:space="0" w:color="auto"/>
        <w:left w:val="none" w:sz="0" w:space="0" w:color="auto"/>
        <w:bottom w:val="none" w:sz="0" w:space="0" w:color="auto"/>
        <w:right w:val="none" w:sz="0" w:space="0" w:color="auto"/>
      </w:divBdr>
    </w:div>
    <w:div w:id="1410805932">
      <w:bodyDiv w:val="1"/>
      <w:marLeft w:val="0"/>
      <w:marRight w:val="0"/>
      <w:marTop w:val="0"/>
      <w:marBottom w:val="0"/>
      <w:divBdr>
        <w:top w:val="none" w:sz="0" w:space="0" w:color="auto"/>
        <w:left w:val="none" w:sz="0" w:space="0" w:color="auto"/>
        <w:bottom w:val="none" w:sz="0" w:space="0" w:color="auto"/>
        <w:right w:val="none" w:sz="0" w:space="0" w:color="auto"/>
      </w:divBdr>
    </w:div>
    <w:div w:id="1415936309">
      <w:bodyDiv w:val="1"/>
      <w:marLeft w:val="0"/>
      <w:marRight w:val="0"/>
      <w:marTop w:val="0"/>
      <w:marBottom w:val="0"/>
      <w:divBdr>
        <w:top w:val="none" w:sz="0" w:space="0" w:color="auto"/>
        <w:left w:val="none" w:sz="0" w:space="0" w:color="auto"/>
        <w:bottom w:val="none" w:sz="0" w:space="0" w:color="auto"/>
        <w:right w:val="none" w:sz="0" w:space="0" w:color="auto"/>
      </w:divBdr>
    </w:div>
    <w:div w:id="1508011377">
      <w:bodyDiv w:val="1"/>
      <w:marLeft w:val="0"/>
      <w:marRight w:val="0"/>
      <w:marTop w:val="0"/>
      <w:marBottom w:val="0"/>
      <w:divBdr>
        <w:top w:val="none" w:sz="0" w:space="0" w:color="auto"/>
        <w:left w:val="none" w:sz="0" w:space="0" w:color="auto"/>
        <w:bottom w:val="none" w:sz="0" w:space="0" w:color="auto"/>
        <w:right w:val="none" w:sz="0" w:space="0" w:color="auto"/>
      </w:divBdr>
    </w:div>
    <w:div w:id="1527907215">
      <w:bodyDiv w:val="1"/>
      <w:marLeft w:val="0"/>
      <w:marRight w:val="0"/>
      <w:marTop w:val="0"/>
      <w:marBottom w:val="0"/>
      <w:divBdr>
        <w:top w:val="none" w:sz="0" w:space="0" w:color="auto"/>
        <w:left w:val="none" w:sz="0" w:space="0" w:color="auto"/>
        <w:bottom w:val="none" w:sz="0" w:space="0" w:color="auto"/>
        <w:right w:val="none" w:sz="0" w:space="0" w:color="auto"/>
      </w:divBdr>
    </w:div>
    <w:div w:id="1559589490">
      <w:bodyDiv w:val="1"/>
      <w:marLeft w:val="0"/>
      <w:marRight w:val="0"/>
      <w:marTop w:val="0"/>
      <w:marBottom w:val="0"/>
      <w:divBdr>
        <w:top w:val="none" w:sz="0" w:space="0" w:color="auto"/>
        <w:left w:val="none" w:sz="0" w:space="0" w:color="auto"/>
        <w:bottom w:val="none" w:sz="0" w:space="0" w:color="auto"/>
        <w:right w:val="none" w:sz="0" w:space="0" w:color="auto"/>
      </w:divBdr>
    </w:div>
    <w:div w:id="1628854442">
      <w:bodyDiv w:val="1"/>
      <w:marLeft w:val="0"/>
      <w:marRight w:val="0"/>
      <w:marTop w:val="0"/>
      <w:marBottom w:val="0"/>
      <w:divBdr>
        <w:top w:val="none" w:sz="0" w:space="0" w:color="auto"/>
        <w:left w:val="none" w:sz="0" w:space="0" w:color="auto"/>
        <w:bottom w:val="none" w:sz="0" w:space="0" w:color="auto"/>
        <w:right w:val="none" w:sz="0" w:space="0" w:color="auto"/>
      </w:divBdr>
    </w:div>
    <w:div w:id="1634478886">
      <w:bodyDiv w:val="1"/>
      <w:marLeft w:val="0"/>
      <w:marRight w:val="0"/>
      <w:marTop w:val="0"/>
      <w:marBottom w:val="0"/>
      <w:divBdr>
        <w:top w:val="none" w:sz="0" w:space="0" w:color="auto"/>
        <w:left w:val="none" w:sz="0" w:space="0" w:color="auto"/>
        <w:bottom w:val="none" w:sz="0" w:space="0" w:color="auto"/>
        <w:right w:val="none" w:sz="0" w:space="0" w:color="auto"/>
      </w:divBdr>
    </w:div>
    <w:div w:id="1637877247">
      <w:bodyDiv w:val="1"/>
      <w:marLeft w:val="0"/>
      <w:marRight w:val="0"/>
      <w:marTop w:val="0"/>
      <w:marBottom w:val="0"/>
      <w:divBdr>
        <w:top w:val="none" w:sz="0" w:space="0" w:color="auto"/>
        <w:left w:val="none" w:sz="0" w:space="0" w:color="auto"/>
        <w:bottom w:val="none" w:sz="0" w:space="0" w:color="auto"/>
        <w:right w:val="none" w:sz="0" w:space="0" w:color="auto"/>
      </w:divBdr>
      <w:divsChild>
        <w:div w:id="1599556536">
          <w:marLeft w:val="0"/>
          <w:marRight w:val="0"/>
          <w:marTop w:val="0"/>
          <w:marBottom w:val="0"/>
          <w:divBdr>
            <w:top w:val="none" w:sz="0" w:space="0" w:color="auto"/>
            <w:left w:val="none" w:sz="0" w:space="0" w:color="auto"/>
            <w:bottom w:val="none" w:sz="0" w:space="0" w:color="auto"/>
            <w:right w:val="none" w:sz="0" w:space="0" w:color="auto"/>
          </w:divBdr>
        </w:div>
      </w:divsChild>
    </w:div>
    <w:div w:id="1687250829">
      <w:bodyDiv w:val="1"/>
      <w:marLeft w:val="0"/>
      <w:marRight w:val="0"/>
      <w:marTop w:val="0"/>
      <w:marBottom w:val="0"/>
      <w:divBdr>
        <w:top w:val="none" w:sz="0" w:space="0" w:color="auto"/>
        <w:left w:val="none" w:sz="0" w:space="0" w:color="auto"/>
        <w:bottom w:val="none" w:sz="0" w:space="0" w:color="auto"/>
        <w:right w:val="none" w:sz="0" w:space="0" w:color="auto"/>
      </w:divBdr>
    </w:div>
    <w:div w:id="1783500541">
      <w:bodyDiv w:val="1"/>
      <w:marLeft w:val="0"/>
      <w:marRight w:val="0"/>
      <w:marTop w:val="0"/>
      <w:marBottom w:val="0"/>
      <w:divBdr>
        <w:top w:val="none" w:sz="0" w:space="0" w:color="auto"/>
        <w:left w:val="none" w:sz="0" w:space="0" w:color="auto"/>
        <w:bottom w:val="none" w:sz="0" w:space="0" w:color="auto"/>
        <w:right w:val="none" w:sz="0" w:space="0" w:color="auto"/>
      </w:divBdr>
    </w:div>
    <w:div w:id="1784573276">
      <w:bodyDiv w:val="1"/>
      <w:marLeft w:val="0"/>
      <w:marRight w:val="0"/>
      <w:marTop w:val="0"/>
      <w:marBottom w:val="0"/>
      <w:divBdr>
        <w:top w:val="none" w:sz="0" w:space="0" w:color="auto"/>
        <w:left w:val="none" w:sz="0" w:space="0" w:color="auto"/>
        <w:bottom w:val="none" w:sz="0" w:space="0" w:color="auto"/>
        <w:right w:val="none" w:sz="0" w:space="0" w:color="auto"/>
      </w:divBdr>
    </w:div>
    <w:div w:id="1804421512">
      <w:bodyDiv w:val="1"/>
      <w:marLeft w:val="0"/>
      <w:marRight w:val="0"/>
      <w:marTop w:val="0"/>
      <w:marBottom w:val="0"/>
      <w:divBdr>
        <w:top w:val="none" w:sz="0" w:space="0" w:color="auto"/>
        <w:left w:val="none" w:sz="0" w:space="0" w:color="auto"/>
        <w:bottom w:val="none" w:sz="0" w:space="0" w:color="auto"/>
        <w:right w:val="none" w:sz="0" w:space="0" w:color="auto"/>
      </w:divBdr>
    </w:div>
    <w:div w:id="1817405589">
      <w:bodyDiv w:val="1"/>
      <w:marLeft w:val="0"/>
      <w:marRight w:val="0"/>
      <w:marTop w:val="0"/>
      <w:marBottom w:val="0"/>
      <w:divBdr>
        <w:top w:val="none" w:sz="0" w:space="0" w:color="auto"/>
        <w:left w:val="none" w:sz="0" w:space="0" w:color="auto"/>
        <w:bottom w:val="none" w:sz="0" w:space="0" w:color="auto"/>
        <w:right w:val="none" w:sz="0" w:space="0" w:color="auto"/>
      </w:divBdr>
    </w:div>
    <w:div w:id="1842502449">
      <w:bodyDiv w:val="1"/>
      <w:marLeft w:val="0"/>
      <w:marRight w:val="0"/>
      <w:marTop w:val="0"/>
      <w:marBottom w:val="0"/>
      <w:divBdr>
        <w:top w:val="none" w:sz="0" w:space="0" w:color="auto"/>
        <w:left w:val="none" w:sz="0" w:space="0" w:color="auto"/>
        <w:bottom w:val="none" w:sz="0" w:space="0" w:color="auto"/>
        <w:right w:val="none" w:sz="0" w:space="0" w:color="auto"/>
      </w:divBdr>
    </w:div>
    <w:div w:id="1908109840">
      <w:bodyDiv w:val="1"/>
      <w:marLeft w:val="0"/>
      <w:marRight w:val="0"/>
      <w:marTop w:val="0"/>
      <w:marBottom w:val="0"/>
      <w:divBdr>
        <w:top w:val="none" w:sz="0" w:space="0" w:color="auto"/>
        <w:left w:val="none" w:sz="0" w:space="0" w:color="auto"/>
        <w:bottom w:val="none" w:sz="0" w:space="0" w:color="auto"/>
        <w:right w:val="none" w:sz="0" w:space="0" w:color="auto"/>
      </w:divBdr>
    </w:div>
    <w:div w:id="1910722486">
      <w:bodyDiv w:val="1"/>
      <w:marLeft w:val="0"/>
      <w:marRight w:val="0"/>
      <w:marTop w:val="0"/>
      <w:marBottom w:val="0"/>
      <w:divBdr>
        <w:top w:val="none" w:sz="0" w:space="0" w:color="auto"/>
        <w:left w:val="none" w:sz="0" w:space="0" w:color="auto"/>
        <w:bottom w:val="none" w:sz="0" w:space="0" w:color="auto"/>
        <w:right w:val="none" w:sz="0" w:space="0" w:color="auto"/>
      </w:divBdr>
    </w:div>
    <w:div w:id="1924606960">
      <w:bodyDiv w:val="1"/>
      <w:marLeft w:val="0"/>
      <w:marRight w:val="0"/>
      <w:marTop w:val="0"/>
      <w:marBottom w:val="0"/>
      <w:divBdr>
        <w:top w:val="none" w:sz="0" w:space="0" w:color="auto"/>
        <w:left w:val="none" w:sz="0" w:space="0" w:color="auto"/>
        <w:bottom w:val="none" w:sz="0" w:space="0" w:color="auto"/>
        <w:right w:val="none" w:sz="0" w:space="0" w:color="auto"/>
      </w:divBdr>
    </w:div>
    <w:div w:id="1928075374">
      <w:bodyDiv w:val="1"/>
      <w:marLeft w:val="0"/>
      <w:marRight w:val="0"/>
      <w:marTop w:val="0"/>
      <w:marBottom w:val="0"/>
      <w:divBdr>
        <w:top w:val="none" w:sz="0" w:space="0" w:color="auto"/>
        <w:left w:val="none" w:sz="0" w:space="0" w:color="auto"/>
        <w:bottom w:val="none" w:sz="0" w:space="0" w:color="auto"/>
        <w:right w:val="none" w:sz="0" w:space="0" w:color="auto"/>
      </w:divBdr>
    </w:div>
    <w:div w:id="1958489160">
      <w:bodyDiv w:val="1"/>
      <w:marLeft w:val="0"/>
      <w:marRight w:val="0"/>
      <w:marTop w:val="0"/>
      <w:marBottom w:val="0"/>
      <w:divBdr>
        <w:top w:val="none" w:sz="0" w:space="0" w:color="auto"/>
        <w:left w:val="none" w:sz="0" w:space="0" w:color="auto"/>
        <w:bottom w:val="none" w:sz="0" w:space="0" w:color="auto"/>
        <w:right w:val="none" w:sz="0" w:space="0" w:color="auto"/>
      </w:divBdr>
    </w:div>
    <w:div w:id="2000422095">
      <w:bodyDiv w:val="1"/>
      <w:marLeft w:val="0"/>
      <w:marRight w:val="0"/>
      <w:marTop w:val="0"/>
      <w:marBottom w:val="0"/>
      <w:divBdr>
        <w:top w:val="none" w:sz="0" w:space="0" w:color="auto"/>
        <w:left w:val="none" w:sz="0" w:space="0" w:color="auto"/>
        <w:bottom w:val="none" w:sz="0" w:space="0" w:color="auto"/>
        <w:right w:val="none" w:sz="0" w:space="0" w:color="auto"/>
      </w:divBdr>
    </w:div>
    <w:div w:id="2042049427">
      <w:bodyDiv w:val="1"/>
      <w:marLeft w:val="0"/>
      <w:marRight w:val="0"/>
      <w:marTop w:val="0"/>
      <w:marBottom w:val="0"/>
      <w:divBdr>
        <w:top w:val="none" w:sz="0" w:space="0" w:color="auto"/>
        <w:left w:val="none" w:sz="0" w:space="0" w:color="auto"/>
        <w:bottom w:val="none" w:sz="0" w:space="0" w:color="auto"/>
        <w:right w:val="none" w:sz="0" w:space="0" w:color="auto"/>
      </w:divBdr>
    </w:div>
    <w:div w:id="2046521627">
      <w:bodyDiv w:val="1"/>
      <w:marLeft w:val="0"/>
      <w:marRight w:val="0"/>
      <w:marTop w:val="0"/>
      <w:marBottom w:val="0"/>
      <w:divBdr>
        <w:top w:val="none" w:sz="0" w:space="0" w:color="auto"/>
        <w:left w:val="none" w:sz="0" w:space="0" w:color="auto"/>
        <w:bottom w:val="none" w:sz="0" w:space="0" w:color="auto"/>
        <w:right w:val="none" w:sz="0" w:space="0" w:color="auto"/>
      </w:divBdr>
    </w:div>
    <w:div w:id="2057194652">
      <w:bodyDiv w:val="1"/>
      <w:marLeft w:val="0"/>
      <w:marRight w:val="0"/>
      <w:marTop w:val="0"/>
      <w:marBottom w:val="0"/>
      <w:divBdr>
        <w:top w:val="none" w:sz="0" w:space="0" w:color="auto"/>
        <w:left w:val="none" w:sz="0" w:space="0" w:color="auto"/>
        <w:bottom w:val="none" w:sz="0" w:space="0" w:color="auto"/>
        <w:right w:val="none" w:sz="0" w:space="0" w:color="auto"/>
      </w:divBdr>
    </w:div>
    <w:div w:id="2062095312">
      <w:bodyDiv w:val="1"/>
      <w:marLeft w:val="0"/>
      <w:marRight w:val="0"/>
      <w:marTop w:val="0"/>
      <w:marBottom w:val="0"/>
      <w:divBdr>
        <w:top w:val="none" w:sz="0" w:space="0" w:color="auto"/>
        <w:left w:val="none" w:sz="0" w:space="0" w:color="auto"/>
        <w:bottom w:val="none" w:sz="0" w:space="0" w:color="auto"/>
        <w:right w:val="none" w:sz="0" w:space="0" w:color="auto"/>
      </w:divBdr>
    </w:div>
    <w:div w:id="2111588318">
      <w:bodyDiv w:val="1"/>
      <w:marLeft w:val="0"/>
      <w:marRight w:val="0"/>
      <w:marTop w:val="0"/>
      <w:marBottom w:val="0"/>
      <w:divBdr>
        <w:top w:val="none" w:sz="0" w:space="0" w:color="auto"/>
        <w:left w:val="none" w:sz="0" w:space="0" w:color="auto"/>
        <w:bottom w:val="none" w:sz="0" w:space="0" w:color="auto"/>
        <w:right w:val="none" w:sz="0" w:space="0" w:color="auto"/>
      </w:divBdr>
    </w:div>
    <w:div w:id="2131782758">
      <w:bodyDiv w:val="1"/>
      <w:marLeft w:val="0"/>
      <w:marRight w:val="0"/>
      <w:marTop w:val="0"/>
      <w:marBottom w:val="0"/>
      <w:divBdr>
        <w:top w:val="none" w:sz="0" w:space="0" w:color="auto"/>
        <w:left w:val="none" w:sz="0" w:space="0" w:color="auto"/>
        <w:bottom w:val="none" w:sz="0" w:space="0" w:color="auto"/>
        <w:right w:val="none" w:sz="0" w:space="0" w:color="auto"/>
      </w:divBdr>
    </w:div>
    <w:div w:id="21392557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Relationships xmlns="http://schemas.openxmlformats.org/package/2006/relationships"><Relationship Id="rId13" Type="http://schemas.openxmlformats.org/officeDocument/2006/relationships/hyperlink" Target="https://en.wikipedia.org/wiki/Electrification" /><Relationship Id="rId18" Type="http://schemas.openxmlformats.org/officeDocument/2006/relationships/image" Target="media/image5.emf" /><Relationship Id="rId26" Type="http://schemas.openxmlformats.org/officeDocument/2006/relationships/image" Target="media/image13.emf" /><Relationship Id="rId39" Type="http://schemas.openxmlformats.org/officeDocument/2006/relationships/image" Target="media/image26.jpeg" /><Relationship Id="rId21" Type="http://schemas.openxmlformats.org/officeDocument/2006/relationships/image" Target="media/image8.emf" /><Relationship Id="rId34" Type="http://schemas.openxmlformats.org/officeDocument/2006/relationships/image" Target="media/image21.jpeg" /><Relationship Id="rId42" Type="http://schemas.openxmlformats.org/officeDocument/2006/relationships/image" Target="media/image29.jpeg" /><Relationship Id="rId47" Type="http://schemas.openxmlformats.org/officeDocument/2006/relationships/footer" Target="footer2.xml" /><Relationship Id="rId7" Type="http://schemas.openxmlformats.org/officeDocument/2006/relationships/hyperlink" Target="https://en.wikipedia.org/wiki/Land" /><Relationship Id="rId2" Type="http://schemas.openxmlformats.org/officeDocument/2006/relationships/styles" Target="styles.xml" /><Relationship Id="rId16" Type="http://schemas.openxmlformats.org/officeDocument/2006/relationships/image" Target="media/image3.png" /><Relationship Id="rId29" Type="http://schemas.openxmlformats.org/officeDocument/2006/relationships/image" Target="media/image16.jpeg" /><Relationship Id="rId11" Type="http://schemas.openxmlformats.org/officeDocument/2006/relationships/hyperlink" Target="https://en.wikipedia.org/wiki/Oyo_State" /><Relationship Id="rId24" Type="http://schemas.openxmlformats.org/officeDocument/2006/relationships/image" Target="media/image11.jpeg" /><Relationship Id="rId32" Type="http://schemas.openxmlformats.org/officeDocument/2006/relationships/image" Target="media/image19.jpeg" /><Relationship Id="rId37" Type="http://schemas.openxmlformats.org/officeDocument/2006/relationships/image" Target="media/image24.jpeg" /><Relationship Id="rId40" Type="http://schemas.openxmlformats.org/officeDocument/2006/relationships/image" Target="media/image27.jpeg" /><Relationship Id="rId45" Type="http://schemas.openxmlformats.org/officeDocument/2006/relationships/hyperlink" Target="https://www.sciencedirect.com/book/9780124081338/introduction-to-mineralogy-and-petrology" /><Relationship Id="rId5" Type="http://schemas.openxmlformats.org/officeDocument/2006/relationships/footnotes" Target="footnotes.xml" /><Relationship Id="rId15" Type="http://schemas.openxmlformats.org/officeDocument/2006/relationships/image" Target="media/image2.png" /><Relationship Id="rId23" Type="http://schemas.openxmlformats.org/officeDocument/2006/relationships/image" Target="media/image10.jpeg" /><Relationship Id="rId28" Type="http://schemas.openxmlformats.org/officeDocument/2006/relationships/image" Target="media/image15.jpeg" /><Relationship Id="rId36" Type="http://schemas.openxmlformats.org/officeDocument/2006/relationships/image" Target="media/image23.jpeg" /><Relationship Id="rId49" Type="http://schemas.openxmlformats.org/officeDocument/2006/relationships/theme" Target="theme/theme1.xml" /><Relationship Id="rId10" Type="http://schemas.openxmlformats.org/officeDocument/2006/relationships/hyperlink" Target="https://en.wikipedia.org/wiki/Ogun_State" /><Relationship Id="rId19" Type="http://schemas.openxmlformats.org/officeDocument/2006/relationships/image" Target="media/image6.jpeg" /><Relationship Id="rId31" Type="http://schemas.openxmlformats.org/officeDocument/2006/relationships/image" Target="media/image18.jpeg" /><Relationship Id="rId44" Type="http://schemas.openxmlformats.org/officeDocument/2006/relationships/hyperlink" Target="https://www.colorado.edu/geologicalsciences/research/petrology-mineralogy" /><Relationship Id="rId4" Type="http://schemas.openxmlformats.org/officeDocument/2006/relationships/webSettings" Target="webSettings.xml" /><Relationship Id="rId9" Type="http://schemas.openxmlformats.org/officeDocument/2006/relationships/hyperlink" Target="https://en.wikipedia.org/wiki/Lagos_State" /><Relationship Id="rId14" Type="http://schemas.openxmlformats.org/officeDocument/2006/relationships/image" Target="media/image1.png" /><Relationship Id="rId22" Type="http://schemas.openxmlformats.org/officeDocument/2006/relationships/image" Target="media/image9.emf" /><Relationship Id="rId27" Type="http://schemas.openxmlformats.org/officeDocument/2006/relationships/image" Target="media/image14.jpeg" /><Relationship Id="rId30" Type="http://schemas.openxmlformats.org/officeDocument/2006/relationships/image" Target="media/image17.jpeg" /><Relationship Id="rId35" Type="http://schemas.openxmlformats.org/officeDocument/2006/relationships/image" Target="media/image22.jpeg" /><Relationship Id="rId43" Type="http://schemas.openxmlformats.org/officeDocument/2006/relationships/hyperlink" Target="http://www.academicjournals.org/jgmr" /><Relationship Id="rId48" Type="http://schemas.openxmlformats.org/officeDocument/2006/relationships/fontTable" Target="fontTable.xml" /><Relationship Id="rId8" Type="http://schemas.openxmlformats.org/officeDocument/2006/relationships/hyperlink" Target="https://en.wikipedia.org/wiki/Water" /><Relationship Id="rId3" Type="http://schemas.openxmlformats.org/officeDocument/2006/relationships/settings" Target="settings.xml" /><Relationship Id="rId12" Type="http://schemas.openxmlformats.org/officeDocument/2006/relationships/hyperlink" Target="https://en.wikipedia.org/wiki/Irrigation" /><Relationship Id="rId17" Type="http://schemas.openxmlformats.org/officeDocument/2006/relationships/image" Target="media/image4.emf" /><Relationship Id="rId25" Type="http://schemas.openxmlformats.org/officeDocument/2006/relationships/image" Target="media/image12.emf" /><Relationship Id="rId33" Type="http://schemas.openxmlformats.org/officeDocument/2006/relationships/image" Target="media/image20.jpeg" /><Relationship Id="rId38" Type="http://schemas.openxmlformats.org/officeDocument/2006/relationships/image" Target="media/image25.emf" /><Relationship Id="rId46" Type="http://schemas.openxmlformats.org/officeDocument/2006/relationships/footer" Target="footer1.xml" /><Relationship Id="rId20" Type="http://schemas.openxmlformats.org/officeDocument/2006/relationships/image" Target="media/image7.jpeg" /><Relationship Id="rId41" Type="http://schemas.openxmlformats.org/officeDocument/2006/relationships/image" Target="media/image28.jpeg" /><Relationship Id="rId1" Type="http://schemas.openxmlformats.org/officeDocument/2006/relationships/numbering" Target="numbering.xml" /><Relationship Id="rId6" Type="http://schemas.openxmlformats.org/officeDocument/2006/relationships/endnotes" Target="endnotes.xm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7</TotalTime>
  <Pages>3</Pages>
  <Words>6601</Words>
  <Characters>37632</Characters>
  <Application>Microsoft Office Word</Application>
  <DocSecurity>0</DocSecurity>
  <Lines>313</Lines>
  <Paragraphs>88</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441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ukola</dc:creator>
  <cp:lastModifiedBy>Hp</cp:lastModifiedBy>
  <cp:revision>1</cp:revision>
  <dcterms:created xsi:type="dcterms:W3CDTF">2026-01-13T10:30:00Z</dcterms:created>
  <dcterms:modified xsi:type="dcterms:W3CDTF">2026-01-15T10:41:00Z</dcterms:modified>
</cp:coreProperties>
</file>

<file path=tbak/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523FC75" w14:textId="77777777" w:rsidR="00D24654" w:rsidRPr="006F4DE1" w:rsidRDefault="00D24654" w:rsidP="00951B60">
      <w:pPr>
        <w:spacing w:line="360" w:lineRule="auto"/>
        <w:rPr>
          <w:rFonts w:asciiTheme="majorBidi" w:hAnsiTheme="majorBidi" w:cstheme="majorBidi"/>
          <w:b/>
          <w:bCs/>
          <w:sz w:val="24"/>
          <w:szCs w:val="24"/>
        </w:rPr>
      </w:pPr>
    </w:p>
    <w:p w14:paraId="727C6837" w14:textId="645C9489" w:rsidR="001C0009" w:rsidRDefault="00AD6C7F" w:rsidP="00AD6C7F">
      <w:pPr>
        <w:spacing w:line="360" w:lineRule="auto"/>
        <w:ind w:firstLine="720"/>
        <w:jc w:val="center"/>
        <w:rPr>
          <w:rFonts w:asciiTheme="majorBidi" w:hAnsiTheme="majorBidi" w:cstheme="majorBidi"/>
          <w:b/>
          <w:bCs/>
          <w:sz w:val="24"/>
          <w:szCs w:val="24"/>
        </w:rPr>
      </w:pPr>
      <w:r>
        <w:rPr>
          <w:rFonts w:asciiTheme="majorBidi" w:hAnsiTheme="majorBidi" w:cstheme="majorBidi"/>
          <w:b/>
          <w:bCs/>
          <w:sz w:val="24"/>
          <w:szCs w:val="24"/>
        </w:rPr>
        <w:t>GEOLOGICAL FIELD MAPPING REPORT OF SOME PARTS OF ABEOKUTA, SOUTHWESTERN NIGERIIA</w:t>
      </w:r>
    </w:p>
    <w:p w14:paraId="2EED50A2" w14:textId="532B5DEB" w:rsidR="009363AF" w:rsidRPr="009363AF" w:rsidRDefault="009363AF" w:rsidP="00AD6C7F">
      <w:pPr>
        <w:spacing w:line="360" w:lineRule="auto"/>
        <w:ind w:firstLine="720"/>
        <w:jc w:val="center"/>
        <w:rPr>
          <w:rFonts w:asciiTheme="majorBidi" w:hAnsiTheme="majorBidi" w:cstheme="majorBidi"/>
          <w:b/>
          <w:bCs/>
          <w:sz w:val="24"/>
          <w:szCs w:val="24"/>
        </w:rPr>
      </w:pPr>
      <w:r>
        <w:rPr>
          <w:rFonts w:asciiTheme="majorBidi" w:hAnsiTheme="majorBidi" w:cstheme="majorBidi"/>
          <w:b/>
          <w:bCs/>
          <w:sz w:val="24"/>
          <w:szCs w:val="24"/>
        </w:rPr>
        <w:t>Solomon Tosin OMITOGUN</w:t>
      </w:r>
      <w:r w:rsidRPr="009363AF">
        <w:rPr>
          <w:rFonts w:asciiTheme="majorBidi" w:hAnsiTheme="majorBidi" w:cstheme="majorBidi"/>
          <w:b/>
          <w:bCs/>
          <w:sz w:val="24"/>
          <w:szCs w:val="24"/>
          <w:vertAlign w:val="superscript"/>
        </w:rPr>
        <w:t>1</w:t>
      </w:r>
      <w:r>
        <w:rPr>
          <w:rFonts w:asciiTheme="majorBidi" w:hAnsiTheme="majorBidi" w:cstheme="majorBidi"/>
          <w:b/>
          <w:bCs/>
          <w:sz w:val="24"/>
          <w:szCs w:val="24"/>
          <w:vertAlign w:val="superscript"/>
        </w:rPr>
        <w:t xml:space="preserve"> </w:t>
      </w:r>
      <w:r>
        <w:rPr>
          <w:rFonts w:asciiTheme="majorBidi" w:hAnsiTheme="majorBidi" w:cstheme="majorBidi"/>
          <w:b/>
          <w:bCs/>
          <w:sz w:val="24"/>
          <w:szCs w:val="24"/>
        </w:rPr>
        <w:t>, Tunde Gideon ERINFOLAMI</w:t>
      </w:r>
      <w:r w:rsidRPr="009363AF">
        <w:rPr>
          <w:rFonts w:asciiTheme="majorBidi" w:hAnsiTheme="majorBidi" w:cstheme="majorBidi"/>
          <w:b/>
          <w:bCs/>
          <w:sz w:val="24"/>
          <w:szCs w:val="24"/>
          <w:vertAlign w:val="superscript"/>
        </w:rPr>
        <w:t>1</w:t>
      </w:r>
    </w:p>
    <w:p w14:paraId="04AEF9E5" w14:textId="445FC558" w:rsidR="001B5615" w:rsidRDefault="009363AF" w:rsidP="00AD6C7F">
      <w:pPr>
        <w:spacing w:line="360" w:lineRule="auto"/>
        <w:ind w:firstLine="720"/>
        <w:jc w:val="center"/>
        <w:rPr>
          <w:rFonts w:asciiTheme="majorBidi" w:hAnsiTheme="majorBidi" w:cstheme="majorBidi"/>
          <w:b/>
          <w:bCs/>
          <w:sz w:val="24"/>
          <w:szCs w:val="24"/>
        </w:rPr>
      </w:pPr>
      <w:r w:rsidRPr="009363AF">
        <w:rPr>
          <w:rFonts w:asciiTheme="majorBidi" w:hAnsiTheme="majorBidi" w:cstheme="majorBidi"/>
          <w:b/>
          <w:bCs/>
          <w:sz w:val="24"/>
          <w:szCs w:val="24"/>
          <w:vertAlign w:val="superscript"/>
        </w:rPr>
        <w:t>1</w:t>
      </w:r>
      <w:r w:rsidRPr="009363AF">
        <w:rPr>
          <w:rFonts w:asciiTheme="majorBidi" w:hAnsiTheme="majorBidi" w:cstheme="majorBidi"/>
          <w:b/>
          <w:bCs/>
          <w:sz w:val="24"/>
          <w:szCs w:val="24"/>
        </w:rPr>
        <w:t>University of Lagos, Faculty of Science, Geosciences Department, Lagos, Nigeria</w:t>
      </w:r>
    </w:p>
    <w:p w14:paraId="2C3D456F" w14:textId="7A12586C" w:rsidR="006D1FA9" w:rsidRDefault="009363AF" w:rsidP="009363AF">
      <w:pPr>
        <w:spacing w:line="360" w:lineRule="auto"/>
        <w:jc w:val="center"/>
        <w:rPr>
          <w:rFonts w:asciiTheme="majorBidi" w:hAnsiTheme="majorBidi" w:cstheme="majorBidi"/>
        </w:rPr>
      </w:pPr>
      <w:r>
        <w:rPr>
          <w:rFonts w:asciiTheme="majorBidi" w:hAnsiTheme="majorBidi" w:cstheme="majorBidi"/>
        </w:rPr>
        <w:t>Email: tosgid@yahoo.com</w:t>
      </w:r>
    </w:p>
    <w:p w14:paraId="459D6C45" w14:textId="77777777" w:rsidR="00D66DA7" w:rsidRPr="006F4DE1" w:rsidRDefault="00D66DA7" w:rsidP="006F4DE1">
      <w:pPr>
        <w:spacing w:line="360" w:lineRule="auto"/>
        <w:rPr>
          <w:rFonts w:asciiTheme="majorBidi" w:hAnsiTheme="majorBidi" w:cstheme="majorBidi"/>
        </w:rPr>
      </w:pPr>
    </w:p>
    <w:p w14:paraId="434F6EB4" w14:textId="77777777" w:rsidR="00C540C5" w:rsidRPr="001B5615" w:rsidRDefault="00C540C5" w:rsidP="00403195">
      <w:pPr>
        <w:spacing w:line="360" w:lineRule="auto"/>
        <w:jc w:val="center"/>
        <w:rPr>
          <w:rFonts w:asciiTheme="majorBidi" w:hAnsiTheme="majorBidi" w:cstheme="majorBidi"/>
          <w:b/>
          <w:bCs/>
          <w:sz w:val="24"/>
          <w:szCs w:val="24"/>
        </w:rPr>
      </w:pPr>
      <w:r w:rsidRPr="001B5615">
        <w:rPr>
          <w:rFonts w:asciiTheme="majorBidi" w:hAnsiTheme="majorBidi" w:cstheme="majorBidi"/>
          <w:b/>
          <w:bCs/>
          <w:sz w:val="24"/>
          <w:szCs w:val="24"/>
        </w:rPr>
        <w:t>ABSTRACT</w:t>
      </w:r>
    </w:p>
    <w:p w14:paraId="5956CED9" w14:textId="77777777" w:rsidR="005B304C" w:rsidRPr="001B5615" w:rsidRDefault="005B304C" w:rsidP="00261F16">
      <w:pPr>
        <w:spacing w:line="360" w:lineRule="auto"/>
        <w:jc w:val="both"/>
        <w:rPr>
          <w:rFonts w:ascii="Times New Roman" w:hAnsi="Times New Roman" w:cs="Times New Roman"/>
          <w:sz w:val="20"/>
          <w:szCs w:val="20"/>
        </w:rPr>
      </w:pPr>
      <w:r w:rsidRPr="001B5615">
        <w:rPr>
          <w:rFonts w:ascii="Times New Roman" w:hAnsi="Times New Roman" w:cs="Times New Roman"/>
          <w:sz w:val="20"/>
          <w:szCs w:val="20"/>
        </w:rPr>
        <w:t xml:space="preserve">Geological mapping exercise, which </w:t>
      </w:r>
      <w:r w:rsidR="00261F16" w:rsidRPr="001B5615">
        <w:rPr>
          <w:rFonts w:ascii="Times New Roman" w:hAnsi="Times New Roman" w:cs="Times New Roman"/>
          <w:sz w:val="20"/>
          <w:szCs w:val="20"/>
        </w:rPr>
        <w:t>was carried out in parts of</w:t>
      </w:r>
      <w:r w:rsidRPr="001B5615">
        <w:rPr>
          <w:rFonts w:ascii="Times New Roman" w:hAnsi="Times New Roman" w:cs="Times New Roman"/>
          <w:sz w:val="20"/>
          <w:szCs w:val="20"/>
        </w:rPr>
        <w:t xml:space="preserve"> Abeokuta(Abeokuta south/Odeda LGA)</w:t>
      </w:r>
      <w:r w:rsidR="00261F16" w:rsidRPr="001B5615">
        <w:rPr>
          <w:rFonts w:ascii="Times New Roman" w:hAnsi="Times New Roman" w:cs="Times New Roman"/>
          <w:sz w:val="20"/>
          <w:szCs w:val="20"/>
        </w:rPr>
        <w:t xml:space="preserve"> , </w:t>
      </w:r>
      <w:r w:rsidRPr="001B5615">
        <w:rPr>
          <w:rFonts w:ascii="Times New Roman" w:hAnsi="Times New Roman" w:cs="Times New Roman"/>
          <w:sz w:val="20"/>
          <w:szCs w:val="20"/>
        </w:rPr>
        <w:t>Ogun state; between the period of November 27-December 3, 2021 was</w:t>
      </w:r>
      <w:r w:rsidR="00261F16" w:rsidRPr="001B5615">
        <w:rPr>
          <w:rFonts w:ascii="Times New Roman" w:hAnsi="Times New Roman" w:cs="Times New Roman"/>
          <w:sz w:val="20"/>
          <w:szCs w:val="20"/>
        </w:rPr>
        <w:t xml:space="preserve"> to determine the different rock types within the study area as well as the mineral composition and structural features associated with these rock types. The materials used for the map</w:t>
      </w:r>
      <w:r w:rsidRPr="001B5615">
        <w:rPr>
          <w:rFonts w:ascii="Times New Roman" w:hAnsi="Times New Roman" w:cs="Times New Roman"/>
          <w:sz w:val="20"/>
          <w:szCs w:val="20"/>
        </w:rPr>
        <w:t xml:space="preserve">ping exercise included a 2.0 </w:t>
      </w:r>
      <w:r w:rsidR="00261F16" w:rsidRPr="001B5615">
        <w:rPr>
          <w:rFonts w:ascii="Times New Roman" w:hAnsi="Times New Roman" w:cs="Times New Roman"/>
          <w:sz w:val="20"/>
          <w:szCs w:val="20"/>
        </w:rPr>
        <w:t xml:space="preserve">sq. km. </w:t>
      </w:r>
      <w:r w:rsidRPr="001B5615">
        <w:rPr>
          <w:rFonts w:ascii="Times New Roman" w:hAnsi="Times New Roman" w:cs="Times New Roman"/>
          <w:sz w:val="20"/>
          <w:szCs w:val="20"/>
        </w:rPr>
        <w:t>base</w:t>
      </w:r>
      <w:r w:rsidR="00261F16" w:rsidRPr="001B5615">
        <w:rPr>
          <w:rFonts w:ascii="Times New Roman" w:hAnsi="Times New Roman" w:cs="Times New Roman"/>
          <w:sz w:val="20"/>
          <w:szCs w:val="20"/>
        </w:rPr>
        <w:t xml:space="preserve"> map with landmarks and topographical features, a GPS, and a compass clinometer.</w:t>
      </w:r>
    </w:p>
    <w:p w14:paraId="724A4467" w14:textId="77777777" w:rsidR="005B304C" w:rsidRPr="001B5615" w:rsidRDefault="00261F16" w:rsidP="00261F16">
      <w:pPr>
        <w:spacing w:line="360" w:lineRule="auto"/>
        <w:jc w:val="both"/>
        <w:rPr>
          <w:rFonts w:ascii="Times New Roman" w:hAnsi="Times New Roman" w:cs="Times New Roman"/>
          <w:sz w:val="20"/>
          <w:szCs w:val="20"/>
        </w:rPr>
      </w:pPr>
      <w:r w:rsidRPr="001B5615">
        <w:rPr>
          <w:rFonts w:ascii="Times New Roman" w:hAnsi="Times New Roman" w:cs="Times New Roman"/>
          <w:sz w:val="20"/>
          <w:szCs w:val="20"/>
        </w:rPr>
        <w:t xml:space="preserve"> </w:t>
      </w:r>
      <w:r w:rsidR="005B304C" w:rsidRPr="001B5615">
        <w:rPr>
          <w:rFonts w:ascii="Times New Roman" w:hAnsi="Times New Roman" w:cs="Times New Roman"/>
          <w:sz w:val="20"/>
          <w:szCs w:val="20"/>
        </w:rPr>
        <w:t>A systematic</w:t>
      </w:r>
      <w:r w:rsidRPr="001B5615">
        <w:rPr>
          <w:rFonts w:ascii="Times New Roman" w:hAnsi="Times New Roman" w:cs="Times New Roman"/>
          <w:sz w:val="20"/>
          <w:szCs w:val="20"/>
        </w:rPr>
        <w:t xml:space="preserve"> mapping and detail lithological, structural and mineralogical description of outcrops when located was employed during the exercise.</w:t>
      </w:r>
    </w:p>
    <w:p w14:paraId="262F2100" w14:textId="1779ECB2" w:rsidR="00ED6C66" w:rsidRPr="001B5615" w:rsidRDefault="00261F16" w:rsidP="00261F16">
      <w:pPr>
        <w:spacing w:line="360" w:lineRule="auto"/>
        <w:jc w:val="both"/>
        <w:rPr>
          <w:rFonts w:ascii="Times New Roman" w:hAnsi="Times New Roman" w:cs="Times New Roman"/>
          <w:sz w:val="20"/>
          <w:szCs w:val="20"/>
        </w:rPr>
      </w:pPr>
      <w:r w:rsidRPr="001B5615">
        <w:rPr>
          <w:rFonts w:ascii="Times New Roman" w:hAnsi="Times New Roman" w:cs="Times New Roman"/>
          <w:sz w:val="20"/>
          <w:szCs w:val="20"/>
        </w:rPr>
        <w:t xml:space="preserve"> </w:t>
      </w:r>
      <w:r w:rsidR="001C6925" w:rsidRPr="001B5615">
        <w:rPr>
          <w:rFonts w:ascii="Times New Roman" w:hAnsi="Times New Roman" w:cs="Times New Roman"/>
          <w:sz w:val="20"/>
          <w:szCs w:val="20"/>
        </w:rPr>
        <w:t>A total of 34</w:t>
      </w:r>
      <w:r w:rsidR="00ED6C66" w:rsidRPr="001B5615">
        <w:rPr>
          <w:rFonts w:ascii="Times New Roman" w:hAnsi="Times New Roman" w:cs="Times New Roman"/>
          <w:sz w:val="20"/>
          <w:szCs w:val="20"/>
        </w:rPr>
        <w:t xml:space="preserve"> outcrop</w:t>
      </w:r>
      <w:r w:rsidRPr="001B5615">
        <w:rPr>
          <w:rFonts w:ascii="Times New Roman" w:hAnsi="Times New Roman" w:cs="Times New Roman"/>
          <w:sz w:val="20"/>
          <w:szCs w:val="20"/>
        </w:rPr>
        <w:t xml:space="preserve"> locations were mapped</w:t>
      </w:r>
      <w:r w:rsidR="001C6925" w:rsidRPr="001B5615">
        <w:rPr>
          <w:rFonts w:ascii="Times New Roman" w:hAnsi="Times New Roman" w:cs="Times New Roman"/>
          <w:sz w:val="20"/>
          <w:szCs w:val="20"/>
        </w:rPr>
        <w:t xml:space="preserve"> thus delineating three rock types </w:t>
      </w:r>
      <w:r w:rsidR="00702D5D" w:rsidRPr="001B5615">
        <w:rPr>
          <w:rFonts w:ascii="Times New Roman" w:hAnsi="Times New Roman" w:cs="Times New Roman"/>
          <w:sz w:val="20"/>
          <w:szCs w:val="20"/>
        </w:rPr>
        <w:t>which are</w:t>
      </w:r>
      <w:r w:rsidR="001C6925" w:rsidRPr="001B5615">
        <w:rPr>
          <w:rFonts w:ascii="Times New Roman" w:hAnsi="Times New Roman" w:cs="Times New Roman"/>
          <w:sz w:val="20"/>
          <w:szCs w:val="20"/>
        </w:rPr>
        <w:t xml:space="preserve"> Porphyritic granites, normal Granites and Gneiss</w:t>
      </w:r>
      <w:r w:rsidR="00ED6C66" w:rsidRPr="001B5615">
        <w:rPr>
          <w:rFonts w:ascii="Times New Roman" w:hAnsi="Times New Roman" w:cs="Times New Roman"/>
          <w:sz w:val="20"/>
          <w:szCs w:val="20"/>
        </w:rPr>
        <w:t xml:space="preserve"> with notable structural features such as fractures, faults, joints, foliations, etc</w:t>
      </w:r>
      <w:r w:rsidRPr="001B5615">
        <w:rPr>
          <w:rFonts w:ascii="Times New Roman" w:hAnsi="Times New Roman" w:cs="Times New Roman"/>
          <w:sz w:val="20"/>
          <w:szCs w:val="20"/>
        </w:rPr>
        <w:t>.</w:t>
      </w:r>
    </w:p>
    <w:p w14:paraId="7911C0F5" w14:textId="5990207A" w:rsidR="001C6925" w:rsidRPr="001B5615" w:rsidRDefault="00261F16" w:rsidP="00261F16">
      <w:pPr>
        <w:spacing w:line="360" w:lineRule="auto"/>
        <w:jc w:val="both"/>
        <w:rPr>
          <w:rFonts w:ascii="Times New Roman" w:hAnsi="Times New Roman" w:cs="Times New Roman"/>
          <w:sz w:val="20"/>
          <w:szCs w:val="20"/>
        </w:rPr>
      </w:pPr>
      <w:r w:rsidRPr="001B5615">
        <w:rPr>
          <w:rFonts w:ascii="Times New Roman" w:hAnsi="Times New Roman" w:cs="Times New Roman"/>
          <w:sz w:val="20"/>
          <w:szCs w:val="20"/>
        </w:rPr>
        <w:t xml:space="preserve"> The porphyritic granites in the area are intrus</w:t>
      </w:r>
      <w:r w:rsidR="001C6925" w:rsidRPr="001B5615">
        <w:rPr>
          <w:rFonts w:ascii="Times New Roman" w:hAnsi="Times New Roman" w:cs="Times New Roman"/>
          <w:sz w:val="20"/>
          <w:szCs w:val="20"/>
        </w:rPr>
        <w:t>ive bodies which intruded normal(fine-grained) granites</w:t>
      </w:r>
      <w:r w:rsidRPr="001B5615">
        <w:rPr>
          <w:rFonts w:ascii="Times New Roman" w:hAnsi="Times New Roman" w:cs="Times New Roman"/>
          <w:sz w:val="20"/>
          <w:szCs w:val="20"/>
        </w:rPr>
        <w:t xml:space="preserve"> (the parent rock) in the study area. The porphyritic granites occur as massive hilly rocks</w:t>
      </w:r>
      <w:r w:rsidR="00702D5D" w:rsidRPr="001B5615">
        <w:rPr>
          <w:rFonts w:ascii="Times New Roman" w:hAnsi="Times New Roman" w:cs="Times New Roman"/>
          <w:sz w:val="20"/>
          <w:szCs w:val="20"/>
        </w:rPr>
        <w:t>,</w:t>
      </w:r>
      <w:r w:rsidRPr="001B5615">
        <w:rPr>
          <w:rFonts w:ascii="Times New Roman" w:hAnsi="Times New Roman" w:cs="Times New Roman"/>
          <w:sz w:val="20"/>
          <w:szCs w:val="20"/>
        </w:rPr>
        <w:t xml:space="preserve"> and in some cases </w:t>
      </w:r>
      <w:r w:rsidR="001C6925" w:rsidRPr="001B5615">
        <w:rPr>
          <w:rFonts w:ascii="Times New Roman" w:hAnsi="Times New Roman" w:cs="Times New Roman"/>
          <w:sz w:val="20"/>
          <w:szCs w:val="20"/>
        </w:rPr>
        <w:t xml:space="preserve">as low lying with observable fine </w:t>
      </w:r>
      <w:r w:rsidR="00ED6C66" w:rsidRPr="001B5615">
        <w:rPr>
          <w:rFonts w:ascii="Times New Roman" w:hAnsi="Times New Roman" w:cs="Times New Roman"/>
          <w:sz w:val="20"/>
          <w:szCs w:val="20"/>
        </w:rPr>
        <w:t>grained xenoliths</w:t>
      </w:r>
      <w:r w:rsidR="00702D5D" w:rsidRPr="001B5615">
        <w:rPr>
          <w:rFonts w:ascii="Times New Roman" w:hAnsi="Times New Roman" w:cs="Times New Roman"/>
          <w:sz w:val="20"/>
          <w:szCs w:val="20"/>
        </w:rPr>
        <w:t>,</w:t>
      </w:r>
      <w:r w:rsidR="001C6925" w:rsidRPr="001B5615">
        <w:rPr>
          <w:rFonts w:ascii="Times New Roman" w:hAnsi="Times New Roman" w:cs="Times New Roman"/>
          <w:sz w:val="20"/>
          <w:szCs w:val="20"/>
        </w:rPr>
        <w:t xml:space="preserve"> and fewer</w:t>
      </w:r>
      <w:r w:rsidRPr="001B5615">
        <w:rPr>
          <w:rFonts w:ascii="Times New Roman" w:hAnsi="Times New Roman" w:cs="Times New Roman"/>
          <w:sz w:val="20"/>
          <w:szCs w:val="20"/>
        </w:rPr>
        <w:t xml:space="preserve"> gneiss. The major mineralogical composition of the porphyritic granites </w:t>
      </w:r>
      <w:r w:rsidR="001C6925" w:rsidRPr="001B5615">
        <w:rPr>
          <w:rFonts w:ascii="Times New Roman" w:hAnsi="Times New Roman" w:cs="Times New Roman"/>
          <w:sz w:val="20"/>
          <w:szCs w:val="20"/>
        </w:rPr>
        <w:t xml:space="preserve">, normal granites and gneiss </w:t>
      </w:r>
      <w:r w:rsidRPr="001B5615">
        <w:rPr>
          <w:rFonts w:ascii="Times New Roman" w:hAnsi="Times New Roman" w:cs="Times New Roman"/>
          <w:sz w:val="20"/>
          <w:szCs w:val="20"/>
        </w:rPr>
        <w:t>observed on the field were quartz, feldspar and mica. The major structural features identified on the rock units includes fractures, folds, faults and foliations. These features suggest different episodes of stress regimes and tectonic activities have affected the rock types in the area. The strike of the intrusions, faults and fractur</w:t>
      </w:r>
      <w:r w:rsidR="001C6925" w:rsidRPr="001B5615">
        <w:rPr>
          <w:rFonts w:ascii="Times New Roman" w:hAnsi="Times New Roman" w:cs="Times New Roman"/>
          <w:sz w:val="20"/>
          <w:szCs w:val="20"/>
        </w:rPr>
        <w:t>es are  north-east/south west  which is a slight deviation from</w:t>
      </w:r>
      <w:r w:rsidRPr="001B5615">
        <w:rPr>
          <w:rFonts w:ascii="Times New Roman" w:hAnsi="Times New Roman" w:cs="Times New Roman"/>
          <w:sz w:val="20"/>
          <w:szCs w:val="20"/>
        </w:rPr>
        <w:t xml:space="preserve"> the major trends of structures across Nigeria. </w:t>
      </w:r>
    </w:p>
    <w:p w14:paraId="39246D8B" w14:textId="77777777" w:rsidR="001C6925" w:rsidRPr="001B5615" w:rsidRDefault="001C6925" w:rsidP="00261F16">
      <w:pPr>
        <w:spacing w:line="360" w:lineRule="auto"/>
        <w:jc w:val="both"/>
        <w:rPr>
          <w:rFonts w:ascii="Times New Roman" w:hAnsi="Times New Roman" w:cs="Times New Roman"/>
          <w:sz w:val="20"/>
          <w:szCs w:val="20"/>
        </w:rPr>
      </w:pPr>
      <w:r w:rsidRPr="001B5615">
        <w:rPr>
          <w:rFonts w:ascii="Times New Roman" w:hAnsi="Times New Roman" w:cs="Times New Roman"/>
          <w:sz w:val="20"/>
          <w:szCs w:val="20"/>
        </w:rPr>
        <w:t xml:space="preserve">The area can be </w:t>
      </w:r>
      <w:r w:rsidR="00ED6C66" w:rsidRPr="001B5615">
        <w:rPr>
          <w:rFonts w:ascii="Times New Roman" w:hAnsi="Times New Roman" w:cs="Times New Roman"/>
          <w:sz w:val="20"/>
          <w:szCs w:val="20"/>
        </w:rPr>
        <w:t>harnessed</w:t>
      </w:r>
      <w:r w:rsidRPr="001B5615">
        <w:rPr>
          <w:rFonts w:ascii="Times New Roman" w:hAnsi="Times New Roman" w:cs="Times New Roman"/>
          <w:sz w:val="20"/>
          <w:szCs w:val="20"/>
        </w:rPr>
        <w:t xml:space="preserve"> for quarry activities and as tourist attraction/</w:t>
      </w:r>
      <w:r w:rsidR="00ED6C66" w:rsidRPr="001B5615">
        <w:rPr>
          <w:rFonts w:ascii="Times New Roman" w:hAnsi="Times New Roman" w:cs="Times New Roman"/>
          <w:sz w:val="20"/>
          <w:szCs w:val="20"/>
        </w:rPr>
        <w:t>relaxation</w:t>
      </w:r>
      <w:r w:rsidRPr="001B5615">
        <w:rPr>
          <w:rFonts w:ascii="Times New Roman" w:hAnsi="Times New Roman" w:cs="Times New Roman"/>
          <w:sz w:val="20"/>
          <w:szCs w:val="20"/>
        </w:rPr>
        <w:t xml:space="preserve"> </w:t>
      </w:r>
      <w:r w:rsidR="00ED6C66" w:rsidRPr="001B5615">
        <w:rPr>
          <w:rFonts w:ascii="Times New Roman" w:hAnsi="Times New Roman" w:cs="Times New Roman"/>
          <w:sz w:val="20"/>
          <w:szCs w:val="20"/>
        </w:rPr>
        <w:t>centers</w:t>
      </w:r>
      <w:r w:rsidRPr="001B5615">
        <w:rPr>
          <w:rFonts w:ascii="Times New Roman" w:hAnsi="Times New Roman" w:cs="Times New Roman"/>
          <w:sz w:val="20"/>
          <w:szCs w:val="20"/>
        </w:rPr>
        <w:t xml:space="preserve"> which can boost the economy of the state.</w:t>
      </w:r>
    </w:p>
    <w:p w14:paraId="458B2EC2" w14:textId="77777777" w:rsidR="0012520B" w:rsidRPr="001B5615" w:rsidRDefault="001C6925" w:rsidP="00B61665">
      <w:pPr>
        <w:spacing w:line="360" w:lineRule="auto"/>
        <w:jc w:val="both"/>
        <w:rPr>
          <w:rFonts w:ascii="Times New Roman" w:hAnsi="Times New Roman" w:cs="Times New Roman"/>
          <w:sz w:val="20"/>
          <w:szCs w:val="20"/>
        </w:rPr>
      </w:pPr>
      <w:r w:rsidRPr="001B5615">
        <w:rPr>
          <w:rFonts w:ascii="Times New Roman" w:hAnsi="Times New Roman" w:cs="Times New Roman"/>
          <w:sz w:val="20"/>
          <w:szCs w:val="20"/>
        </w:rPr>
        <w:t>The direction of strike orientation of foliations and the trend of the outcrops will serve as a good guide for employing geotechnical techniques during mineral resources exploration on the study area.</w:t>
      </w:r>
    </w:p>
    <w:p w14:paraId="078DAA56" w14:textId="77777777" w:rsidR="0012520B" w:rsidRPr="001B5615" w:rsidRDefault="0012520B" w:rsidP="00261F16">
      <w:pPr>
        <w:spacing w:line="360" w:lineRule="auto"/>
        <w:jc w:val="both"/>
        <w:rPr>
          <w:rFonts w:ascii="Times New Roman" w:hAnsi="Times New Roman" w:cs="Times New Roman"/>
          <w:sz w:val="20"/>
          <w:szCs w:val="20"/>
        </w:rPr>
      </w:pPr>
    </w:p>
    <w:p w14:paraId="60CC6142" w14:textId="6F90461F" w:rsidR="0012520B" w:rsidRPr="001B5615" w:rsidRDefault="00702D5D" w:rsidP="00261F16">
      <w:pPr>
        <w:spacing w:line="360" w:lineRule="auto"/>
        <w:jc w:val="both"/>
        <w:rPr>
          <w:rFonts w:ascii="Times New Roman" w:hAnsi="Times New Roman" w:cs="Times New Roman"/>
          <w:sz w:val="20"/>
          <w:szCs w:val="20"/>
        </w:rPr>
      </w:pPr>
      <w:r w:rsidRPr="001B5615">
        <w:rPr>
          <w:rFonts w:ascii="Times New Roman" w:hAnsi="Times New Roman" w:cs="Times New Roman"/>
          <w:sz w:val="20"/>
          <w:szCs w:val="20"/>
        </w:rPr>
        <w:t>Key words: field mapping ; granite; outcrop; rock.</w:t>
      </w:r>
    </w:p>
    <w:p w14:paraId="3F1D009F" w14:textId="16BCE9BB" w:rsidR="00702D5D" w:rsidRPr="001B5615" w:rsidRDefault="00702D5D" w:rsidP="00702D5D">
      <w:pPr>
        <w:spacing w:after="0" w:line="240" w:lineRule="auto"/>
        <w:jc w:val="both"/>
        <w:rPr>
          <w:rFonts w:ascii="Calibri" w:eastAsia="Times New Roman" w:hAnsi="Calibri" w:cs="Times New Roman"/>
          <w:color w:val="000000"/>
          <w:sz w:val="20"/>
          <w:szCs w:val="20"/>
          <w:lang w:val="en-GB" w:eastAsia="en-GB"/>
        </w:rPr>
      </w:pPr>
      <w:r w:rsidRPr="001B5615">
        <w:rPr>
          <w:rFonts w:ascii="Times New Roman" w:hAnsi="Times New Roman" w:cs="Times New Roman"/>
          <w:sz w:val="20"/>
          <w:szCs w:val="20"/>
        </w:rPr>
        <w:t xml:space="preserve">Abbreviations: </w:t>
      </w:r>
      <w:r w:rsidRPr="001B5615">
        <w:rPr>
          <w:rFonts w:ascii="Calibri" w:eastAsia="Times New Roman" w:hAnsi="Calibri" w:cs="Times New Roman"/>
          <w:color w:val="000000"/>
          <w:sz w:val="20"/>
          <w:szCs w:val="20"/>
          <w:lang w:val="en-GB" w:eastAsia="en-GB"/>
        </w:rPr>
        <w:t>GM: Group Mapping;  GPS: Global Positioning System; IM: Individual Mapping; L: Location; LGA: Local Government Area</w:t>
      </w:r>
      <w:r w:rsidR="000B0490" w:rsidRPr="001B5615">
        <w:rPr>
          <w:rFonts w:ascii="Calibri" w:eastAsia="Times New Roman" w:hAnsi="Calibri" w:cs="Times New Roman"/>
          <w:color w:val="000000"/>
          <w:sz w:val="20"/>
          <w:szCs w:val="20"/>
          <w:lang w:val="en-GB" w:eastAsia="en-GB"/>
        </w:rPr>
        <w:t>; MSL: Mean Sea Level</w:t>
      </w:r>
    </w:p>
    <w:p w14:paraId="3F6C43CB" w14:textId="77777777" w:rsidR="00702D5D" w:rsidRPr="0012520B" w:rsidRDefault="00702D5D" w:rsidP="00261F16">
      <w:pPr>
        <w:spacing w:line="360" w:lineRule="auto"/>
        <w:jc w:val="both"/>
        <w:rPr>
          <w:rFonts w:ascii="Times New Roman" w:hAnsi="Times New Roman" w:cs="Times New Roman"/>
          <w:sz w:val="24"/>
          <w:szCs w:val="24"/>
        </w:rPr>
      </w:pPr>
    </w:p>
    <w:p w14:paraId="057AACFC" w14:textId="77777777" w:rsidR="00C540C5" w:rsidRPr="006F4DE1" w:rsidRDefault="004F1C57" w:rsidP="006F4DE1">
      <w:pPr>
        <w:spacing w:line="360" w:lineRule="auto"/>
        <w:rPr>
          <w:rFonts w:asciiTheme="majorBidi" w:hAnsiTheme="majorBidi" w:cstheme="majorBidi"/>
          <w:b/>
          <w:bCs/>
          <w:sz w:val="24"/>
          <w:szCs w:val="24"/>
        </w:rPr>
      </w:pPr>
      <w:r w:rsidRPr="006F4DE1">
        <w:rPr>
          <w:rFonts w:asciiTheme="majorBidi" w:hAnsiTheme="majorBidi" w:cstheme="majorBidi"/>
          <w:b/>
          <w:bCs/>
          <w:sz w:val="24"/>
          <w:szCs w:val="24"/>
        </w:rPr>
        <w:lastRenderedPageBreak/>
        <w:t xml:space="preserve">1.0 </w:t>
      </w:r>
      <w:r w:rsidR="00C540C5" w:rsidRPr="006F4DE1">
        <w:rPr>
          <w:rFonts w:asciiTheme="majorBidi" w:hAnsiTheme="majorBidi" w:cstheme="majorBidi"/>
          <w:b/>
          <w:bCs/>
          <w:sz w:val="24"/>
          <w:szCs w:val="24"/>
        </w:rPr>
        <w:t>INTRODUCTION</w:t>
      </w:r>
    </w:p>
    <w:p w14:paraId="4E4B02AF" w14:textId="77777777" w:rsidR="00C540C5" w:rsidRPr="006F4DE1" w:rsidRDefault="004F1C57" w:rsidP="006F4DE1">
      <w:pPr>
        <w:spacing w:line="360" w:lineRule="auto"/>
        <w:rPr>
          <w:rFonts w:asciiTheme="majorBidi" w:hAnsiTheme="majorBidi" w:cstheme="majorBidi"/>
          <w:sz w:val="24"/>
          <w:szCs w:val="24"/>
        </w:rPr>
      </w:pPr>
      <w:r w:rsidRPr="006F4DE1">
        <w:rPr>
          <w:rFonts w:asciiTheme="majorBidi" w:hAnsiTheme="majorBidi" w:cstheme="majorBidi"/>
          <w:sz w:val="24"/>
          <w:szCs w:val="24"/>
        </w:rPr>
        <w:t xml:space="preserve">Geological field mapping involves </w:t>
      </w:r>
      <w:r w:rsidR="00567F87" w:rsidRPr="006F4DE1">
        <w:rPr>
          <w:rFonts w:asciiTheme="majorBidi" w:hAnsiTheme="majorBidi" w:cstheme="majorBidi"/>
          <w:sz w:val="24"/>
          <w:szCs w:val="24"/>
        </w:rPr>
        <w:t xml:space="preserve">careful and detailed systematic observation of exposed outcrops on the field which are delineated on a topographic map with a specified </w:t>
      </w:r>
      <w:r w:rsidR="00476204" w:rsidRPr="006F4DE1">
        <w:rPr>
          <w:rFonts w:asciiTheme="majorBidi" w:hAnsiTheme="majorBidi" w:cstheme="majorBidi"/>
          <w:sz w:val="24"/>
          <w:szCs w:val="24"/>
        </w:rPr>
        <w:t xml:space="preserve">range of geographic coordinates and indicated with the respective symbol/colour according to their texture, structure  and </w:t>
      </w:r>
      <w:r w:rsidR="00567F87" w:rsidRPr="006F4DE1">
        <w:rPr>
          <w:rFonts w:asciiTheme="majorBidi" w:hAnsiTheme="majorBidi" w:cstheme="majorBidi"/>
          <w:sz w:val="24"/>
          <w:szCs w:val="24"/>
        </w:rPr>
        <w:t xml:space="preserve"> </w:t>
      </w:r>
      <w:r w:rsidR="00476204" w:rsidRPr="006F4DE1">
        <w:rPr>
          <w:rFonts w:asciiTheme="majorBidi" w:hAnsiTheme="majorBidi" w:cstheme="majorBidi"/>
          <w:sz w:val="24"/>
          <w:szCs w:val="24"/>
        </w:rPr>
        <w:t>mineral constituents for each rock type</w:t>
      </w:r>
      <w:r w:rsidR="00476204" w:rsidRPr="00F71370">
        <w:rPr>
          <w:rFonts w:asciiTheme="majorBidi" w:hAnsiTheme="majorBidi" w:cstheme="majorBidi"/>
          <w:sz w:val="24"/>
          <w:szCs w:val="24"/>
        </w:rPr>
        <w:t>.</w:t>
      </w:r>
      <w:r w:rsidR="00F71370" w:rsidRPr="00F71370">
        <w:rPr>
          <w:rFonts w:asciiTheme="majorBidi" w:hAnsiTheme="majorBidi" w:cstheme="majorBidi"/>
          <w:color w:val="000000" w:themeColor="text1"/>
          <w:sz w:val="24"/>
          <w:szCs w:val="24"/>
        </w:rPr>
        <w:t>(Fig.4.20</w:t>
      </w:r>
      <w:r w:rsidR="00F71370">
        <w:rPr>
          <w:rFonts w:asciiTheme="majorBidi" w:hAnsiTheme="majorBidi" w:cstheme="majorBidi"/>
          <w:color w:val="000000" w:themeColor="text1"/>
          <w:sz w:val="24"/>
          <w:szCs w:val="24"/>
        </w:rPr>
        <w:t>)</w:t>
      </w:r>
    </w:p>
    <w:p w14:paraId="2EB2C3D3" w14:textId="77777777" w:rsidR="00567F87" w:rsidRPr="006F4DE1" w:rsidRDefault="00567F87" w:rsidP="006F4DE1">
      <w:pPr>
        <w:spacing w:line="360" w:lineRule="auto"/>
        <w:rPr>
          <w:rFonts w:asciiTheme="majorBidi" w:hAnsiTheme="majorBidi" w:cstheme="majorBidi"/>
          <w:sz w:val="24"/>
          <w:szCs w:val="24"/>
        </w:rPr>
      </w:pPr>
      <w:r w:rsidRPr="006F4DE1">
        <w:rPr>
          <w:rFonts w:asciiTheme="majorBidi" w:hAnsiTheme="majorBidi" w:cstheme="majorBidi"/>
          <w:sz w:val="24"/>
          <w:szCs w:val="24"/>
        </w:rPr>
        <w:t>The nature of the outcrop (low-lying, massive, etc) as well as notable features such as folds,faults, lineations, fractures, mineral alignments and orientation, etc) are noted, which help in predicting stress regimes, deformatioin history, depositional history for sedimentary rocks,etc.</w:t>
      </w:r>
    </w:p>
    <w:p w14:paraId="1B0F3DBC" w14:textId="77777777" w:rsidR="000C237D" w:rsidRPr="006F4DE1" w:rsidRDefault="000C237D" w:rsidP="006F4DE1">
      <w:pPr>
        <w:spacing w:line="360" w:lineRule="auto"/>
        <w:rPr>
          <w:rFonts w:asciiTheme="majorBidi" w:hAnsiTheme="majorBidi" w:cstheme="majorBidi"/>
          <w:sz w:val="24"/>
          <w:szCs w:val="24"/>
        </w:rPr>
      </w:pPr>
      <w:r w:rsidRPr="006F4DE1">
        <w:rPr>
          <w:rFonts w:asciiTheme="majorBidi" w:hAnsiTheme="majorBidi" w:cstheme="majorBidi"/>
          <w:sz w:val="24"/>
          <w:szCs w:val="24"/>
        </w:rPr>
        <w:t xml:space="preserve"> Geologic maps have a wide range of uses which include predicting zones of aquifers for water exploration and exploitation</w:t>
      </w:r>
      <w:r w:rsidR="00142E1E" w:rsidRPr="006F4DE1">
        <w:rPr>
          <w:rFonts w:asciiTheme="majorBidi" w:hAnsiTheme="majorBidi" w:cstheme="majorBidi"/>
          <w:sz w:val="24"/>
          <w:szCs w:val="24"/>
        </w:rPr>
        <w:t xml:space="preserve">, ground water quality and contamination risks, earthquake predictions, zones of possible oil accumulations, landslide hazards, harnessing energy and mineral resources for economic growth, land-use planning and land management. </w:t>
      </w:r>
      <w:r w:rsidR="009A1156" w:rsidRPr="00F71370">
        <w:rPr>
          <w:rFonts w:asciiTheme="majorBidi" w:hAnsiTheme="majorBidi" w:cstheme="majorBidi"/>
          <w:sz w:val="24"/>
          <w:szCs w:val="24"/>
        </w:rPr>
        <w:t>(Soller 2002)</w:t>
      </w:r>
    </w:p>
    <w:p w14:paraId="32C02519" w14:textId="77777777" w:rsidR="00E624F0" w:rsidRPr="006F4DE1" w:rsidRDefault="00E624F0" w:rsidP="006F4DE1">
      <w:pPr>
        <w:spacing w:line="360" w:lineRule="auto"/>
        <w:rPr>
          <w:rFonts w:asciiTheme="majorBidi" w:hAnsiTheme="majorBidi" w:cstheme="majorBidi"/>
          <w:sz w:val="24"/>
          <w:szCs w:val="24"/>
        </w:rPr>
      </w:pPr>
      <w:r w:rsidRPr="006F4DE1">
        <w:rPr>
          <w:rFonts w:asciiTheme="majorBidi" w:hAnsiTheme="majorBidi" w:cstheme="majorBidi"/>
          <w:sz w:val="24"/>
          <w:szCs w:val="24"/>
        </w:rPr>
        <w:t>A geologic map is also a good guide for geophysical surveys; which help in knowing the right areas of target and the best geophysical methods and planning to be adopted</w:t>
      </w:r>
    </w:p>
    <w:p w14:paraId="105BF4B8" w14:textId="77777777" w:rsidR="00E624F0" w:rsidRPr="006F4DE1" w:rsidRDefault="00E624F0" w:rsidP="006F4DE1">
      <w:pPr>
        <w:spacing w:line="360" w:lineRule="auto"/>
        <w:rPr>
          <w:rFonts w:asciiTheme="majorBidi" w:hAnsiTheme="majorBidi" w:cstheme="majorBidi"/>
          <w:sz w:val="24"/>
          <w:szCs w:val="24"/>
        </w:rPr>
      </w:pPr>
      <w:r w:rsidRPr="006F4DE1">
        <w:rPr>
          <w:rFonts w:asciiTheme="majorBidi" w:hAnsiTheme="majorBidi" w:cstheme="majorBidi"/>
          <w:sz w:val="24"/>
          <w:szCs w:val="24"/>
        </w:rPr>
        <w:t xml:space="preserve">Prior to Geologic mapping, a geoscientist must </w:t>
      </w:r>
      <w:r w:rsidR="00791BA9" w:rsidRPr="006F4DE1">
        <w:rPr>
          <w:rFonts w:asciiTheme="majorBidi" w:hAnsiTheme="majorBidi" w:cstheme="majorBidi"/>
          <w:sz w:val="24"/>
          <w:szCs w:val="24"/>
        </w:rPr>
        <w:t>be skilled on how to produce geologic maps from a topographic/base map</w:t>
      </w:r>
      <w:r w:rsidR="00273131" w:rsidRPr="006F4DE1">
        <w:rPr>
          <w:rFonts w:asciiTheme="majorBidi" w:hAnsiTheme="majorBidi" w:cstheme="majorBidi"/>
          <w:sz w:val="24"/>
          <w:szCs w:val="24"/>
        </w:rPr>
        <w:t xml:space="preserve"> by being able to locate him/herself and features in the map</w:t>
      </w:r>
      <w:r w:rsidR="00791BA9" w:rsidRPr="006F4DE1">
        <w:rPr>
          <w:rFonts w:asciiTheme="majorBidi" w:hAnsiTheme="majorBidi" w:cstheme="majorBidi"/>
          <w:sz w:val="24"/>
          <w:szCs w:val="24"/>
        </w:rPr>
        <w:t xml:space="preserve">, how to read and interpret topographic/base map, how to </w:t>
      </w:r>
      <w:r w:rsidR="00273131" w:rsidRPr="006F4DE1">
        <w:rPr>
          <w:rFonts w:asciiTheme="majorBidi" w:hAnsiTheme="majorBidi" w:cstheme="majorBidi"/>
          <w:sz w:val="24"/>
          <w:szCs w:val="24"/>
        </w:rPr>
        <w:t xml:space="preserve">interpret features on the map as well as how to </w:t>
      </w:r>
      <w:r w:rsidR="00F71370" w:rsidRPr="006F4DE1">
        <w:rPr>
          <w:rFonts w:asciiTheme="majorBidi" w:hAnsiTheme="majorBidi" w:cstheme="majorBidi"/>
          <w:sz w:val="24"/>
          <w:szCs w:val="24"/>
        </w:rPr>
        <w:t>analyze</w:t>
      </w:r>
      <w:r w:rsidR="00273131" w:rsidRPr="006F4DE1">
        <w:rPr>
          <w:rFonts w:asciiTheme="majorBidi" w:hAnsiTheme="majorBidi" w:cstheme="majorBidi"/>
          <w:sz w:val="24"/>
          <w:szCs w:val="24"/>
        </w:rPr>
        <w:t xml:space="preserve"> outcrops on the field.</w:t>
      </w:r>
    </w:p>
    <w:p w14:paraId="32C7F902" w14:textId="77777777" w:rsidR="00F32FC2" w:rsidRPr="006F4DE1" w:rsidRDefault="00F32FC2" w:rsidP="00F71370">
      <w:pPr>
        <w:spacing w:line="360" w:lineRule="auto"/>
        <w:rPr>
          <w:rFonts w:asciiTheme="majorBidi" w:hAnsiTheme="majorBidi" w:cstheme="majorBidi"/>
          <w:sz w:val="24"/>
          <w:szCs w:val="24"/>
        </w:rPr>
      </w:pPr>
      <w:r w:rsidRPr="006F4DE1">
        <w:rPr>
          <w:rFonts w:asciiTheme="majorBidi" w:hAnsiTheme="majorBidi" w:cstheme="majorBidi"/>
          <w:sz w:val="24"/>
          <w:szCs w:val="24"/>
        </w:rPr>
        <w:t xml:space="preserve">The geological mapping exercise in this report was carried out in some parts of Abeokuta, </w:t>
      </w:r>
      <w:r w:rsidR="00F71370" w:rsidRPr="00F71370">
        <w:rPr>
          <w:rFonts w:asciiTheme="majorBidi" w:hAnsiTheme="majorBidi" w:cstheme="majorBidi"/>
          <w:sz w:val="24"/>
          <w:szCs w:val="24"/>
        </w:rPr>
        <w:t>within Abeokuta south/Odeda LGA,</w:t>
      </w:r>
      <w:r w:rsidR="00F71370">
        <w:rPr>
          <w:rFonts w:asciiTheme="majorBidi" w:hAnsiTheme="majorBidi" w:cstheme="majorBidi"/>
          <w:sz w:val="24"/>
          <w:szCs w:val="24"/>
        </w:rPr>
        <w:t xml:space="preserve"> S</w:t>
      </w:r>
      <w:r w:rsidRPr="006F4DE1">
        <w:rPr>
          <w:rFonts w:asciiTheme="majorBidi" w:hAnsiTheme="majorBidi" w:cstheme="majorBidi"/>
          <w:sz w:val="24"/>
          <w:szCs w:val="24"/>
        </w:rPr>
        <w:t>outhwestern Nigeria</w:t>
      </w:r>
      <w:r w:rsidR="00F71370">
        <w:rPr>
          <w:rFonts w:asciiTheme="majorBidi" w:hAnsiTheme="majorBidi" w:cstheme="majorBidi"/>
          <w:sz w:val="24"/>
          <w:szCs w:val="24"/>
        </w:rPr>
        <w:t xml:space="preserve"> (Fig.1.2)</w:t>
      </w:r>
      <w:r w:rsidR="005972F2" w:rsidRPr="006F4DE1">
        <w:rPr>
          <w:rFonts w:asciiTheme="majorBidi" w:hAnsiTheme="majorBidi" w:cstheme="majorBidi"/>
          <w:sz w:val="24"/>
          <w:szCs w:val="24"/>
        </w:rPr>
        <w:t xml:space="preserve">. The mapping exercise was carried out </w:t>
      </w:r>
      <w:r w:rsidRPr="006F4DE1">
        <w:rPr>
          <w:rFonts w:asciiTheme="majorBidi" w:hAnsiTheme="majorBidi" w:cstheme="majorBidi"/>
          <w:sz w:val="24"/>
          <w:szCs w:val="24"/>
        </w:rPr>
        <w:t>betwe</w:t>
      </w:r>
      <w:r w:rsidR="00ED32FE" w:rsidRPr="006F4DE1">
        <w:rPr>
          <w:rFonts w:asciiTheme="majorBidi" w:hAnsiTheme="majorBidi" w:cstheme="majorBidi"/>
          <w:sz w:val="24"/>
          <w:szCs w:val="24"/>
        </w:rPr>
        <w:t>en November 28-December 3, 2021 w</w:t>
      </w:r>
      <w:r w:rsidR="00591567" w:rsidRPr="006F4DE1">
        <w:rPr>
          <w:rFonts w:asciiTheme="majorBidi" w:hAnsiTheme="majorBidi" w:cstheme="majorBidi"/>
          <w:sz w:val="24"/>
          <w:szCs w:val="24"/>
        </w:rPr>
        <w:t>ith the aim of delineating the different rock types, notable features on outcrops,</w:t>
      </w:r>
      <w:r w:rsidR="005972F2" w:rsidRPr="006F4DE1">
        <w:rPr>
          <w:rFonts w:asciiTheme="majorBidi" w:hAnsiTheme="majorBidi" w:cstheme="majorBidi"/>
          <w:sz w:val="24"/>
          <w:szCs w:val="24"/>
        </w:rPr>
        <w:t xml:space="preserve"> mineral </w:t>
      </w:r>
      <w:r w:rsidR="00F71370" w:rsidRPr="006F4DE1">
        <w:rPr>
          <w:rFonts w:asciiTheme="majorBidi" w:hAnsiTheme="majorBidi" w:cstheme="majorBidi"/>
          <w:sz w:val="24"/>
          <w:szCs w:val="24"/>
        </w:rPr>
        <w:t>alignments</w:t>
      </w:r>
      <w:r w:rsidR="00A82B6F">
        <w:rPr>
          <w:rFonts w:asciiTheme="majorBidi" w:hAnsiTheme="majorBidi" w:cstheme="majorBidi"/>
          <w:sz w:val="24"/>
          <w:szCs w:val="24"/>
        </w:rPr>
        <w:t>0</w:t>
      </w:r>
      <w:r w:rsidR="005972F2" w:rsidRPr="006F4DE1">
        <w:rPr>
          <w:rFonts w:asciiTheme="majorBidi" w:hAnsiTheme="majorBidi" w:cstheme="majorBidi"/>
          <w:sz w:val="24"/>
          <w:szCs w:val="24"/>
        </w:rPr>
        <w:t xml:space="preserve"> and outcrop orientation.</w:t>
      </w:r>
      <w:r w:rsidR="00591567" w:rsidRPr="006F4DE1">
        <w:rPr>
          <w:rFonts w:asciiTheme="majorBidi" w:hAnsiTheme="majorBidi" w:cstheme="majorBidi"/>
          <w:sz w:val="24"/>
          <w:szCs w:val="24"/>
        </w:rPr>
        <w:t xml:space="preserve"> </w:t>
      </w:r>
    </w:p>
    <w:p w14:paraId="3CA8841D" w14:textId="77777777" w:rsidR="00591567" w:rsidRPr="006F4DE1" w:rsidRDefault="00591567" w:rsidP="006F4DE1">
      <w:pPr>
        <w:spacing w:line="360" w:lineRule="auto"/>
        <w:rPr>
          <w:rFonts w:asciiTheme="majorBidi" w:hAnsiTheme="majorBidi" w:cstheme="majorBidi"/>
          <w:sz w:val="24"/>
          <w:szCs w:val="24"/>
        </w:rPr>
      </w:pPr>
      <w:r w:rsidRPr="006F4DE1">
        <w:rPr>
          <w:rFonts w:asciiTheme="majorBidi" w:hAnsiTheme="majorBidi" w:cstheme="majorBidi"/>
          <w:sz w:val="24"/>
          <w:szCs w:val="24"/>
        </w:rPr>
        <w:t xml:space="preserve">The area has a topography that ranges from mountains, hills to flat lying outcrops. The indigenous economic </w:t>
      </w:r>
      <w:r w:rsidR="00B71E6D" w:rsidRPr="006F4DE1">
        <w:rPr>
          <w:rFonts w:asciiTheme="majorBidi" w:hAnsiTheme="majorBidi" w:cstheme="majorBidi"/>
          <w:sz w:val="24"/>
          <w:szCs w:val="24"/>
        </w:rPr>
        <w:t xml:space="preserve">activity of Abeokuta </w:t>
      </w:r>
      <w:r w:rsidRPr="006F4DE1">
        <w:rPr>
          <w:rFonts w:asciiTheme="majorBidi" w:hAnsiTheme="majorBidi" w:cstheme="majorBidi"/>
          <w:sz w:val="24"/>
          <w:szCs w:val="24"/>
        </w:rPr>
        <w:t>usually revolves around agr</w:t>
      </w:r>
      <w:r w:rsidR="00B71E6D" w:rsidRPr="006F4DE1">
        <w:rPr>
          <w:rFonts w:asciiTheme="majorBidi" w:hAnsiTheme="majorBidi" w:cstheme="majorBidi"/>
          <w:sz w:val="24"/>
          <w:szCs w:val="24"/>
        </w:rPr>
        <w:t>iculture which are mainly farming, animal rearing and trading.</w:t>
      </w:r>
    </w:p>
    <w:p w14:paraId="27E123D4" w14:textId="77777777" w:rsidR="000D3A61" w:rsidRDefault="000D3A61" w:rsidP="006F4DE1">
      <w:pPr>
        <w:spacing w:line="360" w:lineRule="auto"/>
        <w:jc w:val="both"/>
        <w:rPr>
          <w:rFonts w:asciiTheme="majorBidi" w:hAnsiTheme="majorBidi" w:cstheme="majorBidi"/>
          <w:sz w:val="24"/>
          <w:szCs w:val="24"/>
        </w:rPr>
      </w:pPr>
      <w:r w:rsidRPr="006F4DE1">
        <w:rPr>
          <w:rFonts w:asciiTheme="majorBidi" w:hAnsiTheme="majorBidi" w:cstheme="majorBidi"/>
          <w:sz w:val="24"/>
          <w:szCs w:val="24"/>
        </w:rPr>
        <w:t>The area mapped falls within latitude N7˚12΄00” and N7˚13΄00” and longitude E3˚20΄00” and E3˚21΄00”.  with an average area of 2km square.</w:t>
      </w:r>
    </w:p>
    <w:p w14:paraId="032846F3" w14:textId="77777777" w:rsidR="00A52B8C" w:rsidRDefault="00A52B8C" w:rsidP="006F4DE1">
      <w:pPr>
        <w:spacing w:line="360" w:lineRule="auto"/>
        <w:jc w:val="both"/>
        <w:rPr>
          <w:rFonts w:asciiTheme="majorBidi" w:hAnsiTheme="majorBidi" w:cstheme="majorBidi"/>
          <w:sz w:val="24"/>
          <w:szCs w:val="24"/>
        </w:rPr>
      </w:pPr>
    </w:p>
    <w:p w14:paraId="75988556" w14:textId="77777777" w:rsidR="00951B60" w:rsidRDefault="00951B60" w:rsidP="006F4DE1">
      <w:pPr>
        <w:spacing w:line="360" w:lineRule="auto"/>
        <w:jc w:val="both"/>
        <w:rPr>
          <w:rFonts w:asciiTheme="majorBidi" w:hAnsiTheme="majorBidi" w:cstheme="majorBidi"/>
          <w:sz w:val="24"/>
          <w:szCs w:val="24"/>
        </w:rPr>
      </w:pPr>
    </w:p>
    <w:p w14:paraId="749ED15E" w14:textId="77777777" w:rsidR="00951B60" w:rsidRPr="006F4DE1" w:rsidRDefault="00951B60" w:rsidP="006F4DE1">
      <w:pPr>
        <w:spacing w:line="360" w:lineRule="auto"/>
        <w:jc w:val="both"/>
        <w:rPr>
          <w:rFonts w:asciiTheme="majorBidi" w:hAnsiTheme="majorBidi" w:cstheme="majorBidi"/>
          <w:sz w:val="24"/>
          <w:szCs w:val="24"/>
        </w:rPr>
      </w:pPr>
    </w:p>
    <w:p w14:paraId="3B367DF8" w14:textId="77777777" w:rsidR="00DA5320" w:rsidRPr="006F4DE1" w:rsidRDefault="00DA5320" w:rsidP="006F4DE1">
      <w:pPr>
        <w:pStyle w:val="ListParagraph"/>
        <w:numPr>
          <w:ilvl w:val="1"/>
          <w:numId w:val="7"/>
        </w:numPr>
        <w:spacing w:line="360" w:lineRule="auto"/>
        <w:rPr>
          <w:rFonts w:asciiTheme="majorBidi" w:hAnsiTheme="majorBidi" w:cstheme="majorBidi"/>
          <w:b/>
          <w:bCs/>
          <w:sz w:val="24"/>
          <w:szCs w:val="24"/>
        </w:rPr>
      </w:pPr>
      <w:r w:rsidRPr="006F4DE1">
        <w:rPr>
          <w:rFonts w:asciiTheme="majorBidi" w:hAnsiTheme="majorBidi" w:cstheme="majorBidi"/>
          <w:b/>
          <w:bCs/>
          <w:sz w:val="24"/>
          <w:szCs w:val="24"/>
        </w:rPr>
        <w:lastRenderedPageBreak/>
        <w:t>Climate and Location of the Study Area</w:t>
      </w:r>
    </w:p>
    <w:p w14:paraId="348B5496" w14:textId="77777777" w:rsidR="009A1156" w:rsidRPr="006F4DE1" w:rsidRDefault="009A1156" w:rsidP="006F4DE1">
      <w:pPr>
        <w:pStyle w:val="ListParagraph"/>
        <w:spacing w:line="360" w:lineRule="auto"/>
        <w:ind w:left="360"/>
        <w:rPr>
          <w:rFonts w:asciiTheme="majorBidi" w:hAnsiTheme="majorBidi" w:cstheme="majorBidi"/>
          <w:b/>
          <w:bCs/>
          <w:sz w:val="24"/>
          <w:szCs w:val="24"/>
        </w:rPr>
      </w:pPr>
    </w:p>
    <w:p w14:paraId="6038BF87" w14:textId="77777777" w:rsidR="009A1156" w:rsidRPr="006F4DE1" w:rsidRDefault="00AF11D8" w:rsidP="006F4DE1">
      <w:pPr>
        <w:autoSpaceDE w:val="0"/>
        <w:autoSpaceDN w:val="0"/>
        <w:adjustRightInd w:val="0"/>
        <w:spacing w:after="0" w:line="360" w:lineRule="auto"/>
        <w:rPr>
          <w:rFonts w:asciiTheme="majorBidi" w:hAnsiTheme="majorBidi" w:cstheme="majorBidi"/>
          <w:sz w:val="24"/>
          <w:szCs w:val="24"/>
          <w:lang w:val="en-GB"/>
        </w:rPr>
      </w:pPr>
      <w:r w:rsidRPr="006F4DE1">
        <w:rPr>
          <w:rFonts w:asciiTheme="majorBidi" w:hAnsiTheme="majorBidi" w:cstheme="majorBidi"/>
          <w:sz w:val="24"/>
          <w:szCs w:val="24"/>
          <w:lang w:val="en-GB"/>
        </w:rPr>
        <w:t>The climatic condition of Abeokuta is</w:t>
      </w:r>
      <w:r w:rsidR="009A1156" w:rsidRPr="006F4DE1">
        <w:rPr>
          <w:rFonts w:asciiTheme="majorBidi" w:hAnsiTheme="majorBidi" w:cstheme="majorBidi"/>
          <w:sz w:val="24"/>
          <w:szCs w:val="24"/>
          <w:lang w:val="en-GB"/>
        </w:rPr>
        <w:t xml:space="preserve"> characterized by alt</w:t>
      </w:r>
      <w:r w:rsidRPr="006F4DE1">
        <w:rPr>
          <w:rFonts w:asciiTheme="majorBidi" w:hAnsiTheme="majorBidi" w:cstheme="majorBidi"/>
          <w:sz w:val="24"/>
          <w:szCs w:val="24"/>
          <w:lang w:val="en-GB"/>
        </w:rPr>
        <w:t>e</w:t>
      </w:r>
      <w:r w:rsidR="00D66DA7">
        <w:rPr>
          <w:rFonts w:asciiTheme="majorBidi" w:hAnsiTheme="majorBidi" w:cstheme="majorBidi"/>
          <w:sz w:val="24"/>
          <w:szCs w:val="24"/>
          <w:lang w:val="en-GB"/>
        </w:rPr>
        <w:t xml:space="preserve">rnate wet and dry seasons with </w:t>
      </w:r>
      <w:r w:rsidRPr="006F4DE1">
        <w:rPr>
          <w:rFonts w:asciiTheme="majorBidi" w:hAnsiTheme="majorBidi" w:cstheme="majorBidi"/>
          <w:sz w:val="24"/>
          <w:szCs w:val="24"/>
          <w:lang w:val="en-GB"/>
        </w:rPr>
        <w:t>rainfall  varying</w:t>
      </w:r>
      <w:r w:rsidR="009A1156" w:rsidRPr="006F4DE1">
        <w:rPr>
          <w:rFonts w:asciiTheme="majorBidi" w:hAnsiTheme="majorBidi" w:cstheme="majorBidi"/>
          <w:sz w:val="24"/>
          <w:szCs w:val="24"/>
          <w:lang w:val="en-GB"/>
        </w:rPr>
        <w:t xml:space="preserve"> between 750mm-</w:t>
      </w:r>
    </w:p>
    <w:p w14:paraId="7C18915B" w14:textId="77777777" w:rsidR="009A1156" w:rsidRPr="006F4DE1" w:rsidRDefault="009A1156" w:rsidP="006F4DE1">
      <w:pPr>
        <w:autoSpaceDE w:val="0"/>
        <w:autoSpaceDN w:val="0"/>
        <w:adjustRightInd w:val="0"/>
        <w:spacing w:after="0" w:line="360" w:lineRule="auto"/>
        <w:rPr>
          <w:rFonts w:asciiTheme="majorBidi" w:hAnsiTheme="majorBidi" w:cstheme="majorBidi"/>
          <w:sz w:val="24"/>
          <w:szCs w:val="24"/>
          <w:lang w:val="en-GB"/>
        </w:rPr>
      </w:pPr>
      <w:r w:rsidRPr="006F4DE1">
        <w:rPr>
          <w:rFonts w:asciiTheme="majorBidi" w:hAnsiTheme="majorBidi" w:cstheme="majorBidi"/>
          <w:sz w:val="24"/>
          <w:szCs w:val="24"/>
          <w:lang w:val="en-GB"/>
        </w:rPr>
        <w:t>100</w:t>
      </w:r>
      <w:r w:rsidR="00C33608">
        <w:rPr>
          <w:rFonts w:asciiTheme="majorBidi" w:hAnsiTheme="majorBidi" w:cstheme="majorBidi"/>
          <w:sz w:val="24"/>
          <w:szCs w:val="24"/>
          <w:lang w:val="en-GB"/>
        </w:rPr>
        <w:t xml:space="preserve">0mm </w:t>
      </w:r>
      <w:r w:rsidR="00AF11D8" w:rsidRPr="006F4DE1">
        <w:rPr>
          <w:rFonts w:asciiTheme="majorBidi" w:hAnsiTheme="majorBidi" w:cstheme="majorBidi"/>
          <w:sz w:val="24"/>
          <w:szCs w:val="24"/>
          <w:lang w:val="en-GB"/>
        </w:rPr>
        <w:t>in the rainy season (</w:t>
      </w:r>
      <w:r w:rsidRPr="006F4DE1">
        <w:rPr>
          <w:rFonts w:asciiTheme="majorBidi" w:hAnsiTheme="majorBidi" w:cstheme="majorBidi"/>
          <w:sz w:val="24"/>
          <w:szCs w:val="24"/>
          <w:lang w:val="en-GB"/>
        </w:rPr>
        <w:t>between March-October</w:t>
      </w:r>
      <w:r w:rsidR="00AF11D8" w:rsidRPr="006F4DE1">
        <w:rPr>
          <w:rFonts w:asciiTheme="majorBidi" w:hAnsiTheme="majorBidi" w:cstheme="majorBidi"/>
          <w:sz w:val="24"/>
          <w:szCs w:val="24"/>
          <w:lang w:val="en-GB"/>
        </w:rPr>
        <w:t>)</w:t>
      </w:r>
      <w:r w:rsidRPr="006F4DE1">
        <w:rPr>
          <w:rFonts w:asciiTheme="majorBidi" w:hAnsiTheme="majorBidi" w:cstheme="majorBidi"/>
          <w:sz w:val="24"/>
          <w:szCs w:val="24"/>
          <w:lang w:val="en-GB"/>
        </w:rPr>
        <w:t xml:space="preserve"> and 250mm-500mm in</w:t>
      </w:r>
      <w:r w:rsidR="00AF11D8" w:rsidRPr="006F4DE1">
        <w:rPr>
          <w:rFonts w:asciiTheme="majorBidi" w:hAnsiTheme="majorBidi" w:cstheme="majorBidi"/>
          <w:sz w:val="24"/>
          <w:szCs w:val="24"/>
          <w:lang w:val="en-GB"/>
        </w:rPr>
        <w:t xml:space="preserve"> the dry season( Between November and </w:t>
      </w:r>
      <w:r w:rsidRPr="00FE003C">
        <w:rPr>
          <w:rFonts w:asciiTheme="majorBidi" w:hAnsiTheme="majorBidi" w:cstheme="majorBidi"/>
          <w:sz w:val="24"/>
          <w:szCs w:val="24"/>
          <w:lang w:val="en-GB"/>
        </w:rPr>
        <w:t>March</w:t>
      </w:r>
      <w:r w:rsidR="00AF11D8" w:rsidRPr="00FE003C">
        <w:rPr>
          <w:rFonts w:asciiTheme="majorBidi" w:hAnsiTheme="majorBidi" w:cstheme="majorBidi"/>
          <w:sz w:val="24"/>
          <w:szCs w:val="24"/>
          <w:lang w:val="en-GB"/>
        </w:rPr>
        <w:t>)</w:t>
      </w:r>
      <w:r w:rsidRPr="00FE003C">
        <w:rPr>
          <w:rFonts w:asciiTheme="majorBidi" w:hAnsiTheme="majorBidi" w:cstheme="majorBidi"/>
          <w:sz w:val="24"/>
          <w:szCs w:val="24"/>
          <w:lang w:val="en-GB"/>
        </w:rPr>
        <w:t xml:space="preserve"> (Akanni, 1992).</w:t>
      </w:r>
    </w:p>
    <w:p w14:paraId="558D3ECD" w14:textId="77777777" w:rsidR="001A00D3" w:rsidRPr="00FE003C" w:rsidRDefault="001A00D3" w:rsidP="006F4DE1">
      <w:pPr>
        <w:autoSpaceDE w:val="0"/>
        <w:autoSpaceDN w:val="0"/>
        <w:adjustRightInd w:val="0"/>
        <w:spacing w:after="0" w:line="360" w:lineRule="auto"/>
        <w:rPr>
          <w:rFonts w:asciiTheme="majorBidi" w:hAnsiTheme="majorBidi" w:cstheme="majorBidi"/>
          <w:sz w:val="24"/>
          <w:szCs w:val="24"/>
        </w:rPr>
      </w:pPr>
      <w:r w:rsidRPr="005F0FD8">
        <w:rPr>
          <w:rFonts w:asciiTheme="majorBidi" w:hAnsiTheme="majorBidi" w:cstheme="majorBidi"/>
          <w:sz w:val="24"/>
          <w:szCs w:val="24"/>
        </w:rPr>
        <w:t>Ogun State, lie on the geographical coordinate of Latitude 6.2º N to 7.8º N and Longitu</w:t>
      </w:r>
      <w:r w:rsidRPr="00FE003C">
        <w:rPr>
          <w:rFonts w:asciiTheme="majorBidi" w:hAnsiTheme="majorBidi" w:cstheme="majorBidi"/>
          <w:sz w:val="24"/>
          <w:szCs w:val="24"/>
        </w:rPr>
        <w:t xml:space="preserve">de 3.0º E to 5.0º E, tropical rainforest region, southwestern, Nigeria </w:t>
      </w:r>
      <w:r w:rsidR="00956BE0" w:rsidRPr="00FE003C">
        <w:rPr>
          <w:rFonts w:asciiTheme="majorBidi" w:hAnsiTheme="majorBidi" w:cstheme="majorBidi"/>
          <w:sz w:val="24"/>
          <w:szCs w:val="24"/>
        </w:rPr>
        <w:fldChar w:fldCharType="begin" w:fldLock="1"/>
      </w:r>
      <w:r w:rsidRPr="00FE003C">
        <w:rPr>
          <w:rFonts w:asciiTheme="majorBidi" w:hAnsiTheme="majorBidi" w:cstheme="majorBidi"/>
          <w:sz w:val="24"/>
          <w:szCs w:val="24"/>
        </w:rPr>
        <w:instrText>ADDIN CSL_CITATION {"citationItems":[{"id":"ITEM-1","itemData":{"ISSN":"19921950","abstract":"A geophysical survey using the vertical electrical sounding (VES) technique was carried out to evaluate kaolin clay mineral deposit of Lakiri village, Obafemi-Owode local government area of Ogun State, Southwestern, Nigeria. Thirty three (33) Schlumberger vertical electrical soundings (VES) were acquired at three different sites. The data obtained was interpreted using WingGLink software to determine the apparent resistivity and thickness of each geoelectric layer. A minimum of three geoelectric layers and a maximum of five geoelectric layers were delineated. The subsurface lithology includes: topsoil, clayey sand/sandy clay, kaolin clay and sandstone. The kaolin clay distribution was identified in about 80% of the VES stations with resistivity values ranging between 1099 - 22037 ω m and thicknesses between 0.4 - 17 m. Chemical analysis carried out on samples collected from these sites shows that the kaolin clay is acidic and contains high concentration of alkaline metals. The physical analyses revealed the kaolin clay to have an average porosity of 0.46 and bulk density of 1.4 g cm-3. The study also revealed that the percentage of clay in the samples collected was found to be higher than that of silt and sand. © 2009 Academic Journals.","author":[{"dropping-particle":"","family":"Badmus","given":"B. S.","non-dropping-particle":"","parse-names":false,"suffix":""},{"dropping-particle":"","family":"Olatinsu","given":"O. B.","non-dropping-particle":"","parse-names":false,"suffix":""}],"container-title":"International Journal of Physical Sciences","id":"ITEM-1","issue":"10","issued":{"date-parts":[["2009"]]},"page":"592-606","title":"Geophysical evaluation and chemical analysis of kaolin clay deposit of Lakiri village, Southwestern Nigeria","type":"article-journal","volume":"4"},"uris":["http://www.mendeley.com/documents/?uuid=be73e56f-dac1-458f-b415-65da44c717a7"]}],"mendeley":{"formattedCitation":"(Badmus &amp; Olatinsu, 2009)","plainTextFormattedCitation":"(Badmus &amp; Olatinsu, 2009)","previouslyFormattedCitation":"(Badmus &amp; Olatinsu, 2009)"},"properties":{"noteIndex":0},"schema":"https://github.com/citation-style-language/schema/raw/master/csl-citation.json"}</w:instrText>
      </w:r>
      <w:r w:rsidR="00956BE0" w:rsidRPr="00FE003C">
        <w:rPr>
          <w:rFonts w:asciiTheme="majorBidi" w:hAnsiTheme="majorBidi" w:cstheme="majorBidi"/>
          <w:sz w:val="24"/>
          <w:szCs w:val="24"/>
        </w:rPr>
        <w:fldChar w:fldCharType="separate"/>
      </w:r>
      <w:r w:rsidRPr="00FE003C">
        <w:rPr>
          <w:rFonts w:asciiTheme="majorBidi" w:hAnsiTheme="majorBidi" w:cstheme="majorBidi"/>
          <w:sz w:val="24"/>
          <w:szCs w:val="24"/>
        </w:rPr>
        <w:t>(Badmus &amp; Olatinsu, 2009)</w:t>
      </w:r>
      <w:r w:rsidR="00956BE0" w:rsidRPr="00FE003C">
        <w:rPr>
          <w:rFonts w:asciiTheme="majorBidi" w:hAnsiTheme="majorBidi" w:cstheme="majorBidi"/>
          <w:sz w:val="24"/>
          <w:szCs w:val="24"/>
          <w:lang w:val="en-GB"/>
        </w:rPr>
        <w:fldChar w:fldCharType="end"/>
      </w:r>
      <w:r w:rsidRPr="00FE003C">
        <w:rPr>
          <w:rFonts w:asciiTheme="majorBidi" w:hAnsiTheme="majorBidi" w:cstheme="majorBidi"/>
          <w:sz w:val="24"/>
          <w:szCs w:val="24"/>
        </w:rPr>
        <w:t xml:space="preserve">. </w:t>
      </w:r>
    </w:p>
    <w:p w14:paraId="26AF2A4C" w14:textId="77777777" w:rsidR="001A00D3" w:rsidRPr="00FA4380" w:rsidRDefault="00E06E8D" w:rsidP="00420CFE">
      <w:pPr>
        <w:autoSpaceDE w:val="0"/>
        <w:autoSpaceDN w:val="0"/>
        <w:adjustRightInd w:val="0"/>
        <w:spacing w:after="0" w:line="360" w:lineRule="auto"/>
        <w:rPr>
          <w:rFonts w:asciiTheme="majorBidi" w:hAnsiTheme="majorBidi" w:cstheme="majorBidi"/>
          <w:sz w:val="24"/>
          <w:szCs w:val="24"/>
        </w:rPr>
      </w:pPr>
      <w:r w:rsidRPr="00FA4380">
        <w:rPr>
          <w:rFonts w:asciiTheme="majorBidi" w:hAnsiTheme="majorBidi" w:cstheme="majorBidi"/>
          <w:sz w:val="24"/>
          <w:szCs w:val="24"/>
        </w:rPr>
        <w:t>.</w:t>
      </w:r>
      <w:r w:rsidR="001A00D3" w:rsidRPr="00FA4380">
        <w:rPr>
          <w:rFonts w:asciiTheme="majorBidi" w:hAnsiTheme="majorBidi" w:cstheme="majorBidi"/>
          <w:sz w:val="24"/>
          <w:szCs w:val="24"/>
        </w:rPr>
        <w:t xml:space="preserve">. </w:t>
      </w:r>
    </w:p>
    <w:p w14:paraId="28F667B3" w14:textId="77777777" w:rsidR="00420CFE" w:rsidRPr="00FA4380" w:rsidRDefault="001A00D3" w:rsidP="00420CFE">
      <w:pPr>
        <w:autoSpaceDE w:val="0"/>
        <w:autoSpaceDN w:val="0"/>
        <w:adjustRightInd w:val="0"/>
        <w:spacing w:after="0" w:line="360" w:lineRule="auto"/>
        <w:rPr>
          <w:rFonts w:asciiTheme="majorBidi" w:hAnsiTheme="majorBidi" w:cstheme="majorBidi"/>
          <w:sz w:val="24"/>
          <w:szCs w:val="24"/>
        </w:rPr>
      </w:pPr>
      <w:r w:rsidRPr="00600F9A">
        <w:rPr>
          <w:rFonts w:asciiTheme="majorBidi" w:hAnsiTheme="majorBidi" w:cstheme="majorBidi"/>
          <w:sz w:val="24"/>
          <w:szCs w:val="24"/>
        </w:rPr>
        <w:t>Abeokuta, the capital of Ogun State, is the most prominent urban settlement of the state an</w:t>
      </w:r>
      <w:r w:rsidR="00420CFE" w:rsidRPr="00600F9A">
        <w:rPr>
          <w:rFonts w:asciiTheme="majorBidi" w:hAnsiTheme="majorBidi" w:cstheme="majorBidi"/>
          <w:sz w:val="24"/>
          <w:szCs w:val="24"/>
        </w:rPr>
        <w:t>d lies within the southwestern basement c</w:t>
      </w:r>
      <w:r w:rsidRPr="00600F9A">
        <w:rPr>
          <w:rFonts w:asciiTheme="majorBidi" w:hAnsiTheme="majorBidi" w:cstheme="majorBidi"/>
          <w:sz w:val="24"/>
          <w:szCs w:val="24"/>
        </w:rPr>
        <w:t>omplex of Nigeria. Ogun State is bounded in the west by Benin Republic, in the south by Lagos, in the north by Oyo and Osun and in the east by Ondo State (Figure 1</w:t>
      </w:r>
      <w:r w:rsidR="00600F9A" w:rsidRPr="00600F9A">
        <w:rPr>
          <w:rFonts w:asciiTheme="majorBidi" w:hAnsiTheme="majorBidi" w:cstheme="majorBidi"/>
          <w:sz w:val="24"/>
          <w:szCs w:val="24"/>
        </w:rPr>
        <w:t>.1).</w:t>
      </w:r>
      <w:r w:rsidRPr="00600F9A">
        <w:rPr>
          <w:rFonts w:asciiTheme="majorBidi" w:hAnsiTheme="majorBidi" w:cstheme="majorBidi"/>
          <w:sz w:val="24"/>
          <w:szCs w:val="24"/>
        </w:rPr>
        <w:t xml:space="preserve">. </w:t>
      </w:r>
      <w:r w:rsidR="00420CFE" w:rsidRPr="00600F9A">
        <w:rPr>
          <w:rFonts w:asciiTheme="majorBidi" w:hAnsiTheme="majorBidi" w:cstheme="majorBidi"/>
          <w:sz w:val="24"/>
          <w:szCs w:val="24"/>
        </w:rPr>
        <w:t>The geology of the study area is primarily made up of Basement complex (Olurin et al.,2016)</w:t>
      </w:r>
    </w:p>
    <w:p w14:paraId="0FF4F973" w14:textId="77777777" w:rsidR="001A00D3" w:rsidRDefault="001A00D3" w:rsidP="00C33608">
      <w:pPr>
        <w:autoSpaceDE w:val="0"/>
        <w:autoSpaceDN w:val="0"/>
        <w:adjustRightInd w:val="0"/>
        <w:spacing w:after="0" w:line="360" w:lineRule="auto"/>
        <w:rPr>
          <w:rFonts w:asciiTheme="majorBidi" w:hAnsiTheme="majorBidi" w:cstheme="majorBidi"/>
          <w:sz w:val="24"/>
          <w:szCs w:val="24"/>
          <w:highlight w:val="yellow"/>
        </w:rPr>
      </w:pPr>
    </w:p>
    <w:p w14:paraId="441265D4" w14:textId="77777777" w:rsidR="005F0FD8" w:rsidRPr="006F4DE1" w:rsidRDefault="005F0FD8" w:rsidP="006F4DE1">
      <w:pPr>
        <w:autoSpaceDE w:val="0"/>
        <w:autoSpaceDN w:val="0"/>
        <w:adjustRightInd w:val="0"/>
        <w:spacing w:after="0" w:line="360" w:lineRule="auto"/>
        <w:rPr>
          <w:rFonts w:asciiTheme="majorBidi" w:hAnsiTheme="majorBidi" w:cstheme="majorBidi"/>
          <w:sz w:val="24"/>
          <w:szCs w:val="24"/>
          <w:highlight w:val="yellow"/>
        </w:rPr>
      </w:pPr>
    </w:p>
    <w:p w14:paraId="10D94093" w14:textId="77777777" w:rsidR="001A00D3" w:rsidRPr="006F4DE1" w:rsidRDefault="001A00D3" w:rsidP="006F4DE1">
      <w:pPr>
        <w:autoSpaceDE w:val="0"/>
        <w:autoSpaceDN w:val="0"/>
        <w:adjustRightInd w:val="0"/>
        <w:spacing w:after="0" w:line="360" w:lineRule="auto"/>
        <w:rPr>
          <w:rFonts w:asciiTheme="majorBidi" w:hAnsiTheme="majorBidi" w:cstheme="majorBidi"/>
          <w:sz w:val="24"/>
          <w:szCs w:val="24"/>
        </w:rPr>
      </w:pPr>
      <w:r w:rsidRPr="00E06E8D">
        <w:rPr>
          <w:rFonts w:asciiTheme="majorBidi" w:hAnsiTheme="majorBidi" w:cstheme="majorBidi"/>
          <w:sz w:val="24"/>
          <w:szCs w:val="24"/>
        </w:rPr>
        <w:t>The study area is Abeokuta, one of the prominent urban settlements in southwestern Nigeria. Abeokuta falls within the basement complex of the geological setting o</w:t>
      </w:r>
      <w:r w:rsidR="00E06E8D" w:rsidRPr="00E06E8D">
        <w:rPr>
          <w:rFonts w:asciiTheme="majorBidi" w:hAnsiTheme="majorBidi" w:cstheme="majorBidi"/>
          <w:sz w:val="24"/>
          <w:szCs w:val="24"/>
        </w:rPr>
        <w:t xml:space="preserve">f </w:t>
      </w:r>
      <w:r w:rsidR="00600F9A">
        <w:rPr>
          <w:rFonts w:asciiTheme="majorBidi" w:hAnsiTheme="majorBidi" w:cstheme="majorBidi"/>
          <w:sz w:val="24"/>
          <w:szCs w:val="24"/>
        </w:rPr>
        <w:t>southwestern Nigeria (Figure 2.2</w:t>
      </w:r>
      <w:r w:rsidRPr="00E06E8D">
        <w:rPr>
          <w:rFonts w:asciiTheme="majorBidi" w:hAnsiTheme="majorBidi" w:cstheme="majorBidi"/>
          <w:sz w:val="24"/>
          <w:szCs w:val="24"/>
        </w:rPr>
        <w:t>), characterised by the basement complex rocks of the pre-Cambrian age (made up of older and younger granites) as well as the younger and older sedimentary rocks of both tertia</w:t>
      </w:r>
      <w:r w:rsidR="00E06E8D" w:rsidRPr="00E06E8D">
        <w:rPr>
          <w:rFonts w:asciiTheme="majorBidi" w:hAnsiTheme="majorBidi" w:cstheme="majorBidi"/>
          <w:sz w:val="24"/>
          <w:szCs w:val="24"/>
        </w:rPr>
        <w:t xml:space="preserve">ry and secondary ages . </w:t>
      </w:r>
    </w:p>
    <w:p w14:paraId="798EF09C" w14:textId="77777777" w:rsidR="001A00D3" w:rsidRPr="006F4DE1" w:rsidRDefault="001A00D3" w:rsidP="006F4DE1">
      <w:pPr>
        <w:autoSpaceDE w:val="0"/>
        <w:autoSpaceDN w:val="0"/>
        <w:adjustRightInd w:val="0"/>
        <w:spacing w:after="0" w:line="360" w:lineRule="auto"/>
        <w:rPr>
          <w:rFonts w:asciiTheme="majorBidi" w:hAnsiTheme="majorBidi" w:cstheme="majorBidi"/>
          <w:sz w:val="24"/>
          <w:szCs w:val="24"/>
          <w:lang w:val="en-GB"/>
        </w:rPr>
      </w:pPr>
    </w:p>
    <w:p w14:paraId="7BB18D20" w14:textId="77777777" w:rsidR="009A1156" w:rsidRPr="006F4DE1" w:rsidRDefault="009A1156" w:rsidP="006F4DE1">
      <w:pPr>
        <w:autoSpaceDE w:val="0"/>
        <w:autoSpaceDN w:val="0"/>
        <w:adjustRightInd w:val="0"/>
        <w:spacing w:after="0" w:line="360" w:lineRule="auto"/>
        <w:rPr>
          <w:rFonts w:asciiTheme="majorBidi" w:hAnsiTheme="majorBidi" w:cstheme="majorBidi"/>
          <w:sz w:val="24"/>
          <w:szCs w:val="24"/>
          <w:lang w:val="en-GB"/>
        </w:rPr>
      </w:pPr>
      <w:r w:rsidRPr="006F4DE1">
        <w:rPr>
          <w:rFonts w:asciiTheme="majorBidi" w:hAnsiTheme="majorBidi" w:cstheme="majorBidi"/>
          <w:sz w:val="24"/>
          <w:szCs w:val="24"/>
          <w:lang w:val="en-GB"/>
        </w:rPr>
        <w:t>Abeokuta area is characterized by an undulating topography with elevation</w:t>
      </w:r>
    </w:p>
    <w:p w14:paraId="657FF996" w14:textId="77777777" w:rsidR="00AF11D8" w:rsidRPr="006F4DE1" w:rsidRDefault="009A1156" w:rsidP="00A94B63">
      <w:pPr>
        <w:autoSpaceDE w:val="0"/>
        <w:autoSpaceDN w:val="0"/>
        <w:adjustRightInd w:val="0"/>
        <w:spacing w:after="0" w:line="360" w:lineRule="auto"/>
        <w:rPr>
          <w:rFonts w:asciiTheme="majorBidi" w:hAnsiTheme="majorBidi" w:cstheme="majorBidi"/>
          <w:sz w:val="24"/>
          <w:szCs w:val="24"/>
          <w:lang w:val="en-GB"/>
        </w:rPr>
      </w:pPr>
      <w:r w:rsidRPr="006F4DE1">
        <w:rPr>
          <w:rFonts w:asciiTheme="majorBidi" w:hAnsiTheme="majorBidi" w:cstheme="majorBidi"/>
          <w:sz w:val="24"/>
          <w:szCs w:val="24"/>
          <w:lang w:val="en-GB"/>
        </w:rPr>
        <w:t>ranging from 100 to 400m above sea level. In the area, the older granite masses and in some cases, the gneisses</w:t>
      </w:r>
      <w:r w:rsidR="00A94B63">
        <w:rPr>
          <w:rFonts w:asciiTheme="majorBidi" w:hAnsiTheme="majorBidi" w:cstheme="majorBidi"/>
          <w:sz w:val="24"/>
          <w:szCs w:val="24"/>
          <w:lang w:val="en-GB"/>
        </w:rPr>
        <w:t xml:space="preserve"> </w:t>
      </w:r>
      <w:r w:rsidRPr="006F4DE1">
        <w:rPr>
          <w:rFonts w:asciiTheme="majorBidi" w:hAnsiTheme="majorBidi" w:cstheme="majorBidi"/>
          <w:sz w:val="24"/>
          <w:szCs w:val="24"/>
          <w:lang w:val="en-GB"/>
        </w:rPr>
        <w:t>form rugged topography. It is underlain mainly by crystalline basement rocks described as older granites</w:t>
      </w:r>
      <w:r w:rsidR="00A94B63">
        <w:rPr>
          <w:rFonts w:asciiTheme="majorBidi" w:hAnsiTheme="majorBidi" w:cstheme="majorBidi"/>
          <w:sz w:val="24"/>
          <w:szCs w:val="24"/>
          <w:lang w:val="en-GB"/>
        </w:rPr>
        <w:t xml:space="preserve"> </w:t>
      </w:r>
      <w:r w:rsidRPr="006F4DE1">
        <w:rPr>
          <w:rFonts w:asciiTheme="majorBidi" w:hAnsiTheme="majorBidi" w:cstheme="majorBidi"/>
          <w:sz w:val="24"/>
          <w:szCs w:val="24"/>
          <w:lang w:val="en-GB"/>
        </w:rPr>
        <w:t>(Rahaman</w:t>
      </w:r>
      <w:r w:rsidR="00BD1E81">
        <w:rPr>
          <w:rFonts w:asciiTheme="majorBidi" w:hAnsiTheme="majorBidi" w:cstheme="majorBidi"/>
          <w:sz w:val="24"/>
          <w:szCs w:val="24"/>
          <w:lang w:val="en-GB"/>
        </w:rPr>
        <w:t xml:space="preserve"> et al.,</w:t>
      </w:r>
      <w:r w:rsidRPr="006F4DE1">
        <w:rPr>
          <w:rFonts w:asciiTheme="majorBidi" w:hAnsiTheme="majorBidi" w:cstheme="majorBidi"/>
          <w:sz w:val="24"/>
          <w:szCs w:val="24"/>
          <w:lang w:val="en-GB"/>
        </w:rPr>
        <w:t xml:space="preserve"> 1988)</w:t>
      </w:r>
    </w:p>
    <w:p w14:paraId="7996DE28" w14:textId="77777777" w:rsidR="00AF61E1" w:rsidRPr="006F4DE1" w:rsidRDefault="00AF61E1" w:rsidP="006F4DE1">
      <w:pPr>
        <w:pStyle w:val="NormalWeb"/>
        <w:shd w:val="clear" w:color="auto" w:fill="FFFFFF"/>
        <w:spacing w:before="120" w:beforeAutospacing="0" w:after="120" w:afterAutospacing="0" w:line="360" w:lineRule="auto"/>
        <w:rPr>
          <w:rFonts w:asciiTheme="majorBidi" w:hAnsiTheme="majorBidi" w:cstheme="majorBidi"/>
          <w:color w:val="000000" w:themeColor="text1"/>
        </w:rPr>
      </w:pPr>
      <w:r w:rsidRPr="006F4DE1">
        <w:rPr>
          <w:rFonts w:asciiTheme="majorBidi" w:hAnsiTheme="majorBidi" w:cstheme="majorBidi"/>
          <w:color w:val="000000" w:themeColor="text1"/>
        </w:rPr>
        <w:t>Abeokuta is the headquarters of the federal Ogun-Oshun River Basin Authority, which is responsible for development of </w:t>
      </w:r>
      <w:hyperlink r:id="rId7" w:tooltip="Land" w:history="1">
        <w:r w:rsidRPr="006F4DE1">
          <w:rPr>
            <w:rStyle w:val="Hyperlink"/>
            <w:rFonts w:asciiTheme="majorBidi" w:hAnsiTheme="majorBidi" w:cstheme="majorBidi"/>
            <w:color w:val="000000" w:themeColor="text1"/>
          </w:rPr>
          <w:t>land</w:t>
        </w:r>
      </w:hyperlink>
      <w:r w:rsidRPr="006F4DE1">
        <w:rPr>
          <w:rFonts w:asciiTheme="majorBidi" w:hAnsiTheme="majorBidi" w:cstheme="majorBidi"/>
          <w:color w:val="000000" w:themeColor="text1"/>
        </w:rPr>
        <w:t> and </w:t>
      </w:r>
      <w:hyperlink r:id="rId8" w:tooltip="Water" w:history="1">
        <w:r w:rsidRPr="006F4DE1">
          <w:rPr>
            <w:rStyle w:val="Hyperlink"/>
            <w:rFonts w:asciiTheme="majorBidi" w:hAnsiTheme="majorBidi" w:cstheme="majorBidi"/>
            <w:color w:val="000000" w:themeColor="text1"/>
          </w:rPr>
          <w:t>water</w:t>
        </w:r>
      </w:hyperlink>
      <w:r w:rsidRPr="006F4DE1">
        <w:rPr>
          <w:rFonts w:asciiTheme="majorBidi" w:hAnsiTheme="majorBidi" w:cstheme="majorBidi"/>
          <w:color w:val="000000" w:themeColor="text1"/>
        </w:rPr>
        <w:t> resources for </w:t>
      </w:r>
      <w:hyperlink r:id="rId9" w:tooltip="Lagos State" w:history="1">
        <w:r w:rsidRPr="006F4DE1">
          <w:rPr>
            <w:rStyle w:val="Hyperlink"/>
            <w:rFonts w:asciiTheme="majorBidi" w:hAnsiTheme="majorBidi" w:cstheme="majorBidi"/>
            <w:color w:val="000000" w:themeColor="text1"/>
          </w:rPr>
          <w:t>Lagos</w:t>
        </w:r>
      </w:hyperlink>
      <w:r w:rsidRPr="006F4DE1">
        <w:rPr>
          <w:rFonts w:asciiTheme="majorBidi" w:hAnsiTheme="majorBidi" w:cstheme="majorBidi"/>
          <w:color w:val="000000" w:themeColor="text1"/>
        </w:rPr>
        <w:t>, </w:t>
      </w:r>
      <w:hyperlink r:id="rId10" w:tooltip="Ogun State" w:history="1">
        <w:r w:rsidRPr="006F4DE1">
          <w:rPr>
            <w:rStyle w:val="Hyperlink"/>
            <w:rFonts w:asciiTheme="majorBidi" w:hAnsiTheme="majorBidi" w:cstheme="majorBidi"/>
            <w:color w:val="000000" w:themeColor="text1"/>
          </w:rPr>
          <w:t>Ogun</w:t>
        </w:r>
      </w:hyperlink>
      <w:r w:rsidRPr="006F4DE1">
        <w:rPr>
          <w:rFonts w:asciiTheme="majorBidi" w:hAnsiTheme="majorBidi" w:cstheme="majorBidi"/>
          <w:color w:val="000000" w:themeColor="text1"/>
        </w:rPr>
        <w:t>, and </w:t>
      </w:r>
      <w:hyperlink r:id="rId11" w:tooltip="Oyo State" w:history="1">
        <w:r w:rsidRPr="006F4DE1">
          <w:rPr>
            <w:rStyle w:val="Hyperlink"/>
            <w:rFonts w:asciiTheme="majorBidi" w:hAnsiTheme="majorBidi" w:cstheme="majorBidi"/>
            <w:color w:val="000000" w:themeColor="text1"/>
          </w:rPr>
          <w:t>Oyo</w:t>
        </w:r>
      </w:hyperlink>
      <w:r w:rsidRPr="006F4DE1">
        <w:rPr>
          <w:rFonts w:asciiTheme="majorBidi" w:hAnsiTheme="majorBidi" w:cstheme="majorBidi"/>
          <w:color w:val="000000" w:themeColor="text1"/>
        </w:rPr>
        <w:t> states. Included in this are </w:t>
      </w:r>
      <w:hyperlink r:id="rId12" w:tooltip="Irrigation" w:history="1">
        <w:r w:rsidRPr="006F4DE1">
          <w:rPr>
            <w:rStyle w:val="Hyperlink"/>
            <w:rFonts w:asciiTheme="majorBidi" w:hAnsiTheme="majorBidi" w:cstheme="majorBidi"/>
            <w:color w:val="000000" w:themeColor="text1"/>
          </w:rPr>
          <w:t>irrigation</w:t>
        </w:r>
      </w:hyperlink>
      <w:r w:rsidRPr="006F4DE1">
        <w:rPr>
          <w:rFonts w:asciiTheme="majorBidi" w:hAnsiTheme="majorBidi" w:cstheme="majorBidi"/>
          <w:color w:val="000000" w:themeColor="text1"/>
        </w:rPr>
        <w:t>, food-processing, and </w:t>
      </w:r>
      <w:hyperlink r:id="rId13" w:tooltip="Electrification" w:history="1">
        <w:r w:rsidRPr="006F4DE1">
          <w:rPr>
            <w:rStyle w:val="Hyperlink"/>
            <w:rFonts w:asciiTheme="majorBidi" w:hAnsiTheme="majorBidi" w:cstheme="majorBidi"/>
            <w:color w:val="000000" w:themeColor="text1"/>
          </w:rPr>
          <w:t>electrification</w:t>
        </w:r>
      </w:hyperlink>
      <w:r w:rsidRPr="006F4DE1">
        <w:rPr>
          <w:rFonts w:asciiTheme="majorBidi" w:hAnsiTheme="majorBidi" w:cstheme="majorBidi"/>
          <w:color w:val="000000" w:themeColor="text1"/>
        </w:rPr>
        <w:t>.</w:t>
      </w:r>
    </w:p>
    <w:p w14:paraId="2BD5AF9A" w14:textId="77777777" w:rsidR="00AF61E1" w:rsidRPr="006F4DE1" w:rsidRDefault="00AF61E1" w:rsidP="006F4DE1">
      <w:pPr>
        <w:pStyle w:val="ListParagraph"/>
        <w:spacing w:line="360" w:lineRule="auto"/>
        <w:ind w:left="360"/>
        <w:rPr>
          <w:rFonts w:asciiTheme="majorBidi" w:hAnsiTheme="majorBidi" w:cstheme="majorBidi"/>
          <w:sz w:val="24"/>
          <w:szCs w:val="24"/>
          <w:lang w:val="en-GB"/>
        </w:rPr>
      </w:pPr>
    </w:p>
    <w:p w14:paraId="3FBE5F38" w14:textId="77777777" w:rsidR="009A1156" w:rsidRPr="006F4DE1" w:rsidRDefault="009A1156" w:rsidP="006F4DE1">
      <w:pPr>
        <w:pStyle w:val="ListParagraph"/>
        <w:spacing w:line="360" w:lineRule="auto"/>
        <w:ind w:left="360"/>
        <w:rPr>
          <w:rFonts w:asciiTheme="majorBidi" w:hAnsiTheme="majorBidi" w:cstheme="majorBidi"/>
          <w:b/>
          <w:bCs/>
          <w:sz w:val="24"/>
          <w:szCs w:val="24"/>
        </w:rPr>
      </w:pPr>
    </w:p>
    <w:p w14:paraId="0557AAA2" w14:textId="77777777" w:rsidR="00F32FC2" w:rsidRDefault="001A00D3" w:rsidP="006F4DE1">
      <w:pPr>
        <w:spacing w:line="360" w:lineRule="auto"/>
        <w:jc w:val="center"/>
        <w:rPr>
          <w:rFonts w:asciiTheme="majorBidi" w:hAnsiTheme="majorBidi" w:cstheme="majorBidi"/>
          <w:sz w:val="24"/>
          <w:szCs w:val="24"/>
        </w:rPr>
      </w:pPr>
      <w:r w:rsidRPr="006F4DE1">
        <w:rPr>
          <w:rFonts w:asciiTheme="majorBidi" w:hAnsiTheme="majorBidi" w:cstheme="majorBidi"/>
          <w:noProof/>
          <w:sz w:val="24"/>
          <w:szCs w:val="24"/>
          <w:lang w:val="en-GB" w:eastAsia="en-GB"/>
        </w:rPr>
        <w:drawing>
          <wp:inline distT="0" distB="0" distL="0" distR="0" wp14:anchorId="69A5D404" wp14:editId="19C38575">
            <wp:extent cx="5645426" cy="5049078"/>
            <wp:effectExtent l="19050" t="0" r="0" b="0"/>
            <wp:docPr id="1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656580" cy="5059054"/>
                    </a:xfrm>
                    <a:prstGeom prst="rect">
                      <a:avLst/>
                    </a:prstGeom>
                    <a:noFill/>
                    <a:ln>
                      <a:noFill/>
                    </a:ln>
                  </pic:spPr>
                </pic:pic>
              </a:graphicData>
            </a:graphic>
          </wp:inline>
        </w:drawing>
      </w:r>
    </w:p>
    <w:p w14:paraId="0F39C0AD" w14:textId="77777777" w:rsidR="00BA34FF" w:rsidRPr="006F4DE1" w:rsidRDefault="00BA34FF" w:rsidP="006F4DE1">
      <w:pPr>
        <w:spacing w:line="360" w:lineRule="auto"/>
        <w:jc w:val="center"/>
        <w:rPr>
          <w:rFonts w:asciiTheme="majorBidi" w:hAnsiTheme="majorBidi" w:cstheme="majorBidi"/>
          <w:sz w:val="24"/>
          <w:szCs w:val="24"/>
        </w:rPr>
      </w:pPr>
      <w:r>
        <w:rPr>
          <w:rFonts w:asciiTheme="majorBidi" w:hAnsiTheme="majorBidi" w:cstheme="majorBidi"/>
          <w:sz w:val="24"/>
          <w:szCs w:val="24"/>
        </w:rPr>
        <w:t>Fig. 1</w:t>
      </w:r>
      <w:r w:rsidR="007E20E2">
        <w:rPr>
          <w:rFonts w:asciiTheme="majorBidi" w:hAnsiTheme="majorBidi" w:cstheme="majorBidi"/>
          <w:sz w:val="24"/>
          <w:szCs w:val="24"/>
        </w:rPr>
        <w:t>.1: Geological map of Ogun state</w:t>
      </w:r>
      <w:r w:rsidR="00073FCD">
        <w:rPr>
          <w:rFonts w:asciiTheme="majorBidi" w:hAnsiTheme="majorBidi" w:cstheme="majorBidi"/>
          <w:sz w:val="24"/>
          <w:szCs w:val="24"/>
        </w:rPr>
        <w:t>(Mordified after Petters, 1982)</w:t>
      </w:r>
    </w:p>
    <w:p w14:paraId="35A16CB0" w14:textId="77777777" w:rsidR="00DA5320" w:rsidRDefault="00C26F38" w:rsidP="006F4DE1">
      <w:pPr>
        <w:spacing w:line="360" w:lineRule="auto"/>
        <w:rPr>
          <w:rFonts w:asciiTheme="majorBidi" w:hAnsiTheme="majorBidi" w:cstheme="majorBidi"/>
          <w:sz w:val="24"/>
          <w:szCs w:val="24"/>
        </w:rPr>
      </w:pPr>
      <w:r w:rsidRPr="006F4DE1">
        <w:rPr>
          <w:rFonts w:asciiTheme="majorBidi" w:hAnsiTheme="majorBidi" w:cstheme="majorBidi"/>
          <w:noProof/>
          <w:sz w:val="24"/>
          <w:szCs w:val="24"/>
          <w:lang w:val="en-GB" w:eastAsia="en-GB"/>
        </w:rPr>
        <w:drawing>
          <wp:inline distT="0" distB="0" distL="0" distR="0" wp14:anchorId="7CE39179" wp14:editId="4150C319">
            <wp:extent cx="5731510" cy="5461876"/>
            <wp:effectExtent l="19050" t="0" r="2540" b="0"/>
            <wp:docPr id="1" name="Picture 1" descr="Location map of Abeokuta and its environ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ocation map of Abeokuta and its environs.  "/>
                    <pic:cNvPicPr>
                      <a:picLocks noChangeAspect="1" noChangeArrowheads="1"/>
                    </pic:cNvPicPr>
                  </pic:nvPicPr>
                  <pic:blipFill>
                    <a:blip r:embed="rId15" cstate="print"/>
                    <a:srcRect/>
                    <a:stretch>
                      <a:fillRect/>
                    </a:stretch>
                  </pic:blipFill>
                  <pic:spPr bwMode="auto">
                    <a:xfrm>
                      <a:off x="0" y="0"/>
                      <a:ext cx="5731510" cy="5461876"/>
                    </a:xfrm>
                    <a:prstGeom prst="rect">
                      <a:avLst/>
                    </a:prstGeom>
                    <a:noFill/>
                    <a:ln w="9525">
                      <a:noFill/>
                      <a:miter lim="800000"/>
                      <a:headEnd/>
                      <a:tailEnd/>
                    </a:ln>
                  </pic:spPr>
                </pic:pic>
              </a:graphicData>
            </a:graphic>
          </wp:inline>
        </w:drawing>
      </w:r>
    </w:p>
    <w:p w14:paraId="0CD36C7D" w14:textId="77777777" w:rsidR="007E20E2" w:rsidRPr="006F4DE1" w:rsidRDefault="007E20E2" w:rsidP="006F4DE1">
      <w:pPr>
        <w:spacing w:line="360" w:lineRule="auto"/>
        <w:rPr>
          <w:rFonts w:asciiTheme="majorBidi" w:hAnsiTheme="majorBidi" w:cstheme="majorBidi"/>
          <w:sz w:val="24"/>
          <w:szCs w:val="24"/>
        </w:rPr>
      </w:pPr>
      <w:r w:rsidRPr="00DD69D1">
        <w:rPr>
          <w:rFonts w:asciiTheme="majorBidi" w:hAnsiTheme="majorBidi" w:cstheme="majorBidi"/>
          <w:sz w:val="24"/>
          <w:szCs w:val="24"/>
        </w:rPr>
        <w:t xml:space="preserve">Fig. 1.2 : </w:t>
      </w:r>
      <w:r w:rsidRPr="00DD69D1">
        <w:rPr>
          <w:rFonts w:asciiTheme="majorBidi" w:hAnsiTheme="majorBidi" w:cstheme="majorBidi"/>
          <w:color w:val="000000" w:themeColor="text1"/>
          <w:sz w:val="24"/>
          <w:szCs w:val="24"/>
        </w:rPr>
        <w:t>LGA of Ogun state</w:t>
      </w:r>
    </w:p>
    <w:p w14:paraId="25F5B501" w14:textId="77777777" w:rsidR="00261145" w:rsidRPr="006F4DE1" w:rsidRDefault="00261145" w:rsidP="006F4DE1">
      <w:pPr>
        <w:spacing w:line="360" w:lineRule="auto"/>
        <w:rPr>
          <w:rFonts w:asciiTheme="majorBidi" w:hAnsiTheme="majorBidi" w:cstheme="majorBidi"/>
          <w:sz w:val="24"/>
          <w:szCs w:val="24"/>
        </w:rPr>
      </w:pPr>
    </w:p>
    <w:p w14:paraId="5E2DA6AD" w14:textId="77777777" w:rsidR="00DA5320" w:rsidRPr="006F4DE1" w:rsidRDefault="00DA5320" w:rsidP="006F4DE1">
      <w:pPr>
        <w:spacing w:line="360" w:lineRule="auto"/>
        <w:rPr>
          <w:rFonts w:asciiTheme="majorBidi" w:hAnsiTheme="majorBidi" w:cstheme="majorBidi"/>
          <w:b/>
          <w:bCs/>
          <w:sz w:val="24"/>
          <w:szCs w:val="24"/>
        </w:rPr>
      </w:pPr>
      <w:r w:rsidRPr="006F4DE1">
        <w:rPr>
          <w:rFonts w:asciiTheme="majorBidi" w:hAnsiTheme="majorBidi" w:cstheme="majorBidi"/>
          <w:b/>
          <w:bCs/>
          <w:sz w:val="24"/>
          <w:szCs w:val="24"/>
        </w:rPr>
        <w:t>1.2 Aim and Objectives</w:t>
      </w:r>
    </w:p>
    <w:p w14:paraId="18602759" w14:textId="77777777" w:rsidR="00C26F38" w:rsidRPr="006F4DE1" w:rsidRDefault="00C26F38" w:rsidP="006F4DE1">
      <w:pPr>
        <w:spacing w:line="360" w:lineRule="auto"/>
        <w:jc w:val="both"/>
        <w:rPr>
          <w:rFonts w:asciiTheme="majorBidi" w:hAnsiTheme="majorBidi" w:cstheme="majorBidi"/>
          <w:sz w:val="24"/>
          <w:szCs w:val="24"/>
        </w:rPr>
      </w:pPr>
      <w:r w:rsidRPr="006F4DE1">
        <w:rPr>
          <w:rFonts w:asciiTheme="majorBidi" w:hAnsiTheme="majorBidi" w:cstheme="majorBidi"/>
          <w:sz w:val="24"/>
          <w:szCs w:val="24"/>
        </w:rPr>
        <w:t xml:space="preserve">The Aim of the geological mapping exercise was to determine the types and distribution of basement rock types within the study area and to observe notable structural features </w:t>
      </w:r>
      <w:r w:rsidR="006E096C" w:rsidRPr="006F4DE1">
        <w:rPr>
          <w:rFonts w:asciiTheme="majorBidi" w:hAnsiTheme="majorBidi" w:cstheme="majorBidi"/>
          <w:sz w:val="24"/>
          <w:szCs w:val="24"/>
        </w:rPr>
        <w:t>on outcrops</w:t>
      </w:r>
    </w:p>
    <w:p w14:paraId="3BD23568" w14:textId="77777777" w:rsidR="00C26F38" w:rsidRPr="006F4DE1" w:rsidRDefault="00C26F38" w:rsidP="006F4DE1">
      <w:pPr>
        <w:spacing w:line="360" w:lineRule="auto"/>
        <w:jc w:val="both"/>
        <w:rPr>
          <w:rFonts w:asciiTheme="majorBidi" w:hAnsiTheme="majorBidi" w:cstheme="majorBidi"/>
          <w:sz w:val="24"/>
          <w:szCs w:val="24"/>
        </w:rPr>
      </w:pPr>
      <w:r w:rsidRPr="006F4DE1">
        <w:rPr>
          <w:rFonts w:asciiTheme="majorBidi" w:hAnsiTheme="majorBidi" w:cstheme="majorBidi"/>
          <w:sz w:val="24"/>
          <w:szCs w:val="24"/>
        </w:rPr>
        <w:t>The objectives include;</w:t>
      </w:r>
    </w:p>
    <w:p w14:paraId="0A57B9D7" w14:textId="77777777" w:rsidR="00C26F38" w:rsidRPr="006F4DE1" w:rsidRDefault="00C26F38" w:rsidP="006F4DE1">
      <w:pPr>
        <w:pStyle w:val="ListParagraph"/>
        <w:numPr>
          <w:ilvl w:val="0"/>
          <w:numId w:val="1"/>
        </w:numPr>
        <w:spacing w:line="360" w:lineRule="auto"/>
        <w:jc w:val="both"/>
        <w:rPr>
          <w:rFonts w:asciiTheme="majorBidi" w:hAnsiTheme="majorBidi" w:cstheme="majorBidi"/>
          <w:sz w:val="24"/>
          <w:szCs w:val="24"/>
        </w:rPr>
      </w:pPr>
      <w:r w:rsidRPr="006F4DE1">
        <w:rPr>
          <w:rFonts w:asciiTheme="majorBidi" w:hAnsiTheme="majorBidi" w:cstheme="majorBidi"/>
          <w:sz w:val="24"/>
          <w:szCs w:val="24"/>
        </w:rPr>
        <w:t>searching and locating of rock outcrops</w:t>
      </w:r>
    </w:p>
    <w:p w14:paraId="62812586" w14:textId="77777777" w:rsidR="00C26F38" w:rsidRPr="006F4DE1" w:rsidRDefault="00C26F38" w:rsidP="006F4DE1">
      <w:pPr>
        <w:pStyle w:val="ListParagraph"/>
        <w:numPr>
          <w:ilvl w:val="0"/>
          <w:numId w:val="1"/>
        </w:numPr>
        <w:spacing w:line="360" w:lineRule="auto"/>
        <w:jc w:val="both"/>
        <w:rPr>
          <w:rFonts w:asciiTheme="majorBidi" w:hAnsiTheme="majorBidi" w:cstheme="majorBidi"/>
          <w:sz w:val="24"/>
          <w:szCs w:val="24"/>
        </w:rPr>
      </w:pPr>
      <w:r w:rsidRPr="006F4DE1">
        <w:rPr>
          <w:rFonts w:asciiTheme="majorBidi" w:hAnsiTheme="majorBidi" w:cstheme="majorBidi"/>
          <w:sz w:val="24"/>
          <w:szCs w:val="24"/>
        </w:rPr>
        <w:t>identification of the type of rocks</w:t>
      </w:r>
    </w:p>
    <w:p w14:paraId="0F897D45" w14:textId="77777777" w:rsidR="00C26F38" w:rsidRPr="006F4DE1" w:rsidRDefault="00C26F38" w:rsidP="006F4DE1">
      <w:pPr>
        <w:pStyle w:val="ListParagraph"/>
        <w:numPr>
          <w:ilvl w:val="0"/>
          <w:numId w:val="1"/>
        </w:numPr>
        <w:spacing w:line="360" w:lineRule="auto"/>
        <w:jc w:val="both"/>
        <w:rPr>
          <w:rFonts w:asciiTheme="majorBidi" w:hAnsiTheme="majorBidi" w:cstheme="majorBidi"/>
          <w:sz w:val="24"/>
          <w:szCs w:val="24"/>
        </w:rPr>
      </w:pPr>
      <w:r w:rsidRPr="006F4DE1">
        <w:rPr>
          <w:rFonts w:asciiTheme="majorBidi" w:hAnsiTheme="majorBidi" w:cstheme="majorBidi"/>
          <w:sz w:val="24"/>
          <w:szCs w:val="24"/>
        </w:rPr>
        <w:t>observation of lithological characteristics and mineral composition of rock types</w:t>
      </w:r>
    </w:p>
    <w:p w14:paraId="28976FA6" w14:textId="77777777" w:rsidR="00C26F38" w:rsidRPr="006F4DE1" w:rsidRDefault="00C26F38" w:rsidP="006F4DE1">
      <w:pPr>
        <w:pStyle w:val="ListParagraph"/>
        <w:numPr>
          <w:ilvl w:val="0"/>
          <w:numId w:val="1"/>
        </w:numPr>
        <w:spacing w:line="360" w:lineRule="auto"/>
        <w:jc w:val="both"/>
        <w:rPr>
          <w:rFonts w:asciiTheme="majorBidi" w:hAnsiTheme="majorBidi" w:cstheme="majorBidi"/>
          <w:sz w:val="24"/>
          <w:szCs w:val="24"/>
        </w:rPr>
      </w:pPr>
      <w:r w:rsidRPr="006F4DE1">
        <w:rPr>
          <w:rFonts w:asciiTheme="majorBidi" w:hAnsiTheme="majorBidi" w:cstheme="majorBidi"/>
          <w:sz w:val="24"/>
          <w:szCs w:val="24"/>
        </w:rPr>
        <w:t>measurements of strike and dips on relevant structural features on rocks</w:t>
      </w:r>
    </w:p>
    <w:p w14:paraId="54A2F3E4" w14:textId="77777777" w:rsidR="006E096C" w:rsidRPr="006F4DE1" w:rsidRDefault="006E096C" w:rsidP="006F4DE1">
      <w:pPr>
        <w:pStyle w:val="ListParagraph"/>
        <w:numPr>
          <w:ilvl w:val="0"/>
          <w:numId w:val="1"/>
        </w:numPr>
        <w:spacing w:line="360" w:lineRule="auto"/>
        <w:jc w:val="both"/>
        <w:rPr>
          <w:rFonts w:asciiTheme="majorBidi" w:hAnsiTheme="majorBidi" w:cstheme="majorBidi"/>
          <w:sz w:val="24"/>
          <w:szCs w:val="24"/>
        </w:rPr>
      </w:pPr>
      <w:r w:rsidRPr="006F4DE1">
        <w:rPr>
          <w:rFonts w:asciiTheme="majorBidi" w:hAnsiTheme="majorBidi" w:cstheme="majorBidi"/>
          <w:sz w:val="24"/>
          <w:szCs w:val="24"/>
        </w:rPr>
        <w:t>making necessary inference on outcrops</w:t>
      </w:r>
    </w:p>
    <w:p w14:paraId="0A7361B3" w14:textId="77777777" w:rsidR="00705F36" w:rsidRPr="006F4DE1" w:rsidRDefault="00705F36" w:rsidP="006F4DE1">
      <w:pPr>
        <w:spacing w:line="360" w:lineRule="auto"/>
        <w:rPr>
          <w:rFonts w:asciiTheme="majorBidi" w:hAnsiTheme="majorBidi" w:cstheme="majorBidi"/>
          <w:sz w:val="24"/>
          <w:szCs w:val="24"/>
        </w:rPr>
      </w:pPr>
    </w:p>
    <w:p w14:paraId="19AAD0FE" w14:textId="77777777" w:rsidR="00F91F72" w:rsidRPr="006F4DE1" w:rsidRDefault="00705F36" w:rsidP="00583626">
      <w:pPr>
        <w:spacing w:line="360" w:lineRule="auto"/>
        <w:rPr>
          <w:rFonts w:asciiTheme="majorBidi" w:hAnsiTheme="majorBidi" w:cstheme="majorBidi"/>
          <w:b/>
          <w:bCs/>
          <w:sz w:val="24"/>
          <w:szCs w:val="24"/>
        </w:rPr>
      </w:pPr>
      <w:r w:rsidRPr="006F4DE1">
        <w:rPr>
          <w:rFonts w:asciiTheme="majorBidi" w:hAnsiTheme="majorBidi" w:cstheme="majorBidi"/>
          <w:b/>
          <w:bCs/>
          <w:sz w:val="24"/>
          <w:szCs w:val="24"/>
        </w:rPr>
        <w:t>2.0 LITERATURE REVIEW</w:t>
      </w:r>
    </w:p>
    <w:p w14:paraId="4920698E" w14:textId="30D61D88" w:rsidR="00570715" w:rsidRPr="006F4DE1" w:rsidRDefault="000B0490" w:rsidP="00583626">
      <w:pPr>
        <w:pStyle w:val="Heading2"/>
        <w:numPr>
          <w:ilvl w:val="1"/>
          <w:numId w:val="16"/>
        </w:numPr>
        <w:spacing w:before="0" w:line="360" w:lineRule="auto"/>
        <w:rPr>
          <w:rFonts w:asciiTheme="majorBidi" w:hAnsiTheme="majorBidi" w:cstheme="majorBidi"/>
          <w:color w:val="auto"/>
          <w:sz w:val="24"/>
          <w:szCs w:val="24"/>
        </w:rPr>
      </w:pPr>
      <w:bookmarkStart w:id="0" w:name="_Toc94530139"/>
      <w:r w:rsidRPr="006F4DE1">
        <w:rPr>
          <w:rFonts w:asciiTheme="majorBidi" w:hAnsiTheme="majorBidi" w:cstheme="majorBidi"/>
          <w:color w:val="auto"/>
          <w:sz w:val="24"/>
          <w:szCs w:val="24"/>
        </w:rPr>
        <w:t>Regional Geology Of Nigeria</w:t>
      </w:r>
      <w:bookmarkEnd w:id="0"/>
    </w:p>
    <w:p w14:paraId="7B7E38C9" w14:textId="77777777" w:rsidR="00570715" w:rsidRPr="006F4DE1" w:rsidRDefault="00570715" w:rsidP="006F4DE1">
      <w:pPr>
        <w:spacing w:after="0" w:line="360" w:lineRule="auto"/>
        <w:jc w:val="both"/>
        <w:rPr>
          <w:rFonts w:asciiTheme="majorBidi" w:hAnsiTheme="majorBidi" w:cstheme="majorBidi"/>
          <w:sz w:val="24"/>
          <w:szCs w:val="24"/>
        </w:rPr>
      </w:pPr>
      <w:r w:rsidRPr="006F4DE1">
        <w:rPr>
          <w:rFonts w:asciiTheme="majorBidi" w:hAnsiTheme="majorBidi" w:cstheme="majorBidi"/>
          <w:sz w:val="24"/>
          <w:szCs w:val="24"/>
        </w:rPr>
        <w:t>Nigeria is approximately situated between latitude 4°N and 12°N and longitudes 3°E and 14°E, within the Pan African mobile belt in between the West African and Congo Craton.</w:t>
      </w:r>
      <w:r w:rsidR="00625532">
        <w:rPr>
          <w:rFonts w:asciiTheme="majorBidi" w:hAnsiTheme="majorBidi" w:cstheme="majorBidi"/>
          <w:sz w:val="24"/>
          <w:szCs w:val="24"/>
        </w:rPr>
        <w:t>(Figure 2.1)</w:t>
      </w:r>
    </w:p>
    <w:p w14:paraId="34556CCF" w14:textId="77777777" w:rsidR="00570715" w:rsidRPr="006F4DE1" w:rsidRDefault="00570715" w:rsidP="006F4DE1">
      <w:pPr>
        <w:spacing w:after="0" w:line="360" w:lineRule="auto"/>
        <w:jc w:val="both"/>
        <w:rPr>
          <w:rFonts w:asciiTheme="majorBidi" w:hAnsiTheme="majorBidi" w:cstheme="majorBidi"/>
          <w:sz w:val="24"/>
          <w:szCs w:val="24"/>
        </w:rPr>
      </w:pPr>
      <w:r w:rsidRPr="006F4DE1">
        <w:rPr>
          <w:rFonts w:asciiTheme="majorBidi" w:hAnsiTheme="majorBidi" w:cstheme="majorBidi"/>
          <w:sz w:val="24"/>
          <w:szCs w:val="24"/>
        </w:rPr>
        <w:t>The Geology of Nigeria is predominantly made up of crystalline and sedimentary rocks in approximately equal proportions. (</w:t>
      </w:r>
      <w:r w:rsidRPr="00BD1E81">
        <w:rPr>
          <w:rFonts w:asciiTheme="majorBidi" w:hAnsiTheme="majorBidi" w:cstheme="majorBidi"/>
          <w:sz w:val="24"/>
          <w:szCs w:val="24"/>
        </w:rPr>
        <w:t xml:space="preserve">Woakes </w:t>
      </w:r>
      <w:r w:rsidRPr="00BD1E81">
        <w:rPr>
          <w:rFonts w:asciiTheme="majorBidi" w:hAnsiTheme="majorBidi" w:cstheme="majorBidi"/>
          <w:i/>
          <w:sz w:val="24"/>
          <w:szCs w:val="24"/>
        </w:rPr>
        <w:t>et al</w:t>
      </w:r>
      <w:r w:rsidRPr="00BD1E81">
        <w:rPr>
          <w:rFonts w:asciiTheme="majorBidi" w:hAnsiTheme="majorBidi" w:cstheme="majorBidi"/>
          <w:sz w:val="24"/>
          <w:szCs w:val="24"/>
        </w:rPr>
        <w:t>., 1987).</w:t>
      </w:r>
    </w:p>
    <w:p w14:paraId="4C3C095B" w14:textId="77777777" w:rsidR="00570715" w:rsidRPr="006F4DE1" w:rsidRDefault="00570715" w:rsidP="006F4DE1">
      <w:pPr>
        <w:spacing w:after="0" w:line="360" w:lineRule="auto"/>
        <w:jc w:val="both"/>
        <w:rPr>
          <w:rFonts w:asciiTheme="majorBidi" w:hAnsiTheme="majorBidi" w:cstheme="majorBidi"/>
          <w:sz w:val="24"/>
          <w:szCs w:val="24"/>
        </w:rPr>
      </w:pPr>
      <w:r w:rsidRPr="006F4DE1">
        <w:rPr>
          <w:rFonts w:asciiTheme="majorBidi" w:hAnsiTheme="majorBidi" w:cstheme="majorBidi"/>
          <w:sz w:val="24"/>
          <w:szCs w:val="24"/>
        </w:rPr>
        <w:t>The rocks are categorized into three based on their ages and mode of formation (Obaje, 2009).</w:t>
      </w:r>
    </w:p>
    <w:p w14:paraId="363FBED4" w14:textId="77777777" w:rsidR="00570715" w:rsidRPr="006F4DE1" w:rsidRDefault="00570715" w:rsidP="006F4DE1">
      <w:pPr>
        <w:tabs>
          <w:tab w:val="left" w:pos="2102"/>
        </w:tabs>
        <w:spacing w:after="0" w:line="360" w:lineRule="auto"/>
        <w:jc w:val="both"/>
        <w:rPr>
          <w:rFonts w:asciiTheme="majorBidi" w:hAnsiTheme="majorBidi" w:cstheme="majorBidi"/>
          <w:sz w:val="24"/>
          <w:szCs w:val="24"/>
        </w:rPr>
      </w:pPr>
      <w:r w:rsidRPr="006F4DE1">
        <w:rPr>
          <w:rFonts w:asciiTheme="majorBidi" w:hAnsiTheme="majorBidi" w:cstheme="majorBidi"/>
          <w:sz w:val="24"/>
          <w:szCs w:val="24"/>
        </w:rPr>
        <w:t>These are;</w:t>
      </w:r>
      <w:r w:rsidRPr="006F4DE1">
        <w:rPr>
          <w:rFonts w:asciiTheme="majorBidi" w:hAnsiTheme="majorBidi" w:cstheme="majorBidi"/>
          <w:sz w:val="24"/>
          <w:szCs w:val="24"/>
        </w:rPr>
        <w:tab/>
      </w:r>
    </w:p>
    <w:p w14:paraId="46888B87" w14:textId="77777777" w:rsidR="00570715" w:rsidRPr="006F4DE1" w:rsidRDefault="00570715" w:rsidP="006F4DE1">
      <w:pPr>
        <w:numPr>
          <w:ilvl w:val="0"/>
          <w:numId w:val="13"/>
        </w:numPr>
        <w:spacing w:after="0" w:line="360" w:lineRule="auto"/>
        <w:jc w:val="both"/>
        <w:rPr>
          <w:rFonts w:asciiTheme="majorBidi" w:hAnsiTheme="majorBidi" w:cstheme="majorBidi"/>
          <w:sz w:val="24"/>
          <w:szCs w:val="24"/>
        </w:rPr>
      </w:pPr>
      <w:r w:rsidRPr="006F4DE1">
        <w:rPr>
          <w:rFonts w:asciiTheme="majorBidi" w:hAnsiTheme="majorBidi" w:cstheme="majorBidi"/>
          <w:sz w:val="24"/>
          <w:szCs w:val="24"/>
        </w:rPr>
        <w:t>Basement Complex: Pan-African and Older (Precambrian) &gt; +600million years</w:t>
      </w:r>
    </w:p>
    <w:p w14:paraId="7F5DA2F0" w14:textId="77777777" w:rsidR="00570715" w:rsidRPr="006F4DE1" w:rsidRDefault="00570715" w:rsidP="006F4DE1">
      <w:pPr>
        <w:numPr>
          <w:ilvl w:val="0"/>
          <w:numId w:val="13"/>
        </w:numPr>
        <w:spacing w:after="0" w:line="360" w:lineRule="auto"/>
        <w:jc w:val="both"/>
        <w:rPr>
          <w:rFonts w:asciiTheme="majorBidi" w:hAnsiTheme="majorBidi" w:cstheme="majorBidi"/>
          <w:sz w:val="24"/>
          <w:szCs w:val="24"/>
        </w:rPr>
      </w:pPr>
      <w:r w:rsidRPr="006F4DE1">
        <w:rPr>
          <w:rFonts w:asciiTheme="majorBidi" w:hAnsiTheme="majorBidi" w:cstheme="majorBidi"/>
          <w:sz w:val="24"/>
          <w:szCs w:val="24"/>
        </w:rPr>
        <w:t>Younger Granites: Jurassic 200 - 145million years</w:t>
      </w:r>
    </w:p>
    <w:p w14:paraId="4640DCC7" w14:textId="77777777" w:rsidR="00570715" w:rsidRPr="006F4DE1" w:rsidRDefault="00570715" w:rsidP="006F4DE1">
      <w:pPr>
        <w:numPr>
          <w:ilvl w:val="0"/>
          <w:numId w:val="13"/>
        </w:numPr>
        <w:spacing w:after="0" w:line="360" w:lineRule="auto"/>
        <w:jc w:val="both"/>
        <w:rPr>
          <w:rFonts w:asciiTheme="majorBidi" w:hAnsiTheme="majorBidi" w:cstheme="majorBidi"/>
          <w:sz w:val="24"/>
          <w:szCs w:val="24"/>
        </w:rPr>
      </w:pPr>
      <w:r w:rsidRPr="006F4DE1">
        <w:rPr>
          <w:rFonts w:asciiTheme="majorBidi" w:hAnsiTheme="majorBidi" w:cstheme="majorBidi"/>
          <w:sz w:val="24"/>
          <w:szCs w:val="24"/>
        </w:rPr>
        <w:t>Sedimentary Basins: Cretaceous to Recent &lt;145million years</w:t>
      </w:r>
    </w:p>
    <w:p w14:paraId="4162A76B" w14:textId="77777777" w:rsidR="00570715" w:rsidRPr="006F4DE1" w:rsidRDefault="00570715" w:rsidP="006F4DE1">
      <w:pPr>
        <w:pStyle w:val="Heading3"/>
        <w:spacing w:before="0" w:line="360" w:lineRule="auto"/>
        <w:rPr>
          <w:rFonts w:asciiTheme="majorBidi" w:hAnsiTheme="majorBidi"/>
          <w:b w:val="0"/>
          <w:szCs w:val="24"/>
        </w:rPr>
      </w:pPr>
      <w:bookmarkStart w:id="1" w:name="_Toc94530140"/>
      <w:r w:rsidRPr="006F4DE1">
        <w:rPr>
          <w:rFonts w:asciiTheme="majorBidi" w:hAnsiTheme="majorBidi"/>
          <w:color w:val="auto"/>
          <w:szCs w:val="24"/>
        </w:rPr>
        <w:t>2.1.1. THE BASEMENT COMPLEX</w:t>
      </w:r>
      <w:bookmarkEnd w:id="1"/>
    </w:p>
    <w:p w14:paraId="00BD87A5" w14:textId="77777777" w:rsidR="00570715" w:rsidRPr="006F4DE1" w:rsidRDefault="00570715" w:rsidP="006F4DE1">
      <w:pPr>
        <w:spacing w:after="0" w:line="360" w:lineRule="auto"/>
        <w:jc w:val="both"/>
        <w:rPr>
          <w:rFonts w:asciiTheme="majorBidi" w:hAnsiTheme="majorBidi" w:cstheme="majorBidi"/>
          <w:sz w:val="24"/>
          <w:szCs w:val="24"/>
        </w:rPr>
      </w:pPr>
      <w:r w:rsidRPr="006F4DE1">
        <w:rPr>
          <w:rFonts w:asciiTheme="majorBidi" w:hAnsiTheme="majorBidi" w:cstheme="majorBidi"/>
          <w:sz w:val="24"/>
          <w:szCs w:val="24"/>
        </w:rPr>
        <w:t xml:space="preserve"> The Nigerian basement complex which is one of the three major litho-petrological components of the geology of Nigeria forms a part of the Pan-African mobile belt and lies between the West African and Congo Craton and south of the Tuareg </w:t>
      </w:r>
      <w:r w:rsidRPr="00073FCD">
        <w:rPr>
          <w:rFonts w:asciiTheme="majorBidi" w:hAnsiTheme="majorBidi" w:cstheme="majorBidi"/>
          <w:sz w:val="24"/>
          <w:szCs w:val="24"/>
        </w:rPr>
        <w:t>shield (Black, 1980).</w:t>
      </w:r>
      <w:r w:rsidRPr="006F4DE1">
        <w:rPr>
          <w:rFonts w:asciiTheme="majorBidi" w:hAnsiTheme="majorBidi" w:cstheme="majorBidi"/>
          <w:sz w:val="24"/>
          <w:szCs w:val="24"/>
        </w:rPr>
        <w:t xml:space="preserve"> It is intruded by the Younger Granites of the Jos Plateau and is uncomfortably overlain by Cretaceous and younger sediments.</w:t>
      </w:r>
    </w:p>
    <w:p w14:paraId="02097B45" w14:textId="77777777" w:rsidR="00570715" w:rsidRPr="006F4DE1" w:rsidRDefault="00570715" w:rsidP="006F4DE1">
      <w:pPr>
        <w:spacing w:after="0" w:line="360" w:lineRule="auto"/>
        <w:jc w:val="both"/>
        <w:rPr>
          <w:rFonts w:asciiTheme="majorBidi" w:hAnsiTheme="majorBidi" w:cstheme="majorBidi"/>
          <w:b/>
          <w:sz w:val="24"/>
          <w:szCs w:val="24"/>
          <w:u w:val="single"/>
        </w:rPr>
      </w:pPr>
      <w:r w:rsidRPr="006F4DE1">
        <w:rPr>
          <w:rFonts w:asciiTheme="majorBidi" w:hAnsiTheme="majorBidi" w:cstheme="majorBidi"/>
          <w:sz w:val="24"/>
          <w:szCs w:val="24"/>
        </w:rPr>
        <w:t xml:space="preserve"> The rocks are generally assumed to be Precambrian in age (600ma). It is made up of a variety of migmatite-gneisses, schists, amphibolites, and quartzite to doloritic intrusive. (Rahman, 1976).</w:t>
      </w:r>
    </w:p>
    <w:p w14:paraId="40CAADA1" w14:textId="77777777" w:rsidR="00570715" w:rsidRPr="006F4DE1" w:rsidRDefault="00570715" w:rsidP="006F4DE1">
      <w:pPr>
        <w:spacing w:after="0" w:line="360" w:lineRule="auto"/>
        <w:jc w:val="both"/>
        <w:rPr>
          <w:rFonts w:asciiTheme="majorBidi" w:hAnsiTheme="majorBidi" w:cstheme="majorBidi"/>
          <w:sz w:val="24"/>
          <w:szCs w:val="24"/>
        </w:rPr>
      </w:pPr>
      <w:r w:rsidRPr="006F4DE1">
        <w:rPr>
          <w:rFonts w:asciiTheme="majorBidi" w:hAnsiTheme="majorBidi" w:cstheme="majorBidi"/>
          <w:sz w:val="24"/>
          <w:szCs w:val="24"/>
        </w:rPr>
        <w:t>The basement rocks are believed to be the results of at least four major orogenic cycles of deformation, metamorphism and remobilization corresponding to the Liberian (2,700 Ma), the Eburnean (2,000 Ma), the Kibaran (1,100 Ma), and the Pan-African cycles (600 Ma).</w:t>
      </w:r>
    </w:p>
    <w:p w14:paraId="3A73DB3B" w14:textId="77777777" w:rsidR="00570715" w:rsidRPr="006F4DE1" w:rsidRDefault="00570715" w:rsidP="006F4DE1">
      <w:pPr>
        <w:spacing w:after="0" w:line="360" w:lineRule="auto"/>
        <w:jc w:val="both"/>
        <w:rPr>
          <w:rFonts w:asciiTheme="majorBidi" w:hAnsiTheme="majorBidi" w:cstheme="majorBidi"/>
          <w:sz w:val="24"/>
          <w:szCs w:val="24"/>
        </w:rPr>
      </w:pPr>
      <w:r w:rsidRPr="006F4DE1">
        <w:rPr>
          <w:rFonts w:asciiTheme="majorBidi" w:hAnsiTheme="majorBidi" w:cstheme="majorBidi"/>
          <w:sz w:val="24"/>
          <w:szCs w:val="24"/>
        </w:rPr>
        <w:t xml:space="preserve"> The first three cycles were characterized by intense deformation and isoclinal folding accompanied by regional metamorphism, which was further followed by extensive migmatization. The Pan-African deformation was accompanied by  regional metamorphism, migmatization and extensive granitization and gneissification which produced syntectonic granites and homogeneous gneisses. (Obaje, 2009).</w:t>
      </w:r>
    </w:p>
    <w:p w14:paraId="09AE3A95" w14:textId="77777777" w:rsidR="00570715" w:rsidRPr="006F4DE1" w:rsidRDefault="00570715" w:rsidP="006F4DE1">
      <w:pPr>
        <w:spacing w:after="0" w:line="360" w:lineRule="auto"/>
        <w:jc w:val="both"/>
        <w:rPr>
          <w:rFonts w:asciiTheme="majorBidi" w:hAnsiTheme="majorBidi" w:cstheme="majorBidi"/>
          <w:sz w:val="24"/>
          <w:szCs w:val="24"/>
        </w:rPr>
      </w:pPr>
      <w:r w:rsidRPr="006F4DE1">
        <w:rPr>
          <w:rFonts w:asciiTheme="majorBidi" w:hAnsiTheme="majorBidi" w:cstheme="majorBidi"/>
          <w:sz w:val="24"/>
          <w:szCs w:val="24"/>
        </w:rPr>
        <w:t>The rocks of the basement complex are generally divided into three units namely;</w:t>
      </w:r>
    </w:p>
    <w:p w14:paraId="7C0A18ED" w14:textId="77777777" w:rsidR="00570715" w:rsidRPr="006F4DE1" w:rsidRDefault="00570715" w:rsidP="006F4DE1">
      <w:pPr>
        <w:numPr>
          <w:ilvl w:val="0"/>
          <w:numId w:val="14"/>
        </w:numPr>
        <w:spacing w:after="0" w:line="360" w:lineRule="auto"/>
        <w:jc w:val="both"/>
        <w:rPr>
          <w:rFonts w:asciiTheme="majorBidi" w:hAnsiTheme="majorBidi" w:cstheme="majorBidi"/>
          <w:sz w:val="24"/>
          <w:szCs w:val="24"/>
        </w:rPr>
      </w:pPr>
      <w:r w:rsidRPr="006F4DE1">
        <w:rPr>
          <w:rFonts w:asciiTheme="majorBidi" w:hAnsiTheme="majorBidi" w:cstheme="majorBidi"/>
          <w:sz w:val="24"/>
          <w:szCs w:val="24"/>
        </w:rPr>
        <w:t>The Migmatite-Gneiss complex</w:t>
      </w:r>
    </w:p>
    <w:p w14:paraId="2A6B4225" w14:textId="77777777" w:rsidR="00570715" w:rsidRPr="006F4DE1" w:rsidRDefault="00570715" w:rsidP="006F4DE1">
      <w:pPr>
        <w:numPr>
          <w:ilvl w:val="0"/>
          <w:numId w:val="14"/>
        </w:numPr>
        <w:spacing w:after="0" w:line="360" w:lineRule="auto"/>
        <w:jc w:val="both"/>
        <w:rPr>
          <w:rFonts w:asciiTheme="majorBidi" w:hAnsiTheme="majorBidi" w:cstheme="majorBidi"/>
          <w:sz w:val="24"/>
          <w:szCs w:val="24"/>
        </w:rPr>
      </w:pPr>
      <w:r w:rsidRPr="006F4DE1">
        <w:rPr>
          <w:rFonts w:asciiTheme="majorBidi" w:hAnsiTheme="majorBidi" w:cstheme="majorBidi"/>
          <w:sz w:val="24"/>
          <w:szCs w:val="24"/>
        </w:rPr>
        <w:t>The Schist belts or Metasediments</w:t>
      </w:r>
    </w:p>
    <w:p w14:paraId="6FD55DA1" w14:textId="77777777" w:rsidR="00570715" w:rsidRPr="006F4DE1" w:rsidRDefault="00570715" w:rsidP="006F4DE1">
      <w:pPr>
        <w:numPr>
          <w:ilvl w:val="0"/>
          <w:numId w:val="14"/>
        </w:numPr>
        <w:spacing w:after="0" w:line="360" w:lineRule="auto"/>
        <w:jc w:val="both"/>
        <w:rPr>
          <w:rFonts w:asciiTheme="majorBidi" w:hAnsiTheme="majorBidi" w:cstheme="majorBidi"/>
          <w:sz w:val="24"/>
          <w:szCs w:val="24"/>
        </w:rPr>
      </w:pPr>
      <w:r w:rsidRPr="006F4DE1">
        <w:rPr>
          <w:rFonts w:asciiTheme="majorBidi" w:hAnsiTheme="majorBidi" w:cstheme="majorBidi"/>
          <w:sz w:val="24"/>
          <w:szCs w:val="24"/>
        </w:rPr>
        <w:t>The Older Granites</w:t>
      </w:r>
    </w:p>
    <w:p w14:paraId="6775E1AC" w14:textId="77777777" w:rsidR="00570715" w:rsidRPr="006F4DE1" w:rsidRDefault="00570715" w:rsidP="006F4DE1">
      <w:pPr>
        <w:spacing w:after="0" w:line="360" w:lineRule="auto"/>
        <w:ind w:left="1800"/>
        <w:jc w:val="both"/>
        <w:rPr>
          <w:rFonts w:asciiTheme="majorBidi" w:hAnsiTheme="majorBidi" w:cstheme="majorBidi"/>
          <w:sz w:val="24"/>
          <w:szCs w:val="24"/>
        </w:rPr>
      </w:pPr>
    </w:p>
    <w:p w14:paraId="563C111C" w14:textId="77777777" w:rsidR="00CC72F9" w:rsidRDefault="00CC72F9" w:rsidP="006F4DE1">
      <w:pPr>
        <w:spacing w:after="0" w:line="360" w:lineRule="auto"/>
        <w:jc w:val="both"/>
        <w:rPr>
          <w:rFonts w:asciiTheme="majorBidi" w:hAnsiTheme="majorBidi" w:cstheme="majorBidi"/>
          <w:b/>
          <w:sz w:val="24"/>
          <w:szCs w:val="24"/>
        </w:rPr>
      </w:pPr>
    </w:p>
    <w:p w14:paraId="305F6AD0" w14:textId="0A5ABE1D" w:rsidR="00570715" w:rsidRPr="006F4DE1" w:rsidRDefault="00570715" w:rsidP="006F4DE1">
      <w:pPr>
        <w:spacing w:after="0" w:line="360" w:lineRule="auto"/>
        <w:jc w:val="both"/>
        <w:rPr>
          <w:rFonts w:asciiTheme="majorBidi" w:hAnsiTheme="majorBidi" w:cstheme="majorBidi"/>
          <w:b/>
          <w:sz w:val="24"/>
          <w:szCs w:val="24"/>
        </w:rPr>
      </w:pPr>
      <w:r w:rsidRPr="006F4DE1">
        <w:rPr>
          <w:rFonts w:asciiTheme="majorBidi" w:hAnsiTheme="majorBidi" w:cstheme="majorBidi"/>
          <w:b/>
          <w:sz w:val="24"/>
          <w:szCs w:val="24"/>
        </w:rPr>
        <w:t>i.</w:t>
      </w:r>
      <w:r w:rsidRPr="006F4DE1">
        <w:rPr>
          <w:rFonts w:asciiTheme="majorBidi" w:hAnsiTheme="majorBidi" w:cstheme="majorBidi"/>
          <w:b/>
          <w:sz w:val="24"/>
          <w:szCs w:val="24"/>
        </w:rPr>
        <w:tab/>
        <w:t>The Migmatite-Gneiss Complex</w:t>
      </w:r>
    </w:p>
    <w:p w14:paraId="5791738B" w14:textId="77777777" w:rsidR="00570715" w:rsidRPr="006F4DE1" w:rsidRDefault="00570715" w:rsidP="006F4DE1">
      <w:pPr>
        <w:spacing w:after="0" w:line="360" w:lineRule="auto"/>
        <w:jc w:val="both"/>
        <w:rPr>
          <w:rFonts w:asciiTheme="majorBidi" w:hAnsiTheme="majorBidi" w:cstheme="majorBidi"/>
          <w:sz w:val="24"/>
          <w:szCs w:val="24"/>
        </w:rPr>
      </w:pPr>
      <w:r w:rsidRPr="006F4DE1">
        <w:rPr>
          <w:rFonts w:asciiTheme="majorBidi" w:hAnsiTheme="majorBidi" w:cstheme="majorBidi"/>
          <w:sz w:val="24"/>
          <w:szCs w:val="24"/>
        </w:rPr>
        <w:t>The Migmatite-Gneiss Complex is generally con</w:t>
      </w:r>
      <w:r w:rsidR="00D66DA7">
        <w:rPr>
          <w:rFonts w:asciiTheme="majorBidi" w:hAnsiTheme="majorBidi" w:cstheme="majorBidi"/>
          <w:sz w:val="24"/>
          <w:szCs w:val="24"/>
        </w:rPr>
        <w:t>sidered as</w:t>
      </w:r>
      <w:r w:rsidRPr="006F4DE1">
        <w:rPr>
          <w:rFonts w:asciiTheme="majorBidi" w:hAnsiTheme="majorBidi" w:cstheme="majorBidi"/>
          <w:sz w:val="24"/>
          <w:szCs w:val="24"/>
        </w:rPr>
        <w:t xml:space="preserve"> the most widespread of the component units in the Nigerian Basement. It has a heterogeneous assemblage comprising migmatites, orthogneisses, paragneisses, and a series of basic and ultrabasic metamorphosed rocks. The Migmatite-Gneiss Complex has ages ranging from Pan-African to Eburnean. The Migmatite-Gneiss Complex also termed by some workers as the “migmatite-gneiss-quartzite complex” makes up about 60% of the Nigerian </w:t>
      </w:r>
      <w:r w:rsidRPr="00284DBF">
        <w:rPr>
          <w:rFonts w:asciiTheme="majorBidi" w:hAnsiTheme="majorBidi" w:cstheme="majorBidi"/>
          <w:sz w:val="24"/>
          <w:szCs w:val="24"/>
        </w:rPr>
        <w:t>basement. (Rahman and Ocan, 1978).</w:t>
      </w:r>
    </w:p>
    <w:p w14:paraId="020A8E5E" w14:textId="77777777" w:rsidR="00570715" w:rsidRPr="006F4DE1" w:rsidRDefault="00570715" w:rsidP="006F4DE1">
      <w:pPr>
        <w:spacing w:after="0" w:line="360" w:lineRule="auto"/>
        <w:jc w:val="both"/>
        <w:rPr>
          <w:rFonts w:asciiTheme="majorBidi" w:hAnsiTheme="majorBidi" w:cstheme="majorBidi"/>
          <w:b/>
          <w:sz w:val="24"/>
          <w:szCs w:val="24"/>
        </w:rPr>
      </w:pPr>
      <w:r w:rsidRPr="006F4DE1">
        <w:rPr>
          <w:rFonts w:asciiTheme="majorBidi" w:hAnsiTheme="majorBidi" w:cstheme="majorBidi"/>
          <w:b/>
          <w:sz w:val="24"/>
          <w:szCs w:val="24"/>
        </w:rPr>
        <w:t>ii.</w:t>
      </w:r>
      <w:r w:rsidRPr="006F4DE1">
        <w:rPr>
          <w:rFonts w:asciiTheme="majorBidi" w:hAnsiTheme="majorBidi" w:cstheme="majorBidi"/>
          <w:b/>
          <w:sz w:val="24"/>
          <w:szCs w:val="24"/>
        </w:rPr>
        <w:tab/>
        <w:t>The Schist Belt</w:t>
      </w:r>
    </w:p>
    <w:p w14:paraId="6A044AB8" w14:textId="77777777" w:rsidR="00570715" w:rsidRPr="006F4DE1" w:rsidRDefault="00570715" w:rsidP="006F4DE1">
      <w:pPr>
        <w:spacing w:after="0" w:line="360" w:lineRule="auto"/>
        <w:jc w:val="both"/>
        <w:rPr>
          <w:rFonts w:asciiTheme="majorBidi" w:hAnsiTheme="majorBidi" w:cstheme="majorBidi"/>
          <w:sz w:val="24"/>
          <w:szCs w:val="24"/>
        </w:rPr>
      </w:pPr>
      <w:r w:rsidRPr="006F4DE1">
        <w:rPr>
          <w:rFonts w:asciiTheme="majorBidi" w:hAnsiTheme="majorBidi" w:cstheme="majorBidi"/>
          <w:sz w:val="24"/>
          <w:szCs w:val="24"/>
        </w:rPr>
        <w:t>The schist belt comprises low-grade, metasediment-dominated belts trending N-S which are best developed in the western half of Nigeria. These belts are considered to be Upper Proterozoic supracrustal rocks that have been infolded into the migmatite-gneiss-quartzite complex. The lithological variations of the schist belts include coarse to fine-grained clastics, pelitic schists, phyllites, banded iron formation, carbonate rocks (marbles/dolomitic marbles), and mafic metavolcanics (amphibolites). Some may include fragments of ocean floor material from small back-arc basins.</w:t>
      </w:r>
    </w:p>
    <w:p w14:paraId="41B352E2" w14:textId="77777777" w:rsidR="00570715" w:rsidRPr="006F4DE1" w:rsidRDefault="00570715" w:rsidP="006F4DE1">
      <w:pPr>
        <w:spacing w:after="0" w:line="360" w:lineRule="auto"/>
        <w:jc w:val="both"/>
        <w:rPr>
          <w:rFonts w:asciiTheme="majorBidi" w:hAnsiTheme="majorBidi" w:cstheme="majorBidi"/>
          <w:b/>
          <w:sz w:val="24"/>
          <w:szCs w:val="24"/>
        </w:rPr>
      </w:pPr>
      <w:r w:rsidRPr="006F4DE1">
        <w:rPr>
          <w:rFonts w:asciiTheme="majorBidi" w:hAnsiTheme="majorBidi" w:cstheme="majorBidi"/>
          <w:b/>
          <w:sz w:val="24"/>
          <w:szCs w:val="24"/>
        </w:rPr>
        <w:t>iii.</w:t>
      </w:r>
      <w:r w:rsidRPr="006F4DE1">
        <w:rPr>
          <w:rFonts w:asciiTheme="majorBidi" w:hAnsiTheme="majorBidi" w:cstheme="majorBidi"/>
          <w:b/>
          <w:sz w:val="24"/>
          <w:szCs w:val="24"/>
        </w:rPr>
        <w:tab/>
        <w:t>The Older Granites</w:t>
      </w:r>
    </w:p>
    <w:p w14:paraId="177F7102" w14:textId="77777777" w:rsidR="00570715" w:rsidRPr="006F4DE1" w:rsidRDefault="00570715" w:rsidP="006F4DE1">
      <w:pPr>
        <w:spacing w:after="0" w:line="360" w:lineRule="auto"/>
        <w:jc w:val="both"/>
        <w:rPr>
          <w:rFonts w:asciiTheme="majorBidi" w:hAnsiTheme="majorBidi" w:cstheme="majorBidi"/>
          <w:sz w:val="24"/>
          <w:szCs w:val="24"/>
        </w:rPr>
      </w:pPr>
      <w:r w:rsidRPr="006F4DE1">
        <w:rPr>
          <w:rFonts w:asciiTheme="majorBidi" w:hAnsiTheme="majorBidi" w:cstheme="majorBidi"/>
          <w:sz w:val="24"/>
          <w:szCs w:val="24"/>
        </w:rPr>
        <w:t>The term “Older Granite” was introduced by Falconer, 1911, to distinguish the deep-seated, often concordant or semi-concordant granites of the Basement Complex from the high level, highly discordant tin-bearing granites of Northern Nigeria. The Older Granites are believed to be pre-, syn- and post-tectonic rocks that cut both the migmatite-gneiss-quartzite complex and the schist belts (Obaje, 2009). They range widely in age (750-450Ma) and composition. They represent a varied and long-lasting (750-450Ma) magmatic cycle associated with the Pan-African orogeny. The rocks of this suite range in composition from tonalities and diorites through granodiorites to true granites and syenites. Charnockites form an important rock group emplaced during this period. They are generally high-level intrusions and anataxis has pl</w:t>
      </w:r>
      <w:r w:rsidR="00105790">
        <w:rPr>
          <w:rFonts w:asciiTheme="majorBidi" w:hAnsiTheme="majorBidi" w:cstheme="majorBidi"/>
          <w:sz w:val="24"/>
          <w:szCs w:val="24"/>
        </w:rPr>
        <w:t>ayed an important role. (Rahman et al.,</w:t>
      </w:r>
      <w:r w:rsidRPr="006F4DE1">
        <w:rPr>
          <w:rFonts w:asciiTheme="majorBidi" w:hAnsiTheme="majorBidi" w:cstheme="majorBidi"/>
          <w:sz w:val="24"/>
          <w:szCs w:val="24"/>
        </w:rPr>
        <w:t xml:space="preserve"> 1988).</w:t>
      </w:r>
    </w:p>
    <w:p w14:paraId="0F1F2974" w14:textId="77777777" w:rsidR="00570715" w:rsidRPr="006F4DE1" w:rsidRDefault="00570715" w:rsidP="006F4DE1">
      <w:pPr>
        <w:spacing w:line="360" w:lineRule="auto"/>
        <w:jc w:val="both"/>
        <w:rPr>
          <w:rFonts w:asciiTheme="majorBidi" w:hAnsiTheme="majorBidi" w:cstheme="majorBidi"/>
          <w:sz w:val="24"/>
          <w:szCs w:val="24"/>
        </w:rPr>
      </w:pPr>
    </w:p>
    <w:p w14:paraId="398604CF" w14:textId="77777777" w:rsidR="006F4DE1" w:rsidRPr="006F4DE1" w:rsidRDefault="006F4DE1" w:rsidP="006F4DE1">
      <w:pPr>
        <w:spacing w:line="360" w:lineRule="auto"/>
        <w:rPr>
          <w:rFonts w:asciiTheme="majorBidi" w:hAnsiTheme="majorBidi" w:cstheme="majorBidi"/>
          <w:sz w:val="24"/>
          <w:szCs w:val="24"/>
        </w:rPr>
      </w:pPr>
    </w:p>
    <w:p w14:paraId="65733F7B" w14:textId="77777777" w:rsidR="006F4DE1" w:rsidRPr="006F4DE1" w:rsidRDefault="006F4DE1" w:rsidP="006F4DE1">
      <w:pPr>
        <w:spacing w:line="360" w:lineRule="auto"/>
        <w:rPr>
          <w:rFonts w:asciiTheme="majorBidi" w:hAnsiTheme="majorBidi" w:cstheme="majorBidi"/>
          <w:sz w:val="24"/>
          <w:szCs w:val="24"/>
        </w:rPr>
      </w:pPr>
    </w:p>
    <w:p w14:paraId="11573A10" w14:textId="77777777" w:rsidR="006F4DE1" w:rsidRPr="006F4DE1" w:rsidRDefault="006F4DE1" w:rsidP="006F4DE1">
      <w:pPr>
        <w:spacing w:line="360" w:lineRule="auto"/>
        <w:rPr>
          <w:rFonts w:asciiTheme="majorBidi" w:hAnsiTheme="majorBidi" w:cstheme="majorBidi"/>
          <w:sz w:val="24"/>
          <w:szCs w:val="24"/>
        </w:rPr>
      </w:pPr>
    </w:p>
    <w:p w14:paraId="5A5B2C43" w14:textId="77777777" w:rsidR="006F4DE1" w:rsidRPr="006F4DE1" w:rsidRDefault="006F4DE1" w:rsidP="006F4DE1">
      <w:pPr>
        <w:spacing w:line="360" w:lineRule="auto"/>
        <w:rPr>
          <w:rFonts w:asciiTheme="majorBidi" w:hAnsiTheme="majorBidi" w:cstheme="majorBidi"/>
          <w:sz w:val="24"/>
          <w:szCs w:val="24"/>
        </w:rPr>
      </w:pPr>
    </w:p>
    <w:p w14:paraId="76BDE5DF" w14:textId="77777777" w:rsidR="006F4DE1" w:rsidRPr="006F4DE1" w:rsidRDefault="006F4DE1" w:rsidP="006F4DE1">
      <w:pPr>
        <w:spacing w:line="360" w:lineRule="auto"/>
        <w:rPr>
          <w:rFonts w:asciiTheme="majorBidi" w:hAnsiTheme="majorBidi" w:cstheme="majorBidi"/>
          <w:sz w:val="24"/>
          <w:szCs w:val="24"/>
        </w:rPr>
      </w:pPr>
      <w:r w:rsidRPr="006F4DE1">
        <w:rPr>
          <w:rFonts w:asciiTheme="majorBidi" w:hAnsiTheme="majorBidi" w:cstheme="majorBidi"/>
          <w:noProof/>
          <w:sz w:val="24"/>
          <w:szCs w:val="24"/>
          <w:lang w:val="en-GB" w:eastAsia="en-GB"/>
        </w:rPr>
        <w:drawing>
          <wp:inline distT="0" distB="0" distL="0" distR="0" wp14:anchorId="52595E89" wp14:editId="498CA069">
            <wp:extent cx="5705889" cy="4214191"/>
            <wp:effectExtent l="19050" t="0" r="9111" b="0"/>
            <wp:docPr id="1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cstate="print"/>
                    <a:stretch>
                      <a:fillRect/>
                    </a:stretch>
                  </pic:blipFill>
                  <pic:spPr>
                    <a:xfrm>
                      <a:off x="0" y="0"/>
                      <a:ext cx="5731510" cy="4233114"/>
                    </a:xfrm>
                    <a:prstGeom prst="rect">
                      <a:avLst/>
                    </a:prstGeom>
                  </pic:spPr>
                </pic:pic>
              </a:graphicData>
            </a:graphic>
          </wp:inline>
        </w:drawing>
      </w:r>
    </w:p>
    <w:p w14:paraId="6E288C8D" w14:textId="77777777" w:rsidR="006F4DE1" w:rsidRPr="006F4DE1" w:rsidRDefault="006F4DE1" w:rsidP="006F4DE1">
      <w:pPr>
        <w:spacing w:line="360" w:lineRule="auto"/>
        <w:rPr>
          <w:rFonts w:asciiTheme="majorBidi" w:hAnsiTheme="majorBidi" w:cstheme="majorBidi"/>
          <w:sz w:val="24"/>
          <w:szCs w:val="24"/>
        </w:rPr>
      </w:pPr>
    </w:p>
    <w:p w14:paraId="24A4F6D5" w14:textId="77777777" w:rsidR="006F4DE1" w:rsidRPr="006F4DE1" w:rsidRDefault="007E20E2" w:rsidP="006F4DE1">
      <w:pPr>
        <w:spacing w:line="360" w:lineRule="auto"/>
        <w:rPr>
          <w:rFonts w:asciiTheme="majorBidi" w:hAnsiTheme="majorBidi" w:cstheme="majorBidi"/>
          <w:b/>
          <w:bCs/>
          <w:sz w:val="24"/>
          <w:szCs w:val="24"/>
        </w:rPr>
      </w:pPr>
      <w:r w:rsidRPr="00DB7CFC">
        <w:rPr>
          <w:rFonts w:asciiTheme="majorBidi" w:hAnsiTheme="majorBidi" w:cstheme="majorBidi"/>
          <w:sz w:val="24"/>
          <w:szCs w:val="24"/>
        </w:rPr>
        <w:t xml:space="preserve">Figure 2.1 </w:t>
      </w:r>
      <w:r w:rsidR="006F4DE1" w:rsidRPr="00DB7CFC">
        <w:rPr>
          <w:rFonts w:asciiTheme="majorBidi" w:hAnsiTheme="majorBidi" w:cstheme="majorBidi"/>
          <w:sz w:val="24"/>
          <w:szCs w:val="24"/>
        </w:rPr>
        <w:t>. Geological Map of Nigeria showing the rock type covering the sou</w:t>
      </w:r>
      <w:r w:rsidR="00105790" w:rsidRPr="00DB7CFC">
        <w:rPr>
          <w:rFonts w:asciiTheme="majorBidi" w:hAnsiTheme="majorBidi" w:cstheme="majorBidi"/>
          <w:sz w:val="24"/>
          <w:szCs w:val="24"/>
        </w:rPr>
        <w:t>thwestern Nigeria (modified after</w:t>
      </w:r>
      <w:r w:rsidR="006F4DE1" w:rsidRPr="00DB7CFC">
        <w:rPr>
          <w:rFonts w:asciiTheme="majorBidi" w:hAnsiTheme="majorBidi" w:cstheme="majorBidi"/>
          <w:sz w:val="24"/>
          <w:szCs w:val="24"/>
        </w:rPr>
        <w:t xml:space="preserve"> Elueze, 1982)</w:t>
      </w:r>
    </w:p>
    <w:p w14:paraId="679E1BB9" w14:textId="77777777" w:rsidR="006F4DE1" w:rsidRPr="006F4DE1" w:rsidRDefault="006F4DE1" w:rsidP="006F4DE1">
      <w:pPr>
        <w:spacing w:line="360" w:lineRule="auto"/>
        <w:rPr>
          <w:rFonts w:asciiTheme="majorBidi" w:hAnsiTheme="majorBidi" w:cstheme="majorBidi"/>
          <w:b/>
          <w:bCs/>
          <w:sz w:val="24"/>
          <w:szCs w:val="24"/>
        </w:rPr>
      </w:pPr>
    </w:p>
    <w:p w14:paraId="379A79F3" w14:textId="77777777" w:rsidR="006F4DE1" w:rsidRPr="006F4DE1" w:rsidRDefault="006F4DE1" w:rsidP="006F4DE1">
      <w:pPr>
        <w:spacing w:line="360" w:lineRule="auto"/>
        <w:rPr>
          <w:rFonts w:asciiTheme="majorBidi" w:hAnsiTheme="majorBidi" w:cstheme="majorBidi"/>
          <w:sz w:val="24"/>
          <w:szCs w:val="24"/>
        </w:rPr>
      </w:pPr>
    </w:p>
    <w:p w14:paraId="3C452EC7" w14:textId="77777777" w:rsidR="006F4DE1" w:rsidRPr="006F4DE1" w:rsidRDefault="006F4DE1" w:rsidP="006F4DE1">
      <w:pPr>
        <w:spacing w:line="360" w:lineRule="auto"/>
        <w:rPr>
          <w:rFonts w:asciiTheme="majorBidi" w:hAnsiTheme="majorBidi" w:cstheme="majorBidi"/>
          <w:sz w:val="24"/>
          <w:szCs w:val="24"/>
        </w:rPr>
      </w:pPr>
    </w:p>
    <w:p w14:paraId="4520576B" w14:textId="77777777" w:rsidR="006F4DE1" w:rsidRPr="006F4DE1" w:rsidRDefault="006F4DE1" w:rsidP="006F4DE1">
      <w:pPr>
        <w:spacing w:line="360" w:lineRule="auto"/>
        <w:rPr>
          <w:rFonts w:asciiTheme="majorBidi" w:hAnsiTheme="majorBidi" w:cstheme="majorBidi"/>
          <w:sz w:val="24"/>
          <w:szCs w:val="24"/>
        </w:rPr>
      </w:pPr>
    </w:p>
    <w:p w14:paraId="04C67685" w14:textId="77777777" w:rsidR="006F4DE1" w:rsidRPr="006F4DE1" w:rsidRDefault="006F4DE1" w:rsidP="006F4DE1">
      <w:pPr>
        <w:spacing w:line="360" w:lineRule="auto"/>
        <w:rPr>
          <w:rFonts w:asciiTheme="majorBidi" w:hAnsiTheme="majorBidi" w:cstheme="majorBidi"/>
          <w:sz w:val="24"/>
          <w:szCs w:val="24"/>
        </w:rPr>
      </w:pPr>
    </w:p>
    <w:p w14:paraId="4CBD8D34" w14:textId="77777777" w:rsidR="006F4DE1" w:rsidRPr="006F4DE1" w:rsidRDefault="006F4DE1" w:rsidP="006F4DE1">
      <w:pPr>
        <w:spacing w:line="360" w:lineRule="auto"/>
        <w:rPr>
          <w:rFonts w:asciiTheme="majorBidi" w:hAnsiTheme="majorBidi" w:cstheme="majorBidi"/>
          <w:sz w:val="24"/>
          <w:szCs w:val="24"/>
        </w:rPr>
      </w:pPr>
    </w:p>
    <w:p w14:paraId="1EDEE945" w14:textId="77777777" w:rsidR="006F4DE1" w:rsidRPr="006F4DE1" w:rsidRDefault="006F4DE1" w:rsidP="006F4DE1">
      <w:pPr>
        <w:spacing w:line="360" w:lineRule="auto"/>
        <w:rPr>
          <w:rFonts w:asciiTheme="majorBidi" w:hAnsiTheme="majorBidi" w:cstheme="majorBidi"/>
          <w:sz w:val="24"/>
          <w:szCs w:val="24"/>
        </w:rPr>
      </w:pPr>
    </w:p>
    <w:p w14:paraId="68A7CCB0" w14:textId="77777777" w:rsidR="006F4DE1" w:rsidRPr="006F4DE1" w:rsidRDefault="006F4DE1" w:rsidP="006F4DE1">
      <w:pPr>
        <w:spacing w:line="360" w:lineRule="auto"/>
        <w:rPr>
          <w:rFonts w:asciiTheme="majorBidi" w:hAnsiTheme="majorBidi" w:cstheme="majorBidi"/>
          <w:sz w:val="24"/>
          <w:szCs w:val="24"/>
        </w:rPr>
      </w:pPr>
    </w:p>
    <w:p w14:paraId="086466DD" w14:textId="77777777" w:rsidR="006F4DE1" w:rsidRPr="006F4DE1" w:rsidRDefault="006F4DE1" w:rsidP="006F4DE1">
      <w:pPr>
        <w:spacing w:line="360" w:lineRule="auto"/>
        <w:rPr>
          <w:rFonts w:asciiTheme="majorBidi" w:hAnsiTheme="majorBidi" w:cstheme="majorBidi"/>
          <w:sz w:val="24"/>
          <w:szCs w:val="24"/>
        </w:rPr>
      </w:pPr>
    </w:p>
    <w:p w14:paraId="0ECAE77B" w14:textId="77777777" w:rsidR="00570715" w:rsidRPr="006F4DE1" w:rsidRDefault="00570715" w:rsidP="006F4DE1">
      <w:pPr>
        <w:spacing w:line="360" w:lineRule="auto"/>
        <w:jc w:val="both"/>
        <w:rPr>
          <w:rFonts w:asciiTheme="majorBidi" w:hAnsiTheme="majorBidi" w:cstheme="majorBidi"/>
          <w:bCs/>
          <w:sz w:val="24"/>
          <w:szCs w:val="24"/>
        </w:rPr>
      </w:pPr>
    </w:p>
    <w:p w14:paraId="191F2032" w14:textId="6C763F8A" w:rsidR="00570715" w:rsidRPr="006F4DE1" w:rsidRDefault="00570715" w:rsidP="006F4DE1">
      <w:pPr>
        <w:pStyle w:val="Heading3"/>
        <w:spacing w:before="0" w:line="360" w:lineRule="auto"/>
        <w:rPr>
          <w:rFonts w:asciiTheme="majorBidi" w:hAnsiTheme="majorBidi"/>
          <w:b w:val="0"/>
          <w:bCs w:val="0"/>
          <w:szCs w:val="24"/>
        </w:rPr>
      </w:pPr>
      <w:bookmarkStart w:id="2" w:name="_Toc94530141"/>
      <w:r w:rsidRPr="006F4DE1">
        <w:rPr>
          <w:rFonts w:asciiTheme="majorBidi" w:hAnsiTheme="majorBidi"/>
          <w:color w:val="auto"/>
          <w:szCs w:val="24"/>
        </w:rPr>
        <w:t xml:space="preserve">2.1.2 </w:t>
      </w:r>
      <w:r w:rsidR="000B0490" w:rsidRPr="006F4DE1">
        <w:rPr>
          <w:rFonts w:asciiTheme="majorBidi" w:hAnsiTheme="majorBidi"/>
          <w:color w:val="auto"/>
          <w:szCs w:val="24"/>
        </w:rPr>
        <w:t>The Younger Granites</w:t>
      </w:r>
      <w:bookmarkEnd w:id="2"/>
    </w:p>
    <w:p w14:paraId="5A22CEB7" w14:textId="77777777" w:rsidR="00570715" w:rsidRPr="006F4DE1" w:rsidRDefault="00570715" w:rsidP="006F4DE1">
      <w:pPr>
        <w:autoSpaceDE w:val="0"/>
        <w:autoSpaceDN w:val="0"/>
        <w:adjustRightInd w:val="0"/>
        <w:spacing w:after="0" w:line="360" w:lineRule="auto"/>
        <w:jc w:val="both"/>
        <w:rPr>
          <w:rFonts w:asciiTheme="majorBidi" w:hAnsiTheme="majorBidi" w:cstheme="majorBidi"/>
          <w:sz w:val="24"/>
          <w:szCs w:val="24"/>
        </w:rPr>
      </w:pPr>
      <w:r w:rsidRPr="006F4DE1">
        <w:rPr>
          <w:rFonts w:asciiTheme="majorBidi" w:hAnsiTheme="majorBidi" w:cstheme="majorBidi"/>
          <w:sz w:val="24"/>
          <w:szCs w:val="24"/>
        </w:rPr>
        <w:t>The Younger Granites is a Jurrasic ring of complexes of Nigeria which formed part of a wider province of alkaline anorogenic magmatism. They occur in a zone 200 km wide and 1,600 km long extending from northern Niger to south-central Nigeria. (Obaje, 2009)</w:t>
      </w:r>
    </w:p>
    <w:p w14:paraId="0461374C" w14:textId="77777777" w:rsidR="00570715" w:rsidRPr="006F4DE1" w:rsidRDefault="00570715" w:rsidP="006F4DE1">
      <w:pPr>
        <w:autoSpaceDE w:val="0"/>
        <w:autoSpaceDN w:val="0"/>
        <w:adjustRightInd w:val="0"/>
        <w:spacing w:after="0" w:line="360" w:lineRule="auto"/>
        <w:jc w:val="both"/>
        <w:rPr>
          <w:rFonts w:asciiTheme="majorBidi" w:hAnsiTheme="majorBidi" w:cstheme="majorBidi"/>
          <w:sz w:val="24"/>
          <w:szCs w:val="24"/>
        </w:rPr>
      </w:pPr>
      <w:r w:rsidRPr="006F4DE1">
        <w:rPr>
          <w:rFonts w:asciiTheme="majorBidi" w:hAnsiTheme="majorBidi" w:cstheme="majorBidi"/>
          <w:sz w:val="24"/>
          <w:szCs w:val="24"/>
        </w:rPr>
        <w:t>The granites of the Younger Granites series are mainly in the form of ring complexes which are made of soda pyroxenes and amphiboles, biotite, and fayalite granites, syenites and trachytes with minor gabbros and dolerites. Rhyolites, tufts, and ignimbrites are rarely preserved. (Obaje, 2009)</w:t>
      </w:r>
    </w:p>
    <w:p w14:paraId="209318E8" w14:textId="3C299287" w:rsidR="001A00D3" w:rsidRPr="00AC3F2C" w:rsidRDefault="00E07BB5" w:rsidP="006F4DE1">
      <w:pPr>
        <w:autoSpaceDE w:val="0"/>
        <w:autoSpaceDN w:val="0"/>
        <w:adjustRightInd w:val="0"/>
        <w:spacing w:after="0" w:line="360" w:lineRule="auto"/>
        <w:jc w:val="both"/>
        <w:rPr>
          <w:rFonts w:asciiTheme="majorBidi" w:hAnsiTheme="majorBidi" w:cstheme="majorBidi"/>
          <w:b/>
          <w:bCs/>
          <w:sz w:val="24"/>
          <w:szCs w:val="24"/>
        </w:rPr>
      </w:pPr>
      <w:r>
        <w:rPr>
          <w:rFonts w:asciiTheme="majorBidi" w:hAnsiTheme="majorBidi" w:cstheme="majorBidi"/>
          <w:b/>
          <w:bCs/>
          <w:sz w:val="24"/>
          <w:szCs w:val="24"/>
        </w:rPr>
        <w:t>2.1.3</w:t>
      </w:r>
      <w:r w:rsidR="001A00D3" w:rsidRPr="00AC3F2C">
        <w:rPr>
          <w:rFonts w:asciiTheme="majorBidi" w:hAnsiTheme="majorBidi" w:cstheme="majorBidi"/>
          <w:b/>
          <w:bCs/>
          <w:sz w:val="24"/>
          <w:szCs w:val="24"/>
        </w:rPr>
        <w:t xml:space="preserve"> </w:t>
      </w:r>
      <w:r w:rsidR="000B0490" w:rsidRPr="00AC3F2C">
        <w:rPr>
          <w:rFonts w:asciiTheme="majorBidi" w:hAnsiTheme="majorBidi" w:cstheme="majorBidi"/>
          <w:b/>
          <w:bCs/>
          <w:sz w:val="24"/>
          <w:szCs w:val="24"/>
        </w:rPr>
        <w:t>Geology Of The Study Area</w:t>
      </w:r>
    </w:p>
    <w:p w14:paraId="462F3BE5" w14:textId="77777777" w:rsidR="001A00D3" w:rsidRPr="006F4DE1" w:rsidRDefault="001A00D3" w:rsidP="006F4DE1">
      <w:pPr>
        <w:autoSpaceDE w:val="0"/>
        <w:autoSpaceDN w:val="0"/>
        <w:adjustRightInd w:val="0"/>
        <w:spacing w:after="0" w:line="360" w:lineRule="auto"/>
        <w:jc w:val="both"/>
        <w:rPr>
          <w:rFonts w:asciiTheme="majorBidi" w:hAnsiTheme="majorBidi" w:cstheme="majorBidi"/>
          <w:sz w:val="24"/>
          <w:szCs w:val="24"/>
        </w:rPr>
      </w:pPr>
      <w:r w:rsidRPr="00AC3F2C">
        <w:rPr>
          <w:rFonts w:asciiTheme="majorBidi" w:hAnsiTheme="majorBidi" w:cstheme="majorBidi"/>
          <w:sz w:val="24"/>
          <w:szCs w:val="24"/>
        </w:rPr>
        <w:t>The area covered by the southwestern Nigeria basement complex lies between latitudes 7</w:t>
      </w:r>
      <w:r w:rsidRPr="00AC3F2C">
        <w:rPr>
          <w:rFonts w:asciiTheme="majorBidi" w:hAnsiTheme="majorBidi" w:cstheme="majorBidi"/>
          <w:sz w:val="24"/>
          <w:szCs w:val="24"/>
          <w:vertAlign w:val="superscript"/>
        </w:rPr>
        <w:t>o</w:t>
      </w:r>
      <w:r w:rsidRPr="00AC3F2C">
        <w:rPr>
          <w:rFonts w:asciiTheme="majorBidi" w:hAnsiTheme="majorBidi" w:cstheme="majorBidi"/>
          <w:sz w:val="24"/>
          <w:szCs w:val="24"/>
        </w:rPr>
        <w:t>N and 10</w:t>
      </w:r>
      <w:r w:rsidRPr="00AC3F2C">
        <w:rPr>
          <w:rFonts w:asciiTheme="majorBidi" w:hAnsiTheme="majorBidi" w:cstheme="majorBidi"/>
          <w:sz w:val="24"/>
          <w:szCs w:val="24"/>
          <w:vertAlign w:val="superscript"/>
        </w:rPr>
        <w:t>o</w:t>
      </w:r>
      <w:r w:rsidRPr="00AC3F2C">
        <w:rPr>
          <w:rFonts w:asciiTheme="majorBidi" w:hAnsiTheme="majorBidi" w:cstheme="majorBidi"/>
          <w:sz w:val="24"/>
          <w:szCs w:val="24"/>
        </w:rPr>
        <w:t>N and longtitudes 3</w:t>
      </w:r>
      <w:r w:rsidRPr="00AC3F2C">
        <w:rPr>
          <w:rFonts w:asciiTheme="majorBidi" w:hAnsiTheme="majorBidi" w:cstheme="majorBidi"/>
          <w:sz w:val="24"/>
          <w:szCs w:val="24"/>
          <w:vertAlign w:val="superscript"/>
        </w:rPr>
        <w:t>o</w:t>
      </w:r>
      <w:r w:rsidRPr="00AC3F2C">
        <w:rPr>
          <w:rFonts w:asciiTheme="majorBidi" w:hAnsiTheme="majorBidi" w:cstheme="majorBidi"/>
          <w:sz w:val="24"/>
          <w:szCs w:val="24"/>
        </w:rPr>
        <w:t>E and 6</w:t>
      </w:r>
      <w:r w:rsidRPr="00AC3F2C">
        <w:rPr>
          <w:rFonts w:asciiTheme="majorBidi" w:hAnsiTheme="majorBidi" w:cstheme="majorBidi"/>
          <w:sz w:val="24"/>
          <w:szCs w:val="24"/>
          <w:vertAlign w:val="superscript"/>
        </w:rPr>
        <w:t>o</w:t>
      </w:r>
      <w:r w:rsidRPr="00AC3F2C">
        <w:rPr>
          <w:rFonts w:asciiTheme="majorBidi" w:hAnsiTheme="majorBidi" w:cstheme="majorBidi"/>
          <w:sz w:val="24"/>
          <w:szCs w:val="24"/>
        </w:rPr>
        <w:t>E right in the equatorial rain for</w:t>
      </w:r>
      <w:r w:rsidR="00AC10EF" w:rsidRPr="00AC3F2C">
        <w:rPr>
          <w:rFonts w:asciiTheme="majorBidi" w:hAnsiTheme="majorBidi" w:cstheme="majorBidi"/>
          <w:sz w:val="24"/>
          <w:szCs w:val="24"/>
        </w:rPr>
        <w:t>est region of Africa (Figure 2.2</w:t>
      </w:r>
      <w:r w:rsidRPr="00AC3F2C">
        <w:rPr>
          <w:rFonts w:asciiTheme="majorBidi" w:hAnsiTheme="majorBidi" w:cstheme="majorBidi"/>
          <w:sz w:val="24"/>
          <w:szCs w:val="24"/>
        </w:rPr>
        <w:t>). The main lithologies include the amphibolites, migmatite gneisses, granites and pegmatites. Other important rock units are the schists, made up of biotite schist, quartzite schist talk-tremolite schist, and the muscovite schists. The crystalline rocks intruded into these schistose rocks. For the purpose of this chapter, discussion is limited to the crystalline basement rocks of southwestern Nigeria.</w:t>
      </w:r>
      <w:r w:rsidR="00E97F71" w:rsidRPr="00AC3F2C">
        <w:rPr>
          <w:rFonts w:asciiTheme="majorBidi" w:hAnsiTheme="majorBidi" w:cstheme="majorBidi"/>
          <w:sz w:val="24"/>
          <w:szCs w:val="24"/>
        </w:rPr>
        <w:t>(Olurin</w:t>
      </w:r>
      <w:r w:rsidR="00E97F71">
        <w:rPr>
          <w:rFonts w:asciiTheme="majorBidi" w:hAnsiTheme="majorBidi" w:cstheme="majorBidi"/>
          <w:sz w:val="24"/>
          <w:szCs w:val="24"/>
        </w:rPr>
        <w:t xml:space="preserve"> et al., 2016)</w:t>
      </w:r>
    </w:p>
    <w:p w14:paraId="1D19A233" w14:textId="77777777" w:rsidR="001A00D3" w:rsidRPr="006F4DE1" w:rsidRDefault="001A00D3" w:rsidP="006F4DE1">
      <w:pPr>
        <w:autoSpaceDE w:val="0"/>
        <w:autoSpaceDN w:val="0"/>
        <w:adjustRightInd w:val="0"/>
        <w:spacing w:after="0" w:line="360" w:lineRule="auto"/>
        <w:jc w:val="both"/>
        <w:rPr>
          <w:rFonts w:asciiTheme="majorBidi" w:hAnsiTheme="majorBidi" w:cstheme="majorBidi"/>
          <w:b/>
          <w:bCs/>
          <w:sz w:val="24"/>
          <w:szCs w:val="24"/>
        </w:rPr>
      </w:pPr>
    </w:p>
    <w:p w14:paraId="7B70487A" w14:textId="77777777" w:rsidR="001A00D3" w:rsidRDefault="00F6133B" w:rsidP="006F4DE1">
      <w:pPr>
        <w:autoSpaceDE w:val="0"/>
        <w:autoSpaceDN w:val="0"/>
        <w:adjustRightInd w:val="0"/>
        <w:spacing w:after="0" w:line="360" w:lineRule="auto"/>
        <w:jc w:val="both"/>
        <w:rPr>
          <w:rFonts w:asciiTheme="majorBidi" w:hAnsiTheme="majorBidi" w:cstheme="majorBidi"/>
          <w:b/>
          <w:bCs/>
          <w:sz w:val="24"/>
          <w:szCs w:val="24"/>
        </w:rPr>
      </w:pPr>
      <w:r>
        <w:rPr>
          <w:rFonts w:asciiTheme="majorBidi" w:hAnsiTheme="majorBidi" w:cstheme="majorBidi"/>
          <w:b/>
          <w:bCs/>
          <w:noProof/>
          <w:sz w:val="24"/>
          <w:szCs w:val="24"/>
          <w:lang w:val="en-GB" w:eastAsia="en-GB"/>
        </w:rPr>
        <w:drawing>
          <wp:inline distT="0" distB="0" distL="0" distR="0" wp14:anchorId="32F2B28A" wp14:editId="23B81C2B">
            <wp:extent cx="5731510" cy="3593663"/>
            <wp:effectExtent l="19050" t="0" r="2540" b="0"/>
            <wp:docPr id="17"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7" cstate="print"/>
                    <a:srcRect/>
                    <a:stretch>
                      <a:fillRect/>
                    </a:stretch>
                  </pic:blipFill>
                  <pic:spPr bwMode="auto">
                    <a:xfrm>
                      <a:off x="0" y="0"/>
                      <a:ext cx="5731510" cy="3593663"/>
                    </a:xfrm>
                    <a:prstGeom prst="rect">
                      <a:avLst/>
                    </a:prstGeom>
                    <a:noFill/>
                    <a:ln w="9525">
                      <a:noFill/>
                      <a:miter lim="800000"/>
                      <a:headEnd/>
                      <a:tailEnd/>
                    </a:ln>
                  </pic:spPr>
                </pic:pic>
              </a:graphicData>
            </a:graphic>
          </wp:inline>
        </w:drawing>
      </w:r>
    </w:p>
    <w:p w14:paraId="1D997B3D" w14:textId="77777777" w:rsidR="00F6133B" w:rsidRPr="00A43F07" w:rsidRDefault="007E20E2" w:rsidP="006F4DE1">
      <w:pPr>
        <w:autoSpaceDE w:val="0"/>
        <w:autoSpaceDN w:val="0"/>
        <w:adjustRightInd w:val="0"/>
        <w:spacing w:after="0" w:line="360" w:lineRule="auto"/>
        <w:jc w:val="both"/>
        <w:rPr>
          <w:rFonts w:asciiTheme="majorBidi" w:hAnsiTheme="majorBidi" w:cstheme="majorBidi"/>
          <w:sz w:val="24"/>
          <w:szCs w:val="24"/>
        </w:rPr>
      </w:pPr>
      <w:r w:rsidRPr="00A43F07">
        <w:rPr>
          <w:rFonts w:asciiTheme="majorBidi" w:hAnsiTheme="majorBidi" w:cstheme="majorBidi"/>
          <w:sz w:val="24"/>
          <w:szCs w:val="24"/>
        </w:rPr>
        <w:t xml:space="preserve">Fig. 2.2 </w:t>
      </w:r>
      <w:r w:rsidR="00F6133B" w:rsidRPr="00A43F07">
        <w:rPr>
          <w:rFonts w:asciiTheme="majorBidi" w:hAnsiTheme="majorBidi" w:cstheme="majorBidi"/>
          <w:sz w:val="24"/>
          <w:szCs w:val="24"/>
        </w:rPr>
        <w:t xml:space="preserve">Geological map of </w:t>
      </w:r>
      <w:r w:rsidR="00F6133B" w:rsidRPr="00E07BB5">
        <w:rPr>
          <w:rFonts w:asciiTheme="majorBidi" w:hAnsiTheme="majorBidi" w:cstheme="majorBidi"/>
          <w:sz w:val="24"/>
          <w:szCs w:val="24"/>
        </w:rPr>
        <w:t>Abeokuta</w:t>
      </w:r>
      <w:r w:rsidR="002C0BA0" w:rsidRPr="00E07BB5">
        <w:rPr>
          <w:rFonts w:asciiTheme="majorBidi" w:hAnsiTheme="majorBidi" w:cstheme="majorBidi"/>
          <w:sz w:val="24"/>
          <w:szCs w:val="24"/>
        </w:rPr>
        <w:t>(After</w:t>
      </w:r>
      <w:r w:rsidR="00DB7CFC" w:rsidRPr="00E07BB5">
        <w:rPr>
          <w:rFonts w:asciiTheme="majorBidi" w:hAnsiTheme="majorBidi" w:cstheme="majorBidi"/>
          <w:sz w:val="24"/>
          <w:szCs w:val="24"/>
        </w:rPr>
        <w:t xml:space="preserve"> Olurin</w:t>
      </w:r>
      <w:r w:rsidR="00C45971">
        <w:rPr>
          <w:rFonts w:asciiTheme="majorBidi" w:hAnsiTheme="majorBidi" w:cstheme="majorBidi"/>
          <w:sz w:val="24"/>
          <w:szCs w:val="24"/>
        </w:rPr>
        <w:t xml:space="preserve"> et al</w:t>
      </w:r>
      <w:r w:rsidR="00DB7CFC">
        <w:rPr>
          <w:rFonts w:asciiTheme="majorBidi" w:hAnsiTheme="majorBidi" w:cstheme="majorBidi"/>
          <w:sz w:val="24"/>
          <w:szCs w:val="24"/>
        </w:rPr>
        <w:t>, 2016)</w:t>
      </w:r>
    </w:p>
    <w:p w14:paraId="2419A403" w14:textId="77777777" w:rsidR="001A00D3" w:rsidRPr="00A43F07" w:rsidRDefault="001A00D3" w:rsidP="006F4DE1">
      <w:pPr>
        <w:autoSpaceDE w:val="0"/>
        <w:autoSpaceDN w:val="0"/>
        <w:adjustRightInd w:val="0"/>
        <w:spacing w:after="0" w:line="360" w:lineRule="auto"/>
        <w:jc w:val="both"/>
        <w:rPr>
          <w:rFonts w:asciiTheme="majorBidi" w:hAnsiTheme="majorBidi" w:cstheme="majorBidi"/>
          <w:sz w:val="24"/>
          <w:szCs w:val="24"/>
        </w:rPr>
      </w:pPr>
    </w:p>
    <w:p w14:paraId="59B9B9CF" w14:textId="383AF18B" w:rsidR="00705F36" w:rsidRPr="00CC72F9" w:rsidRDefault="00705F36" w:rsidP="00CC72F9">
      <w:pPr>
        <w:tabs>
          <w:tab w:val="left" w:pos="4042"/>
        </w:tabs>
        <w:spacing w:line="360" w:lineRule="auto"/>
        <w:rPr>
          <w:rFonts w:asciiTheme="majorBidi" w:hAnsiTheme="majorBidi" w:cstheme="majorBidi"/>
          <w:color w:val="000000" w:themeColor="text1"/>
          <w:sz w:val="24"/>
          <w:szCs w:val="24"/>
        </w:rPr>
      </w:pPr>
    </w:p>
    <w:p w14:paraId="66EC22C6" w14:textId="77777777" w:rsidR="007444A8" w:rsidRDefault="007444A8" w:rsidP="00CC72F9">
      <w:pPr>
        <w:spacing w:line="360" w:lineRule="auto"/>
        <w:rPr>
          <w:rFonts w:asciiTheme="majorBidi" w:hAnsiTheme="majorBidi" w:cstheme="majorBidi"/>
          <w:b/>
          <w:bCs/>
          <w:sz w:val="24"/>
          <w:szCs w:val="24"/>
        </w:rPr>
      </w:pPr>
    </w:p>
    <w:p w14:paraId="5F86AEC4" w14:textId="77777777" w:rsidR="00C15158" w:rsidRPr="006F4DE1" w:rsidRDefault="00705F36" w:rsidP="006F4DE1">
      <w:pPr>
        <w:spacing w:line="360" w:lineRule="auto"/>
        <w:rPr>
          <w:rFonts w:asciiTheme="majorBidi" w:hAnsiTheme="majorBidi" w:cstheme="majorBidi"/>
          <w:b/>
          <w:bCs/>
          <w:sz w:val="24"/>
          <w:szCs w:val="24"/>
        </w:rPr>
      </w:pPr>
      <w:r w:rsidRPr="006F4DE1">
        <w:rPr>
          <w:rFonts w:asciiTheme="majorBidi" w:hAnsiTheme="majorBidi" w:cstheme="majorBidi"/>
          <w:b/>
          <w:bCs/>
          <w:sz w:val="24"/>
          <w:szCs w:val="24"/>
        </w:rPr>
        <w:t>3</w:t>
      </w:r>
      <w:r w:rsidR="00C15158" w:rsidRPr="006F4DE1">
        <w:rPr>
          <w:rFonts w:asciiTheme="majorBidi" w:hAnsiTheme="majorBidi" w:cstheme="majorBidi"/>
          <w:b/>
          <w:bCs/>
          <w:sz w:val="24"/>
          <w:szCs w:val="24"/>
        </w:rPr>
        <w:t>.0 MATERIALS AND METHODS</w:t>
      </w:r>
    </w:p>
    <w:p w14:paraId="4CEB8D50" w14:textId="361E044C" w:rsidR="00C15158" w:rsidRPr="006F4DE1" w:rsidRDefault="00705F36" w:rsidP="006F4DE1">
      <w:pPr>
        <w:spacing w:line="360" w:lineRule="auto"/>
        <w:rPr>
          <w:rFonts w:asciiTheme="majorBidi" w:hAnsiTheme="majorBidi" w:cstheme="majorBidi"/>
          <w:b/>
          <w:bCs/>
          <w:sz w:val="24"/>
          <w:szCs w:val="24"/>
        </w:rPr>
      </w:pPr>
      <w:r w:rsidRPr="006F4DE1">
        <w:rPr>
          <w:rFonts w:asciiTheme="majorBidi" w:hAnsiTheme="majorBidi" w:cstheme="majorBidi"/>
          <w:b/>
          <w:bCs/>
          <w:sz w:val="24"/>
          <w:szCs w:val="24"/>
        </w:rPr>
        <w:t>3</w:t>
      </w:r>
      <w:r w:rsidR="00C15158" w:rsidRPr="006F4DE1">
        <w:rPr>
          <w:rFonts w:asciiTheme="majorBidi" w:hAnsiTheme="majorBidi" w:cstheme="majorBidi"/>
          <w:b/>
          <w:bCs/>
          <w:sz w:val="24"/>
          <w:szCs w:val="24"/>
        </w:rPr>
        <w:t xml:space="preserve">.1 </w:t>
      </w:r>
      <w:r w:rsidR="000B0490" w:rsidRPr="006F4DE1">
        <w:rPr>
          <w:rFonts w:asciiTheme="majorBidi" w:hAnsiTheme="majorBidi" w:cstheme="majorBidi"/>
          <w:b/>
          <w:bCs/>
          <w:sz w:val="24"/>
          <w:szCs w:val="24"/>
        </w:rPr>
        <w:t>Materials</w:t>
      </w:r>
    </w:p>
    <w:p w14:paraId="0399166D" w14:textId="77777777" w:rsidR="00C15158" w:rsidRPr="006F4DE1" w:rsidRDefault="00C15158" w:rsidP="006F4DE1">
      <w:pPr>
        <w:spacing w:line="360" w:lineRule="auto"/>
        <w:ind w:firstLine="360"/>
        <w:rPr>
          <w:rFonts w:asciiTheme="majorBidi" w:hAnsiTheme="majorBidi" w:cstheme="majorBidi"/>
          <w:sz w:val="24"/>
          <w:szCs w:val="24"/>
        </w:rPr>
      </w:pPr>
      <w:r w:rsidRPr="006F4DE1">
        <w:rPr>
          <w:rFonts w:asciiTheme="majorBidi" w:hAnsiTheme="majorBidi" w:cstheme="majorBidi"/>
          <w:sz w:val="24"/>
          <w:szCs w:val="24"/>
        </w:rPr>
        <w:t>The following materials were used for the mapping exercise:</w:t>
      </w:r>
    </w:p>
    <w:p w14:paraId="22FDF757" w14:textId="77777777" w:rsidR="00C15158" w:rsidRPr="006F4DE1" w:rsidRDefault="00C15158" w:rsidP="006F4DE1">
      <w:pPr>
        <w:pStyle w:val="ListParagraph"/>
        <w:numPr>
          <w:ilvl w:val="0"/>
          <w:numId w:val="2"/>
        </w:numPr>
        <w:spacing w:line="360" w:lineRule="auto"/>
        <w:rPr>
          <w:rFonts w:asciiTheme="majorBidi" w:hAnsiTheme="majorBidi" w:cstheme="majorBidi"/>
          <w:sz w:val="24"/>
          <w:szCs w:val="24"/>
        </w:rPr>
      </w:pPr>
      <w:r w:rsidRPr="006F4DE1">
        <w:rPr>
          <w:rFonts w:asciiTheme="majorBidi" w:hAnsiTheme="majorBidi" w:cstheme="majorBidi"/>
          <w:sz w:val="24"/>
          <w:szCs w:val="24"/>
        </w:rPr>
        <w:t>Compass Clinometer; this was used to know direction of geographic north as well as taking  strike and dip of structural features seen on the rocks e.g. foliation planes, fault planes, etc.</w:t>
      </w:r>
    </w:p>
    <w:p w14:paraId="040690BD" w14:textId="77777777" w:rsidR="00C15158" w:rsidRPr="006F4DE1" w:rsidRDefault="00C15158" w:rsidP="006F4DE1">
      <w:pPr>
        <w:pStyle w:val="ListParagraph"/>
        <w:spacing w:line="360" w:lineRule="auto"/>
        <w:rPr>
          <w:rFonts w:asciiTheme="majorBidi" w:hAnsiTheme="majorBidi" w:cstheme="majorBidi"/>
          <w:sz w:val="24"/>
          <w:szCs w:val="24"/>
        </w:rPr>
      </w:pPr>
      <w:r w:rsidRPr="006F4DE1">
        <w:rPr>
          <w:rFonts w:asciiTheme="majorBidi" w:hAnsiTheme="majorBidi" w:cstheme="majorBidi"/>
          <w:sz w:val="24"/>
          <w:szCs w:val="24"/>
        </w:rPr>
        <w:t xml:space="preserve">Knowing the directions of true north helped in locating ourselves on the map; using </w:t>
      </w:r>
      <w:r w:rsidR="00AD23BA" w:rsidRPr="006F4DE1">
        <w:rPr>
          <w:rFonts w:asciiTheme="majorBidi" w:hAnsiTheme="majorBidi" w:cstheme="majorBidi"/>
          <w:sz w:val="24"/>
          <w:szCs w:val="24"/>
        </w:rPr>
        <w:t xml:space="preserve">major landmarks on the </w:t>
      </w:r>
      <w:r w:rsidR="00BA5B19" w:rsidRPr="006F4DE1">
        <w:rPr>
          <w:rFonts w:asciiTheme="majorBidi" w:hAnsiTheme="majorBidi" w:cstheme="majorBidi"/>
          <w:sz w:val="24"/>
          <w:szCs w:val="24"/>
        </w:rPr>
        <w:t xml:space="preserve">topographic </w:t>
      </w:r>
      <w:r w:rsidR="00AD23BA" w:rsidRPr="006F4DE1">
        <w:rPr>
          <w:rFonts w:asciiTheme="majorBidi" w:hAnsiTheme="majorBidi" w:cstheme="majorBidi"/>
          <w:sz w:val="24"/>
          <w:szCs w:val="24"/>
        </w:rPr>
        <w:t>map</w:t>
      </w:r>
    </w:p>
    <w:p w14:paraId="0AEB44C2" w14:textId="77777777" w:rsidR="00C15158" w:rsidRPr="006F4DE1" w:rsidRDefault="00C15158" w:rsidP="006F4DE1">
      <w:pPr>
        <w:pStyle w:val="ListParagraph"/>
        <w:numPr>
          <w:ilvl w:val="0"/>
          <w:numId w:val="2"/>
        </w:numPr>
        <w:spacing w:line="360" w:lineRule="auto"/>
        <w:rPr>
          <w:rFonts w:asciiTheme="majorBidi" w:hAnsiTheme="majorBidi" w:cstheme="majorBidi"/>
          <w:sz w:val="24"/>
          <w:szCs w:val="24"/>
        </w:rPr>
      </w:pPr>
      <w:r w:rsidRPr="006F4DE1">
        <w:rPr>
          <w:rFonts w:asciiTheme="majorBidi" w:hAnsiTheme="majorBidi" w:cstheme="majorBidi"/>
          <w:sz w:val="24"/>
          <w:szCs w:val="24"/>
        </w:rPr>
        <w:t xml:space="preserve">Topographical Map; this was used to determine the areal extent of where to map and also shows elevations and landmarks that guided the search for rock exposures or outcrops  </w:t>
      </w:r>
    </w:p>
    <w:p w14:paraId="7EB96C63" w14:textId="77777777" w:rsidR="00C15158" w:rsidRPr="006F4DE1" w:rsidRDefault="00C15158" w:rsidP="006F4DE1">
      <w:pPr>
        <w:pStyle w:val="ListParagraph"/>
        <w:numPr>
          <w:ilvl w:val="0"/>
          <w:numId w:val="2"/>
        </w:numPr>
        <w:spacing w:line="360" w:lineRule="auto"/>
        <w:rPr>
          <w:rFonts w:asciiTheme="majorBidi" w:hAnsiTheme="majorBidi" w:cstheme="majorBidi"/>
          <w:sz w:val="24"/>
          <w:szCs w:val="24"/>
        </w:rPr>
      </w:pPr>
      <w:r w:rsidRPr="006F4DE1">
        <w:rPr>
          <w:rFonts w:asciiTheme="majorBidi" w:hAnsiTheme="majorBidi" w:cstheme="majorBidi"/>
          <w:sz w:val="24"/>
          <w:szCs w:val="24"/>
        </w:rPr>
        <w:t>GPS; a mobile phone enabled handy GPS application was used to determine geographical coordinates of outcrops before locating on map</w:t>
      </w:r>
      <w:r w:rsidR="00BA5B19" w:rsidRPr="006F4DE1">
        <w:rPr>
          <w:rFonts w:asciiTheme="majorBidi" w:hAnsiTheme="majorBidi" w:cstheme="majorBidi"/>
          <w:sz w:val="24"/>
          <w:szCs w:val="24"/>
        </w:rPr>
        <w:t>. It was also helpful to locate ourselves easily on the topographic map.</w:t>
      </w:r>
    </w:p>
    <w:p w14:paraId="2A800EB9" w14:textId="77777777" w:rsidR="00C15158" w:rsidRPr="006F4DE1" w:rsidRDefault="00C15158" w:rsidP="006F4DE1">
      <w:pPr>
        <w:pStyle w:val="ListParagraph"/>
        <w:numPr>
          <w:ilvl w:val="0"/>
          <w:numId w:val="2"/>
        </w:numPr>
        <w:spacing w:line="360" w:lineRule="auto"/>
        <w:rPr>
          <w:rFonts w:asciiTheme="majorBidi" w:hAnsiTheme="majorBidi" w:cstheme="majorBidi"/>
          <w:sz w:val="24"/>
          <w:szCs w:val="24"/>
        </w:rPr>
      </w:pPr>
      <w:r w:rsidRPr="006F4DE1">
        <w:rPr>
          <w:rFonts w:asciiTheme="majorBidi" w:hAnsiTheme="majorBidi" w:cstheme="majorBidi"/>
          <w:sz w:val="24"/>
          <w:szCs w:val="24"/>
        </w:rPr>
        <w:t>Field note; t</w:t>
      </w:r>
      <w:r w:rsidR="00BA5B19" w:rsidRPr="006F4DE1">
        <w:rPr>
          <w:rFonts w:asciiTheme="majorBidi" w:hAnsiTheme="majorBidi" w:cstheme="majorBidi"/>
          <w:sz w:val="24"/>
          <w:szCs w:val="24"/>
        </w:rPr>
        <w:t xml:space="preserve">his was used to document </w:t>
      </w:r>
      <w:r w:rsidRPr="006F4DE1">
        <w:rPr>
          <w:rFonts w:asciiTheme="majorBidi" w:hAnsiTheme="majorBidi" w:cstheme="majorBidi"/>
          <w:sz w:val="24"/>
          <w:szCs w:val="24"/>
        </w:rPr>
        <w:t xml:space="preserve"> observations</w:t>
      </w:r>
      <w:r w:rsidR="00BA5B19" w:rsidRPr="006F4DE1">
        <w:rPr>
          <w:rFonts w:asciiTheme="majorBidi" w:hAnsiTheme="majorBidi" w:cstheme="majorBidi"/>
          <w:sz w:val="24"/>
          <w:szCs w:val="24"/>
        </w:rPr>
        <w:t xml:space="preserve"> of structural features</w:t>
      </w:r>
      <w:r w:rsidRPr="006F4DE1">
        <w:rPr>
          <w:rFonts w:asciiTheme="majorBidi" w:hAnsiTheme="majorBidi" w:cstheme="majorBidi"/>
          <w:sz w:val="24"/>
          <w:szCs w:val="24"/>
        </w:rPr>
        <w:t xml:space="preserve"> and relevant measurements made on each outcrop </w:t>
      </w:r>
    </w:p>
    <w:p w14:paraId="0DC19352" w14:textId="77777777" w:rsidR="00C15158" w:rsidRPr="006F4DE1" w:rsidRDefault="00C15158" w:rsidP="006F4DE1">
      <w:pPr>
        <w:pStyle w:val="ListParagraph"/>
        <w:numPr>
          <w:ilvl w:val="0"/>
          <w:numId w:val="2"/>
        </w:numPr>
        <w:spacing w:line="360" w:lineRule="auto"/>
        <w:rPr>
          <w:rFonts w:asciiTheme="majorBidi" w:hAnsiTheme="majorBidi" w:cstheme="majorBidi"/>
          <w:sz w:val="24"/>
          <w:szCs w:val="24"/>
        </w:rPr>
      </w:pPr>
      <w:r w:rsidRPr="006F4DE1">
        <w:rPr>
          <w:rFonts w:asciiTheme="majorBidi" w:hAnsiTheme="majorBidi" w:cstheme="majorBidi"/>
          <w:sz w:val="24"/>
          <w:szCs w:val="24"/>
        </w:rPr>
        <w:t>Geological hammer</w:t>
      </w:r>
      <w:r w:rsidR="00BA5B19" w:rsidRPr="006F4DE1">
        <w:rPr>
          <w:rFonts w:asciiTheme="majorBidi" w:hAnsiTheme="majorBidi" w:cstheme="majorBidi"/>
          <w:sz w:val="24"/>
          <w:szCs w:val="24"/>
        </w:rPr>
        <w:t xml:space="preserve">: This was used to take fresh samples of outcrops for further </w:t>
      </w:r>
      <w:r w:rsidR="004F13C0" w:rsidRPr="006F4DE1">
        <w:rPr>
          <w:rFonts w:asciiTheme="majorBidi" w:hAnsiTheme="majorBidi" w:cstheme="majorBidi"/>
          <w:sz w:val="24"/>
          <w:szCs w:val="24"/>
        </w:rPr>
        <w:t>observations and probably petrographic studies</w:t>
      </w:r>
    </w:p>
    <w:p w14:paraId="563D6889" w14:textId="77777777" w:rsidR="008462B1" w:rsidRPr="006F4DE1" w:rsidRDefault="008462B1" w:rsidP="006F4DE1">
      <w:pPr>
        <w:pStyle w:val="ListParagraph"/>
        <w:numPr>
          <w:ilvl w:val="0"/>
          <w:numId w:val="2"/>
        </w:numPr>
        <w:spacing w:line="360" w:lineRule="auto"/>
        <w:rPr>
          <w:rFonts w:asciiTheme="majorBidi" w:hAnsiTheme="majorBidi" w:cstheme="majorBidi"/>
          <w:sz w:val="24"/>
          <w:szCs w:val="24"/>
        </w:rPr>
      </w:pPr>
      <w:r w:rsidRPr="006F4DE1">
        <w:rPr>
          <w:rFonts w:asciiTheme="majorBidi" w:hAnsiTheme="majorBidi" w:cstheme="majorBidi"/>
          <w:sz w:val="24"/>
          <w:szCs w:val="24"/>
        </w:rPr>
        <w:t>Digital camera</w:t>
      </w:r>
      <w:r w:rsidR="004F13C0" w:rsidRPr="006F4DE1">
        <w:rPr>
          <w:rFonts w:asciiTheme="majorBidi" w:hAnsiTheme="majorBidi" w:cstheme="majorBidi"/>
          <w:sz w:val="24"/>
          <w:szCs w:val="24"/>
        </w:rPr>
        <w:t xml:space="preserve">: </w:t>
      </w:r>
      <w:r w:rsidR="0035190E" w:rsidRPr="006F4DE1">
        <w:rPr>
          <w:rFonts w:asciiTheme="majorBidi" w:hAnsiTheme="majorBidi" w:cstheme="majorBidi"/>
          <w:sz w:val="24"/>
          <w:szCs w:val="24"/>
        </w:rPr>
        <w:t>This was used to take pictures of  notable structural features on outcrops and other necessary structures</w:t>
      </w:r>
    </w:p>
    <w:p w14:paraId="0CE02F02" w14:textId="6448ED84" w:rsidR="00C15158" w:rsidRPr="006F4DE1" w:rsidRDefault="00705F36" w:rsidP="006F4DE1">
      <w:pPr>
        <w:spacing w:line="360" w:lineRule="auto"/>
        <w:rPr>
          <w:rFonts w:asciiTheme="majorBidi" w:hAnsiTheme="majorBidi" w:cstheme="majorBidi"/>
          <w:b/>
          <w:bCs/>
          <w:sz w:val="24"/>
          <w:szCs w:val="24"/>
        </w:rPr>
      </w:pPr>
      <w:r w:rsidRPr="006F4DE1">
        <w:rPr>
          <w:rFonts w:asciiTheme="majorBidi" w:hAnsiTheme="majorBidi" w:cstheme="majorBidi"/>
          <w:b/>
          <w:bCs/>
          <w:sz w:val="24"/>
          <w:szCs w:val="24"/>
        </w:rPr>
        <w:t>3</w:t>
      </w:r>
      <w:r w:rsidR="00C15158" w:rsidRPr="006F4DE1">
        <w:rPr>
          <w:rFonts w:asciiTheme="majorBidi" w:hAnsiTheme="majorBidi" w:cstheme="majorBidi"/>
          <w:b/>
          <w:bCs/>
          <w:sz w:val="24"/>
          <w:szCs w:val="24"/>
        </w:rPr>
        <w:t xml:space="preserve">.2 </w:t>
      </w:r>
      <w:r w:rsidR="000B0490" w:rsidRPr="006F4DE1">
        <w:rPr>
          <w:rFonts w:asciiTheme="majorBidi" w:hAnsiTheme="majorBidi" w:cstheme="majorBidi"/>
          <w:b/>
          <w:bCs/>
          <w:sz w:val="24"/>
          <w:szCs w:val="24"/>
        </w:rPr>
        <w:t xml:space="preserve">Methods </w:t>
      </w:r>
    </w:p>
    <w:p w14:paraId="0F780E09" w14:textId="77777777" w:rsidR="00933DDA" w:rsidRPr="006F4DE1" w:rsidRDefault="00EE3ABE" w:rsidP="000B0490">
      <w:pPr>
        <w:spacing w:line="360" w:lineRule="auto"/>
        <w:jc w:val="both"/>
        <w:rPr>
          <w:rFonts w:asciiTheme="majorBidi" w:hAnsiTheme="majorBidi" w:cstheme="majorBidi"/>
          <w:sz w:val="24"/>
          <w:szCs w:val="24"/>
        </w:rPr>
      </w:pPr>
      <w:r w:rsidRPr="006F4DE1">
        <w:rPr>
          <w:rFonts w:asciiTheme="majorBidi" w:hAnsiTheme="majorBidi" w:cstheme="majorBidi"/>
          <w:sz w:val="24"/>
          <w:szCs w:val="24"/>
        </w:rPr>
        <w:t xml:space="preserve">The mapping exercise </w:t>
      </w:r>
      <w:r w:rsidR="00B700AB" w:rsidRPr="006F4DE1">
        <w:rPr>
          <w:rFonts w:asciiTheme="majorBidi" w:hAnsiTheme="majorBidi" w:cstheme="majorBidi"/>
          <w:sz w:val="24"/>
          <w:szCs w:val="24"/>
        </w:rPr>
        <w:t>commenced with</w:t>
      </w:r>
      <w:r w:rsidRPr="006F4DE1">
        <w:rPr>
          <w:rFonts w:asciiTheme="majorBidi" w:hAnsiTheme="majorBidi" w:cstheme="majorBidi"/>
          <w:sz w:val="24"/>
          <w:szCs w:val="24"/>
        </w:rPr>
        <w:t xml:space="preserve"> a general field orientation on how to observe outcrops on the field</w:t>
      </w:r>
      <w:r w:rsidR="00C15158" w:rsidRPr="006F4DE1">
        <w:rPr>
          <w:rFonts w:asciiTheme="majorBidi" w:hAnsiTheme="majorBidi" w:cstheme="majorBidi"/>
          <w:sz w:val="24"/>
          <w:szCs w:val="24"/>
        </w:rPr>
        <w:t xml:space="preserve"> by </w:t>
      </w:r>
      <w:r w:rsidR="00B700AB" w:rsidRPr="006F4DE1">
        <w:rPr>
          <w:rFonts w:asciiTheme="majorBidi" w:hAnsiTheme="majorBidi" w:cstheme="majorBidi"/>
          <w:sz w:val="24"/>
          <w:szCs w:val="24"/>
        </w:rPr>
        <w:t>watching out for striking structural features and the type of mineral constituents, their size, orientation/alignments</w:t>
      </w:r>
      <w:r w:rsidR="00933DDA" w:rsidRPr="006F4DE1">
        <w:rPr>
          <w:rFonts w:asciiTheme="majorBidi" w:hAnsiTheme="majorBidi" w:cstheme="majorBidi"/>
          <w:sz w:val="24"/>
          <w:szCs w:val="24"/>
        </w:rPr>
        <w:t xml:space="preserve"> as well as observing the general description and orientation of the outcrop.</w:t>
      </w:r>
    </w:p>
    <w:p w14:paraId="0BBF2C7D" w14:textId="77777777" w:rsidR="00933DDA" w:rsidRPr="006F4DE1" w:rsidRDefault="00933DDA" w:rsidP="006F4DE1">
      <w:pPr>
        <w:spacing w:line="360" w:lineRule="auto"/>
        <w:jc w:val="both"/>
        <w:rPr>
          <w:rFonts w:asciiTheme="majorBidi" w:hAnsiTheme="majorBidi" w:cstheme="majorBidi"/>
          <w:sz w:val="24"/>
          <w:szCs w:val="24"/>
        </w:rPr>
      </w:pPr>
      <w:r w:rsidRPr="006F4DE1">
        <w:rPr>
          <w:rFonts w:asciiTheme="majorBidi" w:hAnsiTheme="majorBidi" w:cstheme="majorBidi"/>
          <w:sz w:val="24"/>
          <w:szCs w:val="24"/>
        </w:rPr>
        <w:t>The second day was used to start off the geological mapping exercise, using the topographic map provided. The mapping exercise was carried out in group for independent field report.</w:t>
      </w:r>
    </w:p>
    <w:p w14:paraId="401A7A3F" w14:textId="77777777" w:rsidR="00933DDA" w:rsidRPr="006F4DE1" w:rsidRDefault="00EE3ABE" w:rsidP="006F4DE1">
      <w:pPr>
        <w:spacing w:line="360" w:lineRule="auto"/>
        <w:jc w:val="both"/>
        <w:rPr>
          <w:rFonts w:asciiTheme="majorBidi" w:hAnsiTheme="majorBidi" w:cstheme="majorBidi"/>
          <w:sz w:val="24"/>
          <w:szCs w:val="24"/>
        </w:rPr>
      </w:pPr>
      <w:r w:rsidRPr="006F4DE1">
        <w:rPr>
          <w:rFonts w:asciiTheme="majorBidi" w:hAnsiTheme="majorBidi" w:cstheme="majorBidi"/>
          <w:sz w:val="24"/>
          <w:szCs w:val="24"/>
        </w:rPr>
        <w:t xml:space="preserve"> </w:t>
      </w:r>
      <w:r w:rsidR="00C15158" w:rsidRPr="006F4DE1">
        <w:rPr>
          <w:rFonts w:asciiTheme="majorBidi" w:hAnsiTheme="majorBidi" w:cstheme="majorBidi"/>
          <w:sz w:val="24"/>
          <w:szCs w:val="24"/>
        </w:rPr>
        <w:t xml:space="preserve">The </w:t>
      </w:r>
      <w:r w:rsidR="00933DDA" w:rsidRPr="006F4DE1">
        <w:rPr>
          <w:rFonts w:asciiTheme="majorBidi" w:hAnsiTheme="majorBidi" w:cstheme="majorBidi"/>
          <w:sz w:val="24"/>
          <w:szCs w:val="24"/>
        </w:rPr>
        <w:t xml:space="preserve">topographic </w:t>
      </w:r>
      <w:r w:rsidR="00C15158" w:rsidRPr="006F4DE1">
        <w:rPr>
          <w:rFonts w:asciiTheme="majorBidi" w:hAnsiTheme="majorBidi" w:cstheme="majorBidi"/>
          <w:sz w:val="24"/>
          <w:szCs w:val="24"/>
        </w:rPr>
        <w:t>map</w:t>
      </w:r>
      <w:r w:rsidR="00933DDA" w:rsidRPr="006F4DE1">
        <w:rPr>
          <w:rFonts w:asciiTheme="majorBidi" w:hAnsiTheme="majorBidi" w:cstheme="majorBidi"/>
          <w:sz w:val="24"/>
          <w:szCs w:val="24"/>
        </w:rPr>
        <w:t xml:space="preserve"> provided</w:t>
      </w:r>
      <w:r w:rsidR="00C15158" w:rsidRPr="006F4DE1">
        <w:rPr>
          <w:rFonts w:asciiTheme="majorBidi" w:hAnsiTheme="majorBidi" w:cstheme="majorBidi"/>
          <w:sz w:val="24"/>
          <w:szCs w:val="24"/>
        </w:rPr>
        <w:t xml:space="preserve"> was gridded for easy locating of outcrops.</w:t>
      </w:r>
    </w:p>
    <w:p w14:paraId="52D09DA0" w14:textId="77777777" w:rsidR="00C15158" w:rsidRPr="006F4DE1" w:rsidRDefault="00C15158" w:rsidP="006F4DE1">
      <w:pPr>
        <w:spacing w:line="360" w:lineRule="auto"/>
        <w:jc w:val="both"/>
        <w:rPr>
          <w:rFonts w:asciiTheme="majorBidi" w:hAnsiTheme="majorBidi" w:cstheme="majorBidi"/>
          <w:sz w:val="24"/>
          <w:szCs w:val="24"/>
        </w:rPr>
      </w:pPr>
      <w:r w:rsidRPr="006F4DE1">
        <w:rPr>
          <w:rFonts w:asciiTheme="majorBidi" w:hAnsiTheme="majorBidi" w:cstheme="majorBidi"/>
          <w:sz w:val="24"/>
          <w:szCs w:val="24"/>
        </w:rPr>
        <w:t xml:space="preserve"> The mapping </w:t>
      </w:r>
      <w:r w:rsidR="00933DDA" w:rsidRPr="006F4DE1">
        <w:rPr>
          <w:rFonts w:asciiTheme="majorBidi" w:hAnsiTheme="majorBidi" w:cstheme="majorBidi"/>
          <w:sz w:val="24"/>
          <w:szCs w:val="24"/>
        </w:rPr>
        <w:t xml:space="preserve">exercise was </w:t>
      </w:r>
      <w:r w:rsidR="007B6128">
        <w:rPr>
          <w:rFonts w:asciiTheme="majorBidi" w:hAnsiTheme="majorBidi" w:cstheme="majorBidi"/>
          <w:sz w:val="24"/>
          <w:szCs w:val="24"/>
        </w:rPr>
        <w:t>carried out for a period of one week</w:t>
      </w:r>
      <w:r w:rsidR="00F737F1" w:rsidRPr="006F4DE1">
        <w:rPr>
          <w:rFonts w:asciiTheme="majorBidi" w:hAnsiTheme="majorBidi" w:cstheme="majorBidi"/>
          <w:sz w:val="24"/>
          <w:szCs w:val="24"/>
        </w:rPr>
        <w:t xml:space="preserve">. The area of the provided map </w:t>
      </w:r>
      <w:r w:rsidRPr="006F4DE1">
        <w:rPr>
          <w:rFonts w:asciiTheme="majorBidi" w:hAnsiTheme="majorBidi" w:cstheme="majorBidi"/>
          <w:sz w:val="24"/>
          <w:szCs w:val="24"/>
        </w:rPr>
        <w:t xml:space="preserve"> was approximately about 2 sq. km. Once the outcrop was located from searching through the area, the GPS coordinates of the outcrop was determined and the outcrop was properly studied and descriptions were made based on the following criteria; </w:t>
      </w:r>
    </w:p>
    <w:p w14:paraId="283BDBB1" w14:textId="77777777" w:rsidR="00C15158" w:rsidRPr="006F4DE1" w:rsidRDefault="00C15158" w:rsidP="006F4DE1">
      <w:pPr>
        <w:pStyle w:val="ListParagraph"/>
        <w:numPr>
          <w:ilvl w:val="0"/>
          <w:numId w:val="3"/>
        </w:numPr>
        <w:spacing w:line="360" w:lineRule="auto"/>
        <w:rPr>
          <w:rFonts w:asciiTheme="majorBidi" w:hAnsiTheme="majorBidi" w:cstheme="majorBidi"/>
          <w:sz w:val="24"/>
          <w:szCs w:val="24"/>
        </w:rPr>
      </w:pPr>
      <w:r w:rsidRPr="006F4DE1">
        <w:rPr>
          <w:rFonts w:asciiTheme="majorBidi" w:hAnsiTheme="majorBidi" w:cstheme="majorBidi"/>
          <w:sz w:val="24"/>
          <w:szCs w:val="24"/>
        </w:rPr>
        <w:t>Nature of the outcrop exposure i.e. size orientation (low lying, linear, elevated, massive etc.), exfoliations etc.</w:t>
      </w:r>
    </w:p>
    <w:p w14:paraId="1B67E39A" w14:textId="77777777" w:rsidR="00C15158" w:rsidRPr="006F4DE1" w:rsidRDefault="00C15158" w:rsidP="006F4DE1">
      <w:pPr>
        <w:pStyle w:val="ListParagraph"/>
        <w:numPr>
          <w:ilvl w:val="0"/>
          <w:numId w:val="3"/>
        </w:numPr>
        <w:spacing w:line="360" w:lineRule="auto"/>
        <w:rPr>
          <w:rFonts w:asciiTheme="majorBidi" w:hAnsiTheme="majorBidi" w:cstheme="majorBidi"/>
          <w:sz w:val="24"/>
          <w:szCs w:val="24"/>
        </w:rPr>
      </w:pPr>
      <w:r w:rsidRPr="006F4DE1">
        <w:rPr>
          <w:rFonts w:asciiTheme="majorBidi" w:hAnsiTheme="majorBidi" w:cstheme="majorBidi"/>
          <w:sz w:val="24"/>
          <w:szCs w:val="24"/>
        </w:rPr>
        <w:t xml:space="preserve">Lithological descriptions; igneous metamorphic </w:t>
      </w:r>
    </w:p>
    <w:p w14:paraId="7B935DAA" w14:textId="77777777" w:rsidR="00C15158" w:rsidRPr="006F4DE1" w:rsidRDefault="00C15158" w:rsidP="006F4DE1">
      <w:pPr>
        <w:pStyle w:val="ListParagraph"/>
        <w:numPr>
          <w:ilvl w:val="0"/>
          <w:numId w:val="3"/>
        </w:numPr>
        <w:spacing w:line="360" w:lineRule="auto"/>
        <w:rPr>
          <w:rFonts w:asciiTheme="majorBidi" w:hAnsiTheme="majorBidi" w:cstheme="majorBidi"/>
          <w:sz w:val="24"/>
          <w:szCs w:val="24"/>
        </w:rPr>
      </w:pPr>
      <w:r w:rsidRPr="006F4DE1">
        <w:rPr>
          <w:rFonts w:asciiTheme="majorBidi" w:hAnsiTheme="majorBidi" w:cstheme="majorBidi"/>
          <w:sz w:val="24"/>
          <w:szCs w:val="24"/>
        </w:rPr>
        <w:t>Textural description; i.e. granular, porphyritic, porphyroblastic etc.</w:t>
      </w:r>
    </w:p>
    <w:p w14:paraId="5F7D30FA" w14:textId="77777777" w:rsidR="00C15158" w:rsidRPr="006F4DE1" w:rsidRDefault="00C15158" w:rsidP="006F4DE1">
      <w:pPr>
        <w:pStyle w:val="ListParagraph"/>
        <w:numPr>
          <w:ilvl w:val="0"/>
          <w:numId w:val="3"/>
        </w:numPr>
        <w:spacing w:line="360" w:lineRule="auto"/>
        <w:rPr>
          <w:rFonts w:asciiTheme="majorBidi" w:hAnsiTheme="majorBidi" w:cstheme="majorBidi"/>
          <w:sz w:val="24"/>
          <w:szCs w:val="24"/>
        </w:rPr>
      </w:pPr>
      <w:r w:rsidRPr="006F4DE1">
        <w:rPr>
          <w:rFonts w:asciiTheme="majorBidi" w:hAnsiTheme="majorBidi" w:cstheme="majorBidi"/>
          <w:sz w:val="24"/>
          <w:szCs w:val="24"/>
        </w:rPr>
        <w:t>Mineralogical compositions; i.e. what types of minerals are present e.g. quartz, feldspar, mica etc.</w:t>
      </w:r>
    </w:p>
    <w:p w14:paraId="60CCC827" w14:textId="77777777" w:rsidR="00C15158" w:rsidRPr="006F4DE1" w:rsidRDefault="00C15158" w:rsidP="006F4DE1">
      <w:pPr>
        <w:pStyle w:val="ListParagraph"/>
        <w:numPr>
          <w:ilvl w:val="0"/>
          <w:numId w:val="3"/>
        </w:numPr>
        <w:spacing w:line="360" w:lineRule="auto"/>
        <w:rPr>
          <w:rFonts w:asciiTheme="majorBidi" w:hAnsiTheme="majorBidi" w:cstheme="majorBidi"/>
          <w:sz w:val="24"/>
          <w:szCs w:val="24"/>
        </w:rPr>
      </w:pPr>
      <w:r w:rsidRPr="006F4DE1">
        <w:rPr>
          <w:rFonts w:asciiTheme="majorBidi" w:hAnsiTheme="majorBidi" w:cstheme="majorBidi"/>
          <w:sz w:val="24"/>
          <w:szCs w:val="24"/>
        </w:rPr>
        <w:t xml:space="preserve">Structural features e.g. fractures, faults, folds, veins, foliations etc. </w:t>
      </w:r>
    </w:p>
    <w:p w14:paraId="2B275823" w14:textId="77777777" w:rsidR="00C15158" w:rsidRPr="006F4DE1" w:rsidRDefault="00C15158" w:rsidP="006F4DE1">
      <w:pPr>
        <w:pStyle w:val="ListParagraph"/>
        <w:numPr>
          <w:ilvl w:val="0"/>
          <w:numId w:val="3"/>
        </w:numPr>
        <w:spacing w:line="360" w:lineRule="auto"/>
        <w:rPr>
          <w:rFonts w:asciiTheme="majorBidi" w:hAnsiTheme="majorBidi" w:cstheme="majorBidi"/>
          <w:sz w:val="24"/>
          <w:szCs w:val="24"/>
        </w:rPr>
      </w:pPr>
      <w:r w:rsidRPr="006F4DE1">
        <w:rPr>
          <w:rFonts w:asciiTheme="majorBidi" w:hAnsiTheme="majorBidi" w:cstheme="majorBidi"/>
          <w:sz w:val="24"/>
          <w:szCs w:val="24"/>
        </w:rPr>
        <w:t>Date on which outcrop was found</w:t>
      </w:r>
    </w:p>
    <w:p w14:paraId="1F6CF3A2" w14:textId="77777777" w:rsidR="00C15158" w:rsidRPr="006F4DE1" w:rsidRDefault="00C15158" w:rsidP="006F4DE1">
      <w:pPr>
        <w:pStyle w:val="ListParagraph"/>
        <w:numPr>
          <w:ilvl w:val="0"/>
          <w:numId w:val="3"/>
        </w:numPr>
        <w:spacing w:line="360" w:lineRule="auto"/>
        <w:rPr>
          <w:rFonts w:asciiTheme="majorBidi" w:hAnsiTheme="majorBidi" w:cstheme="majorBidi"/>
          <w:sz w:val="24"/>
          <w:szCs w:val="24"/>
        </w:rPr>
      </w:pPr>
      <w:r w:rsidRPr="006F4DE1">
        <w:rPr>
          <w:rFonts w:asciiTheme="majorBidi" w:hAnsiTheme="majorBidi" w:cstheme="majorBidi"/>
          <w:sz w:val="24"/>
          <w:szCs w:val="24"/>
        </w:rPr>
        <w:t>Appearance of Outcrops</w:t>
      </w:r>
    </w:p>
    <w:p w14:paraId="31CB5B2E" w14:textId="77777777" w:rsidR="00C15158" w:rsidRPr="006F4DE1" w:rsidRDefault="00C15158" w:rsidP="006F4DE1">
      <w:pPr>
        <w:pStyle w:val="ListParagraph"/>
        <w:numPr>
          <w:ilvl w:val="0"/>
          <w:numId w:val="3"/>
        </w:numPr>
        <w:spacing w:line="360" w:lineRule="auto"/>
        <w:rPr>
          <w:rFonts w:asciiTheme="majorBidi" w:hAnsiTheme="majorBidi" w:cstheme="majorBidi"/>
          <w:sz w:val="24"/>
          <w:szCs w:val="24"/>
        </w:rPr>
      </w:pPr>
      <w:r w:rsidRPr="006F4DE1">
        <w:rPr>
          <w:rFonts w:asciiTheme="majorBidi" w:hAnsiTheme="majorBidi" w:cstheme="majorBidi"/>
          <w:sz w:val="24"/>
          <w:szCs w:val="24"/>
        </w:rPr>
        <w:t>Weather condition at the time outcrop is located (this is essential because different mineral have different appearances based on the condition of the weather)</w:t>
      </w:r>
    </w:p>
    <w:p w14:paraId="7C0441DE" w14:textId="77777777" w:rsidR="007444A8" w:rsidRDefault="007444A8" w:rsidP="00CC72F9">
      <w:pPr>
        <w:spacing w:line="360" w:lineRule="auto"/>
        <w:rPr>
          <w:rFonts w:asciiTheme="majorBidi" w:hAnsiTheme="majorBidi" w:cstheme="majorBidi"/>
          <w:b/>
          <w:bCs/>
          <w:sz w:val="24"/>
          <w:szCs w:val="24"/>
        </w:rPr>
      </w:pPr>
    </w:p>
    <w:p w14:paraId="3041744B" w14:textId="77777777" w:rsidR="00705F36" w:rsidRPr="006F4DE1" w:rsidRDefault="00705F36" w:rsidP="006F4DE1">
      <w:pPr>
        <w:spacing w:line="360" w:lineRule="auto"/>
        <w:rPr>
          <w:rFonts w:asciiTheme="majorBidi" w:hAnsiTheme="majorBidi" w:cstheme="majorBidi"/>
          <w:b/>
          <w:bCs/>
          <w:sz w:val="24"/>
          <w:szCs w:val="24"/>
        </w:rPr>
      </w:pPr>
      <w:r w:rsidRPr="006F4DE1">
        <w:rPr>
          <w:rFonts w:asciiTheme="majorBidi" w:hAnsiTheme="majorBidi" w:cstheme="majorBidi"/>
          <w:b/>
          <w:bCs/>
          <w:sz w:val="24"/>
          <w:szCs w:val="24"/>
        </w:rPr>
        <w:t>4.0 RESULTS AND DISCUSSION</w:t>
      </w:r>
    </w:p>
    <w:p w14:paraId="5A173F81" w14:textId="2D0F6B01" w:rsidR="00705F36" w:rsidRPr="006F4DE1" w:rsidRDefault="00705F36" w:rsidP="006F4DE1">
      <w:pPr>
        <w:spacing w:line="360" w:lineRule="auto"/>
        <w:rPr>
          <w:rFonts w:asciiTheme="majorBidi" w:hAnsiTheme="majorBidi" w:cstheme="majorBidi"/>
          <w:b/>
          <w:bCs/>
          <w:sz w:val="24"/>
          <w:szCs w:val="24"/>
        </w:rPr>
      </w:pPr>
      <w:r w:rsidRPr="006F4DE1">
        <w:rPr>
          <w:rFonts w:asciiTheme="majorBidi" w:hAnsiTheme="majorBidi" w:cstheme="majorBidi"/>
          <w:b/>
          <w:bCs/>
          <w:sz w:val="24"/>
          <w:szCs w:val="24"/>
        </w:rPr>
        <w:t xml:space="preserve">4.1 </w:t>
      </w:r>
      <w:r w:rsidR="000B0490" w:rsidRPr="006F4DE1">
        <w:rPr>
          <w:rFonts w:asciiTheme="majorBidi" w:hAnsiTheme="majorBidi" w:cstheme="majorBidi"/>
          <w:b/>
          <w:bCs/>
          <w:sz w:val="24"/>
          <w:szCs w:val="24"/>
        </w:rPr>
        <w:t>Results</w:t>
      </w:r>
    </w:p>
    <w:p w14:paraId="48EC2509" w14:textId="736670E4" w:rsidR="00705F36" w:rsidRPr="006F4DE1" w:rsidRDefault="00705F36" w:rsidP="006F4DE1">
      <w:pPr>
        <w:spacing w:line="360" w:lineRule="auto"/>
        <w:rPr>
          <w:rFonts w:asciiTheme="majorBidi" w:hAnsiTheme="majorBidi" w:cstheme="majorBidi"/>
          <w:b/>
          <w:bCs/>
          <w:sz w:val="24"/>
          <w:szCs w:val="24"/>
        </w:rPr>
      </w:pPr>
      <w:r w:rsidRPr="006F4DE1">
        <w:rPr>
          <w:rFonts w:asciiTheme="majorBidi" w:hAnsiTheme="majorBidi" w:cstheme="majorBidi"/>
          <w:b/>
          <w:bCs/>
          <w:sz w:val="24"/>
          <w:szCs w:val="24"/>
        </w:rPr>
        <w:t xml:space="preserve">4.1.1 </w:t>
      </w:r>
      <w:r w:rsidR="000B0490" w:rsidRPr="006F4DE1">
        <w:rPr>
          <w:rFonts w:asciiTheme="majorBidi" w:hAnsiTheme="majorBidi" w:cstheme="majorBidi"/>
          <w:b/>
          <w:bCs/>
          <w:sz w:val="24"/>
          <w:szCs w:val="24"/>
        </w:rPr>
        <w:t xml:space="preserve">Description Of Ourctops </w:t>
      </w:r>
    </w:p>
    <w:p w14:paraId="265596B3" w14:textId="77777777" w:rsidR="00857052" w:rsidRPr="006F4DE1" w:rsidRDefault="00857052" w:rsidP="006F4DE1">
      <w:pPr>
        <w:spacing w:line="360" w:lineRule="auto"/>
        <w:rPr>
          <w:rFonts w:asciiTheme="majorBidi" w:hAnsiTheme="majorBidi" w:cstheme="majorBidi"/>
          <w:b/>
          <w:bCs/>
          <w:sz w:val="24"/>
          <w:szCs w:val="24"/>
        </w:rPr>
      </w:pPr>
      <w:r w:rsidRPr="006F4DE1">
        <w:rPr>
          <w:rFonts w:asciiTheme="majorBidi" w:hAnsiTheme="majorBidi" w:cstheme="majorBidi"/>
          <w:b/>
          <w:bCs/>
          <w:sz w:val="24"/>
          <w:szCs w:val="24"/>
        </w:rPr>
        <w:t>4.1.1.1 General Field Mapping/ Orientation</w:t>
      </w:r>
    </w:p>
    <w:p w14:paraId="3C830EFE" w14:textId="77777777" w:rsidR="00857052" w:rsidRPr="006F4DE1" w:rsidRDefault="00857052" w:rsidP="006F4DE1">
      <w:pPr>
        <w:spacing w:line="360" w:lineRule="auto"/>
        <w:rPr>
          <w:rFonts w:asciiTheme="majorBidi" w:hAnsiTheme="majorBidi" w:cstheme="majorBidi"/>
          <w:b/>
          <w:bCs/>
          <w:sz w:val="24"/>
          <w:szCs w:val="24"/>
        </w:rPr>
      </w:pPr>
      <w:r w:rsidRPr="006F4DE1">
        <w:rPr>
          <w:rFonts w:asciiTheme="majorBidi" w:hAnsiTheme="majorBidi" w:cstheme="majorBidi"/>
          <w:b/>
          <w:bCs/>
          <w:sz w:val="24"/>
          <w:szCs w:val="24"/>
        </w:rPr>
        <w:t>LOCATION 1 (Isale Oja, Kuto, Abeokuta)</w:t>
      </w:r>
    </w:p>
    <w:p w14:paraId="0AE3086F" w14:textId="77777777" w:rsidR="00857052" w:rsidRPr="006F4DE1" w:rsidRDefault="00857052" w:rsidP="006F4DE1">
      <w:pPr>
        <w:spacing w:line="360" w:lineRule="auto"/>
        <w:rPr>
          <w:rFonts w:asciiTheme="majorBidi" w:hAnsiTheme="majorBidi" w:cstheme="majorBidi"/>
          <w:b/>
          <w:bCs/>
          <w:sz w:val="24"/>
          <w:szCs w:val="24"/>
        </w:rPr>
      </w:pPr>
      <w:r w:rsidRPr="006F4DE1">
        <w:rPr>
          <w:rFonts w:asciiTheme="majorBidi" w:hAnsiTheme="majorBidi" w:cstheme="majorBidi"/>
          <w:b/>
          <w:bCs/>
          <w:sz w:val="24"/>
          <w:szCs w:val="24"/>
        </w:rPr>
        <w:t>Outcrop 1:</w:t>
      </w:r>
    </w:p>
    <w:p w14:paraId="42C73BDA" w14:textId="77777777" w:rsidR="00005638" w:rsidRPr="006F4DE1" w:rsidRDefault="00005638" w:rsidP="006F4DE1">
      <w:pPr>
        <w:spacing w:line="360" w:lineRule="auto"/>
        <w:rPr>
          <w:rFonts w:asciiTheme="majorBidi" w:hAnsiTheme="majorBidi" w:cstheme="majorBidi"/>
          <w:b/>
          <w:bCs/>
          <w:sz w:val="24"/>
          <w:szCs w:val="24"/>
        </w:rPr>
      </w:pPr>
      <w:r w:rsidRPr="006F4DE1">
        <w:rPr>
          <w:rFonts w:asciiTheme="majorBidi" w:hAnsiTheme="majorBidi" w:cstheme="majorBidi"/>
          <w:b/>
          <w:bCs/>
          <w:sz w:val="24"/>
          <w:szCs w:val="24"/>
        </w:rPr>
        <w:t>Coordinates; 7.14240082,  3.35060723</w:t>
      </w:r>
    </w:p>
    <w:p w14:paraId="704FF681" w14:textId="77777777" w:rsidR="00005638" w:rsidRPr="006F4DE1" w:rsidRDefault="00005638" w:rsidP="006F4DE1">
      <w:pPr>
        <w:spacing w:line="360" w:lineRule="auto"/>
        <w:rPr>
          <w:rFonts w:asciiTheme="majorBidi" w:hAnsiTheme="majorBidi" w:cstheme="majorBidi"/>
          <w:b/>
          <w:bCs/>
          <w:sz w:val="24"/>
          <w:szCs w:val="24"/>
        </w:rPr>
      </w:pPr>
      <w:r w:rsidRPr="006F4DE1">
        <w:rPr>
          <w:rFonts w:asciiTheme="majorBidi" w:hAnsiTheme="majorBidi" w:cstheme="majorBidi"/>
          <w:b/>
          <w:bCs/>
          <w:sz w:val="24"/>
          <w:szCs w:val="24"/>
        </w:rPr>
        <w:t>Weather: 31</w:t>
      </w:r>
      <w:r w:rsidRPr="006F4DE1">
        <w:rPr>
          <w:rFonts w:asciiTheme="majorBidi" w:hAnsiTheme="majorBidi" w:cstheme="majorBidi"/>
          <w:b/>
          <w:bCs/>
          <w:sz w:val="24"/>
          <w:szCs w:val="24"/>
          <w:vertAlign w:val="superscript"/>
        </w:rPr>
        <w:t>o</w:t>
      </w:r>
      <w:r w:rsidRPr="006F4DE1">
        <w:rPr>
          <w:rFonts w:asciiTheme="majorBidi" w:hAnsiTheme="majorBidi" w:cstheme="majorBidi"/>
          <w:b/>
          <w:bCs/>
          <w:sz w:val="24"/>
          <w:szCs w:val="24"/>
        </w:rPr>
        <w:t>C, sunny</w:t>
      </w:r>
    </w:p>
    <w:p w14:paraId="46B0AAAC" w14:textId="77777777" w:rsidR="00311274" w:rsidRPr="006F4DE1" w:rsidRDefault="00A70C07" w:rsidP="00F6133B">
      <w:pPr>
        <w:spacing w:line="360" w:lineRule="auto"/>
        <w:rPr>
          <w:rFonts w:asciiTheme="majorBidi" w:hAnsiTheme="majorBidi" w:cstheme="majorBidi"/>
          <w:b/>
          <w:bCs/>
          <w:sz w:val="24"/>
          <w:szCs w:val="24"/>
        </w:rPr>
      </w:pPr>
      <w:r w:rsidRPr="006F4DE1">
        <w:rPr>
          <w:rFonts w:asciiTheme="majorBidi" w:hAnsiTheme="majorBidi" w:cstheme="majorBidi"/>
          <w:b/>
          <w:bCs/>
          <w:sz w:val="24"/>
          <w:szCs w:val="24"/>
        </w:rPr>
        <w:t>Strike/Dip of lineation: 180</w:t>
      </w:r>
      <w:r w:rsidRPr="006F4DE1">
        <w:rPr>
          <w:rFonts w:asciiTheme="majorBidi" w:hAnsiTheme="majorBidi" w:cstheme="majorBidi"/>
          <w:b/>
          <w:bCs/>
          <w:sz w:val="24"/>
          <w:szCs w:val="24"/>
          <w:vertAlign w:val="superscript"/>
        </w:rPr>
        <w:t>o</w:t>
      </w:r>
      <w:r w:rsidRPr="006F4DE1">
        <w:rPr>
          <w:rFonts w:asciiTheme="majorBidi" w:hAnsiTheme="majorBidi" w:cstheme="majorBidi"/>
          <w:b/>
          <w:bCs/>
          <w:sz w:val="24"/>
          <w:szCs w:val="24"/>
        </w:rPr>
        <w:t>//38</w:t>
      </w:r>
      <w:r w:rsidRPr="006F4DE1">
        <w:rPr>
          <w:rFonts w:asciiTheme="majorBidi" w:hAnsiTheme="majorBidi" w:cstheme="majorBidi"/>
          <w:b/>
          <w:bCs/>
          <w:sz w:val="24"/>
          <w:szCs w:val="24"/>
          <w:vertAlign w:val="superscript"/>
        </w:rPr>
        <w:t>o</w:t>
      </w:r>
      <w:r w:rsidRPr="006F4DE1">
        <w:rPr>
          <w:rFonts w:asciiTheme="majorBidi" w:hAnsiTheme="majorBidi" w:cstheme="majorBidi"/>
          <w:b/>
          <w:bCs/>
          <w:sz w:val="24"/>
          <w:szCs w:val="24"/>
        </w:rPr>
        <w:t>E</w:t>
      </w:r>
    </w:p>
    <w:p w14:paraId="02907369" w14:textId="77777777" w:rsidR="00005638" w:rsidRPr="006F4DE1" w:rsidRDefault="00005638" w:rsidP="006F4DE1">
      <w:pPr>
        <w:spacing w:line="360" w:lineRule="auto"/>
        <w:rPr>
          <w:rFonts w:asciiTheme="majorBidi" w:hAnsiTheme="majorBidi" w:cstheme="majorBidi"/>
          <w:sz w:val="24"/>
          <w:szCs w:val="24"/>
        </w:rPr>
      </w:pPr>
      <w:r w:rsidRPr="006F4DE1">
        <w:rPr>
          <w:rFonts w:asciiTheme="majorBidi" w:hAnsiTheme="majorBidi" w:cstheme="majorBidi"/>
          <w:b/>
          <w:bCs/>
          <w:sz w:val="24"/>
          <w:szCs w:val="24"/>
        </w:rPr>
        <w:t>Outcrop name</w:t>
      </w:r>
      <w:r w:rsidRPr="006F4DE1">
        <w:rPr>
          <w:rFonts w:asciiTheme="majorBidi" w:hAnsiTheme="majorBidi" w:cstheme="majorBidi"/>
          <w:sz w:val="24"/>
          <w:szCs w:val="24"/>
        </w:rPr>
        <w:t>: Porphritic granite</w:t>
      </w:r>
    </w:p>
    <w:p w14:paraId="7AA83E56" w14:textId="77777777" w:rsidR="00005638" w:rsidRDefault="00005638" w:rsidP="006F4DE1">
      <w:pPr>
        <w:spacing w:line="360" w:lineRule="auto"/>
        <w:rPr>
          <w:rFonts w:asciiTheme="majorBidi" w:hAnsiTheme="majorBidi" w:cstheme="majorBidi"/>
          <w:sz w:val="24"/>
          <w:szCs w:val="24"/>
        </w:rPr>
      </w:pPr>
      <w:r w:rsidRPr="006F4DE1">
        <w:rPr>
          <w:rFonts w:asciiTheme="majorBidi" w:hAnsiTheme="majorBidi" w:cstheme="majorBidi"/>
          <w:b/>
          <w:bCs/>
          <w:sz w:val="24"/>
          <w:szCs w:val="24"/>
        </w:rPr>
        <w:t>Outcrop description</w:t>
      </w:r>
      <w:r w:rsidRPr="006F4DE1">
        <w:rPr>
          <w:rFonts w:asciiTheme="majorBidi" w:hAnsiTheme="majorBidi" w:cstheme="majorBidi"/>
          <w:sz w:val="24"/>
          <w:szCs w:val="24"/>
        </w:rPr>
        <w:t>:</w:t>
      </w:r>
      <w:r w:rsidR="00E84CB0" w:rsidRPr="006F4DE1">
        <w:rPr>
          <w:rFonts w:asciiTheme="majorBidi" w:hAnsiTheme="majorBidi" w:cstheme="majorBidi"/>
          <w:sz w:val="24"/>
          <w:szCs w:val="24"/>
        </w:rPr>
        <w:t xml:space="preserve"> </w:t>
      </w:r>
      <w:r w:rsidR="009B1CAC" w:rsidRPr="006F4DE1">
        <w:rPr>
          <w:rFonts w:asciiTheme="majorBidi" w:hAnsiTheme="majorBidi" w:cstheme="majorBidi"/>
          <w:sz w:val="24"/>
          <w:szCs w:val="24"/>
        </w:rPr>
        <w:t>A low-lying outcrop with quarts and feldspar as predominant minerals.</w:t>
      </w:r>
      <w:r w:rsidR="00E84CB0" w:rsidRPr="006F4DE1">
        <w:rPr>
          <w:rFonts w:asciiTheme="majorBidi" w:hAnsiTheme="majorBidi" w:cstheme="majorBidi"/>
          <w:sz w:val="24"/>
          <w:szCs w:val="24"/>
        </w:rPr>
        <w:t xml:space="preserve"> Parts of the textures have aligned </w:t>
      </w:r>
      <w:r w:rsidR="00CB610E" w:rsidRPr="006F4DE1">
        <w:rPr>
          <w:rFonts w:asciiTheme="majorBidi" w:hAnsiTheme="majorBidi" w:cstheme="majorBidi"/>
          <w:sz w:val="24"/>
          <w:szCs w:val="24"/>
        </w:rPr>
        <w:t xml:space="preserve">minerals </w:t>
      </w:r>
      <w:r w:rsidR="00A70C07" w:rsidRPr="006F4DE1">
        <w:rPr>
          <w:rFonts w:asciiTheme="majorBidi" w:hAnsiTheme="majorBidi" w:cstheme="majorBidi"/>
          <w:sz w:val="24"/>
          <w:szCs w:val="24"/>
        </w:rPr>
        <w:t>suggesting it to be porphiritic gneissic while major parts are porphiritic granites</w:t>
      </w:r>
    </w:p>
    <w:p w14:paraId="236C561E" w14:textId="77777777" w:rsidR="00F6133B" w:rsidRDefault="00F6133B" w:rsidP="006F4DE1">
      <w:pPr>
        <w:spacing w:line="360" w:lineRule="auto"/>
        <w:rPr>
          <w:rFonts w:asciiTheme="majorBidi" w:hAnsiTheme="majorBidi" w:cstheme="majorBidi"/>
          <w:sz w:val="24"/>
          <w:szCs w:val="24"/>
        </w:rPr>
      </w:pPr>
    </w:p>
    <w:p w14:paraId="6CF41FB7" w14:textId="77777777" w:rsidR="00CC72F9" w:rsidRDefault="00CC72F9" w:rsidP="006F4DE1">
      <w:pPr>
        <w:spacing w:line="360" w:lineRule="auto"/>
        <w:rPr>
          <w:rFonts w:asciiTheme="majorBidi" w:hAnsiTheme="majorBidi" w:cstheme="majorBidi"/>
          <w:sz w:val="24"/>
          <w:szCs w:val="24"/>
        </w:rPr>
      </w:pPr>
    </w:p>
    <w:p w14:paraId="60E938D5" w14:textId="77777777" w:rsidR="00CC72F9" w:rsidRDefault="00CC72F9" w:rsidP="006F4DE1">
      <w:pPr>
        <w:spacing w:line="360" w:lineRule="auto"/>
        <w:rPr>
          <w:rFonts w:asciiTheme="majorBidi" w:hAnsiTheme="majorBidi" w:cstheme="majorBidi"/>
          <w:sz w:val="24"/>
          <w:szCs w:val="24"/>
        </w:rPr>
      </w:pPr>
    </w:p>
    <w:p w14:paraId="31448E64" w14:textId="77777777" w:rsidR="00CC72F9" w:rsidRPr="006F4DE1" w:rsidRDefault="00CC72F9" w:rsidP="006F4DE1">
      <w:pPr>
        <w:spacing w:line="360" w:lineRule="auto"/>
        <w:rPr>
          <w:rFonts w:asciiTheme="majorBidi" w:hAnsiTheme="majorBidi" w:cstheme="majorBidi"/>
          <w:sz w:val="24"/>
          <w:szCs w:val="24"/>
        </w:rPr>
      </w:pPr>
    </w:p>
    <w:p w14:paraId="0E308475" w14:textId="77777777" w:rsidR="00103FD1" w:rsidRPr="006F4DE1" w:rsidRDefault="00F6133B" w:rsidP="006F4DE1">
      <w:pPr>
        <w:spacing w:line="360" w:lineRule="auto"/>
        <w:rPr>
          <w:rFonts w:asciiTheme="majorBidi" w:hAnsiTheme="majorBidi" w:cstheme="majorBidi"/>
          <w:sz w:val="24"/>
          <w:szCs w:val="24"/>
        </w:rPr>
      </w:pPr>
      <w:r w:rsidRPr="00C052CB">
        <w:rPr>
          <w:rFonts w:asciiTheme="majorBidi" w:hAnsiTheme="majorBidi" w:cstheme="majorBidi"/>
          <w:sz w:val="24"/>
          <w:szCs w:val="24"/>
        </w:rPr>
        <w:t>Tabl</w:t>
      </w:r>
      <w:r w:rsidR="007E20E2" w:rsidRPr="00C052CB">
        <w:rPr>
          <w:rFonts w:asciiTheme="majorBidi" w:hAnsiTheme="majorBidi" w:cstheme="majorBidi"/>
          <w:sz w:val="24"/>
          <w:szCs w:val="24"/>
        </w:rPr>
        <w:t xml:space="preserve">e 4.1 </w:t>
      </w:r>
      <w:r w:rsidRPr="00C052CB">
        <w:rPr>
          <w:rFonts w:asciiTheme="majorBidi" w:hAnsiTheme="majorBidi" w:cstheme="majorBidi"/>
          <w:sz w:val="24"/>
          <w:szCs w:val="24"/>
        </w:rPr>
        <w:t>Axis</w:t>
      </w:r>
      <w:r w:rsidRPr="00F6133B">
        <w:rPr>
          <w:rFonts w:asciiTheme="majorBidi" w:hAnsiTheme="majorBidi" w:cstheme="majorBidi"/>
          <w:sz w:val="24"/>
          <w:szCs w:val="24"/>
        </w:rPr>
        <w:t xml:space="preserve"> lengths and orientation of phenocrysts</w:t>
      </w:r>
      <w:r w:rsidR="00B22A4D">
        <w:rPr>
          <w:rFonts w:asciiTheme="majorBidi" w:hAnsiTheme="majorBidi" w:cstheme="majorBidi"/>
          <w:sz w:val="24"/>
          <w:szCs w:val="24"/>
        </w:rPr>
        <w:t>(L1,GM)</w:t>
      </w:r>
    </w:p>
    <w:tbl>
      <w:tblPr>
        <w:tblStyle w:val="LightShading-Accent11"/>
        <w:tblW w:w="0" w:type="auto"/>
        <w:tblLook w:val="04A0" w:firstRow="1" w:lastRow="0" w:firstColumn="1" w:lastColumn="0" w:noHBand="0" w:noVBand="1"/>
      </w:tblPr>
      <w:tblGrid>
        <w:gridCol w:w="2310"/>
        <w:gridCol w:w="2310"/>
        <w:gridCol w:w="2311"/>
        <w:gridCol w:w="2311"/>
      </w:tblGrid>
      <w:tr w:rsidR="00103FD1" w:rsidRPr="006F4DE1" w14:paraId="0D4EF2B3" w14:textId="77777777" w:rsidTr="00103FD1">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310" w:type="dxa"/>
            <w:noWrap/>
            <w:hideMark/>
          </w:tcPr>
          <w:p w14:paraId="765641E2" w14:textId="77777777" w:rsidR="00103FD1" w:rsidRPr="006F4DE1" w:rsidRDefault="00103FD1" w:rsidP="006F4DE1">
            <w:pPr>
              <w:spacing w:after="0" w:line="360" w:lineRule="auto"/>
              <w:rPr>
                <w:rFonts w:asciiTheme="majorBidi" w:eastAsia="Times New Roman" w:hAnsiTheme="majorBidi" w:cstheme="majorBidi"/>
                <w:color w:val="000000"/>
                <w:sz w:val="24"/>
                <w:szCs w:val="24"/>
                <w:lang w:val="en-GB" w:eastAsia="en-GB"/>
              </w:rPr>
            </w:pPr>
            <w:r w:rsidRPr="006F4DE1">
              <w:rPr>
                <w:rFonts w:asciiTheme="majorBidi" w:eastAsia="Times New Roman" w:hAnsiTheme="majorBidi" w:cstheme="majorBidi"/>
                <w:color w:val="000000"/>
                <w:sz w:val="24"/>
                <w:szCs w:val="24"/>
                <w:lang w:val="en-GB" w:eastAsia="en-GB"/>
              </w:rPr>
              <w:t>S/N</w:t>
            </w:r>
          </w:p>
        </w:tc>
        <w:tc>
          <w:tcPr>
            <w:tcW w:w="2310" w:type="dxa"/>
            <w:noWrap/>
            <w:hideMark/>
          </w:tcPr>
          <w:p w14:paraId="662A82F2" w14:textId="77777777" w:rsidR="00103FD1" w:rsidRPr="006F4DE1" w:rsidRDefault="00103FD1" w:rsidP="006F4DE1">
            <w:pPr>
              <w:spacing w:after="0" w:line="360" w:lineRule="auto"/>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lang w:val="en-GB" w:eastAsia="en-GB"/>
              </w:rPr>
            </w:pPr>
            <w:r w:rsidRPr="006F4DE1">
              <w:rPr>
                <w:rFonts w:asciiTheme="majorBidi" w:eastAsia="Times New Roman" w:hAnsiTheme="majorBidi" w:cstheme="majorBidi"/>
                <w:color w:val="000000"/>
                <w:sz w:val="24"/>
                <w:szCs w:val="24"/>
                <w:lang w:val="en-GB" w:eastAsia="en-GB"/>
              </w:rPr>
              <w:t>Long axix(mm)</w:t>
            </w:r>
          </w:p>
        </w:tc>
        <w:tc>
          <w:tcPr>
            <w:tcW w:w="2311" w:type="dxa"/>
            <w:noWrap/>
            <w:hideMark/>
          </w:tcPr>
          <w:p w14:paraId="07EE63E5" w14:textId="77777777" w:rsidR="00103FD1" w:rsidRPr="006F4DE1" w:rsidRDefault="00103FD1" w:rsidP="006F4DE1">
            <w:pPr>
              <w:spacing w:after="0" w:line="360" w:lineRule="auto"/>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lang w:val="en-GB" w:eastAsia="en-GB"/>
              </w:rPr>
            </w:pPr>
            <w:r w:rsidRPr="006F4DE1">
              <w:rPr>
                <w:rFonts w:asciiTheme="majorBidi" w:eastAsia="Times New Roman" w:hAnsiTheme="majorBidi" w:cstheme="majorBidi"/>
                <w:color w:val="000000"/>
                <w:sz w:val="24"/>
                <w:szCs w:val="24"/>
                <w:lang w:val="en-GB" w:eastAsia="en-GB"/>
              </w:rPr>
              <w:t>Short axis(mm)</w:t>
            </w:r>
          </w:p>
        </w:tc>
        <w:tc>
          <w:tcPr>
            <w:tcW w:w="2311" w:type="dxa"/>
            <w:noWrap/>
            <w:hideMark/>
          </w:tcPr>
          <w:p w14:paraId="5F7B03D5" w14:textId="77777777" w:rsidR="00103FD1" w:rsidRPr="006F4DE1" w:rsidRDefault="00103FD1" w:rsidP="006F4DE1">
            <w:pPr>
              <w:spacing w:after="0" w:line="360" w:lineRule="auto"/>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lang w:val="en-GB" w:eastAsia="en-GB"/>
              </w:rPr>
            </w:pPr>
            <w:r w:rsidRPr="006F4DE1">
              <w:rPr>
                <w:rFonts w:asciiTheme="majorBidi" w:eastAsia="Times New Roman" w:hAnsiTheme="majorBidi" w:cstheme="majorBidi"/>
                <w:color w:val="000000"/>
                <w:sz w:val="24"/>
                <w:szCs w:val="24"/>
                <w:lang w:val="en-GB" w:eastAsia="en-GB"/>
              </w:rPr>
              <w:t>Orientation(degree)</w:t>
            </w:r>
          </w:p>
        </w:tc>
      </w:tr>
      <w:tr w:rsidR="00103FD1" w:rsidRPr="006F4DE1" w14:paraId="56FD5CC8" w14:textId="77777777" w:rsidTr="00103FD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310" w:type="dxa"/>
            <w:noWrap/>
            <w:hideMark/>
          </w:tcPr>
          <w:p w14:paraId="28C17B38" w14:textId="77777777" w:rsidR="00103FD1" w:rsidRPr="006F4DE1" w:rsidRDefault="00103FD1" w:rsidP="006F4DE1">
            <w:pPr>
              <w:spacing w:after="0" w:line="360" w:lineRule="auto"/>
              <w:jc w:val="right"/>
              <w:rPr>
                <w:rFonts w:asciiTheme="majorBidi" w:eastAsia="Times New Roman" w:hAnsiTheme="majorBidi" w:cstheme="majorBidi"/>
                <w:color w:val="000000"/>
                <w:sz w:val="24"/>
                <w:szCs w:val="24"/>
                <w:lang w:val="en-GB" w:eastAsia="en-GB"/>
              </w:rPr>
            </w:pPr>
            <w:r w:rsidRPr="006F4DE1">
              <w:rPr>
                <w:rFonts w:asciiTheme="majorBidi" w:eastAsia="Times New Roman" w:hAnsiTheme="majorBidi" w:cstheme="majorBidi"/>
                <w:color w:val="000000"/>
                <w:sz w:val="24"/>
                <w:szCs w:val="24"/>
                <w:lang w:val="en-GB" w:eastAsia="en-GB"/>
              </w:rPr>
              <w:t>1</w:t>
            </w:r>
          </w:p>
        </w:tc>
        <w:tc>
          <w:tcPr>
            <w:tcW w:w="2310" w:type="dxa"/>
            <w:noWrap/>
            <w:hideMark/>
          </w:tcPr>
          <w:p w14:paraId="21A0E40B" w14:textId="77777777" w:rsidR="00103FD1" w:rsidRPr="006F4DE1" w:rsidRDefault="00103FD1" w:rsidP="006F4DE1">
            <w:pPr>
              <w:spacing w:after="0" w:line="360" w:lineRule="auto"/>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4"/>
                <w:szCs w:val="24"/>
                <w:lang w:val="en-GB" w:eastAsia="en-GB"/>
              </w:rPr>
            </w:pPr>
            <w:r w:rsidRPr="006F4DE1">
              <w:rPr>
                <w:rFonts w:asciiTheme="majorBidi" w:eastAsia="Times New Roman" w:hAnsiTheme="majorBidi" w:cstheme="majorBidi"/>
                <w:color w:val="000000"/>
                <w:sz w:val="24"/>
                <w:szCs w:val="24"/>
                <w:lang w:val="en-GB" w:eastAsia="en-GB"/>
              </w:rPr>
              <w:t>63</w:t>
            </w:r>
          </w:p>
        </w:tc>
        <w:tc>
          <w:tcPr>
            <w:tcW w:w="2311" w:type="dxa"/>
            <w:noWrap/>
            <w:hideMark/>
          </w:tcPr>
          <w:p w14:paraId="34594586" w14:textId="77777777" w:rsidR="00103FD1" w:rsidRPr="006F4DE1" w:rsidRDefault="00103FD1" w:rsidP="006F4DE1">
            <w:pPr>
              <w:spacing w:after="0" w:line="360" w:lineRule="auto"/>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4"/>
                <w:szCs w:val="24"/>
                <w:lang w:val="en-GB" w:eastAsia="en-GB"/>
              </w:rPr>
            </w:pPr>
            <w:r w:rsidRPr="006F4DE1">
              <w:rPr>
                <w:rFonts w:asciiTheme="majorBidi" w:eastAsia="Times New Roman" w:hAnsiTheme="majorBidi" w:cstheme="majorBidi"/>
                <w:color w:val="000000"/>
                <w:sz w:val="24"/>
                <w:szCs w:val="24"/>
                <w:lang w:val="en-GB" w:eastAsia="en-GB"/>
              </w:rPr>
              <w:t>42</w:t>
            </w:r>
          </w:p>
        </w:tc>
        <w:tc>
          <w:tcPr>
            <w:tcW w:w="2311" w:type="dxa"/>
            <w:noWrap/>
            <w:hideMark/>
          </w:tcPr>
          <w:p w14:paraId="5FCD031D" w14:textId="77777777" w:rsidR="00103FD1" w:rsidRPr="006F4DE1" w:rsidRDefault="00103FD1" w:rsidP="006F4DE1">
            <w:pPr>
              <w:spacing w:after="0" w:line="360" w:lineRule="auto"/>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4"/>
                <w:szCs w:val="24"/>
                <w:lang w:val="en-GB" w:eastAsia="en-GB"/>
              </w:rPr>
            </w:pPr>
            <w:r w:rsidRPr="006F4DE1">
              <w:rPr>
                <w:rFonts w:asciiTheme="majorBidi" w:eastAsia="Times New Roman" w:hAnsiTheme="majorBidi" w:cstheme="majorBidi"/>
                <w:color w:val="000000"/>
                <w:sz w:val="24"/>
                <w:szCs w:val="24"/>
                <w:lang w:val="en-GB" w:eastAsia="en-GB"/>
              </w:rPr>
              <w:t>78</w:t>
            </w:r>
          </w:p>
        </w:tc>
      </w:tr>
      <w:tr w:rsidR="00103FD1" w:rsidRPr="006F4DE1" w14:paraId="667113A5" w14:textId="77777777" w:rsidTr="00103FD1">
        <w:trPr>
          <w:trHeight w:val="300"/>
        </w:trPr>
        <w:tc>
          <w:tcPr>
            <w:cnfStyle w:val="001000000000" w:firstRow="0" w:lastRow="0" w:firstColumn="1" w:lastColumn="0" w:oddVBand="0" w:evenVBand="0" w:oddHBand="0" w:evenHBand="0" w:firstRowFirstColumn="0" w:firstRowLastColumn="0" w:lastRowFirstColumn="0" w:lastRowLastColumn="0"/>
            <w:tcW w:w="2310" w:type="dxa"/>
            <w:noWrap/>
            <w:hideMark/>
          </w:tcPr>
          <w:p w14:paraId="50DD380D" w14:textId="77777777" w:rsidR="00103FD1" w:rsidRPr="006F4DE1" w:rsidRDefault="00103FD1" w:rsidP="006F4DE1">
            <w:pPr>
              <w:spacing w:after="0" w:line="360" w:lineRule="auto"/>
              <w:jc w:val="right"/>
              <w:rPr>
                <w:rFonts w:asciiTheme="majorBidi" w:eastAsia="Times New Roman" w:hAnsiTheme="majorBidi" w:cstheme="majorBidi"/>
                <w:color w:val="000000"/>
                <w:sz w:val="24"/>
                <w:szCs w:val="24"/>
                <w:lang w:val="en-GB" w:eastAsia="en-GB"/>
              </w:rPr>
            </w:pPr>
            <w:r w:rsidRPr="006F4DE1">
              <w:rPr>
                <w:rFonts w:asciiTheme="majorBidi" w:eastAsia="Times New Roman" w:hAnsiTheme="majorBidi" w:cstheme="majorBidi"/>
                <w:color w:val="000000"/>
                <w:sz w:val="24"/>
                <w:szCs w:val="24"/>
                <w:lang w:val="en-GB" w:eastAsia="en-GB"/>
              </w:rPr>
              <w:t>2</w:t>
            </w:r>
          </w:p>
        </w:tc>
        <w:tc>
          <w:tcPr>
            <w:tcW w:w="2310" w:type="dxa"/>
            <w:noWrap/>
            <w:hideMark/>
          </w:tcPr>
          <w:p w14:paraId="51BC2AEE" w14:textId="77777777" w:rsidR="00103FD1" w:rsidRPr="006F4DE1" w:rsidRDefault="00103FD1" w:rsidP="006F4DE1">
            <w:pPr>
              <w:spacing w:after="0" w:line="36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lang w:val="en-GB" w:eastAsia="en-GB"/>
              </w:rPr>
            </w:pPr>
            <w:r w:rsidRPr="006F4DE1">
              <w:rPr>
                <w:rFonts w:asciiTheme="majorBidi" w:eastAsia="Times New Roman" w:hAnsiTheme="majorBidi" w:cstheme="majorBidi"/>
                <w:color w:val="000000"/>
                <w:sz w:val="24"/>
                <w:szCs w:val="24"/>
                <w:lang w:val="en-GB" w:eastAsia="en-GB"/>
              </w:rPr>
              <w:t>75</w:t>
            </w:r>
          </w:p>
        </w:tc>
        <w:tc>
          <w:tcPr>
            <w:tcW w:w="2311" w:type="dxa"/>
            <w:noWrap/>
            <w:hideMark/>
          </w:tcPr>
          <w:p w14:paraId="3AC7CEFE" w14:textId="77777777" w:rsidR="00103FD1" w:rsidRPr="006F4DE1" w:rsidRDefault="00103FD1" w:rsidP="006F4DE1">
            <w:pPr>
              <w:spacing w:after="0" w:line="36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lang w:val="en-GB" w:eastAsia="en-GB"/>
              </w:rPr>
            </w:pPr>
            <w:r w:rsidRPr="006F4DE1">
              <w:rPr>
                <w:rFonts w:asciiTheme="majorBidi" w:eastAsia="Times New Roman" w:hAnsiTheme="majorBidi" w:cstheme="majorBidi"/>
                <w:color w:val="000000"/>
                <w:sz w:val="24"/>
                <w:szCs w:val="24"/>
                <w:lang w:val="en-GB" w:eastAsia="en-GB"/>
              </w:rPr>
              <w:t>23</w:t>
            </w:r>
          </w:p>
        </w:tc>
        <w:tc>
          <w:tcPr>
            <w:tcW w:w="2311" w:type="dxa"/>
            <w:noWrap/>
            <w:hideMark/>
          </w:tcPr>
          <w:p w14:paraId="1E5CBAA5" w14:textId="77777777" w:rsidR="00103FD1" w:rsidRPr="006F4DE1" w:rsidRDefault="00103FD1" w:rsidP="006F4DE1">
            <w:pPr>
              <w:spacing w:after="0" w:line="36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lang w:val="en-GB" w:eastAsia="en-GB"/>
              </w:rPr>
            </w:pPr>
            <w:r w:rsidRPr="006F4DE1">
              <w:rPr>
                <w:rFonts w:asciiTheme="majorBidi" w:eastAsia="Times New Roman" w:hAnsiTheme="majorBidi" w:cstheme="majorBidi"/>
                <w:color w:val="000000"/>
                <w:sz w:val="24"/>
                <w:szCs w:val="24"/>
                <w:lang w:val="en-GB" w:eastAsia="en-GB"/>
              </w:rPr>
              <w:t>170</w:t>
            </w:r>
          </w:p>
        </w:tc>
      </w:tr>
      <w:tr w:rsidR="00103FD1" w:rsidRPr="006F4DE1" w14:paraId="511F8FCD" w14:textId="77777777" w:rsidTr="00103FD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310" w:type="dxa"/>
            <w:noWrap/>
            <w:hideMark/>
          </w:tcPr>
          <w:p w14:paraId="1B0B9AA1" w14:textId="77777777" w:rsidR="00103FD1" w:rsidRPr="006F4DE1" w:rsidRDefault="00103FD1" w:rsidP="006F4DE1">
            <w:pPr>
              <w:spacing w:after="0" w:line="360" w:lineRule="auto"/>
              <w:jc w:val="right"/>
              <w:rPr>
                <w:rFonts w:asciiTheme="majorBidi" w:eastAsia="Times New Roman" w:hAnsiTheme="majorBidi" w:cstheme="majorBidi"/>
                <w:color w:val="000000"/>
                <w:sz w:val="24"/>
                <w:szCs w:val="24"/>
                <w:lang w:val="en-GB" w:eastAsia="en-GB"/>
              </w:rPr>
            </w:pPr>
            <w:r w:rsidRPr="006F4DE1">
              <w:rPr>
                <w:rFonts w:asciiTheme="majorBidi" w:eastAsia="Times New Roman" w:hAnsiTheme="majorBidi" w:cstheme="majorBidi"/>
                <w:color w:val="000000"/>
                <w:sz w:val="24"/>
                <w:szCs w:val="24"/>
                <w:lang w:val="en-GB" w:eastAsia="en-GB"/>
              </w:rPr>
              <w:t>3</w:t>
            </w:r>
          </w:p>
        </w:tc>
        <w:tc>
          <w:tcPr>
            <w:tcW w:w="2310" w:type="dxa"/>
            <w:noWrap/>
            <w:hideMark/>
          </w:tcPr>
          <w:p w14:paraId="2737C55E" w14:textId="77777777" w:rsidR="00103FD1" w:rsidRPr="006F4DE1" w:rsidRDefault="00103FD1" w:rsidP="006F4DE1">
            <w:pPr>
              <w:spacing w:after="0" w:line="360" w:lineRule="auto"/>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4"/>
                <w:szCs w:val="24"/>
                <w:lang w:val="en-GB" w:eastAsia="en-GB"/>
              </w:rPr>
            </w:pPr>
            <w:r w:rsidRPr="006F4DE1">
              <w:rPr>
                <w:rFonts w:asciiTheme="majorBidi" w:eastAsia="Times New Roman" w:hAnsiTheme="majorBidi" w:cstheme="majorBidi"/>
                <w:color w:val="000000"/>
                <w:sz w:val="24"/>
                <w:szCs w:val="24"/>
                <w:lang w:val="en-GB" w:eastAsia="en-GB"/>
              </w:rPr>
              <w:t>70</w:t>
            </w:r>
          </w:p>
        </w:tc>
        <w:tc>
          <w:tcPr>
            <w:tcW w:w="2311" w:type="dxa"/>
            <w:noWrap/>
            <w:hideMark/>
          </w:tcPr>
          <w:p w14:paraId="219B6770" w14:textId="77777777" w:rsidR="00103FD1" w:rsidRPr="006F4DE1" w:rsidRDefault="00103FD1" w:rsidP="006F4DE1">
            <w:pPr>
              <w:spacing w:after="0" w:line="360" w:lineRule="auto"/>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4"/>
                <w:szCs w:val="24"/>
                <w:lang w:val="en-GB" w:eastAsia="en-GB"/>
              </w:rPr>
            </w:pPr>
            <w:r w:rsidRPr="006F4DE1">
              <w:rPr>
                <w:rFonts w:asciiTheme="majorBidi" w:eastAsia="Times New Roman" w:hAnsiTheme="majorBidi" w:cstheme="majorBidi"/>
                <w:color w:val="000000"/>
                <w:sz w:val="24"/>
                <w:szCs w:val="24"/>
                <w:lang w:val="en-GB" w:eastAsia="en-GB"/>
              </w:rPr>
              <w:t>20</w:t>
            </w:r>
          </w:p>
        </w:tc>
        <w:tc>
          <w:tcPr>
            <w:tcW w:w="2311" w:type="dxa"/>
            <w:noWrap/>
            <w:hideMark/>
          </w:tcPr>
          <w:p w14:paraId="61DC07AE" w14:textId="77777777" w:rsidR="00103FD1" w:rsidRPr="006F4DE1" w:rsidRDefault="00103FD1" w:rsidP="006F4DE1">
            <w:pPr>
              <w:spacing w:after="0" w:line="360" w:lineRule="auto"/>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4"/>
                <w:szCs w:val="24"/>
                <w:lang w:val="en-GB" w:eastAsia="en-GB"/>
              </w:rPr>
            </w:pPr>
            <w:r w:rsidRPr="006F4DE1">
              <w:rPr>
                <w:rFonts w:asciiTheme="majorBidi" w:eastAsia="Times New Roman" w:hAnsiTheme="majorBidi" w:cstheme="majorBidi"/>
                <w:color w:val="000000"/>
                <w:sz w:val="24"/>
                <w:szCs w:val="24"/>
                <w:lang w:val="en-GB" w:eastAsia="en-GB"/>
              </w:rPr>
              <w:t>174</w:t>
            </w:r>
          </w:p>
        </w:tc>
      </w:tr>
      <w:tr w:rsidR="00103FD1" w:rsidRPr="006F4DE1" w14:paraId="201E7E62" w14:textId="77777777" w:rsidTr="00103FD1">
        <w:trPr>
          <w:trHeight w:val="300"/>
        </w:trPr>
        <w:tc>
          <w:tcPr>
            <w:cnfStyle w:val="001000000000" w:firstRow="0" w:lastRow="0" w:firstColumn="1" w:lastColumn="0" w:oddVBand="0" w:evenVBand="0" w:oddHBand="0" w:evenHBand="0" w:firstRowFirstColumn="0" w:firstRowLastColumn="0" w:lastRowFirstColumn="0" w:lastRowLastColumn="0"/>
            <w:tcW w:w="2310" w:type="dxa"/>
            <w:noWrap/>
            <w:hideMark/>
          </w:tcPr>
          <w:p w14:paraId="42DC9366" w14:textId="77777777" w:rsidR="00103FD1" w:rsidRPr="006F4DE1" w:rsidRDefault="00103FD1" w:rsidP="006F4DE1">
            <w:pPr>
              <w:spacing w:after="0" w:line="360" w:lineRule="auto"/>
              <w:jc w:val="right"/>
              <w:rPr>
                <w:rFonts w:asciiTheme="majorBidi" w:eastAsia="Times New Roman" w:hAnsiTheme="majorBidi" w:cstheme="majorBidi"/>
                <w:color w:val="000000"/>
                <w:sz w:val="24"/>
                <w:szCs w:val="24"/>
                <w:lang w:val="en-GB" w:eastAsia="en-GB"/>
              </w:rPr>
            </w:pPr>
            <w:r w:rsidRPr="006F4DE1">
              <w:rPr>
                <w:rFonts w:asciiTheme="majorBidi" w:eastAsia="Times New Roman" w:hAnsiTheme="majorBidi" w:cstheme="majorBidi"/>
                <w:color w:val="000000"/>
                <w:sz w:val="24"/>
                <w:szCs w:val="24"/>
                <w:lang w:val="en-GB" w:eastAsia="en-GB"/>
              </w:rPr>
              <w:t>4</w:t>
            </w:r>
          </w:p>
        </w:tc>
        <w:tc>
          <w:tcPr>
            <w:tcW w:w="2310" w:type="dxa"/>
            <w:noWrap/>
            <w:hideMark/>
          </w:tcPr>
          <w:p w14:paraId="230F876C" w14:textId="77777777" w:rsidR="00103FD1" w:rsidRPr="006F4DE1" w:rsidRDefault="00103FD1" w:rsidP="006F4DE1">
            <w:pPr>
              <w:spacing w:after="0" w:line="36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lang w:val="en-GB" w:eastAsia="en-GB"/>
              </w:rPr>
            </w:pPr>
            <w:r w:rsidRPr="006F4DE1">
              <w:rPr>
                <w:rFonts w:asciiTheme="majorBidi" w:eastAsia="Times New Roman" w:hAnsiTheme="majorBidi" w:cstheme="majorBidi"/>
                <w:color w:val="000000"/>
                <w:sz w:val="24"/>
                <w:szCs w:val="24"/>
                <w:lang w:val="en-GB" w:eastAsia="en-GB"/>
              </w:rPr>
              <w:t>55</w:t>
            </w:r>
          </w:p>
        </w:tc>
        <w:tc>
          <w:tcPr>
            <w:tcW w:w="2311" w:type="dxa"/>
            <w:noWrap/>
            <w:hideMark/>
          </w:tcPr>
          <w:p w14:paraId="25CB0C22" w14:textId="77777777" w:rsidR="00103FD1" w:rsidRPr="006F4DE1" w:rsidRDefault="00103FD1" w:rsidP="006F4DE1">
            <w:pPr>
              <w:spacing w:after="0" w:line="36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lang w:val="en-GB" w:eastAsia="en-GB"/>
              </w:rPr>
            </w:pPr>
            <w:r w:rsidRPr="006F4DE1">
              <w:rPr>
                <w:rFonts w:asciiTheme="majorBidi" w:eastAsia="Times New Roman" w:hAnsiTheme="majorBidi" w:cstheme="majorBidi"/>
                <w:color w:val="000000"/>
                <w:sz w:val="24"/>
                <w:szCs w:val="24"/>
                <w:lang w:val="en-GB" w:eastAsia="en-GB"/>
              </w:rPr>
              <w:t>25</w:t>
            </w:r>
          </w:p>
        </w:tc>
        <w:tc>
          <w:tcPr>
            <w:tcW w:w="2311" w:type="dxa"/>
            <w:noWrap/>
            <w:hideMark/>
          </w:tcPr>
          <w:p w14:paraId="799D3C48" w14:textId="77777777" w:rsidR="00103FD1" w:rsidRPr="006F4DE1" w:rsidRDefault="00103FD1" w:rsidP="006F4DE1">
            <w:pPr>
              <w:spacing w:after="0" w:line="36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lang w:val="en-GB" w:eastAsia="en-GB"/>
              </w:rPr>
            </w:pPr>
            <w:r w:rsidRPr="006F4DE1">
              <w:rPr>
                <w:rFonts w:asciiTheme="majorBidi" w:eastAsia="Times New Roman" w:hAnsiTheme="majorBidi" w:cstheme="majorBidi"/>
                <w:color w:val="000000"/>
                <w:sz w:val="24"/>
                <w:szCs w:val="24"/>
                <w:lang w:val="en-GB" w:eastAsia="en-GB"/>
              </w:rPr>
              <w:t>2</w:t>
            </w:r>
          </w:p>
        </w:tc>
      </w:tr>
      <w:tr w:rsidR="00103FD1" w:rsidRPr="006F4DE1" w14:paraId="256DED7D" w14:textId="77777777" w:rsidTr="00103FD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310" w:type="dxa"/>
            <w:noWrap/>
            <w:hideMark/>
          </w:tcPr>
          <w:p w14:paraId="4CE3428D" w14:textId="77777777" w:rsidR="00103FD1" w:rsidRPr="006F4DE1" w:rsidRDefault="00103FD1" w:rsidP="006F4DE1">
            <w:pPr>
              <w:spacing w:after="0" w:line="360" w:lineRule="auto"/>
              <w:jc w:val="right"/>
              <w:rPr>
                <w:rFonts w:asciiTheme="majorBidi" w:eastAsia="Times New Roman" w:hAnsiTheme="majorBidi" w:cstheme="majorBidi"/>
                <w:color w:val="000000"/>
                <w:sz w:val="24"/>
                <w:szCs w:val="24"/>
                <w:lang w:val="en-GB" w:eastAsia="en-GB"/>
              </w:rPr>
            </w:pPr>
            <w:r w:rsidRPr="006F4DE1">
              <w:rPr>
                <w:rFonts w:asciiTheme="majorBidi" w:eastAsia="Times New Roman" w:hAnsiTheme="majorBidi" w:cstheme="majorBidi"/>
                <w:color w:val="000000"/>
                <w:sz w:val="24"/>
                <w:szCs w:val="24"/>
                <w:lang w:val="en-GB" w:eastAsia="en-GB"/>
              </w:rPr>
              <w:t>5</w:t>
            </w:r>
          </w:p>
        </w:tc>
        <w:tc>
          <w:tcPr>
            <w:tcW w:w="2310" w:type="dxa"/>
            <w:noWrap/>
            <w:hideMark/>
          </w:tcPr>
          <w:p w14:paraId="457D09F7" w14:textId="77777777" w:rsidR="00103FD1" w:rsidRPr="006F4DE1" w:rsidRDefault="00103FD1" w:rsidP="006F4DE1">
            <w:pPr>
              <w:spacing w:after="0" w:line="360" w:lineRule="auto"/>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4"/>
                <w:szCs w:val="24"/>
                <w:lang w:val="en-GB" w:eastAsia="en-GB"/>
              </w:rPr>
            </w:pPr>
            <w:r w:rsidRPr="006F4DE1">
              <w:rPr>
                <w:rFonts w:asciiTheme="majorBidi" w:eastAsia="Times New Roman" w:hAnsiTheme="majorBidi" w:cstheme="majorBidi"/>
                <w:color w:val="000000"/>
                <w:sz w:val="24"/>
                <w:szCs w:val="24"/>
                <w:lang w:val="en-GB" w:eastAsia="en-GB"/>
              </w:rPr>
              <w:t>30</w:t>
            </w:r>
          </w:p>
        </w:tc>
        <w:tc>
          <w:tcPr>
            <w:tcW w:w="2311" w:type="dxa"/>
            <w:noWrap/>
            <w:hideMark/>
          </w:tcPr>
          <w:p w14:paraId="68F43466" w14:textId="77777777" w:rsidR="00103FD1" w:rsidRPr="006F4DE1" w:rsidRDefault="00103FD1" w:rsidP="006F4DE1">
            <w:pPr>
              <w:spacing w:after="0" w:line="360" w:lineRule="auto"/>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4"/>
                <w:szCs w:val="24"/>
                <w:lang w:val="en-GB" w:eastAsia="en-GB"/>
              </w:rPr>
            </w:pPr>
            <w:r w:rsidRPr="006F4DE1">
              <w:rPr>
                <w:rFonts w:asciiTheme="majorBidi" w:eastAsia="Times New Roman" w:hAnsiTheme="majorBidi" w:cstheme="majorBidi"/>
                <w:color w:val="000000"/>
                <w:sz w:val="24"/>
                <w:szCs w:val="24"/>
                <w:lang w:val="en-GB" w:eastAsia="en-GB"/>
              </w:rPr>
              <w:t>18</w:t>
            </w:r>
          </w:p>
        </w:tc>
        <w:tc>
          <w:tcPr>
            <w:tcW w:w="2311" w:type="dxa"/>
            <w:noWrap/>
            <w:hideMark/>
          </w:tcPr>
          <w:p w14:paraId="7B8B2DEE" w14:textId="77777777" w:rsidR="00103FD1" w:rsidRPr="006F4DE1" w:rsidRDefault="00103FD1" w:rsidP="006F4DE1">
            <w:pPr>
              <w:spacing w:after="0" w:line="360" w:lineRule="auto"/>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4"/>
                <w:szCs w:val="24"/>
                <w:lang w:val="en-GB" w:eastAsia="en-GB"/>
              </w:rPr>
            </w:pPr>
            <w:r w:rsidRPr="006F4DE1">
              <w:rPr>
                <w:rFonts w:asciiTheme="majorBidi" w:eastAsia="Times New Roman" w:hAnsiTheme="majorBidi" w:cstheme="majorBidi"/>
                <w:color w:val="000000"/>
                <w:sz w:val="24"/>
                <w:szCs w:val="24"/>
                <w:lang w:val="en-GB" w:eastAsia="en-GB"/>
              </w:rPr>
              <w:t>128</w:t>
            </w:r>
          </w:p>
        </w:tc>
      </w:tr>
      <w:tr w:rsidR="00103FD1" w:rsidRPr="006F4DE1" w14:paraId="46D88C52" w14:textId="77777777" w:rsidTr="00103FD1">
        <w:trPr>
          <w:trHeight w:val="300"/>
        </w:trPr>
        <w:tc>
          <w:tcPr>
            <w:cnfStyle w:val="001000000000" w:firstRow="0" w:lastRow="0" w:firstColumn="1" w:lastColumn="0" w:oddVBand="0" w:evenVBand="0" w:oddHBand="0" w:evenHBand="0" w:firstRowFirstColumn="0" w:firstRowLastColumn="0" w:lastRowFirstColumn="0" w:lastRowLastColumn="0"/>
            <w:tcW w:w="2310" w:type="dxa"/>
            <w:noWrap/>
            <w:hideMark/>
          </w:tcPr>
          <w:p w14:paraId="053C88CA" w14:textId="77777777" w:rsidR="00103FD1" w:rsidRPr="006F4DE1" w:rsidRDefault="00103FD1" w:rsidP="006F4DE1">
            <w:pPr>
              <w:spacing w:after="0" w:line="360" w:lineRule="auto"/>
              <w:jc w:val="right"/>
              <w:rPr>
                <w:rFonts w:asciiTheme="majorBidi" w:eastAsia="Times New Roman" w:hAnsiTheme="majorBidi" w:cstheme="majorBidi"/>
                <w:color w:val="000000"/>
                <w:sz w:val="24"/>
                <w:szCs w:val="24"/>
                <w:lang w:val="en-GB" w:eastAsia="en-GB"/>
              </w:rPr>
            </w:pPr>
            <w:r w:rsidRPr="006F4DE1">
              <w:rPr>
                <w:rFonts w:asciiTheme="majorBidi" w:eastAsia="Times New Roman" w:hAnsiTheme="majorBidi" w:cstheme="majorBidi"/>
                <w:color w:val="000000"/>
                <w:sz w:val="24"/>
                <w:szCs w:val="24"/>
                <w:lang w:val="en-GB" w:eastAsia="en-GB"/>
              </w:rPr>
              <w:t>6</w:t>
            </w:r>
          </w:p>
        </w:tc>
        <w:tc>
          <w:tcPr>
            <w:tcW w:w="2310" w:type="dxa"/>
            <w:noWrap/>
            <w:hideMark/>
          </w:tcPr>
          <w:p w14:paraId="7E585F95" w14:textId="77777777" w:rsidR="00103FD1" w:rsidRPr="006F4DE1" w:rsidRDefault="00103FD1" w:rsidP="006F4DE1">
            <w:pPr>
              <w:spacing w:after="0" w:line="36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lang w:val="en-GB" w:eastAsia="en-GB"/>
              </w:rPr>
            </w:pPr>
            <w:r w:rsidRPr="006F4DE1">
              <w:rPr>
                <w:rFonts w:asciiTheme="majorBidi" w:eastAsia="Times New Roman" w:hAnsiTheme="majorBidi" w:cstheme="majorBidi"/>
                <w:color w:val="000000"/>
                <w:sz w:val="24"/>
                <w:szCs w:val="24"/>
                <w:lang w:val="en-GB" w:eastAsia="en-GB"/>
              </w:rPr>
              <w:t>50</w:t>
            </w:r>
          </w:p>
        </w:tc>
        <w:tc>
          <w:tcPr>
            <w:tcW w:w="2311" w:type="dxa"/>
            <w:noWrap/>
            <w:hideMark/>
          </w:tcPr>
          <w:p w14:paraId="1F57CBCB" w14:textId="77777777" w:rsidR="00103FD1" w:rsidRPr="006F4DE1" w:rsidRDefault="00103FD1" w:rsidP="006F4DE1">
            <w:pPr>
              <w:spacing w:after="0" w:line="36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lang w:val="en-GB" w:eastAsia="en-GB"/>
              </w:rPr>
            </w:pPr>
            <w:r w:rsidRPr="006F4DE1">
              <w:rPr>
                <w:rFonts w:asciiTheme="majorBidi" w:eastAsia="Times New Roman" w:hAnsiTheme="majorBidi" w:cstheme="majorBidi"/>
                <w:color w:val="000000"/>
                <w:sz w:val="24"/>
                <w:szCs w:val="24"/>
                <w:lang w:val="en-GB" w:eastAsia="en-GB"/>
              </w:rPr>
              <w:t>13</w:t>
            </w:r>
          </w:p>
        </w:tc>
        <w:tc>
          <w:tcPr>
            <w:tcW w:w="2311" w:type="dxa"/>
            <w:noWrap/>
            <w:hideMark/>
          </w:tcPr>
          <w:p w14:paraId="0631FD8C" w14:textId="77777777" w:rsidR="00103FD1" w:rsidRPr="006F4DE1" w:rsidRDefault="00103FD1" w:rsidP="006F4DE1">
            <w:pPr>
              <w:spacing w:after="0" w:line="36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lang w:val="en-GB" w:eastAsia="en-GB"/>
              </w:rPr>
            </w:pPr>
            <w:r w:rsidRPr="006F4DE1">
              <w:rPr>
                <w:rFonts w:asciiTheme="majorBidi" w:eastAsia="Times New Roman" w:hAnsiTheme="majorBidi" w:cstheme="majorBidi"/>
                <w:color w:val="000000"/>
                <w:sz w:val="24"/>
                <w:szCs w:val="24"/>
                <w:lang w:val="en-GB" w:eastAsia="en-GB"/>
              </w:rPr>
              <w:t>200</w:t>
            </w:r>
          </w:p>
        </w:tc>
      </w:tr>
      <w:tr w:rsidR="00103FD1" w:rsidRPr="006F4DE1" w14:paraId="7F4BA027" w14:textId="77777777" w:rsidTr="00103FD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310" w:type="dxa"/>
            <w:noWrap/>
            <w:hideMark/>
          </w:tcPr>
          <w:p w14:paraId="7C8C02EC" w14:textId="77777777" w:rsidR="00103FD1" w:rsidRPr="006F4DE1" w:rsidRDefault="00103FD1" w:rsidP="006F4DE1">
            <w:pPr>
              <w:spacing w:after="0" w:line="360" w:lineRule="auto"/>
              <w:jc w:val="right"/>
              <w:rPr>
                <w:rFonts w:asciiTheme="majorBidi" w:eastAsia="Times New Roman" w:hAnsiTheme="majorBidi" w:cstheme="majorBidi"/>
                <w:color w:val="000000"/>
                <w:sz w:val="24"/>
                <w:szCs w:val="24"/>
                <w:lang w:val="en-GB" w:eastAsia="en-GB"/>
              </w:rPr>
            </w:pPr>
            <w:r w:rsidRPr="006F4DE1">
              <w:rPr>
                <w:rFonts w:asciiTheme="majorBidi" w:eastAsia="Times New Roman" w:hAnsiTheme="majorBidi" w:cstheme="majorBidi"/>
                <w:color w:val="000000"/>
                <w:sz w:val="24"/>
                <w:szCs w:val="24"/>
                <w:lang w:val="en-GB" w:eastAsia="en-GB"/>
              </w:rPr>
              <w:t>7</w:t>
            </w:r>
          </w:p>
        </w:tc>
        <w:tc>
          <w:tcPr>
            <w:tcW w:w="2310" w:type="dxa"/>
            <w:noWrap/>
            <w:hideMark/>
          </w:tcPr>
          <w:p w14:paraId="22590F79" w14:textId="77777777" w:rsidR="00103FD1" w:rsidRPr="006F4DE1" w:rsidRDefault="00103FD1" w:rsidP="006F4DE1">
            <w:pPr>
              <w:spacing w:after="0" w:line="360" w:lineRule="auto"/>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4"/>
                <w:szCs w:val="24"/>
                <w:lang w:val="en-GB" w:eastAsia="en-GB"/>
              </w:rPr>
            </w:pPr>
            <w:r w:rsidRPr="006F4DE1">
              <w:rPr>
                <w:rFonts w:asciiTheme="majorBidi" w:eastAsia="Times New Roman" w:hAnsiTheme="majorBidi" w:cstheme="majorBidi"/>
                <w:color w:val="000000"/>
                <w:sz w:val="24"/>
                <w:szCs w:val="24"/>
                <w:lang w:val="en-GB" w:eastAsia="en-GB"/>
              </w:rPr>
              <w:t>100</w:t>
            </w:r>
          </w:p>
        </w:tc>
        <w:tc>
          <w:tcPr>
            <w:tcW w:w="2311" w:type="dxa"/>
            <w:noWrap/>
            <w:hideMark/>
          </w:tcPr>
          <w:p w14:paraId="4DB3529F" w14:textId="77777777" w:rsidR="00103FD1" w:rsidRPr="006F4DE1" w:rsidRDefault="00103FD1" w:rsidP="006F4DE1">
            <w:pPr>
              <w:spacing w:after="0" w:line="360" w:lineRule="auto"/>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4"/>
                <w:szCs w:val="24"/>
                <w:lang w:val="en-GB" w:eastAsia="en-GB"/>
              </w:rPr>
            </w:pPr>
            <w:r w:rsidRPr="006F4DE1">
              <w:rPr>
                <w:rFonts w:asciiTheme="majorBidi" w:eastAsia="Times New Roman" w:hAnsiTheme="majorBidi" w:cstheme="majorBidi"/>
                <w:color w:val="000000"/>
                <w:sz w:val="24"/>
                <w:szCs w:val="24"/>
                <w:lang w:val="en-GB" w:eastAsia="en-GB"/>
              </w:rPr>
              <w:t>15</w:t>
            </w:r>
          </w:p>
        </w:tc>
        <w:tc>
          <w:tcPr>
            <w:tcW w:w="2311" w:type="dxa"/>
            <w:noWrap/>
            <w:hideMark/>
          </w:tcPr>
          <w:p w14:paraId="73758A68" w14:textId="77777777" w:rsidR="00103FD1" w:rsidRPr="006F4DE1" w:rsidRDefault="00103FD1" w:rsidP="006F4DE1">
            <w:pPr>
              <w:spacing w:after="0" w:line="360" w:lineRule="auto"/>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4"/>
                <w:szCs w:val="24"/>
                <w:lang w:val="en-GB" w:eastAsia="en-GB"/>
              </w:rPr>
            </w:pPr>
            <w:r w:rsidRPr="006F4DE1">
              <w:rPr>
                <w:rFonts w:asciiTheme="majorBidi" w:eastAsia="Times New Roman" w:hAnsiTheme="majorBidi" w:cstheme="majorBidi"/>
                <w:color w:val="000000"/>
                <w:sz w:val="24"/>
                <w:szCs w:val="24"/>
                <w:lang w:val="en-GB" w:eastAsia="en-GB"/>
              </w:rPr>
              <w:t>178</w:t>
            </w:r>
          </w:p>
        </w:tc>
      </w:tr>
      <w:tr w:rsidR="00103FD1" w:rsidRPr="006F4DE1" w14:paraId="75C0649F" w14:textId="77777777" w:rsidTr="00103FD1">
        <w:trPr>
          <w:trHeight w:val="300"/>
        </w:trPr>
        <w:tc>
          <w:tcPr>
            <w:cnfStyle w:val="001000000000" w:firstRow="0" w:lastRow="0" w:firstColumn="1" w:lastColumn="0" w:oddVBand="0" w:evenVBand="0" w:oddHBand="0" w:evenHBand="0" w:firstRowFirstColumn="0" w:firstRowLastColumn="0" w:lastRowFirstColumn="0" w:lastRowLastColumn="0"/>
            <w:tcW w:w="2310" w:type="dxa"/>
            <w:noWrap/>
            <w:hideMark/>
          </w:tcPr>
          <w:p w14:paraId="134BF96C" w14:textId="77777777" w:rsidR="00103FD1" w:rsidRPr="006F4DE1" w:rsidRDefault="00103FD1" w:rsidP="006F4DE1">
            <w:pPr>
              <w:spacing w:after="0" w:line="360" w:lineRule="auto"/>
              <w:jc w:val="right"/>
              <w:rPr>
                <w:rFonts w:asciiTheme="majorBidi" w:eastAsia="Times New Roman" w:hAnsiTheme="majorBidi" w:cstheme="majorBidi"/>
                <w:color w:val="000000"/>
                <w:sz w:val="24"/>
                <w:szCs w:val="24"/>
                <w:lang w:val="en-GB" w:eastAsia="en-GB"/>
              </w:rPr>
            </w:pPr>
            <w:r w:rsidRPr="006F4DE1">
              <w:rPr>
                <w:rFonts w:asciiTheme="majorBidi" w:eastAsia="Times New Roman" w:hAnsiTheme="majorBidi" w:cstheme="majorBidi"/>
                <w:color w:val="000000"/>
                <w:sz w:val="24"/>
                <w:szCs w:val="24"/>
                <w:lang w:val="en-GB" w:eastAsia="en-GB"/>
              </w:rPr>
              <w:t>8</w:t>
            </w:r>
          </w:p>
        </w:tc>
        <w:tc>
          <w:tcPr>
            <w:tcW w:w="2310" w:type="dxa"/>
            <w:noWrap/>
            <w:hideMark/>
          </w:tcPr>
          <w:p w14:paraId="64AC6472" w14:textId="77777777" w:rsidR="00103FD1" w:rsidRPr="006F4DE1" w:rsidRDefault="00103FD1" w:rsidP="006F4DE1">
            <w:pPr>
              <w:spacing w:after="0" w:line="36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lang w:val="en-GB" w:eastAsia="en-GB"/>
              </w:rPr>
            </w:pPr>
            <w:r w:rsidRPr="006F4DE1">
              <w:rPr>
                <w:rFonts w:asciiTheme="majorBidi" w:eastAsia="Times New Roman" w:hAnsiTheme="majorBidi" w:cstheme="majorBidi"/>
                <w:color w:val="000000"/>
                <w:sz w:val="24"/>
                <w:szCs w:val="24"/>
                <w:lang w:val="en-GB" w:eastAsia="en-GB"/>
              </w:rPr>
              <w:t>40</w:t>
            </w:r>
          </w:p>
        </w:tc>
        <w:tc>
          <w:tcPr>
            <w:tcW w:w="2311" w:type="dxa"/>
            <w:noWrap/>
            <w:hideMark/>
          </w:tcPr>
          <w:p w14:paraId="44965CCE" w14:textId="77777777" w:rsidR="00103FD1" w:rsidRPr="006F4DE1" w:rsidRDefault="00103FD1" w:rsidP="006F4DE1">
            <w:pPr>
              <w:spacing w:after="0" w:line="36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lang w:val="en-GB" w:eastAsia="en-GB"/>
              </w:rPr>
            </w:pPr>
            <w:r w:rsidRPr="006F4DE1">
              <w:rPr>
                <w:rFonts w:asciiTheme="majorBidi" w:eastAsia="Times New Roman" w:hAnsiTheme="majorBidi" w:cstheme="majorBidi"/>
                <w:color w:val="000000"/>
                <w:sz w:val="24"/>
                <w:szCs w:val="24"/>
                <w:lang w:val="en-GB" w:eastAsia="en-GB"/>
              </w:rPr>
              <w:t>13</w:t>
            </w:r>
          </w:p>
        </w:tc>
        <w:tc>
          <w:tcPr>
            <w:tcW w:w="2311" w:type="dxa"/>
            <w:noWrap/>
            <w:hideMark/>
          </w:tcPr>
          <w:p w14:paraId="57731A2F" w14:textId="77777777" w:rsidR="00103FD1" w:rsidRPr="006F4DE1" w:rsidRDefault="00103FD1" w:rsidP="006F4DE1">
            <w:pPr>
              <w:spacing w:after="0" w:line="36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lang w:val="en-GB" w:eastAsia="en-GB"/>
              </w:rPr>
            </w:pPr>
            <w:r w:rsidRPr="006F4DE1">
              <w:rPr>
                <w:rFonts w:asciiTheme="majorBidi" w:eastAsia="Times New Roman" w:hAnsiTheme="majorBidi" w:cstheme="majorBidi"/>
                <w:color w:val="000000"/>
                <w:sz w:val="24"/>
                <w:szCs w:val="24"/>
                <w:lang w:val="en-GB" w:eastAsia="en-GB"/>
              </w:rPr>
              <w:t>152</w:t>
            </w:r>
          </w:p>
        </w:tc>
      </w:tr>
      <w:tr w:rsidR="00103FD1" w:rsidRPr="006F4DE1" w14:paraId="4FF8D19C" w14:textId="77777777" w:rsidTr="00103FD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310" w:type="dxa"/>
            <w:noWrap/>
            <w:hideMark/>
          </w:tcPr>
          <w:p w14:paraId="70E12903" w14:textId="77777777" w:rsidR="00103FD1" w:rsidRPr="006F4DE1" w:rsidRDefault="00103FD1" w:rsidP="006F4DE1">
            <w:pPr>
              <w:spacing w:after="0" w:line="360" w:lineRule="auto"/>
              <w:jc w:val="right"/>
              <w:rPr>
                <w:rFonts w:asciiTheme="majorBidi" w:eastAsia="Times New Roman" w:hAnsiTheme="majorBidi" w:cstheme="majorBidi"/>
                <w:color w:val="000000"/>
                <w:sz w:val="24"/>
                <w:szCs w:val="24"/>
                <w:lang w:val="en-GB" w:eastAsia="en-GB"/>
              </w:rPr>
            </w:pPr>
            <w:r w:rsidRPr="006F4DE1">
              <w:rPr>
                <w:rFonts w:asciiTheme="majorBidi" w:eastAsia="Times New Roman" w:hAnsiTheme="majorBidi" w:cstheme="majorBidi"/>
                <w:color w:val="000000"/>
                <w:sz w:val="24"/>
                <w:szCs w:val="24"/>
                <w:lang w:val="en-GB" w:eastAsia="en-GB"/>
              </w:rPr>
              <w:t>9</w:t>
            </w:r>
          </w:p>
        </w:tc>
        <w:tc>
          <w:tcPr>
            <w:tcW w:w="2310" w:type="dxa"/>
            <w:noWrap/>
            <w:hideMark/>
          </w:tcPr>
          <w:p w14:paraId="08EF3EAC" w14:textId="77777777" w:rsidR="00103FD1" w:rsidRPr="006F4DE1" w:rsidRDefault="00103FD1" w:rsidP="006F4DE1">
            <w:pPr>
              <w:spacing w:after="0" w:line="360" w:lineRule="auto"/>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4"/>
                <w:szCs w:val="24"/>
                <w:lang w:val="en-GB" w:eastAsia="en-GB"/>
              </w:rPr>
            </w:pPr>
            <w:r w:rsidRPr="006F4DE1">
              <w:rPr>
                <w:rFonts w:asciiTheme="majorBidi" w:eastAsia="Times New Roman" w:hAnsiTheme="majorBidi" w:cstheme="majorBidi"/>
                <w:color w:val="000000"/>
                <w:sz w:val="24"/>
                <w:szCs w:val="24"/>
                <w:lang w:val="en-GB" w:eastAsia="en-GB"/>
              </w:rPr>
              <w:t>55</w:t>
            </w:r>
          </w:p>
        </w:tc>
        <w:tc>
          <w:tcPr>
            <w:tcW w:w="2311" w:type="dxa"/>
            <w:noWrap/>
            <w:hideMark/>
          </w:tcPr>
          <w:p w14:paraId="5D43F339" w14:textId="77777777" w:rsidR="00103FD1" w:rsidRPr="006F4DE1" w:rsidRDefault="00103FD1" w:rsidP="006F4DE1">
            <w:pPr>
              <w:spacing w:after="0" w:line="360" w:lineRule="auto"/>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4"/>
                <w:szCs w:val="24"/>
                <w:lang w:val="en-GB" w:eastAsia="en-GB"/>
              </w:rPr>
            </w:pPr>
            <w:r w:rsidRPr="006F4DE1">
              <w:rPr>
                <w:rFonts w:asciiTheme="majorBidi" w:eastAsia="Times New Roman" w:hAnsiTheme="majorBidi" w:cstheme="majorBidi"/>
                <w:color w:val="000000"/>
                <w:sz w:val="24"/>
                <w:szCs w:val="24"/>
                <w:lang w:val="en-GB" w:eastAsia="en-GB"/>
              </w:rPr>
              <w:t>17</w:t>
            </w:r>
          </w:p>
        </w:tc>
        <w:tc>
          <w:tcPr>
            <w:tcW w:w="2311" w:type="dxa"/>
            <w:noWrap/>
            <w:hideMark/>
          </w:tcPr>
          <w:p w14:paraId="12D6A807" w14:textId="77777777" w:rsidR="00103FD1" w:rsidRPr="006F4DE1" w:rsidRDefault="00103FD1" w:rsidP="006F4DE1">
            <w:pPr>
              <w:spacing w:after="0" w:line="360" w:lineRule="auto"/>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4"/>
                <w:szCs w:val="24"/>
                <w:lang w:val="en-GB" w:eastAsia="en-GB"/>
              </w:rPr>
            </w:pPr>
            <w:r w:rsidRPr="006F4DE1">
              <w:rPr>
                <w:rFonts w:asciiTheme="majorBidi" w:eastAsia="Times New Roman" w:hAnsiTheme="majorBidi" w:cstheme="majorBidi"/>
                <w:color w:val="000000"/>
                <w:sz w:val="24"/>
                <w:szCs w:val="24"/>
                <w:lang w:val="en-GB" w:eastAsia="en-GB"/>
              </w:rPr>
              <w:t>114</w:t>
            </w:r>
          </w:p>
        </w:tc>
      </w:tr>
      <w:tr w:rsidR="00103FD1" w:rsidRPr="006F4DE1" w14:paraId="051841AA" w14:textId="77777777" w:rsidTr="00103FD1">
        <w:trPr>
          <w:trHeight w:val="300"/>
        </w:trPr>
        <w:tc>
          <w:tcPr>
            <w:cnfStyle w:val="001000000000" w:firstRow="0" w:lastRow="0" w:firstColumn="1" w:lastColumn="0" w:oddVBand="0" w:evenVBand="0" w:oddHBand="0" w:evenHBand="0" w:firstRowFirstColumn="0" w:firstRowLastColumn="0" w:lastRowFirstColumn="0" w:lastRowLastColumn="0"/>
            <w:tcW w:w="2310" w:type="dxa"/>
            <w:noWrap/>
            <w:hideMark/>
          </w:tcPr>
          <w:p w14:paraId="178E28F0" w14:textId="77777777" w:rsidR="00103FD1" w:rsidRPr="006F4DE1" w:rsidRDefault="00103FD1" w:rsidP="006F4DE1">
            <w:pPr>
              <w:spacing w:after="0" w:line="360" w:lineRule="auto"/>
              <w:jc w:val="right"/>
              <w:rPr>
                <w:rFonts w:asciiTheme="majorBidi" w:eastAsia="Times New Roman" w:hAnsiTheme="majorBidi" w:cstheme="majorBidi"/>
                <w:color w:val="000000"/>
                <w:sz w:val="24"/>
                <w:szCs w:val="24"/>
                <w:lang w:val="en-GB" w:eastAsia="en-GB"/>
              </w:rPr>
            </w:pPr>
            <w:r w:rsidRPr="006F4DE1">
              <w:rPr>
                <w:rFonts w:asciiTheme="majorBidi" w:eastAsia="Times New Roman" w:hAnsiTheme="majorBidi" w:cstheme="majorBidi"/>
                <w:color w:val="000000"/>
                <w:sz w:val="24"/>
                <w:szCs w:val="24"/>
                <w:lang w:val="en-GB" w:eastAsia="en-GB"/>
              </w:rPr>
              <w:t>10</w:t>
            </w:r>
          </w:p>
        </w:tc>
        <w:tc>
          <w:tcPr>
            <w:tcW w:w="2310" w:type="dxa"/>
            <w:noWrap/>
            <w:hideMark/>
          </w:tcPr>
          <w:p w14:paraId="43C53BCE" w14:textId="77777777" w:rsidR="00103FD1" w:rsidRPr="006F4DE1" w:rsidRDefault="00103FD1" w:rsidP="006F4DE1">
            <w:pPr>
              <w:spacing w:after="0" w:line="36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lang w:val="en-GB" w:eastAsia="en-GB"/>
              </w:rPr>
            </w:pPr>
            <w:r w:rsidRPr="006F4DE1">
              <w:rPr>
                <w:rFonts w:asciiTheme="majorBidi" w:eastAsia="Times New Roman" w:hAnsiTheme="majorBidi" w:cstheme="majorBidi"/>
                <w:color w:val="000000"/>
                <w:sz w:val="24"/>
                <w:szCs w:val="24"/>
                <w:lang w:val="en-GB" w:eastAsia="en-GB"/>
              </w:rPr>
              <w:t>60</w:t>
            </w:r>
          </w:p>
        </w:tc>
        <w:tc>
          <w:tcPr>
            <w:tcW w:w="2311" w:type="dxa"/>
            <w:noWrap/>
            <w:hideMark/>
          </w:tcPr>
          <w:p w14:paraId="009425A8" w14:textId="77777777" w:rsidR="00103FD1" w:rsidRPr="006F4DE1" w:rsidRDefault="00103FD1" w:rsidP="006F4DE1">
            <w:pPr>
              <w:spacing w:after="0" w:line="36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lang w:val="en-GB" w:eastAsia="en-GB"/>
              </w:rPr>
            </w:pPr>
            <w:r w:rsidRPr="006F4DE1">
              <w:rPr>
                <w:rFonts w:asciiTheme="majorBidi" w:eastAsia="Times New Roman" w:hAnsiTheme="majorBidi" w:cstheme="majorBidi"/>
                <w:color w:val="000000"/>
                <w:sz w:val="24"/>
                <w:szCs w:val="24"/>
                <w:lang w:val="en-GB" w:eastAsia="en-GB"/>
              </w:rPr>
              <w:t>12</w:t>
            </w:r>
          </w:p>
        </w:tc>
        <w:tc>
          <w:tcPr>
            <w:tcW w:w="2311" w:type="dxa"/>
            <w:noWrap/>
            <w:hideMark/>
          </w:tcPr>
          <w:p w14:paraId="4E754D03" w14:textId="77777777" w:rsidR="00103FD1" w:rsidRPr="006F4DE1" w:rsidRDefault="00103FD1" w:rsidP="006F4DE1">
            <w:pPr>
              <w:spacing w:after="0" w:line="36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lang w:val="en-GB" w:eastAsia="en-GB"/>
              </w:rPr>
            </w:pPr>
            <w:r w:rsidRPr="006F4DE1">
              <w:rPr>
                <w:rFonts w:asciiTheme="majorBidi" w:eastAsia="Times New Roman" w:hAnsiTheme="majorBidi" w:cstheme="majorBidi"/>
                <w:color w:val="000000"/>
                <w:sz w:val="24"/>
                <w:szCs w:val="24"/>
                <w:lang w:val="en-GB" w:eastAsia="en-GB"/>
              </w:rPr>
              <w:t>128</w:t>
            </w:r>
          </w:p>
        </w:tc>
      </w:tr>
      <w:tr w:rsidR="00103FD1" w:rsidRPr="006F4DE1" w14:paraId="354F4C21" w14:textId="77777777" w:rsidTr="00103FD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310" w:type="dxa"/>
            <w:noWrap/>
            <w:hideMark/>
          </w:tcPr>
          <w:p w14:paraId="0E9BBFF9" w14:textId="77777777" w:rsidR="00103FD1" w:rsidRPr="006F4DE1" w:rsidRDefault="00103FD1" w:rsidP="006F4DE1">
            <w:pPr>
              <w:spacing w:after="0" w:line="360" w:lineRule="auto"/>
              <w:jc w:val="right"/>
              <w:rPr>
                <w:rFonts w:asciiTheme="majorBidi" w:eastAsia="Times New Roman" w:hAnsiTheme="majorBidi" w:cstheme="majorBidi"/>
                <w:color w:val="000000"/>
                <w:sz w:val="24"/>
                <w:szCs w:val="24"/>
                <w:lang w:val="en-GB" w:eastAsia="en-GB"/>
              </w:rPr>
            </w:pPr>
            <w:r w:rsidRPr="006F4DE1">
              <w:rPr>
                <w:rFonts w:asciiTheme="majorBidi" w:eastAsia="Times New Roman" w:hAnsiTheme="majorBidi" w:cstheme="majorBidi"/>
                <w:color w:val="000000"/>
                <w:sz w:val="24"/>
                <w:szCs w:val="24"/>
                <w:lang w:val="en-GB" w:eastAsia="en-GB"/>
              </w:rPr>
              <w:t>11</w:t>
            </w:r>
          </w:p>
        </w:tc>
        <w:tc>
          <w:tcPr>
            <w:tcW w:w="2310" w:type="dxa"/>
            <w:noWrap/>
            <w:hideMark/>
          </w:tcPr>
          <w:p w14:paraId="08206331" w14:textId="77777777" w:rsidR="00103FD1" w:rsidRPr="006F4DE1" w:rsidRDefault="00103FD1" w:rsidP="006F4DE1">
            <w:pPr>
              <w:spacing w:after="0" w:line="360" w:lineRule="auto"/>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4"/>
                <w:szCs w:val="24"/>
                <w:lang w:val="en-GB" w:eastAsia="en-GB"/>
              </w:rPr>
            </w:pPr>
            <w:r w:rsidRPr="006F4DE1">
              <w:rPr>
                <w:rFonts w:asciiTheme="majorBidi" w:eastAsia="Times New Roman" w:hAnsiTheme="majorBidi" w:cstheme="majorBidi"/>
                <w:color w:val="000000"/>
                <w:sz w:val="24"/>
                <w:szCs w:val="24"/>
                <w:lang w:val="en-GB" w:eastAsia="en-GB"/>
              </w:rPr>
              <w:t>90</w:t>
            </w:r>
          </w:p>
        </w:tc>
        <w:tc>
          <w:tcPr>
            <w:tcW w:w="2311" w:type="dxa"/>
            <w:noWrap/>
            <w:hideMark/>
          </w:tcPr>
          <w:p w14:paraId="5D89F6F6" w14:textId="77777777" w:rsidR="00103FD1" w:rsidRPr="006F4DE1" w:rsidRDefault="00103FD1" w:rsidP="006F4DE1">
            <w:pPr>
              <w:spacing w:after="0" w:line="360" w:lineRule="auto"/>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4"/>
                <w:szCs w:val="24"/>
                <w:lang w:val="en-GB" w:eastAsia="en-GB"/>
              </w:rPr>
            </w:pPr>
            <w:r w:rsidRPr="006F4DE1">
              <w:rPr>
                <w:rFonts w:asciiTheme="majorBidi" w:eastAsia="Times New Roman" w:hAnsiTheme="majorBidi" w:cstheme="majorBidi"/>
                <w:color w:val="000000"/>
                <w:sz w:val="24"/>
                <w:szCs w:val="24"/>
                <w:lang w:val="en-GB" w:eastAsia="en-GB"/>
              </w:rPr>
              <w:t>20</w:t>
            </w:r>
          </w:p>
        </w:tc>
        <w:tc>
          <w:tcPr>
            <w:tcW w:w="2311" w:type="dxa"/>
            <w:noWrap/>
            <w:hideMark/>
          </w:tcPr>
          <w:p w14:paraId="10D422FF" w14:textId="77777777" w:rsidR="00103FD1" w:rsidRPr="006F4DE1" w:rsidRDefault="00103FD1" w:rsidP="006F4DE1">
            <w:pPr>
              <w:spacing w:after="0" w:line="360" w:lineRule="auto"/>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4"/>
                <w:szCs w:val="24"/>
                <w:lang w:val="en-GB" w:eastAsia="en-GB"/>
              </w:rPr>
            </w:pPr>
            <w:r w:rsidRPr="006F4DE1">
              <w:rPr>
                <w:rFonts w:asciiTheme="majorBidi" w:eastAsia="Times New Roman" w:hAnsiTheme="majorBidi" w:cstheme="majorBidi"/>
                <w:color w:val="000000"/>
                <w:sz w:val="24"/>
                <w:szCs w:val="24"/>
                <w:lang w:val="en-GB" w:eastAsia="en-GB"/>
              </w:rPr>
              <w:t>124</w:t>
            </w:r>
          </w:p>
        </w:tc>
      </w:tr>
      <w:tr w:rsidR="00103FD1" w:rsidRPr="006F4DE1" w14:paraId="593746D7" w14:textId="77777777" w:rsidTr="00103FD1">
        <w:trPr>
          <w:trHeight w:val="300"/>
        </w:trPr>
        <w:tc>
          <w:tcPr>
            <w:cnfStyle w:val="001000000000" w:firstRow="0" w:lastRow="0" w:firstColumn="1" w:lastColumn="0" w:oddVBand="0" w:evenVBand="0" w:oddHBand="0" w:evenHBand="0" w:firstRowFirstColumn="0" w:firstRowLastColumn="0" w:lastRowFirstColumn="0" w:lastRowLastColumn="0"/>
            <w:tcW w:w="2310" w:type="dxa"/>
            <w:noWrap/>
            <w:hideMark/>
          </w:tcPr>
          <w:p w14:paraId="3E28705F" w14:textId="77777777" w:rsidR="00103FD1" w:rsidRPr="006F4DE1" w:rsidRDefault="00103FD1" w:rsidP="006F4DE1">
            <w:pPr>
              <w:spacing w:after="0" w:line="360" w:lineRule="auto"/>
              <w:jc w:val="right"/>
              <w:rPr>
                <w:rFonts w:asciiTheme="majorBidi" w:eastAsia="Times New Roman" w:hAnsiTheme="majorBidi" w:cstheme="majorBidi"/>
                <w:color w:val="000000"/>
                <w:sz w:val="24"/>
                <w:szCs w:val="24"/>
                <w:lang w:val="en-GB" w:eastAsia="en-GB"/>
              </w:rPr>
            </w:pPr>
            <w:r w:rsidRPr="006F4DE1">
              <w:rPr>
                <w:rFonts w:asciiTheme="majorBidi" w:eastAsia="Times New Roman" w:hAnsiTheme="majorBidi" w:cstheme="majorBidi"/>
                <w:color w:val="000000"/>
                <w:sz w:val="24"/>
                <w:szCs w:val="24"/>
                <w:lang w:val="en-GB" w:eastAsia="en-GB"/>
              </w:rPr>
              <w:t>12</w:t>
            </w:r>
          </w:p>
        </w:tc>
        <w:tc>
          <w:tcPr>
            <w:tcW w:w="2310" w:type="dxa"/>
            <w:noWrap/>
            <w:hideMark/>
          </w:tcPr>
          <w:p w14:paraId="306BB2F2" w14:textId="77777777" w:rsidR="00103FD1" w:rsidRPr="006F4DE1" w:rsidRDefault="00103FD1" w:rsidP="006F4DE1">
            <w:pPr>
              <w:spacing w:after="0" w:line="36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lang w:val="en-GB" w:eastAsia="en-GB"/>
              </w:rPr>
            </w:pPr>
            <w:r w:rsidRPr="006F4DE1">
              <w:rPr>
                <w:rFonts w:asciiTheme="majorBidi" w:eastAsia="Times New Roman" w:hAnsiTheme="majorBidi" w:cstheme="majorBidi"/>
                <w:color w:val="000000"/>
                <w:sz w:val="24"/>
                <w:szCs w:val="24"/>
                <w:lang w:val="en-GB" w:eastAsia="en-GB"/>
              </w:rPr>
              <w:t>100</w:t>
            </w:r>
          </w:p>
        </w:tc>
        <w:tc>
          <w:tcPr>
            <w:tcW w:w="2311" w:type="dxa"/>
            <w:noWrap/>
            <w:hideMark/>
          </w:tcPr>
          <w:p w14:paraId="2EBCBDDD" w14:textId="77777777" w:rsidR="00103FD1" w:rsidRPr="006F4DE1" w:rsidRDefault="00103FD1" w:rsidP="006F4DE1">
            <w:pPr>
              <w:spacing w:after="0" w:line="36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lang w:val="en-GB" w:eastAsia="en-GB"/>
              </w:rPr>
            </w:pPr>
            <w:r w:rsidRPr="006F4DE1">
              <w:rPr>
                <w:rFonts w:asciiTheme="majorBidi" w:eastAsia="Times New Roman" w:hAnsiTheme="majorBidi" w:cstheme="majorBidi"/>
                <w:color w:val="000000"/>
                <w:sz w:val="24"/>
                <w:szCs w:val="24"/>
                <w:lang w:val="en-GB" w:eastAsia="en-GB"/>
              </w:rPr>
              <w:t>20</w:t>
            </w:r>
          </w:p>
        </w:tc>
        <w:tc>
          <w:tcPr>
            <w:tcW w:w="2311" w:type="dxa"/>
            <w:noWrap/>
            <w:hideMark/>
          </w:tcPr>
          <w:p w14:paraId="19CC99DC" w14:textId="77777777" w:rsidR="00103FD1" w:rsidRPr="006F4DE1" w:rsidRDefault="00103FD1" w:rsidP="006F4DE1">
            <w:pPr>
              <w:spacing w:after="0" w:line="36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lang w:val="en-GB" w:eastAsia="en-GB"/>
              </w:rPr>
            </w:pPr>
            <w:r w:rsidRPr="006F4DE1">
              <w:rPr>
                <w:rFonts w:asciiTheme="majorBidi" w:eastAsia="Times New Roman" w:hAnsiTheme="majorBidi" w:cstheme="majorBidi"/>
                <w:color w:val="000000"/>
                <w:sz w:val="24"/>
                <w:szCs w:val="24"/>
                <w:lang w:val="en-GB" w:eastAsia="en-GB"/>
              </w:rPr>
              <w:t>175</w:t>
            </w:r>
          </w:p>
        </w:tc>
      </w:tr>
      <w:tr w:rsidR="00103FD1" w:rsidRPr="006F4DE1" w14:paraId="067BF564" w14:textId="77777777" w:rsidTr="00103FD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310" w:type="dxa"/>
            <w:noWrap/>
            <w:hideMark/>
          </w:tcPr>
          <w:p w14:paraId="38A58F9B" w14:textId="77777777" w:rsidR="00103FD1" w:rsidRPr="006F4DE1" w:rsidRDefault="00103FD1" w:rsidP="006F4DE1">
            <w:pPr>
              <w:spacing w:after="0" w:line="360" w:lineRule="auto"/>
              <w:jc w:val="right"/>
              <w:rPr>
                <w:rFonts w:asciiTheme="majorBidi" w:eastAsia="Times New Roman" w:hAnsiTheme="majorBidi" w:cstheme="majorBidi"/>
                <w:color w:val="000000"/>
                <w:sz w:val="24"/>
                <w:szCs w:val="24"/>
                <w:lang w:val="en-GB" w:eastAsia="en-GB"/>
              </w:rPr>
            </w:pPr>
            <w:r w:rsidRPr="006F4DE1">
              <w:rPr>
                <w:rFonts w:asciiTheme="majorBidi" w:eastAsia="Times New Roman" w:hAnsiTheme="majorBidi" w:cstheme="majorBidi"/>
                <w:color w:val="000000"/>
                <w:sz w:val="24"/>
                <w:szCs w:val="24"/>
                <w:lang w:val="en-GB" w:eastAsia="en-GB"/>
              </w:rPr>
              <w:t>13</w:t>
            </w:r>
          </w:p>
        </w:tc>
        <w:tc>
          <w:tcPr>
            <w:tcW w:w="2310" w:type="dxa"/>
            <w:noWrap/>
            <w:hideMark/>
          </w:tcPr>
          <w:p w14:paraId="4282FD8F" w14:textId="77777777" w:rsidR="00103FD1" w:rsidRPr="006F4DE1" w:rsidRDefault="00103FD1" w:rsidP="006F4DE1">
            <w:pPr>
              <w:spacing w:after="0" w:line="360" w:lineRule="auto"/>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4"/>
                <w:szCs w:val="24"/>
                <w:lang w:val="en-GB" w:eastAsia="en-GB"/>
              </w:rPr>
            </w:pPr>
            <w:r w:rsidRPr="006F4DE1">
              <w:rPr>
                <w:rFonts w:asciiTheme="majorBidi" w:eastAsia="Times New Roman" w:hAnsiTheme="majorBidi" w:cstheme="majorBidi"/>
                <w:color w:val="000000"/>
                <w:sz w:val="24"/>
                <w:szCs w:val="24"/>
                <w:lang w:val="en-GB" w:eastAsia="en-GB"/>
              </w:rPr>
              <w:t>30</w:t>
            </w:r>
          </w:p>
        </w:tc>
        <w:tc>
          <w:tcPr>
            <w:tcW w:w="2311" w:type="dxa"/>
            <w:noWrap/>
            <w:hideMark/>
          </w:tcPr>
          <w:p w14:paraId="36461F08" w14:textId="77777777" w:rsidR="00103FD1" w:rsidRPr="006F4DE1" w:rsidRDefault="00103FD1" w:rsidP="006F4DE1">
            <w:pPr>
              <w:spacing w:after="0" w:line="360" w:lineRule="auto"/>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4"/>
                <w:szCs w:val="24"/>
                <w:lang w:val="en-GB" w:eastAsia="en-GB"/>
              </w:rPr>
            </w:pPr>
            <w:r w:rsidRPr="006F4DE1">
              <w:rPr>
                <w:rFonts w:asciiTheme="majorBidi" w:eastAsia="Times New Roman" w:hAnsiTheme="majorBidi" w:cstheme="majorBidi"/>
                <w:color w:val="000000"/>
                <w:sz w:val="24"/>
                <w:szCs w:val="24"/>
                <w:lang w:val="en-GB" w:eastAsia="en-GB"/>
              </w:rPr>
              <w:t>12</w:t>
            </w:r>
          </w:p>
        </w:tc>
        <w:tc>
          <w:tcPr>
            <w:tcW w:w="2311" w:type="dxa"/>
            <w:noWrap/>
            <w:hideMark/>
          </w:tcPr>
          <w:p w14:paraId="3B2145B5" w14:textId="77777777" w:rsidR="00103FD1" w:rsidRPr="006F4DE1" w:rsidRDefault="00103FD1" w:rsidP="006F4DE1">
            <w:pPr>
              <w:spacing w:after="0" w:line="360" w:lineRule="auto"/>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4"/>
                <w:szCs w:val="24"/>
                <w:lang w:val="en-GB" w:eastAsia="en-GB"/>
              </w:rPr>
            </w:pPr>
            <w:r w:rsidRPr="006F4DE1">
              <w:rPr>
                <w:rFonts w:asciiTheme="majorBidi" w:eastAsia="Times New Roman" w:hAnsiTheme="majorBidi" w:cstheme="majorBidi"/>
                <w:color w:val="000000"/>
                <w:sz w:val="24"/>
                <w:szCs w:val="24"/>
                <w:lang w:val="en-GB" w:eastAsia="en-GB"/>
              </w:rPr>
              <w:t>156</w:t>
            </w:r>
          </w:p>
        </w:tc>
      </w:tr>
      <w:tr w:rsidR="00103FD1" w:rsidRPr="006F4DE1" w14:paraId="38404D12" w14:textId="77777777" w:rsidTr="00103FD1">
        <w:trPr>
          <w:trHeight w:val="300"/>
        </w:trPr>
        <w:tc>
          <w:tcPr>
            <w:cnfStyle w:val="001000000000" w:firstRow="0" w:lastRow="0" w:firstColumn="1" w:lastColumn="0" w:oddVBand="0" w:evenVBand="0" w:oddHBand="0" w:evenHBand="0" w:firstRowFirstColumn="0" w:firstRowLastColumn="0" w:lastRowFirstColumn="0" w:lastRowLastColumn="0"/>
            <w:tcW w:w="2310" w:type="dxa"/>
            <w:noWrap/>
            <w:hideMark/>
          </w:tcPr>
          <w:p w14:paraId="5C81BF7D" w14:textId="77777777" w:rsidR="00103FD1" w:rsidRPr="006F4DE1" w:rsidRDefault="00103FD1" w:rsidP="006F4DE1">
            <w:pPr>
              <w:spacing w:after="0" w:line="360" w:lineRule="auto"/>
              <w:jc w:val="right"/>
              <w:rPr>
                <w:rFonts w:asciiTheme="majorBidi" w:eastAsia="Times New Roman" w:hAnsiTheme="majorBidi" w:cstheme="majorBidi"/>
                <w:color w:val="000000"/>
                <w:sz w:val="24"/>
                <w:szCs w:val="24"/>
                <w:lang w:val="en-GB" w:eastAsia="en-GB"/>
              </w:rPr>
            </w:pPr>
            <w:r w:rsidRPr="006F4DE1">
              <w:rPr>
                <w:rFonts w:asciiTheme="majorBidi" w:eastAsia="Times New Roman" w:hAnsiTheme="majorBidi" w:cstheme="majorBidi"/>
                <w:color w:val="000000"/>
                <w:sz w:val="24"/>
                <w:szCs w:val="24"/>
                <w:lang w:val="en-GB" w:eastAsia="en-GB"/>
              </w:rPr>
              <w:t>14</w:t>
            </w:r>
          </w:p>
        </w:tc>
        <w:tc>
          <w:tcPr>
            <w:tcW w:w="2310" w:type="dxa"/>
            <w:noWrap/>
            <w:hideMark/>
          </w:tcPr>
          <w:p w14:paraId="789C0728" w14:textId="77777777" w:rsidR="00103FD1" w:rsidRPr="006F4DE1" w:rsidRDefault="00103FD1" w:rsidP="006F4DE1">
            <w:pPr>
              <w:spacing w:after="0" w:line="36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lang w:val="en-GB" w:eastAsia="en-GB"/>
              </w:rPr>
            </w:pPr>
            <w:r w:rsidRPr="006F4DE1">
              <w:rPr>
                <w:rFonts w:asciiTheme="majorBidi" w:eastAsia="Times New Roman" w:hAnsiTheme="majorBidi" w:cstheme="majorBidi"/>
                <w:color w:val="000000"/>
                <w:sz w:val="24"/>
                <w:szCs w:val="24"/>
                <w:lang w:val="en-GB" w:eastAsia="en-GB"/>
              </w:rPr>
              <w:t>78</w:t>
            </w:r>
          </w:p>
        </w:tc>
        <w:tc>
          <w:tcPr>
            <w:tcW w:w="2311" w:type="dxa"/>
            <w:noWrap/>
            <w:hideMark/>
          </w:tcPr>
          <w:p w14:paraId="14CB8730" w14:textId="77777777" w:rsidR="00103FD1" w:rsidRPr="006F4DE1" w:rsidRDefault="00103FD1" w:rsidP="006F4DE1">
            <w:pPr>
              <w:spacing w:after="0" w:line="36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lang w:val="en-GB" w:eastAsia="en-GB"/>
              </w:rPr>
            </w:pPr>
            <w:r w:rsidRPr="006F4DE1">
              <w:rPr>
                <w:rFonts w:asciiTheme="majorBidi" w:eastAsia="Times New Roman" w:hAnsiTheme="majorBidi" w:cstheme="majorBidi"/>
                <w:color w:val="000000"/>
                <w:sz w:val="24"/>
                <w:szCs w:val="24"/>
                <w:lang w:val="en-GB" w:eastAsia="en-GB"/>
              </w:rPr>
              <w:t>25</w:t>
            </w:r>
          </w:p>
        </w:tc>
        <w:tc>
          <w:tcPr>
            <w:tcW w:w="2311" w:type="dxa"/>
            <w:noWrap/>
            <w:hideMark/>
          </w:tcPr>
          <w:p w14:paraId="5F0E0770" w14:textId="77777777" w:rsidR="00103FD1" w:rsidRPr="006F4DE1" w:rsidRDefault="00103FD1" w:rsidP="006F4DE1">
            <w:pPr>
              <w:spacing w:after="0" w:line="36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lang w:val="en-GB" w:eastAsia="en-GB"/>
              </w:rPr>
            </w:pPr>
            <w:r w:rsidRPr="006F4DE1">
              <w:rPr>
                <w:rFonts w:asciiTheme="majorBidi" w:eastAsia="Times New Roman" w:hAnsiTheme="majorBidi" w:cstheme="majorBidi"/>
                <w:color w:val="000000"/>
                <w:sz w:val="24"/>
                <w:szCs w:val="24"/>
                <w:lang w:val="en-GB" w:eastAsia="en-GB"/>
              </w:rPr>
              <w:t>148</w:t>
            </w:r>
          </w:p>
        </w:tc>
      </w:tr>
      <w:tr w:rsidR="00103FD1" w:rsidRPr="006F4DE1" w14:paraId="5B234698" w14:textId="77777777" w:rsidTr="00103FD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310" w:type="dxa"/>
            <w:noWrap/>
            <w:hideMark/>
          </w:tcPr>
          <w:p w14:paraId="15D98F46" w14:textId="77777777" w:rsidR="00103FD1" w:rsidRPr="006F4DE1" w:rsidRDefault="00103FD1" w:rsidP="006F4DE1">
            <w:pPr>
              <w:spacing w:after="0" w:line="360" w:lineRule="auto"/>
              <w:jc w:val="right"/>
              <w:rPr>
                <w:rFonts w:asciiTheme="majorBidi" w:eastAsia="Times New Roman" w:hAnsiTheme="majorBidi" w:cstheme="majorBidi"/>
                <w:color w:val="000000"/>
                <w:sz w:val="24"/>
                <w:szCs w:val="24"/>
                <w:lang w:val="en-GB" w:eastAsia="en-GB"/>
              </w:rPr>
            </w:pPr>
            <w:r w:rsidRPr="006F4DE1">
              <w:rPr>
                <w:rFonts w:asciiTheme="majorBidi" w:eastAsia="Times New Roman" w:hAnsiTheme="majorBidi" w:cstheme="majorBidi"/>
                <w:color w:val="000000"/>
                <w:sz w:val="24"/>
                <w:szCs w:val="24"/>
                <w:lang w:val="en-GB" w:eastAsia="en-GB"/>
              </w:rPr>
              <w:t>15</w:t>
            </w:r>
          </w:p>
        </w:tc>
        <w:tc>
          <w:tcPr>
            <w:tcW w:w="2310" w:type="dxa"/>
            <w:noWrap/>
            <w:hideMark/>
          </w:tcPr>
          <w:p w14:paraId="565A1AD7" w14:textId="77777777" w:rsidR="00103FD1" w:rsidRPr="006F4DE1" w:rsidRDefault="00103FD1" w:rsidP="006F4DE1">
            <w:pPr>
              <w:spacing w:after="0" w:line="360" w:lineRule="auto"/>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4"/>
                <w:szCs w:val="24"/>
                <w:lang w:val="en-GB" w:eastAsia="en-GB"/>
              </w:rPr>
            </w:pPr>
            <w:r w:rsidRPr="006F4DE1">
              <w:rPr>
                <w:rFonts w:asciiTheme="majorBidi" w:eastAsia="Times New Roman" w:hAnsiTheme="majorBidi" w:cstheme="majorBidi"/>
                <w:color w:val="000000"/>
                <w:sz w:val="24"/>
                <w:szCs w:val="24"/>
                <w:lang w:val="en-GB" w:eastAsia="en-GB"/>
              </w:rPr>
              <w:t>45</w:t>
            </w:r>
          </w:p>
        </w:tc>
        <w:tc>
          <w:tcPr>
            <w:tcW w:w="2311" w:type="dxa"/>
            <w:noWrap/>
            <w:hideMark/>
          </w:tcPr>
          <w:p w14:paraId="59C47C9A" w14:textId="77777777" w:rsidR="00103FD1" w:rsidRPr="006F4DE1" w:rsidRDefault="00103FD1" w:rsidP="006F4DE1">
            <w:pPr>
              <w:spacing w:after="0" w:line="360" w:lineRule="auto"/>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4"/>
                <w:szCs w:val="24"/>
                <w:lang w:val="en-GB" w:eastAsia="en-GB"/>
              </w:rPr>
            </w:pPr>
            <w:r w:rsidRPr="006F4DE1">
              <w:rPr>
                <w:rFonts w:asciiTheme="majorBidi" w:eastAsia="Times New Roman" w:hAnsiTheme="majorBidi" w:cstheme="majorBidi"/>
                <w:color w:val="000000"/>
                <w:sz w:val="24"/>
                <w:szCs w:val="24"/>
                <w:lang w:val="en-GB" w:eastAsia="en-GB"/>
              </w:rPr>
              <w:t>14</w:t>
            </w:r>
          </w:p>
        </w:tc>
        <w:tc>
          <w:tcPr>
            <w:tcW w:w="2311" w:type="dxa"/>
            <w:noWrap/>
            <w:hideMark/>
          </w:tcPr>
          <w:p w14:paraId="61ECF942" w14:textId="77777777" w:rsidR="00103FD1" w:rsidRPr="006F4DE1" w:rsidRDefault="00103FD1" w:rsidP="006F4DE1">
            <w:pPr>
              <w:spacing w:after="0" w:line="360" w:lineRule="auto"/>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4"/>
                <w:szCs w:val="24"/>
                <w:lang w:val="en-GB" w:eastAsia="en-GB"/>
              </w:rPr>
            </w:pPr>
            <w:r w:rsidRPr="006F4DE1">
              <w:rPr>
                <w:rFonts w:asciiTheme="majorBidi" w:eastAsia="Times New Roman" w:hAnsiTheme="majorBidi" w:cstheme="majorBidi"/>
                <w:color w:val="000000"/>
                <w:sz w:val="24"/>
                <w:szCs w:val="24"/>
                <w:lang w:val="en-GB" w:eastAsia="en-GB"/>
              </w:rPr>
              <w:t>156</w:t>
            </w:r>
          </w:p>
        </w:tc>
      </w:tr>
      <w:tr w:rsidR="00103FD1" w:rsidRPr="006F4DE1" w14:paraId="490CE5AF" w14:textId="77777777" w:rsidTr="00103FD1">
        <w:trPr>
          <w:trHeight w:val="300"/>
        </w:trPr>
        <w:tc>
          <w:tcPr>
            <w:cnfStyle w:val="001000000000" w:firstRow="0" w:lastRow="0" w:firstColumn="1" w:lastColumn="0" w:oddVBand="0" w:evenVBand="0" w:oddHBand="0" w:evenHBand="0" w:firstRowFirstColumn="0" w:firstRowLastColumn="0" w:lastRowFirstColumn="0" w:lastRowLastColumn="0"/>
            <w:tcW w:w="2310" w:type="dxa"/>
            <w:noWrap/>
            <w:hideMark/>
          </w:tcPr>
          <w:p w14:paraId="73582B74" w14:textId="77777777" w:rsidR="00103FD1" w:rsidRPr="006F4DE1" w:rsidRDefault="00103FD1" w:rsidP="006F4DE1">
            <w:pPr>
              <w:spacing w:after="0" w:line="360" w:lineRule="auto"/>
              <w:jc w:val="right"/>
              <w:rPr>
                <w:rFonts w:asciiTheme="majorBidi" w:eastAsia="Times New Roman" w:hAnsiTheme="majorBidi" w:cstheme="majorBidi"/>
                <w:color w:val="000000"/>
                <w:sz w:val="24"/>
                <w:szCs w:val="24"/>
                <w:lang w:val="en-GB" w:eastAsia="en-GB"/>
              </w:rPr>
            </w:pPr>
            <w:r w:rsidRPr="006F4DE1">
              <w:rPr>
                <w:rFonts w:asciiTheme="majorBidi" w:eastAsia="Times New Roman" w:hAnsiTheme="majorBidi" w:cstheme="majorBidi"/>
                <w:color w:val="000000"/>
                <w:sz w:val="24"/>
                <w:szCs w:val="24"/>
                <w:lang w:val="en-GB" w:eastAsia="en-GB"/>
              </w:rPr>
              <w:t>16</w:t>
            </w:r>
          </w:p>
        </w:tc>
        <w:tc>
          <w:tcPr>
            <w:tcW w:w="2310" w:type="dxa"/>
            <w:noWrap/>
            <w:hideMark/>
          </w:tcPr>
          <w:p w14:paraId="1887F31C" w14:textId="77777777" w:rsidR="00103FD1" w:rsidRPr="006F4DE1" w:rsidRDefault="00103FD1" w:rsidP="006F4DE1">
            <w:pPr>
              <w:spacing w:after="0" w:line="36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lang w:val="en-GB" w:eastAsia="en-GB"/>
              </w:rPr>
            </w:pPr>
            <w:r w:rsidRPr="006F4DE1">
              <w:rPr>
                <w:rFonts w:asciiTheme="majorBidi" w:eastAsia="Times New Roman" w:hAnsiTheme="majorBidi" w:cstheme="majorBidi"/>
                <w:color w:val="000000"/>
                <w:sz w:val="24"/>
                <w:szCs w:val="24"/>
                <w:lang w:val="en-GB" w:eastAsia="en-GB"/>
              </w:rPr>
              <w:t>50</w:t>
            </w:r>
          </w:p>
        </w:tc>
        <w:tc>
          <w:tcPr>
            <w:tcW w:w="2311" w:type="dxa"/>
            <w:noWrap/>
            <w:hideMark/>
          </w:tcPr>
          <w:p w14:paraId="3286374A" w14:textId="77777777" w:rsidR="00103FD1" w:rsidRPr="006F4DE1" w:rsidRDefault="00103FD1" w:rsidP="006F4DE1">
            <w:pPr>
              <w:spacing w:after="0" w:line="36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lang w:val="en-GB" w:eastAsia="en-GB"/>
              </w:rPr>
            </w:pPr>
            <w:r w:rsidRPr="006F4DE1">
              <w:rPr>
                <w:rFonts w:asciiTheme="majorBidi" w:eastAsia="Times New Roman" w:hAnsiTheme="majorBidi" w:cstheme="majorBidi"/>
                <w:color w:val="000000"/>
                <w:sz w:val="24"/>
                <w:szCs w:val="24"/>
                <w:lang w:val="en-GB" w:eastAsia="en-GB"/>
              </w:rPr>
              <w:t>33</w:t>
            </w:r>
          </w:p>
        </w:tc>
        <w:tc>
          <w:tcPr>
            <w:tcW w:w="2311" w:type="dxa"/>
            <w:noWrap/>
            <w:hideMark/>
          </w:tcPr>
          <w:p w14:paraId="6203DB9C" w14:textId="77777777" w:rsidR="00103FD1" w:rsidRPr="006F4DE1" w:rsidRDefault="00103FD1" w:rsidP="006F4DE1">
            <w:pPr>
              <w:spacing w:after="0" w:line="36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lang w:val="en-GB" w:eastAsia="en-GB"/>
              </w:rPr>
            </w:pPr>
            <w:r w:rsidRPr="006F4DE1">
              <w:rPr>
                <w:rFonts w:asciiTheme="majorBidi" w:eastAsia="Times New Roman" w:hAnsiTheme="majorBidi" w:cstheme="majorBidi"/>
                <w:color w:val="000000"/>
                <w:sz w:val="24"/>
                <w:szCs w:val="24"/>
                <w:lang w:val="en-GB" w:eastAsia="en-GB"/>
              </w:rPr>
              <w:t>164</w:t>
            </w:r>
          </w:p>
        </w:tc>
      </w:tr>
      <w:tr w:rsidR="00103FD1" w:rsidRPr="006F4DE1" w14:paraId="726B0791" w14:textId="77777777" w:rsidTr="00103FD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310" w:type="dxa"/>
            <w:noWrap/>
            <w:hideMark/>
          </w:tcPr>
          <w:p w14:paraId="0ED447A3" w14:textId="77777777" w:rsidR="00103FD1" w:rsidRPr="006F4DE1" w:rsidRDefault="00103FD1" w:rsidP="006F4DE1">
            <w:pPr>
              <w:spacing w:after="0" w:line="360" w:lineRule="auto"/>
              <w:jc w:val="right"/>
              <w:rPr>
                <w:rFonts w:asciiTheme="majorBidi" w:eastAsia="Times New Roman" w:hAnsiTheme="majorBidi" w:cstheme="majorBidi"/>
                <w:color w:val="000000"/>
                <w:sz w:val="24"/>
                <w:szCs w:val="24"/>
                <w:lang w:val="en-GB" w:eastAsia="en-GB"/>
              </w:rPr>
            </w:pPr>
            <w:r w:rsidRPr="006F4DE1">
              <w:rPr>
                <w:rFonts w:asciiTheme="majorBidi" w:eastAsia="Times New Roman" w:hAnsiTheme="majorBidi" w:cstheme="majorBidi"/>
                <w:color w:val="000000"/>
                <w:sz w:val="24"/>
                <w:szCs w:val="24"/>
                <w:lang w:val="en-GB" w:eastAsia="en-GB"/>
              </w:rPr>
              <w:t>17</w:t>
            </w:r>
          </w:p>
        </w:tc>
        <w:tc>
          <w:tcPr>
            <w:tcW w:w="2310" w:type="dxa"/>
            <w:noWrap/>
            <w:hideMark/>
          </w:tcPr>
          <w:p w14:paraId="00CD029F" w14:textId="77777777" w:rsidR="00103FD1" w:rsidRPr="006F4DE1" w:rsidRDefault="00103FD1" w:rsidP="006F4DE1">
            <w:pPr>
              <w:spacing w:after="0" w:line="360" w:lineRule="auto"/>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4"/>
                <w:szCs w:val="24"/>
                <w:lang w:val="en-GB" w:eastAsia="en-GB"/>
              </w:rPr>
            </w:pPr>
            <w:r w:rsidRPr="006F4DE1">
              <w:rPr>
                <w:rFonts w:asciiTheme="majorBidi" w:eastAsia="Times New Roman" w:hAnsiTheme="majorBidi" w:cstheme="majorBidi"/>
                <w:color w:val="000000"/>
                <w:sz w:val="24"/>
                <w:szCs w:val="24"/>
                <w:lang w:val="en-GB" w:eastAsia="en-GB"/>
              </w:rPr>
              <w:t>70</w:t>
            </w:r>
          </w:p>
        </w:tc>
        <w:tc>
          <w:tcPr>
            <w:tcW w:w="2311" w:type="dxa"/>
            <w:noWrap/>
            <w:hideMark/>
          </w:tcPr>
          <w:p w14:paraId="53EA4F66" w14:textId="77777777" w:rsidR="00103FD1" w:rsidRPr="006F4DE1" w:rsidRDefault="00103FD1" w:rsidP="006F4DE1">
            <w:pPr>
              <w:spacing w:after="0" w:line="360" w:lineRule="auto"/>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4"/>
                <w:szCs w:val="24"/>
                <w:lang w:val="en-GB" w:eastAsia="en-GB"/>
              </w:rPr>
            </w:pPr>
            <w:r w:rsidRPr="006F4DE1">
              <w:rPr>
                <w:rFonts w:asciiTheme="majorBidi" w:eastAsia="Times New Roman" w:hAnsiTheme="majorBidi" w:cstheme="majorBidi"/>
                <w:color w:val="000000"/>
                <w:sz w:val="24"/>
                <w:szCs w:val="24"/>
                <w:lang w:val="en-GB" w:eastAsia="en-GB"/>
              </w:rPr>
              <w:t>28</w:t>
            </w:r>
          </w:p>
        </w:tc>
        <w:tc>
          <w:tcPr>
            <w:tcW w:w="2311" w:type="dxa"/>
            <w:noWrap/>
            <w:hideMark/>
          </w:tcPr>
          <w:p w14:paraId="5EF4DA64" w14:textId="77777777" w:rsidR="00103FD1" w:rsidRPr="006F4DE1" w:rsidRDefault="00103FD1" w:rsidP="006F4DE1">
            <w:pPr>
              <w:spacing w:after="0" w:line="360" w:lineRule="auto"/>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4"/>
                <w:szCs w:val="24"/>
                <w:lang w:val="en-GB" w:eastAsia="en-GB"/>
              </w:rPr>
            </w:pPr>
            <w:r w:rsidRPr="006F4DE1">
              <w:rPr>
                <w:rFonts w:asciiTheme="majorBidi" w:eastAsia="Times New Roman" w:hAnsiTheme="majorBidi" w:cstheme="majorBidi"/>
                <w:color w:val="000000"/>
                <w:sz w:val="24"/>
                <w:szCs w:val="24"/>
                <w:lang w:val="en-GB" w:eastAsia="en-GB"/>
              </w:rPr>
              <w:t>163</w:t>
            </w:r>
          </w:p>
        </w:tc>
      </w:tr>
      <w:tr w:rsidR="00103FD1" w:rsidRPr="006F4DE1" w14:paraId="2012A1F8" w14:textId="77777777" w:rsidTr="00103FD1">
        <w:trPr>
          <w:trHeight w:val="300"/>
        </w:trPr>
        <w:tc>
          <w:tcPr>
            <w:cnfStyle w:val="001000000000" w:firstRow="0" w:lastRow="0" w:firstColumn="1" w:lastColumn="0" w:oddVBand="0" w:evenVBand="0" w:oddHBand="0" w:evenHBand="0" w:firstRowFirstColumn="0" w:firstRowLastColumn="0" w:lastRowFirstColumn="0" w:lastRowLastColumn="0"/>
            <w:tcW w:w="2310" w:type="dxa"/>
            <w:noWrap/>
            <w:hideMark/>
          </w:tcPr>
          <w:p w14:paraId="0F0E2C55" w14:textId="77777777" w:rsidR="00103FD1" w:rsidRPr="006F4DE1" w:rsidRDefault="00103FD1" w:rsidP="006F4DE1">
            <w:pPr>
              <w:spacing w:after="0" w:line="360" w:lineRule="auto"/>
              <w:jc w:val="right"/>
              <w:rPr>
                <w:rFonts w:asciiTheme="majorBidi" w:eastAsia="Times New Roman" w:hAnsiTheme="majorBidi" w:cstheme="majorBidi"/>
                <w:color w:val="000000"/>
                <w:sz w:val="24"/>
                <w:szCs w:val="24"/>
                <w:lang w:val="en-GB" w:eastAsia="en-GB"/>
              </w:rPr>
            </w:pPr>
            <w:r w:rsidRPr="006F4DE1">
              <w:rPr>
                <w:rFonts w:asciiTheme="majorBidi" w:eastAsia="Times New Roman" w:hAnsiTheme="majorBidi" w:cstheme="majorBidi"/>
                <w:color w:val="000000"/>
                <w:sz w:val="24"/>
                <w:szCs w:val="24"/>
                <w:lang w:val="en-GB" w:eastAsia="en-GB"/>
              </w:rPr>
              <w:t>18</w:t>
            </w:r>
          </w:p>
        </w:tc>
        <w:tc>
          <w:tcPr>
            <w:tcW w:w="2310" w:type="dxa"/>
            <w:noWrap/>
            <w:hideMark/>
          </w:tcPr>
          <w:p w14:paraId="2DC766A9" w14:textId="77777777" w:rsidR="00103FD1" w:rsidRPr="006F4DE1" w:rsidRDefault="00103FD1" w:rsidP="006F4DE1">
            <w:pPr>
              <w:spacing w:after="0" w:line="36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lang w:val="en-GB" w:eastAsia="en-GB"/>
              </w:rPr>
            </w:pPr>
            <w:r w:rsidRPr="006F4DE1">
              <w:rPr>
                <w:rFonts w:asciiTheme="majorBidi" w:eastAsia="Times New Roman" w:hAnsiTheme="majorBidi" w:cstheme="majorBidi"/>
                <w:color w:val="000000"/>
                <w:sz w:val="24"/>
                <w:szCs w:val="24"/>
                <w:lang w:val="en-GB" w:eastAsia="en-GB"/>
              </w:rPr>
              <w:t>60</w:t>
            </w:r>
          </w:p>
        </w:tc>
        <w:tc>
          <w:tcPr>
            <w:tcW w:w="2311" w:type="dxa"/>
            <w:noWrap/>
            <w:hideMark/>
          </w:tcPr>
          <w:p w14:paraId="55BA3A8F" w14:textId="77777777" w:rsidR="00103FD1" w:rsidRPr="006F4DE1" w:rsidRDefault="00103FD1" w:rsidP="006F4DE1">
            <w:pPr>
              <w:spacing w:after="0" w:line="36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lang w:val="en-GB" w:eastAsia="en-GB"/>
              </w:rPr>
            </w:pPr>
            <w:r w:rsidRPr="006F4DE1">
              <w:rPr>
                <w:rFonts w:asciiTheme="majorBidi" w:eastAsia="Times New Roman" w:hAnsiTheme="majorBidi" w:cstheme="majorBidi"/>
                <w:color w:val="000000"/>
                <w:sz w:val="24"/>
                <w:szCs w:val="24"/>
                <w:lang w:val="en-GB" w:eastAsia="en-GB"/>
              </w:rPr>
              <w:t>21</w:t>
            </w:r>
          </w:p>
        </w:tc>
        <w:tc>
          <w:tcPr>
            <w:tcW w:w="2311" w:type="dxa"/>
            <w:noWrap/>
            <w:hideMark/>
          </w:tcPr>
          <w:p w14:paraId="64655FA1" w14:textId="77777777" w:rsidR="00103FD1" w:rsidRPr="006F4DE1" w:rsidRDefault="00103FD1" w:rsidP="006F4DE1">
            <w:pPr>
              <w:spacing w:after="0" w:line="36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lang w:val="en-GB" w:eastAsia="en-GB"/>
              </w:rPr>
            </w:pPr>
            <w:r w:rsidRPr="006F4DE1">
              <w:rPr>
                <w:rFonts w:asciiTheme="majorBidi" w:eastAsia="Times New Roman" w:hAnsiTheme="majorBidi" w:cstheme="majorBidi"/>
                <w:color w:val="000000"/>
                <w:sz w:val="24"/>
                <w:szCs w:val="24"/>
                <w:lang w:val="en-GB" w:eastAsia="en-GB"/>
              </w:rPr>
              <w:t>175</w:t>
            </w:r>
          </w:p>
        </w:tc>
      </w:tr>
      <w:tr w:rsidR="00103FD1" w:rsidRPr="006F4DE1" w14:paraId="70F458F6" w14:textId="77777777" w:rsidTr="00103FD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310" w:type="dxa"/>
            <w:noWrap/>
            <w:hideMark/>
          </w:tcPr>
          <w:p w14:paraId="05DC71F3" w14:textId="77777777" w:rsidR="00103FD1" w:rsidRPr="006F4DE1" w:rsidRDefault="00103FD1" w:rsidP="006F4DE1">
            <w:pPr>
              <w:spacing w:after="0" w:line="360" w:lineRule="auto"/>
              <w:jc w:val="right"/>
              <w:rPr>
                <w:rFonts w:asciiTheme="majorBidi" w:eastAsia="Times New Roman" w:hAnsiTheme="majorBidi" w:cstheme="majorBidi"/>
                <w:color w:val="000000"/>
                <w:sz w:val="24"/>
                <w:szCs w:val="24"/>
                <w:lang w:val="en-GB" w:eastAsia="en-GB"/>
              </w:rPr>
            </w:pPr>
            <w:r w:rsidRPr="006F4DE1">
              <w:rPr>
                <w:rFonts w:asciiTheme="majorBidi" w:eastAsia="Times New Roman" w:hAnsiTheme="majorBidi" w:cstheme="majorBidi"/>
                <w:color w:val="000000"/>
                <w:sz w:val="24"/>
                <w:szCs w:val="24"/>
                <w:lang w:val="en-GB" w:eastAsia="en-GB"/>
              </w:rPr>
              <w:t>19</w:t>
            </w:r>
          </w:p>
        </w:tc>
        <w:tc>
          <w:tcPr>
            <w:tcW w:w="2310" w:type="dxa"/>
            <w:noWrap/>
            <w:hideMark/>
          </w:tcPr>
          <w:p w14:paraId="750C3C5C" w14:textId="77777777" w:rsidR="00103FD1" w:rsidRPr="006F4DE1" w:rsidRDefault="00103FD1" w:rsidP="006F4DE1">
            <w:pPr>
              <w:spacing w:after="0" w:line="360" w:lineRule="auto"/>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4"/>
                <w:szCs w:val="24"/>
                <w:lang w:val="en-GB" w:eastAsia="en-GB"/>
              </w:rPr>
            </w:pPr>
            <w:r w:rsidRPr="006F4DE1">
              <w:rPr>
                <w:rFonts w:asciiTheme="majorBidi" w:eastAsia="Times New Roman" w:hAnsiTheme="majorBidi" w:cstheme="majorBidi"/>
                <w:color w:val="000000"/>
                <w:sz w:val="24"/>
                <w:szCs w:val="24"/>
                <w:lang w:val="en-GB" w:eastAsia="en-GB"/>
              </w:rPr>
              <w:t>50</w:t>
            </w:r>
          </w:p>
        </w:tc>
        <w:tc>
          <w:tcPr>
            <w:tcW w:w="2311" w:type="dxa"/>
            <w:noWrap/>
            <w:hideMark/>
          </w:tcPr>
          <w:p w14:paraId="71748164" w14:textId="77777777" w:rsidR="00103FD1" w:rsidRPr="006F4DE1" w:rsidRDefault="00103FD1" w:rsidP="006F4DE1">
            <w:pPr>
              <w:spacing w:after="0" w:line="360" w:lineRule="auto"/>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4"/>
                <w:szCs w:val="24"/>
                <w:lang w:val="en-GB" w:eastAsia="en-GB"/>
              </w:rPr>
            </w:pPr>
            <w:r w:rsidRPr="006F4DE1">
              <w:rPr>
                <w:rFonts w:asciiTheme="majorBidi" w:eastAsia="Times New Roman" w:hAnsiTheme="majorBidi" w:cstheme="majorBidi"/>
                <w:color w:val="000000"/>
                <w:sz w:val="24"/>
                <w:szCs w:val="24"/>
                <w:lang w:val="en-GB" w:eastAsia="en-GB"/>
              </w:rPr>
              <w:t>12</w:t>
            </w:r>
          </w:p>
        </w:tc>
        <w:tc>
          <w:tcPr>
            <w:tcW w:w="2311" w:type="dxa"/>
            <w:noWrap/>
            <w:hideMark/>
          </w:tcPr>
          <w:p w14:paraId="1D94CFCB" w14:textId="77777777" w:rsidR="00103FD1" w:rsidRPr="006F4DE1" w:rsidRDefault="00103FD1" w:rsidP="006F4DE1">
            <w:pPr>
              <w:spacing w:after="0" w:line="360" w:lineRule="auto"/>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4"/>
                <w:szCs w:val="24"/>
                <w:lang w:val="en-GB" w:eastAsia="en-GB"/>
              </w:rPr>
            </w:pPr>
            <w:r w:rsidRPr="006F4DE1">
              <w:rPr>
                <w:rFonts w:asciiTheme="majorBidi" w:eastAsia="Times New Roman" w:hAnsiTheme="majorBidi" w:cstheme="majorBidi"/>
                <w:color w:val="000000"/>
                <w:sz w:val="24"/>
                <w:szCs w:val="24"/>
                <w:lang w:val="en-GB" w:eastAsia="en-GB"/>
              </w:rPr>
              <w:t>182</w:t>
            </w:r>
          </w:p>
        </w:tc>
      </w:tr>
      <w:tr w:rsidR="00103FD1" w:rsidRPr="006F4DE1" w14:paraId="2B9F755B" w14:textId="77777777" w:rsidTr="00103FD1">
        <w:trPr>
          <w:trHeight w:val="300"/>
        </w:trPr>
        <w:tc>
          <w:tcPr>
            <w:cnfStyle w:val="001000000000" w:firstRow="0" w:lastRow="0" w:firstColumn="1" w:lastColumn="0" w:oddVBand="0" w:evenVBand="0" w:oddHBand="0" w:evenHBand="0" w:firstRowFirstColumn="0" w:firstRowLastColumn="0" w:lastRowFirstColumn="0" w:lastRowLastColumn="0"/>
            <w:tcW w:w="2310" w:type="dxa"/>
            <w:noWrap/>
            <w:hideMark/>
          </w:tcPr>
          <w:p w14:paraId="6905DABD" w14:textId="77777777" w:rsidR="00103FD1" w:rsidRPr="006F4DE1" w:rsidRDefault="00103FD1" w:rsidP="006F4DE1">
            <w:pPr>
              <w:spacing w:after="0" w:line="360" w:lineRule="auto"/>
              <w:jc w:val="right"/>
              <w:rPr>
                <w:rFonts w:asciiTheme="majorBidi" w:eastAsia="Times New Roman" w:hAnsiTheme="majorBidi" w:cstheme="majorBidi"/>
                <w:color w:val="000000"/>
                <w:sz w:val="24"/>
                <w:szCs w:val="24"/>
                <w:lang w:val="en-GB" w:eastAsia="en-GB"/>
              </w:rPr>
            </w:pPr>
            <w:r w:rsidRPr="006F4DE1">
              <w:rPr>
                <w:rFonts w:asciiTheme="majorBidi" w:eastAsia="Times New Roman" w:hAnsiTheme="majorBidi" w:cstheme="majorBidi"/>
                <w:color w:val="000000"/>
                <w:sz w:val="24"/>
                <w:szCs w:val="24"/>
                <w:lang w:val="en-GB" w:eastAsia="en-GB"/>
              </w:rPr>
              <w:t>20</w:t>
            </w:r>
          </w:p>
        </w:tc>
        <w:tc>
          <w:tcPr>
            <w:tcW w:w="2310" w:type="dxa"/>
            <w:noWrap/>
            <w:hideMark/>
          </w:tcPr>
          <w:p w14:paraId="20A56ACA" w14:textId="77777777" w:rsidR="00103FD1" w:rsidRPr="006F4DE1" w:rsidRDefault="00103FD1" w:rsidP="006F4DE1">
            <w:pPr>
              <w:spacing w:after="0" w:line="36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lang w:val="en-GB" w:eastAsia="en-GB"/>
              </w:rPr>
            </w:pPr>
            <w:r w:rsidRPr="006F4DE1">
              <w:rPr>
                <w:rFonts w:asciiTheme="majorBidi" w:eastAsia="Times New Roman" w:hAnsiTheme="majorBidi" w:cstheme="majorBidi"/>
                <w:color w:val="000000"/>
                <w:sz w:val="24"/>
                <w:szCs w:val="24"/>
                <w:lang w:val="en-GB" w:eastAsia="en-GB"/>
              </w:rPr>
              <w:t>43</w:t>
            </w:r>
          </w:p>
        </w:tc>
        <w:tc>
          <w:tcPr>
            <w:tcW w:w="2311" w:type="dxa"/>
            <w:noWrap/>
            <w:hideMark/>
          </w:tcPr>
          <w:p w14:paraId="04FE90F7" w14:textId="77777777" w:rsidR="00103FD1" w:rsidRPr="006F4DE1" w:rsidRDefault="00103FD1" w:rsidP="006F4DE1">
            <w:pPr>
              <w:spacing w:after="0" w:line="36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lang w:val="en-GB" w:eastAsia="en-GB"/>
              </w:rPr>
            </w:pPr>
            <w:r w:rsidRPr="006F4DE1">
              <w:rPr>
                <w:rFonts w:asciiTheme="majorBidi" w:eastAsia="Times New Roman" w:hAnsiTheme="majorBidi" w:cstheme="majorBidi"/>
                <w:color w:val="000000"/>
                <w:sz w:val="24"/>
                <w:szCs w:val="24"/>
                <w:lang w:val="en-GB" w:eastAsia="en-GB"/>
              </w:rPr>
              <w:t>18</w:t>
            </w:r>
          </w:p>
        </w:tc>
        <w:tc>
          <w:tcPr>
            <w:tcW w:w="2311" w:type="dxa"/>
            <w:noWrap/>
            <w:hideMark/>
          </w:tcPr>
          <w:p w14:paraId="350C1572" w14:textId="77777777" w:rsidR="00103FD1" w:rsidRPr="006F4DE1" w:rsidRDefault="00103FD1" w:rsidP="006F4DE1">
            <w:pPr>
              <w:spacing w:after="0" w:line="36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lang w:val="en-GB" w:eastAsia="en-GB"/>
              </w:rPr>
            </w:pPr>
            <w:r w:rsidRPr="006F4DE1">
              <w:rPr>
                <w:rFonts w:asciiTheme="majorBidi" w:eastAsia="Times New Roman" w:hAnsiTheme="majorBidi" w:cstheme="majorBidi"/>
                <w:color w:val="000000"/>
                <w:sz w:val="24"/>
                <w:szCs w:val="24"/>
                <w:lang w:val="en-GB" w:eastAsia="en-GB"/>
              </w:rPr>
              <w:t>184</w:t>
            </w:r>
          </w:p>
        </w:tc>
      </w:tr>
      <w:tr w:rsidR="00103FD1" w:rsidRPr="006F4DE1" w14:paraId="73CA69C4" w14:textId="77777777" w:rsidTr="00103FD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310" w:type="dxa"/>
            <w:noWrap/>
            <w:hideMark/>
          </w:tcPr>
          <w:p w14:paraId="1F65EDB7" w14:textId="77777777" w:rsidR="00103FD1" w:rsidRPr="006F4DE1" w:rsidRDefault="00103FD1" w:rsidP="006F4DE1">
            <w:pPr>
              <w:spacing w:after="0" w:line="360" w:lineRule="auto"/>
              <w:jc w:val="right"/>
              <w:rPr>
                <w:rFonts w:asciiTheme="majorBidi" w:eastAsia="Times New Roman" w:hAnsiTheme="majorBidi" w:cstheme="majorBidi"/>
                <w:color w:val="000000"/>
                <w:sz w:val="24"/>
                <w:szCs w:val="24"/>
                <w:lang w:val="en-GB" w:eastAsia="en-GB"/>
              </w:rPr>
            </w:pPr>
            <w:r w:rsidRPr="006F4DE1">
              <w:rPr>
                <w:rFonts w:asciiTheme="majorBidi" w:eastAsia="Times New Roman" w:hAnsiTheme="majorBidi" w:cstheme="majorBidi"/>
                <w:color w:val="000000"/>
                <w:sz w:val="24"/>
                <w:szCs w:val="24"/>
                <w:lang w:val="en-GB" w:eastAsia="en-GB"/>
              </w:rPr>
              <w:t>21</w:t>
            </w:r>
          </w:p>
        </w:tc>
        <w:tc>
          <w:tcPr>
            <w:tcW w:w="2310" w:type="dxa"/>
            <w:noWrap/>
            <w:hideMark/>
          </w:tcPr>
          <w:p w14:paraId="245D4E2A" w14:textId="77777777" w:rsidR="00103FD1" w:rsidRPr="006F4DE1" w:rsidRDefault="00103FD1" w:rsidP="006F4DE1">
            <w:pPr>
              <w:spacing w:after="0" w:line="360" w:lineRule="auto"/>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4"/>
                <w:szCs w:val="24"/>
                <w:lang w:val="en-GB" w:eastAsia="en-GB"/>
              </w:rPr>
            </w:pPr>
            <w:r w:rsidRPr="006F4DE1">
              <w:rPr>
                <w:rFonts w:asciiTheme="majorBidi" w:eastAsia="Times New Roman" w:hAnsiTheme="majorBidi" w:cstheme="majorBidi"/>
                <w:color w:val="000000"/>
                <w:sz w:val="24"/>
                <w:szCs w:val="24"/>
                <w:lang w:val="en-GB" w:eastAsia="en-GB"/>
              </w:rPr>
              <w:t>60</w:t>
            </w:r>
          </w:p>
        </w:tc>
        <w:tc>
          <w:tcPr>
            <w:tcW w:w="2311" w:type="dxa"/>
            <w:noWrap/>
            <w:hideMark/>
          </w:tcPr>
          <w:p w14:paraId="2A8C5C14" w14:textId="77777777" w:rsidR="00103FD1" w:rsidRPr="006F4DE1" w:rsidRDefault="00103FD1" w:rsidP="006F4DE1">
            <w:pPr>
              <w:spacing w:after="0" w:line="360" w:lineRule="auto"/>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4"/>
                <w:szCs w:val="24"/>
                <w:lang w:val="en-GB" w:eastAsia="en-GB"/>
              </w:rPr>
            </w:pPr>
            <w:r w:rsidRPr="006F4DE1">
              <w:rPr>
                <w:rFonts w:asciiTheme="majorBidi" w:eastAsia="Times New Roman" w:hAnsiTheme="majorBidi" w:cstheme="majorBidi"/>
                <w:color w:val="000000"/>
                <w:sz w:val="24"/>
                <w:szCs w:val="24"/>
                <w:lang w:val="en-GB" w:eastAsia="en-GB"/>
              </w:rPr>
              <w:t>22</w:t>
            </w:r>
          </w:p>
        </w:tc>
        <w:tc>
          <w:tcPr>
            <w:tcW w:w="2311" w:type="dxa"/>
            <w:noWrap/>
            <w:hideMark/>
          </w:tcPr>
          <w:p w14:paraId="65B5354B" w14:textId="77777777" w:rsidR="00103FD1" w:rsidRPr="006F4DE1" w:rsidRDefault="00103FD1" w:rsidP="006F4DE1">
            <w:pPr>
              <w:spacing w:after="0" w:line="360" w:lineRule="auto"/>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4"/>
                <w:szCs w:val="24"/>
                <w:lang w:val="en-GB" w:eastAsia="en-GB"/>
              </w:rPr>
            </w:pPr>
            <w:r w:rsidRPr="006F4DE1">
              <w:rPr>
                <w:rFonts w:asciiTheme="majorBidi" w:eastAsia="Times New Roman" w:hAnsiTheme="majorBidi" w:cstheme="majorBidi"/>
                <w:color w:val="000000"/>
                <w:sz w:val="24"/>
                <w:szCs w:val="24"/>
                <w:lang w:val="en-GB" w:eastAsia="en-GB"/>
              </w:rPr>
              <w:t>208</w:t>
            </w:r>
          </w:p>
        </w:tc>
      </w:tr>
      <w:tr w:rsidR="00103FD1" w:rsidRPr="006F4DE1" w14:paraId="6237B770" w14:textId="77777777" w:rsidTr="00103FD1">
        <w:trPr>
          <w:trHeight w:val="300"/>
        </w:trPr>
        <w:tc>
          <w:tcPr>
            <w:cnfStyle w:val="001000000000" w:firstRow="0" w:lastRow="0" w:firstColumn="1" w:lastColumn="0" w:oddVBand="0" w:evenVBand="0" w:oddHBand="0" w:evenHBand="0" w:firstRowFirstColumn="0" w:firstRowLastColumn="0" w:lastRowFirstColumn="0" w:lastRowLastColumn="0"/>
            <w:tcW w:w="2310" w:type="dxa"/>
            <w:noWrap/>
            <w:hideMark/>
          </w:tcPr>
          <w:p w14:paraId="37487725" w14:textId="77777777" w:rsidR="00103FD1" w:rsidRPr="006F4DE1" w:rsidRDefault="00103FD1" w:rsidP="006F4DE1">
            <w:pPr>
              <w:spacing w:after="0" w:line="360" w:lineRule="auto"/>
              <w:jc w:val="right"/>
              <w:rPr>
                <w:rFonts w:asciiTheme="majorBidi" w:eastAsia="Times New Roman" w:hAnsiTheme="majorBidi" w:cstheme="majorBidi"/>
                <w:color w:val="000000"/>
                <w:sz w:val="24"/>
                <w:szCs w:val="24"/>
                <w:lang w:val="en-GB" w:eastAsia="en-GB"/>
              </w:rPr>
            </w:pPr>
            <w:r w:rsidRPr="006F4DE1">
              <w:rPr>
                <w:rFonts w:asciiTheme="majorBidi" w:eastAsia="Times New Roman" w:hAnsiTheme="majorBidi" w:cstheme="majorBidi"/>
                <w:color w:val="000000"/>
                <w:sz w:val="24"/>
                <w:szCs w:val="24"/>
                <w:lang w:val="en-GB" w:eastAsia="en-GB"/>
              </w:rPr>
              <w:t>22</w:t>
            </w:r>
          </w:p>
        </w:tc>
        <w:tc>
          <w:tcPr>
            <w:tcW w:w="2310" w:type="dxa"/>
            <w:noWrap/>
            <w:hideMark/>
          </w:tcPr>
          <w:p w14:paraId="720F927E" w14:textId="77777777" w:rsidR="00103FD1" w:rsidRPr="006F4DE1" w:rsidRDefault="00103FD1" w:rsidP="006F4DE1">
            <w:pPr>
              <w:spacing w:after="0" w:line="36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lang w:val="en-GB" w:eastAsia="en-GB"/>
              </w:rPr>
            </w:pPr>
            <w:r w:rsidRPr="006F4DE1">
              <w:rPr>
                <w:rFonts w:asciiTheme="majorBidi" w:eastAsia="Times New Roman" w:hAnsiTheme="majorBidi" w:cstheme="majorBidi"/>
                <w:color w:val="000000"/>
                <w:sz w:val="24"/>
                <w:szCs w:val="24"/>
                <w:lang w:val="en-GB" w:eastAsia="en-GB"/>
              </w:rPr>
              <w:t>50</w:t>
            </w:r>
          </w:p>
        </w:tc>
        <w:tc>
          <w:tcPr>
            <w:tcW w:w="2311" w:type="dxa"/>
            <w:noWrap/>
            <w:hideMark/>
          </w:tcPr>
          <w:p w14:paraId="5A73D39F" w14:textId="77777777" w:rsidR="00103FD1" w:rsidRPr="006F4DE1" w:rsidRDefault="00103FD1" w:rsidP="006F4DE1">
            <w:pPr>
              <w:spacing w:after="0" w:line="36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lang w:val="en-GB" w:eastAsia="en-GB"/>
              </w:rPr>
            </w:pPr>
            <w:r w:rsidRPr="006F4DE1">
              <w:rPr>
                <w:rFonts w:asciiTheme="majorBidi" w:eastAsia="Times New Roman" w:hAnsiTheme="majorBidi" w:cstheme="majorBidi"/>
                <w:color w:val="000000"/>
                <w:sz w:val="24"/>
                <w:szCs w:val="24"/>
                <w:lang w:val="en-GB" w:eastAsia="en-GB"/>
              </w:rPr>
              <w:t>20</w:t>
            </w:r>
          </w:p>
        </w:tc>
        <w:tc>
          <w:tcPr>
            <w:tcW w:w="2311" w:type="dxa"/>
            <w:noWrap/>
            <w:hideMark/>
          </w:tcPr>
          <w:p w14:paraId="288A71AD" w14:textId="77777777" w:rsidR="00103FD1" w:rsidRPr="006F4DE1" w:rsidRDefault="00103FD1" w:rsidP="006F4DE1">
            <w:pPr>
              <w:spacing w:after="0" w:line="36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lang w:val="en-GB" w:eastAsia="en-GB"/>
              </w:rPr>
            </w:pPr>
            <w:r w:rsidRPr="006F4DE1">
              <w:rPr>
                <w:rFonts w:asciiTheme="majorBidi" w:eastAsia="Times New Roman" w:hAnsiTheme="majorBidi" w:cstheme="majorBidi"/>
                <w:color w:val="000000"/>
                <w:sz w:val="24"/>
                <w:szCs w:val="24"/>
                <w:lang w:val="en-GB" w:eastAsia="en-GB"/>
              </w:rPr>
              <w:t>168</w:t>
            </w:r>
          </w:p>
        </w:tc>
      </w:tr>
      <w:tr w:rsidR="00103FD1" w:rsidRPr="006F4DE1" w14:paraId="3D87A737" w14:textId="77777777" w:rsidTr="00103FD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310" w:type="dxa"/>
            <w:noWrap/>
            <w:hideMark/>
          </w:tcPr>
          <w:p w14:paraId="0E85295E" w14:textId="77777777" w:rsidR="00103FD1" w:rsidRPr="006F4DE1" w:rsidRDefault="00103FD1" w:rsidP="006F4DE1">
            <w:pPr>
              <w:spacing w:after="0" w:line="360" w:lineRule="auto"/>
              <w:jc w:val="right"/>
              <w:rPr>
                <w:rFonts w:asciiTheme="majorBidi" w:eastAsia="Times New Roman" w:hAnsiTheme="majorBidi" w:cstheme="majorBidi"/>
                <w:color w:val="000000"/>
                <w:sz w:val="24"/>
                <w:szCs w:val="24"/>
                <w:lang w:val="en-GB" w:eastAsia="en-GB"/>
              </w:rPr>
            </w:pPr>
            <w:r w:rsidRPr="006F4DE1">
              <w:rPr>
                <w:rFonts w:asciiTheme="majorBidi" w:eastAsia="Times New Roman" w:hAnsiTheme="majorBidi" w:cstheme="majorBidi"/>
                <w:color w:val="000000"/>
                <w:sz w:val="24"/>
                <w:szCs w:val="24"/>
                <w:lang w:val="en-GB" w:eastAsia="en-GB"/>
              </w:rPr>
              <w:t>23</w:t>
            </w:r>
          </w:p>
        </w:tc>
        <w:tc>
          <w:tcPr>
            <w:tcW w:w="2310" w:type="dxa"/>
            <w:noWrap/>
            <w:hideMark/>
          </w:tcPr>
          <w:p w14:paraId="2590C149" w14:textId="77777777" w:rsidR="00103FD1" w:rsidRPr="006F4DE1" w:rsidRDefault="00103FD1" w:rsidP="006F4DE1">
            <w:pPr>
              <w:spacing w:after="0" w:line="360" w:lineRule="auto"/>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4"/>
                <w:szCs w:val="24"/>
                <w:lang w:val="en-GB" w:eastAsia="en-GB"/>
              </w:rPr>
            </w:pPr>
            <w:r w:rsidRPr="006F4DE1">
              <w:rPr>
                <w:rFonts w:asciiTheme="majorBidi" w:eastAsia="Times New Roman" w:hAnsiTheme="majorBidi" w:cstheme="majorBidi"/>
                <w:color w:val="000000"/>
                <w:sz w:val="24"/>
                <w:szCs w:val="24"/>
                <w:lang w:val="en-GB" w:eastAsia="en-GB"/>
              </w:rPr>
              <w:t>70</w:t>
            </w:r>
          </w:p>
        </w:tc>
        <w:tc>
          <w:tcPr>
            <w:tcW w:w="2311" w:type="dxa"/>
            <w:noWrap/>
            <w:hideMark/>
          </w:tcPr>
          <w:p w14:paraId="3D53C198" w14:textId="77777777" w:rsidR="00103FD1" w:rsidRPr="006F4DE1" w:rsidRDefault="00103FD1" w:rsidP="006F4DE1">
            <w:pPr>
              <w:spacing w:after="0" w:line="360" w:lineRule="auto"/>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4"/>
                <w:szCs w:val="24"/>
                <w:lang w:val="en-GB" w:eastAsia="en-GB"/>
              </w:rPr>
            </w:pPr>
            <w:r w:rsidRPr="006F4DE1">
              <w:rPr>
                <w:rFonts w:asciiTheme="majorBidi" w:eastAsia="Times New Roman" w:hAnsiTheme="majorBidi" w:cstheme="majorBidi"/>
                <w:color w:val="000000"/>
                <w:sz w:val="24"/>
                <w:szCs w:val="24"/>
                <w:lang w:val="en-GB" w:eastAsia="en-GB"/>
              </w:rPr>
              <w:t>25</w:t>
            </w:r>
          </w:p>
        </w:tc>
        <w:tc>
          <w:tcPr>
            <w:tcW w:w="2311" w:type="dxa"/>
            <w:noWrap/>
            <w:hideMark/>
          </w:tcPr>
          <w:p w14:paraId="5136C746" w14:textId="77777777" w:rsidR="00103FD1" w:rsidRPr="006F4DE1" w:rsidRDefault="00103FD1" w:rsidP="006F4DE1">
            <w:pPr>
              <w:spacing w:after="0" w:line="360" w:lineRule="auto"/>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4"/>
                <w:szCs w:val="24"/>
                <w:lang w:val="en-GB" w:eastAsia="en-GB"/>
              </w:rPr>
            </w:pPr>
            <w:r w:rsidRPr="006F4DE1">
              <w:rPr>
                <w:rFonts w:asciiTheme="majorBidi" w:eastAsia="Times New Roman" w:hAnsiTheme="majorBidi" w:cstheme="majorBidi"/>
                <w:color w:val="000000"/>
                <w:sz w:val="24"/>
                <w:szCs w:val="24"/>
                <w:lang w:val="en-GB" w:eastAsia="en-GB"/>
              </w:rPr>
              <w:t>189</w:t>
            </w:r>
          </w:p>
        </w:tc>
      </w:tr>
      <w:tr w:rsidR="00103FD1" w:rsidRPr="006F4DE1" w14:paraId="695B1AB5" w14:textId="77777777" w:rsidTr="00103FD1">
        <w:trPr>
          <w:trHeight w:val="300"/>
        </w:trPr>
        <w:tc>
          <w:tcPr>
            <w:cnfStyle w:val="001000000000" w:firstRow="0" w:lastRow="0" w:firstColumn="1" w:lastColumn="0" w:oddVBand="0" w:evenVBand="0" w:oddHBand="0" w:evenHBand="0" w:firstRowFirstColumn="0" w:firstRowLastColumn="0" w:lastRowFirstColumn="0" w:lastRowLastColumn="0"/>
            <w:tcW w:w="2310" w:type="dxa"/>
            <w:noWrap/>
            <w:hideMark/>
          </w:tcPr>
          <w:p w14:paraId="1826BA35" w14:textId="77777777" w:rsidR="00103FD1" w:rsidRPr="006F4DE1" w:rsidRDefault="00103FD1" w:rsidP="006F4DE1">
            <w:pPr>
              <w:spacing w:after="0" w:line="360" w:lineRule="auto"/>
              <w:jc w:val="right"/>
              <w:rPr>
                <w:rFonts w:asciiTheme="majorBidi" w:eastAsia="Times New Roman" w:hAnsiTheme="majorBidi" w:cstheme="majorBidi"/>
                <w:color w:val="000000"/>
                <w:sz w:val="24"/>
                <w:szCs w:val="24"/>
                <w:lang w:val="en-GB" w:eastAsia="en-GB"/>
              </w:rPr>
            </w:pPr>
            <w:r w:rsidRPr="006F4DE1">
              <w:rPr>
                <w:rFonts w:asciiTheme="majorBidi" w:eastAsia="Times New Roman" w:hAnsiTheme="majorBidi" w:cstheme="majorBidi"/>
                <w:color w:val="000000"/>
                <w:sz w:val="24"/>
                <w:szCs w:val="24"/>
                <w:lang w:val="en-GB" w:eastAsia="en-GB"/>
              </w:rPr>
              <w:t>24</w:t>
            </w:r>
          </w:p>
        </w:tc>
        <w:tc>
          <w:tcPr>
            <w:tcW w:w="2310" w:type="dxa"/>
            <w:noWrap/>
            <w:hideMark/>
          </w:tcPr>
          <w:p w14:paraId="20C232D6" w14:textId="77777777" w:rsidR="00103FD1" w:rsidRPr="006F4DE1" w:rsidRDefault="00103FD1" w:rsidP="006F4DE1">
            <w:pPr>
              <w:spacing w:after="0" w:line="36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lang w:val="en-GB" w:eastAsia="en-GB"/>
              </w:rPr>
            </w:pPr>
            <w:r w:rsidRPr="006F4DE1">
              <w:rPr>
                <w:rFonts w:asciiTheme="majorBidi" w:eastAsia="Times New Roman" w:hAnsiTheme="majorBidi" w:cstheme="majorBidi"/>
                <w:color w:val="000000"/>
                <w:sz w:val="24"/>
                <w:szCs w:val="24"/>
                <w:lang w:val="en-GB" w:eastAsia="en-GB"/>
              </w:rPr>
              <w:t>60</w:t>
            </w:r>
          </w:p>
        </w:tc>
        <w:tc>
          <w:tcPr>
            <w:tcW w:w="2311" w:type="dxa"/>
            <w:noWrap/>
            <w:hideMark/>
          </w:tcPr>
          <w:p w14:paraId="5524FC54" w14:textId="77777777" w:rsidR="00103FD1" w:rsidRPr="006F4DE1" w:rsidRDefault="00103FD1" w:rsidP="006F4DE1">
            <w:pPr>
              <w:spacing w:after="0" w:line="36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lang w:val="en-GB" w:eastAsia="en-GB"/>
              </w:rPr>
            </w:pPr>
            <w:r w:rsidRPr="006F4DE1">
              <w:rPr>
                <w:rFonts w:asciiTheme="majorBidi" w:eastAsia="Times New Roman" w:hAnsiTheme="majorBidi" w:cstheme="majorBidi"/>
                <w:color w:val="000000"/>
                <w:sz w:val="24"/>
                <w:szCs w:val="24"/>
                <w:lang w:val="en-GB" w:eastAsia="en-GB"/>
              </w:rPr>
              <w:t>12</w:t>
            </w:r>
          </w:p>
        </w:tc>
        <w:tc>
          <w:tcPr>
            <w:tcW w:w="2311" w:type="dxa"/>
            <w:noWrap/>
            <w:hideMark/>
          </w:tcPr>
          <w:p w14:paraId="06F11263" w14:textId="77777777" w:rsidR="00103FD1" w:rsidRPr="006F4DE1" w:rsidRDefault="00103FD1" w:rsidP="006F4DE1">
            <w:pPr>
              <w:spacing w:after="0" w:line="36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lang w:val="en-GB" w:eastAsia="en-GB"/>
              </w:rPr>
            </w:pPr>
            <w:r w:rsidRPr="006F4DE1">
              <w:rPr>
                <w:rFonts w:asciiTheme="majorBidi" w:eastAsia="Times New Roman" w:hAnsiTheme="majorBidi" w:cstheme="majorBidi"/>
                <w:color w:val="000000"/>
                <w:sz w:val="24"/>
                <w:szCs w:val="24"/>
                <w:lang w:val="en-GB" w:eastAsia="en-GB"/>
              </w:rPr>
              <w:t>197</w:t>
            </w:r>
          </w:p>
        </w:tc>
      </w:tr>
      <w:tr w:rsidR="00103FD1" w:rsidRPr="006F4DE1" w14:paraId="1F814A8C" w14:textId="77777777" w:rsidTr="00103FD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310" w:type="dxa"/>
            <w:noWrap/>
            <w:hideMark/>
          </w:tcPr>
          <w:p w14:paraId="671C7B2D" w14:textId="77777777" w:rsidR="00103FD1" w:rsidRPr="006F4DE1" w:rsidRDefault="00103FD1" w:rsidP="006F4DE1">
            <w:pPr>
              <w:spacing w:after="0" w:line="360" w:lineRule="auto"/>
              <w:jc w:val="right"/>
              <w:rPr>
                <w:rFonts w:asciiTheme="majorBidi" w:eastAsia="Times New Roman" w:hAnsiTheme="majorBidi" w:cstheme="majorBidi"/>
                <w:color w:val="000000"/>
                <w:sz w:val="24"/>
                <w:szCs w:val="24"/>
                <w:lang w:val="en-GB" w:eastAsia="en-GB"/>
              </w:rPr>
            </w:pPr>
            <w:r w:rsidRPr="006F4DE1">
              <w:rPr>
                <w:rFonts w:asciiTheme="majorBidi" w:eastAsia="Times New Roman" w:hAnsiTheme="majorBidi" w:cstheme="majorBidi"/>
                <w:color w:val="000000"/>
                <w:sz w:val="24"/>
                <w:szCs w:val="24"/>
                <w:lang w:val="en-GB" w:eastAsia="en-GB"/>
              </w:rPr>
              <w:t>25</w:t>
            </w:r>
          </w:p>
        </w:tc>
        <w:tc>
          <w:tcPr>
            <w:tcW w:w="2310" w:type="dxa"/>
            <w:noWrap/>
            <w:hideMark/>
          </w:tcPr>
          <w:p w14:paraId="4AAE5CFE" w14:textId="77777777" w:rsidR="00103FD1" w:rsidRPr="006F4DE1" w:rsidRDefault="00103FD1" w:rsidP="006F4DE1">
            <w:pPr>
              <w:spacing w:after="0" w:line="360" w:lineRule="auto"/>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4"/>
                <w:szCs w:val="24"/>
                <w:lang w:val="en-GB" w:eastAsia="en-GB"/>
              </w:rPr>
            </w:pPr>
            <w:r w:rsidRPr="006F4DE1">
              <w:rPr>
                <w:rFonts w:asciiTheme="majorBidi" w:eastAsia="Times New Roman" w:hAnsiTheme="majorBidi" w:cstheme="majorBidi"/>
                <w:color w:val="000000"/>
                <w:sz w:val="24"/>
                <w:szCs w:val="24"/>
                <w:lang w:val="en-GB" w:eastAsia="en-GB"/>
              </w:rPr>
              <w:t>68</w:t>
            </w:r>
          </w:p>
        </w:tc>
        <w:tc>
          <w:tcPr>
            <w:tcW w:w="2311" w:type="dxa"/>
            <w:noWrap/>
            <w:hideMark/>
          </w:tcPr>
          <w:p w14:paraId="1E32487A" w14:textId="77777777" w:rsidR="00103FD1" w:rsidRPr="006F4DE1" w:rsidRDefault="00103FD1" w:rsidP="006F4DE1">
            <w:pPr>
              <w:spacing w:after="0" w:line="360" w:lineRule="auto"/>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4"/>
                <w:szCs w:val="24"/>
                <w:lang w:val="en-GB" w:eastAsia="en-GB"/>
              </w:rPr>
            </w:pPr>
            <w:r w:rsidRPr="006F4DE1">
              <w:rPr>
                <w:rFonts w:asciiTheme="majorBidi" w:eastAsia="Times New Roman" w:hAnsiTheme="majorBidi" w:cstheme="majorBidi"/>
                <w:color w:val="000000"/>
                <w:sz w:val="24"/>
                <w:szCs w:val="24"/>
                <w:lang w:val="en-GB" w:eastAsia="en-GB"/>
              </w:rPr>
              <w:t>23</w:t>
            </w:r>
          </w:p>
        </w:tc>
        <w:tc>
          <w:tcPr>
            <w:tcW w:w="2311" w:type="dxa"/>
            <w:noWrap/>
            <w:hideMark/>
          </w:tcPr>
          <w:p w14:paraId="0A133FBF" w14:textId="77777777" w:rsidR="00103FD1" w:rsidRPr="006F4DE1" w:rsidRDefault="00103FD1" w:rsidP="006F4DE1">
            <w:pPr>
              <w:spacing w:after="0" w:line="360" w:lineRule="auto"/>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4"/>
                <w:szCs w:val="24"/>
                <w:lang w:val="en-GB" w:eastAsia="en-GB"/>
              </w:rPr>
            </w:pPr>
            <w:r w:rsidRPr="006F4DE1">
              <w:rPr>
                <w:rFonts w:asciiTheme="majorBidi" w:eastAsia="Times New Roman" w:hAnsiTheme="majorBidi" w:cstheme="majorBidi"/>
                <w:color w:val="000000"/>
                <w:sz w:val="24"/>
                <w:szCs w:val="24"/>
                <w:lang w:val="en-GB" w:eastAsia="en-GB"/>
              </w:rPr>
              <w:t>195</w:t>
            </w:r>
          </w:p>
        </w:tc>
      </w:tr>
      <w:tr w:rsidR="00103FD1" w:rsidRPr="006F4DE1" w14:paraId="32FF40C8" w14:textId="77777777" w:rsidTr="00103FD1">
        <w:trPr>
          <w:trHeight w:val="300"/>
        </w:trPr>
        <w:tc>
          <w:tcPr>
            <w:cnfStyle w:val="001000000000" w:firstRow="0" w:lastRow="0" w:firstColumn="1" w:lastColumn="0" w:oddVBand="0" w:evenVBand="0" w:oddHBand="0" w:evenHBand="0" w:firstRowFirstColumn="0" w:firstRowLastColumn="0" w:lastRowFirstColumn="0" w:lastRowLastColumn="0"/>
            <w:tcW w:w="2310" w:type="dxa"/>
            <w:noWrap/>
            <w:hideMark/>
          </w:tcPr>
          <w:p w14:paraId="3E158D43" w14:textId="77777777" w:rsidR="00103FD1" w:rsidRPr="006F4DE1" w:rsidRDefault="00103FD1" w:rsidP="006F4DE1">
            <w:pPr>
              <w:spacing w:after="0" w:line="360" w:lineRule="auto"/>
              <w:jc w:val="right"/>
              <w:rPr>
                <w:rFonts w:asciiTheme="majorBidi" w:eastAsia="Times New Roman" w:hAnsiTheme="majorBidi" w:cstheme="majorBidi"/>
                <w:color w:val="000000"/>
                <w:sz w:val="24"/>
                <w:szCs w:val="24"/>
                <w:lang w:val="en-GB" w:eastAsia="en-GB"/>
              </w:rPr>
            </w:pPr>
            <w:r w:rsidRPr="006F4DE1">
              <w:rPr>
                <w:rFonts w:asciiTheme="majorBidi" w:eastAsia="Times New Roman" w:hAnsiTheme="majorBidi" w:cstheme="majorBidi"/>
                <w:color w:val="000000"/>
                <w:sz w:val="24"/>
                <w:szCs w:val="24"/>
                <w:lang w:val="en-GB" w:eastAsia="en-GB"/>
              </w:rPr>
              <w:t>26</w:t>
            </w:r>
          </w:p>
        </w:tc>
        <w:tc>
          <w:tcPr>
            <w:tcW w:w="2310" w:type="dxa"/>
            <w:noWrap/>
            <w:hideMark/>
          </w:tcPr>
          <w:p w14:paraId="5BD92A37" w14:textId="77777777" w:rsidR="00103FD1" w:rsidRPr="006F4DE1" w:rsidRDefault="00103FD1" w:rsidP="006F4DE1">
            <w:pPr>
              <w:spacing w:after="0" w:line="36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lang w:val="en-GB" w:eastAsia="en-GB"/>
              </w:rPr>
            </w:pPr>
            <w:r w:rsidRPr="006F4DE1">
              <w:rPr>
                <w:rFonts w:asciiTheme="majorBidi" w:eastAsia="Times New Roman" w:hAnsiTheme="majorBidi" w:cstheme="majorBidi"/>
                <w:color w:val="000000"/>
                <w:sz w:val="24"/>
                <w:szCs w:val="24"/>
                <w:lang w:val="en-GB" w:eastAsia="en-GB"/>
              </w:rPr>
              <w:t>32</w:t>
            </w:r>
          </w:p>
        </w:tc>
        <w:tc>
          <w:tcPr>
            <w:tcW w:w="2311" w:type="dxa"/>
            <w:noWrap/>
            <w:hideMark/>
          </w:tcPr>
          <w:p w14:paraId="353568E2" w14:textId="77777777" w:rsidR="00103FD1" w:rsidRPr="006F4DE1" w:rsidRDefault="00103FD1" w:rsidP="006F4DE1">
            <w:pPr>
              <w:spacing w:after="0" w:line="36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lang w:val="en-GB" w:eastAsia="en-GB"/>
              </w:rPr>
            </w:pPr>
            <w:r w:rsidRPr="006F4DE1">
              <w:rPr>
                <w:rFonts w:asciiTheme="majorBidi" w:eastAsia="Times New Roman" w:hAnsiTheme="majorBidi" w:cstheme="majorBidi"/>
                <w:color w:val="000000"/>
                <w:sz w:val="24"/>
                <w:szCs w:val="24"/>
                <w:lang w:val="en-GB" w:eastAsia="en-GB"/>
              </w:rPr>
              <w:t>12</w:t>
            </w:r>
          </w:p>
        </w:tc>
        <w:tc>
          <w:tcPr>
            <w:tcW w:w="2311" w:type="dxa"/>
            <w:noWrap/>
            <w:hideMark/>
          </w:tcPr>
          <w:p w14:paraId="5D0564F7" w14:textId="77777777" w:rsidR="00103FD1" w:rsidRPr="006F4DE1" w:rsidRDefault="00103FD1" w:rsidP="006F4DE1">
            <w:pPr>
              <w:spacing w:after="0" w:line="36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lang w:val="en-GB" w:eastAsia="en-GB"/>
              </w:rPr>
            </w:pPr>
            <w:r w:rsidRPr="006F4DE1">
              <w:rPr>
                <w:rFonts w:asciiTheme="majorBidi" w:eastAsia="Times New Roman" w:hAnsiTheme="majorBidi" w:cstheme="majorBidi"/>
                <w:color w:val="000000"/>
                <w:sz w:val="24"/>
                <w:szCs w:val="24"/>
                <w:lang w:val="en-GB" w:eastAsia="en-GB"/>
              </w:rPr>
              <w:t>178</w:t>
            </w:r>
          </w:p>
        </w:tc>
      </w:tr>
      <w:tr w:rsidR="00103FD1" w:rsidRPr="006F4DE1" w14:paraId="28571F2E" w14:textId="77777777" w:rsidTr="00103FD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310" w:type="dxa"/>
            <w:noWrap/>
            <w:hideMark/>
          </w:tcPr>
          <w:p w14:paraId="05650576" w14:textId="77777777" w:rsidR="00103FD1" w:rsidRPr="006F4DE1" w:rsidRDefault="00103FD1" w:rsidP="006F4DE1">
            <w:pPr>
              <w:spacing w:after="0" w:line="360" w:lineRule="auto"/>
              <w:jc w:val="right"/>
              <w:rPr>
                <w:rFonts w:asciiTheme="majorBidi" w:eastAsia="Times New Roman" w:hAnsiTheme="majorBidi" w:cstheme="majorBidi"/>
                <w:color w:val="000000"/>
                <w:sz w:val="24"/>
                <w:szCs w:val="24"/>
                <w:lang w:val="en-GB" w:eastAsia="en-GB"/>
              </w:rPr>
            </w:pPr>
            <w:r w:rsidRPr="006F4DE1">
              <w:rPr>
                <w:rFonts w:asciiTheme="majorBidi" w:eastAsia="Times New Roman" w:hAnsiTheme="majorBidi" w:cstheme="majorBidi"/>
                <w:color w:val="000000"/>
                <w:sz w:val="24"/>
                <w:szCs w:val="24"/>
                <w:lang w:val="en-GB" w:eastAsia="en-GB"/>
              </w:rPr>
              <w:t>27</w:t>
            </w:r>
          </w:p>
        </w:tc>
        <w:tc>
          <w:tcPr>
            <w:tcW w:w="2310" w:type="dxa"/>
            <w:noWrap/>
            <w:hideMark/>
          </w:tcPr>
          <w:p w14:paraId="0F8F3A51" w14:textId="77777777" w:rsidR="00103FD1" w:rsidRPr="006F4DE1" w:rsidRDefault="00103FD1" w:rsidP="006F4DE1">
            <w:pPr>
              <w:spacing w:after="0" w:line="360" w:lineRule="auto"/>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4"/>
                <w:szCs w:val="24"/>
                <w:lang w:val="en-GB" w:eastAsia="en-GB"/>
              </w:rPr>
            </w:pPr>
            <w:r w:rsidRPr="006F4DE1">
              <w:rPr>
                <w:rFonts w:asciiTheme="majorBidi" w:eastAsia="Times New Roman" w:hAnsiTheme="majorBidi" w:cstheme="majorBidi"/>
                <w:color w:val="000000"/>
                <w:sz w:val="24"/>
                <w:szCs w:val="24"/>
                <w:lang w:val="en-GB" w:eastAsia="en-GB"/>
              </w:rPr>
              <w:t>50</w:t>
            </w:r>
          </w:p>
        </w:tc>
        <w:tc>
          <w:tcPr>
            <w:tcW w:w="2311" w:type="dxa"/>
            <w:noWrap/>
            <w:hideMark/>
          </w:tcPr>
          <w:p w14:paraId="04BCDC9E" w14:textId="77777777" w:rsidR="00103FD1" w:rsidRPr="006F4DE1" w:rsidRDefault="00103FD1" w:rsidP="006F4DE1">
            <w:pPr>
              <w:spacing w:after="0" w:line="360" w:lineRule="auto"/>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4"/>
                <w:szCs w:val="24"/>
                <w:lang w:val="en-GB" w:eastAsia="en-GB"/>
              </w:rPr>
            </w:pPr>
            <w:r w:rsidRPr="006F4DE1">
              <w:rPr>
                <w:rFonts w:asciiTheme="majorBidi" w:eastAsia="Times New Roman" w:hAnsiTheme="majorBidi" w:cstheme="majorBidi"/>
                <w:color w:val="000000"/>
                <w:sz w:val="24"/>
                <w:szCs w:val="24"/>
                <w:lang w:val="en-GB" w:eastAsia="en-GB"/>
              </w:rPr>
              <w:t>18</w:t>
            </w:r>
          </w:p>
        </w:tc>
        <w:tc>
          <w:tcPr>
            <w:tcW w:w="2311" w:type="dxa"/>
            <w:noWrap/>
            <w:hideMark/>
          </w:tcPr>
          <w:p w14:paraId="5C684CCC" w14:textId="77777777" w:rsidR="00103FD1" w:rsidRPr="006F4DE1" w:rsidRDefault="00103FD1" w:rsidP="006F4DE1">
            <w:pPr>
              <w:spacing w:after="0" w:line="360" w:lineRule="auto"/>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4"/>
                <w:szCs w:val="24"/>
                <w:lang w:val="en-GB" w:eastAsia="en-GB"/>
              </w:rPr>
            </w:pPr>
            <w:r w:rsidRPr="006F4DE1">
              <w:rPr>
                <w:rFonts w:asciiTheme="majorBidi" w:eastAsia="Times New Roman" w:hAnsiTheme="majorBidi" w:cstheme="majorBidi"/>
                <w:color w:val="000000"/>
                <w:sz w:val="24"/>
                <w:szCs w:val="24"/>
                <w:lang w:val="en-GB" w:eastAsia="en-GB"/>
              </w:rPr>
              <w:t>182</w:t>
            </w:r>
          </w:p>
        </w:tc>
      </w:tr>
      <w:tr w:rsidR="00103FD1" w:rsidRPr="006F4DE1" w14:paraId="65C989B5" w14:textId="77777777" w:rsidTr="00103FD1">
        <w:trPr>
          <w:trHeight w:val="300"/>
        </w:trPr>
        <w:tc>
          <w:tcPr>
            <w:cnfStyle w:val="001000000000" w:firstRow="0" w:lastRow="0" w:firstColumn="1" w:lastColumn="0" w:oddVBand="0" w:evenVBand="0" w:oddHBand="0" w:evenHBand="0" w:firstRowFirstColumn="0" w:firstRowLastColumn="0" w:lastRowFirstColumn="0" w:lastRowLastColumn="0"/>
            <w:tcW w:w="2310" w:type="dxa"/>
            <w:noWrap/>
            <w:hideMark/>
          </w:tcPr>
          <w:p w14:paraId="3153DEDC" w14:textId="77777777" w:rsidR="00103FD1" w:rsidRPr="006F4DE1" w:rsidRDefault="00103FD1" w:rsidP="006F4DE1">
            <w:pPr>
              <w:spacing w:after="0" w:line="360" w:lineRule="auto"/>
              <w:jc w:val="right"/>
              <w:rPr>
                <w:rFonts w:asciiTheme="majorBidi" w:eastAsia="Times New Roman" w:hAnsiTheme="majorBidi" w:cstheme="majorBidi"/>
                <w:color w:val="000000"/>
                <w:sz w:val="24"/>
                <w:szCs w:val="24"/>
                <w:lang w:val="en-GB" w:eastAsia="en-GB"/>
              </w:rPr>
            </w:pPr>
            <w:r w:rsidRPr="006F4DE1">
              <w:rPr>
                <w:rFonts w:asciiTheme="majorBidi" w:eastAsia="Times New Roman" w:hAnsiTheme="majorBidi" w:cstheme="majorBidi"/>
                <w:color w:val="000000"/>
                <w:sz w:val="24"/>
                <w:szCs w:val="24"/>
                <w:lang w:val="en-GB" w:eastAsia="en-GB"/>
              </w:rPr>
              <w:t>28</w:t>
            </w:r>
          </w:p>
        </w:tc>
        <w:tc>
          <w:tcPr>
            <w:tcW w:w="2310" w:type="dxa"/>
            <w:noWrap/>
            <w:hideMark/>
          </w:tcPr>
          <w:p w14:paraId="79996BC5" w14:textId="77777777" w:rsidR="00103FD1" w:rsidRPr="006F4DE1" w:rsidRDefault="00103FD1" w:rsidP="006F4DE1">
            <w:pPr>
              <w:spacing w:after="0" w:line="36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lang w:val="en-GB" w:eastAsia="en-GB"/>
              </w:rPr>
            </w:pPr>
            <w:r w:rsidRPr="006F4DE1">
              <w:rPr>
                <w:rFonts w:asciiTheme="majorBidi" w:eastAsia="Times New Roman" w:hAnsiTheme="majorBidi" w:cstheme="majorBidi"/>
                <w:color w:val="000000"/>
                <w:sz w:val="24"/>
                <w:szCs w:val="24"/>
                <w:lang w:val="en-GB" w:eastAsia="en-GB"/>
              </w:rPr>
              <w:t>75</w:t>
            </w:r>
          </w:p>
        </w:tc>
        <w:tc>
          <w:tcPr>
            <w:tcW w:w="2311" w:type="dxa"/>
            <w:noWrap/>
            <w:hideMark/>
          </w:tcPr>
          <w:p w14:paraId="0DC85A35" w14:textId="77777777" w:rsidR="00103FD1" w:rsidRPr="006F4DE1" w:rsidRDefault="00103FD1" w:rsidP="006F4DE1">
            <w:pPr>
              <w:spacing w:after="0" w:line="36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lang w:val="en-GB" w:eastAsia="en-GB"/>
              </w:rPr>
            </w:pPr>
            <w:r w:rsidRPr="006F4DE1">
              <w:rPr>
                <w:rFonts w:asciiTheme="majorBidi" w:eastAsia="Times New Roman" w:hAnsiTheme="majorBidi" w:cstheme="majorBidi"/>
                <w:color w:val="000000"/>
                <w:sz w:val="24"/>
                <w:szCs w:val="24"/>
                <w:lang w:val="en-GB" w:eastAsia="en-GB"/>
              </w:rPr>
              <w:t>20</w:t>
            </w:r>
          </w:p>
        </w:tc>
        <w:tc>
          <w:tcPr>
            <w:tcW w:w="2311" w:type="dxa"/>
            <w:noWrap/>
            <w:hideMark/>
          </w:tcPr>
          <w:p w14:paraId="5A395D9F" w14:textId="77777777" w:rsidR="00103FD1" w:rsidRPr="006F4DE1" w:rsidRDefault="00103FD1" w:rsidP="006F4DE1">
            <w:pPr>
              <w:spacing w:after="0" w:line="36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lang w:val="en-GB" w:eastAsia="en-GB"/>
              </w:rPr>
            </w:pPr>
            <w:r w:rsidRPr="006F4DE1">
              <w:rPr>
                <w:rFonts w:asciiTheme="majorBidi" w:eastAsia="Times New Roman" w:hAnsiTheme="majorBidi" w:cstheme="majorBidi"/>
                <w:color w:val="000000"/>
                <w:sz w:val="24"/>
                <w:szCs w:val="24"/>
                <w:lang w:val="en-GB" w:eastAsia="en-GB"/>
              </w:rPr>
              <w:t>184</w:t>
            </w:r>
          </w:p>
        </w:tc>
      </w:tr>
      <w:tr w:rsidR="00103FD1" w:rsidRPr="006F4DE1" w14:paraId="60807EDE" w14:textId="77777777" w:rsidTr="00103FD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310" w:type="dxa"/>
            <w:noWrap/>
            <w:hideMark/>
          </w:tcPr>
          <w:p w14:paraId="7FB4C2A3" w14:textId="77777777" w:rsidR="00103FD1" w:rsidRPr="006F4DE1" w:rsidRDefault="00103FD1" w:rsidP="006F4DE1">
            <w:pPr>
              <w:spacing w:after="0" w:line="360" w:lineRule="auto"/>
              <w:jc w:val="right"/>
              <w:rPr>
                <w:rFonts w:asciiTheme="majorBidi" w:eastAsia="Times New Roman" w:hAnsiTheme="majorBidi" w:cstheme="majorBidi"/>
                <w:color w:val="000000"/>
                <w:sz w:val="24"/>
                <w:szCs w:val="24"/>
                <w:lang w:val="en-GB" w:eastAsia="en-GB"/>
              </w:rPr>
            </w:pPr>
            <w:r w:rsidRPr="006F4DE1">
              <w:rPr>
                <w:rFonts w:asciiTheme="majorBidi" w:eastAsia="Times New Roman" w:hAnsiTheme="majorBidi" w:cstheme="majorBidi"/>
                <w:color w:val="000000"/>
                <w:sz w:val="24"/>
                <w:szCs w:val="24"/>
                <w:lang w:val="en-GB" w:eastAsia="en-GB"/>
              </w:rPr>
              <w:t>29</w:t>
            </w:r>
          </w:p>
        </w:tc>
        <w:tc>
          <w:tcPr>
            <w:tcW w:w="2310" w:type="dxa"/>
            <w:noWrap/>
            <w:hideMark/>
          </w:tcPr>
          <w:p w14:paraId="549BD7E8" w14:textId="77777777" w:rsidR="00103FD1" w:rsidRPr="006F4DE1" w:rsidRDefault="00103FD1" w:rsidP="006F4DE1">
            <w:pPr>
              <w:spacing w:after="0" w:line="360" w:lineRule="auto"/>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4"/>
                <w:szCs w:val="24"/>
                <w:lang w:val="en-GB" w:eastAsia="en-GB"/>
              </w:rPr>
            </w:pPr>
            <w:r w:rsidRPr="006F4DE1">
              <w:rPr>
                <w:rFonts w:asciiTheme="majorBidi" w:eastAsia="Times New Roman" w:hAnsiTheme="majorBidi" w:cstheme="majorBidi"/>
                <w:color w:val="000000"/>
                <w:sz w:val="24"/>
                <w:szCs w:val="24"/>
                <w:lang w:val="en-GB" w:eastAsia="en-GB"/>
              </w:rPr>
              <w:t>50</w:t>
            </w:r>
          </w:p>
        </w:tc>
        <w:tc>
          <w:tcPr>
            <w:tcW w:w="2311" w:type="dxa"/>
            <w:noWrap/>
            <w:hideMark/>
          </w:tcPr>
          <w:p w14:paraId="79B6C04F" w14:textId="77777777" w:rsidR="00103FD1" w:rsidRPr="006F4DE1" w:rsidRDefault="00103FD1" w:rsidP="006F4DE1">
            <w:pPr>
              <w:spacing w:after="0" w:line="360" w:lineRule="auto"/>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4"/>
                <w:szCs w:val="24"/>
                <w:lang w:val="en-GB" w:eastAsia="en-GB"/>
              </w:rPr>
            </w:pPr>
            <w:r w:rsidRPr="006F4DE1">
              <w:rPr>
                <w:rFonts w:asciiTheme="majorBidi" w:eastAsia="Times New Roman" w:hAnsiTheme="majorBidi" w:cstheme="majorBidi"/>
                <w:color w:val="000000"/>
                <w:sz w:val="24"/>
                <w:szCs w:val="24"/>
                <w:lang w:val="en-GB" w:eastAsia="en-GB"/>
              </w:rPr>
              <w:t>15</w:t>
            </w:r>
          </w:p>
        </w:tc>
        <w:tc>
          <w:tcPr>
            <w:tcW w:w="2311" w:type="dxa"/>
            <w:noWrap/>
            <w:hideMark/>
          </w:tcPr>
          <w:p w14:paraId="72FC9F84" w14:textId="77777777" w:rsidR="00103FD1" w:rsidRPr="006F4DE1" w:rsidRDefault="00103FD1" w:rsidP="006F4DE1">
            <w:pPr>
              <w:spacing w:after="0" w:line="360" w:lineRule="auto"/>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4"/>
                <w:szCs w:val="24"/>
                <w:lang w:val="en-GB" w:eastAsia="en-GB"/>
              </w:rPr>
            </w:pPr>
            <w:r w:rsidRPr="006F4DE1">
              <w:rPr>
                <w:rFonts w:asciiTheme="majorBidi" w:eastAsia="Times New Roman" w:hAnsiTheme="majorBidi" w:cstheme="majorBidi"/>
                <w:color w:val="000000"/>
                <w:sz w:val="24"/>
                <w:szCs w:val="24"/>
                <w:lang w:val="en-GB" w:eastAsia="en-GB"/>
              </w:rPr>
              <w:t>152</w:t>
            </w:r>
          </w:p>
        </w:tc>
      </w:tr>
      <w:tr w:rsidR="00103FD1" w:rsidRPr="006F4DE1" w14:paraId="7CDF039E" w14:textId="77777777" w:rsidTr="00103FD1">
        <w:trPr>
          <w:trHeight w:val="300"/>
        </w:trPr>
        <w:tc>
          <w:tcPr>
            <w:cnfStyle w:val="001000000000" w:firstRow="0" w:lastRow="0" w:firstColumn="1" w:lastColumn="0" w:oddVBand="0" w:evenVBand="0" w:oddHBand="0" w:evenHBand="0" w:firstRowFirstColumn="0" w:firstRowLastColumn="0" w:lastRowFirstColumn="0" w:lastRowLastColumn="0"/>
            <w:tcW w:w="2310" w:type="dxa"/>
            <w:noWrap/>
            <w:hideMark/>
          </w:tcPr>
          <w:p w14:paraId="3C8FE47D" w14:textId="77777777" w:rsidR="00103FD1" w:rsidRPr="006F4DE1" w:rsidRDefault="00103FD1" w:rsidP="006F4DE1">
            <w:pPr>
              <w:spacing w:after="0" w:line="360" w:lineRule="auto"/>
              <w:jc w:val="right"/>
              <w:rPr>
                <w:rFonts w:asciiTheme="majorBidi" w:eastAsia="Times New Roman" w:hAnsiTheme="majorBidi" w:cstheme="majorBidi"/>
                <w:color w:val="000000"/>
                <w:sz w:val="24"/>
                <w:szCs w:val="24"/>
                <w:lang w:val="en-GB" w:eastAsia="en-GB"/>
              </w:rPr>
            </w:pPr>
            <w:r w:rsidRPr="006F4DE1">
              <w:rPr>
                <w:rFonts w:asciiTheme="majorBidi" w:eastAsia="Times New Roman" w:hAnsiTheme="majorBidi" w:cstheme="majorBidi"/>
                <w:color w:val="000000"/>
                <w:sz w:val="24"/>
                <w:szCs w:val="24"/>
                <w:lang w:val="en-GB" w:eastAsia="en-GB"/>
              </w:rPr>
              <w:t>30</w:t>
            </w:r>
          </w:p>
        </w:tc>
        <w:tc>
          <w:tcPr>
            <w:tcW w:w="2310" w:type="dxa"/>
            <w:noWrap/>
            <w:hideMark/>
          </w:tcPr>
          <w:p w14:paraId="773D6114" w14:textId="77777777" w:rsidR="00103FD1" w:rsidRPr="006F4DE1" w:rsidRDefault="00103FD1" w:rsidP="006F4DE1">
            <w:pPr>
              <w:spacing w:after="0" w:line="36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lang w:val="en-GB" w:eastAsia="en-GB"/>
              </w:rPr>
            </w:pPr>
            <w:r w:rsidRPr="006F4DE1">
              <w:rPr>
                <w:rFonts w:asciiTheme="majorBidi" w:eastAsia="Times New Roman" w:hAnsiTheme="majorBidi" w:cstheme="majorBidi"/>
                <w:color w:val="000000"/>
                <w:sz w:val="24"/>
                <w:szCs w:val="24"/>
                <w:lang w:val="en-GB" w:eastAsia="en-GB"/>
              </w:rPr>
              <w:t>40</w:t>
            </w:r>
          </w:p>
        </w:tc>
        <w:tc>
          <w:tcPr>
            <w:tcW w:w="2311" w:type="dxa"/>
            <w:noWrap/>
            <w:hideMark/>
          </w:tcPr>
          <w:p w14:paraId="08C23C06" w14:textId="77777777" w:rsidR="00103FD1" w:rsidRPr="006F4DE1" w:rsidRDefault="00103FD1" w:rsidP="006F4DE1">
            <w:pPr>
              <w:spacing w:after="0" w:line="36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lang w:val="en-GB" w:eastAsia="en-GB"/>
              </w:rPr>
            </w:pPr>
            <w:r w:rsidRPr="006F4DE1">
              <w:rPr>
                <w:rFonts w:asciiTheme="majorBidi" w:eastAsia="Times New Roman" w:hAnsiTheme="majorBidi" w:cstheme="majorBidi"/>
                <w:color w:val="000000"/>
                <w:sz w:val="24"/>
                <w:szCs w:val="24"/>
                <w:lang w:val="en-GB" w:eastAsia="en-GB"/>
              </w:rPr>
              <w:t>10</w:t>
            </w:r>
          </w:p>
        </w:tc>
        <w:tc>
          <w:tcPr>
            <w:tcW w:w="2311" w:type="dxa"/>
            <w:noWrap/>
            <w:hideMark/>
          </w:tcPr>
          <w:p w14:paraId="1E855A1E" w14:textId="77777777" w:rsidR="00103FD1" w:rsidRPr="006F4DE1" w:rsidRDefault="00103FD1" w:rsidP="006F4DE1">
            <w:pPr>
              <w:spacing w:after="0" w:line="36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lang w:val="en-GB" w:eastAsia="en-GB"/>
              </w:rPr>
            </w:pPr>
            <w:r w:rsidRPr="006F4DE1">
              <w:rPr>
                <w:rFonts w:asciiTheme="majorBidi" w:eastAsia="Times New Roman" w:hAnsiTheme="majorBidi" w:cstheme="majorBidi"/>
                <w:color w:val="000000"/>
                <w:sz w:val="24"/>
                <w:szCs w:val="24"/>
                <w:lang w:val="en-GB" w:eastAsia="en-GB"/>
              </w:rPr>
              <w:t>165</w:t>
            </w:r>
          </w:p>
        </w:tc>
      </w:tr>
      <w:tr w:rsidR="00103FD1" w:rsidRPr="006F4DE1" w14:paraId="328B2E12" w14:textId="77777777" w:rsidTr="00103FD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310" w:type="dxa"/>
            <w:noWrap/>
            <w:hideMark/>
          </w:tcPr>
          <w:p w14:paraId="129AB29F" w14:textId="77777777" w:rsidR="00103FD1" w:rsidRPr="006F4DE1" w:rsidRDefault="00103FD1" w:rsidP="006F4DE1">
            <w:pPr>
              <w:spacing w:after="0" w:line="360" w:lineRule="auto"/>
              <w:jc w:val="right"/>
              <w:rPr>
                <w:rFonts w:asciiTheme="majorBidi" w:eastAsia="Times New Roman" w:hAnsiTheme="majorBidi" w:cstheme="majorBidi"/>
                <w:color w:val="000000"/>
                <w:sz w:val="24"/>
                <w:szCs w:val="24"/>
                <w:lang w:val="en-GB" w:eastAsia="en-GB"/>
              </w:rPr>
            </w:pPr>
            <w:r w:rsidRPr="006F4DE1">
              <w:rPr>
                <w:rFonts w:asciiTheme="majorBidi" w:eastAsia="Times New Roman" w:hAnsiTheme="majorBidi" w:cstheme="majorBidi"/>
                <w:color w:val="000000"/>
                <w:sz w:val="24"/>
                <w:szCs w:val="24"/>
                <w:lang w:val="en-GB" w:eastAsia="en-GB"/>
              </w:rPr>
              <w:t>31</w:t>
            </w:r>
          </w:p>
        </w:tc>
        <w:tc>
          <w:tcPr>
            <w:tcW w:w="2310" w:type="dxa"/>
            <w:noWrap/>
            <w:hideMark/>
          </w:tcPr>
          <w:p w14:paraId="53C338BB" w14:textId="77777777" w:rsidR="00103FD1" w:rsidRPr="006F4DE1" w:rsidRDefault="00103FD1" w:rsidP="006F4DE1">
            <w:pPr>
              <w:spacing w:after="0" w:line="360" w:lineRule="auto"/>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4"/>
                <w:szCs w:val="24"/>
                <w:lang w:val="en-GB" w:eastAsia="en-GB"/>
              </w:rPr>
            </w:pPr>
            <w:r w:rsidRPr="006F4DE1">
              <w:rPr>
                <w:rFonts w:asciiTheme="majorBidi" w:eastAsia="Times New Roman" w:hAnsiTheme="majorBidi" w:cstheme="majorBidi"/>
                <w:color w:val="000000"/>
                <w:sz w:val="24"/>
                <w:szCs w:val="24"/>
                <w:lang w:val="en-GB" w:eastAsia="en-GB"/>
              </w:rPr>
              <w:t>50</w:t>
            </w:r>
          </w:p>
        </w:tc>
        <w:tc>
          <w:tcPr>
            <w:tcW w:w="2311" w:type="dxa"/>
            <w:noWrap/>
            <w:hideMark/>
          </w:tcPr>
          <w:p w14:paraId="036435E7" w14:textId="77777777" w:rsidR="00103FD1" w:rsidRPr="006F4DE1" w:rsidRDefault="00103FD1" w:rsidP="006F4DE1">
            <w:pPr>
              <w:spacing w:after="0" w:line="360" w:lineRule="auto"/>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4"/>
                <w:szCs w:val="24"/>
                <w:lang w:val="en-GB" w:eastAsia="en-GB"/>
              </w:rPr>
            </w:pPr>
            <w:r w:rsidRPr="006F4DE1">
              <w:rPr>
                <w:rFonts w:asciiTheme="majorBidi" w:eastAsia="Times New Roman" w:hAnsiTheme="majorBidi" w:cstheme="majorBidi"/>
                <w:color w:val="000000"/>
                <w:sz w:val="24"/>
                <w:szCs w:val="24"/>
                <w:lang w:val="en-GB" w:eastAsia="en-GB"/>
              </w:rPr>
              <w:t>16</w:t>
            </w:r>
          </w:p>
        </w:tc>
        <w:tc>
          <w:tcPr>
            <w:tcW w:w="2311" w:type="dxa"/>
            <w:noWrap/>
            <w:hideMark/>
          </w:tcPr>
          <w:p w14:paraId="36749BD6" w14:textId="77777777" w:rsidR="00103FD1" w:rsidRPr="006F4DE1" w:rsidRDefault="00103FD1" w:rsidP="006F4DE1">
            <w:pPr>
              <w:spacing w:after="0" w:line="360" w:lineRule="auto"/>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4"/>
                <w:szCs w:val="24"/>
                <w:lang w:val="en-GB" w:eastAsia="en-GB"/>
              </w:rPr>
            </w:pPr>
            <w:r w:rsidRPr="006F4DE1">
              <w:rPr>
                <w:rFonts w:asciiTheme="majorBidi" w:eastAsia="Times New Roman" w:hAnsiTheme="majorBidi" w:cstheme="majorBidi"/>
                <w:color w:val="000000"/>
                <w:sz w:val="24"/>
                <w:szCs w:val="24"/>
                <w:lang w:val="en-GB" w:eastAsia="en-GB"/>
              </w:rPr>
              <w:t>68</w:t>
            </w:r>
          </w:p>
        </w:tc>
      </w:tr>
      <w:tr w:rsidR="00103FD1" w:rsidRPr="006F4DE1" w14:paraId="52D9D771" w14:textId="77777777" w:rsidTr="00103FD1">
        <w:trPr>
          <w:trHeight w:val="300"/>
        </w:trPr>
        <w:tc>
          <w:tcPr>
            <w:cnfStyle w:val="001000000000" w:firstRow="0" w:lastRow="0" w:firstColumn="1" w:lastColumn="0" w:oddVBand="0" w:evenVBand="0" w:oddHBand="0" w:evenHBand="0" w:firstRowFirstColumn="0" w:firstRowLastColumn="0" w:lastRowFirstColumn="0" w:lastRowLastColumn="0"/>
            <w:tcW w:w="2310" w:type="dxa"/>
            <w:noWrap/>
            <w:hideMark/>
          </w:tcPr>
          <w:p w14:paraId="20732D67" w14:textId="77777777" w:rsidR="00103FD1" w:rsidRPr="006F4DE1" w:rsidRDefault="00103FD1" w:rsidP="006F4DE1">
            <w:pPr>
              <w:spacing w:after="0" w:line="360" w:lineRule="auto"/>
              <w:jc w:val="right"/>
              <w:rPr>
                <w:rFonts w:asciiTheme="majorBidi" w:eastAsia="Times New Roman" w:hAnsiTheme="majorBidi" w:cstheme="majorBidi"/>
                <w:color w:val="000000"/>
                <w:sz w:val="24"/>
                <w:szCs w:val="24"/>
                <w:lang w:val="en-GB" w:eastAsia="en-GB"/>
              </w:rPr>
            </w:pPr>
            <w:r w:rsidRPr="006F4DE1">
              <w:rPr>
                <w:rFonts w:asciiTheme="majorBidi" w:eastAsia="Times New Roman" w:hAnsiTheme="majorBidi" w:cstheme="majorBidi"/>
                <w:color w:val="000000"/>
                <w:sz w:val="24"/>
                <w:szCs w:val="24"/>
                <w:lang w:val="en-GB" w:eastAsia="en-GB"/>
              </w:rPr>
              <w:t>32</w:t>
            </w:r>
          </w:p>
        </w:tc>
        <w:tc>
          <w:tcPr>
            <w:tcW w:w="2310" w:type="dxa"/>
            <w:noWrap/>
            <w:hideMark/>
          </w:tcPr>
          <w:p w14:paraId="7DA1791E" w14:textId="77777777" w:rsidR="00103FD1" w:rsidRPr="006F4DE1" w:rsidRDefault="00103FD1" w:rsidP="006F4DE1">
            <w:pPr>
              <w:spacing w:after="0" w:line="36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lang w:val="en-GB" w:eastAsia="en-GB"/>
              </w:rPr>
            </w:pPr>
            <w:r w:rsidRPr="006F4DE1">
              <w:rPr>
                <w:rFonts w:asciiTheme="majorBidi" w:eastAsia="Times New Roman" w:hAnsiTheme="majorBidi" w:cstheme="majorBidi"/>
                <w:color w:val="000000"/>
                <w:sz w:val="24"/>
                <w:szCs w:val="24"/>
                <w:lang w:val="en-GB" w:eastAsia="en-GB"/>
              </w:rPr>
              <w:t>80</w:t>
            </w:r>
          </w:p>
        </w:tc>
        <w:tc>
          <w:tcPr>
            <w:tcW w:w="2311" w:type="dxa"/>
            <w:noWrap/>
            <w:hideMark/>
          </w:tcPr>
          <w:p w14:paraId="36B076A6" w14:textId="77777777" w:rsidR="00103FD1" w:rsidRPr="006F4DE1" w:rsidRDefault="00103FD1" w:rsidP="006F4DE1">
            <w:pPr>
              <w:spacing w:after="0" w:line="36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lang w:val="en-GB" w:eastAsia="en-GB"/>
              </w:rPr>
            </w:pPr>
            <w:r w:rsidRPr="006F4DE1">
              <w:rPr>
                <w:rFonts w:asciiTheme="majorBidi" w:eastAsia="Times New Roman" w:hAnsiTheme="majorBidi" w:cstheme="majorBidi"/>
                <w:color w:val="000000"/>
                <w:sz w:val="24"/>
                <w:szCs w:val="24"/>
                <w:lang w:val="en-GB" w:eastAsia="en-GB"/>
              </w:rPr>
              <w:t>20</w:t>
            </w:r>
          </w:p>
        </w:tc>
        <w:tc>
          <w:tcPr>
            <w:tcW w:w="2311" w:type="dxa"/>
            <w:noWrap/>
            <w:hideMark/>
          </w:tcPr>
          <w:p w14:paraId="2AC496CC" w14:textId="77777777" w:rsidR="00103FD1" w:rsidRPr="006F4DE1" w:rsidRDefault="00103FD1" w:rsidP="006F4DE1">
            <w:pPr>
              <w:spacing w:after="0" w:line="36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lang w:val="en-GB" w:eastAsia="en-GB"/>
              </w:rPr>
            </w:pPr>
            <w:r w:rsidRPr="006F4DE1">
              <w:rPr>
                <w:rFonts w:asciiTheme="majorBidi" w:eastAsia="Times New Roman" w:hAnsiTheme="majorBidi" w:cstheme="majorBidi"/>
                <w:color w:val="000000"/>
                <w:sz w:val="24"/>
                <w:szCs w:val="24"/>
                <w:lang w:val="en-GB" w:eastAsia="en-GB"/>
              </w:rPr>
              <w:t>156</w:t>
            </w:r>
          </w:p>
        </w:tc>
      </w:tr>
      <w:tr w:rsidR="00103FD1" w:rsidRPr="006F4DE1" w14:paraId="74677113" w14:textId="77777777" w:rsidTr="00103FD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310" w:type="dxa"/>
            <w:noWrap/>
            <w:hideMark/>
          </w:tcPr>
          <w:p w14:paraId="0A2AE0E5" w14:textId="77777777" w:rsidR="00103FD1" w:rsidRPr="006F4DE1" w:rsidRDefault="00103FD1" w:rsidP="006F4DE1">
            <w:pPr>
              <w:spacing w:after="0" w:line="360" w:lineRule="auto"/>
              <w:jc w:val="right"/>
              <w:rPr>
                <w:rFonts w:asciiTheme="majorBidi" w:eastAsia="Times New Roman" w:hAnsiTheme="majorBidi" w:cstheme="majorBidi"/>
                <w:color w:val="000000"/>
                <w:sz w:val="24"/>
                <w:szCs w:val="24"/>
                <w:lang w:val="en-GB" w:eastAsia="en-GB"/>
              </w:rPr>
            </w:pPr>
            <w:r w:rsidRPr="006F4DE1">
              <w:rPr>
                <w:rFonts w:asciiTheme="majorBidi" w:eastAsia="Times New Roman" w:hAnsiTheme="majorBidi" w:cstheme="majorBidi"/>
                <w:color w:val="000000"/>
                <w:sz w:val="24"/>
                <w:szCs w:val="24"/>
                <w:lang w:val="en-GB" w:eastAsia="en-GB"/>
              </w:rPr>
              <w:t>33</w:t>
            </w:r>
          </w:p>
        </w:tc>
        <w:tc>
          <w:tcPr>
            <w:tcW w:w="2310" w:type="dxa"/>
            <w:noWrap/>
            <w:hideMark/>
          </w:tcPr>
          <w:p w14:paraId="2A0278AD" w14:textId="77777777" w:rsidR="00103FD1" w:rsidRPr="006F4DE1" w:rsidRDefault="00103FD1" w:rsidP="006F4DE1">
            <w:pPr>
              <w:spacing w:after="0" w:line="360" w:lineRule="auto"/>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4"/>
                <w:szCs w:val="24"/>
                <w:lang w:val="en-GB" w:eastAsia="en-GB"/>
              </w:rPr>
            </w:pPr>
            <w:r w:rsidRPr="006F4DE1">
              <w:rPr>
                <w:rFonts w:asciiTheme="majorBidi" w:eastAsia="Times New Roman" w:hAnsiTheme="majorBidi" w:cstheme="majorBidi"/>
                <w:color w:val="000000"/>
                <w:sz w:val="24"/>
                <w:szCs w:val="24"/>
                <w:lang w:val="en-GB" w:eastAsia="en-GB"/>
              </w:rPr>
              <w:t>70</w:t>
            </w:r>
          </w:p>
        </w:tc>
        <w:tc>
          <w:tcPr>
            <w:tcW w:w="2311" w:type="dxa"/>
            <w:noWrap/>
            <w:hideMark/>
          </w:tcPr>
          <w:p w14:paraId="3BDC4343" w14:textId="77777777" w:rsidR="00103FD1" w:rsidRPr="006F4DE1" w:rsidRDefault="00103FD1" w:rsidP="006F4DE1">
            <w:pPr>
              <w:spacing w:after="0" w:line="360" w:lineRule="auto"/>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4"/>
                <w:szCs w:val="24"/>
                <w:lang w:val="en-GB" w:eastAsia="en-GB"/>
              </w:rPr>
            </w:pPr>
            <w:r w:rsidRPr="006F4DE1">
              <w:rPr>
                <w:rFonts w:asciiTheme="majorBidi" w:eastAsia="Times New Roman" w:hAnsiTheme="majorBidi" w:cstheme="majorBidi"/>
                <w:color w:val="000000"/>
                <w:sz w:val="24"/>
                <w:szCs w:val="24"/>
                <w:lang w:val="en-GB" w:eastAsia="en-GB"/>
              </w:rPr>
              <w:t>15</w:t>
            </w:r>
          </w:p>
        </w:tc>
        <w:tc>
          <w:tcPr>
            <w:tcW w:w="2311" w:type="dxa"/>
            <w:noWrap/>
            <w:hideMark/>
          </w:tcPr>
          <w:p w14:paraId="0C0D46F2" w14:textId="77777777" w:rsidR="00103FD1" w:rsidRPr="006F4DE1" w:rsidRDefault="00103FD1" w:rsidP="006F4DE1">
            <w:pPr>
              <w:spacing w:after="0" w:line="360" w:lineRule="auto"/>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4"/>
                <w:szCs w:val="24"/>
                <w:lang w:val="en-GB" w:eastAsia="en-GB"/>
              </w:rPr>
            </w:pPr>
            <w:r w:rsidRPr="006F4DE1">
              <w:rPr>
                <w:rFonts w:asciiTheme="majorBidi" w:eastAsia="Times New Roman" w:hAnsiTheme="majorBidi" w:cstheme="majorBidi"/>
                <w:color w:val="000000"/>
                <w:sz w:val="24"/>
                <w:szCs w:val="24"/>
                <w:lang w:val="en-GB" w:eastAsia="en-GB"/>
              </w:rPr>
              <w:t>148</w:t>
            </w:r>
          </w:p>
        </w:tc>
      </w:tr>
      <w:tr w:rsidR="00103FD1" w:rsidRPr="006F4DE1" w14:paraId="026BA866" w14:textId="77777777" w:rsidTr="00103FD1">
        <w:trPr>
          <w:trHeight w:val="300"/>
        </w:trPr>
        <w:tc>
          <w:tcPr>
            <w:cnfStyle w:val="001000000000" w:firstRow="0" w:lastRow="0" w:firstColumn="1" w:lastColumn="0" w:oddVBand="0" w:evenVBand="0" w:oddHBand="0" w:evenHBand="0" w:firstRowFirstColumn="0" w:firstRowLastColumn="0" w:lastRowFirstColumn="0" w:lastRowLastColumn="0"/>
            <w:tcW w:w="2310" w:type="dxa"/>
            <w:noWrap/>
            <w:hideMark/>
          </w:tcPr>
          <w:p w14:paraId="3F69EAD3" w14:textId="77777777" w:rsidR="00103FD1" w:rsidRPr="006F4DE1" w:rsidRDefault="00103FD1" w:rsidP="006F4DE1">
            <w:pPr>
              <w:spacing w:after="0" w:line="360" w:lineRule="auto"/>
              <w:jc w:val="right"/>
              <w:rPr>
                <w:rFonts w:asciiTheme="majorBidi" w:eastAsia="Times New Roman" w:hAnsiTheme="majorBidi" w:cstheme="majorBidi"/>
                <w:color w:val="000000"/>
                <w:sz w:val="24"/>
                <w:szCs w:val="24"/>
                <w:lang w:val="en-GB" w:eastAsia="en-GB"/>
              </w:rPr>
            </w:pPr>
            <w:r w:rsidRPr="006F4DE1">
              <w:rPr>
                <w:rFonts w:asciiTheme="majorBidi" w:eastAsia="Times New Roman" w:hAnsiTheme="majorBidi" w:cstheme="majorBidi"/>
                <w:color w:val="000000"/>
                <w:sz w:val="24"/>
                <w:szCs w:val="24"/>
                <w:lang w:val="en-GB" w:eastAsia="en-GB"/>
              </w:rPr>
              <w:t>34</w:t>
            </w:r>
          </w:p>
        </w:tc>
        <w:tc>
          <w:tcPr>
            <w:tcW w:w="2310" w:type="dxa"/>
            <w:noWrap/>
            <w:hideMark/>
          </w:tcPr>
          <w:p w14:paraId="5D62837B" w14:textId="77777777" w:rsidR="00103FD1" w:rsidRPr="006F4DE1" w:rsidRDefault="00103FD1" w:rsidP="006F4DE1">
            <w:pPr>
              <w:spacing w:after="0" w:line="36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lang w:val="en-GB" w:eastAsia="en-GB"/>
              </w:rPr>
            </w:pPr>
            <w:r w:rsidRPr="006F4DE1">
              <w:rPr>
                <w:rFonts w:asciiTheme="majorBidi" w:eastAsia="Times New Roman" w:hAnsiTheme="majorBidi" w:cstheme="majorBidi"/>
                <w:color w:val="000000"/>
                <w:sz w:val="24"/>
                <w:szCs w:val="24"/>
                <w:lang w:val="en-GB" w:eastAsia="en-GB"/>
              </w:rPr>
              <w:t>48</w:t>
            </w:r>
          </w:p>
        </w:tc>
        <w:tc>
          <w:tcPr>
            <w:tcW w:w="2311" w:type="dxa"/>
            <w:noWrap/>
            <w:hideMark/>
          </w:tcPr>
          <w:p w14:paraId="275AF5EE" w14:textId="77777777" w:rsidR="00103FD1" w:rsidRPr="006F4DE1" w:rsidRDefault="00103FD1" w:rsidP="006F4DE1">
            <w:pPr>
              <w:spacing w:after="0" w:line="36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lang w:val="en-GB" w:eastAsia="en-GB"/>
              </w:rPr>
            </w:pPr>
            <w:r w:rsidRPr="006F4DE1">
              <w:rPr>
                <w:rFonts w:asciiTheme="majorBidi" w:eastAsia="Times New Roman" w:hAnsiTheme="majorBidi" w:cstheme="majorBidi"/>
                <w:color w:val="000000"/>
                <w:sz w:val="24"/>
                <w:szCs w:val="24"/>
                <w:lang w:val="en-GB" w:eastAsia="en-GB"/>
              </w:rPr>
              <w:t>17</w:t>
            </w:r>
          </w:p>
        </w:tc>
        <w:tc>
          <w:tcPr>
            <w:tcW w:w="2311" w:type="dxa"/>
            <w:noWrap/>
            <w:hideMark/>
          </w:tcPr>
          <w:p w14:paraId="679962AE" w14:textId="77777777" w:rsidR="00103FD1" w:rsidRPr="006F4DE1" w:rsidRDefault="00103FD1" w:rsidP="006F4DE1">
            <w:pPr>
              <w:spacing w:after="0" w:line="36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lang w:val="en-GB" w:eastAsia="en-GB"/>
              </w:rPr>
            </w:pPr>
            <w:r w:rsidRPr="006F4DE1">
              <w:rPr>
                <w:rFonts w:asciiTheme="majorBidi" w:eastAsia="Times New Roman" w:hAnsiTheme="majorBidi" w:cstheme="majorBidi"/>
                <w:color w:val="000000"/>
                <w:sz w:val="24"/>
                <w:szCs w:val="24"/>
                <w:lang w:val="en-GB" w:eastAsia="en-GB"/>
              </w:rPr>
              <w:t>94</w:t>
            </w:r>
          </w:p>
        </w:tc>
      </w:tr>
      <w:tr w:rsidR="00103FD1" w:rsidRPr="006F4DE1" w14:paraId="30653BBB" w14:textId="77777777" w:rsidTr="00103FD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310" w:type="dxa"/>
            <w:noWrap/>
            <w:hideMark/>
          </w:tcPr>
          <w:p w14:paraId="7727F5D7" w14:textId="77777777" w:rsidR="00103FD1" w:rsidRPr="006F4DE1" w:rsidRDefault="00103FD1" w:rsidP="006F4DE1">
            <w:pPr>
              <w:spacing w:after="0" w:line="360" w:lineRule="auto"/>
              <w:jc w:val="right"/>
              <w:rPr>
                <w:rFonts w:asciiTheme="majorBidi" w:eastAsia="Times New Roman" w:hAnsiTheme="majorBidi" w:cstheme="majorBidi"/>
                <w:color w:val="000000"/>
                <w:sz w:val="24"/>
                <w:szCs w:val="24"/>
                <w:lang w:val="en-GB" w:eastAsia="en-GB"/>
              </w:rPr>
            </w:pPr>
            <w:r w:rsidRPr="006F4DE1">
              <w:rPr>
                <w:rFonts w:asciiTheme="majorBidi" w:eastAsia="Times New Roman" w:hAnsiTheme="majorBidi" w:cstheme="majorBidi"/>
                <w:color w:val="000000"/>
                <w:sz w:val="24"/>
                <w:szCs w:val="24"/>
                <w:lang w:val="en-GB" w:eastAsia="en-GB"/>
              </w:rPr>
              <w:t>35</w:t>
            </w:r>
          </w:p>
        </w:tc>
        <w:tc>
          <w:tcPr>
            <w:tcW w:w="2310" w:type="dxa"/>
            <w:noWrap/>
            <w:hideMark/>
          </w:tcPr>
          <w:p w14:paraId="530F406D" w14:textId="77777777" w:rsidR="00103FD1" w:rsidRPr="006F4DE1" w:rsidRDefault="00103FD1" w:rsidP="006F4DE1">
            <w:pPr>
              <w:spacing w:after="0" w:line="360" w:lineRule="auto"/>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4"/>
                <w:szCs w:val="24"/>
                <w:lang w:val="en-GB" w:eastAsia="en-GB"/>
              </w:rPr>
            </w:pPr>
            <w:r w:rsidRPr="006F4DE1">
              <w:rPr>
                <w:rFonts w:asciiTheme="majorBidi" w:eastAsia="Times New Roman" w:hAnsiTheme="majorBidi" w:cstheme="majorBidi"/>
                <w:color w:val="000000"/>
                <w:sz w:val="24"/>
                <w:szCs w:val="24"/>
                <w:lang w:val="en-GB" w:eastAsia="en-GB"/>
              </w:rPr>
              <w:t>40</w:t>
            </w:r>
          </w:p>
        </w:tc>
        <w:tc>
          <w:tcPr>
            <w:tcW w:w="2311" w:type="dxa"/>
            <w:noWrap/>
            <w:hideMark/>
          </w:tcPr>
          <w:p w14:paraId="0B27882B" w14:textId="77777777" w:rsidR="00103FD1" w:rsidRPr="006F4DE1" w:rsidRDefault="00103FD1" w:rsidP="006F4DE1">
            <w:pPr>
              <w:spacing w:after="0" w:line="360" w:lineRule="auto"/>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4"/>
                <w:szCs w:val="24"/>
                <w:lang w:val="en-GB" w:eastAsia="en-GB"/>
              </w:rPr>
            </w:pPr>
            <w:r w:rsidRPr="006F4DE1">
              <w:rPr>
                <w:rFonts w:asciiTheme="majorBidi" w:eastAsia="Times New Roman" w:hAnsiTheme="majorBidi" w:cstheme="majorBidi"/>
                <w:color w:val="000000"/>
                <w:sz w:val="24"/>
                <w:szCs w:val="24"/>
                <w:lang w:val="en-GB" w:eastAsia="en-GB"/>
              </w:rPr>
              <w:t>22</w:t>
            </w:r>
          </w:p>
        </w:tc>
        <w:tc>
          <w:tcPr>
            <w:tcW w:w="2311" w:type="dxa"/>
            <w:noWrap/>
            <w:hideMark/>
          </w:tcPr>
          <w:p w14:paraId="069F82B0" w14:textId="77777777" w:rsidR="00103FD1" w:rsidRPr="006F4DE1" w:rsidRDefault="00103FD1" w:rsidP="006F4DE1">
            <w:pPr>
              <w:spacing w:after="0" w:line="360" w:lineRule="auto"/>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4"/>
                <w:szCs w:val="24"/>
                <w:lang w:val="en-GB" w:eastAsia="en-GB"/>
              </w:rPr>
            </w:pPr>
            <w:r w:rsidRPr="006F4DE1">
              <w:rPr>
                <w:rFonts w:asciiTheme="majorBidi" w:eastAsia="Times New Roman" w:hAnsiTheme="majorBidi" w:cstheme="majorBidi"/>
                <w:color w:val="000000"/>
                <w:sz w:val="24"/>
                <w:szCs w:val="24"/>
                <w:lang w:val="en-GB" w:eastAsia="en-GB"/>
              </w:rPr>
              <w:t>91</w:t>
            </w:r>
          </w:p>
        </w:tc>
      </w:tr>
      <w:tr w:rsidR="00103FD1" w:rsidRPr="006F4DE1" w14:paraId="59C4CA37" w14:textId="77777777" w:rsidTr="00103FD1">
        <w:trPr>
          <w:trHeight w:val="300"/>
        </w:trPr>
        <w:tc>
          <w:tcPr>
            <w:cnfStyle w:val="001000000000" w:firstRow="0" w:lastRow="0" w:firstColumn="1" w:lastColumn="0" w:oddVBand="0" w:evenVBand="0" w:oddHBand="0" w:evenHBand="0" w:firstRowFirstColumn="0" w:firstRowLastColumn="0" w:lastRowFirstColumn="0" w:lastRowLastColumn="0"/>
            <w:tcW w:w="2310" w:type="dxa"/>
            <w:noWrap/>
            <w:hideMark/>
          </w:tcPr>
          <w:p w14:paraId="36B14BB4" w14:textId="77777777" w:rsidR="00103FD1" w:rsidRPr="006F4DE1" w:rsidRDefault="00103FD1" w:rsidP="006F4DE1">
            <w:pPr>
              <w:spacing w:after="0" w:line="360" w:lineRule="auto"/>
              <w:jc w:val="right"/>
              <w:rPr>
                <w:rFonts w:asciiTheme="majorBidi" w:eastAsia="Times New Roman" w:hAnsiTheme="majorBidi" w:cstheme="majorBidi"/>
                <w:color w:val="000000"/>
                <w:sz w:val="24"/>
                <w:szCs w:val="24"/>
                <w:lang w:val="en-GB" w:eastAsia="en-GB"/>
              </w:rPr>
            </w:pPr>
            <w:r w:rsidRPr="006F4DE1">
              <w:rPr>
                <w:rFonts w:asciiTheme="majorBidi" w:eastAsia="Times New Roman" w:hAnsiTheme="majorBidi" w:cstheme="majorBidi"/>
                <w:color w:val="000000"/>
                <w:sz w:val="24"/>
                <w:szCs w:val="24"/>
                <w:lang w:val="en-GB" w:eastAsia="en-GB"/>
              </w:rPr>
              <w:t>36</w:t>
            </w:r>
          </w:p>
        </w:tc>
        <w:tc>
          <w:tcPr>
            <w:tcW w:w="2310" w:type="dxa"/>
            <w:noWrap/>
            <w:hideMark/>
          </w:tcPr>
          <w:p w14:paraId="4AB1F8E7" w14:textId="77777777" w:rsidR="00103FD1" w:rsidRPr="006F4DE1" w:rsidRDefault="00103FD1" w:rsidP="006F4DE1">
            <w:pPr>
              <w:spacing w:after="0" w:line="36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lang w:val="en-GB" w:eastAsia="en-GB"/>
              </w:rPr>
            </w:pPr>
            <w:r w:rsidRPr="006F4DE1">
              <w:rPr>
                <w:rFonts w:asciiTheme="majorBidi" w:eastAsia="Times New Roman" w:hAnsiTheme="majorBidi" w:cstheme="majorBidi"/>
                <w:color w:val="000000"/>
                <w:sz w:val="24"/>
                <w:szCs w:val="24"/>
                <w:lang w:val="en-GB" w:eastAsia="en-GB"/>
              </w:rPr>
              <w:t>35</w:t>
            </w:r>
          </w:p>
        </w:tc>
        <w:tc>
          <w:tcPr>
            <w:tcW w:w="2311" w:type="dxa"/>
            <w:noWrap/>
            <w:hideMark/>
          </w:tcPr>
          <w:p w14:paraId="28A69ED2" w14:textId="77777777" w:rsidR="00103FD1" w:rsidRPr="006F4DE1" w:rsidRDefault="00103FD1" w:rsidP="006F4DE1">
            <w:pPr>
              <w:spacing w:after="0" w:line="36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lang w:val="en-GB" w:eastAsia="en-GB"/>
              </w:rPr>
            </w:pPr>
            <w:r w:rsidRPr="006F4DE1">
              <w:rPr>
                <w:rFonts w:asciiTheme="majorBidi" w:eastAsia="Times New Roman" w:hAnsiTheme="majorBidi" w:cstheme="majorBidi"/>
                <w:color w:val="000000"/>
                <w:sz w:val="24"/>
                <w:szCs w:val="24"/>
                <w:lang w:val="en-GB" w:eastAsia="en-GB"/>
              </w:rPr>
              <w:t>13</w:t>
            </w:r>
          </w:p>
        </w:tc>
        <w:tc>
          <w:tcPr>
            <w:tcW w:w="2311" w:type="dxa"/>
            <w:noWrap/>
            <w:hideMark/>
          </w:tcPr>
          <w:p w14:paraId="1B279D28" w14:textId="77777777" w:rsidR="00103FD1" w:rsidRPr="006F4DE1" w:rsidRDefault="00103FD1" w:rsidP="006F4DE1">
            <w:pPr>
              <w:spacing w:after="0" w:line="36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lang w:val="en-GB" w:eastAsia="en-GB"/>
              </w:rPr>
            </w:pPr>
            <w:r w:rsidRPr="006F4DE1">
              <w:rPr>
                <w:rFonts w:asciiTheme="majorBidi" w:eastAsia="Times New Roman" w:hAnsiTheme="majorBidi" w:cstheme="majorBidi"/>
                <w:color w:val="000000"/>
                <w:sz w:val="24"/>
                <w:szCs w:val="24"/>
                <w:lang w:val="en-GB" w:eastAsia="en-GB"/>
              </w:rPr>
              <w:t>189</w:t>
            </w:r>
          </w:p>
        </w:tc>
      </w:tr>
      <w:tr w:rsidR="00103FD1" w:rsidRPr="006F4DE1" w14:paraId="78459BDC" w14:textId="77777777" w:rsidTr="00103FD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310" w:type="dxa"/>
            <w:noWrap/>
            <w:hideMark/>
          </w:tcPr>
          <w:p w14:paraId="6D8E9325" w14:textId="77777777" w:rsidR="00103FD1" w:rsidRPr="006F4DE1" w:rsidRDefault="00103FD1" w:rsidP="006F4DE1">
            <w:pPr>
              <w:spacing w:after="0" w:line="360" w:lineRule="auto"/>
              <w:jc w:val="right"/>
              <w:rPr>
                <w:rFonts w:asciiTheme="majorBidi" w:eastAsia="Times New Roman" w:hAnsiTheme="majorBidi" w:cstheme="majorBidi"/>
                <w:color w:val="000000"/>
                <w:sz w:val="24"/>
                <w:szCs w:val="24"/>
                <w:lang w:val="en-GB" w:eastAsia="en-GB"/>
              </w:rPr>
            </w:pPr>
            <w:r w:rsidRPr="006F4DE1">
              <w:rPr>
                <w:rFonts w:asciiTheme="majorBidi" w:eastAsia="Times New Roman" w:hAnsiTheme="majorBidi" w:cstheme="majorBidi"/>
                <w:color w:val="000000"/>
                <w:sz w:val="24"/>
                <w:szCs w:val="24"/>
                <w:lang w:val="en-GB" w:eastAsia="en-GB"/>
              </w:rPr>
              <w:t>37</w:t>
            </w:r>
          </w:p>
        </w:tc>
        <w:tc>
          <w:tcPr>
            <w:tcW w:w="2310" w:type="dxa"/>
            <w:noWrap/>
            <w:hideMark/>
          </w:tcPr>
          <w:p w14:paraId="11AFD340" w14:textId="77777777" w:rsidR="00103FD1" w:rsidRPr="006F4DE1" w:rsidRDefault="00103FD1" w:rsidP="006F4DE1">
            <w:pPr>
              <w:spacing w:after="0" w:line="360" w:lineRule="auto"/>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4"/>
                <w:szCs w:val="24"/>
                <w:lang w:val="en-GB" w:eastAsia="en-GB"/>
              </w:rPr>
            </w:pPr>
            <w:r w:rsidRPr="006F4DE1">
              <w:rPr>
                <w:rFonts w:asciiTheme="majorBidi" w:eastAsia="Times New Roman" w:hAnsiTheme="majorBidi" w:cstheme="majorBidi"/>
                <w:color w:val="000000"/>
                <w:sz w:val="24"/>
                <w:szCs w:val="24"/>
                <w:lang w:val="en-GB" w:eastAsia="en-GB"/>
              </w:rPr>
              <w:t>50</w:t>
            </w:r>
          </w:p>
        </w:tc>
        <w:tc>
          <w:tcPr>
            <w:tcW w:w="2311" w:type="dxa"/>
            <w:noWrap/>
            <w:hideMark/>
          </w:tcPr>
          <w:p w14:paraId="21480BCE" w14:textId="77777777" w:rsidR="00103FD1" w:rsidRPr="006F4DE1" w:rsidRDefault="00103FD1" w:rsidP="006F4DE1">
            <w:pPr>
              <w:spacing w:after="0" w:line="360" w:lineRule="auto"/>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4"/>
                <w:szCs w:val="24"/>
                <w:lang w:val="en-GB" w:eastAsia="en-GB"/>
              </w:rPr>
            </w:pPr>
            <w:r w:rsidRPr="006F4DE1">
              <w:rPr>
                <w:rFonts w:asciiTheme="majorBidi" w:eastAsia="Times New Roman" w:hAnsiTheme="majorBidi" w:cstheme="majorBidi"/>
                <w:color w:val="000000"/>
                <w:sz w:val="24"/>
                <w:szCs w:val="24"/>
                <w:lang w:val="en-GB" w:eastAsia="en-GB"/>
              </w:rPr>
              <w:t>20</w:t>
            </w:r>
          </w:p>
        </w:tc>
        <w:tc>
          <w:tcPr>
            <w:tcW w:w="2311" w:type="dxa"/>
            <w:noWrap/>
            <w:hideMark/>
          </w:tcPr>
          <w:p w14:paraId="63F9913C" w14:textId="77777777" w:rsidR="00103FD1" w:rsidRPr="006F4DE1" w:rsidRDefault="00103FD1" w:rsidP="006F4DE1">
            <w:pPr>
              <w:spacing w:after="0" w:line="360" w:lineRule="auto"/>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4"/>
                <w:szCs w:val="24"/>
                <w:lang w:val="en-GB" w:eastAsia="en-GB"/>
              </w:rPr>
            </w:pPr>
            <w:r w:rsidRPr="006F4DE1">
              <w:rPr>
                <w:rFonts w:asciiTheme="majorBidi" w:eastAsia="Times New Roman" w:hAnsiTheme="majorBidi" w:cstheme="majorBidi"/>
                <w:color w:val="000000"/>
                <w:sz w:val="24"/>
                <w:szCs w:val="24"/>
                <w:lang w:val="en-GB" w:eastAsia="en-GB"/>
              </w:rPr>
              <w:t>142</w:t>
            </w:r>
          </w:p>
        </w:tc>
      </w:tr>
      <w:tr w:rsidR="00103FD1" w:rsidRPr="006F4DE1" w14:paraId="78BE78FA" w14:textId="77777777" w:rsidTr="00103FD1">
        <w:trPr>
          <w:trHeight w:val="300"/>
        </w:trPr>
        <w:tc>
          <w:tcPr>
            <w:cnfStyle w:val="001000000000" w:firstRow="0" w:lastRow="0" w:firstColumn="1" w:lastColumn="0" w:oddVBand="0" w:evenVBand="0" w:oddHBand="0" w:evenHBand="0" w:firstRowFirstColumn="0" w:firstRowLastColumn="0" w:lastRowFirstColumn="0" w:lastRowLastColumn="0"/>
            <w:tcW w:w="2310" w:type="dxa"/>
            <w:noWrap/>
            <w:hideMark/>
          </w:tcPr>
          <w:p w14:paraId="21794ACC" w14:textId="77777777" w:rsidR="00103FD1" w:rsidRPr="006F4DE1" w:rsidRDefault="00103FD1" w:rsidP="006F4DE1">
            <w:pPr>
              <w:spacing w:after="0" w:line="360" w:lineRule="auto"/>
              <w:jc w:val="right"/>
              <w:rPr>
                <w:rFonts w:asciiTheme="majorBidi" w:eastAsia="Times New Roman" w:hAnsiTheme="majorBidi" w:cstheme="majorBidi"/>
                <w:color w:val="000000"/>
                <w:sz w:val="24"/>
                <w:szCs w:val="24"/>
                <w:lang w:val="en-GB" w:eastAsia="en-GB"/>
              </w:rPr>
            </w:pPr>
            <w:r w:rsidRPr="006F4DE1">
              <w:rPr>
                <w:rFonts w:asciiTheme="majorBidi" w:eastAsia="Times New Roman" w:hAnsiTheme="majorBidi" w:cstheme="majorBidi"/>
                <w:color w:val="000000"/>
                <w:sz w:val="24"/>
                <w:szCs w:val="24"/>
                <w:lang w:val="en-GB" w:eastAsia="en-GB"/>
              </w:rPr>
              <w:t>38</w:t>
            </w:r>
          </w:p>
        </w:tc>
        <w:tc>
          <w:tcPr>
            <w:tcW w:w="2310" w:type="dxa"/>
            <w:noWrap/>
            <w:hideMark/>
          </w:tcPr>
          <w:p w14:paraId="453741F6" w14:textId="77777777" w:rsidR="00103FD1" w:rsidRPr="006F4DE1" w:rsidRDefault="00103FD1" w:rsidP="006F4DE1">
            <w:pPr>
              <w:spacing w:after="0" w:line="36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lang w:val="en-GB" w:eastAsia="en-GB"/>
              </w:rPr>
            </w:pPr>
            <w:r w:rsidRPr="006F4DE1">
              <w:rPr>
                <w:rFonts w:asciiTheme="majorBidi" w:eastAsia="Times New Roman" w:hAnsiTheme="majorBidi" w:cstheme="majorBidi"/>
                <w:color w:val="000000"/>
                <w:sz w:val="24"/>
                <w:szCs w:val="24"/>
                <w:lang w:val="en-GB" w:eastAsia="en-GB"/>
              </w:rPr>
              <w:t>80</w:t>
            </w:r>
          </w:p>
        </w:tc>
        <w:tc>
          <w:tcPr>
            <w:tcW w:w="2311" w:type="dxa"/>
            <w:noWrap/>
            <w:hideMark/>
          </w:tcPr>
          <w:p w14:paraId="73EA49A3" w14:textId="77777777" w:rsidR="00103FD1" w:rsidRPr="006F4DE1" w:rsidRDefault="00103FD1" w:rsidP="006F4DE1">
            <w:pPr>
              <w:spacing w:after="0" w:line="36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lang w:val="en-GB" w:eastAsia="en-GB"/>
              </w:rPr>
            </w:pPr>
            <w:r w:rsidRPr="006F4DE1">
              <w:rPr>
                <w:rFonts w:asciiTheme="majorBidi" w:eastAsia="Times New Roman" w:hAnsiTheme="majorBidi" w:cstheme="majorBidi"/>
                <w:color w:val="000000"/>
                <w:sz w:val="24"/>
                <w:szCs w:val="24"/>
                <w:lang w:val="en-GB" w:eastAsia="en-GB"/>
              </w:rPr>
              <w:t>25</w:t>
            </w:r>
          </w:p>
        </w:tc>
        <w:tc>
          <w:tcPr>
            <w:tcW w:w="2311" w:type="dxa"/>
            <w:noWrap/>
            <w:hideMark/>
          </w:tcPr>
          <w:p w14:paraId="7E17F928" w14:textId="77777777" w:rsidR="00103FD1" w:rsidRPr="006F4DE1" w:rsidRDefault="00103FD1" w:rsidP="006F4DE1">
            <w:pPr>
              <w:spacing w:after="0" w:line="36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lang w:val="en-GB" w:eastAsia="en-GB"/>
              </w:rPr>
            </w:pPr>
            <w:r w:rsidRPr="006F4DE1">
              <w:rPr>
                <w:rFonts w:asciiTheme="majorBidi" w:eastAsia="Times New Roman" w:hAnsiTheme="majorBidi" w:cstheme="majorBidi"/>
                <w:color w:val="000000"/>
                <w:sz w:val="24"/>
                <w:szCs w:val="24"/>
                <w:lang w:val="en-GB" w:eastAsia="en-GB"/>
              </w:rPr>
              <w:t>108</w:t>
            </w:r>
          </w:p>
        </w:tc>
      </w:tr>
      <w:tr w:rsidR="00103FD1" w:rsidRPr="006F4DE1" w14:paraId="3E569D13" w14:textId="77777777" w:rsidTr="00103FD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310" w:type="dxa"/>
            <w:noWrap/>
            <w:hideMark/>
          </w:tcPr>
          <w:p w14:paraId="3E33FBFE" w14:textId="77777777" w:rsidR="00103FD1" w:rsidRPr="006F4DE1" w:rsidRDefault="00103FD1" w:rsidP="006F4DE1">
            <w:pPr>
              <w:spacing w:after="0" w:line="360" w:lineRule="auto"/>
              <w:jc w:val="right"/>
              <w:rPr>
                <w:rFonts w:asciiTheme="majorBidi" w:eastAsia="Times New Roman" w:hAnsiTheme="majorBidi" w:cstheme="majorBidi"/>
                <w:color w:val="000000"/>
                <w:sz w:val="24"/>
                <w:szCs w:val="24"/>
                <w:lang w:val="en-GB" w:eastAsia="en-GB"/>
              </w:rPr>
            </w:pPr>
            <w:r w:rsidRPr="006F4DE1">
              <w:rPr>
                <w:rFonts w:asciiTheme="majorBidi" w:eastAsia="Times New Roman" w:hAnsiTheme="majorBidi" w:cstheme="majorBidi"/>
                <w:color w:val="000000"/>
                <w:sz w:val="24"/>
                <w:szCs w:val="24"/>
                <w:lang w:val="en-GB" w:eastAsia="en-GB"/>
              </w:rPr>
              <w:t>39</w:t>
            </w:r>
          </w:p>
        </w:tc>
        <w:tc>
          <w:tcPr>
            <w:tcW w:w="2310" w:type="dxa"/>
            <w:noWrap/>
            <w:hideMark/>
          </w:tcPr>
          <w:p w14:paraId="6B570BC6" w14:textId="77777777" w:rsidR="00103FD1" w:rsidRPr="006F4DE1" w:rsidRDefault="00103FD1" w:rsidP="006F4DE1">
            <w:pPr>
              <w:spacing w:after="0" w:line="360" w:lineRule="auto"/>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4"/>
                <w:szCs w:val="24"/>
                <w:lang w:val="en-GB" w:eastAsia="en-GB"/>
              </w:rPr>
            </w:pPr>
            <w:r w:rsidRPr="006F4DE1">
              <w:rPr>
                <w:rFonts w:asciiTheme="majorBidi" w:eastAsia="Times New Roman" w:hAnsiTheme="majorBidi" w:cstheme="majorBidi"/>
                <w:color w:val="000000"/>
                <w:sz w:val="24"/>
                <w:szCs w:val="24"/>
                <w:lang w:val="en-GB" w:eastAsia="en-GB"/>
              </w:rPr>
              <w:t>60</w:t>
            </w:r>
          </w:p>
        </w:tc>
        <w:tc>
          <w:tcPr>
            <w:tcW w:w="2311" w:type="dxa"/>
            <w:noWrap/>
            <w:hideMark/>
          </w:tcPr>
          <w:p w14:paraId="056B963B" w14:textId="77777777" w:rsidR="00103FD1" w:rsidRPr="006F4DE1" w:rsidRDefault="00103FD1" w:rsidP="006F4DE1">
            <w:pPr>
              <w:spacing w:after="0" w:line="360" w:lineRule="auto"/>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4"/>
                <w:szCs w:val="24"/>
                <w:lang w:val="en-GB" w:eastAsia="en-GB"/>
              </w:rPr>
            </w:pPr>
            <w:r w:rsidRPr="006F4DE1">
              <w:rPr>
                <w:rFonts w:asciiTheme="majorBidi" w:eastAsia="Times New Roman" w:hAnsiTheme="majorBidi" w:cstheme="majorBidi"/>
                <w:color w:val="000000"/>
                <w:sz w:val="24"/>
                <w:szCs w:val="24"/>
                <w:lang w:val="en-GB" w:eastAsia="en-GB"/>
              </w:rPr>
              <w:t>22</w:t>
            </w:r>
          </w:p>
        </w:tc>
        <w:tc>
          <w:tcPr>
            <w:tcW w:w="2311" w:type="dxa"/>
            <w:noWrap/>
            <w:hideMark/>
          </w:tcPr>
          <w:p w14:paraId="0B6F0D1C" w14:textId="77777777" w:rsidR="00103FD1" w:rsidRPr="006F4DE1" w:rsidRDefault="00103FD1" w:rsidP="006F4DE1">
            <w:pPr>
              <w:spacing w:after="0" w:line="360" w:lineRule="auto"/>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4"/>
                <w:szCs w:val="24"/>
                <w:lang w:val="en-GB" w:eastAsia="en-GB"/>
              </w:rPr>
            </w:pPr>
            <w:r w:rsidRPr="006F4DE1">
              <w:rPr>
                <w:rFonts w:asciiTheme="majorBidi" w:eastAsia="Times New Roman" w:hAnsiTheme="majorBidi" w:cstheme="majorBidi"/>
                <w:color w:val="000000"/>
                <w:sz w:val="24"/>
                <w:szCs w:val="24"/>
                <w:lang w:val="en-GB" w:eastAsia="en-GB"/>
              </w:rPr>
              <w:t>95</w:t>
            </w:r>
          </w:p>
        </w:tc>
      </w:tr>
      <w:tr w:rsidR="00103FD1" w:rsidRPr="006F4DE1" w14:paraId="3A7F3FCD" w14:textId="77777777" w:rsidTr="00103FD1">
        <w:trPr>
          <w:trHeight w:val="300"/>
        </w:trPr>
        <w:tc>
          <w:tcPr>
            <w:cnfStyle w:val="001000000000" w:firstRow="0" w:lastRow="0" w:firstColumn="1" w:lastColumn="0" w:oddVBand="0" w:evenVBand="0" w:oddHBand="0" w:evenHBand="0" w:firstRowFirstColumn="0" w:firstRowLastColumn="0" w:lastRowFirstColumn="0" w:lastRowLastColumn="0"/>
            <w:tcW w:w="2310" w:type="dxa"/>
            <w:noWrap/>
            <w:hideMark/>
          </w:tcPr>
          <w:p w14:paraId="1BD4BAB2" w14:textId="77777777" w:rsidR="00103FD1" w:rsidRPr="006F4DE1" w:rsidRDefault="00103FD1" w:rsidP="006F4DE1">
            <w:pPr>
              <w:spacing w:after="0" w:line="360" w:lineRule="auto"/>
              <w:jc w:val="right"/>
              <w:rPr>
                <w:rFonts w:asciiTheme="majorBidi" w:eastAsia="Times New Roman" w:hAnsiTheme="majorBidi" w:cstheme="majorBidi"/>
                <w:color w:val="000000"/>
                <w:sz w:val="24"/>
                <w:szCs w:val="24"/>
                <w:lang w:val="en-GB" w:eastAsia="en-GB"/>
              </w:rPr>
            </w:pPr>
            <w:r w:rsidRPr="006F4DE1">
              <w:rPr>
                <w:rFonts w:asciiTheme="majorBidi" w:eastAsia="Times New Roman" w:hAnsiTheme="majorBidi" w:cstheme="majorBidi"/>
                <w:color w:val="000000"/>
                <w:sz w:val="24"/>
                <w:szCs w:val="24"/>
                <w:lang w:val="en-GB" w:eastAsia="en-GB"/>
              </w:rPr>
              <w:t>40</w:t>
            </w:r>
          </w:p>
        </w:tc>
        <w:tc>
          <w:tcPr>
            <w:tcW w:w="2310" w:type="dxa"/>
            <w:noWrap/>
            <w:hideMark/>
          </w:tcPr>
          <w:p w14:paraId="4B0AFB81" w14:textId="77777777" w:rsidR="00103FD1" w:rsidRPr="006F4DE1" w:rsidRDefault="00103FD1" w:rsidP="006F4DE1">
            <w:pPr>
              <w:spacing w:after="0" w:line="36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lang w:val="en-GB" w:eastAsia="en-GB"/>
              </w:rPr>
            </w:pPr>
            <w:r w:rsidRPr="006F4DE1">
              <w:rPr>
                <w:rFonts w:asciiTheme="majorBidi" w:eastAsia="Times New Roman" w:hAnsiTheme="majorBidi" w:cstheme="majorBidi"/>
                <w:color w:val="000000"/>
                <w:sz w:val="24"/>
                <w:szCs w:val="24"/>
                <w:lang w:val="en-GB" w:eastAsia="en-GB"/>
              </w:rPr>
              <w:t>30</w:t>
            </w:r>
          </w:p>
        </w:tc>
        <w:tc>
          <w:tcPr>
            <w:tcW w:w="2311" w:type="dxa"/>
            <w:noWrap/>
            <w:hideMark/>
          </w:tcPr>
          <w:p w14:paraId="7F5F7095" w14:textId="77777777" w:rsidR="00103FD1" w:rsidRPr="006F4DE1" w:rsidRDefault="00103FD1" w:rsidP="006F4DE1">
            <w:pPr>
              <w:spacing w:after="0" w:line="36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lang w:val="en-GB" w:eastAsia="en-GB"/>
              </w:rPr>
            </w:pPr>
            <w:r w:rsidRPr="006F4DE1">
              <w:rPr>
                <w:rFonts w:asciiTheme="majorBidi" w:eastAsia="Times New Roman" w:hAnsiTheme="majorBidi" w:cstheme="majorBidi"/>
                <w:color w:val="000000"/>
                <w:sz w:val="24"/>
                <w:szCs w:val="24"/>
                <w:lang w:val="en-GB" w:eastAsia="en-GB"/>
              </w:rPr>
              <w:t>12</w:t>
            </w:r>
          </w:p>
        </w:tc>
        <w:tc>
          <w:tcPr>
            <w:tcW w:w="2311" w:type="dxa"/>
            <w:noWrap/>
            <w:hideMark/>
          </w:tcPr>
          <w:p w14:paraId="0B6EF37A" w14:textId="77777777" w:rsidR="00103FD1" w:rsidRPr="006F4DE1" w:rsidRDefault="00103FD1" w:rsidP="006F4DE1">
            <w:pPr>
              <w:spacing w:after="0" w:line="36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lang w:val="en-GB" w:eastAsia="en-GB"/>
              </w:rPr>
            </w:pPr>
            <w:r w:rsidRPr="006F4DE1">
              <w:rPr>
                <w:rFonts w:asciiTheme="majorBidi" w:eastAsia="Times New Roman" w:hAnsiTheme="majorBidi" w:cstheme="majorBidi"/>
                <w:color w:val="000000"/>
                <w:sz w:val="24"/>
                <w:szCs w:val="24"/>
                <w:lang w:val="en-GB" w:eastAsia="en-GB"/>
              </w:rPr>
              <w:t>108</w:t>
            </w:r>
          </w:p>
        </w:tc>
      </w:tr>
      <w:tr w:rsidR="00103FD1" w:rsidRPr="006F4DE1" w14:paraId="5CE8279B" w14:textId="77777777" w:rsidTr="00103FD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310" w:type="dxa"/>
            <w:noWrap/>
            <w:hideMark/>
          </w:tcPr>
          <w:p w14:paraId="3EBF62F4" w14:textId="77777777" w:rsidR="00103FD1" w:rsidRPr="006F4DE1" w:rsidRDefault="00103FD1" w:rsidP="006F4DE1">
            <w:pPr>
              <w:spacing w:after="0" w:line="360" w:lineRule="auto"/>
              <w:jc w:val="right"/>
              <w:rPr>
                <w:rFonts w:asciiTheme="majorBidi" w:eastAsia="Times New Roman" w:hAnsiTheme="majorBidi" w:cstheme="majorBidi"/>
                <w:color w:val="000000"/>
                <w:sz w:val="24"/>
                <w:szCs w:val="24"/>
                <w:lang w:val="en-GB" w:eastAsia="en-GB"/>
              </w:rPr>
            </w:pPr>
            <w:r w:rsidRPr="006F4DE1">
              <w:rPr>
                <w:rFonts w:asciiTheme="majorBidi" w:eastAsia="Times New Roman" w:hAnsiTheme="majorBidi" w:cstheme="majorBidi"/>
                <w:color w:val="000000"/>
                <w:sz w:val="24"/>
                <w:szCs w:val="24"/>
                <w:lang w:val="en-GB" w:eastAsia="en-GB"/>
              </w:rPr>
              <w:t>41</w:t>
            </w:r>
          </w:p>
        </w:tc>
        <w:tc>
          <w:tcPr>
            <w:tcW w:w="2310" w:type="dxa"/>
            <w:noWrap/>
            <w:hideMark/>
          </w:tcPr>
          <w:p w14:paraId="4F440F6B" w14:textId="77777777" w:rsidR="00103FD1" w:rsidRPr="006F4DE1" w:rsidRDefault="00103FD1" w:rsidP="006F4DE1">
            <w:pPr>
              <w:spacing w:after="0" w:line="360" w:lineRule="auto"/>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4"/>
                <w:szCs w:val="24"/>
                <w:lang w:val="en-GB" w:eastAsia="en-GB"/>
              </w:rPr>
            </w:pPr>
            <w:r w:rsidRPr="006F4DE1">
              <w:rPr>
                <w:rFonts w:asciiTheme="majorBidi" w:eastAsia="Times New Roman" w:hAnsiTheme="majorBidi" w:cstheme="majorBidi"/>
                <w:color w:val="000000"/>
                <w:sz w:val="24"/>
                <w:szCs w:val="24"/>
                <w:lang w:val="en-GB" w:eastAsia="en-GB"/>
              </w:rPr>
              <w:t>45</w:t>
            </w:r>
          </w:p>
        </w:tc>
        <w:tc>
          <w:tcPr>
            <w:tcW w:w="2311" w:type="dxa"/>
            <w:noWrap/>
            <w:hideMark/>
          </w:tcPr>
          <w:p w14:paraId="0110617A" w14:textId="77777777" w:rsidR="00103FD1" w:rsidRPr="006F4DE1" w:rsidRDefault="00103FD1" w:rsidP="006F4DE1">
            <w:pPr>
              <w:spacing w:after="0" w:line="360" w:lineRule="auto"/>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4"/>
                <w:szCs w:val="24"/>
                <w:lang w:val="en-GB" w:eastAsia="en-GB"/>
              </w:rPr>
            </w:pPr>
            <w:r w:rsidRPr="006F4DE1">
              <w:rPr>
                <w:rFonts w:asciiTheme="majorBidi" w:eastAsia="Times New Roman" w:hAnsiTheme="majorBidi" w:cstheme="majorBidi"/>
                <w:color w:val="000000"/>
                <w:sz w:val="24"/>
                <w:szCs w:val="24"/>
                <w:lang w:val="en-GB" w:eastAsia="en-GB"/>
              </w:rPr>
              <w:t>15</w:t>
            </w:r>
          </w:p>
        </w:tc>
        <w:tc>
          <w:tcPr>
            <w:tcW w:w="2311" w:type="dxa"/>
            <w:noWrap/>
            <w:hideMark/>
          </w:tcPr>
          <w:p w14:paraId="6C78447C" w14:textId="77777777" w:rsidR="00103FD1" w:rsidRPr="006F4DE1" w:rsidRDefault="00103FD1" w:rsidP="006F4DE1">
            <w:pPr>
              <w:spacing w:after="0" w:line="360" w:lineRule="auto"/>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4"/>
                <w:szCs w:val="24"/>
                <w:lang w:val="en-GB" w:eastAsia="en-GB"/>
              </w:rPr>
            </w:pPr>
            <w:r w:rsidRPr="006F4DE1">
              <w:rPr>
                <w:rFonts w:asciiTheme="majorBidi" w:eastAsia="Times New Roman" w:hAnsiTheme="majorBidi" w:cstheme="majorBidi"/>
                <w:color w:val="000000"/>
                <w:sz w:val="24"/>
                <w:szCs w:val="24"/>
                <w:lang w:val="en-GB" w:eastAsia="en-GB"/>
              </w:rPr>
              <w:t>125</w:t>
            </w:r>
          </w:p>
        </w:tc>
      </w:tr>
      <w:tr w:rsidR="00103FD1" w:rsidRPr="006F4DE1" w14:paraId="0118FB18" w14:textId="77777777" w:rsidTr="00103FD1">
        <w:trPr>
          <w:trHeight w:val="300"/>
        </w:trPr>
        <w:tc>
          <w:tcPr>
            <w:cnfStyle w:val="001000000000" w:firstRow="0" w:lastRow="0" w:firstColumn="1" w:lastColumn="0" w:oddVBand="0" w:evenVBand="0" w:oddHBand="0" w:evenHBand="0" w:firstRowFirstColumn="0" w:firstRowLastColumn="0" w:lastRowFirstColumn="0" w:lastRowLastColumn="0"/>
            <w:tcW w:w="2310" w:type="dxa"/>
            <w:noWrap/>
            <w:hideMark/>
          </w:tcPr>
          <w:p w14:paraId="51445387" w14:textId="77777777" w:rsidR="00103FD1" w:rsidRPr="006F4DE1" w:rsidRDefault="00103FD1" w:rsidP="006F4DE1">
            <w:pPr>
              <w:spacing w:after="0" w:line="360" w:lineRule="auto"/>
              <w:jc w:val="right"/>
              <w:rPr>
                <w:rFonts w:asciiTheme="majorBidi" w:eastAsia="Times New Roman" w:hAnsiTheme="majorBidi" w:cstheme="majorBidi"/>
                <w:color w:val="000000"/>
                <w:sz w:val="24"/>
                <w:szCs w:val="24"/>
                <w:lang w:val="en-GB" w:eastAsia="en-GB"/>
              </w:rPr>
            </w:pPr>
            <w:r w:rsidRPr="006F4DE1">
              <w:rPr>
                <w:rFonts w:asciiTheme="majorBidi" w:eastAsia="Times New Roman" w:hAnsiTheme="majorBidi" w:cstheme="majorBidi"/>
                <w:color w:val="000000"/>
                <w:sz w:val="24"/>
                <w:szCs w:val="24"/>
                <w:lang w:val="en-GB" w:eastAsia="en-GB"/>
              </w:rPr>
              <w:t>42</w:t>
            </w:r>
          </w:p>
        </w:tc>
        <w:tc>
          <w:tcPr>
            <w:tcW w:w="2310" w:type="dxa"/>
            <w:noWrap/>
            <w:hideMark/>
          </w:tcPr>
          <w:p w14:paraId="4545434D" w14:textId="77777777" w:rsidR="00103FD1" w:rsidRPr="006F4DE1" w:rsidRDefault="00103FD1" w:rsidP="006F4DE1">
            <w:pPr>
              <w:spacing w:after="0" w:line="36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lang w:val="en-GB" w:eastAsia="en-GB"/>
              </w:rPr>
            </w:pPr>
            <w:r w:rsidRPr="006F4DE1">
              <w:rPr>
                <w:rFonts w:asciiTheme="majorBidi" w:eastAsia="Times New Roman" w:hAnsiTheme="majorBidi" w:cstheme="majorBidi"/>
                <w:color w:val="000000"/>
                <w:sz w:val="24"/>
                <w:szCs w:val="24"/>
                <w:lang w:val="en-GB" w:eastAsia="en-GB"/>
              </w:rPr>
              <w:t>50</w:t>
            </w:r>
          </w:p>
        </w:tc>
        <w:tc>
          <w:tcPr>
            <w:tcW w:w="2311" w:type="dxa"/>
            <w:noWrap/>
            <w:hideMark/>
          </w:tcPr>
          <w:p w14:paraId="0D33B1F9" w14:textId="77777777" w:rsidR="00103FD1" w:rsidRPr="006F4DE1" w:rsidRDefault="00103FD1" w:rsidP="006F4DE1">
            <w:pPr>
              <w:spacing w:after="0" w:line="36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lang w:val="en-GB" w:eastAsia="en-GB"/>
              </w:rPr>
            </w:pPr>
            <w:r w:rsidRPr="006F4DE1">
              <w:rPr>
                <w:rFonts w:asciiTheme="majorBidi" w:eastAsia="Times New Roman" w:hAnsiTheme="majorBidi" w:cstheme="majorBidi"/>
                <w:color w:val="000000"/>
                <w:sz w:val="24"/>
                <w:szCs w:val="24"/>
                <w:lang w:val="en-GB" w:eastAsia="en-GB"/>
              </w:rPr>
              <w:t>12</w:t>
            </w:r>
          </w:p>
        </w:tc>
        <w:tc>
          <w:tcPr>
            <w:tcW w:w="2311" w:type="dxa"/>
            <w:noWrap/>
            <w:hideMark/>
          </w:tcPr>
          <w:p w14:paraId="133F5E7F" w14:textId="77777777" w:rsidR="00103FD1" w:rsidRPr="006F4DE1" w:rsidRDefault="00103FD1" w:rsidP="006F4DE1">
            <w:pPr>
              <w:spacing w:after="0" w:line="36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lang w:val="en-GB" w:eastAsia="en-GB"/>
              </w:rPr>
            </w:pPr>
            <w:r w:rsidRPr="006F4DE1">
              <w:rPr>
                <w:rFonts w:asciiTheme="majorBidi" w:eastAsia="Times New Roman" w:hAnsiTheme="majorBidi" w:cstheme="majorBidi"/>
                <w:color w:val="000000"/>
                <w:sz w:val="24"/>
                <w:szCs w:val="24"/>
                <w:lang w:val="en-GB" w:eastAsia="en-GB"/>
              </w:rPr>
              <w:t>140</w:t>
            </w:r>
          </w:p>
        </w:tc>
      </w:tr>
      <w:tr w:rsidR="00103FD1" w:rsidRPr="006F4DE1" w14:paraId="6CB324C2" w14:textId="77777777" w:rsidTr="00103FD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310" w:type="dxa"/>
            <w:noWrap/>
            <w:hideMark/>
          </w:tcPr>
          <w:p w14:paraId="366569BD" w14:textId="77777777" w:rsidR="00103FD1" w:rsidRPr="006F4DE1" w:rsidRDefault="00103FD1" w:rsidP="006F4DE1">
            <w:pPr>
              <w:spacing w:after="0" w:line="360" w:lineRule="auto"/>
              <w:jc w:val="right"/>
              <w:rPr>
                <w:rFonts w:asciiTheme="majorBidi" w:eastAsia="Times New Roman" w:hAnsiTheme="majorBidi" w:cstheme="majorBidi"/>
                <w:color w:val="000000"/>
                <w:sz w:val="24"/>
                <w:szCs w:val="24"/>
                <w:lang w:val="en-GB" w:eastAsia="en-GB"/>
              </w:rPr>
            </w:pPr>
            <w:r w:rsidRPr="006F4DE1">
              <w:rPr>
                <w:rFonts w:asciiTheme="majorBidi" w:eastAsia="Times New Roman" w:hAnsiTheme="majorBidi" w:cstheme="majorBidi"/>
                <w:color w:val="000000"/>
                <w:sz w:val="24"/>
                <w:szCs w:val="24"/>
                <w:lang w:val="en-GB" w:eastAsia="en-GB"/>
              </w:rPr>
              <w:t>43</w:t>
            </w:r>
          </w:p>
        </w:tc>
        <w:tc>
          <w:tcPr>
            <w:tcW w:w="2310" w:type="dxa"/>
            <w:noWrap/>
            <w:hideMark/>
          </w:tcPr>
          <w:p w14:paraId="6B963CF8" w14:textId="77777777" w:rsidR="00103FD1" w:rsidRPr="006F4DE1" w:rsidRDefault="00103FD1" w:rsidP="006F4DE1">
            <w:pPr>
              <w:spacing w:after="0" w:line="360" w:lineRule="auto"/>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4"/>
                <w:szCs w:val="24"/>
                <w:lang w:val="en-GB" w:eastAsia="en-GB"/>
              </w:rPr>
            </w:pPr>
            <w:r w:rsidRPr="006F4DE1">
              <w:rPr>
                <w:rFonts w:asciiTheme="majorBidi" w:eastAsia="Times New Roman" w:hAnsiTheme="majorBidi" w:cstheme="majorBidi"/>
                <w:color w:val="000000"/>
                <w:sz w:val="24"/>
                <w:szCs w:val="24"/>
                <w:lang w:val="en-GB" w:eastAsia="en-GB"/>
              </w:rPr>
              <w:t>43</w:t>
            </w:r>
          </w:p>
        </w:tc>
        <w:tc>
          <w:tcPr>
            <w:tcW w:w="2311" w:type="dxa"/>
            <w:noWrap/>
            <w:hideMark/>
          </w:tcPr>
          <w:p w14:paraId="7DADDC11" w14:textId="77777777" w:rsidR="00103FD1" w:rsidRPr="006F4DE1" w:rsidRDefault="00103FD1" w:rsidP="006F4DE1">
            <w:pPr>
              <w:spacing w:after="0" w:line="360" w:lineRule="auto"/>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4"/>
                <w:szCs w:val="24"/>
                <w:lang w:val="en-GB" w:eastAsia="en-GB"/>
              </w:rPr>
            </w:pPr>
            <w:r w:rsidRPr="006F4DE1">
              <w:rPr>
                <w:rFonts w:asciiTheme="majorBidi" w:eastAsia="Times New Roman" w:hAnsiTheme="majorBidi" w:cstheme="majorBidi"/>
                <w:color w:val="000000"/>
                <w:sz w:val="24"/>
                <w:szCs w:val="24"/>
                <w:lang w:val="en-GB" w:eastAsia="en-GB"/>
              </w:rPr>
              <w:t>19</w:t>
            </w:r>
          </w:p>
        </w:tc>
        <w:tc>
          <w:tcPr>
            <w:tcW w:w="2311" w:type="dxa"/>
            <w:noWrap/>
            <w:hideMark/>
          </w:tcPr>
          <w:p w14:paraId="11E080A0" w14:textId="77777777" w:rsidR="00103FD1" w:rsidRPr="006F4DE1" w:rsidRDefault="00103FD1" w:rsidP="006F4DE1">
            <w:pPr>
              <w:spacing w:after="0" w:line="360" w:lineRule="auto"/>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4"/>
                <w:szCs w:val="24"/>
                <w:lang w:val="en-GB" w:eastAsia="en-GB"/>
              </w:rPr>
            </w:pPr>
            <w:r w:rsidRPr="006F4DE1">
              <w:rPr>
                <w:rFonts w:asciiTheme="majorBidi" w:eastAsia="Times New Roman" w:hAnsiTheme="majorBidi" w:cstheme="majorBidi"/>
                <w:color w:val="000000"/>
                <w:sz w:val="24"/>
                <w:szCs w:val="24"/>
                <w:lang w:val="en-GB" w:eastAsia="en-GB"/>
              </w:rPr>
              <w:t>185</w:t>
            </w:r>
          </w:p>
        </w:tc>
      </w:tr>
      <w:tr w:rsidR="00103FD1" w:rsidRPr="006F4DE1" w14:paraId="4E436D9D" w14:textId="77777777" w:rsidTr="00103FD1">
        <w:trPr>
          <w:trHeight w:val="300"/>
        </w:trPr>
        <w:tc>
          <w:tcPr>
            <w:cnfStyle w:val="001000000000" w:firstRow="0" w:lastRow="0" w:firstColumn="1" w:lastColumn="0" w:oddVBand="0" w:evenVBand="0" w:oddHBand="0" w:evenHBand="0" w:firstRowFirstColumn="0" w:firstRowLastColumn="0" w:lastRowFirstColumn="0" w:lastRowLastColumn="0"/>
            <w:tcW w:w="2310" w:type="dxa"/>
            <w:noWrap/>
            <w:hideMark/>
          </w:tcPr>
          <w:p w14:paraId="2F960DE1" w14:textId="77777777" w:rsidR="00103FD1" w:rsidRPr="006F4DE1" w:rsidRDefault="00103FD1" w:rsidP="006F4DE1">
            <w:pPr>
              <w:spacing w:after="0" w:line="360" w:lineRule="auto"/>
              <w:jc w:val="right"/>
              <w:rPr>
                <w:rFonts w:asciiTheme="majorBidi" w:eastAsia="Times New Roman" w:hAnsiTheme="majorBidi" w:cstheme="majorBidi"/>
                <w:color w:val="000000"/>
                <w:sz w:val="24"/>
                <w:szCs w:val="24"/>
                <w:lang w:val="en-GB" w:eastAsia="en-GB"/>
              </w:rPr>
            </w:pPr>
            <w:r w:rsidRPr="006F4DE1">
              <w:rPr>
                <w:rFonts w:asciiTheme="majorBidi" w:eastAsia="Times New Roman" w:hAnsiTheme="majorBidi" w:cstheme="majorBidi"/>
                <w:color w:val="000000"/>
                <w:sz w:val="24"/>
                <w:szCs w:val="24"/>
                <w:lang w:val="en-GB" w:eastAsia="en-GB"/>
              </w:rPr>
              <w:t>44</w:t>
            </w:r>
          </w:p>
        </w:tc>
        <w:tc>
          <w:tcPr>
            <w:tcW w:w="2310" w:type="dxa"/>
            <w:noWrap/>
            <w:hideMark/>
          </w:tcPr>
          <w:p w14:paraId="2A9F3DB1" w14:textId="77777777" w:rsidR="00103FD1" w:rsidRPr="006F4DE1" w:rsidRDefault="00103FD1" w:rsidP="006F4DE1">
            <w:pPr>
              <w:spacing w:after="0" w:line="36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lang w:val="en-GB" w:eastAsia="en-GB"/>
              </w:rPr>
            </w:pPr>
            <w:r w:rsidRPr="006F4DE1">
              <w:rPr>
                <w:rFonts w:asciiTheme="majorBidi" w:eastAsia="Times New Roman" w:hAnsiTheme="majorBidi" w:cstheme="majorBidi"/>
                <w:color w:val="000000"/>
                <w:sz w:val="24"/>
                <w:szCs w:val="24"/>
                <w:lang w:val="en-GB" w:eastAsia="en-GB"/>
              </w:rPr>
              <w:t>50</w:t>
            </w:r>
          </w:p>
        </w:tc>
        <w:tc>
          <w:tcPr>
            <w:tcW w:w="2311" w:type="dxa"/>
            <w:noWrap/>
            <w:hideMark/>
          </w:tcPr>
          <w:p w14:paraId="3A0E77AF" w14:textId="77777777" w:rsidR="00103FD1" w:rsidRPr="006F4DE1" w:rsidRDefault="00103FD1" w:rsidP="006F4DE1">
            <w:pPr>
              <w:spacing w:after="0" w:line="36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lang w:val="en-GB" w:eastAsia="en-GB"/>
              </w:rPr>
            </w:pPr>
            <w:r w:rsidRPr="006F4DE1">
              <w:rPr>
                <w:rFonts w:asciiTheme="majorBidi" w:eastAsia="Times New Roman" w:hAnsiTheme="majorBidi" w:cstheme="majorBidi"/>
                <w:color w:val="000000"/>
                <w:sz w:val="24"/>
                <w:szCs w:val="24"/>
                <w:lang w:val="en-GB" w:eastAsia="en-GB"/>
              </w:rPr>
              <w:t>18</w:t>
            </w:r>
          </w:p>
        </w:tc>
        <w:tc>
          <w:tcPr>
            <w:tcW w:w="2311" w:type="dxa"/>
            <w:noWrap/>
            <w:hideMark/>
          </w:tcPr>
          <w:p w14:paraId="581239E2" w14:textId="77777777" w:rsidR="00103FD1" w:rsidRPr="006F4DE1" w:rsidRDefault="00103FD1" w:rsidP="006F4DE1">
            <w:pPr>
              <w:spacing w:after="0" w:line="36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lang w:val="en-GB" w:eastAsia="en-GB"/>
              </w:rPr>
            </w:pPr>
            <w:r w:rsidRPr="006F4DE1">
              <w:rPr>
                <w:rFonts w:asciiTheme="majorBidi" w:eastAsia="Times New Roman" w:hAnsiTheme="majorBidi" w:cstheme="majorBidi"/>
                <w:color w:val="000000"/>
                <w:sz w:val="24"/>
                <w:szCs w:val="24"/>
                <w:lang w:val="en-GB" w:eastAsia="en-GB"/>
              </w:rPr>
              <w:t>114</w:t>
            </w:r>
          </w:p>
        </w:tc>
      </w:tr>
      <w:tr w:rsidR="00103FD1" w:rsidRPr="006F4DE1" w14:paraId="1E320626" w14:textId="77777777" w:rsidTr="00103FD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310" w:type="dxa"/>
            <w:noWrap/>
            <w:hideMark/>
          </w:tcPr>
          <w:p w14:paraId="0BD10A10" w14:textId="77777777" w:rsidR="00103FD1" w:rsidRPr="006F4DE1" w:rsidRDefault="00103FD1" w:rsidP="006F4DE1">
            <w:pPr>
              <w:spacing w:after="0" w:line="360" w:lineRule="auto"/>
              <w:jc w:val="right"/>
              <w:rPr>
                <w:rFonts w:asciiTheme="majorBidi" w:eastAsia="Times New Roman" w:hAnsiTheme="majorBidi" w:cstheme="majorBidi"/>
                <w:color w:val="000000"/>
                <w:sz w:val="24"/>
                <w:szCs w:val="24"/>
                <w:lang w:val="en-GB" w:eastAsia="en-GB"/>
              </w:rPr>
            </w:pPr>
            <w:r w:rsidRPr="006F4DE1">
              <w:rPr>
                <w:rFonts w:asciiTheme="majorBidi" w:eastAsia="Times New Roman" w:hAnsiTheme="majorBidi" w:cstheme="majorBidi"/>
                <w:color w:val="000000"/>
                <w:sz w:val="24"/>
                <w:szCs w:val="24"/>
                <w:lang w:val="en-GB" w:eastAsia="en-GB"/>
              </w:rPr>
              <w:t>45</w:t>
            </w:r>
          </w:p>
        </w:tc>
        <w:tc>
          <w:tcPr>
            <w:tcW w:w="2310" w:type="dxa"/>
            <w:noWrap/>
            <w:hideMark/>
          </w:tcPr>
          <w:p w14:paraId="6D7BBC1C" w14:textId="77777777" w:rsidR="00103FD1" w:rsidRPr="006F4DE1" w:rsidRDefault="00103FD1" w:rsidP="006F4DE1">
            <w:pPr>
              <w:spacing w:after="0" w:line="360" w:lineRule="auto"/>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4"/>
                <w:szCs w:val="24"/>
                <w:lang w:val="en-GB" w:eastAsia="en-GB"/>
              </w:rPr>
            </w:pPr>
            <w:r w:rsidRPr="006F4DE1">
              <w:rPr>
                <w:rFonts w:asciiTheme="majorBidi" w:eastAsia="Times New Roman" w:hAnsiTheme="majorBidi" w:cstheme="majorBidi"/>
                <w:color w:val="000000"/>
                <w:sz w:val="24"/>
                <w:szCs w:val="24"/>
                <w:lang w:val="en-GB" w:eastAsia="en-GB"/>
              </w:rPr>
              <w:t>55</w:t>
            </w:r>
          </w:p>
        </w:tc>
        <w:tc>
          <w:tcPr>
            <w:tcW w:w="2311" w:type="dxa"/>
            <w:noWrap/>
            <w:hideMark/>
          </w:tcPr>
          <w:p w14:paraId="3EEC7622" w14:textId="77777777" w:rsidR="00103FD1" w:rsidRPr="006F4DE1" w:rsidRDefault="00103FD1" w:rsidP="006F4DE1">
            <w:pPr>
              <w:spacing w:after="0" w:line="360" w:lineRule="auto"/>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4"/>
                <w:szCs w:val="24"/>
                <w:lang w:val="en-GB" w:eastAsia="en-GB"/>
              </w:rPr>
            </w:pPr>
            <w:r w:rsidRPr="006F4DE1">
              <w:rPr>
                <w:rFonts w:asciiTheme="majorBidi" w:eastAsia="Times New Roman" w:hAnsiTheme="majorBidi" w:cstheme="majorBidi"/>
                <w:color w:val="000000"/>
                <w:sz w:val="24"/>
                <w:szCs w:val="24"/>
                <w:lang w:val="en-GB" w:eastAsia="en-GB"/>
              </w:rPr>
              <w:t>18</w:t>
            </w:r>
          </w:p>
        </w:tc>
        <w:tc>
          <w:tcPr>
            <w:tcW w:w="2311" w:type="dxa"/>
            <w:noWrap/>
            <w:hideMark/>
          </w:tcPr>
          <w:p w14:paraId="107CC8DA" w14:textId="77777777" w:rsidR="00103FD1" w:rsidRPr="006F4DE1" w:rsidRDefault="00103FD1" w:rsidP="006F4DE1">
            <w:pPr>
              <w:spacing w:after="0" w:line="360" w:lineRule="auto"/>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4"/>
                <w:szCs w:val="24"/>
                <w:lang w:val="en-GB" w:eastAsia="en-GB"/>
              </w:rPr>
            </w:pPr>
            <w:r w:rsidRPr="006F4DE1">
              <w:rPr>
                <w:rFonts w:asciiTheme="majorBidi" w:eastAsia="Times New Roman" w:hAnsiTheme="majorBidi" w:cstheme="majorBidi"/>
                <w:color w:val="000000"/>
                <w:sz w:val="24"/>
                <w:szCs w:val="24"/>
                <w:lang w:val="en-GB" w:eastAsia="en-GB"/>
              </w:rPr>
              <w:t>178</w:t>
            </w:r>
          </w:p>
        </w:tc>
      </w:tr>
      <w:tr w:rsidR="00103FD1" w:rsidRPr="006F4DE1" w14:paraId="4AD68510" w14:textId="77777777" w:rsidTr="00103FD1">
        <w:trPr>
          <w:trHeight w:val="300"/>
        </w:trPr>
        <w:tc>
          <w:tcPr>
            <w:cnfStyle w:val="001000000000" w:firstRow="0" w:lastRow="0" w:firstColumn="1" w:lastColumn="0" w:oddVBand="0" w:evenVBand="0" w:oddHBand="0" w:evenHBand="0" w:firstRowFirstColumn="0" w:firstRowLastColumn="0" w:lastRowFirstColumn="0" w:lastRowLastColumn="0"/>
            <w:tcW w:w="2310" w:type="dxa"/>
            <w:noWrap/>
            <w:hideMark/>
          </w:tcPr>
          <w:p w14:paraId="0022A711" w14:textId="77777777" w:rsidR="00103FD1" w:rsidRPr="006F4DE1" w:rsidRDefault="00103FD1" w:rsidP="006F4DE1">
            <w:pPr>
              <w:spacing w:after="0" w:line="360" w:lineRule="auto"/>
              <w:jc w:val="right"/>
              <w:rPr>
                <w:rFonts w:asciiTheme="majorBidi" w:eastAsia="Times New Roman" w:hAnsiTheme="majorBidi" w:cstheme="majorBidi"/>
                <w:color w:val="000000"/>
                <w:sz w:val="24"/>
                <w:szCs w:val="24"/>
                <w:lang w:val="en-GB" w:eastAsia="en-GB"/>
              </w:rPr>
            </w:pPr>
            <w:r w:rsidRPr="006F4DE1">
              <w:rPr>
                <w:rFonts w:asciiTheme="majorBidi" w:eastAsia="Times New Roman" w:hAnsiTheme="majorBidi" w:cstheme="majorBidi"/>
                <w:color w:val="000000"/>
                <w:sz w:val="24"/>
                <w:szCs w:val="24"/>
                <w:lang w:val="en-GB" w:eastAsia="en-GB"/>
              </w:rPr>
              <w:t>46</w:t>
            </w:r>
          </w:p>
        </w:tc>
        <w:tc>
          <w:tcPr>
            <w:tcW w:w="2310" w:type="dxa"/>
            <w:noWrap/>
            <w:hideMark/>
          </w:tcPr>
          <w:p w14:paraId="4C6FE0B0" w14:textId="77777777" w:rsidR="00103FD1" w:rsidRPr="006F4DE1" w:rsidRDefault="00103FD1" w:rsidP="006F4DE1">
            <w:pPr>
              <w:spacing w:after="0" w:line="36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lang w:val="en-GB" w:eastAsia="en-GB"/>
              </w:rPr>
            </w:pPr>
            <w:r w:rsidRPr="006F4DE1">
              <w:rPr>
                <w:rFonts w:asciiTheme="majorBidi" w:eastAsia="Times New Roman" w:hAnsiTheme="majorBidi" w:cstheme="majorBidi"/>
                <w:color w:val="000000"/>
                <w:sz w:val="24"/>
                <w:szCs w:val="24"/>
                <w:lang w:val="en-GB" w:eastAsia="en-GB"/>
              </w:rPr>
              <w:t>40</w:t>
            </w:r>
          </w:p>
        </w:tc>
        <w:tc>
          <w:tcPr>
            <w:tcW w:w="2311" w:type="dxa"/>
            <w:noWrap/>
            <w:hideMark/>
          </w:tcPr>
          <w:p w14:paraId="7B0B8B8A" w14:textId="77777777" w:rsidR="00103FD1" w:rsidRPr="006F4DE1" w:rsidRDefault="00103FD1" w:rsidP="006F4DE1">
            <w:pPr>
              <w:spacing w:after="0" w:line="36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lang w:val="en-GB" w:eastAsia="en-GB"/>
              </w:rPr>
            </w:pPr>
            <w:r w:rsidRPr="006F4DE1">
              <w:rPr>
                <w:rFonts w:asciiTheme="majorBidi" w:eastAsia="Times New Roman" w:hAnsiTheme="majorBidi" w:cstheme="majorBidi"/>
                <w:color w:val="000000"/>
                <w:sz w:val="24"/>
                <w:szCs w:val="24"/>
                <w:lang w:val="en-GB" w:eastAsia="en-GB"/>
              </w:rPr>
              <w:t>10</w:t>
            </w:r>
          </w:p>
        </w:tc>
        <w:tc>
          <w:tcPr>
            <w:tcW w:w="2311" w:type="dxa"/>
            <w:noWrap/>
            <w:hideMark/>
          </w:tcPr>
          <w:p w14:paraId="04F51FED" w14:textId="77777777" w:rsidR="00103FD1" w:rsidRPr="006F4DE1" w:rsidRDefault="00103FD1" w:rsidP="006F4DE1">
            <w:pPr>
              <w:spacing w:after="0" w:line="36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lang w:val="en-GB" w:eastAsia="en-GB"/>
              </w:rPr>
            </w:pPr>
            <w:r w:rsidRPr="006F4DE1">
              <w:rPr>
                <w:rFonts w:asciiTheme="majorBidi" w:eastAsia="Times New Roman" w:hAnsiTheme="majorBidi" w:cstheme="majorBidi"/>
                <w:color w:val="000000"/>
                <w:sz w:val="24"/>
                <w:szCs w:val="24"/>
                <w:lang w:val="en-GB" w:eastAsia="en-GB"/>
              </w:rPr>
              <w:t>209</w:t>
            </w:r>
          </w:p>
        </w:tc>
      </w:tr>
      <w:tr w:rsidR="00103FD1" w:rsidRPr="006F4DE1" w14:paraId="62C5F9FF" w14:textId="77777777" w:rsidTr="00103FD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310" w:type="dxa"/>
            <w:noWrap/>
            <w:hideMark/>
          </w:tcPr>
          <w:p w14:paraId="22BB98F8" w14:textId="77777777" w:rsidR="00103FD1" w:rsidRPr="006F4DE1" w:rsidRDefault="00103FD1" w:rsidP="006F4DE1">
            <w:pPr>
              <w:spacing w:after="0" w:line="360" w:lineRule="auto"/>
              <w:jc w:val="right"/>
              <w:rPr>
                <w:rFonts w:asciiTheme="majorBidi" w:eastAsia="Times New Roman" w:hAnsiTheme="majorBidi" w:cstheme="majorBidi"/>
                <w:color w:val="000000"/>
                <w:sz w:val="24"/>
                <w:szCs w:val="24"/>
                <w:lang w:val="en-GB" w:eastAsia="en-GB"/>
              </w:rPr>
            </w:pPr>
            <w:r w:rsidRPr="006F4DE1">
              <w:rPr>
                <w:rFonts w:asciiTheme="majorBidi" w:eastAsia="Times New Roman" w:hAnsiTheme="majorBidi" w:cstheme="majorBidi"/>
                <w:color w:val="000000"/>
                <w:sz w:val="24"/>
                <w:szCs w:val="24"/>
                <w:lang w:val="en-GB" w:eastAsia="en-GB"/>
              </w:rPr>
              <w:t>47</w:t>
            </w:r>
          </w:p>
        </w:tc>
        <w:tc>
          <w:tcPr>
            <w:tcW w:w="2310" w:type="dxa"/>
            <w:noWrap/>
            <w:hideMark/>
          </w:tcPr>
          <w:p w14:paraId="11E839FD" w14:textId="77777777" w:rsidR="00103FD1" w:rsidRPr="006F4DE1" w:rsidRDefault="00103FD1" w:rsidP="006F4DE1">
            <w:pPr>
              <w:spacing w:after="0" w:line="360" w:lineRule="auto"/>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4"/>
                <w:szCs w:val="24"/>
                <w:lang w:val="en-GB" w:eastAsia="en-GB"/>
              </w:rPr>
            </w:pPr>
            <w:r w:rsidRPr="006F4DE1">
              <w:rPr>
                <w:rFonts w:asciiTheme="majorBidi" w:eastAsia="Times New Roman" w:hAnsiTheme="majorBidi" w:cstheme="majorBidi"/>
                <w:color w:val="000000"/>
                <w:sz w:val="24"/>
                <w:szCs w:val="24"/>
                <w:lang w:val="en-GB" w:eastAsia="en-GB"/>
              </w:rPr>
              <w:t>70</w:t>
            </w:r>
          </w:p>
        </w:tc>
        <w:tc>
          <w:tcPr>
            <w:tcW w:w="2311" w:type="dxa"/>
            <w:noWrap/>
            <w:hideMark/>
          </w:tcPr>
          <w:p w14:paraId="150554DD" w14:textId="77777777" w:rsidR="00103FD1" w:rsidRPr="006F4DE1" w:rsidRDefault="00103FD1" w:rsidP="006F4DE1">
            <w:pPr>
              <w:spacing w:after="0" w:line="360" w:lineRule="auto"/>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4"/>
                <w:szCs w:val="24"/>
                <w:lang w:val="en-GB" w:eastAsia="en-GB"/>
              </w:rPr>
            </w:pPr>
            <w:r w:rsidRPr="006F4DE1">
              <w:rPr>
                <w:rFonts w:asciiTheme="majorBidi" w:eastAsia="Times New Roman" w:hAnsiTheme="majorBidi" w:cstheme="majorBidi"/>
                <w:color w:val="000000"/>
                <w:sz w:val="24"/>
                <w:szCs w:val="24"/>
                <w:lang w:val="en-GB" w:eastAsia="en-GB"/>
              </w:rPr>
              <w:t>25</w:t>
            </w:r>
          </w:p>
        </w:tc>
        <w:tc>
          <w:tcPr>
            <w:tcW w:w="2311" w:type="dxa"/>
            <w:noWrap/>
            <w:hideMark/>
          </w:tcPr>
          <w:p w14:paraId="08954D5F" w14:textId="77777777" w:rsidR="00103FD1" w:rsidRPr="006F4DE1" w:rsidRDefault="00103FD1" w:rsidP="006F4DE1">
            <w:pPr>
              <w:spacing w:after="0" w:line="360" w:lineRule="auto"/>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4"/>
                <w:szCs w:val="24"/>
                <w:lang w:val="en-GB" w:eastAsia="en-GB"/>
              </w:rPr>
            </w:pPr>
            <w:r w:rsidRPr="006F4DE1">
              <w:rPr>
                <w:rFonts w:asciiTheme="majorBidi" w:eastAsia="Times New Roman" w:hAnsiTheme="majorBidi" w:cstheme="majorBidi"/>
                <w:color w:val="000000"/>
                <w:sz w:val="24"/>
                <w:szCs w:val="24"/>
                <w:lang w:val="en-GB" w:eastAsia="en-GB"/>
              </w:rPr>
              <w:t>215</w:t>
            </w:r>
          </w:p>
        </w:tc>
      </w:tr>
      <w:tr w:rsidR="00103FD1" w:rsidRPr="006F4DE1" w14:paraId="7151C6FD" w14:textId="77777777" w:rsidTr="00103FD1">
        <w:trPr>
          <w:trHeight w:val="300"/>
        </w:trPr>
        <w:tc>
          <w:tcPr>
            <w:cnfStyle w:val="001000000000" w:firstRow="0" w:lastRow="0" w:firstColumn="1" w:lastColumn="0" w:oddVBand="0" w:evenVBand="0" w:oddHBand="0" w:evenHBand="0" w:firstRowFirstColumn="0" w:firstRowLastColumn="0" w:lastRowFirstColumn="0" w:lastRowLastColumn="0"/>
            <w:tcW w:w="2310" w:type="dxa"/>
            <w:noWrap/>
            <w:hideMark/>
          </w:tcPr>
          <w:p w14:paraId="60148639" w14:textId="77777777" w:rsidR="00103FD1" w:rsidRPr="006F4DE1" w:rsidRDefault="00103FD1" w:rsidP="006F4DE1">
            <w:pPr>
              <w:spacing w:after="0" w:line="360" w:lineRule="auto"/>
              <w:jc w:val="right"/>
              <w:rPr>
                <w:rFonts w:asciiTheme="majorBidi" w:eastAsia="Times New Roman" w:hAnsiTheme="majorBidi" w:cstheme="majorBidi"/>
                <w:color w:val="000000"/>
                <w:sz w:val="24"/>
                <w:szCs w:val="24"/>
                <w:lang w:val="en-GB" w:eastAsia="en-GB"/>
              </w:rPr>
            </w:pPr>
            <w:r w:rsidRPr="006F4DE1">
              <w:rPr>
                <w:rFonts w:asciiTheme="majorBidi" w:eastAsia="Times New Roman" w:hAnsiTheme="majorBidi" w:cstheme="majorBidi"/>
                <w:color w:val="000000"/>
                <w:sz w:val="24"/>
                <w:szCs w:val="24"/>
                <w:lang w:val="en-GB" w:eastAsia="en-GB"/>
              </w:rPr>
              <w:t>48</w:t>
            </w:r>
          </w:p>
        </w:tc>
        <w:tc>
          <w:tcPr>
            <w:tcW w:w="2310" w:type="dxa"/>
            <w:noWrap/>
            <w:hideMark/>
          </w:tcPr>
          <w:p w14:paraId="0E6E29B4" w14:textId="77777777" w:rsidR="00103FD1" w:rsidRPr="006F4DE1" w:rsidRDefault="00103FD1" w:rsidP="006F4DE1">
            <w:pPr>
              <w:spacing w:after="0" w:line="36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lang w:val="en-GB" w:eastAsia="en-GB"/>
              </w:rPr>
            </w:pPr>
            <w:r w:rsidRPr="006F4DE1">
              <w:rPr>
                <w:rFonts w:asciiTheme="majorBidi" w:eastAsia="Times New Roman" w:hAnsiTheme="majorBidi" w:cstheme="majorBidi"/>
                <w:color w:val="000000"/>
                <w:sz w:val="24"/>
                <w:szCs w:val="24"/>
                <w:lang w:val="en-GB" w:eastAsia="en-GB"/>
              </w:rPr>
              <w:t>60</w:t>
            </w:r>
          </w:p>
        </w:tc>
        <w:tc>
          <w:tcPr>
            <w:tcW w:w="2311" w:type="dxa"/>
            <w:noWrap/>
            <w:hideMark/>
          </w:tcPr>
          <w:p w14:paraId="33428E92" w14:textId="77777777" w:rsidR="00103FD1" w:rsidRPr="006F4DE1" w:rsidRDefault="00103FD1" w:rsidP="006F4DE1">
            <w:pPr>
              <w:spacing w:after="0" w:line="36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lang w:val="en-GB" w:eastAsia="en-GB"/>
              </w:rPr>
            </w:pPr>
            <w:r w:rsidRPr="006F4DE1">
              <w:rPr>
                <w:rFonts w:asciiTheme="majorBidi" w:eastAsia="Times New Roman" w:hAnsiTheme="majorBidi" w:cstheme="majorBidi"/>
                <w:color w:val="000000"/>
                <w:sz w:val="24"/>
                <w:szCs w:val="24"/>
                <w:lang w:val="en-GB" w:eastAsia="en-GB"/>
              </w:rPr>
              <w:t>25</w:t>
            </w:r>
          </w:p>
        </w:tc>
        <w:tc>
          <w:tcPr>
            <w:tcW w:w="2311" w:type="dxa"/>
            <w:noWrap/>
            <w:hideMark/>
          </w:tcPr>
          <w:p w14:paraId="1B644903" w14:textId="77777777" w:rsidR="00103FD1" w:rsidRPr="006F4DE1" w:rsidRDefault="00103FD1" w:rsidP="006F4DE1">
            <w:pPr>
              <w:spacing w:after="0" w:line="36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lang w:val="en-GB" w:eastAsia="en-GB"/>
              </w:rPr>
            </w:pPr>
            <w:r w:rsidRPr="006F4DE1">
              <w:rPr>
                <w:rFonts w:asciiTheme="majorBidi" w:eastAsia="Times New Roman" w:hAnsiTheme="majorBidi" w:cstheme="majorBidi"/>
                <w:color w:val="000000"/>
                <w:sz w:val="24"/>
                <w:szCs w:val="24"/>
                <w:lang w:val="en-GB" w:eastAsia="en-GB"/>
              </w:rPr>
              <w:t>104</w:t>
            </w:r>
          </w:p>
        </w:tc>
      </w:tr>
      <w:tr w:rsidR="00103FD1" w:rsidRPr="006F4DE1" w14:paraId="2FB7EE00" w14:textId="77777777" w:rsidTr="00103FD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310" w:type="dxa"/>
            <w:noWrap/>
            <w:hideMark/>
          </w:tcPr>
          <w:p w14:paraId="694BBC03" w14:textId="77777777" w:rsidR="00103FD1" w:rsidRPr="006F4DE1" w:rsidRDefault="00103FD1" w:rsidP="006F4DE1">
            <w:pPr>
              <w:spacing w:after="0" w:line="360" w:lineRule="auto"/>
              <w:jc w:val="right"/>
              <w:rPr>
                <w:rFonts w:asciiTheme="majorBidi" w:eastAsia="Times New Roman" w:hAnsiTheme="majorBidi" w:cstheme="majorBidi"/>
                <w:color w:val="000000"/>
                <w:sz w:val="24"/>
                <w:szCs w:val="24"/>
                <w:lang w:val="en-GB" w:eastAsia="en-GB"/>
              </w:rPr>
            </w:pPr>
            <w:r w:rsidRPr="006F4DE1">
              <w:rPr>
                <w:rFonts w:asciiTheme="majorBidi" w:eastAsia="Times New Roman" w:hAnsiTheme="majorBidi" w:cstheme="majorBidi"/>
                <w:color w:val="000000"/>
                <w:sz w:val="24"/>
                <w:szCs w:val="24"/>
                <w:lang w:val="en-GB" w:eastAsia="en-GB"/>
              </w:rPr>
              <w:t>49</w:t>
            </w:r>
          </w:p>
        </w:tc>
        <w:tc>
          <w:tcPr>
            <w:tcW w:w="2310" w:type="dxa"/>
            <w:noWrap/>
            <w:hideMark/>
          </w:tcPr>
          <w:p w14:paraId="1978B2B5" w14:textId="77777777" w:rsidR="00103FD1" w:rsidRPr="006F4DE1" w:rsidRDefault="00103FD1" w:rsidP="006F4DE1">
            <w:pPr>
              <w:spacing w:after="0" w:line="360" w:lineRule="auto"/>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4"/>
                <w:szCs w:val="24"/>
                <w:lang w:val="en-GB" w:eastAsia="en-GB"/>
              </w:rPr>
            </w:pPr>
            <w:r w:rsidRPr="006F4DE1">
              <w:rPr>
                <w:rFonts w:asciiTheme="majorBidi" w:eastAsia="Times New Roman" w:hAnsiTheme="majorBidi" w:cstheme="majorBidi"/>
                <w:color w:val="000000"/>
                <w:sz w:val="24"/>
                <w:szCs w:val="24"/>
                <w:lang w:val="en-GB" w:eastAsia="en-GB"/>
              </w:rPr>
              <w:t>50</w:t>
            </w:r>
          </w:p>
        </w:tc>
        <w:tc>
          <w:tcPr>
            <w:tcW w:w="2311" w:type="dxa"/>
            <w:noWrap/>
            <w:hideMark/>
          </w:tcPr>
          <w:p w14:paraId="466C87A5" w14:textId="77777777" w:rsidR="00103FD1" w:rsidRPr="006F4DE1" w:rsidRDefault="00103FD1" w:rsidP="006F4DE1">
            <w:pPr>
              <w:spacing w:after="0" w:line="360" w:lineRule="auto"/>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4"/>
                <w:szCs w:val="24"/>
                <w:lang w:val="en-GB" w:eastAsia="en-GB"/>
              </w:rPr>
            </w:pPr>
            <w:r w:rsidRPr="006F4DE1">
              <w:rPr>
                <w:rFonts w:asciiTheme="majorBidi" w:eastAsia="Times New Roman" w:hAnsiTheme="majorBidi" w:cstheme="majorBidi"/>
                <w:color w:val="000000"/>
                <w:sz w:val="24"/>
                <w:szCs w:val="24"/>
                <w:lang w:val="en-GB" w:eastAsia="en-GB"/>
              </w:rPr>
              <w:t>15</w:t>
            </w:r>
          </w:p>
        </w:tc>
        <w:tc>
          <w:tcPr>
            <w:tcW w:w="2311" w:type="dxa"/>
            <w:noWrap/>
            <w:hideMark/>
          </w:tcPr>
          <w:p w14:paraId="4C9CA021" w14:textId="77777777" w:rsidR="00103FD1" w:rsidRPr="006F4DE1" w:rsidRDefault="00103FD1" w:rsidP="006F4DE1">
            <w:pPr>
              <w:spacing w:after="0" w:line="360" w:lineRule="auto"/>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4"/>
                <w:szCs w:val="24"/>
                <w:lang w:val="en-GB" w:eastAsia="en-GB"/>
              </w:rPr>
            </w:pPr>
            <w:r w:rsidRPr="006F4DE1">
              <w:rPr>
                <w:rFonts w:asciiTheme="majorBidi" w:eastAsia="Times New Roman" w:hAnsiTheme="majorBidi" w:cstheme="majorBidi"/>
                <w:color w:val="000000"/>
                <w:sz w:val="24"/>
                <w:szCs w:val="24"/>
                <w:lang w:val="en-GB" w:eastAsia="en-GB"/>
              </w:rPr>
              <w:t>178</w:t>
            </w:r>
          </w:p>
        </w:tc>
      </w:tr>
      <w:tr w:rsidR="00103FD1" w:rsidRPr="006F4DE1" w14:paraId="6D7E8C8E" w14:textId="77777777" w:rsidTr="00103FD1">
        <w:trPr>
          <w:trHeight w:val="300"/>
        </w:trPr>
        <w:tc>
          <w:tcPr>
            <w:cnfStyle w:val="001000000000" w:firstRow="0" w:lastRow="0" w:firstColumn="1" w:lastColumn="0" w:oddVBand="0" w:evenVBand="0" w:oddHBand="0" w:evenHBand="0" w:firstRowFirstColumn="0" w:firstRowLastColumn="0" w:lastRowFirstColumn="0" w:lastRowLastColumn="0"/>
            <w:tcW w:w="2310" w:type="dxa"/>
            <w:noWrap/>
            <w:hideMark/>
          </w:tcPr>
          <w:p w14:paraId="3E3251F0" w14:textId="77777777" w:rsidR="00103FD1" w:rsidRPr="006F4DE1" w:rsidRDefault="00103FD1" w:rsidP="006F4DE1">
            <w:pPr>
              <w:spacing w:after="0" w:line="360" w:lineRule="auto"/>
              <w:jc w:val="right"/>
              <w:rPr>
                <w:rFonts w:asciiTheme="majorBidi" w:eastAsia="Times New Roman" w:hAnsiTheme="majorBidi" w:cstheme="majorBidi"/>
                <w:color w:val="000000"/>
                <w:sz w:val="24"/>
                <w:szCs w:val="24"/>
                <w:lang w:val="en-GB" w:eastAsia="en-GB"/>
              </w:rPr>
            </w:pPr>
            <w:r w:rsidRPr="006F4DE1">
              <w:rPr>
                <w:rFonts w:asciiTheme="majorBidi" w:eastAsia="Times New Roman" w:hAnsiTheme="majorBidi" w:cstheme="majorBidi"/>
                <w:color w:val="000000"/>
                <w:sz w:val="24"/>
                <w:szCs w:val="24"/>
                <w:lang w:val="en-GB" w:eastAsia="en-GB"/>
              </w:rPr>
              <w:t>50</w:t>
            </w:r>
          </w:p>
        </w:tc>
        <w:tc>
          <w:tcPr>
            <w:tcW w:w="2310" w:type="dxa"/>
            <w:noWrap/>
            <w:hideMark/>
          </w:tcPr>
          <w:p w14:paraId="2B7E3928" w14:textId="77777777" w:rsidR="00103FD1" w:rsidRPr="006F4DE1" w:rsidRDefault="00103FD1" w:rsidP="006F4DE1">
            <w:pPr>
              <w:spacing w:after="0" w:line="36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lang w:val="en-GB" w:eastAsia="en-GB"/>
              </w:rPr>
            </w:pPr>
            <w:r w:rsidRPr="006F4DE1">
              <w:rPr>
                <w:rFonts w:asciiTheme="majorBidi" w:eastAsia="Times New Roman" w:hAnsiTheme="majorBidi" w:cstheme="majorBidi"/>
                <w:color w:val="000000"/>
                <w:sz w:val="24"/>
                <w:szCs w:val="24"/>
                <w:lang w:val="en-GB" w:eastAsia="en-GB"/>
              </w:rPr>
              <w:t>70</w:t>
            </w:r>
          </w:p>
        </w:tc>
        <w:tc>
          <w:tcPr>
            <w:tcW w:w="2311" w:type="dxa"/>
            <w:noWrap/>
            <w:hideMark/>
          </w:tcPr>
          <w:p w14:paraId="24638C9F" w14:textId="77777777" w:rsidR="00103FD1" w:rsidRPr="006F4DE1" w:rsidRDefault="00103FD1" w:rsidP="006F4DE1">
            <w:pPr>
              <w:spacing w:after="0" w:line="36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lang w:val="en-GB" w:eastAsia="en-GB"/>
              </w:rPr>
            </w:pPr>
            <w:r w:rsidRPr="006F4DE1">
              <w:rPr>
                <w:rFonts w:asciiTheme="majorBidi" w:eastAsia="Times New Roman" w:hAnsiTheme="majorBidi" w:cstheme="majorBidi"/>
                <w:color w:val="000000"/>
                <w:sz w:val="24"/>
                <w:szCs w:val="24"/>
                <w:lang w:val="en-GB" w:eastAsia="en-GB"/>
              </w:rPr>
              <w:t>24</w:t>
            </w:r>
          </w:p>
        </w:tc>
        <w:tc>
          <w:tcPr>
            <w:tcW w:w="2311" w:type="dxa"/>
            <w:noWrap/>
            <w:hideMark/>
          </w:tcPr>
          <w:p w14:paraId="1A16887B" w14:textId="77777777" w:rsidR="00103FD1" w:rsidRPr="006F4DE1" w:rsidRDefault="00103FD1" w:rsidP="006F4DE1">
            <w:pPr>
              <w:spacing w:after="0" w:line="36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lang w:val="en-GB" w:eastAsia="en-GB"/>
              </w:rPr>
            </w:pPr>
            <w:r w:rsidRPr="006F4DE1">
              <w:rPr>
                <w:rFonts w:asciiTheme="majorBidi" w:eastAsia="Times New Roman" w:hAnsiTheme="majorBidi" w:cstheme="majorBidi"/>
                <w:color w:val="000000"/>
                <w:sz w:val="24"/>
                <w:szCs w:val="24"/>
                <w:lang w:val="en-GB" w:eastAsia="en-GB"/>
              </w:rPr>
              <w:t>104</w:t>
            </w:r>
          </w:p>
        </w:tc>
      </w:tr>
    </w:tbl>
    <w:p w14:paraId="2AE3146E" w14:textId="77777777" w:rsidR="00F667C2" w:rsidRPr="006F4DE1" w:rsidRDefault="00B017FF" w:rsidP="006F4DE1">
      <w:pPr>
        <w:spacing w:line="360" w:lineRule="auto"/>
        <w:rPr>
          <w:rFonts w:asciiTheme="majorBidi" w:hAnsiTheme="majorBidi" w:cstheme="majorBidi"/>
          <w:b/>
          <w:bCs/>
          <w:sz w:val="24"/>
          <w:szCs w:val="24"/>
        </w:rPr>
      </w:pPr>
      <w:r w:rsidRPr="006F4DE1">
        <w:rPr>
          <w:rFonts w:asciiTheme="majorBidi" w:hAnsiTheme="majorBidi" w:cstheme="majorBidi"/>
          <w:b/>
          <w:bCs/>
          <w:noProof/>
          <w:sz w:val="24"/>
          <w:szCs w:val="24"/>
          <w:lang w:val="en-GB" w:eastAsia="en-GB"/>
        </w:rPr>
        <w:drawing>
          <wp:inline distT="0" distB="0" distL="0" distR="0" wp14:anchorId="0C4C9276" wp14:editId="709B799A">
            <wp:extent cx="4035157" cy="3668617"/>
            <wp:effectExtent l="19050" t="0" r="0" b="0"/>
            <wp:docPr id="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cstate="print"/>
                    <a:srcRect/>
                    <a:stretch>
                      <a:fillRect/>
                    </a:stretch>
                  </pic:blipFill>
                  <pic:spPr bwMode="auto">
                    <a:xfrm>
                      <a:off x="0" y="0"/>
                      <a:ext cx="4035341" cy="3668784"/>
                    </a:xfrm>
                    <a:prstGeom prst="rect">
                      <a:avLst/>
                    </a:prstGeom>
                    <a:noFill/>
                    <a:ln w="9525">
                      <a:noFill/>
                      <a:miter lim="800000"/>
                      <a:headEnd/>
                      <a:tailEnd/>
                    </a:ln>
                  </pic:spPr>
                </pic:pic>
              </a:graphicData>
            </a:graphic>
          </wp:inline>
        </w:drawing>
      </w:r>
    </w:p>
    <w:p w14:paraId="649388B7" w14:textId="77777777" w:rsidR="00F667C2" w:rsidRPr="00566D7F" w:rsidRDefault="00F667C2" w:rsidP="006F4DE1">
      <w:pPr>
        <w:spacing w:line="360" w:lineRule="auto"/>
        <w:rPr>
          <w:rFonts w:asciiTheme="majorBidi" w:hAnsiTheme="majorBidi" w:cstheme="majorBidi"/>
          <w:sz w:val="24"/>
          <w:szCs w:val="24"/>
        </w:rPr>
      </w:pPr>
      <w:r w:rsidRPr="00566D7F">
        <w:rPr>
          <w:rFonts w:asciiTheme="majorBidi" w:hAnsiTheme="majorBidi" w:cstheme="majorBidi"/>
          <w:sz w:val="24"/>
          <w:szCs w:val="24"/>
        </w:rPr>
        <w:t xml:space="preserve">  </w:t>
      </w:r>
      <w:r w:rsidR="00F6133B" w:rsidRPr="00566D7F">
        <w:rPr>
          <w:rFonts w:asciiTheme="majorBidi" w:hAnsiTheme="majorBidi" w:cstheme="majorBidi"/>
          <w:sz w:val="24"/>
          <w:szCs w:val="24"/>
        </w:rPr>
        <w:t>Fi</w:t>
      </w:r>
      <w:r w:rsidR="007E20E2" w:rsidRPr="00566D7F">
        <w:rPr>
          <w:rFonts w:asciiTheme="majorBidi" w:hAnsiTheme="majorBidi" w:cstheme="majorBidi"/>
          <w:sz w:val="24"/>
          <w:szCs w:val="24"/>
        </w:rPr>
        <w:t>g. 4.</w:t>
      </w:r>
      <w:r w:rsidR="00A56768" w:rsidRPr="00566D7F">
        <w:rPr>
          <w:rFonts w:asciiTheme="majorBidi" w:hAnsiTheme="majorBidi" w:cstheme="majorBidi"/>
          <w:sz w:val="24"/>
          <w:szCs w:val="24"/>
        </w:rPr>
        <w:t>0</w:t>
      </w:r>
      <w:r w:rsidR="007E20E2" w:rsidRPr="00566D7F">
        <w:rPr>
          <w:rFonts w:asciiTheme="majorBidi" w:hAnsiTheme="majorBidi" w:cstheme="majorBidi"/>
          <w:sz w:val="24"/>
          <w:szCs w:val="24"/>
        </w:rPr>
        <w:t xml:space="preserve">1 </w:t>
      </w:r>
      <w:r w:rsidR="00F6133B" w:rsidRPr="00566D7F">
        <w:rPr>
          <w:rFonts w:asciiTheme="majorBidi" w:hAnsiTheme="majorBidi" w:cstheme="majorBidi"/>
          <w:sz w:val="24"/>
          <w:szCs w:val="24"/>
        </w:rPr>
        <w:t>Rose diagram of pheocysts orientation</w:t>
      </w:r>
      <w:r w:rsidR="002C0BA0" w:rsidRPr="00566D7F">
        <w:rPr>
          <w:rFonts w:asciiTheme="majorBidi" w:hAnsiTheme="majorBidi" w:cstheme="majorBidi"/>
          <w:sz w:val="24"/>
          <w:szCs w:val="24"/>
        </w:rPr>
        <w:t>(Outcrop 1, General mapping)</w:t>
      </w:r>
    </w:p>
    <w:p w14:paraId="0AF0BCA2" w14:textId="77777777" w:rsidR="00F667C2" w:rsidRPr="006F4DE1" w:rsidRDefault="00F667C2" w:rsidP="006F4DE1">
      <w:pPr>
        <w:spacing w:line="360" w:lineRule="auto"/>
        <w:rPr>
          <w:rFonts w:asciiTheme="majorBidi" w:hAnsiTheme="majorBidi" w:cstheme="majorBidi"/>
          <w:b/>
          <w:bCs/>
          <w:sz w:val="24"/>
          <w:szCs w:val="24"/>
        </w:rPr>
      </w:pPr>
    </w:p>
    <w:p w14:paraId="508158C2" w14:textId="77777777" w:rsidR="00F667C2" w:rsidRPr="006F4DE1" w:rsidRDefault="00F667C2" w:rsidP="006F4DE1">
      <w:pPr>
        <w:spacing w:line="360" w:lineRule="auto"/>
        <w:rPr>
          <w:rFonts w:asciiTheme="majorBidi" w:hAnsiTheme="majorBidi" w:cstheme="majorBidi"/>
          <w:b/>
          <w:bCs/>
          <w:sz w:val="24"/>
          <w:szCs w:val="24"/>
        </w:rPr>
      </w:pPr>
      <w:r w:rsidRPr="006F4DE1">
        <w:rPr>
          <w:rFonts w:asciiTheme="majorBidi" w:hAnsiTheme="majorBidi" w:cstheme="majorBidi"/>
          <w:b/>
          <w:bCs/>
          <w:sz w:val="24"/>
          <w:szCs w:val="24"/>
        </w:rPr>
        <w:t>LOCATION 2 (Close to Olumo Rock, Abeokuta)</w:t>
      </w:r>
    </w:p>
    <w:p w14:paraId="0D36F660" w14:textId="77777777" w:rsidR="00F667C2" w:rsidRPr="006F4DE1" w:rsidRDefault="00F667C2" w:rsidP="006F4DE1">
      <w:pPr>
        <w:spacing w:line="360" w:lineRule="auto"/>
        <w:rPr>
          <w:rFonts w:asciiTheme="majorBidi" w:hAnsiTheme="majorBidi" w:cstheme="majorBidi"/>
          <w:b/>
          <w:bCs/>
          <w:sz w:val="24"/>
          <w:szCs w:val="24"/>
        </w:rPr>
      </w:pPr>
    </w:p>
    <w:p w14:paraId="109689EF" w14:textId="77777777" w:rsidR="009B1CAC" w:rsidRPr="006F4DE1" w:rsidRDefault="009B1CAC" w:rsidP="006F4DE1">
      <w:pPr>
        <w:spacing w:line="360" w:lineRule="auto"/>
        <w:rPr>
          <w:rFonts w:asciiTheme="majorBidi" w:hAnsiTheme="majorBidi" w:cstheme="majorBidi"/>
          <w:b/>
          <w:bCs/>
          <w:sz w:val="24"/>
          <w:szCs w:val="24"/>
        </w:rPr>
      </w:pPr>
      <w:r w:rsidRPr="006F4DE1">
        <w:rPr>
          <w:rFonts w:asciiTheme="majorBidi" w:hAnsiTheme="majorBidi" w:cstheme="majorBidi"/>
          <w:b/>
          <w:bCs/>
          <w:sz w:val="24"/>
          <w:szCs w:val="24"/>
        </w:rPr>
        <w:t xml:space="preserve">Coordinates; </w:t>
      </w:r>
      <w:r w:rsidR="00AA3FD0" w:rsidRPr="006F4DE1">
        <w:rPr>
          <w:rFonts w:asciiTheme="majorBidi" w:hAnsiTheme="majorBidi" w:cstheme="majorBidi"/>
          <w:b/>
          <w:bCs/>
          <w:sz w:val="24"/>
          <w:szCs w:val="24"/>
        </w:rPr>
        <w:t>7.165556, 3.346111</w:t>
      </w:r>
    </w:p>
    <w:p w14:paraId="7A364D1E" w14:textId="77777777" w:rsidR="009B1CAC" w:rsidRPr="006F4DE1" w:rsidRDefault="009B1CAC" w:rsidP="006F4DE1">
      <w:pPr>
        <w:spacing w:line="360" w:lineRule="auto"/>
        <w:rPr>
          <w:rFonts w:asciiTheme="majorBidi" w:hAnsiTheme="majorBidi" w:cstheme="majorBidi"/>
          <w:b/>
          <w:bCs/>
          <w:sz w:val="24"/>
          <w:szCs w:val="24"/>
        </w:rPr>
      </w:pPr>
      <w:r w:rsidRPr="006F4DE1">
        <w:rPr>
          <w:rFonts w:asciiTheme="majorBidi" w:hAnsiTheme="majorBidi" w:cstheme="majorBidi"/>
          <w:b/>
          <w:bCs/>
          <w:sz w:val="24"/>
          <w:szCs w:val="24"/>
        </w:rPr>
        <w:t>Weather: 31</w:t>
      </w:r>
      <w:r w:rsidRPr="006F4DE1">
        <w:rPr>
          <w:rFonts w:asciiTheme="majorBidi" w:hAnsiTheme="majorBidi" w:cstheme="majorBidi"/>
          <w:b/>
          <w:bCs/>
          <w:sz w:val="24"/>
          <w:szCs w:val="24"/>
          <w:vertAlign w:val="superscript"/>
        </w:rPr>
        <w:t>o</w:t>
      </w:r>
      <w:r w:rsidRPr="006F4DE1">
        <w:rPr>
          <w:rFonts w:asciiTheme="majorBidi" w:hAnsiTheme="majorBidi" w:cstheme="majorBidi"/>
          <w:b/>
          <w:bCs/>
          <w:sz w:val="24"/>
          <w:szCs w:val="24"/>
        </w:rPr>
        <w:t>C, sunny</w:t>
      </w:r>
    </w:p>
    <w:p w14:paraId="10397A0D" w14:textId="77777777" w:rsidR="00AA3FD0" w:rsidRPr="006F4DE1" w:rsidRDefault="00AA3FD0" w:rsidP="00BA3681">
      <w:pPr>
        <w:spacing w:line="360" w:lineRule="auto"/>
        <w:rPr>
          <w:rFonts w:asciiTheme="majorBidi" w:hAnsiTheme="majorBidi" w:cstheme="majorBidi"/>
          <w:b/>
          <w:bCs/>
          <w:sz w:val="24"/>
          <w:szCs w:val="24"/>
        </w:rPr>
      </w:pPr>
      <w:r w:rsidRPr="006F4DE1">
        <w:rPr>
          <w:rFonts w:asciiTheme="majorBidi" w:hAnsiTheme="majorBidi" w:cstheme="majorBidi"/>
          <w:b/>
          <w:bCs/>
          <w:sz w:val="24"/>
          <w:szCs w:val="24"/>
        </w:rPr>
        <w:t>Strike/Dip of foliation plane: 168</w:t>
      </w:r>
      <w:r w:rsidRPr="006F4DE1">
        <w:rPr>
          <w:rFonts w:asciiTheme="majorBidi" w:hAnsiTheme="majorBidi" w:cstheme="majorBidi"/>
          <w:b/>
          <w:bCs/>
          <w:sz w:val="24"/>
          <w:szCs w:val="24"/>
          <w:vertAlign w:val="superscript"/>
        </w:rPr>
        <w:t>o</w:t>
      </w:r>
      <w:r w:rsidRPr="006F4DE1">
        <w:rPr>
          <w:rFonts w:asciiTheme="majorBidi" w:hAnsiTheme="majorBidi" w:cstheme="majorBidi"/>
          <w:b/>
          <w:bCs/>
          <w:sz w:val="24"/>
          <w:szCs w:val="24"/>
        </w:rPr>
        <w:t>//31</w:t>
      </w:r>
      <w:r w:rsidRPr="006F4DE1">
        <w:rPr>
          <w:rFonts w:asciiTheme="majorBidi" w:hAnsiTheme="majorBidi" w:cstheme="majorBidi"/>
          <w:b/>
          <w:bCs/>
          <w:sz w:val="24"/>
          <w:szCs w:val="24"/>
          <w:vertAlign w:val="superscript"/>
        </w:rPr>
        <w:t>o</w:t>
      </w:r>
      <w:r w:rsidRPr="006F4DE1">
        <w:rPr>
          <w:rFonts w:asciiTheme="majorBidi" w:hAnsiTheme="majorBidi" w:cstheme="majorBidi"/>
          <w:b/>
          <w:bCs/>
          <w:sz w:val="24"/>
          <w:szCs w:val="24"/>
        </w:rPr>
        <w:t>E</w:t>
      </w:r>
    </w:p>
    <w:p w14:paraId="080C0BD5" w14:textId="77777777" w:rsidR="00AA3FD0" w:rsidRPr="006F4DE1" w:rsidRDefault="00AA3FD0" w:rsidP="006F4DE1">
      <w:pPr>
        <w:spacing w:line="360" w:lineRule="auto"/>
        <w:rPr>
          <w:rFonts w:asciiTheme="majorBidi" w:hAnsiTheme="majorBidi" w:cstheme="majorBidi"/>
          <w:sz w:val="24"/>
          <w:szCs w:val="24"/>
        </w:rPr>
      </w:pPr>
      <w:r w:rsidRPr="006F4DE1">
        <w:rPr>
          <w:rFonts w:asciiTheme="majorBidi" w:hAnsiTheme="majorBidi" w:cstheme="majorBidi"/>
          <w:b/>
          <w:bCs/>
          <w:sz w:val="24"/>
          <w:szCs w:val="24"/>
        </w:rPr>
        <w:t>Outcrop name</w:t>
      </w:r>
      <w:r w:rsidRPr="006F4DE1">
        <w:rPr>
          <w:rFonts w:asciiTheme="majorBidi" w:hAnsiTheme="majorBidi" w:cstheme="majorBidi"/>
          <w:sz w:val="24"/>
          <w:szCs w:val="24"/>
        </w:rPr>
        <w:t>: Porphritic granite</w:t>
      </w:r>
    </w:p>
    <w:p w14:paraId="512EAC51" w14:textId="77777777" w:rsidR="00AA3FD0" w:rsidRPr="006F4DE1" w:rsidRDefault="00AA3FD0" w:rsidP="006F4DE1">
      <w:pPr>
        <w:spacing w:line="360" w:lineRule="auto"/>
        <w:rPr>
          <w:rFonts w:asciiTheme="majorBidi" w:hAnsiTheme="majorBidi" w:cstheme="majorBidi"/>
          <w:sz w:val="24"/>
          <w:szCs w:val="24"/>
        </w:rPr>
      </w:pPr>
      <w:r w:rsidRPr="006F4DE1">
        <w:rPr>
          <w:rFonts w:asciiTheme="majorBidi" w:hAnsiTheme="majorBidi" w:cstheme="majorBidi"/>
          <w:b/>
          <w:bCs/>
          <w:sz w:val="24"/>
          <w:szCs w:val="24"/>
        </w:rPr>
        <w:t xml:space="preserve">Outcrop description: </w:t>
      </w:r>
      <w:r w:rsidR="00566D7F">
        <w:rPr>
          <w:rFonts w:asciiTheme="majorBidi" w:hAnsiTheme="majorBidi" w:cstheme="majorBidi"/>
          <w:sz w:val="24"/>
          <w:szCs w:val="24"/>
        </w:rPr>
        <w:t>A massive outcrop</w:t>
      </w:r>
      <w:r w:rsidRPr="006F4DE1">
        <w:rPr>
          <w:rFonts w:asciiTheme="majorBidi" w:hAnsiTheme="majorBidi" w:cstheme="majorBidi"/>
          <w:sz w:val="24"/>
          <w:szCs w:val="24"/>
        </w:rPr>
        <w:t xml:space="preserve"> close to the popular Olumo rock.</w:t>
      </w:r>
    </w:p>
    <w:p w14:paraId="06957346" w14:textId="77777777" w:rsidR="009B1CAC" w:rsidRDefault="00AA3FD0" w:rsidP="006F4DE1">
      <w:pPr>
        <w:spacing w:line="360" w:lineRule="auto"/>
        <w:rPr>
          <w:rFonts w:asciiTheme="majorBidi" w:hAnsiTheme="majorBidi" w:cstheme="majorBidi"/>
          <w:sz w:val="24"/>
          <w:szCs w:val="24"/>
        </w:rPr>
      </w:pPr>
      <w:r w:rsidRPr="006F4DE1">
        <w:rPr>
          <w:rFonts w:asciiTheme="majorBidi" w:hAnsiTheme="majorBidi" w:cstheme="majorBidi"/>
          <w:sz w:val="24"/>
          <w:szCs w:val="24"/>
        </w:rPr>
        <w:t xml:space="preserve">It is a porphiritic granite with large visible phenocrysts mostly </w:t>
      </w:r>
      <w:r w:rsidR="004616E2" w:rsidRPr="006F4DE1">
        <w:rPr>
          <w:rFonts w:asciiTheme="majorBidi" w:hAnsiTheme="majorBidi" w:cstheme="majorBidi"/>
          <w:sz w:val="24"/>
          <w:szCs w:val="24"/>
        </w:rPr>
        <w:t>disorientated</w:t>
      </w:r>
      <w:r w:rsidR="00566D7F">
        <w:rPr>
          <w:rFonts w:asciiTheme="majorBidi" w:hAnsiTheme="majorBidi" w:cstheme="majorBidi"/>
          <w:sz w:val="24"/>
          <w:szCs w:val="24"/>
        </w:rPr>
        <w:t xml:space="preserve"> (Fig.4.02)</w:t>
      </w:r>
      <w:r w:rsidR="004616E2" w:rsidRPr="006F4DE1">
        <w:rPr>
          <w:rFonts w:asciiTheme="majorBidi" w:hAnsiTheme="majorBidi" w:cstheme="majorBidi"/>
          <w:sz w:val="24"/>
          <w:szCs w:val="24"/>
        </w:rPr>
        <w:t>. Foliation planes were observed within the body of the granite; which suggests the occurrence of metamorphism as a result of the flowing of magma within the rock (wrap</w:t>
      </w:r>
      <w:r w:rsidR="004616E2" w:rsidRPr="00566D7F">
        <w:rPr>
          <w:rFonts w:asciiTheme="majorBidi" w:hAnsiTheme="majorBidi" w:cstheme="majorBidi"/>
          <w:sz w:val="24"/>
          <w:szCs w:val="24"/>
        </w:rPr>
        <w:t>).(</w:t>
      </w:r>
      <w:r w:rsidR="00BA3681" w:rsidRPr="00566D7F">
        <w:rPr>
          <w:rFonts w:asciiTheme="majorBidi" w:hAnsiTheme="majorBidi" w:cstheme="majorBidi"/>
          <w:sz w:val="24"/>
          <w:szCs w:val="24"/>
        </w:rPr>
        <w:t>Fig. 4.03</w:t>
      </w:r>
      <w:r w:rsidR="004616E2" w:rsidRPr="00566D7F">
        <w:rPr>
          <w:rFonts w:asciiTheme="majorBidi" w:hAnsiTheme="majorBidi" w:cstheme="majorBidi"/>
          <w:sz w:val="24"/>
          <w:szCs w:val="24"/>
        </w:rPr>
        <w:t>)</w:t>
      </w:r>
    </w:p>
    <w:p w14:paraId="2E7401B9" w14:textId="77777777" w:rsidR="003341E7" w:rsidRDefault="003341E7" w:rsidP="003341E7">
      <w:pPr>
        <w:spacing w:line="360" w:lineRule="auto"/>
        <w:ind w:right="-755"/>
        <w:rPr>
          <w:rFonts w:asciiTheme="majorBidi" w:hAnsiTheme="majorBidi" w:cstheme="majorBidi"/>
          <w:sz w:val="24"/>
          <w:szCs w:val="24"/>
        </w:rPr>
      </w:pPr>
      <w:r>
        <w:rPr>
          <w:rFonts w:asciiTheme="majorBidi" w:hAnsiTheme="majorBidi" w:cstheme="majorBidi"/>
          <w:noProof/>
          <w:sz w:val="24"/>
          <w:szCs w:val="24"/>
          <w:lang w:val="en-GB" w:eastAsia="en-GB"/>
        </w:rPr>
        <w:drawing>
          <wp:inline distT="0" distB="0" distL="0" distR="0" wp14:anchorId="179506C1" wp14:editId="4B30CCB1">
            <wp:extent cx="3062080" cy="2295939"/>
            <wp:effectExtent l="19050" t="0" r="4970" b="0"/>
            <wp:docPr id="19" name="Picture 8" descr="C:\Users\Bukola\Desktop\flashCopy\Abeokuta fieldwork\fieldw pix\PB28003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Bukola\Desktop\flashCopy\Abeokuta fieldwork\fieldw pix\PB280032.JPG"/>
                    <pic:cNvPicPr>
                      <a:picLocks noChangeAspect="1" noChangeArrowheads="1"/>
                    </pic:cNvPicPr>
                  </pic:nvPicPr>
                  <pic:blipFill>
                    <a:blip r:embed="rId19" cstate="print"/>
                    <a:srcRect/>
                    <a:stretch>
                      <a:fillRect/>
                    </a:stretch>
                  </pic:blipFill>
                  <pic:spPr bwMode="auto">
                    <a:xfrm>
                      <a:off x="0" y="0"/>
                      <a:ext cx="3063395" cy="2296925"/>
                    </a:xfrm>
                    <a:prstGeom prst="rect">
                      <a:avLst/>
                    </a:prstGeom>
                    <a:noFill/>
                    <a:ln w="9525">
                      <a:noFill/>
                      <a:miter lim="800000"/>
                      <a:headEnd/>
                      <a:tailEnd/>
                    </a:ln>
                  </pic:spPr>
                </pic:pic>
              </a:graphicData>
            </a:graphic>
          </wp:inline>
        </w:drawing>
      </w:r>
      <w:r>
        <w:rPr>
          <w:rFonts w:asciiTheme="majorBidi" w:hAnsiTheme="majorBidi" w:cstheme="majorBidi"/>
          <w:sz w:val="24"/>
          <w:szCs w:val="24"/>
        </w:rPr>
        <w:t xml:space="preserve"> </w:t>
      </w:r>
      <w:r>
        <w:rPr>
          <w:rFonts w:asciiTheme="majorBidi" w:hAnsiTheme="majorBidi" w:cstheme="majorBidi"/>
          <w:noProof/>
          <w:sz w:val="24"/>
          <w:szCs w:val="24"/>
          <w:lang w:val="en-GB" w:eastAsia="en-GB"/>
        </w:rPr>
        <w:drawing>
          <wp:inline distT="0" distB="0" distL="0" distR="0" wp14:anchorId="2A296D15" wp14:editId="124A7CBF">
            <wp:extent cx="3032263" cy="2295938"/>
            <wp:effectExtent l="19050" t="0" r="0" b="0"/>
            <wp:docPr id="20" name="Picture 9" descr="C:\Users\Bukola\Desktop\flashCopy\Abeokuta fieldwork\fieldw pix\PB28003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Bukola\Desktop\flashCopy\Abeokuta fieldwork\fieldw pix\PB280033.JPG"/>
                    <pic:cNvPicPr>
                      <a:picLocks noChangeAspect="1" noChangeArrowheads="1"/>
                    </pic:cNvPicPr>
                  </pic:nvPicPr>
                  <pic:blipFill>
                    <a:blip r:embed="rId20" cstate="print"/>
                    <a:srcRect/>
                    <a:stretch>
                      <a:fillRect/>
                    </a:stretch>
                  </pic:blipFill>
                  <pic:spPr bwMode="auto">
                    <a:xfrm>
                      <a:off x="0" y="0"/>
                      <a:ext cx="3035704" cy="2298544"/>
                    </a:xfrm>
                    <a:prstGeom prst="rect">
                      <a:avLst/>
                    </a:prstGeom>
                    <a:noFill/>
                    <a:ln w="9525">
                      <a:noFill/>
                      <a:miter lim="800000"/>
                      <a:headEnd/>
                      <a:tailEnd/>
                    </a:ln>
                  </pic:spPr>
                </pic:pic>
              </a:graphicData>
            </a:graphic>
          </wp:inline>
        </w:drawing>
      </w:r>
    </w:p>
    <w:p w14:paraId="3372E003" w14:textId="77777777" w:rsidR="003341E7" w:rsidRPr="003341E7" w:rsidRDefault="007E20E2" w:rsidP="003341E7">
      <w:pPr>
        <w:spacing w:line="360" w:lineRule="auto"/>
        <w:ind w:right="-755"/>
        <w:rPr>
          <w:rFonts w:asciiTheme="majorBidi" w:hAnsiTheme="majorBidi" w:cstheme="majorBidi"/>
        </w:rPr>
      </w:pPr>
      <w:r>
        <w:rPr>
          <w:rFonts w:asciiTheme="majorBidi" w:hAnsiTheme="majorBidi" w:cstheme="majorBidi"/>
        </w:rPr>
        <w:t>Fig.. 4.</w:t>
      </w:r>
      <w:r w:rsidR="00A56768">
        <w:rPr>
          <w:rFonts w:asciiTheme="majorBidi" w:hAnsiTheme="majorBidi" w:cstheme="majorBidi"/>
        </w:rPr>
        <w:t>0</w:t>
      </w:r>
      <w:r>
        <w:rPr>
          <w:rFonts w:asciiTheme="majorBidi" w:hAnsiTheme="majorBidi" w:cstheme="majorBidi"/>
        </w:rPr>
        <w:t xml:space="preserve">2 </w:t>
      </w:r>
      <w:r w:rsidR="003341E7" w:rsidRPr="003341E7">
        <w:rPr>
          <w:rFonts w:asciiTheme="majorBidi" w:hAnsiTheme="majorBidi" w:cstheme="majorBidi"/>
        </w:rPr>
        <w:t xml:space="preserve">Visible large disorientated pheocrysts              </w:t>
      </w:r>
      <w:r w:rsidR="003341E7">
        <w:rPr>
          <w:rFonts w:asciiTheme="majorBidi" w:hAnsiTheme="majorBidi" w:cstheme="majorBidi"/>
        </w:rPr>
        <w:t xml:space="preserve">        </w:t>
      </w:r>
      <w:r>
        <w:rPr>
          <w:rFonts w:asciiTheme="majorBidi" w:hAnsiTheme="majorBidi" w:cstheme="majorBidi"/>
        </w:rPr>
        <w:t xml:space="preserve">  Fig, 4.</w:t>
      </w:r>
      <w:r w:rsidR="00A56768">
        <w:rPr>
          <w:rFonts w:asciiTheme="majorBidi" w:hAnsiTheme="majorBidi" w:cstheme="majorBidi"/>
        </w:rPr>
        <w:t>0</w:t>
      </w:r>
      <w:r>
        <w:rPr>
          <w:rFonts w:asciiTheme="majorBidi" w:hAnsiTheme="majorBidi" w:cstheme="majorBidi"/>
        </w:rPr>
        <w:t xml:space="preserve">3 </w:t>
      </w:r>
      <w:r w:rsidR="003341E7" w:rsidRPr="003341E7">
        <w:rPr>
          <w:rFonts w:asciiTheme="majorBidi" w:hAnsiTheme="majorBidi" w:cstheme="majorBidi"/>
        </w:rPr>
        <w:t xml:space="preserve"> Presence of a wrap in a part of the outcrop</w:t>
      </w:r>
    </w:p>
    <w:p w14:paraId="5908A9B5" w14:textId="77777777" w:rsidR="003341E7" w:rsidRDefault="003341E7" w:rsidP="006F4DE1">
      <w:pPr>
        <w:spacing w:line="360" w:lineRule="auto"/>
        <w:rPr>
          <w:rFonts w:asciiTheme="majorBidi" w:hAnsiTheme="majorBidi" w:cstheme="majorBidi"/>
          <w:sz w:val="24"/>
          <w:szCs w:val="24"/>
        </w:rPr>
      </w:pPr>
    </w:p>
    <w:p w14:paraId="3C635DB2" w14:textId="77777777" w:rsidR="00F6133B" w:rsidRPr="006F4DE1" w:rsidRDefault="00F6133B" w:rsidP="006F4DE1">
      <w:pPr>
        <w:spacing w:line="360" w:lineRule="auto"/>
        <w:rPr>
          <w:rFonts w:asciiTheme="majorBidi" w:hAnsiTheme="majorBidi" w:cstheme="majorBidi"/>
          <w:sz w:val="24"/>
          <w:szCs w:val="24"/>
        </w:rPr>
      </w:pPr>
      <w:r w:rsidRPr="00C06C0D">
        <w:rPr>
          <w:rFonts w:asciiTheme="majorBidi" w:hAnsiTheme="majorBidi" w:cstheme="majorBidi"/>
          <w:sz w:val="24"/>
          <w:szCs w:val="24"/>
        </w:rPr>
        <w:t>Table</w:t>
      </w:r>
      <w:r w:rsidR="007E20E2" w:rsidRPr="00C06C0D">
        <w:rPr>
          <w:rFonts w:asciiTheme="majorBidi" w:hAnsiTheme="majorBidi" w:cstheme="majorBidi"/>
          <w:sz w:val="24"/>
          <w:szCs w:val="24"/>
        </w:rPr>
        <w:t xml:space="preserve"> 4.2  </w:t>
      </w:r>
      <w:r w:rsidRPr="00C06C0D">
        <w:rPr>
          <w:rFonts w:asciiTheme="majorBidi" w:hAnsiTheme="majorBidi" w:cstheme="majorBidi"/>
          <w:sz w:val="24"/>
          <w:szCs w:val="24"/>
        </w:rPr>
        <w:t>Axis lengths and orientation of phenocrysts</w:t>
      </w:r>
      <w:r w:rsidR="00B22A4D" w:rsidRPr="00C06C0D">
        <w:rPr>
          <w:rFonts w:asciiTheme="majorBidi" w:hAnsiTheme="majorBidi" w:cstheme="majorBidi"/>
          <w:sz w:val="24"/>
          <w:szCs w:val="24"/>
        </w:rPr>
        <w:t>(L 2, GM</w:t>
      </w:r>
      <w:r w:rsidR="007E20E2">
        <w:rPr>
          <w:rFonts w:asciiTheme="majorBidi" w:hAnsiTheme="majorBidi" w:cstheme="majorBidi"/>
          <w:sz w:val="24"/>
          <w:szCs w:val="24"/>
        </w:rPr>
        <w:t>)</w:t>
      </w:r>
    </w:p>
    <w:tbl>
      <w:tblPr>
        <w:tblStyle w:val="LightShading-Accent11"/>
        <w:tblW w:w="0" w:type="auto"/>
        <w:tblLook w:val="04A0" w:firstRow="1" w:lastRow="0" w:firstColumn="1" w:lastColumn="0" w:noHBand="0" w:noVBand="1"/>
      </w:tblPr>
      <w:tblGrid>
        <w:gridCol w:w="2310"/>
        <w:gridCol w:w="2310"/>
        <w:gridCol w:w="2311"/>
        <w:gridCol w:w="2311"/>
      </w:tblGrid>
      <w:tr w:rsidR="002A102A" w:rsidRPr="006F4DE1" w14:paraId="3D5704D9" w14:textId="77777777" w:rsidTr="002A102A">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310" w:type="dxa"/>
            <w:noWrap/>
            <w:hideMark/>
          </w:tcPr>
          <w:p w14:paraId="4B0E4071" w14:textId="77777777" w:rsidR="002A102A" w:rsidRPr="006F4DE1" w:rsidRDefault="002A102A" w:rsidP="006F4DE1">
            <w:pPr>
              <w:spacing w:after="0" w:line="360" w:lineRule="auto"/>
              <w:rPr>
                <w:rFonts w:asciiTheme="majorBidi" w:eastAsia="Times New Roman" w:hAnsiTheme="majorBidi" w:cstheme="majorBidi"/>
                <w:color w:val="000000"/>
                <w:sz w:val="24"/>
                <w:szCs w:val="24"/>
                <w:lang w:val="en-GB" w:eastAsia="en-GB"/>
              </w:rPr>
            </w:pPr>
            <w:r w:rsidRPr="006F4DE1">
              <w:rPr>
                <w:rFonts w:asciiTheme="majorBidi" w:eastAsia="Times New Roman" w:hAnsiTheme="majorBidi" w:cstheme="majorBidi"/>
                <w:color w:val="000000"/>
                <w:sz w:val="24"/>
                <w:szCs w:val="24"/>
                <w:lang w:val="en-GB" w:eastAsia="en-GB"/>
              </w:rPr>
              <w:t>S/N</w:t>
            </w:r>
          </w:p>
        </w:tc>
        <w:tc>
          <w:tcPr>
            <w:tcW w:w="2310" w:type="dxa"/>
            <w:noWrap/>
            <w:hideMark/>
          </w:tcPr>
          <w:p w14:paraId="7CCB1387" w14:textId="77777777" w:rsidR="002A102A" w:rsidRPr="006F4DE1" w:rsidRDefault="002A102A" w:rsidP="006F4DE1">
            <w:pPr>
              <w:spacing w:after="0" w:line="360" w:lineRule="auto"/>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lang w:val="en-GB" w:eastAsia="en-GB"/>
              </w:rPr>
            </w:pPr>
            <w:r w:rsidRPr="006F4DE1">
              <w:rPr>
                <w:rFonts w:asciiTheme="majorBidi" w:eastAsia="Times New Roman" w:hAnsiTheme="majorBidi" w:cstheme="majorBidi"/>
                <w:color w:val="000000"/>
                <w:sz w:val="24"/>
                <w:szCs w:val="24"/>
                <w:lang w:val="en-GB" w:eastAsia="en-GB"/>
              </w:rPr>
              <w:t>Long axix(mm)</w:t>
            </w:r>
          </w:p>
        </w:tc>
        <w:tc>
          <w:tcPr>
            <w:tcW w:w="2311" w:type="dxa"/>
            <w:noWrap/>
            <w:hideMark/>
          </w:tcPr>
          <w:p w14:paraId="15B91223" w14:textId="77777777" w:rsidR="002A102A" w:rsidRPr="006F4DE1" w:rsidRDefault="002A102A" w:rsidP="006F4DE1">
            <w:pPr>
              <w:spacing w:after="0" w:line="360" w:lineRule="auto"/>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lang w:val="en-GB" w:eastAsia="en-GB"/>
              </w:rPr>
            </w:pPr>
            <w:r w:rsidRPr="006F4DE1">
              <w:rPr>
                <w:rFonts w:asciiTheme="majorBidi" w:eastAsia="Times New Roman" w:hAnsiTheme="majorBidi" w:cstheme="majorBidi"/>
                <w:color w:val="000000"/>
                <w:sz w:val="24"/>
                <w:szCs w:val="24"/>
                <w:lang w:val="en-GB" w:eastAsia="en-GB"/>
              </w:rPr>
              <w:t>Short axis(mm)</w:t>
            </w:r>
          </w:p>
        </w:tc>
        <w:tc>
          <w:tcPr>
            <w:tcW w:w="2311" w:type="dxa"/>
            <w:noWrap/>
            <w:hideMark/>
          </w:tcPr>
          <w:p w14:paraId="77F9985C" w14:textId="77777777" w:rsidR="002A102A" w:rsidRPr="006F4DE1" w:rsidRDefault="002A102A" w:rsidP="006F4DE1">
            <w:pPr>
              <w:spacing w:after="0" w:line="360" w:lineRule="auto"/>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lang w:val="en-GB" w:eastAsia="en-GB"/>
              </w:rPr>
            </w:pPr>
            <w:r w:rsidRPr="006F4DE1">
              <w:rPr>
                <w:rFonts w:asciiTheme="majorBidi" w:eastAsia="Times New Roman" w:hAnsiTheme="majorBidi" w:cstheme="majorBidi"/>
                <w:color w:val="000000"/>
                <w:sz w:val="24"/>
                <w:szCs w:val="24"/>
                <w:lang w:val="en-GB" w:eastAsia="en-GB"/>
              </w:rPr>
              <w:t>Orientation(degree)</w:t>
            </w:r>
          </w:p>
        </w:tc>
      </w:tr>
      <w:tr w:rsidR="002A102A" w:rsidRPr="006F4DE1" w14:paraId="7D48E1D7" w14:textId="77777777" w:rsidTr="002A102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310" w:type="dxa"/>
            <w:noWrap/>
            <w:hideMark/>
          </w:tcPr>
          <w:p w14:paraId="4E61C363" w14:textId="77777777" w:rsidR="002A102A" w:rsidRPr="006F4DE1" w:rsidRDefault="002A102A" w:rsidP="006F4DE1">
            <w:pPr>
              <w:spacing w:after="0" w:line="360" w:lineRule="auto"/>
              <w:jc w:val="right"/>
              <w:rPr>
                <w:rFonts w:asciiTheme="majorBidi" w:eastAsia="Times New Roman" w:hAnsiTheme="majorBidi" w:cstheme="majorBidi"/>
                <w:color w:val="000000"/>
                <w:sz w:val="24"/>
                <w:szCs w:val="24"/>
                <w:lang w:val="en-GB" w:eastAsia="en-GB"/>
              </w:rPr>
            </w:pPr>
            <w:r w:rsidRPr="006F4DE1">
              <w:rPr>
                <w:rFonts w:asciiTheme="majorBidi" w:eastAsia="Times New Roman" w:hAnsiTheme="majorBidi" w:cstheme="majorBidi"/>
                <w:color w:val="000000"/>
                <w:sz w:val="24"/>
                <w:szCs w:val="24"/>
                <w:lang w:val="en-GB" w:eastAsia="en-GB"/>
              </w:rPr>
              <w:t>1</w:t>
            </w:r>
          </w:p>
        </w:tc>
        <w:tc>
          <w:tcPr>
            <w:tcW w:w="2310" w:type="dxa"/>
            <w:noWrap/>
            <w:hideMark/>
          </w:tcPr>
          <w:p w14:paraId="17917C8B" w14:textId="77777777" w:rsidR="002A102A" w:rsidRPr="006F4DE1" w:rsidRDefault="002A102A" w:rsidP="006F4DE1">
            <w:pPr>
              <w:spacing w:after="0" w:line="360" w:lineRule="auto"/>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4"/>
                <w:szCs w:val="24"/>
                <w:lang w:val="en-GB" w:eastAsia="en-GB"/>
              </w:rPr>
            </w:pPr>
            <w:r w:rsidRPr="006F4DE1">
              <w:rPr>
                <w:rFonts w:asciiTheme="majorBidi" w:eastAsia="Times New Roman" w:hAnsiTheme="majorBidi" w:cstheme="majorBidi"/>
                <w:color w:val="000000"/>
                <w:sz w:val="24"/>
                <w:szCs w:val="24"/>
                <w:lang w:val="en-GB" w:eastAsia="en-GB"/>
              </w:rPr>
              <w:t>70</w:t>
            </w:r>
          </w:p>
        </w:tc>
        <w:tc>
          <w:tcPr>
            <w:tcW w:w="2311" w:type="dxa"/>
            <w:noWrap/>
            <w:hideMark/>
          </w:tcPr>
          <w:p w14:paraId="4363903A" w14:textId="77777777" w:rsidR="002A102A" w:rsidRPr="006F4DE1" w:rsidRDefault="002A102A" w:rsidP="006F4DE1">
            <w:pPr>
              <w:spacing w:after="0" w:line="360" w:lineRule="auto"/>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4"/>
                <w:szCs w:val="24"/>
                <w:lang w:val="en-GB" w:eastAsia="en-GB"/>
              </w:rPr>
            </w:pPr>
            <w:r w:rsidRPr="006F4DE1">
              <w:rPr>
                <w:rFonts w:asciiTheme="majorBidi" w:eastAsia="Times New Roman" w:hAnsiTheme="majorBidi" w:cstheme="majorBidi"/>
                <w:color w:val="000000"/>
                <w:sz w:val="24"/>
                <w:szCs w:val="24"/>
                <w:lang w:val="en-GB" w:eastAsia="en-GB"/>
              </w:rPr>
              <w:t>22</w:t>
            </w:r>
          </w:p>
        </w:tc>
        <w:tc>
          <w:tcPr>
            <w:tcW w:w="2311" w:type="dxa"/>
            <w:noWrap/>
            <w:hideMark/>
          </w:tcPr>
          <w:p w14:paraId="5DA0CF98" w14:textId="77777777" w:rsidR="002A102A" w:rsidRPr="006F4DE1" w:rsidRDefault="002A102A" w:rsidP="006F4DE1">
            <w:pPr>
              <w:spacing w:after="0" w:line="360" w:lineRule="auto"/>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4"/>
                <w:szCs w:val="24"/>
                <w:lang w:val="en-GB" w:eastAsia="en-GB"/>
              </w:rPr>
            </w:pPr>
            <w:r w:rsidRPr="006F4DE1">
              <w:rPr>
                <w:rFonts w:asciiTheme="majorBidi" w:eastAsia="Times New Roman" w:hAnsiTheme="majorBidi" w:cstheme="majorBidi"/>
                <w:color w:val="000000"/>
                <w:sz w:val="24"/>
                <w:szCs w:val="24"/>
                <w:lang w:val="en-GB" w:eastAsia="en-GB"/>
              </w:rPr>
              <w:t>129</w:t>
            </w:r>
          </w:p>
        </w:tc>
      </w:tr>
      <w:tr w:rsidR="002A102A" w:rsidRPr="006F4DE1" w14:paraId="45146BF9" w14:textId="77777777" w:rsidTr="002A102A">
        <w:trPr>
          <w:trHeight w:val="300"/>
        </w:trPr>
        <w:tc>
          <w:tcPr>
            <w:cnfStyle w:val="001000000000" w:firstRow="0" w:lastRow="0" w:firstColumn="1" w:lastColumn="0" w:oddVBand="0" w:evenVBand="0" w:oddHBand="0" w:evenHBand="0" w:firstRowFirstColumn="0" w:firstRowLastColumn="0" w:lastRowFirstColumn="0" w:lastRowLastColumn="0"/>
            <w:tcW w:w="2310" w:type="dxa"/>
            <w:noWrap/>
            <w:hideMark/>
          </w:tcPr>
          <w:p w14:paraId="700CFD53" w14:textId="77777777" w:rsidR="002A102A" w:rsidRPr="006F4DE1" w:rsidRDefault="002A102A" w:rsidP="006F4DE1">
            <w:pPr>
              <w:spacing w:after="0" w:line="360" w:lineRule="auto"/>
              <w:jc w:val="right"/>
              <w:rPr>
                <w:rFonts w:asciiTheme="majorBidi" w:eastAsia="Times New Roman" w:hAnsiTheme="majorBidi" w:cstheme="majorBidi"/>
                <w:color w:val="000000"/>
                <w:sz w:val="24"/>
                <w:szCs w:val="24"/>
                <w:lang w:val="en-GB" w:eastAsia="en-GB"/>
              </w:rPr>
            </w:pPr>
            <w:r w:rsidRPr="006F4DE1">
              <w:rPr>
                <w:rFonts w:asciiTheme="majorBidi" w:eastAsia="Times New Roman" w:hAnsiTheme="majorBidi" w:cstheme="majorBidi"/>
                <w:color w:val="000000"/>
                <w:sz w:val="24"/>
                <w:szCs w:val="24"/>
                <w:lang w:val="en-GB" w:eastAsia="en-GB"/>
              </w:rPr>
              <w:t>2</w:t>
            </w:r>
          </w:p>
        </w:tc>
        <w:tc>
          <w:tcPr>
            <w:tcW w:w="2310" w:type="dxa"/>
            <w:noWrap/>
            <w:hideMark/>
          </w:tcPr>
          <w:p w14:paraId="3D5F3BAF" w14:textId="77777777" w:rsidR="002A102A" w:rsidRPr="006F4DE1" w:rsidRDefault="002A102A" w:rsidP="006F4DE1">
            <w:pPr>
              <w:spacing w:after="0" w:line="36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lang w:val="en-GB" w:eastAsia="en-GB"/>
              </w:rPr>
            </w:pPr>
            <w:r w:rsidRPr="006F4DE1">
              <w:rPr>
                <w:rFonts w:asciiTheme="majorBidi" w:eastAsia="Times New Roman" w:hAnsiTheme="majorBidi" w:cstheme="majorBidi"/>
                <w:color w:val="000000"/>
                <w:sz w:val="24"/>
                <w:szCs w:val="24"/>
                <w:lang w:val="en-GB" w:eastAsia="en-GB"/>
              </w:rPr>
              <w:t>65</w:t>
            </w:r>
          </w:p>
        </w:tc>
        <w:tc>
          <w:tcPr>
            <w:tcW w:w="2311" w:type="dxa"/>
            <w:noWrap/>
            <w:hideMark/>
          </w:tcPr>
          <w:p w14:paraId="09817D06" w14:textId="77777777" w:rsidR="002A102A" w:rsidRPr="006F4DE1" w:rsidRDefault="002A102A" w:rsidP="006F4DE1">
            <w:pPr>
              <w:spacing w:after="0" w:line="36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lang w:val="en-GB" w:eastAsia="en-GB"/>
              </w:rPr>
            </w:pPr>
            <w:r w:rsidRPr="006F4DE1">
              <w:rPr>
                <w:rFonts w:asciiTheme="majorBidi" w:eastAsia="Times New Roman" w:hAnsiTheme="majorBidi" w:cstheme="majorBidi"/>
                <w:color w:val="000000"/>
                <w:sz w:val="24"/>
                <w:szCs w:val="24"/>
                <w:lang w:val="en-GB" w:eastAsia="en-GB"/>
              </w:rPr>
              <w:t>18</w:t>
            </w:r>
          </w:p>
        </w:tc>
        <w:tc>
          <w:tcPr>
            <w:tcW w:w="2311" w:type="dxa"/>
            <w:noWrap/>
            <w:hideMark/>
          </w:tcPr>
          <w:p w14:paraId="47A5F77E" w14:textId="77777777" w:rsidR="002A102A" w:rsidRPr="006F4DE1" w:rsidRDefault="002A102A" w:rsidP="006F4DE1">
            <w:pPr>
              <w:spacing w:after="0" w:line="36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lang w:val="en-GB" w:eastAsia="en-GB"/>
              </w:rPr>
            </w:pPr>
            <w:r w:rsidRPr="006F4DE1">
              <w:rPr>
                <w:rFonts w:asciiTheme="majorBidi" w:eastAsia="Times New Roman" w:hAnsiTheme="majorBidi" w:cstheme="majorBidi"/>
                <w:color w:val="000000"/>
                <w:sz w:val="24"/>
                <w:szCs w:val="24"/>
                <w:lang w:val="en-GB" w:eastAsia="en-GB"/>
              </w:rPr>
              <w:t>173</w:t>
            </w:r>
          </w:p>
        </w:tc>
      </w:tr>
      <w:tr w:rsidR="002A102A" w:rsidRPr="006F4DE1" w14:paraId="2B65F3B7" w14:textId="77777777" w:rsidTr="002A102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310" w:type="dxa"/>
            <w:noWrap/>
            <w:hideMark/>
          </w:tcPr>
          <w:p w14:paraId="3B7F0912" w14:textId="77777777" w:rsidR="002A102A" w:rsidRPr="006F4DE1" w:rsidRDefault="002A102A" w:rsidP="006F4DE1">
            <w:pPr>
              <w:spacing w:after="0" w:line="360" w:lineRule="auto"/>
              <w:jc w:val="right"/>
              <w:rPr>
                <w:rFonts w:asciiTheme="majorBidi" w:eastAsia="Times New Roman" w:hAnsiTheme="majorBidi" w:cstheme="majorBidi"/>
                <w:color w:val="000000"/>
                <w:sz w:val="24"/>
                <w:szCs w:val="24"/>
                <w:lang w:val="en-GB" w:eastAsia="en-GB"/>
              </w:rPr>
            </w:pPr>
            <w:r w:rsidRPr="006F4DE1">
              <w:rPr>
                <w:rFonts w:asciiTheme="majorBidi" w:eastAsia="Times New Roman" w:hAnsiTheme="majorBidi" w:cstheme="majorBidi"/>
                <w:color w:val="000000"/>
                <w:sz w:val="24"/>
                <w:szCs w:val="24"/>
                <w:lang w:val="en-GB" w:eastAsia="en-GB"/>
              </w:rPr>
              <w:t>3</w:t>
            </w:r>
          </w:p>
        </w:tc>
        <w:tc>
          <w:tcPr>
            <w:tcW w:w="2310" w:type="dxa"/>
            <w:noWrap/>
            <w:hideMark/>
          </w:tcPr>
          <w:p w14:paraId="138BDAAC" w14:textId="77777777" w:rsidR="002A102A" w:rsidRPr="006F4DE1" w:rsidRDefault="002A102A" w:rsidP="006F4DE1">
            <w:pPr>
              <w:spacing w:after="0" w:line="360" w:lineRule="auto"/>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4"/>
                <w:szCs w:val="24"/>
                <w:lang w:val="en-GB" w:eastAsia="en-GB"/>
              </w:rPr>
            </w:pPr>
            <w:r w:rsidRPr="006F4DE1">
              <w:rPr>
                <w:rFonts w:asciiTheme="majorBidi" w:eastAsia="Times New Roman" w:hAnsiTheme="majorBidi" w:cstheme="majorBidi"/>
                <w:color w:val="000000"/>
                <w:sz w:val="24"/>
                <w:szCs w:val="24"/>
                <w:lang w:val="en-GB" w:eastAsia="en-GB"/>
              </w:rPr>
              <w:t>55</w:t>
            </w:r>
          </w:p>
        </w:tc>
        <w:tc>
          <w:tcPr>
            <w:tcW w:w="2311" w:type="dxa"/>
            <w:noWrap/>
            <w:hideMark/>
          </w:tcPr>
          <w:p w14:paraId="7750B7DF" w14:textId="77777777" w:rsidR="002A102A" w:rsidRPr="006F4DE1" w:rsidRDefault="002A102A" w:rsidP="006F4DE1">
            <w:pPr>
              <w:spacing w:after="0" w:line="360" w:lineRule="auto"/>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4"/>
                <w:szCs w:val="24"/>
                <w:lang w:val="en-GB" w:eastAsia="en-GB"/>
              </w:rPr>
            </w:pPr>
            <w:r w:rsidRPr="006F4DE1">
              <w:rPr>
                <w:rFonts w:asciiTheme="majorBidi" w:eastAsia="Times New Roman" w:hAnsiTheme="majorBidi" w:cstheme="majorBidi"/>
                <w:color w:val="000000"/>
                <w:sz w:val="24"/>
                <w:szCs w:val="24"/>
                <w:lang w:val="en-GB" w:eastAsia="en-GB"/>
              </w:rPr>
              <w:t>21</w:t>
            </w:r>
          </w:p>
        </w:tc>
        <w:tc>
          <w:tcPr>
            <w:tcW w:w="2311" w:type="dxa"/>
            <w:noWrap/>
            <w:hideMark/>
          </w:tcPr>
          <w:p w14:paraId="6EAAD979" w14:textId="77777777" w:rsidR="002A102A" w:rsidRPr="006F4DE1" w:rsidRDefault="002A102A" w:rsidP="006F4DE1">
            <w:pPr>
              <w:spacing w:after="0" w:line="360" w:lineRule="auto"/>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4"/>
                <w:szCs w:val="24"/>
                <w:lang w:val="en-GB" w:eastAsia="en-GB"/>
              </w:rPr>
            </w:pPr>
            <w:r w:rsidRPr="006F4DE1">
              <w:rPr>
                <w:rFonts w:asciiTheme="majorBidi" w:eastAsia="Times New Roman" w:hAnsiTheme="majorBidi" w:cstheme="majorBidi"/>
                <w:color w:val="000000"/>
                <w:sz w:val="24"/>
                <w:szCs w:val="24"/>
                <w:lang w:val="en-GB" w:eastAsia="en-GB"/>
              </w:rPr>
              <w:t>144</w:t>
            </w:r>
          </w:p>
        </w:tc>
      </w:tr>
      <w:tr w:rsidR="002A102A" w:rsidRPr="006F4DE1" w14:paraId="591BEFBF" w14:textId="77777777" w:rsidTr="002A102A">
        <w:trPr>
          <w:trHeight w:val="300"/>
        </w:trPr>
        <w:tc>
          <w:tcPr>
            <w:cnfStyle w:val="001000000000" w:firstRow="0" w:lastRow="0" w:firstColumn="1" w:lastColumn="0" w:oddVBand="0" w:evenVBand="0" w:oddHBand="0" w:evenHBand="0" w:firstRowFirstColumn="0" w:firstRowLastColumn="0" w:lastRowFirstColumn="0" w:lastRowLastColumn="0"/>
            <w:tcW w:w="2310" w:type="dxa"/>
            <w:noWrap/>
            <w:hideMark/>
          </w:tcPr>
          <w:p w14:paraId="01437798" w14:textId="77777777" w:rsidR="002A102A" w:rsidRPr="006F4DE1" w:rsidRDefault="002A102A" w:rsidP="006F4DE1">
            <w:pPr>
              <w:spacing w:after="0" w:line="360" w:lineRule="auto"/>
              <w:jc w:val="right"/>
              <w:rPr>
                <w:rFonts w:asciiTheme="majorBidi" w:eastAsia="Times New Roman" w:hAnsiTheme="majorBidi" w:cstheme="majorBidi"/>
                <w:color w:val="000000"/>
                <w:sz w:val="24"/>
                <w:szCs w:val="24"/>
                <w:lang w:val="en-GB" w:eastAsia="en-GB"/>
              </w:rPr>
            </w:pPr>
            <w:r w:rsidRPr="006F4DE1">
              <w:rPr>
                <w:rFonts w:asciiTheme="majorBidi" w:eastAsia="Times New Roman" w:hAnsiTheme="majorBidi" w:cstheme="majorBidi"/>
                <w:color w:val="000000"/>
                <w:sz w:val="24"/>
                <w:szCs w:val="24"/>
                <w:lang w:val="en-GB" w:eastAsia="en-GB"/>
              </w:rPr>
              <w:t>4</w:t>
            </w:r>
          </w:p>
        </w:tc>
        <w:tc>
          <w:tcPr>
            <w:tcW w:w="2310" w:type="dxa"/>
            <w:noWrap/>
            <w:hideMark/>
          </w:tcPr>
          <w:p w14:paraId="144FB9F8" w14:textId="77777777" w:rsidR="002A102A" w:rsidRPr="006F4DE1" w:rsidRDefault="002A102A" w:rsidP="006F4DE1">
            <w:pPr>
              <w:spacing w:after="0" w:line="36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lang w:val="en-GB" w:eastAsia="en-GB"/>
              </w:rPr>
            </w:pPr>
            <w:r w:rsidRPr="006F4DE1">
              <w:rPr>
                <w:rFonts w:asciiTheme="majorBidi" w:eastAsia="Times New Roman" w:hAnsiTheme="majorBidi" w:cstheme="majorBidi"/>
                <w:color w:val="000000"/>
                <w:sz w:val="24"/>
                <w:szCs w:val="24"/>
                <w:lang w:val="en-GB" w:eastAsia="en-GB"/>
              </w:rPr>
              <w:t>52</w:t>
            </w:r>
          </w:p>
        </w:tc>
        <w:tc>
          <w:tcPr>
            <w:tcW w:w="2311" w:type="dxa"/>
            <w:noWrap/>
            <w:hideMark/>
          </w:tcPr>
          <w:p w14:paraId="519E17F7" w14:textId="77777777" w:rsidR="002A102A" w:rsidRPr="006F4DE1" w:rsidRDefault="002A102A" w:rsidP="006F4DE1">
            <w:pPr>
              <w:spacing w:after="0" w:line="36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lang w:val="en-GB" w:eastAsia="en-GB"/>
              </w:rPr>
            </w:pPr>
            <w:r w:rsidRPr="006F4DE1">
              <w:rPr>
                <w:rFonts w:asciiTheme="majorBidi" w:eastAsia="Times New Roman" w:hAnsiTheme="majorBidi" w:cstheme="majorBidi"/>
                <w:color w:val="000000"/>
                <w:sz w:val="24"/>
                <w:szCs w:val="24"/>
                <w:lang w:val="en-GB" w:eastAsia="en-GB"/>
              </w:rPr>
              <w:t>28</w:t>
            </w:r>
          </w:p>
        </w:tc>
        <w:tc>
          <w:tcPr>
            <w:tcW w:w="2311" w:type="dxa"/>
            <w:noWrap/>
            <w:hideMark/>
          </w:tcPr>
          <w:p w14:paraId="390A3EE7" w14:textId="77777777" w:rsidR="002A102A" w:rsidRPr="006F4DE1" w:rsidRDefault="002A102A" w:rsidP="006F4DE1">
            <w:pPr>
              <w:spacing w:after="0" w:line="36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lang w:val="en-GB" w:eastAsia="en-GB"/>
              </w:rPr>
            </w:pPr>
            <w:r w:rsidRPr="006F4DE1">
              <w:rPr>
                <w:rFonts w:asciiTheme="majorBidi" w:eastAsia="Times New Roman" w:hAnsiTheme="majorBidi" w:cstheme="majorBidi"/>
                <w:color w:val="000000"/>
                <w:sz w:val="24"/>
                <w:szCs w:val="24"/>
                <w:lang w:val="en-GB" w:eastAsia="en-GB"/>
              </w:rPr>
              <w:t>152</w:t>
            </w:r>
          </w:p>
        </w:tc>
      </w:tr>
      <w:tr w:rsidR="002A102A" w:rsidRPr="006F4DE1" w14:paraId="43C97A1A" w14:textId="77777777" w:rsidTr="002A102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310" w:type="dxa"/>
            <w:noWrap/>
            <w:hideMark/>
          </w:tcPr>
          <w:p w14:paraId="1FC94556" w14:textId="77777777" w:rsidR="002A102A" w:rsidRPr="006F4DE1" w:rsidRDefault="002A102A" w:rsidP="006F4DE1">
            <w:pPr>
              <w:spacing w:after="0" w:line="360" w:lineRule="auto"/>
              <w:jc w:val="right"/>
              <w:rPr>
                <w:rFonts w:asciiTheme="majorBidi" w:eastAsia="Times New Roman" w:hAnsiTheme="majorBidi" w:cstheme="majorBidi"/>
                <w:color w:val="000000"/>
                <w:sz w:val="24"/>
                <w:szCs w:val="24"/>
                <w:lang w:val="en-GB" w:eastAsia="en-GB"/>
              </w:rPr>
            </w:pPr>
            <w:r w:rsidRPr="006F4DE1">
              <w:rPr>
                <w:rFonts w:asciiTheme="majorBidi" w:eastAsia="Times New Roman" w:hAnsiTheme="majorBidi" w:cstheme="majorBidi"/>
                <w:color w:val="000000"/>
                <w:sz w:val="24"/>
                <w:szCs w:val="24"/>
                <w:lang w:val="en-GB" w:eastAsia="en-GB"/>
              </w:rPr>
              <w:t>5</w:t>
            </w:r>
          </w:p>
        </w:tc>
        <w:tc>
          <w:tcPr>
            <w:tcW w:w="2310" w:type="dxa"/>
            <w:noWrap/>
            <w:hideMark/>
          </w:tcPr>
          <w:p w14:paraId="0775AAA5" w14:textId="77777777" w:rsidR="002A102A" w:rsidRPr="006F4DE1" w:rsidRDefault="002A102A" w:rsidP="006F4DE1">
            <w:pPr>
              <w:spacing w:after="0" w:line="360" w:lineRule="auto"/>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4"/>
                <w:szCs w:val="24"/>
                <w:lang w:val="en-GB" w:eastAsia="en-GB"/>
              </w:rPr>
            </w:pPr>
            <w:r w:rsidRPr="006F4DE1">
              <w:rPr>
                <w:rFonts w:asciiTheme="majorBidi" w:eastAsia="Times New Roman" w:hAnsiTheme="majorBidi" w:cstheme="majorBidi"/>
                <w:color w:val="000000"/>
                <w:sz w:val="24"/>
                <w:szCs w:val="24"/>
                <w:lang w:val="en-GB" w:eastAsia="en-GB"/>
              </w:rPr>
              <w:t>58</w:t>
            </w:r>
          </w:p>
        </w:tc>
        <w:tc>
          <w:tcPr>
            <w:tcW w:w="2311" w:type="dxa"/>
            <w:noWrap/>
            <w:hideMark/>
          </w:tcPr>
          <w:p w14:paraId="48202A79" w14:textId="77777777" w:rsidR="002A102A" w:rsidRPr="006F4DE1" w:rsidRDefault="002A102A" w:rsidP="006F4DE1">
            <w:pPr>
              <w:spacing w:after="0" w:line="360" w:lineRule="auto"/>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4"/>
                <w:szCs w:val="24"/>
                <w:lang w:val="en-GB" w:eastAsia="en-GB"/>
              </w:rPr>
            </w:pPr>
            <w:r w:rsidRPr="006F4DE1">
              <w:rPr>
                <w:rFonts w:asciiTheme="majorBidi" w:eastAsia="Times New Roman" w:hAnsiTheme="majorBidi" w:cstheme="majorBidi"/>
                <w:color w:val="000000"/>
                <w:sz w:val="24"/>
                <w:szCs w:val="24"/>
                <w:lang w:val="en-GB" w:eastAsia="en-GB"/>
              </w:rPr>
              <w:t>17</w:t>
            </w:r>
          </w:p>
        </w:tc>
        <w:tc>
          <w:tcPr>
            <w:tcW w:w="2311" w:type="dxa"/>
            <w:noWrap/>
            <w:hideMark/>
          </w:tcPr>
          <w:p w14:paraId="150A3615" w14:textId="77777777" w:rsidR="002A102A" w:rsidRPr="006F4DE1" w:rsidRDefault="002A102A" w:rsidP="006F4DE1">
            <w:pPr>
              <w:spacing w:after="0" w:line="360" w:lineRule="auto"/>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4"/>
                <w:szCs w:val="24"/>
                <w:lang w:val="en-GB" w:eastAsia="en-GB"/>
              </w:rPr>
            </w:pPr>
            <w:r w:rsidRPr="006F4DE1">
              <w:rPr>
                <w:rFonts w:asciiTheme="majorBidi" w:eastAsia="Times New Roman" w:hAnsiTheme="majorBidi" w:cstheme="majorBidi"/>
                <w:color w:val="000000"/>
                <w:sz w:val="24"/>
                <w:szCs w:val="24"/>
                <w:lang w:val="en-GB" w:eastAsia="en-GB"/>
              </w:rPr>
              <w:t>200</w:t>
            </w:r>
          </w:p>
        </w:tc>
      </w:tr>
      <w:tr w:rsidR="002A102A" w:rsidRPr="006F4DE1" w14:paraId="31AB8143" w14:textId="77777777" w:rsidTr="002A102A">
        <w:trPr>
          <w:trHeight w:val="300"/>
        </w:trPr>
        <w:tc>
          <w:tcPr>
            <w:cnfStyle w:val="001000000000" w:firstRow="0" w:lastRow="0" w:firstColumn="1" w:lastColumn="0" w:oddVBand="0" w:evenVBand="0" w:oddHBand="0" w:evenHBand="0" w:firstRowFirstColumn="0" w:firstRowLastColumn="0" w:lastRowFirstColumn="0" w:lastRowLastColumn="0"/>
            <w:tcW w:w="2310" w:type="dxa"/>
            <w:noWrap/>
            <w:hideMark/>
          </w:tcPr>
          <w:p w14:paraId="235E134F" w14:textId="77777777" w:rsidR="002A102A" w:rsidRPr="006F4DE1" w:rsidRDefault="002A102A" w:rsidP="006F4DE1">
            <w:pPr>
              <w:spacing w:after="0" w:line="360" w:lineRule="auto"/>
              <w:jc w:val="right"/>
              <w:rPr>
                <w:rFonts w:asciiTheme="majorBidi" w:eastAsia="Times New Roman" w:hAnsiTheme="majorBidi" w:cstheme="majorBidi"/>
                <w:color w:val="000000"/>
                <w:sz w:val="24"/>
                <w:szCs w:val="24"/>
                <w:lang w:val="en-GB" w:eastAsia="en-GB"/>
              </w:rPr>
            </w:pPr>
            <w:r w:rsidRPr="006F4DE1">
              <w:rPr>
                <w:rFonts w:asciiTheme="majorBidi" w:eastAsia="Times New Roman" w:hAnsiTheme="majorBidi" w:cstheme="majorBidi"/>
                <w:color w:val="000000"/>
                <w:sz w:val="24"/>
                <w:szCs w:val="24"/>
                <w:lang w:val="en-GB" w:eastAsia="en-GB"/>
              </w:rPr>
              <w:t>6</w:t>
            </w:r>
          </w:p>
        </w:tc>
        <w:tc>
          <w:tcPr>
            <w:tcW w:w="2310" w:type="dxa"/>
            <w:noWrap/>
            <w:hideMark/>
          </w:tcPr>
          <w:p w14:paraId="6B178BB3" w14:textId="77777777" w:rsidR="002A102A" w:rsidRPr="006F4DE1" w:rsidRDefault="002A102A" w:rsidP="006F4DE1">
            <w:pPr>
              <w:spacing w:after="0" w:line="36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lang w:val="en-GB" w:eastAsia="en-GB"/>
              </w:rPr>
            </w:pPr>
            <w:r w:rsidRPr="006F4DE1">
              <w:rPr>
                <w:rFonts w:asciiTheme="majorBidi" w:eastAsia="Times New Roman" w:hAnsiTheme="majorBidi" w:cstheme="majorBidi"/>
                <w:color w:val="000000"/>
                <w:sz w:val="24"/>
                <w:szCs w:val="24"/>
                <w:lang w:val="en-GB" w:eastAsia="en-GB"/>
              </w:rPr>
              <w:t>24</w:t>
            </w:r>
          </w:p>
        </w:tc>
        <w:tc>
          <w:tcPr>
            <w:tcW w:w="2311" w:type="dxa"/>
            <w:noWrap/>
            <w:hideMark/>
          </w:tcPr>
          <w:p w14:paraId="01572F3E" w14:textId="77777777" w:rsidR="002A102A" w:rsidRPr="006F4DE1" w:rsidRDefault="002A102A" w:rsidP="006F4DE1">
            <w:pPr>
              <w:spacing w:after="0" w:line="36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lang w:val="en-GB" w:eastAsia="en-GB"/>
              </w:rPr>
            </w:pPr>
            <w:r w:rsidRPr="006F4DE1">
              <w:rPr>
                <w:rFonts w:asciiTheme="majorBidi" w:eastAsia="Times New Roman" w:hAnsiTheme="majorBidi" w:cstheme="majorBidi"/>
                <w:color w:val="000000"/>
                <w:sz w:val="24"/>
                <w:szCs w:val="24"/>
                <w:lang w:val="en-GB" w:eastAsia="en-GB"/>
              </w:rPr>
              <w:t>21</w:t>
            </w:r>
          </w:p>
        </w:tc>
        <w:tc>
          <w:tcPr>
            <w:tcW w:w="2311" w:type="dxa"/>
            <w:noWrap/>
            <w:hideMark/>
          </w:tcPr>
          <w:p w14:paraId="08BC0F81" w14:textId="77777777" w:rsidR="002A102A" w:rsidRPr="006F4DE1" w:rsidRDefault="002A102A" w:rsidP="006F4DE1">
            <w:pPr>
              <w:spacing w:after="0" w:line="36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lang w:val="en-GB" w:eastAsia="en-GB"/>
              </w:rPr>
            </w:pPr>
            <w:r w:rsidRPr="006F4DE1">
              <w:rPr>
                <w:rFonts w:asciiTheme="majorBidi" w:eastAsia="Times New Roman" w:hAnsiTheme="majorBidi" w:cstheme="majorBidi"/>
                <w:color w:val="000000"/>
                <w:sz w:val="24"/>
                <w:szCs w:val="24"/>
                <w:lang w:val="en-GB" w:eastAsia="en-GB"/>
              </w:rPr>
              <w:t>216</w:t>
            </w:r>
          </w:p>
        </w:tc>
      </w:tr>
      <w:tr w:rsidR="002A102A" w:rsidRPr="006F4DE1" w14:paraId="04D2D14D" w14:textId="77777777" w:rsidTr="002A102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310" w:type="dxa"/>
            <w:noWrap/>
            <w:hideMark/>
          </w:tcPr>
          <w:p w14:paraId="1B8AAB91" w14:textId="77777777" w:rsidR="002A102A" w:rsidRPr="006F4DE1" w:rsidRDefault="002A102A" w:rsidP="006F4DE1">
            <w:pPr>
              <w:spacing w:after="0" w:line="360" w:lineRule="auto"/>
              <w:jc w:val="right"/>
              <w:rPr>
                <w:rFonts w:asciiTheme="majorBidi" w:eastAsia="Times New Roman" w:hAnsiTheme="majorBidi" w:cstheme="majorBidi"/>
                <w:color w:val="000000"/>
                <w:sz w:val="24"/>
                <w:szCs w:val="24"/>
                <w:lang w:val="en-GB" w:eastAsia="en-GB"/>
              </w:rPr>
            </w:pPr>
            <w:r w:rsidRPr="006F4DE1">
              <w:rPr>
                <w:rFonts w:asciiTheme="majorBidi" w:eastAsia="Times New Roman" w:hAnsiTheme="majorBidi" w:cstheme="majorBidi"/>
                <w:color w:val="000000"/>
                <w:sz w:val="24"/>
                <w:szCs w:val="24"/>
                <w:lang w:val="en-GB" w:eastAsia="en-GB"/>
              </w:rPr>
              <w:t>7</w:t>
            </w:r>
          </w:p>
        </w:tc>
        <w:tc>
          <w:tcPr>
            <w:tcW w:w="2310" w:type="dxa"/>
            <w:noWrap/>
            <w:hideMark/>
          </w:tcPr>
          <w:p w14:paraId="31E488B2" w14:textId="77777777" w:rsidR="002A102A" w:rsidRPr="006F4DE1" w:rsidRDefault="002A102A" w:rsidP="006F4DE1">
            <w:pPr>
              <w:spacing w:after="0" w:line="360" w:lineRule="auto"/>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4"/>
                <w:szCs w:val="24"/>
                <w:lang w:val="en-GB" w:eastAsia="en-GB"/>
              </w:rPr>
            </w:pPr>
            <w:r w:rsidRPr="006F4DE1">
              <w:rPr>
                <w:rFonts w:asciiTheme="majorBidi" w:eastAsia="Times New Roman" w:hAnsiTheme="majorBidi" w:cstheme="majorBidi"/>
                <w:color w:val="000000"/>
                <w:sz w:val="24"/>
                <w:szCs w:val="24"/>
                <w:lang w:val="en-GB" w:eastAsia="en-GB"/>
              </w:rPr>
              <w:t>69</w:t>
            </w:r>
          </w:p>
        </w:tc>
        <w:tc>
          <w:tcPr>
            <w:tcW w:w="2311" w:type="dxa"/>
            <w:noWrap/>
            <w:hideMark/>
          </w:tcPr>
          <w:p w14:paraId="275CDA89" w14:textId="77777777" w:rsidR="002A102A" w:rsidRPr="006F4DE1" w:rsidRDefault="002A102A" w:rsidP="006F4DE1">
            <w:pPr>
              <w:spacing w:after="0" w:line="360" w:lineRule="auto"/>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4"/>
                <w:szCs w:val="24"/>
                <w:lang w:val="en-GB" w:eastAsia="en-GB"/>
              </w:rPr>
            </w:pPr>
            <w:r w:rsidRPr="006F4DE1">
              <w:rPr>
                <w:rFonts w:asciiTheme="majorBidi" w:eastAsia="Times New Roman" w:hAnsiTheme="majorBidi" w:cstheme="majorBidi"/>
                <w:color w:val="000000"/>
                <w:sz w:val="24"/>
                <w:szCs w:val="24"/>
                <w:lang w:val="en-GB" w:eastAsia="en-GB"/>
              </w:rPr>
              <w:t>22</w:t>
            </w:r>
          </w:p>
        </w:tc>
        <w:tc>
          <w:tcPr>
            <w:tcW w:w="2311" w:type="dxa"/>
            <w:noWrap/>
            <w:hideMark/>
          </w:tcPr>
          <w:p w14:paraId="30388F00" w14:textId="77777777" w:rsidR="002A102A" w:rsidRPr="006F4DE1" w:rsidRDefault="002A102A" w:rsidP="006F4DE1">
            <w:pPr>
              <w:spacing w:after="0" w:line="360" w:lineRule="auto"/>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4"/>
                <w:szCs w:val="24"/>
                <w:lang w:val="en-GB" w:eastAsia="en-GB"/>
              </w:rPr>
            </w:pPr>
            <w:r w:rsidRPr="006F4DE1">
              <w:rPr>
                <w:rFonts w:asciiTheme="majorBidi" w:eastAsia="Times New Roman" w:hAnsiTheme="majorBidi" w:cstheme="majorBidi"/>
                <w:color w:val="000000"/>
                <w:sz w:val="24"/>
                <w:szCs w:val="24"/>
                <w:lang w:val="en-GB" w:eastAsia="en-GB"/>
              </w:rPr>
              <w:t>248</w:t>
            </w:r>
          </w:p>
        </w:tc>
      </w:tr>
      <w:tr w:rsidR="002A102A" w:rsidRPr="006F4DE1" w14:paraId="47D6990C" w14:textId="77777777" w:rsidTr="002A102A">
        <w:trPr>
          <w:trHeight w:val="300"/>
        </w:trPr>
        <w:tc>
          <w:tcPr>
            <w:cnfStyle w:val="001000000000" w:firstRow="0" w:lastRow="0" w:firstColumn="1" w:lastColumn="0" w:oddVBand="0" w:evenVBand="0" w:oddHBand="0" w:evenHBand="0" w:firstRowFirstColumn="0" w:firstRowLastColumn="0" w:lastRowFirstColumn="0" w:lastRowLastColumn="0"/>
            <w:tcW w:w="2310" w:type="dxa"/>
            <w:noWrap/>
            <w:hideMark/>
          </w:tcPr>
          <w:p w14:paraId="26B42E16" w14:textId="77777777" w:rsidR="002A102A" w:rsidRPr="006F4DE1" w:rsidRDefault="002A102A" w:rsidP="006F4DE1">
            <w:pPr>
              <w:spacing w:after="0" w:line="360" w:lineRule="auto"/>
              <w:jc w:val="right"/>
              <w:rPr>
                <w:rFonts w:asciiTheme="majorBidi" w:eastAsia="Times New Roman" w:hAnsiTheme="majorBidi" w:cstheme="majorBidi"/>
                <w:color w:val="000000"/>
                <w:sz w:val="24"/>
                <w:szCs w:val="24"/>
                <w:lang w:val="en-GB" w:eastAsia="en-GB"/>
              </w:rPr>
            </w:pPr>
            <w:r w:rsidRPr="006F4DE1">
              <w:rPr>
                <w:rFonts w:asciiTheme="majorBidi" w:eastAsia="Times New Roman" w:hAnsiTheme="majorBidi" w:cstheme="majorBidi"/>
                <w:color w:val="000000"/>
                <w:sz w:val="24"/>
                <w:szCs w:val="24"/>
                <w:lang w:val="en-GB" w:eastAsia="en-GB"/>
              </w:rPr>
              <w:t>8</w:t>
            </w:r>
          </w:p>
        </w:tc>
        <w:tc>
          <w:tcPr>
            <w:tcW w:w="2310" w:type="dxa"/>
            <w:noWrap/>
            <w:hideMark/>
          </w:tcPr>
          <w:p w14:paraId="6958B92D" w14:textId="77777777" w:rsidR="002A102A" w:rsidRPr="006F4DE1" w:rsidRDefault="002A102A" w:rsidP="006F4DE1">
            <w:pPr>
              <w:spacing w:after="0" w:line="36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lang w:val="en-GB" w:eastAsia="en-GB"/>
              </w:rPr>
            </w:pPr>
            <w:r w:rsidRPr="006F4DE1">
              <w:rPr>
                <w:rFonts w:asciiTheme="majorBidi" w:eastAsia="Times New Roman" w:hAnsiTheme="majorBidi" w:cstheme="majorBidi"/>
                <w:color w:val="000000"/>
                <w:sz w:val="24"/>
                <w:szCs w:val="24"/>
                <w:lang w:val="en-GB" w:eastAsia="en-GB"/>
              </w:rPr>
              <w:t>55</w:t>
            </w:r>
          </w:p>
        </w:tc>
        <w:tc>
          <w:tcPr>
            <w:tcW w:w="2311" w:type="dxa"/>
            <w:noWrap/>
            <w:hideMark/>
          </w:tcPr>
          <w:p w14:paraId="0BC4D7DE" w14:textId="77777777" w:rsidR="002A102A" w:rsidRPr="006F4DE1" w:rsidRDefault="002A102A" w:rsidP="006F4DE1">
            <w:pPr>
              <w:spacing w:after="0" w:line="36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lang w:val="en-GB" w:eastAsia="en-GB"/>
              </w:rPr>
            </w:pPr>
            <w:r w:rsidRPr="006F4DE1">
              <w:rPr>
                <w:rFonts w:asciiTheme="majorBidi" w:eastAsia="Times New Roman" w:hAnsiTheme="majorBidi" w:cstheme="majorBidi"/>
                <w:color w:val="000000"/>
                <w:sz w:val="24"/>
                <w:szCs w:val="24"/>
                <w:lang w:val="en-GB" w:eastAsia="en-GB"/>
              </w:rPr>
              <w:t>25</w:t>
            </w:r>
          </w:p>
        </w:tc>
        <w:tc>
          <w:tcPr>
            <w:tcW w:w="2311" w:type="dxa"/>
            <w:noWrap/>
            <w:hideMark/>
          </w:tcPr>
          <w:p w14:paraId="199A19A5" w14:textId="77777777" w:rsidR="002A102A" w:rsidRPr="006F4DE1" w:rsidRDefault="002A102A" w:rsidP="006F4DE1">
            <w:pPr>
              <w:spacing w:after="0" w:line="36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lang w:val="en-GB" w:eastAsia="en-GB"/>
              </w:rPr>
            </w:pPr>
            <w:r w:rsidRPr="006F4DE1">
              <w:rPr>
                <w:rFonts w:asciiTheme="majorBidi" w:eastAsia="Times New Roman" w:hAnsiTheme="majorBidi" w:cstheme="majorBidi"/>
                <w:color w:val="000000"/>
                <w:sz w:val="24"/>
                <w:szCs w:val="24"/>
                <w:lang w:val="en-GB" w:eastAsia="en-GB"/>
              </w:rPr>
              <w:t>236</w:t>
            </w:r>
          </w:p>
        </w:tc>
      </w:tr>
      <w:tr w:rsidR="002A102A" w:rsidRPr="006F4DE1" w14:paraId="1F1633D0" w14:textId="77777777" w:rsidTr="002A102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310" w:type="dxa"/>
            <w:noWrap/>
            <w:hideMark/>
          </w:tcPr>
          <w:p w14:paraId="0EBA2D7D" w14:textId="77777777" w:rsidR="002A102A" w:rsidRPr="006F4DE1" w:rsidRDefault="002A102A" w:rsidP="006F4DE1">
            <w:pPr>
              <w:spacing w:after="0" w:line="360" w:lineRule="auto"/>
              <w:jc w:val="right"/>
              <w:rPr>
                <w:rFonts w:asciiTheme="majorBidi" w:eastAsia="Times New Roman" w:hAnsiTheme="majorBidi" w:cstheme="majorBidi"/>
                <w:color w:val="000000"/>
                <w:sz w:val="24"/>
                <w:szCs w:val="24"/>
                <w:lang w:val="en-GB" w:eastAsia="en-GB"/>
              </w:rPr>
            </w:pPr>
            <w:r w:rsidRPr="006F4DE1">
              <w:rPr>
                <w:rFonts w:asciiTheme="majorBidi" w:eastAsia="Times New Roman" w:hAnsiTheme="majorBidi" w:cstheme="majorBidi"/>
                <w:color w:val="000000"/>
                <w:sz w:val="24"/>
                <w:szCs w:val="24"/>
                <w:lang w:val="en-GB" w:eastAsia="en-GB"/>
              </w:rPr>
              <w:t>9</w:t>
            </w:r>
          </w:p>
        </w:tc>
        <w:tc>
          <w:tcPr>
            <w:tcW w:w="2310" w:type="dxa"/>
            <w:noWrap/>
            <w:hideMark/>
          </w:tcPr>
          <w:p w14:paraId="176FDCDE" w14:textId="77777777" w:rsidR="002A102A" w:rsidRPr="006F4DE1" w:rsidRDefault="002A102A" w:rsidP="006F4DE1">
            <w:pPr>
              <w:spacing w:after="0" w:line="360" w:lineRule="auto"/>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4"/>
                <w:szCs w:val="24"/>
                <w:lang w:val="en-GB" w:eastAsia="en-GB"/>
              </w:rPr>
            </w:pPr>
            <w:r w:rsidRPr="006F4DE1">
              <w:rPr>
                <w:rFonts w:asciiTheme="majorBidi" w:eastAsia="Times New Roman" w:hAnsiTheme="majorBidi" w:cstheme="majorBidi"/>
                <w:color w:val="000000"/>
                <w:sz w:val="24"/>
                <w:szCs w:val="24"/>
                <w:lang w:val="en-GB" w:eastAsia="en-GB"/>
              </w:rPr>
              <w:t>56</w:t>
            </w:r>
          </w:p>
        </w:tc>
        <w:tc>
          <w:tcPr>
            <w:tcW w:w="2311" w:type="dxa"/>
            <w:noWrap/>
            <w:hideMark/>
          </w:tcPr>
          <w:p w14:paraId="3978FCED" w14:textId="77777777" w:rsidR="002A102A" w:rsidRPr="006F4DE1" w:rsidRDefault="002A102A" w:rsidP="006F4DE1">
            <w:pPr>
              <w:spacing w:after="0" w:line="360" w:lineRule="auto"/>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4"/>
                <w:szCs w:val="24"/>
                <w:lang w:val="en-GB" w:eastAsia="en-GB"/>
              </w:rPr>
            </w:pPr>
            <w:r w:rsidRPr="006F4DE1">
              <w:rPr>
                <w:rFonts w:asciiTheme="majorBidi" w:eastAsia="Times New Roman" w:hAnsiTheme="majorBidi" w:cstheme="majorBidi"/>
                <w:color w:val="000000"/>
                <w:sz w:val="24"/>
                <w:szCs w:val="24"/>
                <w:lang w:val="en-GB" w:eastAsia="en-GB"/>
              </w:rPr>
              <w:t>23</w:t>
            </w:r>
          </w:p>
        </w:tc>
        <w:tc>
          <w:tcPr>
            <w:tcW w:w="2311" w:type="dxa"/>
            <w:noWrap/>
            <w:hideMark/>
          </w:tcPr>
          <w:p w14:paraId="718BE67D" w14:textId="77777777" w:rsidR="002A102A" w:rsidRPr="006F4DE1" w:rsidRDefault="002A102A" w:rsidP="006F4DE1">
            <w:pPr>
              <w:spacing w:after="0" w:line="360" w:lineRule="auto"/>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4"/>
                <w:szCs w:val="24"/>
                <w:lang w:val="en-GB" w:eastAsia="en-GB"/>
              </w:rPr>
            </w:pPr>
            <w:r w:rsidRPr="006F4DE1">
              <w:rPr>
                <w:rFonts w:asciiTheme="majorBidi" w:eastAsia="Times New Roman" w:hAnsiTheme="majorBidi" w:cstheme="majorBidi"/>
                <w:color w:val="000000"/>
                <w:sz w:val="24"/>
                <w:szCs w:val="24"/>
                <w:lang w:val="en-GB" w:eastAsia="en-GB"/>
              </w:rPr>
              <w:t>285</w:t>
            </w:r>
          </w:p>
        </w:tc>
      </w:tr>
      <w:tr w:rsidR="002A102A" w:rsidRPr="006F4DE1" w14:paraId="1C855995" w14:textId="77777777" w:rsidTr="002A102A">
        <w:trPr>
          <w:trHeight w:val="300"/>
        </w:trPr>
        <w:tc>
          <w:tcPr>
            <w:cnfStyle w:val="001000000000" w:firstRow="0" w:lastRow="0" w:firstColumn="1" w:lastColumn="0" w:oddVBand="0" w:evenVBand="0" w:oddHBand="0" w:evenHBand="0" w:firstRowFirstColumn="0" w:firstRowLastColumn="0" w:lastRowFirstColumn="0" w:lastRowLastColumn="0"/>
            <w:tcW w:w="2310" w:type="dxa"/>
            <w:noWrap/>
            <w:hideMark/>
          </w:tcPr>
          <w:p w14:paraId="31CE6358" w14:textId="77777777" w:rsidR="002A102A" w:rsidRPr="006F4DE1" w:rsidRDefault="002A102A" w:rsidP="006F4DE1">
            <w:pPr>
              <w:spacing w:after="0" w:line="360" w:lineRule="auto"/>
              <w:jc w:val="right"/>
              <w:rPr>
                <w:rFonts w:asciiTheme="majorBidi" w:eastAsia="Times New Roman" w:hAnsiTheme="majorBidi" w:cstheme="majorBidi"/>
                <w:color w:val="000000"/>
                <w:sz w:val="24"/>
                <w:szCs w:val="24"/>
                <w:lang w:val="en-GB" w:eastAsia="en-GB"/>
              </w:rPr>
            </w:pPr>
            <w:r w:rsidRPr="006F4DE1">
              <w:rPr>
                <w:rFonts w:asciiTheme="majorBidi" w:eastAsia="Times New Roman" w:hAnsiTheme="majorBidi" w:cstheme="majorBidi"/>
                <w:color w:val="000000"/>
                <w:sz w:val="24"/>
                <w:szCs w:val="24"/>
                <w:lang w:val="en-GB" w:eastAsia="en-GB"/>
              </w:rPr>
              <w:t>10</w:t>
            </w:r>
          </w:p>
        </w:tc>
        <w:tc>
          <w:tcPr>
            <w:tcW w:w="2310" w:type="dxa"/>
            <w:noWrap/>
            <w:hideMark/>
          </w:tcPr>
          <w:p w14:paraId="55C5E3F6" w14:textId="77777777" w:rsidR="002A102A" w:rsidRPr="006F4DE1" w:rsidRDefault="002A102A" w:rsidP="006F4DE1">
            <w:pPr>
              <w:spacing w:after="0" w:line="36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lang w:val="en-GB" w:eastAsia="en-GB"/>
              </w:rPr>
            </w:pPr>
            <w:r w:rsidRPr="006F4DE1">
              <w:rPr>
                <w:rFonts w:asciiTheme="majorBidi" w:eastAsia="Times New Roman" w:hAnsiTheme="majorBidi" w:cstheme="majorBidi"/>
                <w:color w:val="000000"/>
                <w:sz w:val="24"/>
                <w:szCs w:val="24"/>
                <w:lang w:val="en-GB" w:eastAsia="en-GB"/>
              </w:rPr>
              <w:t>44</w:t>
            </w:r>
          </w:p>
        </w:tc>
        <w:tc>
          <w:tcPr>
            <w:tcW w:w="2311" w:type="dxa"/>
            <w:noWrap/>
            <w:hideMark/>
          </w:tcPr>
          <w:p w14:paraId="23C728AA" w14:textId="77777777" w:rsidR="002A102A" w:rsidRPr="006F4DE1" w:rsidRDefault="002A102A" w:rsidP="006F4DE1">
            <w:pPr>
              <w:spacing w:after="0" w:line="36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lang w:val="en-GB" w:eastAsia="en-GB"/>
              </w:rPr>
            </w:pPr>
            <w:r w:rsidRPr="006F4DE1">
              <w:rPr>
                <w:rFonts w:asciiTheme="majorBidi" w:eastAsia="Times New Roman" w:hAnsiTheme="majorBidi" w:cstheme="majorBidi"/>
                <w:color w:val="000000"/>
                <w:sz w:val="24"/>
                <w:szCs w:val="24"/>
                <w:lang w:val="en-GB" w:eastAsia="en-GB"/>
              </w:rPr>
              <w:t>19</w:t>
            </w:r>
          </w:p>
        </w:tc>
        <w:tc>
          <w:tcPr>
            <w:tcW w:w="2311" w:type="dxa"/>
            <w:noWrap/>
            <w:hideMark/>
          </w:tcPr>
          <w:p w14:paraId="2A6FC27F" w14:textId="77777777" w:rsidR="002A102A" w:rsidRPr="006F4DE1" w:rsidRDefault="002A102A" w:rsidP="006F4DE1">
            <w:pPr>
              <w:spacing w:after="0" w:line="36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lang w:val="en-GB" w:eastAsia="en-GB"/>
              </w:rPr>
            </w:pPr>
            <w:r w:rsidRPr="006F4DE1">
              <w:rPr>
                <w:rFonts w:asciiTheme="majorBidi" w:eastAsia="Times New Roman" w:hAnsiTheme="majorBidi" w:cstheme="majorBidi"/>
                <w:color w:val="000000"/>
                <w:sz w:val="24"/>
                <w:szCs w:val="24"/>
                <w:lang w:val="en-GB" w:eastAsia="en-GB"/>
              </w:rPr>
              <w:t>285</w:t>
            </w:r>
          </w:p>
        </w:tc>
      </w:tr>
      <w:tr w:rsidR="002A102A" w:rsidRPr="006F4DE1" w14:paraId="25815672" w14:textId="77777777" w:rsidTr="002A102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310" w:type="dxa"/>
            <w:noWrap/>
            <w:hideMark/>
          </w:tcPr>
          <w:p w14:paraId="42CA5BA1" w14:textId="77777777" w:rsidR="002A102A" w:rsidRPr="006F4DE1" w:rsidRDefault="002A102A" w:rsidP="006F4DE1">
            <w:pPr>
              <w:spacing w:after="0" w:line="360" w:lineRule="auto"/>
              <w:jc w:val="right"/>
              <w:rPr>
                <w:rFonts w:asciiTheme="majorBidi" w:eastAsia="Times New Roman" w:hAnsiTheme="majorBidi" w:cstheme="majorBidi"/>
                <w:color w:val="000000"/>
                <w:sz w:val="24"/>
                <w:szCs w:val="24"/>
                <w:lang w:val="en-GB" w:eastAsia="en-GB"/>
              </w:rPr>
            </w:pPr>
            <w:r w:rsidRPr="006F4DE1">
              <w:rPr>
                <w:rFonts w:asciiTheme="majorBidi" w:eastAsia="Times New Roman" w:hAnsiTheme="majorBidi" w:cstheme="majorBidi"/>
                <w:color w:val="000000"/>
                <w:sz w:val="24"/>
                <w:szCs w:val="24"/>
                <w:lang w:val="en-GB" w:eastAsia="en-GB"/>
              </w:rPr>
              <w:t>11</w:t>
            </w:r>
          </w:p>
        </w:tc>
        <w:tc>
          <w:tcPr>
            <w:tcW w:w="2310" w:type="dxa"/>
            <w:noWrap/>
            <w:hideMark/>
          </w:tcPr>
          <w:p w14:paraId="682A19A9" w14:textId="77777777" w:rsidR="002A102A" w:rsidRPr="006F4DE1" w:rsidRDefault="002A102A" w:rsidP="006F4DE1">
            <w:pPr>
              <w:spacing w:after="0" w:line="360" w:lineRule="auto"/>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4"/>
                <w:szCs w:val="24"/>
                <w:lang w:val="en-GB" w:eastAsia="en-GB"/>
              </w:rPr>
            </w:pPr>
            <w:r w:rsidRPr="006F4DE1">
              <w:rPr>
                <w:rFonts w:asciiTheme="majorBidi" w:eastAsia="Times New Roman" w:hAnsiTheme="majorBidi" w:cstheme="majorBidi"/>
                <w:color w:val="000000"/>
                <w:sz w:val="24"/>
                <w:szCs w:val="24"/>
                <w:lang w:val="en-GB" w:eastAsia="en-GB"/>
              </w:rPr>
              <w:t>72</w:t>
            </w:r>
          </w:p>
        </w:tc>
        <w:tc>
          <w:tcPr>
            <w:tcW w:w="2311" w:type="dxa"/>
            <w:noWrap/>
            <w:hideMark/>
          </w:tcPr>
          <w:p w14:paraId="322750FF" w14:textId="77777777" w:rsidR="002A102A" w:rsidRPr="006F4DE1" w:rsidRDefault="002A102A" w:rsidP="006F4DE1">
            <w:pPr>
              <w:spacing w:after="0" w:line="360" w:lineRule="auto"/>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4"/>
                <w:szCs w:val="24"/>
                <w:lang w:val="en-GB" w:eastAsia="en-GB"/>
              </w:rPr>
            </w:pPr>
            <w:r w:rsidRPr="006F4DE1">
              <w:rPr>
                <w:rFonts w:asciiTheme="majorBidi" w:eastAsia="Times New Roman" w:hAnsiTheme="majorBidi" w:cstheme="majorBidi"/>
                <w:color w:val="000000"/>
                <w:sz w:val="24"/>
                <w:szCs w:val="24"/>
                <w:lang w:val="en-GB" w:eastAsia="en-GB"/>
              </w:rPr>
              <w:t>21</w:t>
            </w:r>
          </w:p>
        </w:tc>
        <w:tc>
          <w:tcPr>
            <w:tcW w:w="2311" w:type="dxa"/>
            <w:noWrap/>
            <w:hideMark/>
          </w:tcPr>
          <w:p w14:paraId="295B0FFE" w14:textId="77777777" w:rsidR="002A102A" w:rsidRPr="006F4DE1" w:rsidRDefault="002A102A" w:rsidP="006F4DE1">
            <w:pPr>
              <w:spacing w:after="0" w:line="360" w:lineRule="auto"/>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4"/>
                <w:szCs w:val="24"/>
                <w:lang w:val="en-GB" w:eastAsia="en-GB"/>
              </w:rPr>
            </w:pPr>
            <w:r w:rsidRPr="006F4DE1">
              <w:rPr>
                <w:rFonts w:asciiTheme="majorBidi" w:eastAsia="Times New Roman" w:hAnsiTheme="majorBidi" w:cstheme="majorBidi"/>
                <w:color w:val="000000"/>
                <w:sz w:val="24"/>
                <w:szCs w:val="24"/>
                <w:lang w:val="en-GB" w:eastAsia="en-GB"/>
              </w:rPr>
              <w:t>243</w:t>
            </w:r>
          </w:p>
        </w:tc>
      </w:tr>
      <w:tr w:rsidR="002A102A" w:rsidRPr="006F4DE1" w14:paraId="11AC120E" w14:textId="77777777" w:rsidTr="002A102A">
        <w:trPr>
          <w:trHeight w:val="300"/>
        </w:trPr>
        <w:tc>
          <w:tcPr>
            <w:cnfStyle w:val="001000000000" w:firstRow="0" w:lastRow="0" w:firstColumn="1" w:lastColumn="0" w:oddVBand="0" w:evenVBand="0" w:oddHBand="0" w:evenHBand="0" w:firstRowFirstColumn="0" w:firstRowLastColumn="0" w:lastRowFirstColumn="0" w:lastRowLastColumn="0"/>
            <w:tcW w:w="2310" w:type="dxa"/>
            <w:noWrap/>
            <w:hideMark/>
          </w:tcPr>
          <w:p w14:paraId="6DDE1EB7" w14:textId="77777777" w:rsidR="002A102A" w:rsidRPr="006F4DE1" w:rsidRDefault="002A102A" w:rsidP="006F4DE1">
            <w:pPr>
              <w:spacing w:after="0" w:line="360" w:lineRule="auto"/>
              <w:jc w:val="right"/>
              <w:rPr>
                <w:rFonts w:asciiTheme="majorBidi" w:eastAsia="Times New Roman" w:hAnsiTheme="majorBidi" w:cstheme="majorBidi"/>
                <w:color w:val="000000"/>
                <w:sz w:val="24"/>
                <w:szCs w:val="24"/>
                <w:lang w:val="en-GB" w:eastAsia="en-GB"/>
              </w:rPr>
            </w:pPr>
            <w:r w:rsidRPr="006F4DE1">
              <w:rPr>
                <w:rFonts w:asciiTheme="majorBidi" w:eastAsia="Times New Roman" w:hAnsiTheme="majorBidi" w:cstheme="majorBidi"/>
                <w:color w:val="000000"/>
                <w:sz w:val="24"/>
                <w:szCs w:val="24"/>
                <w:lang w:val="en-GB" w:eastAsia="en-GB"/>
              </w:rPr>
              <w:t>12</w:t>
            </w:r>
          </w:p>
        </w:tc>
        <w:tc>
          <w:tcPr>
            <w:tcW w:w="2310" w:type="dxa"/>
            <w:noWrap/>
            <w:hideMark/>
          </w:tcPr>
          <w:p w14:paraId="7D4D415F" w14:textId="77777777" w:rsidR="002A102A" w:rsidRPr="006F4DE1" w:rsidRDefault="002A102A" w:rsidP="006F4DE1">
            <w:pPr>
              <w:spacing w:after="0" w:line="36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lang w:val="en-GB" w:eastAsia="en-GB"/>
              </w:rPr>
            </w:pPr>
            <w:r w:rsidRPr="006F4DE1">
              <w:rPr>
                <w:rFonts w:asciiTheme="majorBidi" w:eastAsia="Times New Roman" w:hAnsiTheme="majorBidi" w:cstheme="majorBidi"/>
                <w:color w:val="000000"/>
                <w:sz w:val="24"/>
                <w:szCs w:val="24"/>
                <w:lang w:val="en-GB" w:eastAsia="en-GB"/>
              </w:rPr>
              <w:t>70</w:t>
            </w:r>
          </w:p>
        </w:tc>
        <w:tc>
          <w:tcPr>
            <w:tcW w:w="2311" w:type="dxa"/>
            <w:noWrap/>
            <w:hideMark/>
          </w:tcPr>
          <w:p w14:paraId="17D1D320" w14:textId="77777777" w:rsidR="002A102A" w:rsidRPr="006F4DE1" w:rsidRDefault="002A102A" w:rsidP="006F4DE1">
            <w:pPr>
              <w:spacing w:after="0" w:line="36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lang w:val="en-GB" w:eastAsia="en-GB"/>
              </w:rPr>
            </w:pPr>
            <w:r w:rsidRPr="006F4DE1">
              <w:rPr>
                <w:rFonts w:asciiTheme="majorBidi" w:eastAsia="Times New Roman" w:hAnsiTheme="majorBidi" w:cstheme="majorBidi"/>
                <w:color w:val="000000"/>
                <w:sz w:val="24"/>
                <w:szCs w:val="24"/>
                <w:lang w:val="en-GB" w:eastAsia="en-GB"/>
              </w:rPr>
              <w:t>31</w:t>
            </w:r>
          </w:p>
        </w:tc>
        <w:tc>
          <w:tcPr>
            <w:tcW w:w="2311" w:type="dxa"/>
            <w:noWrap/>
            <w:hideMark/>
          </w:tcPr>
          <w:p w14:paraId="679D1E9B" w14:textId="77777777" w:rsidR="002A102A" w:rsidRPr="006F4DE1" w:rsidRDefault="002A102A" w:rsidP="006F4DE1">
            <w:pPr>
              <w:spacing w:after="0" w:line="36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lang w:val="en-GB" w:eastAsia="en-GB"/>
              </w:rPr>
            </w:pPr>
            <w:r w:rsidRPr="006F4DE1">
              <w:rPr>
                <w:rFonts w:asciiTheme="majorBidi" w:eastAsia="Times New Roman" w:hAnsiTheme="majorBidi" w:cstheme="majorBidi"/>
                <w:color w:val="000000"/>
                <w:sz w:val="24"/>
                <w:szCs w:val="24"/>
                <w:lang w:val="en-GB" w:eastAsia="en-GB"/>
              </w:rPr>
              <w:t>261</w:t>
            </w:r>
          </w:p>
        </w:tc>
      </w:tr>
      <w:tr w:rsidR="002A102A" w:rsidRPr="006F4DE1" w14:paraId="688AB135" w14:textId="77777777" w:rsidTr="002A102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310" w:type="dxa"/>
            <w:noWrap/>
            <w:hideMark/>
          </w:tcPr>
          <w:p w14:paraId="113D4C3A" w14:textId="77777777" w:rsidR="002A102A" w:rsidRPr="006F4DE1" w:rsidRDefault="002A102A" w:rsidP="006F4DE1">
            <w:pPr>
              <w:spacing w:after="0" w:line="360" w:lineRule="auto"/>
              <w:jc w:val="right"/>
              <w:rPr>
                <w:rFonts w:asciiTheme="majorBidi" w:eastAsia="Times New Roman" w:hAnsiTheme="majorBidi" w:cstheme="majorBidi"/>
                <w:color w:val="000000"/>
                <w:sz w:val="24"/>
                <w:szCs w:val="24"/>
                <w:lang w:val="en-GB" w:eastAsia="en-GB"/>
              </w:rPr>
            </w:pPr>
            <w:r w:rsidRPr="006F4DE1">
              <w:rPr>
                <w:rFonts w:asciiTheme="majorBidi" w:eastAsia="Times New Roman" w:hAnsiTheme="majorBidi" w:cstheme="majorBidi"/>
                <w:color w:val="000000"/>
                <w:sz w:val="24"/>
                <w:szCs w:val="24"/>
                <w:lang w:val="en-GB" w:eastAsia="en-GB"/>
              </w:rPr>
              <w:t>13</w:t>
            </w:r>
          </w:p>
        </w:tc>
        <w:tc>
          <w:tcPr>
            <w:tcW w:w="2310" w:type="dxa"/>
            <w:noWrap/>
            <w:hideMark/>
          </w:tcPr>
          <w:p w14:paraId="77A1F5D4" w14:textId="77777777" w:rsidR="002A102A" w:rsidRPr="006F4DE1" w:rsidRDefault="002A102A" w:rsidP="006F4DE1">
            <w:pPr>
              <w:spacing w:after="0" w:line="360" w:lineRule="auto"/>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4"/>
                <w:szCs w:val="24"/>
                <w:lang w:val="en-GB" w:eastAsia="en-GB"/>
              </w:rPr>
            </w:pPr>
            <w:r w:rsidRPr="006F4DE1">
              <w:rPr>
                <w:rFonts w:asciiTheme="majorBidi" w:eastAsia="Times New Roman" w:hAnsiTheme="majorBidi" w:cstheme="majorBidi"/>
                <w:color w:val="000000"/>
                <w:sz w:val="24"/>
                <w:szCs w:val="24"/>
                <w:lang w:val="en-GB" w:eastAsia="en-GB"/>
              </w:rPr>
              <w:t>65</w:t>
            </w:r>
          </w:p>
        </w:tc>
        <w:tc>
          <w:tcPr>
            <w:tcW w:w="2311" w:type="dxa"/>
            <w:noWrap/>
            <w:hideMark/>
          </w:tcPr>
          <w:p w14:paraId="1B60BF07" w14:textId="77777777" w:rsidR="002A102A" w:rsidRPr="006F4DE1" w:rsidRDefault="002A102A" w:rsidP="006F4DE1">
            <w:pPr>
              <w:spacing w:after="0" w:line="360" w:lineRule="auto"/>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4"/>
                <w:szCs w:val="24"/>
                <w:lang w:val="en-GB" w:eastAsia="en-GB"/>
              </w:rPr>
            </w:pPr>
            <w:r w:rsidRPr="006F4DE1">
              <w:rPr>
                <w:rFonts w:asciiTheme="majorBidi" w:eastAsia="Times New Roman" w:hAnsiTheme="majorBidi" w:cstheme="majorBidi"/>
                <w:color w:val="000000"/>
                <w:sz w:val="24"/>
                <w:szCs w:val="24"/>
                <w:lang w:val="en-GB" w:eastAsia="en-GB"/>
              </w:rPr>
              <w:t>26</w:t>
            </w:r>
          </w:p>
        </w:tc>
        <w:tc>
          <w:tcPr>
            <w:tcW w:w="2311" w:type="dxa"/>
            <w:noWrap/>
            <w:hideMark/>
          </w:tcPr>
          <w:p w14:paraId="698D3081" w14:textId="77777777" w:rsidR="002A102A" w:rsidRPr="006F4DE1" w:rsidRDefault="002A102A" w:rsidP="006F4DE1">
            <w:pPr>
              <w:spacing w:after="0" w:line="360" w:lineRule="auto"/>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4"/>
                <w:szCs w:val="24"/>
                <w:lang w:val="en-GB" w:eastAsia="en-GB"/>
              </w:rPr>
            </w:pPr>
            <w:r w:rsidRPr="006F4DE1">
              <w:rPr>
                <w:rFonts w:asciiTheme="majorBidi" w:eastAsia="Times New Roman" w:hAnsiTheme="majorBidi" w:cstheme="majorBidi"/>
                <w:color w:val="000000"/>
                <w:sz w:val="24"/>
                <w:szCs w:val="24"/>
                <w:lang w:val="en-GB" w:eastAsia="en-GB"/>
              </w:rPr>
              <w:t>236</w:t>
            </w:r>
          </w:p>
        </w:tc>
      </w:tr>
      <w:tr w:rsidR="002A102A" w:rsidRPr="006F4DE1" w14:paraId="5F3F9F89" w14:textId="77777777" w:rsidTr="002A102A">
        <w:trPr>
          <w:trHeight w:val="300"/>
        </w:trPr>
        <w:tc>
          <w:tcPr>
            <w:cnfStyle w:val="001000000000" w:firstRow="0" w:lastRow="0" w:firstColumn="1" w:lastColumn="0" w:oddVBand="0" w:evenVBand="0" w:oddHBand="0" w:evenHBand="0" w:firstRowFirstColumn="0" w:firstRowLastColumn="0" w:lastRowFirstColumn="0" w:lastRowLastColumn="0"/>
            <w:tcW w:w="2310" w:type="dxa"/>
            <w:noWrap/>
            <w:hideMark/>
          </w:tcPr>
          <w:p w14:paraId="2BBD311F" w14:textId="77777777" w:rsidR="002A102A" w:rsidRPr="006F4DE1" w:rsidRDefault="002A102A" w:rsidP="006F4DE1">
            <w:pPr>
              <w:spacing w:after="0" w:line="360" w:lineRule="auto"/>
              <w:jc w:val="right"/>
              <w:rPr>
                <w:rFonts w:asciiTheme="majorBidi" w:eastAsia="Times New Roman" w:hAnsiTheme="majorBidi" w:cstheme="majorBidi"/>
                <w:color w:val="000000"/>
                <w:sz w:val="24"/>
                <w:szCs w:val="24"/>
                <w:lang w:val="en-GB" w:eastAsia="en-GB"/>
              </w:rPr>
            </w:pPr>
            <w:r w:rsidRPr="006F4DE1">
              <w:rPr>
                <w:rFonts w:asciiTheme="majorBidi" w:eastAsia="Times New Roman" w:hAnsiTheme="majorBidi" w:cstheme="majorBidi"/>
                <w:color w:val="000000"/>
                <w:sz w:val="24"/>
                <w:szCs w:val="24"/>
                <w:lang w:val="en-GB" w:eastAsia="en-GB"/>
              </w:rPr>
              <w:t>14</w:t>
            </w:r>
          </w:p>
        </w:tc>
        <w:tc>
          <w:tcPr>
            <w:tcW w:w="2310" w:type="dxa"/>
            <w:noWrap/>
            <w:hideMark/>
          </w:tcPr>
          <w:p w14:paraId="14123733" w14:textId="77777777" w:rsidR="002A102A" w:rsidRPr="006F4DE1" w:rsidRDefault="002A102A" w:rsidP="006F4DE1">
            <w:pPr>
              <w:spacing w:after="0" w:line="36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lang w:val="en-GB" w:eastAsia="en-GB"/>
              </w:rPr>
            </w:pPr>
            <w:r w:rsidRPr="006F4DE1">
              <w:rPr>
                <w:rFonts w:asciiTheme="majorBidi" w:eastAsia="Times New Roman" w:hAnsiTheme="majorBidi" w:cstheme="majorBidi"/>
                <w:color w:val="000000"/>
                <w:sz w:val="24"/>
                <w:szCs w:val="24"/>
                <w:lang w:val="en-GB" w:eastAsia="en-GB"/>
              </w:rPr>
              <w:t>40</w:t>
            </w:r>
          </w:p>
        </w:tc>
        <w:tc>
          <w:tcPr>
            <w:tcW w:w="2311" w:type="dxa"/>
            <w:noWrap/>
            <w:hideMark/>
          </w:tcPr>
          <w:p w14:paraId="19DC5734" w14:textId="77777777" w:rsidR="002A102A" w:rsidRPr="006F4DE1" w:rsidRDefault="002A102A" w:rsidP="006F4DE1">
            <w:pPr>
              <w:spacing w:after="0" w:line="36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lang w:val="en-GB" w:eastAsia="en-GB"/>
              </w:rPr>
            </w:pPr>
            <w:r w:rsidRPr="006F4DE1">
              <w:rPr>
                <w:rFonts w:asciiTheme="majorBidi" w:eastAsia="Times New Roman" w:hAnsiTheme="majorBidi" w:cstheme="majorBidi"/>
                <w:color w:val="000000"/>
                <w:sz w:val="24"/>
                <w:szCs w:val="24"/>
                <w:lang w:val="en-GB" w:eastAsia="en-GB"/>
              </w:rPr>
              <w:t>31</w:t>
            </w:r>
          </w:p>
        </w:tc>
        <w:tc>
          <w:tcPr>
            <w:tcW w:w="2311" w:type="dxa"/>
            <w:noWrap/>
            <w:hideMark/>
          </w:tcPr>
          <w:p w14:paraId="350A17CB" w14:textId="77777777" w:rsidR="002A102A" w:rsidRPr="006F4DE1" w:rsidRDefault="002A102A" w:rsidP="006F4DE1">
            <w:pPr>
              <w:spacing w:after="0" w:line="36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lang w:val="en-GB" w:eastAsia="en-GB"/>
              </w:rPr>
            </w:pPr>
            <w:r w:rsidRPr="006F4DE1">
              <w:rPr>
                <w:rFonts w:asciiTheme="majorBidi" w:eastAsia="Times New Roman" w:hAnsiTheme="majorBidi" w:cstheme="majorBidi"/>
                <w:color w:val="000000"/>
                <w:sz w:val="24"/>
                <w:szCs w:val="24"/>
                <w:lang w:val="en-GB" w:eastAsia="en-GB"/>
              </w:rPr>
              <w:t>255</w:t>
            </w:r>
          </w:p>
        </w:tc>
      </w:tr>
      <w:tr w:rsidR="002A102A" w:rsidRPr="006F4DE1" w14:paraId="0B8E1F2F" w14:textId="77777777" w:rsidTr="002A102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310" w:type="dxa"/>
            <w:noWrap/>
            <w:hideMark/>
          </w:tcPr>
          <w:p w14:paraId="26D82DFA" w14:textId="77777777" w:rsidR="002A102A" w:rsidRPr="006F4DE1" w:rsidRDefault="002A102A" w:rsidP="006F4DE1">
            <w:pPr>
              <w:spacing w:after="0" w:line="360" w:lineRule="auto"/>
              <w:jc w:val="right"/>
              <w:rPr>
                <w:rFonts w:asciiTheme="majorBidi" w:eastAsia="Times New Roman" w:hAnsiTheme="majorBidi" w:cstheme="majorBidi"/>
                <w:color w:val="000000"/>
                <w:sz w:val="24"/>
                <w:szCs w:val="24"/>
                <w:lang w:val="en-GB" w:eastAsia="en-GB"/>
              </w:rPr>
            </w:pPr>
            <w:r w:rsidRPr="006F4DE1">
              <w:rPr>
                <w:rFonts w:asciiTheme="majorBidi" w:eastAsia="Times New Roman" w:hAnsiTheme="majorBidi" w:cstheme="majorBidi"/>
                <w:color w:val="000000"/>
                <w:sz w:val="24"/>
                <w:szCs w:val="24"/>
                <w:lang w:val="en-GB" w:eastAsia="en-GB"/>
              </w:rPr>
              <w:t>15</w:t>
            </w:r>
          </w:p>
        </w:tc>
        <w:tc>
          <w:tcPr>
            <w:tcW w:w="2310" w:type="dxa"/>
            <w:noWrap/>
            <w:hideMark/>
          </w:tcPr>
          <w:p w14:paraId="4E68962D" w14:textId="77777777" w:rsidR="002A102A" w:rsidRPr="006F4DE1" w:rsidRDefault="002A102A" w:rsidP="006F4DE1">
            <w:pPr>
              <w:spacing w:after="0" w:line="360" w:lineRule="auto"/>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4"/>
                <w:szCs w:val="24"/>
                <w:lang w:val="en-GB" w:eastAsia="en-GB"/>
              </w:rPr>
            </w:pPr>
            <w:r w:rsidRPr="006F4DE1">
              <w:rPr>
                <w:rFonts w:asciiTheme="majorBidi" w:eastAsia="Times New Roman" w:hAnsiTheme="majorBidi" w:cstheme="majorBidi"/>
                <w:color w:val="000000"/>
                <w:sz w:val="24"/>
                <w:szCs w:val="24"/>
                <w:lang w:val="en-GB" w:eastAsia="en-GB"/>
              </w:rPr>
              <w:t>55</w:t>
            </w:r>
          </w:p>
        </w:tc>
        <w:tc>
          <w:tcPr>
            <w:tcW w:w="2311" w:type="dxa"/>
            <w:noWrap/>
            <w:hideMark/>
          </w:tcPr>
          <w:p w14:paraId="1D562BB2" w14:textId="77777777" w:rsidR="002A102A" w:rsidRPr="006F4DE1" w:rsidRDefault="002A102A" w:rsidP="006F4DE1">
            <w:pPr>
              <w:spacing w:after="0" w:line="360" w:lineRule="auto"/>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4"/>
                <w:szCs w:val="24"/>
                <w:lang w:val="en-GB" w:eastAsia="en-GB"/>
              </w:rPr>
            </w:pPr>
            <w:r w:rsidRPr="006F4DE1">
              <w:rPr>
                <w:rFonts w:asciiTheme="majorBidi" w:eastAsia="Times New Roman" w:hAnsiTheme="majorBidi" w:cstheme="majorBidi"/>
                <w:color w:val="000000"/>
                <w:sz w:val="24"/>
                <w:szCs w:val="24"/>
                <w:lang w:val="en-GB" w:eastAsia="en-GB"/>
              </w:rPr>
              <w:t>28</w:t>
            </w:r>
          </w:p>
        </w:tc>
        <w:tc>
          <w:tcPr>
            <w:tcW w:w="2311" w:type="dxa"/>
            <w:noWrap/>
            <w:hideMark/>
          </w:tcPr>
          <w:p w14:paraId="0DD6FBFF" w14:textId="77777777" w:rsidR="002A102A" w:rsidRPr="006F4DE1" w:rsidRDefault="002A102A" w:rsidP="006F4DE1">
            <w:pPr>
              <w:spacing w:after="0" w:line="360" w:lineRule="auto"/>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4"/>
                <w:szCs w:val="24"/>
                <w:lang w:val="en-GB" w:eastAsia="en-GB"/>
              </w:rPr>
            </w:pPr>
            <w:r w:rsidRPr="006F4DE1">
              <w:rPr>
                <w:rFonts w:asciiTheme="majorBidi" w:eastAsia="Times New Roman" w:hAnsiTheme="majorBidi" w:cstheme="majorBidi"/>
                <w:color w:val="000000"/>
                <w:sz w:val="24"/>
                <w:szCs w:val="24"/>
                <w:lang w:val="en-GB" w:eastAsia="en-GB"/>
              </w:rPr>
              <w:t>216</w:t>
            </w:r>
          </w:p>
        </w:tc>
      </w:tr>
      <w:tr w:rsidR="002A102A" w:rsidRPr="006F4DE1" w14:paraId="416BC347" w14:textId="77777777" w:rsidTr="002A102A">
        <w:trPr>
          <w:trHeight w:val="300"/>
        </w:trPr>
        <w:tc>
          <w:tcPr>
            <w:cnfStyle w:val="001000000000" w:firstRow="0" w:lastRow="0" w:firstColumn="1" w:lastColumn="0" w:oddVBand="0" w:evenVBand="0" w:oddHBand="0" w:evenHBand="0" w:firstRowFirstColumn="0" w:firstRowLastColumn="0" w:lastRowFirstColumn="0" w:lastRowLastColumn="0"/>
            <w:tcW w:w="2310" w:type="dxa"/>
            <w:noWrap/>
            <w:hideMark/>
          </w:tcPr>
          <w:p w14:paraId="664F14BB" w14:textId="77777777" w:rsidR="002A102A" w:rsidRPr="006F4DE1" w:rsidRDefault="002A102A" w:rsidP="006F4DE1">
            <w:pPr>
              <w:spacing w:after="0" w:line="360" w:lineRule="auto"/>
              <w:jc w:val="right"/>
              <w:rPr>
                <w:rFonts w:asciiTheme="majorBidi" w:eastAsia="Times New Roman" w:hAnsiTheme="majorBidi" w:cstheme="majorBidi"/>
                <w:color w:val="000000"/>
                <w:sz w:val="24"/>
                <w:szCs w:val="24"/>
                <w:lang w:val="en-GB" w:eastAsia="en-GB"/>
              </w:rPr>
            </w:pPr>
            <w:r w:rsidRPr="006F4DE1">
              <w:rPr>
                <w:rFonts w:asciiTheme="majorBidi" w:eastAsia="Times New Roman" w:hAnsiTheme="majorBidi" w:cstheme="majorBidi"/>
                <w:color w:val="000000"/>
                <w:sz w:val="24"/>
                <w:szCs w:val="24"/>
                <w:lang w:val="en-GB" w:eastAsia="en-GB"/>
              </w:rPr>
              <w:t>16</w:t>
            </w:r>
          </w:p>
        </w:tc>
        <w:tc>
          <w:tcPr>
            <w:tcW w:w="2310" w:type="dxa"/>
            <w:noWrap/>
            <w:hideMark/>
          </w:tcPr>
          <w:p w14:paraId="02DB2ECB" w14:textId="77777777" w:rsidR="002A102A" w:rsidRPr="006F4DE1" w:rsidRDefault="002A102A" w:rsidP="006F4DE1">
            <w:pPr>
              <w:spacing w:after="0" w:line="36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lang w:val="en-GB" w:eastAsia="en-GB"/>
              </w:rPr>
            </w:pPr>
            <w:r w:rsidRPr="006F4DE1">
              <w:rPr>
                <w:rFonts w:asciiTheme="majorBidi" w:eastAsia="Times New Roman" w:hAnsiTheme="majorBidi" w:cstheme="majorBidi"/>
                <w:color w:val="000000"/>
                <w:sz w:val="24"/>
                <w:szCs w:val="24"/>
                <w:lang w:val="en-GB" w:eastAsia="en-GB"/>
              </w:rPr>
              <w:t>80</w:t>
            </w:r>
          </w:p>
        </w:tc>
        <w:tc>
          <w:tcPr>
            <w:tcW w:w="2311" w:type="dxa"/>
            <w:noWrap/>
            <w:hideMark/>
          </w:tcPr>
          <w:p w14:paraId="2D9EC198" w14:textId="77777777" w:rsidR="002A102A" w:rsidRPr="006F4DE1" w:rsidRDefault="002A102A" w:rsidP="006F4DE1">
            <w:pPr>
              <w:spacing w:after="0" w:line="36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lang w:val="en-GB" w:eastAsia="en-GB"/>
              </w:rPr>
            </w:pPr>
            <w:r w:rsidRPr="006F4DE1">
              <w:rPr>
                <w:rFonts w:asciiTheme="majorBidi" w:eastAsia="Times New Roman" w:hAnsiTheme="majorBidi" w:cstheme="majorBidi"/>
                <w:color w:val="000000"/>
                <w:sz w:val="24"/>
                <w:szCs w:val="24"/>
                <w:lang w:val="en-GB" w:eastAsia="en-GB"/>
              </w:rPr>
              <w:t>25</w:t>
            </w:r>
          </w:p>
        </w:tc>
        <w:tc>
          <w:tcPr>
            <w:tcW w:w="2311" w:type="dxa"/>
            <w:noWrap/>
            <w:hideMark/>
          </w:tcPr>
          <w:p w14:paraId="3E759F44" w14:textId="77777777" w:rsidR="002A102A" w:rsidRPr="006F4DE1" w:rsidRDefault="002A102A" w:rsidP="006F4DE1">
            <w:pPr>
              <w:spacing w:after="0" w:line="36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lang w:val="en-GB" w:eastAsia="en-GB"/>
              </w:rPr>
            </w:pPr>
            <w:r w:rsidRPr="006F4DE1">
              <w:rPr>
                <w:rFonts w:asciiTheme="majorBidi" w:eastAsia="Times New Roman" w:hAnsiTheme="majorBidi" w:cstheme="majorBidi"/>
                <w:color w:val="000000"/>
                <w:sz w:val="24"/>
                <w:szCs w:val="24"/>
                <w:lang w:val="en-GB" w:eastAsia="en-GB"/>
              </w:rPr>
              <w:t>270</w:t>
            </w:r>
          </w:p>
        </w:tc>
      </w:tr>
      <w:tr w:rsidR="002A102A" w:rsidRPr="006F4DE1" w14:paraId="59DB84A8" w14:textId="77777777" w:rsidTr="002A102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310" w:type="dxa"/>
            <w:noWrap/>
            <w:hideMark/>
          </w:tcPr>
          <w:p w14:paraId="5E2F50E2" w14:textId="77777777" w:rsidR="002A102A" w:rsidRPr="006F4DE1" w:rsidRDefault="002A102A" w:rsidP="006F4DE1">
            <w:pPr>
              <w:spacing w:after="0" w:line="360" w:lineRule="auto"/>
              <w:jc w:val="right"/>
              <w:rPr>
                <w:rFonts w:asciiTheme="majorBidi" w:eastAsia="Times New Roman" w:hAnsiTheme="majorBidi" w:cstheme="majorBidi"/>
                <w:color w:val="000000"/>
                <w:sz w:val="24"/>
                <w:szCs w:val="24"/>
                <w:lang w:val="en-GB" w:eastAsia="en-GB"/>
              </w:rPr>
            </w:pPr>
            <w:r w:rsidRPr="006F4DE1">
              <w:rPr>
                <w:rFonts w:asciiTheme="majorBidi" w:eastAsia="Times New Roman" w:hAnsiTheme="majorBidi" w:cstheme="majorBidi"/>
                <w:color w:val="000000"/>
                <w:sz w:val="24"/>
                <w:szCs w:val="24"/>
                <w:lang w:val="en-GB" w:eastAsia="en-GB"/>
              </w:rPr>
              <w:t>17</w:t>
            </w:r>
          </w:p>
        </w:tc>
        <w:tc>
          <w:tcPr>
            <w:tcW w:w="2310" w:type="dxa"/>
            <w:noWrap/>
            <w:hideMark/>
          </w:tcPr>
          <w:p w14:paraId="583EE2FD" w14:textId="77777777" w:rsidR="002A102A" w:rsidRPr="006F4DE1" w:rsidRDefault="002A102A" w:rsidP="006F4DE1">
            <w:pPr>
              <w:spacing w:after="0" w:line="360" w:lineRule="auto"/>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4"/>
                <w:szCs w:val="24"/>
                <w:lang w:val="en-GB" w:eastAsia="en-GB"/>
              </w:rPr>
            </w:pPr>
            <w:r w:rsidRPr="006F4DE1">
              <w:rPr>
                <w:rFonts w:asciiTheme="majorBidi" w:eastAsia="Times New Roman" w:hAnsiTheme="majorBidi" w:cstheme="majorBidi"/>
                <w:color w:val="000000"/>
                <w:sz w:val="24"/>
                <w:szCs w:val="24"/>
                <w:lang w:val="en-GB" w:eastAsia="en-GB"/>
              </w:rPr>
              <w:t>65</w:t>
            </w:r>
          </w:p>
        </w:tc>
        <w:tc>
          <w:tcPr>
            <w:tcW w:w="2311" w:type="dxa"/>
            <w:noWrap/>
            <w:hideMark/>
          </w:tcPr>
          <w:p w14:paraId="7F96EB88" w14:textId="77777777" w:rsidR="002A102A" w:rsidRPr="006F4DE1" w:rsidRDefault="002A102A" w:rsidP="006F4DE1">
            <w:pPr>
              <w:spacing w:after="0" w:line="360" w:lineRule="auto"/>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4"/>
                <w:szCs w:val="24"/>
                <w:lang w:val="en-GB" w:eastAsia="en-GB"/>
              </w:rPr>
            </w:pPr>
            <w:r w:rsidRPr="006F4DE1">
              <w:rPr>
                <w:rFonts w:asciiTheme="majorBidi" w:eastAsia="Times New Roman" w:hAnsiTheme="majorBidi" w:cstheme="majorBidi"/>
                <w:color w:val="000000"/>
                <w:sz w:val="24"/>
                <w:szCs w:val="24"/>
                <w:lang w:val="en-GB" w:eastAsia="en-GB"/>
              </w:rPr>
              <w:t>30</w:t>
            </w:r>
          </w:p>
        </w:tc>
        <w:tc>
          <w:tcPr>
            <w:tcW w:w="2311" w:type="dxa"/>
            <w:noWrap/>
            <w:hideMark/>
          </w:tcPr>
          <w:p w14:paraId="5BD6C8A0" w14:textId="77777777" w:rsidR="002A102A" w:rsidRPr="006F4DE1" w:rsidRDefault="002A102A" w:rsidP="006F4DE1">
            <w:pPr>
              <w:spacing w:after="0" w:line="360" w:lineRule="auto"/>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4"/>
                <w:szCs w:val="24"/>
                <w:lang w:val="en-GB" w:eastAsia="en-GB"/>
              </w:rPr>
            </w:pPr>
            <w:r w:rsidRPr="006F4DE1">
              <w:rPr>
                <w:rFonts w:asciiTheme="majorBidi" w:eastAsia="Times New Roman" w:hAnsiTheme="majorBidi" w:cstheme="majorBidi"/>
                <w:color w:val="000000"/>
                <w:sz w:val="24"/>
                <w:szCs w:val="24"/>
                <w:lang w:val="en-GB" w:eastAsia="en-GB"/>
              </w:rPr>
              <w:t>228</w:t>
            </w:r>
          </w:p>
        </w:tc>
      </w:tr>
      <w:tr w:rsidR="002A102A" w:rsidRPr="006F4DE1" w14:paraId="03CF6DD3" w14:textId="77777777" w:rsidTr="002A102A">
        <w:trPr>
          <w:trHeight w:val="300"/>
        </w:trPr>
        <w:tc>
          <w:tcPr>
            <w:cnfStyle w:val="001000000000" w:firstRow="0" w:lastRow="0" w:firstColumn="1" w:lastColumn="0" w:oddVBand="0" w:evenVBand="0" w:oddHBand="0" w:evenHBand="0" w:firstRowFirstColumn="0" w:firstRowLastColumn="0" w:lastRowFirstColumn="0" w:lastRowLastColumn="0"/>
            <w:tcW w:w="2310" w:type="dxa"/>
            <w:noWrap/>
            <w:hideMark/>
          </w:tcPr>
          <w:p w14:paraId="557CF566" w14:textId="77777777" w:rsidR="002A102A" w:rsidRPr="006F4DE1" w:rsidRDefault="002A102A" w:rsidP="006F4DE1">
            <w:pPr>
              <w:spacing w:after="0" w:line="360" w:lineRule="auto"/>
              <w:jc w:val="right"/>
              <w:rPr>
                <w:rFonts w:asciiTheme="majorBidi" w:eastAsia="Times New Roman" w:hAnsiTheme="majorBidi" w:cstheme="majorBidi"/>
                <w:color w:val="000000"/>
                <w:sz w:val="24"/>
                <w:szCs w:val="24"/>
                <w:lang w:val="en-GB" w:eastAsia="en-GB"/>
              </w:rPr>
            </w:pPr>
            <w:r w:rsidRPr="006F4DE1">
              <w:rPr>
                <w:rFonts w:asciiTheme="majorBidi" w:eastAsia="Times New Roman" w:hAnsiTheme="majorBidi" w:cstheme="majorBidi"/>
                <w:color w:val="000000"/>
                <w:sz w:val="24"/>
                <w:szCs w:val="24"/>
                <w:lang w:val="en-GB" w:eastAsia="en-GB"/>
              </w:rPr>
              <w:t>18</w:t>
            </w:r>
          </w:p>
        </w:tc>
        <w:tc>
          <w:tcPr>
            <w:tcW w:w="2310" w:type="dxa"/>
            <w:noWrap/>
            <w:hideMark/>
          </w:tcPr>
          <w:p w14:paraId="35DF3820" w14:textId="77777777" w:rsidR="002A102A" w:rsidRPr="006F4DE1" w:rsidRDefault="002A102A" w:rsidP="006F4DE1">
            <w:pPr>
              <w:spacing w:after="0" w:line="36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lang w:val="en-GB" w:eastAsia="en-GB"/>
              </w:rPr>
            </w:pPr>
            <w:r w:rsidRPr="006F4DE1">
              <w:rPr>
                <w:rFonts w:asciiTheme="majorBidi" w:eastAsia="Times New Roman" w:hAnsiTheme="majorBidi" w:cstheme="majorBidi"/>
                <w:color w:val="000000"/>
                <w:sz w:val="24"/>
                <w:szCs w:val="24"/>
                <w:lang w:val="en-GB" w:eastAsia="en-GB"/>
              </w:rPr>
              <w:t>72</w:t>
            </w:r>
          </w:p>
        </w:tc>
        <w:tc>
          <w:tcPr>
            <w:tcW w:w="2311" w:type="dxa"/>
            <w:noWrap/>
            <w:hideMark/>
          </w:tcPr>
          <w:p w14:paraId="4F78F6F2" w14:textId="77777777" w:rsidR="002A102A" w:rsidRPr="006F4DE1" w:rsidRDefault="002A102A" w:rsidP="006F4DE1">
            <w:pPr>
              <w:spacing w:after="0" w:line="36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lang w:val="en-GB" w:eastAsia="en-GB"/>
              </w:rPr>
            </w:pPr>
            <w:r w:rsidRPr="006F4DE1">
              <w:rPr>
                <w:rFonts w:asciiTheme="majorBidi" w:eastAsia="Times New Roman" w:hAnsiTheme="majorBidi" w:cstheme="majorBidi"/>
                <w:color w:val="000000"/>
                <w:sz w:val="24"/>
                <w:szCs w:val="24"/>
                <w:lang w:val="en-GB" w:eastAsia="en-GB"/>
              </w:rPr>
              <w:t>20</w:t>
            </w:r>
          </w:p>
        </w:tc>
        <w:tc>
          <w:tcPr>
            <w:tcW w:w="2311" w:type="dxa"/>
            <w:noWrap/>
            <w:hideMark/>
          </w:tcPr>
          <w:p w14:paraId="6EA67B27" w14:textId="77777777" w:rsidR="002A102A" w:rsidRPr="006F4DE1" w:rsidRDefault="002A102A" w:rsidP="006F4DE1">
            <w:pPr>
              <w:spacing w:after="0" w:line="36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lang w:val="en-GB" w:eastAsia="en-GB"/>
              </w:rPr>
            </w:pPr>
            <w:r w:rsidRPr="006F4DE1">
              <w:rPr>
                <w:rFonts w:asciiTheme="majorBidi" w:eastAsia="Times New Roman" w:hAnsiTheme="majorBidi" w:cstheme="majorBidi"/>
                <w:color w:val="000000"/>
                <w:sz w:val="24"/>
                <w:szCs w:val="24"/>
                <w:lang w:val="en-GB" w:eastAsia="en-GB"/>
              </w:rPr>
              <w:t>236</w:t>
            </w:r>
          </w:p>
        </w:tc>
      </w:tr>
      <w:tr w:rsidR="002A102A" w:rsidRPr="006F4DE1" w14:paraId="0A82B298" w14:textId="77777777" w:rsidTr="002A102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310" w:type="dxa"/>
            <w:noWrap/>
            <w:hideMark/>
          </w:tcPr>
          <w:p w14:paraId="47B4E56F" w14:textId="77777777" w:rsidR="002A102A" w:rsidRPr="006F4DE1" w:rsidRDefault="002A102A" w:rsidP="006F4DE1">
            <w:pPr>
              <w:spacing w:after="0" w:line="360" w:lineRule="auto"/>
              <w:jc w:val="right"/>
              <w:rPr>
                <w:rFonts w:asciiTheme="majorBidi" w:eastAsia="Times New Roman" w:hAnsiTheme="majorBidi" w:cstheme="majorBidi"/>
                <w:color w:val="000000"/>
                <w:sz w:val="24"/>
                <w:szCs w:val="24"/>
                <w:lang w:val="en-GB" w:eastAsia="en-GB"/>
              </w:rPr>
            </w:pPr>
            <w:r w:rsidRPr="006F4DE1">
              <w:rPr>
                <w:rFonts w:asciiTheme="majorBidi" w:eastAsia="Times New Roman" w:hAnsiTheme="majorBidi" w:cstheme="majorBidi"/>
                <w:color w:val="000000"/>
                <w:sz w:val="24"/>
                <w:szCs w:val="24"/>
                <w:lang w:val="en-GB" w:eastAsia="en-GB"/>
              </w:rPr>
              <w:t>19</w:t>
            </w:r>
          </w:p>
        </w:tc>
        <w:tc>
          <w:tcPr>
            <w:tcW w:w="2310" w:type="dxa"/>
            <w:noWrap/>
            <w:hideMark/>
          </w:tcPr>
          <w:p w14:paraId="01D2AC7E" w14:textId="77777777" w:rsidR="002A102A" w:rsidRPr="006F4DE1" w:rsidRDefault="002A102A" w:rsidP="006F4DE1">
            <w:pPr>
              <w:spacing w:after="0" w:line="360" w:lineRule="auto"/>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4"/>
                <w:szCs w:val="24"/>
                <w:lang w:val="en-GB" w:eastAsia="en-GB"/>
              </w:rPr>
            </w:pPr>
            <w:r w:rsidRPr="006F4DE1">
              <w:rPr>
                <w:rFonts w:asciiTheme="majorBidi" w:eastAsia="Times New Roman" w:hAnsiTheme="majorBidi" w:cstheme="majorBidi"/>
                <w:color w:val="000000"/>
                <w:sz w:val="24"/>
                <w:szCs w:val="24"/>
                <w:lang w:val="en-GB" w:eastAsia="en-GB"/>
              </w:rPr>
              <w:t>55</w:t>
            </w:r>
          </w:p>
        </w:tc>
        <w:tc>
          <w:tcPr>
            <w:tcW w:w="2311" w:type="dxa"/>
            <w:noWrap/>
            <w:hideMark/>
          </w:tcPr>
          <w:p w14:paraId="0A301719" w14:textId="77777777" w:rsidR="002A102A" w:rsidRPr="006F4DE1" w:rsidRDefault="002A102A" w:rsidP="006F4DE1">
            <w:pPr>
              <w:spacing w:after="0" w:line="360" w:lineRule="auto"/>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4"/>
                <w:szCs w:val="24"/>
                <w:lang w:val="en-GB" w:eastAsia="en-GB"/>
              </w:rPr>
            </w:pPr>
            <w:r w:rsidRPr="006F4DE1">
              <w:rPr>
                <w:rFonts w:asciiTheme="majorBidi" w:eastAsia="Times New Roman" w:hAnsiTheme="majorBidi" w:cstheme="majorBidi"/>
                <w:color w:val="000000"/>
                <w:sz w:val="24"/>
                <w:szCs w:val="24"/>
                <w:lang w:val="en-GB" w:eastAsia="en-GB"/>
              </w:rPr>
              <w:t>20</w:t>
            </w:r>
          </w:p>
        </w:tc>
        <w:tc>
          <w:tcPr>
            <w:tcW w:w="2311" w:type="dxa"/>
            <w:noWrap/>
            <w:hideMark/>
          </w:tcPr>
          <w:p w14:paraId="71F2CBD6" w14:textId="77777777" w:rsidR="002A102A" w:rsidRPr="006F4DE1" w:rsidRDefault="002A102A" w:rsidP="006F4DE1">
            <w:pPr>
              <w:spacing w:after="0" w:line="360" w:lineRule="auto"/>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4"/>
                <w:szCs w:val="24"/>
                <w:lang w:val="en-GB" w:eastAsia="en-GB"/>
              </w:rPr>
            </w:pPr>
            <w:r w:rsidRPr="006F4DE1">
              <w:rPr>
                <w:rFonts w:asciiTheme="majorBidi" w:eastAsia="Times New Roman" w:hAnsiTheme="majorBidi" w:cstheme="majorBidi"/>
                <w:color w:val="000000"/>
                <w:sz w:val="24"/>
                <w:szCs w:val="24"/>
                <w:lang w:val="en-GB" w:eastAsia="en-GB"/>
              </w:rPr>
              <w:t>176</w:t>
            </w:r>
          </w:p>
        </w:tc>
      </w:tr>
      <w:tr w:rsidR="002A102A" w:rsidRPr="006F4DE1" w14:paraId="5855D98C" w14:textId="77777777" w:rsidTr="002A102A">
        <w:trPr>
          <w:trHeight w:val="300"/>
        </w:trPr>
        <w:tc>
          <w:tcPr>
            <w:cnfStyle w:val="001000000000" w:firstRow="0" w:lastRow="0" w:firstColumn="1" w:lastColumn="0" w:oddVBand="0" w:evenVBand="0" w:oddHBand="0" w:evenHBand="0" w:firstRowFirstColumn="0" w:firstRowLastColumn="0" w:lastRowFirstColumn="0" w:lastRowLastColumn="0"/>
            <w:tcW w:w="2310" w:type="dxa"/>
            <w:noWrap/>
            <w:hideMark/>
          </w:tcPr>
          <w:p w14:paraId="530A1E1A" w14:textId="77777777" w:rsidR="002A102A" w:rsidRPr="006F4DE1" w:rsidRDefault="002A102A" w:rsidP="006F4DE1">
            <w:pPr>
              <w:spacing w:after="0" w:line="360" w:lineRule="auto"/>
              <w:jc w:val="right"/>
              <w:rPr>
                <w:rFonts w:asciiTheme="majorBidi" w:eastAsia="Times New Roman" w:hAnsiTheme="majorBidi" w:cstheme="majorBidi"/>
                <w:color w:val="000000"/>
                <w:sz w:val="24"/>
                <w:szCs w:val="24"/>
                <w:lang w:val="en-GB" w:eastAsia="en-GB"/>
              </w:rPr>
            </w:pPr>
            <w:r w:rsidRPr="006F4DE1">
              <w:rPr>
                <w:rFonts w:asciiTheme="majorBidi" w:eastAsia="Times New Roman" w:hAnsiTheme="majorBidi" w:cstheme="majorBidi"/>
                <w:color w:val="000000"/>
                <w:sz w:val="24"/>
                <w:szCs w:val="24"/>
                <w:lang w:val="en-GB" w:eastAsia="en-GB"/>
              </w:rPr>
              <w:t>20</w:t>
            </w:r>
          </w:p>
        </w:tc>
        <w:tc>
          <w:tcPr>
            <w:tcW w:w="2310" w:type="dxa"/>
            <w:noWrap/>
            <w:hideMark/>
          </w:tcPr>
          <w:p w14:paraId="46319DB7" w14:textId="77777777" w:rsidR="002A102A" w:rsidRPr="006F4DE1" w:rsidRDefault="002A102A" w:rsidP="006F4DE1">
            <w:pPr>
              <w:spacing w:after="0" w:line="36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lang w:val="en-GB" w:eastAsia="en-GB"/>
              </w:rPr>
            </w:pPr>
            <w:r w:rsidRPr="006F4DE1">
              <w:rPr>
                <w:rFonts w:asciiTheme="majorBidi" w:eastAsia="Times New Roman" w:hAnsiTheme="majorBidi" w:cstheme="majorBidi"/>
                <w:color w:val="000000"/>
                <w:sz w:val="24"/>
                <w:szCs w:val="24"/>
                <w:lang w:val="en-GB" w:eastAsia="en-GB"/>
              </w:rPr>
              <w:t>70</w:t>
            </w:r>
          </w:p>
        </w:tc>
        <w:tc>
          <w:tcPr>
            <w:tcW w:w="2311" w:type="dxa"/>
            <w:noWrap/>
            <w:hideMark/>
          </w:tcPr>
          <w:p w14:paraId="787C6040" w14:textId="77777777" w:rsidR="002A102A" w:rsidRPr="006F4DE1" w:rsidRDefault="002A102A" w:rsidP="006F4DE1">
            <w:pPr>
              <w:spacing w:after="0" w:line="36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lang w:val="en-GB" w:eastAsia="en-GB"/>
              </w:rPr>
            </w:pPr>
            <w:r w:rsidRPr="006F4DE1">
              <w:rPr>
                <w:rFonts w:asciiTheme="majorBidi" w:eastAsia="Times New Roman" w:hAnsiTheme="majorBidi" w:cstheme="majorBidi"/>
                <w:color w:val="000000"/>
                <w:sz w:val="24"/>
                <w:szCs w:val="24"/>
                <w:lang w:val="en-GB" w:eastAsia="en-GB"/>
              </w:rPr>
              <w:t>25</w:t>
            </w:r>
          </w:p>
        </w:tc>
        <w:tc>
          <w:tcPr>
            <w:tcW w:w="2311" w:type="dxa"/>
            <w:noWrap/>
            <w:hideMark/>
          </w:tcPr>
          <w:p w14:paraId="5685713B" w14:textId="77777777" w:rsidR="002A102A" w:rsidRPr="006F4DE1" w:rsidRDefault="002A102A" w:rsidP="006F4DE1">
            <w:pPr>
              <w:spacing w:after="0" w:line="36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lang w:val="en-GB" w:eastAsia="en-GB"/>
              </w:rPr>
            </w:pPr>
            <w:r w:rsidRPr="006F4DE1">
              <w:rPr>
                <w:rFonts w:asciiTheme="majorBidi" w:eastAsia="Times New Roman" w:hAnsiTheme="majorBidi" w:cstheme="majorBidi"/>
                <w:color w:val="000000"/>
                <w:sz w:val="24"/>
                <w:szCs w:val="24"/>
                <w:lang w:val="en-GB" w:eastAsia="en-GB"/>
              </w:rPr>
              <w:t>220</w:t>
            </w:r>
          </w:p>
        </w:tc>
      </w:tr>
      <w:tr w:rsidR="002A102A" w:rsidRPr="006F4DE1" w14:paraId="15BA0FA6" w14:textId="77777777" w:rsidTr="002A102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310" w:type="dxa"/>
            <w:noWrap/>
            <w:hideMark/>
          </w:tcPr>
          <w:p w14:paraId="7087A606" w14:textId="77777777" w:rsidR="002A102A" w:rsidRPr="006F4DE1" w:rsidRDefault="002A102A" w:rsidP="006F4DE1">
            <w:pPr>
              <w:spacing w:after="0" w:line="360" w:lineRule="auto"/>
              <w:jc w:val="right"/>
              <w:rPr>
                <w:rFonts w:asciiTheme="majorBidi" w:eastAsia="Times New Roman" w:hAnsiTheme="majorBidi" w:cstheme="majorBidi"/>
                <w:color w:val="000000"/>
                <w:sz w:val="24"/>
                <w:szCs w:val="24"/>
                <w:lang w:val="en-GB" w:eastAsia="en-GB"/>
              </w:rPr>
            </w:pPr>
            <w:r w:rsidRPr="006F4DE1">
              <w:rPr>
                <w:rFonts w:asciiTheme="majorBidi" w:eastAsia="Times New Roman" w:hAnsiTheme="majorBidi" w:cstheme="majorBidi"/>
                <w:color w:val="000000"/>
                <w:sz w:val="24"/>
                <w:szCs w:val="24"/>
                <w:lang w:val="en-GB" w:eastAsia="en-GB"/>
              </w:rPr>
              <w:t>21</w:t>
            </w:r>
          </w:p>
        </w:tc>
        <w:tc>
          <w:tcPr>
            <w:tcW w:w="2310" w:type="dxa"/>
            <w:noWrap/>
            <w:hideMark/>
          </w:tcPr>
          <w:p w14:paraId="1EF9300A" w14:textId="77777777" w:rsidR="002A102A" w:rsidRPr="006F4DE1" w:rsidRDefault="002A102A" w:rsidP="006F4DE1">
            <w:pPr>
              <w:spacing w:after="0" w:line="360" w:lineRule="auto"/>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4"/>
                <w:szCs w:val="24"/>
                <w:lang w:val="en-GB" w:eastAsia="en-GB"/>
              </w:rPr>
            </w:pPr>
            <w:r w:rsidRPr="006F4DE1">
              <w:rPr>
                <w:rFonts w:asciiTheme="majorBidi" w:eastAsia="Times New Roman" w:hAnsiTheme="majorBidi" w:cstheme="majorBidi"/>
                <w:color w:val="000000"/>
                <w:sz w:val="24"/>
                <w:szCs w:val="24"/>
                <w:lang w:val="en-GB" w:eastAsia="en-GB"/>
              </w:rPr>
              <w:t>82</w:t>
            </w:r>
          </w:p>
        </w:tc>
        <w:tc>
          <w:tcPr>
            <w:tcW w:w="2311" w:type="dxa"/>
            <w:noWrap/>
            <w:hideMark/>
          </w:tcPr>
          <w:p w14:paraId="58B4ACD9" w14:textId="77777777" w:rsidR="002A102A" w:rsidRPr="006F4DE1" w:rsidRDefault="002A102A" w:rsidP="006F4DE1">
            <w:pPr>
              <w:spacing w:after="0" w:line="360" w:lineRule="auto"/>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4"/>
                <w:szCs w:val="24"/>
                <w:lang w:val="en-GB" w:eastAsia="en-GB"/>
              </w:rPr>
            </w:pPr>
            <w:r w:rsidRPr="006F4DE1">
              <w:rPr>
                <w:rFonts w:asciiTheme="majorBidi" w:eastAsia="Times New Roman" w:hAnsiTheme="majorBidi" w:cstheme="majorBidi"/>
                <w:color w:val="000000"/>
                <w:sz w:val="24"/>
                <w:szCs w:val="24"/>
                <w:lang w:val="en-GB" w:eastAsia="en-GB"/>
              </w:rPr>
              <w:t>22</w:t>
            </w:r>
          </w:p>
        </w:tc>
        <w:tc>
          <w:tcPr>
            <w:tcW w:w="2311" w:type="dxa"/>
            <w:noWrap/>
            <w:hideMark/>
          </w:tcPr>
          <w:p w14:paraId="2657EA09" w14:textId="77777777" w:rsidR="002A102A" w:rsidRPr="006F4DE1" w:rsidRDefault="002A102A" w:rsidP="006F4DE1">
            <w:pPr>
              <w:spacing w:after="0" w:line="360" w:lineRule="auto"/>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4"/>
                <w:szCs w:val="24"/>
                <w:lang w:val="en-GB" w:eastAsia="en-GB"/>
              </w:rPr>
            </w:pPr>
            <w:r w:rsidRPr="006F4DE1">
              <w:rPr>
                <w:rFonts w:asciiTheme="majorBidi" w:eastAsia="Times New Roman" w:hAnsiTheme="majorBidi" w:cstheme="majorBidi"/>
                <w:color w:val="000000"/>
                <w:sz w:val="24"/>
                <w:szCs w:val="24"/>
                <w:lang w:val="en-GB" w:eastAsia="en-GB"/>
              </w:rPr>
              <w:t>340</w:t>
            </w:r>
          </w:p>
        </w:tc>
      </w:tr>
      <w:tr w:rsidR="002A102A" w:rsidRPr="006F4DE1" w14:paraId="070D02B6" w14:textId="77777777" w:rsidTr="002A102A">
        <w:trPr>
          <w:trHeight w:val="300"/>
        </w:trPr>
        <w:tc>
          <w:tcPr>
            <w:cnfStyle w:val="001000000000" w:firstRow="0" w:lastRow="0" w:firstColumn="1" w:lastColumn="0" w:oddVBand="0" w:evenVBand="0" w:oddHBand="0" w:evenHBand="0" w:firstRowFirstColumn="0" w:firstRowLastColumn="0" w:lastRowFirstColumn="0" w:lastRowLastColumn="0"/>
            <w:tcW w:w="2310" w:type="dxa"/>
            <w:noWrap/>
            <w:hideMark/>
          </w:tcPr>
          <w:p w14:paraId="1DF70582" w14:textId="77777777" w:rsidR="002A102A" w:rsidRPr="006F4DE1" w:rsidRDefault="002A102A" w:rsidP="006F4DE1">
            <w:pPr>
              <w:spacing w:after="0" w:line="360" w:lineRule="auto"/>
              <w:jc w:val="right"/>
              <w:rPr>
                <w:rFonts w:asciiTheme="majorBidi" w:eastAsia="Times New Roman" w:hAnsiTheme="majorBidi" w:cstheme="majorBidi"/>
                <w:color w:val="000000"/>
                <w:sz w:val="24"/>
                <w:szCs w:val="24"/>
                <w:lang w:val="en-GB" w:eastAsia="en-GB"/>
              </w:rPr>
            </w:pPr>
            <w:r w:rsidRPr="006F4DE1">
              <w:rPr>
                <w:rFonts w:asciiTheme="majorBidi" w:eastAsia="Times New Roman" w:hAnsiTheme="majorBidi" w:cstheme="majorBidi"/>
                <w:color w:val="000000"/>
                <w:sz w:val="24"/>
                <w:szCs w:val="24"/>
                <w:lang w:val="en-GB" w:eastAsia="en-GB"/>
              </w:rPr>
              <w:t>22</w:t>
            </w:r>
          </w:p>
        </w:tc>
        <w:tc>
          <w:tcPr>
            <w:tcW w:w="2310" w:type="dxa"/>
            <w:noWrap/>
            <w:hideMark/>
          </w:tcPr>
          <w:p w14:paraId="289B1A87" w14:textId="77777777" w:rsidR="002A102A" w:rsidRPr="006F4DE1" w:rsidRDefault="002A102A" w:rsidP="006F4DE1">
            <w:pPr>
              <w:spacing w:after="0" w:line="36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lang w:val="en-GB" w:eastAsia="en-GB"/>
              </w:rPr>
            </w:pPr>
            <w:r w:rsidRPr="006F4DE1">
              <w:rPr>
                <w:rFonts w:asciiTheme="majorBidi" w:eastAsia="Times New Roman" w:hAnsiTheme="majorBidi" w:cstheme="majorBidi"/>
                <w:color w:val="000000"/>
                <w:sz w:val="24"/>
                <w:szCs w:val="24"/>
                <w:lang w:val="en-GB" w:eastAsia="en-GB"/>
              </w:rPr>
              <w:t>65</w:t>
            </w:r>
          </w:p>
        </w:tc>
        <w:tc>
          <w:tcPr>
            <w:tcW w:w="2311" w:type="dxa"/>
            <w:noWrap/>
            <w:hideMark/>
          </w:tcPr>
          <w:p w14:paraId="61557FC3" w14:textId="77777777" w:rsidR="002A102A" w:rsidRPr="006F4DE1" w:rsidRDefault="002A102A" w:rsidP="006F4DE1">
            <w:pPr>
              <w:spacing w:after="0" w:line="36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lang w:val="en-GB" w:eastAsia="en-GB"/>
              </w:rPr>
            </w:pPr>
            <w:r w:rsidRPr="006F4DE1">
              <w:rPr>
                <w:rFonts w:asciiTheme="majorBidi" w:eastAsia="Times New Roman" w:hAnsiTheme="majorBidi" w:cstheme="majorBidi"/>
                <w:color w:val="000000"/>
                <w:sz w:val="24"/>
                <w:szCs w:val="24"/>
                <w:lang w:val="en-GB" w:eastAsia="en-GB"/>
              </w:rPr>
              <w:t>20</w:t>
            </w:r>
          </w:p>
        </w:tc>
        <w:tc>
          <w:tcPr>
            <w:tcW w:w="2311" w:type="dxa"/>
            <w:noWrap/>
            <w:hideMark/>
          </w:tcPr>
          <w:p w14:paraId="28134A10" w14:textId="77777777" w:rsidR="002A102A" w:rsidRPr="006F4DE1" w:rsidRDefault="002A102A" w:rsidP="006F4DE1">
            <w:pPr>
              <w:spacing w:after="0" w:line="36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lang w:val="en-GB" w:eastAsia="en-GB"/>
              </w:rPr>
            </w:pPr>
            <w:r w:rsidRPr="006F4DE1">
              <w:rPr>
                <w:rFonts w:asciiTheme="majorBidi" w:eastAsia="Times New Roman" w:hAnsiTheme="majorBidi" w:cstheme="majorBidi"/>
                <w:color w:val="000000"/>
                <w:sz w:val="24"/>
                <w:szCs w:val="24"/>
                <w:lang w:val="en-GB" w:eastAsia="en-GB"/>
              </w:rPr>
              <w:t>264</w:t>
            </w:r>
          </w:p>
        </w:tc>
      </w:tr>
      <w:tr w:rsidR="002A102A" w:rsidRPr="006F4DE1" w14:paraId="02C2D067" w14:textId="77777777" w:rsidTr="002A102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310" w:type="dxa"/>
            <w:noWrap/>
            <w:hideMark/>
          </w:tcPr>
          <w:p w14:paraId="192DAAC1" w14:textId="77777777" w:rsidR="002A102A" w:rsidRPr="006F4DE1" w:rsidRDefault="002A102A" w:rsidP="006F4DE1">
            <w:pPr>
              <w:spacing w:after="0" w:line="360" w:lineRule="auto"/>
              <w:jc w:val="right"/>
              <w:rPr>
                <w:rFonts w:asciiTheme="majorBidi" w:eastAsia="Times New Roman" w:hAnsiTheme="majorBidi" w:cstheme="majorBidi"/>
                <w:color w:val="000000"/>
                <w:sz w:val="24"/>
                <w:szCs w:val="24"/>
                <w:lang w:val="en-GB" w:eastAsia="en-GB"/>
              </w:rPr>
            </w:pPr>
            <w:r w:rsidRPr="006F4DE1">
              <w:rPr>
                <w:rFonts w:asciiTheme="majorBidi" w:eastAsia="Times New Roman" w:hAnsiTheme="majorBidi" w:cstheme="majorBidi"/>
                <w:color w:val="000000"/>
                <w:sz w:val="24"/>
                <w:szCs w:val="24"/>
                <w:lang w:val="en-GB" w:eastAsia="en-GB"/>
              </w:rPr>
              <w:t>23</w:t>
            </w:r>
          </w:p>
        </w:tc>
        <w:tc>
          <w:tcPr>
            <w:tcW w:w="2310" w:type="dxa"/>
            <w:noWrap/>
            <w:hideMark/>
          </w:tcPr>
          <w:p w14:paraId="07FC6F28" w14:textId="77777777" w:rsidR="002A102A" w:rsidRPr="006F4DE1" w:rsidRDefault="002A102A" w:rsidP="006F4DE1">
            <w:pPr>
              <w:spacing w:after="0" w:line="360" w:lineRule="auto"/>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4"/>
                <w:szCs w:val="24"/>
                <w:lang w:val="en-GB" w:eastAsia="en-GB"/>
              </w:rPr>
            </w:pPr>
            <w:r w:rsidRPr="006F4DE1">
              <w:rPr>
                <w:rFonts w:asciiTheme="majorBidi" w:eastAsia="Times New Roman" w:hAnsiTheme="majorBidi" w:cstheme="majorBidi"/>
                <w:color w:val="000000"/>
                <w:sz w:val="24"/>
                <w:szCs w:val="24"/>
                <w:lang w:val="en-GB" w:eastAsia="en-GB"/>
              </w:rPr>
              <w:t>40</w:t>
            </w:r>
          </w:p>
        </w:tc>
        <w:tc>
          <w:tcPr>
            <w:tcW w:w="2311" w:type="dxa"/>
            <w:noWrap/>
            <w:hideMark/>
          </w:tcPr>
          <w:p w14:paraId="7A40F81E" w14:textId="77777777" w:rsidR="002A102A" w:rsidRPr="006F4DE1" w:rsidRDefault="002A102A" w:rsidP="006F4DE1">
            <w:pPr>
              <w:spacing w:after="0" w:line="360" w:lineRule="auto"/>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4"/>
                <w:szCs w:val="24"/>
                <w:lang w:val="en-GB" w:eastAsia="en-GB"/>
              </w:rPr>
            </w:pPr>
            <w:r w:rsidRPr="006F4DE1">
              <w:rPr>
                <w:rFonts w:asciiTheme="majorBidi" w:eastAsia="Times New Roman" w:hAnsiTheme="majorBidi" w:cstheme="majorBidi"/>
                <w:color w:val="000000"/>
                <w:sz w:val="24"/>
                <w:szCs w:val="24"/>
                <w:lang w:val="en-GB" w:eastAsia="en-GB"/>
              </w:rPr>
              <w:t>25</w:t>
            </w:r>
          </w:p>
        </w:tc>
        <w:tc>
          <w:tcPr>
            <w:tcW w:w="2311" w:type="dxa"/>
            <w:noWrap/>
            <w:hideMark/>
          </w:tcPr>
          <w:p w14:paraId="297B85A5" w14:textId="77777777" w:rsidR="002A102A" w:rsidRPr="006F4DE1" w:rsidRDefault="002A102A" w:rsidP="006F4DE1">
            <w:pPr>
              <w:spacing w:after="0" w:line="360" w:lineRule="auto"/>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4"/>
                <w:szCs w:val="24"/>
                <w:lang w:val="en-GB" w:eastAsia="en-GB"/>
              </w:rPr>
            </w:pPr>
            <w:r w:rsidRPr="006F4DE1">
              <w:rPr>
                <w:rFonts w:asciiTheme="majorBidi" w:eastAsia="Times New Roman" w:hAnsiTheme="majorBidi" w:cstheme="majorBidi"/>
                <w:color w:val="000000"/>
                <w:sz w:val="24"/>
                <w:szCs w:val="24"/>
                <w:lang w:val="en-GB" w:eastAsia="en-GB"/>
              </w:rPr>
              <w:t>245</w:t>
            </w:r>
          </w:p>
        </w:tc>
      </w:tr>
      <w:tr w:rsidR="002A102A" w:rsidRPr="006F4DE1" w14:paraId="17BCA6DC" w14:textId="77777777" w:rsidTr="002A102A">
        <w:trPr>
          <w:trHeight w:val="300"/>
        </w:trPr>
        <w:tc>
          <w:tcPr>
            <w:cnfStyle w:val="001000000000" w:firstRow="0" w:lastRow="0" w:firstColumn="1" w:lastColumn="0" w:oddVBand="0" w:evenVBand="0" w:oddHBand="0" w:evenHBand="0" w:firstRowFirstColumn="0" w:firstRowLastColumn="0" w:lastRowFirstColumn="0" w:lastRowLastColumn="0"/>
            <w:tcW w:w="2310" w:type="dxa"/>
            <w:noWrap/>
            <w:hideMark/>
          </w:tcPr>
          <w:p w14:paraId="06C1C182" w14:textId="77777777" w:rsidR="002A102A" w:rsidRPr="006F4DE1" w:rsidRDefault="002A102A" w:rsidP="006F4DE1">
            <w:pPr>
              <w:spacing w:after="0" w:line="360" w:lineRule="auto"/>
              <w:jc w:val="right"/>
              <w:rPr>
                <w:rFonts w:asciiTheme="majorBidi" w:eastAsia="Times New Roman" w:hAnsiTheme="majorBidi" w:cstheme="majorBidi"/>
                <w:color w:val="000000"/>
                <w:sz w:val="24"/>
                <w:szCs w:val="24"/>
                <w:lang w:val="en-GB" w:eastAsia="en-GB"/>
              </w:rPr>
            </w:pPr>
            <w:r w:rsidRPr="006F4DE1">
              <w:rPr>
                <w:rFonts w:asciiTheme="majorBidi" w:eastAsia="Times New Roman" w:hAnsiTheme="majorBidi" w:cstheme="majorBidi"/>
                <w:color w:val="000000"/>
                <w:sz w:val="24"/>
                <w:szCs w:val="24"/>
                <w:lang w:val="en-GB" w:eastAsia="en-GB"/>
              </w:rPr>
              <w:t>24</w:t>
            </w:r>
          </w:p>
        </w:tc>
        <w:tc>
          <w:tcPr>
            <w:tcW w:w="2310" w:type="dxa"/>
            <w:noWrap/>
            <w:hideMark/>
          </w:tcPr>
          <w:p w14:paraId="522953A5" w14:textId="77777777" w:rsidR="002A102A" w:rsidRPr="006F4DE1" w:rsidRDefault="002A102A" w:rsidP="006F4DE1">
            <w:pPr>
              <w:spacing w:after="0" w:line="36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lang w:val="en-GB" w:eastAsia="en-GB"/>
              </w:rPr>
            </w:pPr>
            <w:r w:rsidRPr="006F4DE1">
              <w:rPr>
                <w:rFonts w:asciiTheme="majorBidi" w:eastAsia="Times New Roman" w:hAnsiTheme="majorBidi" w:cstheme="majorBidi"/>
                <w:color w:val="000000"/>
                <w:sz w:val="24"/>
                <w:szCs w:val="24"/>
                <w:lang w:val="en-GB" w:eastAsia="en-GB"/>
              </w:rPr>
              <w:t>68</w:t>
            </w:r>
          </w:p>
        </w:tc>
        <w:tc>
          <w:tcPr>
            <w:tcW w:w="2311" w:type="dxa"/>
            <w:noWrap/>
            <w:hideMark/>
          </w:tcPr>
          <w:p w14:paraId="167AD35A" w14:textId="77777777" w:rsidR="002A102A" w:rsidRPr="006F4DE1" w:rsidRDefault="002A102A" w:rsidP="006F4DE1">
            <w:pPr>
              <w:spacing w:after="0" w:line="36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lang w:val="en-GB" w:eastAsia="en-GB"/>
              </w:rPr>
            </w:pPr>
            <w:r w:rsidRPr="006F4DE1">
              <w:rPr>
                <w:rFonts w:asciiTheme="majorBidi" w:eastAsia="Times New Roman" w:hAnsiTheme="majorBidi" w:cstheme="majorBidi"/>
                <w:color w:val="000000"/>
                <w:sz w:val="24"/>
                <w:szCs w:val="24"/>
                <w:lang w:val="en-GB" w:eastAsia="en-GB"/>
              </w:rPr>
              <w:t>22</w:t>
            </w:r>
          </w:p>
        </w:tc>
        <w:tc>
          <w:tcPr>
            <w:tcW w:w="2311" w:type="dxa"/>
            <w:noWrap/>
            <w:hideMark/>
          </w:tcPr>
          <w:p w14:paraId="010AD5E7" w14:textId="77777777" w:rsidR="002A102A" w:rsidRPr="006F4DE1" w:rsidRDefault="002A102A" w:rsidP="006F4DE1">
            <w:pPr>
              <w:spacing w:after="0" w:line="36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lang w:val="en-GB" w:eastAsia="en-GB"/>
              </w:rPr>
            </w:pPr>
            <w:r w:rsidRPr="006F4DE1">
              <w:rPr>
                <w:rFonts w:asciiTheme="majorBidi" w:eastAsia="Times New Roman" w:hAnsiTheme="majorBidi" w:cstheme="majorBidi"/>
                <w:color w:val="000000"/>
                <w:sz w:val="24"/>
                <w:szCs w:val="24"/>
                <w:lang w:val="en-GB" w:eastAsia="en-GB"/>
              </w:rPr>
              <w:t>212</w:t>
            </w:r>
          </w:p>
        </w:tc>
      </w:tr>
      <w:tr w:rsidR="002A102A" w:rsidRPr="006F4DE1" w14:paraId="339654FD" w14:textId="77777777" w:rsidTr="002A102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310" w:type="dxa"/>
            <w:noWrap/>
            <w:hideMark/>
          </w:tcPr>
          <w:p w14:paraId="3B59F248" w14:textId="77777777" w:rsidR="002A102A" w:rsidRPr="006F4DE1" w:rsidRDefault="002A102A" w:rsidP="006F4DE1">
            <w:pPr>
              <w:spacing w:after="0" w:line="360" w:lineRule="auto"/>
              <w:jc w:val="right"/>
              <w:rPr>
                <w:rFonts w:asciiTheme="majorBidi" w:eastAsia="Times New Roman" w:hAnsiTheme="majorBidi" w:cstheme="majorBidi"/>
                <w:color w:val="000000"/>
                <w:sz w:val="24"/>
                <w:szCs w:val="24"/>
                <w:lang w:val="en-GB" w:eastAsia="en-GB"/>
              </w:rPr>
            </w:pPr>
            <w:r w:rsidRPr="006F4DE1">
              <w:rPr>
                <w:rFonts w:asciiTheme="majorBidi" w:eastAsia="Times New Roman" w:hAnsiTheme="majorBidi" w:cstheme="majorBidi"/>
                <w:color w:val="000000"/>
                <w:sz w:val="24"/>
                <w:szCs w:val="24"/>
                <w:lang w:val="en-GB" w:eastAsia="en-GB"/>
              </w:rPr>
              <w:t>25</w:t>
            </w:r>
          </w:p>
        </w:tc>
        <w:tc>
          <w:tcPr>
            <w:tcW w:w="2310" w:type="dxa"/>
            <w:noWrap/>
            <w:hideMark/>
          </w:tcPr>
          <w:p w14:paraId="04B08785" w14:textId="77777777" w:rsidR="002A102A" w:rsidRPr="006F4DE1" w:rsidRDefault="002A102A" w:rsidP="006F4DE1">
            <w:pPr>
              <w:spacing w:after="0" w:line="360" w:lineRule="auto"/>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4"/>
                <w:szCs w:val="24"/>
                <w:lang w:val="en-GB" w:eastAsia="en-GB"/>
              </w:rPr>
            </w:pPr>
            <w:r w:rsidRPr="006F4DE1">
              <w:rPr>
                <w:rFonts w:asciiTheme="majorBidi" w:eastAsia="Times New Roman" w:hAnsiTheme="majorBidi" w:cstheme="majorBidi"/>
                <w:color w:val="000000"/>
                <w:sz w:val="24"/>
                <w:szCs w:val="24"/>
                <w:lang w:val="en-GB" w:eastAsia="en-GB"/>
              </w:rPr>
              <w:t>56</w:t>
            </w:r>
          </w:p>
        </w:tc>
        <w:tc>
          <w:tcPr>
            <w:tcW w:w="2311" w:type="dxa"/>
            <w:noWrap/>
            <w:hideMark/>
          </w:tcPr>
          <w:p w14:paraId="034B9C89" w14:textId="77777777" w:rsidR="002A102A" w:rsidRPr="006F4DE1" w:rsidRDefault="002A102A" w:rsidP="006F4DE1">
            <w:pPr>
              <w:spacing w:after="0" w:line="360" w:lineRule="auto"/>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4"/>
                <w:szCs w:val="24"/>
                <w:lang w:val="en-GB" w:eastAsia="en-GB"/>
              </w:rPr>
            </w:pPr>
            <w:r w:rsidRPr="006F4DE1">
              <w:rPr>
                <w:rFonts w:asciiTheme="majorBidi" w:eastAsia="Times New Roman" w:hAnsiTheme="majorBidi" w:cstheme="majorBidi"/>
                <w:color w:val="000000"/>
                <w:sz w:val="24"/>
                <w:szCs w:val="24"/>
                <w:lang w:val="en-GB" w:eastAsia="en-GB"/>
              </w:rPr>
              <w:t>15</w:t>
            </w:r>
          </w:p>
        </w:tc>
        <w:tc>
          <w:tcPr>
            <w:tcW w:w="2311" w:type="dxa"/>
            <w:noWrap/>
            <w:hideMark/>
          </w:tcPr>
          <w:p w14:paraId="06C0F57C" w14:textId="77777777" w:rsidR="002A102A" w:rsidRPr="006F4DE1" w:rsidRDefault="002A102A" w:rsidP="006F4DE1">
            <w:pPr>
              <w:spacing w:after="0" w:line="360" w:lineRule="auto"/>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4"/>
                <w:szCs w:val="24"/>
                <w:lang w:val="en-GB" w:eastAsia="en-GB"/>
              </w:rPr>
            </w:pPr>
            <w:r w:rsidRPr="006F4DE1">
              <w:rPr>
                <w:rFonts w:asciiTheme="majorBidi" w:eastAsia="Times New Roman" w:hAnsiTheme="majorBidi" w:cstheme="majorBidi"/>
                <w:color w:val="000000"/>
                <w:sz w:val="24"/>
                <w:szCs w:val="24"/>
                <w:lang w:val="en-GB" w:eastAsia="en-GB"/>
              </w:rPr>
              <w:t>203</w:t>
            </w:r>
          </w:p>
        </w:tc>
      </w:tr>
      <w:tr w:rsidR="002A102A" w:rsidRPr="006F4DE1" w14:paraId="24262018" w14:textId="77777777" w:rsidTr="002A102A">
        <w:trPr>
          <w:trHeight w:val="300"/>
        </w:trPr>
        <w:tc>
          <w:tcPr>
            <w:cnfStyle w:val="001000000000" w:firstRow="0" w:lastRow="0" w:firstColumn="1" w:lastColumn="0" w:oddVBand="0" w:evenVBand="0" w:oddHBand="0" w:evenHBand="0" w:firstRowFirstColumn="0" w:firstRowLastColumn="0" w:lastRowFirstColumn="0" w:lastRowLastColumn="0"/>
            <w:tcW w:w="2310" w:type="dxa"/>
            <w:noWrap/>
            <w:hideMark/>
          </w:tcPr>
          <w:p w14:paraId="29474E8F" w14:textId="77777777" w:rsidR="002A102A" w:rsidRPr="006F4DE1" w:rsidRDefault="002A102A" w:rsidP="006F4DE1">
            <w:pPr>
              <w:spacing w:after="0" w:line="360" w:lineRule="auto"/>
              <w:jc w:val="right"/>
              <w:rPr>
                <w:rFonts w:asciiTheme="majorBidi" w:eastAsia="Times New Roman" w:hAnsiTheme="majorBidi" w:cstheme="majorBidi"/>
                <w:color w:val="000000"/>
                <w:sz w:val="24"/>
                <w:szCs w:val="24"/>
                <w:lang w:val="en-GB" w:eastAsia="en-GB"/>
              </w:rPr>
            </w:pPr>
            <w:r w:rsidRPr="006F4DE1">
              <w:rPr>
                <w:rFonts w:asciiTheme="majorBidi" w:eastAsia="Times New Roman" w:hAnsiTheme="majorBidi" w:cstheme="majorBidi"/>
                <w:color w:val="000000"/>
                <w:sz w:val="24"/>
                <w:szCs w:val="24"/>
                <w:lang w:val="en-GB" w:eastAsia="en-GB"/>
              </w:rPr>
              <w:t>26</w:t>
            </w:r>
          </w:p>
        </w:tc>
        <w:tc>
          <w:tcPr>
            <w:tcW w:w="2310" w:type="dxa"/>
            <w:noWrap/>
            <w:hideMark/>
          </w:tcPr>
          <w:p w14:paraId="2F9D9AAE" w14:textId="77777777" w:rsidR="002A102A" w:rsidRPr="006F4DE1" w:rsidRDefault="002A102A" w:rsidP="006F4DE1">
            <w:pPr>
              <w:spacing w:after="0" w:line="36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lang w:val="en-GB" w:eastAsia="en-GB"/>
              </w:rPr>
            </w:pPr>
            <w:r w:rsidRPr="006F4DE1">
              <w:rPr>
                <w:rFonts w:asciiTheme="majorBidi" w:eastAsia="Times New Roman" w:hAnsiTheme="majorBidi" w:cstheme="majorBidi"/>
                <w:color w:val="000000"/>
                <w:sz w:val="24"/>
                <w:szCs w:val="24"/>
                <w:lang w:val="en-GB" w:eastAsia="en-GB"/>
              </w:rPr>
              <w:t>72</w:t>
            </w:r>
          </w:p>
        </w:tc>
        <w:tc>
          <w:tcPr>
            <w:tcW w:w="2311" w:type="dxa"/>
            <w:noWrap/>
            <w:hideMark/>
          </w:tcPr>
          <w:p w14:paraId="4C43D56C" w14:textId="77777777" w:rsidR="002A102A" w:rsidRPr="006F4DE1" w:rsidRDefault="002A102A" w:rsidP="006F4DE1">
            <w:pPr>
              <w:spacing w:after="0" w:line="36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lang w:val="en-GB" w:eastAsia="en-GB"/>
              </w:rPr>
            </w:pPr>
            <w:r w:rsidRPr="006F4DE1">
              <w:rPr>
                <w:rFonts w:asciiTheme="majorBidi" w:eastAsia="Times New Roman" w:hAnsiTheme="majorBidi" w:cstheme="majorBidi"/>
                <w:color w:val="000000"/>
                <w:sz w:val="24"/>
                <w:szCs w:val="24"/>
                <w:lang w:val="en-GB" w:eastAsia="en-GB"/>
              </w:rPr>
              <w:t>25</w:t>
            </w:r>
          </w:p>
        </w:tc>
        <w:tc>
          <w:tcPr>
            <w:tcW w:w="2311" w:type="dxa"/>
            <w:noWrap/>
            <w:hideMark/>
          </w:tcPr>
          <w:p w14:paraId="615F6803" w14:textId="77777777" w:rsidR="002A102A" w:rsidRPr="006F4DE1" w:rsidRDefault="002A102A" w:rsidP="006F4DE1">
            <w:pPr>
              <w:spacing w:after="0" w:line="36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lang w:val="en-GB" w:eastAsia="en-GB"/>
              </w:rPr>
            </w:pPr>
            <w:r w:rsidRPr="006F4DE1">
              <w:rPr>
                <w:rFonts w:asciiTheme="majorBidi" w:eastAsia="Times New Roman" w:hAnsiTheme="majorBidi" w:cstheme="majorBidi"/>
                <w:color w:val="000000"/>
                <w:sz w:val="24"/>
                <w:szCs w:val="24"/>
                <w:lang w:val="en-GB" w:eastAsia="en-GB"/>
              </w:rPr>
              <w:t>188</w:t>
            </w:r>
          </w:p>
        </w:tc>
      </w:tr>
      <w:tr w:rsidR="002A102A" w:rsidRPr="006F4DE1" w14:paraId="17450E67" w14:textId="77777777" w:rsidTr="002A102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310" w:type="dxa"/>
            <w:noWrap/>
            <w:hideMark/>
          </w:tcPr>
          <w:p w14:paraId="65AA0CDC" w14:textId="77777777" w:rsidR="002A102A" w:rsidRPr="006F4DE1" w:rsidRDefault="002A102A" w:rsidP="006F4DE1">
            <w:pPr>
              <w:spacing w:after="0" w:line="360" w:lineRule="auto"/>
              <w:jc w:val="right"/>
              <w:rPr>
                <w:rFonts w:asciiTheme="majorBidi" w:eastAsia="Times New Roman" w:hAnsiTheme="majorBidi" w:cstheme="majorBidi"/>
                <w:color w:val="000000"/>
                <w:sz w:val="24"/>
                <w:szCs w:val="24"/>
                <w:lang w:val="en-GB" w:eastAsia="en-GB"/>
              </w:rPr>
            </w:pPr>
            <w:r w:rsidRPr="006F4DE1">
              <w:rPr>
                <w:rFonts w:asciiTheme="majorBidi" w:eastAsia="Times New Roman" w:hAnsiTheme="majorBidi" w:cstheme="majorBidi"/>
                <w:color w:val="000000"/>
                <w:sz w:val="24"/>
                <w:szCs w:val="24"/>
                <w:lang w:val="en-GB" w:eastAsia="en-GB"/>
              </w:rPr>
              <w:t>27</w:t>
            </w:r>
          </w:p>
        </w:tc>
        <w:tc>
          <w:tcPr>
            <w:tcW w:w="2310" w:type="dxa"/>
            <w:noWrap/>
            <w:hideMark/>
          </w:tcPr>
          <w:p w14:paraId="47BC5373" w14:textId="77777777" w:rsidR="002A102A" w:rsidRPr="006F4DE1" w:rsidRDefault="002A102A" w:rsidP="006F4DE1">
            <w:pPr>
              <w:spacing w:after="0" w:line="360" w:lineRule="auto"/>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4"/>
                <w:szCs w:val="24"/>
                <w:lang w:val="en-GB" w:eastAsia="en-GB"/>
              </w:rPr>
            </w:pPr>
            <w:r w:rsidRPr="006F4DE1">
              <w:rPr>
                <w:rFonts w:asciiTheme="majorBidi" w:eastAsia="Times New Roman" w:hAnsiTheme="majorBidi" w:cstheme="majorBidi"/>
                <w:color w:val="000000"/>
                <w:sz w:val="24"/>
                <w:szCs w:val="24"/>
                <w:lang w:val="en-GB" w:eastAsia="en-GB"/>
              </w:rPr>
              <w:t>68</w:t>
            </w:r>
          </w:p>
        </w:tc>
        <w:tc>
          <w:tcPr>
            <w:tcW w:w="2311" w:type="dxa"/>
            <w:noWrap/>
            <w:hideMark/>
          </w:tcPr>
          <w:p w14:paraId="1EDA4277" w14:textId="77777777" w:rsidR="002A102A" w:rsidRPr="006F4DE1" w:rsidRDefault="002A102A" w:rsidP="006F4DE1">
            <w:pPr>
              <w:spacing w:after="0" w:line="360" w:lineRule="auto"/>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4"/>
                <w:szCs w:val="24"/>
                <w:lang w:val="en-GB" w:eastAsia="en-GB"/>
              </w:rPr>
            </w:pPr>
            <w:r w:rsidRPr="006F4DE1">
              <w:rPr>
                <w:rFonts w:asciiTheme="majorBidi" w:eastAsia="Times New Roman" w:hAnsiTheme="majorBidi" w:cstheme="majorBidi"/>
                <w:color w:val="000000"/>
                <w:sz w:val="24"/>
                <w:szCs w:val="24"/>
                <w:lang w:val="en-GB" w:eastAsia="en-GB"/>
              </w:rPr>
              <w:t>15</w:t>
            </w:r>
          </w:p>
        </w:tc>
        <w:tc>
          <w:tcPr>
            <w:tcW w:w="2311" w:type="dxa"/>
            <w:noWrap/>
            <w:hideMark/>
          </w:tcPr>
          <w:p w14:paraId="363480FC" w14:textId="77777777" w:rsidR="002A102A" w:rsidRPr="006F4DE1" w:rsidRDefault="002A102A" w:rsidP="006F4DE1">
            <w:pPr>
              <w:spacing w:after="0" w:line="360" w:lineRule="auto"/>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4"/>
                <w:szCs w:val="24"/>
                <w:lang w:val="en-GB" w:eastAsia="en-GB"/>
              </w:rPr>
            </w:pPr>
            <w:r w:rsidRPr="006F4DE1">
              <w:rPr>
                <w:rFonts w:asciiTheme="majorBidi" w:eastAsia="Times New Roman" w:hAnsiTheme="majorBidi" w:cstheme="majorBidi"/>
                <w:color w:val="000000"/>
                <w:sz w:val="24"/>
                <w:szCs w:val="24"/>
                <w:lang w:val="en-GB" w:eastAsia="en-GB"/>
              </w:rPr>
              <w:t>150</w:t>
            </w:r>
          </w:p>
        </w:tc>
      </w:tr>
      <w:tr w:rsidR="002A102A" w:rsidRPr="006F4DE1" w14:paraId="3652985F" w14:textId="77777777" w:rsidTr="002A102A">
        <w:trPr>
          <w:trHeight w:val="300"/>
        </w:trPr>
        <w:tc>
          <w:tcPr>
            <w:cnfStyle w:val="001000000000" w:firstRow="0" w:lastRow="0" w:firstColumn="1" w:lastColumn="0" w:oddVBand="0" w:evenVBand="0" w:oddHBand="0" w:evenHBand="0" w:firstRowFirstColumn="0" w:firstRowLastColumn="0" w:lastRowFirstColumn="0" w:lastRowLastColumn="0"/>
            <w:tcW w:w="2310" w:type="dxa"/>
            <w:noWrap/>
            <w:hideMark/>
          </w:tcPr>
          <w:p w14:paraId="4F464A80" w14:textId="77777777" w:rsidR="002A102A" w:rsidRPr="006F4DE1" w:rsidRDefault="002A102A" w:rsidP="006F4DE1">
            <w:pPr>
              <w:spacing w:after="0" w:line="360" w:lineRule="auto"/>
              <w:jc w:val="right"/>
              <w:rPr>
                <w:rFonts w:asciiTheme="majorBidi" w:eastAsia="Times New Roman" w:hAnsiTheme="majorBidi" w:cstheme="majorBidi"/>
                <w:color w:val="000000"/>
                <w:sz w:val="24"/>
                <w:szCs w:val="24"/>
                <w:lang w:val="en-GB" w:eastAsia="en-GB"/>
              </w:rPr>
            </w:pPr>
            <w:r w:rsidRPr="006F4DE1">
              <w:rPr>
                <w:rFonts w:asciiTheme="majorBidi" w:eastAsia="Times New Roman" w:hAnsiTheme="majorBidi" w:cstheme="majorBidi"/>
                <w:color w:val="000000"/>
                <w:sz w:val="24"/>
                <w:szCs w:val="24"/>
                <w:lang w:val="en-GB" w:eastAsia="en-GB"/>
              </w:rPr>
              <w:t>28</w:t>
            </w:r>
          </w:p>
        </w:tc>
        <w:tc>
          <w:tcPr>
            <w:tcW w:w="2310" w:type="dxa"/>
            <w:noWrap/>
            <w:hideMark/>
          </w:tcPr>
          <w:p w14:paraId="56A4FC78" w14:textId="77777777" w:rsidR="002A102A" w:rsidRPr="006F4DE1" w:rsidRDefault="002A102A" w:rsidP="006F4DE1">
            <w:pPr>
              <w:spacing w:after="0" w:line="36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lang w:val="en-GB" w:eastAsia="en-GB"/>
              </w:rPr>
            </w:pPr>
            <w:r w:rsidRPr="006F4DE1">
              <w:rPr>
                <w:rFonts w:asciiTheme="majorBidi" w:eastAsia="Times New Roman" w:hAnsiTheme="majorBidi" w:cstheme="majorBidi"/>
                <w:color w:val="000000"/>
                <w:sz w:val="24"/>
                <w:szCs w:val="24"/>
                <w:lang w:val="en-GB" w:eastAsia="en-GB"/>
              </w:rPr>
              <w:t>80</w:t>
            </w:r>
          </w:p>
        </w:tc>
        <w:tc>
          <w:tcPr>
            <w:tcW w:w="2311" w:type="dxa"/>
            <w:noWrap/>
            <w:hideMark/>
          </w:tcPr>
          <w:p w14:paraId="12767DFC" w14:textId="77777777" w:rsidR="002A102A" w:rsidRPr="006F4DE1" w:rsidRDefault="002A102A" w:rsidP="006F4DE1">
            <w:pPr>
              <w:spacing w:after="0" w:line="36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lang w:val="en-GB" w:eastAsia="en-GB"/>
              </w:rPr>
            </w:pPr>
            <w:r w:rsidRPr="006F4DE1">
              <w:rPr>
                <w:rFonts w:asciiTheme="majorBidi" w:eastAsia="Times New Roman" w:hAnsiTheme="majorBidi" w:cstheme="majorBidi"/>
                <w:color w:val="000000"/>
                <w:sz w:val="24"/>
                <w:szCs w:val="24"/>
                <w:lang w:val="en-GB" w:eastAsia="en-GB"/>
              </w:rPr>
              <w:t>23</w:t>
            </w:r>
          </w:p>
        </w:tc>
        <w:tc>
          <w:tcPr>
            <w:tcW w:w="2311" w:type="dxa"/>
            <w:noWrap/>
            <w:hideMark/>
          </w:tcPr>
          <w:p w14:paraId="66CBDFB9" w14:textId="77777777" w:rsidR="002A102A" w:rsidRPr="006F4DE1" w:rsidRDefault="002A102A" w:rsidP="006F4DE1">
            <w:pPr>
              <w:spacing w:after="0" w:line="36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lang w:val="en-GB" w:eastAsia="en-GB"/>
              </w:rPr>
            </w:pPr>
            <w:r w:rsidRPr="006F4DE1">
              <w:rPr>
                <w:rFonts w:asciiTheme="majorBidi" w:eastAsia="Times New Roman" w:hAnsiTheme="majorBidi" w:cstheme="majorBidi"/>
                <w:color w:val="000000"/>
                <w:sz w:val="24"/>
                <w:szCs w:val="24"/>
                <w:lang w:val="en-GB" w:eastAsia="en-GB"/>
              </w:rPr>
              <w:t>133</w:t>
            </w:r>
          </w:p>
        </w:tc>
      </w:tr>
      <w:tr w:rsidR="002A102A" w:rsidRPr="006F4DE1" w14:paraId="1A8EA816" w14:textId="77777777" w:rsidTr="002A102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310" w:type="dxa"/>
            <w:noWrap/>
            <w:hideMark/>
          </w:tcPr>
          <w:p w14:paraId="19AC3806" w14:textId="77777777" w:rsidR="002A102A" w:rsidRPr="006F4DE1" w:rsidRDefault="002A102A" w:rsidP="006F4DE1">
            <w:pPr>
              <w:spacing w:after="0" w:line="360" w:lineRule="auto"/>
              <w:jc w:val="right"/>
              <w:rPr>
                <w:rFonts w:asciiTheme="majorBidi" w:eastAsia="Times New Roman" w:hAnsiTheme="majorBidi" w:cstheme="majorBidi"/>
                <w:color w:val="000000"/>
                <w:sz w:val="24"/>
                <w:szCs w:val="24"/>
                <w:lang w:val="en-GB" w:eastAsia="en-GB"/>
              </w:rPr>
            </w:pPr>
            <w:r w:rsidRPr="006F4DE1">
              <w:rPr>
                <w:rFonts w:asciiTheme="majorBidi" w:eastAsia="Times New Roman" w:hAnsiTheme="majorBidi" w:cstheme="majorBidi"/>
                <w:color w:val="000000"/>
                <w:sz w:val="24"/>
                <w:szCs w:val="24"/>
                <w:lang w:val="en-GB" w:eastAsia="en-GB"/>
              </w:rPr>
              <w:t>29</w:t>
            </w:r>
          </w:p>
        </w:tc>
        <w:tc>
          <w:tcPr>
            <w:tcW w:w="2310" w:type="dxa"/>
            <w:noWrap/>
            <w:hideMark/>
          </w:tcPr>
          <w:p w14:paraId="7EEE0AE7" w14:textId="77777777" w:rsidR="002A102A" w:rsidRPr="006F4DE1" w:rsidRDefault="002A102A" w:rsidP="006F4DE1">
            <w:pPr>
              <w:spacing w:after="0" w:line="360" w:lineRule="auto"/>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4"/>
                <w:szCs w:val="24"/>
                <w:lang w:val="en-GB" w:eastAsia="en-GB"/>
              </w:rPr>
            </w:pPr>
            <w:r w:rsidRPr="006F4DE1">
              <w:rPr>
                <w:rFonts w:asciiTheme="majorBidi" w:eastAsia="Times New Roman" w:hAnsiTheme="majorBidi" w:cstheme="majorBidi"/>
                <w:color w:val="000000"/>
                <w:sz w:val="24"/>
                <w:szCs w:val="24"/>
                <w:lang w:val="en-GB" w:eastAsia="en-GB"/>
              </w:rPr>
              <w:t>42</w:t>
            </w:r>
          </w:p>
        </w:tc>
        <w:tc>
          <w:tcPr>
            <w:tcW w:w="2311" w:type="dxa"/>
            <w:noWrap/>
            <w:hideMark/>
          </w:tcPr>
          <w:p w14:paraId="0D254020" w14:textId="77777777" w:rsidR="002A102A" w:rsidRPr="006F4DE1" w:rsidRDefault="002A102A" w:rsidP="006F4DE1">
            <w:pPr>
              <w:spacing w:after="0" w:line="360" w:lineRule="auto"/>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4"/>
                <w:szCs w:val="24"/>
                <w:lang w:val="en-GB" w:eastAsia="en-GB"/>
              </w:rPr>
            </w:pPr>
            <w:r w:rsidRPr="006F4DE1">
              <w:rPr>
                <w:rFonts w:asciiTheme="majorBidi" w:eastAsia="Times New Roman" w:hAnsiTheme="majorBidi" w:cstheme="majorBidi"/>
                <w:color w:val="000000"/>
                <w:sz w:val="24"/>
                <w:szCs w:val="24"/>
                <w:lang w:val="en-GB" w:eastAsia="en-GB"/>
              </w:rPr>
              <w:t>12</w:t>
            </w:r>
          </w:p>
        </w:tc>
        <w:tc>
          <w:tcPr>
            <w:tcW w:w="2311" w:type="dxa"/>
            <w:noWrap/>
            <w:hideMark/>
          </w:tcPr>
          <w:p w14:paraId="6919B702" w14:textId="77777777" w:rsidR="002A102A" w:rsidRPr="006F4DE1" w:rsidRDefault="002A102A" w:rsidP="006F4DE1">
            <w:pPr>
              <w:spacing w:after="0" w:line="360" w:lineRule="auto"/>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4"/>
                <w:szCs w:val="24"/>
                <w:lang w:val="en-GB" w:eastAsia="en-GB"/>
              </w:rPr>
            </w:pPr>
            <w:r w:rsidRPr="006F4DE1">
              <w:rPr>
                <w:rFonts w:asciiTheme="majorBidi" w:eastAsia="Times New Roman" w:hAnsiTheme="majorBidi" w:cstheme="majorBidi"/>
                <w:color w:val="000000"/>
                <w:sz w:val="24"/>
                <w:szCs w:val="24"/>
                <w:lang w:val="en-GB" w:eastAsia="en-GB"/>
              </w:rPr>
              <w:t>149</w:t>
            </w:r>
          </w:p>
        </w:tc>
      </w:tr>
      <w:tr w:rsidR="002A102A" w:rsidRPr="006F4DE1" w14:paraId="6E5CC11A" w14:textId="77777777" w:rsidTr="002A102A">
        <w:trPr>
          <w:trHeight w:val="300"/>
        </w:trPr>
        <w:tc>
          <w:tcPr>
            <w:cnfStyle w:val="001000000000" w:firstRow="0" w:lastRow="0" w:firstColumn="1" w:lastColumn="0" w:oddVBand="0" w:evenVBand="0" w:oddHBand="0" w:evenHBand="0" w:firstRowFirstColumn="0" w:firstRowLastColumn="0" w:lastRowFirstColumn="0" w:lastRowLastColumn="0"/>
            <w:tcW w:w="2310" w:type="dxa"/>
            <w:noWrap/>
            <w:hideMark/>
          </w:tcPr>
          <w:p w14:paraId="6DD31E18" w14:textId="77777777" w:rsidR="002A102A" w:rsidRPr="006F4DE1" w:rsidRDefault="002A102A" w:rsidP="006F4DE1">
            <w:pPr>
              <w:spacing w:after="0" w:line="360" w:lineRule="auto"/>
              <w:jc w:val="right"/>
              <w:rPr>
                <w:rFonts w:asciiTheme="majorBidi" w:eastAsia="Times New Roman" w:hAnsiTheme="majorBidi" w:cstheme="majorBidi"/>
                <w:color w:val="000000"/>
                <w:sz w:val="24"/>
                <w:szCs w:val="24"/>
                <w:lang w:val="en-GB" w:eastAsia="en-GB"/>
              </w:rPr>
            </w:pPr>
            <w:r w:rsidRPr="006F4DE1">
              <w:rPr>
                <w:rFonts w:asciiTheme="majorBidi" w:eastAsia="Times New Roman" w:hAnsiTheme="majorBidi" w:cstheme="majorBidi"/>
                <w:color w:val="000000"/>
                <w:sz w:val="24"/>
                <w:szCs w:val="24"/>
                <w:lang w:val="en-GB" w:eastAsia="en-GB"/>
              </w:rPr>
              <w:t>30</w:t>
            </w:r>
          </w:p>
        </w:tc>
        <w:tc>
          <w:tcPr>
            <w:tcW w:w="2310" w:type="dxa"/>
            <w:noWrap/>
            <w:hideMark/>
          </w:tcPr>
          <w:p w14:paraId="57367135" w14:textId="77777777" w:rsidR="002A102A" w:rsidRPr="006F4DE1" w:rsidRDefault="002A102A" w:rsidP="006F4DE1">
            <w:pPr>
              <w:spacing w:after="0" w:line="36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lang w:val="en-GB" w:eastAsia="en-GB"/>
              </w:rPr>
            </w:pPr>
            <w:r w:rsidRPr="006F4DE1">
              <w:rPr>
                <w:rFonts w:asciiTheme="majorBidi" w:eastAsia="Times New Roman" w:hAnsiTheme="majorBidi" w:cstheme="majorBidi"/>
                <w:color w:val="000000"/>
                <w:sz w:val="24"/>
                <w:szCs w:val="24"/>
                <w:lang w:val="en-GB" w:eastAsia="en-GB"/>
              </w:rPr>
              <w:t>70</w:t>
            </w:r>
          </w:p>
        </w:tc>
        <w:tc>
          <w:tcPr>
            <w:tcW w:w="2311" w:type="dxa"/>
            <w:noWrap/>
            <w:hideMark/>
          </w:tcPr>
          <w:p w14:paraId="5EA1ED12" w14:textId="77777777" w:rsidR="002A102A" w:rsidRPr="006F4DE1" w:rsidRDefault="002A102A" w:rsidP="006F4DE1">
            <w:pPr>
              <w:spacing w:after="0" w:line="36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lang w:val="en-GB" w:eastAsia="en-GB"/>
              </w:rPr>
            </w:pPr>
            <w:r w:rsidRPr="006F4DE1">
              <w:rPr>
                <w:rFonts w:asciiTheme="majorBidi" w:eastAsia="Times New Roman" w:hAnsiTheme="majorBidi" w:cstheme="majorBidi"/>
                <w:color w:val="000000"/>
                <w:sz w:val="24"/>
                <w:szCs w:val="24"/>
                <w:lang w:val="en-GB" w:eastAsia="en-GB"/>
              </w:rPr>
              <w:t>28</w:t>
            </w:r>
          </w:p>
        </w:tc>
        <w:tc>
          <w:tcPr>
            <w:tcW w:w="2311" w:type="dxa"/>
            <w:noWrap/>
            <w:hideMark/>
          </w:tcPr>
          <w:p w14:paraId="0510BE2F" w14:textId="77777777" w:rsidR="002A102A" w:rsidRPr="006F4DE1" w:rsidRDefault="002A102A" w:rsidP="006F4DE1">
            <w:pPr>
              <w:spacing w:after="0" w:line="36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lang w:val="en-GB" w:eastAsia="en-GB"/>
              </w:rPr>
            </w:pPr>
            <w:r w:rsidRPr="006F4DE1">
              <w:rPr>
                <w:rFonts w:asciiTheme="majorBidi" w:eastAsia="Times New Roman" w:hAnsiTheme="majorBidi" w:cstheme="majorBidi"/>
                <w:color w:val="000000"/>
                <w:sz w:val="24"/>
                <w:szCs w:val="24"/>
                <w:lang w:val="en-GB" w:eastAsia="en-GB"/>
              </w:rPr>
              <w:t>166</w:t>
            </w:r>
          </w:p>
        </w:tc>
      </w:tr>
      <w:tr w:rsidR="002A102A" w:rsidRPr="006F4DE1" w14:paraId="7A51DBE1" w14:textId="77777777" w:rsidTr="002A102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310" w:type="dxa"/>
            <w:noWrap/>
            <w:hideMark/>
          </w:tcPr>
          <w:p w14:paraId="7768ECD7" w14:textId="77777777" w:rsidR="002A102A" w:rsidRPr="006F4DE1" w:rsidRDefault="002A102A" w:rsidP="006F4DE1">
            <w:pPr>
              <w:spacing w:after="0" w:line="360" w:lineRule="auto"/>
              <w:jc w:val="right"/>
              <w:rPr>
                <w:rFonts w:asciiTheme="majorBidi" w:eastAsia="Times New Roman" w:hAnsiTheme="majorBidi" w:cstheme="majorBidi"/>
                <w:color w:val="000000"/>
                <w:sz w:val="24"/>
                <w:szCs w:val="24"/>
                <w:lang w:val="en-GB" w:eastAsia="en-GB"/>
              </w:rPr>
            </w:pPr>
            <w:r w:rsidRPr="006F4DE1">
              <w:rPr>
                <w:rFonts w:asciiTheme="majorBidi" w:eastAsia="Times New Roman" w:hAnsiTheme="majorBidi" w:cstheme="majorBidi"/>
                <w:color w:val="000000"/>
                <w:sz w:val="24"/>
                <w:szCs w:val="24"/>
                <w:lang w:val="en-GB" w:eastAsia="en-GB"/>
              </w:rPr>
              <w:t>31</w:t>
            </w:r>
          </w:p>
        </w:tc>
        <w:tc>
          <w:tcPr>
            <w:tcW w:w="2310" w:type="dxa"/>
            <w:noWrap/>
            <w:hideMark/>
          </w:tcPr>
          <w:p w14:paraId="0F52F19D" w14:textId="77777777" w:rsidR="002A102A" w:rsidRPr="006F4DE1" w:rsidRDefault="002A102A" w:rsidP="006F4DE1">
            <w:pPr>
              <w:spacing w:after="0" w:line="360" w:lineRule="auto"/>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4"/>
                <w:szCs w:val="24"/>
                <w:lang w:val="en-GB" w:eastAsia="en-GB"/>
              </w:rPr>
            </w:pPr>
            <w:r w:rsidRPr="006F4DE1">
              <w:rPr>
                <w:rFonts w:asciiTheme="majorBidi" w:eastAsia="Times New Roman" w:hAnsiTheme="majorBidi" w:cstheme="majorBidi"/>
                <w:color w:val="000000"/>
                <w:sz w:val="24"/>
                <w:szCs w:val="24"/>
                <w:lang w:val="en-GB" w:eastAsia="en-GB"/>
              </w:rPr>
              <w:t>56</w:t>
            </w:r>
          </w:p>
        </w:tc>
        <w:tc>
          <w:tcPr>
            <w:tcW w:w="2311" w:type="dxa"/>
            <w:noWrap/>
            <w:hideMark/>
          </w:tcPr>
          <w:p w14:paraId="7C0BD119" w14:textId="77777777" w:rsidR="002A102A" w:rsidRPr="006F4DE1" w:rsidRDefault="002A102A" w:rsidP="006F4DE1">
            <w:pPr>
              <w:spacing w:after="0" w:line="360" w:lineRule="auto"/>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4"/>
                <w:szCs w:val="24"/>
                <w:lang w:val="en-GB" w:eastAsia="en-GB"/>
              </w:rPr>
            </w:pPr>
            <w:r w:rsidRPr="006F4DE1">
              <w:rPr>
                <w:rFonts w:asciiTheme="majorBidi" w:eastAsia="Times New Roman" w:hAnsiTheme="majorBidi" w:cstheme="majorBidi"/>
                <w:color w:val="000000"/>
                <w:sz w:val="24"/>
                <w:szCs w:val="24"/>
                <w:lang w:val="en-GB" w:eastAsia="en-GB"/>
              </w:rPr>
              <w:t>15</w:t>
            </w:r>
          </w:p>
        </w:tc>
        <w:tc>
          <w:tcPr>
            <w:tcW w:w="2311" w:type="dxa"/>
            <w:noWrap/>
            <w:hideMark/>
          </w:tcPr>
          <w:p w14:paraId="6C61ADB5" w14:textId="77777777" w:rsidR="002A102A" w:rsidRPr="006F4DE1" w:rsidRDefault="002A102A" w:rsidP="006F4DE1">
            <w:pPr>
              <w:spacing w:after="0" w:line="360" w:lineRule="auto"/>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4"/>
                <w:szCs w:val="24"/>
                <w:lang w:val="en-GB" w:eastAsia="en-GB"/>
              </w:rPr>
            </w:pPr>
            <w:r w:rsidRPr="006F4DE1">
              <w:rPr>
                <w:rFonts w:asciiTheme="majorBidi" w:eastAsia="Times New Roman" w:hAnsiTheme="majorBidi" w:cstheme="majorBidi"/>
                <w:color w:val="000000"/>
                <w:sz w:val="24"/>
                <w:szCs w:val="24"/>
                <w:lang w:val="en-GB" w:eastAsia="en-GB"/>
              </w:rPr>
              <w:t>197</w:t>
            </w:r>
          </w:p>
        </w:tc>
      </w:tr>
      <w:tr w:rsidR="002A102A" w:rsidRPr="006F4DE1" w14:paraId="08891BB3" w14:textId="77777777" w:rsidTr="002A102A">
        <w:trPr>
          <w:trHeight w:val="300"/>
        </w:trPr>
        <w:tc>
          <w:tcPr>
            <w:cnfStyle w:val="001000000000" w:firstRow="0" w:lastRow="0" w:firstColumn="1" w:lastColumn="0" w:oddVBand="0" w:evenVBand="0" w:oddHBand="0" w:evenHBand="0" w:firstRowFirstColumn="0" w:firstRowLastColumn="0" w:lastRowFirstColumn="0" w:lastRowLastColumn="0"/>
            <w:tcW w:w="2310" w:type="dxa"/>
            <w:noWrap/>
            <w:hideMark/>
          </w:tcPr>
          <w:p w14:paraId="316D52EE" w14:textId="77777777" w:rsidR="002A102A" w:rsidRPr="006F4DE1" w:rsidRDefault="002A102A" w:rsidP="006F4DE1">
            <w:pPr>
              <w:spacing w:after="0" w:line="360" w:lineRule="auto"/>
              <w:jc w:val="right"/>
              <w:rPr>
                <w:rFonts w:asciiTheme="majorBidi" w:eastAsia="Times New Roman" w:hAnsiTheme="majorBidi" w:cstheme="majorBidi"/>
                <w:color w:val="000000"/>
                <w:sz w:val="24"/>
                <w:szCs w:val="24"/>
                <w:lang w:val="en-GB" w:eastAsia="en-GB"/>
              </w:rPr>
            </w:pPr>
            <w:r w:rsidRPr="006F4DE1">
              <w:rPr>
                <w:rFonts w:asciiTheme="majorBidi" w:eastAsia="Times New Roman" w:hAnsiTheme="majorBidi" w:cstheme="majorBidi"/>
                <w:color w:val="000000"/>
                <w:sz w:val="24"/>
                <w:szCs w:val="24"/>
                <w:lang w:val="en-GB" w:eastAsia="en-GB"/>
              </w:rPr>
              <w:t>32</w:t>
            </w:r>
          </w:p>
        </w:tc>
        <w:tc>
          <w:tcPr>
            <w:tcW w:w="2310" w:type="dxa"/>
            <w:noWrap/>
            <w:hideMark/>
          </w:tcPr>
          <w:p w14:paraId="4A13489B" w14:textId="77777777" w:rsidR="002A102A" w:rsidRPr="006F4DE1" w:rsidRDefault="002A102A" w:rsidP="006F4DE1">
            <w:pPr>
              <w:spacing w:after="0" w:line="36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lang w:val="en-GB" w:eastAsia="en-GB"/>
              </w:rPr>
            </w:pPr>
            <w:r w:rsidRPr="006F4DE1">
              <w:rPr>
                <w:rFonts w:asciiTheme="majorBidi" w:eastAsia="Times New Roman" w:hAnsiTheme="majorBidi" w:cstheme="majorBidi"/>
                <w:color w:val="000000"/>
                <w:sz w:val="24"/>
                <w:szCs w:val="24"/>
                <w:lang w:val="en-GB" w:eastAsia="en-GB"/>
              </w:rPr>
              <w:t>44</w:t>
            </w:r>
          </w:p>
        </w:tc>
        <w:tc>
          <w:tcPr>
            <w:tcW w:w="2311" w:type="dxa"/>
            <w:noWrap/>
            <w:hideMark/>
          </w:tcPr>
          <w:p w14:paraId="60D53B79" w14:textId="77777777" w:rsidR="002A102A" w:rsidRPr="006F4DE1" w:rsidRDefault="002A102A" w:rsidP="006F4DE1">
            <w:pPr>
              <w:spacing w:after="0" w:line="36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lang w:val="en-GB" w:eastAsia="en-GB"/>
              </w:rPr>
            </w:pPr>
            <w:r w:rsidRPr="006F4DE1">
              <w:rPr>
                <w:rFonts w:asciiTheme="majorBidi" w:eastAsia="Times New Roman" w:hAnsiTheme="majorBidi" w:cstheme="majorBidi"/>
                <w:color w:val="000000"/>
                <w:sz w:val="24"/>
                <w:szCs w:val="24"/>
                <w:lang w:val="en-GB" w:eastAsia="en-GB"/>
              </w:rPr>
              <w:t>18</w:t>
            </w:r>
          </w:p>
        </w:tc>
        <w:tc>
          <w:tcPr>
            <w:tcW w:w="2311" w:type="dxa"/>
            <w:noWrap/>
            <w:hideMark/>
          </w:tcPr>
          <w:p w14:paraId="6F5770A3" w14:textId="77777777" w:rsidR="002A102A" w:rsidRPr="006F4DE1" w:rsidRDefault="002A102A" w:rsidP="006F4DE1">
            <w:pPr>
              <w:spacing w:after="0" w:line="36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lang w:val="en-GB" w:eastAsia="en-GB"/>
              </w:rPr>
            </w:pPr>
            <w:r w:rsidRPr="006F4DE1">
              <w:rPr>
                <w:rFonts w:asciiTheme="majorBidi" w:eastAsia="Times New Roman" w:hAnsiTheme="majorBidi" w:cstheme="majorBidi"/>
                <w:color w:val="000000"/>
                <w:sz w:val="24"/>
                <w:szCs w:val="24"/>
                <w:lang w:val="en-GB" w:eastAsia="en-GB"/>
              </w:rPr>
              <w:t>220</w:t>
            </w:r>
          </w:p>
        </w:tc>
      </w:tr>
      <w:tr w:rsidR="002A102A" w:rsidRPr="006F4DE1" w14:paraId="1E70C238" w14:textId="77777777" w:rsidTr="002A102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310" w:type="dxa"/>
            <w:noWrap/>
            <w:hideMark/>
          </w:tcPr>
          <w:p w14:paraId="0EF84685" w14:textId="77777777" w:rsidR="002A102A" w:rsidRPr="006F4DE1" w:rsidRDefault="002A102A" w:rsidP="006F4DE1">
            <w:pPr>
              <w:spacing w:after="0" w:line="360" w:lineRule="auto"/>
              <w:jc w:val="right"/>
              <w:rPr>
                <w:rFonts w:asciiTheme="majorBidi" w:eastAsia="Times New Roman" w:hAnsiTheme="majorBidi" w:cstheme="majorBidi"/>
                <w:color w:val="000000"/>
                <w:sz w:val="24"/>
                <w:szCs w:val="24"/>
                <w:lang w:val="en-GB" w:eastAsia="en-GB"/>
              </w:rPr>
            </w:pPr>
            <w:r w:rsidRPr="006F4DE1">
              <w:rPr>
                <w:rFonts w:asciiTheme="majorBidi" w:eastAsia="Times New Roman" w:hAnsiTheme="majorBidi" w:cstheme="majorBidi"/>
                <w:color w:val="000000"/>
                <w:sz w:val="24"/>
                <w:szCs w:val="24"/>
                <w:lang w:val="en-GB" w:eastAsia="en-GB"/>
              </w:rPr>
              <w:t>33</w:t>
            </w:r>
          </w:p>
        </w:tc>
        <w:tc>
          <w:tcPr>
            <w:tcW w:w="2310" w:type="dxa"/>
            <w:noWrap/>
            <w:hideMark/>
          </w:tcPr>
          <w:p w14:paraId="65B62166" w14:textId="77777777" w:rsidR="002A102A" w:rsidRPr="006F4DE1" w:rsidRDefault="002A102A" w:rsidP="006F4DE1">
            <w:pPr>
              <w:spacing w:after="0" w:line="360" w:lineRule="auto"/>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4"/>
                <w:szCs w:val="24"/>
                <w:lang w:val="en-GB" w:eastAsia="en-GB"/>
              </w:rPr>
            </w:pPr>
            <w:r w:rsidRPr="006F4DE1">
              <w:rPr>
                <w:rFonts w:asciiTheme="majorBidi" w:eastAsia="Times New Roman" w:hAnsiTheme="majorBidi" w:cstheme="majorBidi"/>
                <w:color w:val="000000"/>
                <w:sz w:val="24"/>
                <w:szCs w:val="24"/>
                <w:lang w:val="en-GB" w:eastAsia="en-GB"/>
              </w:rPr>
              <w:t>28</w:t>
            </w:r>
          </w:p>
        </w:tc>
        <w:tc>
          <w:tcPr>
            <w:tcW w:w="2311" w:type="dxa"/>
            <w:noWrap/>
            <w:hideMark/>
          </w:tcPr>
          <w:p w14:paraId="172C3207" w14:textId="77777777" w:rsidR="002A102A" w:rsidRPr="006F4DE1" w:rsidRDefault="002A102A" w:rsidP="006F4DE1">
            <w:pPr>
              <w:spacing w:after="0" w:line="360" w:lineRule="auto"/>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4"/>
                <w:szCs w:val="24"/>
                <w:lang w:val="en-GB" w:eastAsia="en-GB"/>
              </w:rPr>
            </w:pPr>
            <w:r w:rsidRPr="006F4DE1">
              <w:rPr>
                <w:rFonts w:asciiTheme="majorBidi" w:eastAsia="Times New Roman" w:hAnsiTheme="majorBidi" w:cstheme="majorBidi"/>
                <w:color w:val="000000"/>
                <w:sz w:val="24"/>
                <w:szCs w:val="24"/>
                <w:lang w:val="en-GB" w:eastAsia="en-GB"/>
              </w:rPr>
              <w:t>12</w:t>
            </w:r>
          </w:p>
        </w:tc>
        <w:tc>
          <w:tcPr>
            <w:tcW w:w="2311" w:type="dxa"/>
            <w:noWrap/>
            <w:hideMark/>
          </w:tcPr>
          <w:p w14:paraId="15880692" w14:textId="77777777" w:rsidR="002A102A" w:rsidRPr="006F4DE1" w:rsidRDefault="002A102A" w:rsidP="006F4DE1">
            <w:pPr>
              <w:spacing w:after="0" w:line="360" w:lineRule="auto"/>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4"/>
                <w:szCs w:val="24"/>
                <w:lang w:val="en-GB" w:eastAsia="en-GB"/>
              </w:rPr>
            </w:pPr>
            <w:r w:rsidRPr="006F4DE1">
              <w:rPr>
                <w:rFonts w:asciiTheme="majorBidi" w:eastAsia="Times New Roman" w:hAnsiTheme="majorBidi" w:cstheme="majorBidi"/>
                <w:color w:val="000000"/>
                <w:sz w:val="24"/>
                <w:szCs w:val="24"/>
                <w:lang w:val="en-GB" w:eastAsia="en-GB"/>
              </w:rPr>
              <w:t>180</w:t>
            </w:r>
          </w:p>
        </w:tc>
      </w:tr>
      <w:tr w:rsidR="002A102A" w:rsidRPr="006F4DE1" w14:paraId="72B7EDA7" w14:textId="77777777" w:rsidTr="002A102A">
        <w:trPr>
          <w:trHeight w:val="300"/>
        </w:trPr>
        <w:tc>
          <w:tcPr>
            <w:cnfStyle w:val="001000000000" w:firstRow="0" w:lastRow="0" w:firstColumn="1" w:lastColumn="0" w:oddVBand="0" w:evenVBand="0" w:oddHBand="0" w:evenHBand="0" w:firstRowFirstColumn="0" w:firstRowLastColumn="0" w:lastRowFirstColumn="0" w:lastRowLastColumn="0"/>
            <w:tcW w:w="2310" w:type="dxa"/>
            <w:noWrap/>
            <w:hideMark/>
          </w:tcPr>
          <w:p w14:paraId="66D79424" w14:textId="77777777" w:rsidR="002A102A" w:rsidRPr="006F4DE1" w:rsidRDefault="002A102A" w:rsidP="006F4DE1">
            <w:pPr>
              <w:spacing w:after="0" w:line="360" w:lineRule="auto"/>
              <w:jc w:val="right"/>
              <w:rPr>
                <w:rFonts w:asciiTheme="majorBidi" w:eastAsia="Times New Roman" w:hAnsiTheme="majorBidi" w:cstheme="majorBidi"/>
                <w:color w:val="000000"/>
                <w:sz w:val="24"/>
                <w:szCs w:val="24"/>
                <w:lang w:val="en-GB" w:eastAsia="en-GB"/>
              </w:rPr>
            </w:pPr>
            <w:r w:rsidRPr="006F4DE1">
              <w:rPr>
                <w:rFonts w:asciiTheme="majorBidi" w:eastAsia="Times New Roman" w:hAnsiTheme="majorBidi" w:cstheme="majorBidi"/>
                <w:color w:val="000000"/>
                <w:sz w:val="24"/>
                <w:szCs w:val="24"/>
                <w:lang w:val="en-GB" w:eastAsia="en-GB"/>
              </w:rPr>
              <w:t>34</w:t>
            </w:r>
          </w:p>
        </w:tc>
        <w:tc>
          <w:tcPr>
            <w:tcW w:w="2310" w:type="dxa"/>
            <w:noWrap/>
            <w:hideMark/>
          </w:tcPr>
          <w:p w14:paraId="775B12F3" w14:textId="77777777" w:rsidR="002A102A" w:rsidRPr="006F4DE1" w:rsidRDefault="002A102A" w:rsidP="006F4DE1">
            <w:pPr>
              <w:spacing w:after="0" w:line="36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lang w:val="en-GB" w:eastAsia="en-GB"/>
              </w:rPr>
            </w:pPr>
            <w:r w:rsidRPr="006F4DE1">
              <w:rPr>
                <w:rFonts w:asciiTheme="majorBidi" w:eastAsia="Times New Roman" w:hAnsiTheme="majorBidi" w:cstheme="majorBidi"/>
                <w:color w:val="000000"/>
                <w:sz w:val="24"/>
                <w:szCs w:val="24"/>
                <w:lang w:val="en-GB" w:eastAsia="en-GB"/>
              </w:rPr>
              <w:t>55</w:t>
            </w:r>
          </w:p>
        </w:tc>
        <w:tc>
          <w:tcPr>
            <w:tcW w:w="2311" w:type="dxa"/>
            <w:noWrap/>
            <w:hideMark/>
          </w:tcPr>
          <w:p w14:paraId="7BF2E75D" w14:textId="77777777" w:rsidR="002A102A" w:rsidRPr="006F4DE1" w:rsidRDefault="002A102A" w:rsidP="006F4DE1">
            <w:pPr>
              <w:spacing w:after="0" w:line="36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lang w:val="en-GB" w:eastAsia="en-GB"/>
              </w:rPr>
            </w:pPr>
            <w:r w:rsidRPr="006F4DE1">
              <w:rPr>
                <w:rFonts w:asciiTheme="majorBidi" w:eastAsia="Times New Roman" w:hAnsiTheme="majorBidi" w:cstheme="majorBidi"/>
                <w:color w:val="000000"/>
                <w:sz w:val="24"/>
                <w:szCs w:val="24"/>
                <w:lang w:val="en-GB" w:eastAsia="en-GB"/>
              </w:rPr>
              <w:t>10</w:t>
            </w:r>
          </w:p>
        </w:tc>
        <w:tc>
          <w:tcPr>
            <w:tcW w:w="2311" w:type="dxa"/>
            <w:noWrap/>
            <w:hideMark/>
          </w:tcPr>
          <w:p w14:paraId="30A2DAFD" w14:textId="77777777" w:rsidR="002A102A" w:rsidRPr="006F4DE1" w:rsidRDefault="002A102A" w:rsidP="006F4DE1">
            <w:pPr>
              <w:spacing w:after="0" w:line="36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lang w:val="en-GB" w:eastAsia="en-GB"/>
              </w:rPr>
            </w:pPr>
            <w:r w:rsidRPr="006F4DE1">
              <w:rPr>
                <w:rFonts w:asciiTheme="majorBidi" w:eastAsia="Times New Roman" w:hAnsiTheme="majorBidi" w:cstheme="majorBidi"/>
                <w:color w:val="000000"/>
                <w:sz w:val="24"/>
                <w:szCs w:val="24"/>
                <w:lang w:val="en-GB" w:eastAsia="en-GB"/>
              </w:rPr>
              <w:t>168</w:t>
            </w:r>
          </w:p>
        </w:tc>
      </w:tr>
      <w:tr w:rsidR="002A102A" w:rsidRPr="006F4DE1" w14:paraId="6E17DE56" w14:textId="77777777" w:rsidTr="002A102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310" w:type="dxa"/>
            <w:noWrap/>
            <w:hideMark/>
          </w:tcPr>
          <w:p w14:paraId="15252664" w14:textId="77777777" w:rsidR="002A102A" w:rsidRPr="006F4DE1" w:rsidRDefault="002A102A" w:rsidP="006F4DE1">
            <w:pPr>
              <w:spacing w:after="0" w:line="360" w:lineRule="auto"/>
              <w:jc w:val="right"/>
              <w:rPr>
                <w:rFonts w:asciiTheme="majorBidi" w:eastAsia="Times New Roman" w:hAnsiTheme="majorBidi" w:cstheme="majorBidi"/>
                <w:color w:val="000000"/>
                <w:sz w:val="24"/>
                <w:szCs w:val="24"/>
                <w:lang w:val="en-GB" w:eastAsia="en-GB"/>
              </w:rPr>
            </w:pPr>
            <w:r w:rsidRPr="006F4DE1">
              <w:rPr>
                <w:rFonts w:asciiTheme="majorBidi" w:eastAsia="Times New Roman" w:hAnsiTheme="majorBidi" w:cstheme="majorBidi"/>
                <w:color w:val="000000"/>
                <w:sz w:val="24"/>
                <w:szCs w:val="24"/>
                <w:lang w:val="en-GB" w:eastAsia="en-GB"/>
              </w:rPr>
              <w:t>35</w:t>
            </w:r>
          </w:p>
        </w:tc>
        <w:tc>
          <w:tcPr>
            <w:tcW w:w="2310" w:type="dxa"/>
            <w:noWrap/>
            <w:hideMark/>
          </w:tcPr>
          <w:p w14:paraId="4D3E9495" w14:textId="77777777" w:rsidR="002A102A" w:rsidRPr="006F4DE1" w:rsidRDefault="002A102A" w:rsidP="006F4DE1">
            <w:pPr>
              <w:spacing w:after="0" w:line="360" w:lineRule="auto"/>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4"/>
                <w:szCs w:val="24"/>
                <w:lang w:val="en-GB" w:eastAsia="en-GB"/>
              </w:rPr>
            </w:pPr>
            <w:r w:rsidRPr="006F4DE1">
              <w:rPr>
                <w:rFonts w:asciiTheme="majorBidi" w:eastAsia="Times New Roman" w:hAnsiTheme="majorBidi" w:cstheme="majorBidi"/>
                <w:color w:val="000000"/>
                <w:sz w:val="24"/>
                <w:szCs w:val="24"/>
                <w:lang w:val="en-GB" w:eastAsia="en-GB"/>
              </w:rPr>
              <w:t>66</w:t>
            </w:r>
          </w:p>
        </w:tc>
        <w:tc>
          <w:tcPr>
            <w:tcW w:w="2311" w:type="dxa"/>
            <w:noWrap/>
            <w:hideMark/>
          </w:tcPr>
          <w:p w14:paraId="74D6F231" w14:textId="77777777" w:rsidR="002A102A" w:rsidRPr="006F4DE1" w:rsidRDefault="002A102A" w:rsidP="006F4DE1">
            <w:pPr>
              <w:spacing w:after="0" w:line="360" w:lineRule="auto"/>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4"/>
                <w:szCs w:val="24"/>
                <w:lang w:val="en-GB" w:eastAsia="en-GB"/>
              </w:rPr>
            </w:pPr>
            <w:r w:rsidRPr="006F4DE1">
              <w:rPr>
                <w:rFonts w:asciiTheme="majorBidi" w:eastAsia="Times New Roman" w:hAnsiTheme="majorBidi" w:cstheme="majorBidi"/>
                <w:color w:val="000000"/>
                <w:sz w:val="24"/>
                <w:szCs w:val="24"/>
                <w:lang w:val="en-GB" w:eastAsia="en-GB"/>
              </w:rPr>
              <w:t>14</w:t>
            </w:r>
          </w:p>
        </w:tc>
        <w:tc>
          <w:tcPr>
            <w:tcW w:w="2311" w:type="dxa"/>
            <w:noWrap/>
            <w:hideMark/>
          </w:tcPr>
          <w:p w14:paraId="75162860" w14:textId="77777777" w:rsidR="002A102A" w:rsidRPr="006F4DE1" w:rsidRDefault="002A102A" w:rsidP="006F4DE1">
            <w:pPr>
              <w:spacing w:after="0" w:line="360" w:lineRule="auto"/>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4"/>
                <w:szCs w:val="24"/>
                <w:lang w:val="en-GB" w:eastAsia="en-GB"/>
              </w:rPr>
            </w:pPr>
            <w:r w:rsidRPr="006F4DE1">
              <w:rPr>
                <w:rFonts w:asciiTheme="majorBidi" w:eastAsia="Times New Roman" w:hAnsiTheme="majorBidi" w:cstheme="majorBidi"/>
                <w:color w:val="000000"/>
                <w:sz w:val="24"/>
                <w:szCs w:val="24"/>
                <w:lang w:val="en-GB" w:eastAsia="en-GB"/>
              </w:rPr>
              <w:t>165</w:t>
            </w:r>
          </w:p>
        </w:tc>
      </w:tr>
      <w:tr w:rsidR="002A102A" w:rsidRPr="006F4DE1" w14:paraId="2BC00000" w14:textId="77777777" w:rsidTr="002A102A">
        <w:trPr>
          <w:trHeight w:val="300"/>
        </w:trPr>
        <w:tc>
          <w:tcPr>
            <w:cnfStyle w:val="001000000000" w:firstRow="0" w:lastRow="0" w:firstColumn="1" w:lastColumn="0" w:oddVBand="0" w:evenVBand="0" w:oddHBand="0" w:evenHBand="0" w:firstRowFirstColumn="0" w:firstRowLastColumn="0" w:lastRowFirstColumn="0" w:lastRowLastColumn="0"/>
            <w:tcW w:w="2310" w:type="dxa"/>
            <w:noWrap/>
            <w:hideMark/>
          </w:tcPr>
          <w:p w14:paraId="24B98600" w14:textId="77777777" w:rsidR="002A102A" w:rsidRPr="006F4DE1" w:rsidRDefault="002A102A" w:rsidP="006F4DE1">
            <w:pPr>
              <w:spacing w:after="0" w:line="360" w:lineRule="auto"/>
              <w:jc w:val="right"/>
              <w:rPr>
                <w:rFonts w:asciiTheme="majorBidi" w:eastAsia="Times New Roman" w:hAnsiTheme="majorBidi" w:cstheme="majorBidi"/>
                <w:color w:val="000000"/>
                <w:sz w:val="24"/>
                <w:szCs w:val="24"/>
                <w:lang w:val="en-GB" w:eastAsia="en-GB"/>
              </w:rPr>
            </w:pPr>
            <w:r w:rsidRPr="006F4DE1">
              <w:rPr>
                <w:rFonts w:asciiTheme="majorBidi" w:eastAsia="Times New Roman" w:hAnsiTheme="majorBidi" w:cstheme="majorBidi"/>
                <w:color w:val="000000"/>
                <w:sz w:val="24"/>
                <w:szCs w:val="24"/>
                <w:lang w:val="en-GB" w:eastAsia="en-GB"/>
              </w:rPr>
              <w:t>36</w:t>
            </w:r>
          </w:p>
        </w:tc>
        <w:tc>
          <w:tcPr>
            <w:tcW w:w="2310" w:type="dxa"/>
            <w:noWrap/>
            <w:hideMark/>
          </w:tcPr>
          <w:p w14:paraId="7C56721B" w14:textId="77777777" w:rsidR="002A102A" w:rsidRPr="006F4DE1" w:rsidRDefault="002A102A" w:rsidP="006F4DE1">
            <w:pPr>
              <w:spacing w:after="0" w:line="36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lang w:val="en-GB" w:eastAsia="en-GB"/>
              </w:rPr>
            </w:pPr>
            <w:r w:rsidRPr="006F4DE1">
              <w:rPr>
                <w:rFonts w:asciiTheme="majorBidi" w:eastAsia="Times New Roman" w:hAnsiTheme="majorBidi" w:cstheme="majorBidi"/>
                <w:color w:val="000000"/>
                <w:sz w:val="24"/>
                <w:szCs w:val="24"/>
                <w:lang w:val="en-GB" w:eastAsia="en-GB"/>
              </w:rPr>
              <w:t>72</w:t>
            </w:r>
          </w:p>
        </w:tc>
        <w:tc>
          <w:tcPr>
            <w:tcW w:w="2311" w:type="dxa"/>
            <w:noWrap/>
            <w:hideMark/>
          </w:tcPr>
          <w:p w14:paraId="1B647A49" w14:textId="77777777" w:rsidR="002A102A" w:rsidRPr="006F4DE1" w:rsidRDefault="002A102A" w:rsidP="006F4DE1">
            <w:pPr>
              <w:spacing w:after="0" w:line="36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lang w:val="en-GB" w:eastAsia="en-GB"/>
              </w:rPr>
            </w:pPr>
            <w:r w:rsidRPr="006F4DE1">
              <w:rPr>
                <w:rFonts w:asciiTheme="majorBidi" w:eastAsia="Times New Roman" w:hAnsiTheme="majorBidi" w:cstheme="majorBidi"/>
                <w:color w:val="000000"/>
                <w:sz w:val="24"/>
                <w:szCs w:val="24"/>
                <w:lang w:val="en-GB" w:eastAsia="en-GB"/>
              </w:rPr>
              <w:t>24</w:t>
            </w:r>
          </w:p>
        </w:tc>
        <w:tc>
          <w:tcPr>
            <w:tcW w:w="2311" w:type="dxa"/>
            <w:noWrap/>
            <w:hideMark/>
          </w:tcPr>
          <w:p w14:paraId="78B3FB63" w14:textId="77777777" w:rsidR="002A102A" w:rsidRPr="006F4DE1" w:rsidRDefault="002A102A" w:rsidP="006F4DE1">
            <w:pPr>
              <w:spacing w:after="0" w:line="36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lang w:val="en-GB" w:eastAsia="en-GB"/>
              </w:rPr>
            </w:pPr>
            <w:r w:rsidRPr="006F4DE1">
              <w:rPr>
                <w:rFonts w:asciiTheme="majorBidi" w:eastAsia="Times New Roman" w:hAnsiTheme="majorBidi" w:cstheme="majorBidi"/>
                <w:color w:val="000000"/>
                <w:sz w:val="24"/>
                <w:szCs w:val="24"/>
                <w:lang w:val="en-GB" w:eastAsia="en-GB"/>
              </w:rPr>
              <w:t>223</w:t>
            </w:r>
          </w:p>
        </w:tc>
      </w:tr>
      <w:tr w:rsidR="002A102A" w:rsidRPr="006F4DE1" w14:paraId="3667ABBC" w14:textId="77777777" w:rsidTr="002A102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310" w:type="dxa"/>
            <w:noWrap/>
            <w:hideMark/>
          </w:tcPr>
          <w:p w14:paraId="7FCCBD5D" w14:textId="77777777" w:rsidR="002A102A" w:rsidRPr="006F4DE1" w:rsidRDefault="002A102A" w:rsidP="006F4DE1">
            <w:pPr>
              <w:spacing w:after="0" w:line="360" w:lineRule="auto"/>
              <w:jc w:val="right"/>
              <w:rPr>
                <w:rFonts w:asciiTheme="majorBidi" w:eastAsia="Times New Roman" w:hAnsiTheme="majorBidi" w:cstheme="majorBidi"/>
                <w:color w:val="000000"/>
                <w:sz w:val="24"/>
                <w:szCs w:val="24"/>
                <w:lang w:val="en-GB" w:eastAsia="en-GB"/>
              </w:rPr>
            </w:pPr>
            <w:r w:rsidRPr="006F4DE1">
              <w:rPr>
                <w:rFonts w:asciiTheme="majorBidi" w:eastAsia="Times New Roman" w:hAnsiTheme="majorBidi" w:cstheme="majorBidi"/>
                <w:color w:val="000000"/>
                <w:sz w:val="24"/>
                <w:szCs w:val="24"/>
                <w:lang w:val="en-GB" w:eastAsia="en-GB"/>
              </w:rPr>
              <w:t>37</w:t>
            </w:r>
          </w:p>
        </w:tc>
        <w:tc>
          <w:tcPr>
            <w:tcW w:w="2310" w:type="dxa"/>
            <w:noWrap/>
            <w:hideMark/>
          </w:tcPr>
          <w:p w14:paraId="6C898FEB" w14:textId="77777777" w:rsidR="002A102A" w:rsidRPr="006F4DE1" w:rsidRDefault="002A102A" w:rsidP="006F4DE1">
            <w:pPr>
              <w:spacing w:after="0" w:line="360" w:lineRule="auto"/>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4"/>
                <w:szCs w:val="24"/>
                <w:lang w:val="en-GB" w:eastAsia="en-GB"/>
              </w:rPr>
            </w:pPr>
            <w:r w:rsidRPr="006F4DE1">
              <w:rPr>
                <w:rFonts w:asciiTheme="majorBidi" w:eastAsia="Times New Roman" w:hAnsiTheme="majorBidi" w:cstheme="majorBidi"/>
                <w:color w:val="000000"/>
                <w:sz w:val="24"/>
                <w:szCs w:val="24"/>
                <w:lang w:val="en-GB" w:eastAsia="en-GB"/>
              </w:rPr>
              <w:t>74</w:t>
            </w:r>
          </w:p>
        </w:tc>
        <w:tc>
          <w:tcPr>
            <w:tcW w:w="2311" w:type="dxa"/>
            <w:noWrap/>
            <w:hideMark/>
          </w:tcPr>
          <w:p w14:paraId="74632361" w14:textId="77777777" w:rsidR="002A102A" w:rsidRPr="006F4DE1" w:rsidRDefault="002A102A" w:rsidP="006F4DE1">
            <w:pPr>
              <w:spacing w:after="0" w:line="360" w:lineRule="auto"/>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4"/>
                <w:szCs w:val="24"/>
                <w:lang w:val="en-GB" w:eastAsia="en-GB"/>
              </w:rPr>
            </w:pPr>
            <w:r w:rsidRPr="006F4DE1">
              <w:rPr>
                <w:rFonts w:asciiTheme="majorBidi" w:eastAsia="Times New Roman" w:hAnsiTheme="majorBidi" w:cstheme="majorBidi"/>
                <w:color w:val="000000"/>
                <w:sz w:val="24"/>
                <w:szCs w:val="24"/>
                <w:lang w:val="en-GB" w:eastAsia="en-GB"/>
              </w:rPr>
              <w:t>18</w:t>
            </w:r>
          </w:p>
        </w:tc>
        <w:tc>
          <w:tcPr>
            <w:tcW w:w="2311" w:type="dxa"/>
            <w:noWrap/>
            <w:hideMark/>
          </w:tcPr>
          <w:p w14:paraId="1A512791" w14:textId="77777777" w:rsidR="002A102A" w:rsidRPr="006F4DE1" w:rsidRDefault="002A102A" w:rsidP="006F4DE1">
            <w:pPr>
              <w:spacing w:after="0" w:line="360" w:lineRule="auto"/>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4"/>
                <w:szCs w:val="24"/>
                <w:lang w:val="en-GB" w:eastAsia="en-GB"/>
              </w:rPr>
            </w:pPr>
            <w:r w:rsidRPr="006F4DE1">
              <w:rPr>
                <w:rFonts w:asciiTheme="majorBidi" w:eastAsia="Times New Roman" w:hAnsiTheme="majorBidi" w:cstheme="majorBidi"/>
                <w:color w:val="000000"/>
                <w:sz w:val="24"/>
                <w:szCs w:val="24"/>
                <w:lang w:val="en-GB" w:eastAsia="en-GB"/>
              </w:rPr>
              <w:t>180</w:t>
            </w:r>
          </w:p>
        </w:tc>
      </w:tr>
      <w:tr w:rsidR="002A102A" w:rsidRPr="006F4DE1" w14:paraId="725032E8" w14:textId="77777777" w:rsidTr="002A102A">
        <w:trPr>
          <w:trHeight w:val="300"/>
        </w:trPr>
        <w:tc>
          <w:tcPr>
            <w:cnfStyle w:val="001000000000" w:firstRow="0" w:lastRow="0" w:firstColumn="1" w:lastColumn="0" w:oddVBand="0" w:evenVBand="0" w:oddHBand="0" w:evenHBand="0" w:firstRowFirstColumn="0" w:firstRowLastColumn="0" w:lastRowFirstColumn="0" w:lastRowLastColumn="0"/>
            <w:tcW w:w="2310" w:type="dxa"/>
            <w:noWrap/>
            <w:hideMark/>
          </w:tcPr>
          <w:p w14:paraId="42341EC4" w14:textId="77777777" w:rsidR="002A102A" w:rsidRPr="006F4DE1" w:rsidRDefault="002A102A" w:rsidP="006F4DE1">
            <w:pPr>
              <w:spacing w:after="0" w:line="360" w:lineRule="auto"/>
              <w:jc w:val="right"/>
              <w:rPr>
                <w:rFonts w:asciiTheme="majorBidi" w:eastAsia="Times New Roman" w:hAnsiTheme="majorBidi" w:cstheme="majorBidi"/>
                <w:color w:val="000000"/>
                <w:sz w:val="24"/>
                <w:szCs w:val="24"/>
                <w:lang w:val="en-GB" w:eastAsia="en-GB"/>
              </w:rPr>
            </w:pPr>
            <w:r w:rsidRPr="006F4DE1">
              <w:rPr>
                <w:rFonts w:asciiTheme="majorBidi" w:eastAsia="Times New Roman" w:hAnsiTheme="majorBidi" w:cstheme="majorBidi"/>
                <w:color w:val="000000"/>
                <w:sz w:val="24"/>
                <w:szCs w:val="24"/>
                <w:lang w:val="en-GB" w:eastAsia="en-GB"/>
              </w:rPr>
              <w:t>38</w:t>
            </w:r>
          </w:p>
        </w:tc>
        <w:tc>
          <w:tcPr>
            <w:tcW w:w="2310" w:type="dxa"/>
            <w:noWrap/>
            <w:hideMark/>
          </w:tcPr>
          <w:p w14:paraId="648D2C61" w14:textId="77777777" w:rsidR="002A102A" w:rsidRPr="006F4DE1" w:rsidRDefault="002A102A" w:rsidP="006F4DE1">
            <w:pPr>
              <w:spacing w:after="0" w:line="36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lang w:val="en-GB" w:eastAsia="en-GB"/>
              </w:rPr>
            </w:pPr>
            <w:r w:rsidRPr="006F4DE1">
              <w:rPr>
                <w:rFonts w:asciiTheme="majorBidi" w:eastAsia="Times New Roman" w:hAnsiTheme="majorBidi" w:cstheme="majorBidi"/>
                <w:color w:val="000000"/>
                <w:sz w:val="24"/>
                <w:szCs w:val="24"/>
                <w:lang w:val="en-GB" w:eastAsia="en-GB"/>
              </w:rPr>
              <w:t>58</w:t>
            </w:r>
          </w:p>
        </w:tc>
        <w:tc>
          <w:tcPr>
            <w:tcW w:w="2311" w:type="dxa"/>
            <w:noWrap/>
            <w:hideMark/>
          </w:tcPr>
          <w:p w14:paraId="16EC63A7" w14:textId="77777777" w:rsidR="002A102A" w:rsidRPr="006F4DE1" w:rsidRDefault="002A102A" w:rsidP="006F4DE1">
            <w:pPr>
              <w:spacing w:after="0" w:line="36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lang w:val="en-GB" w:eastAsia="en-GB"/>
              </w:rPr>
            </w:pPr>
            <w:r w:rsidRPr="006F4DE1">
              <w:rPr>
                <w:rFonts w:asciiTheme="majorBidi" w:eastAsia="Times New Roman" w:hAnsiTheme="majorBidi" w:cstheme="majorBidi"/>
                <w:color w:val="000000"/>
                <w:sz w:val="24"/>
                <w:szCs w:val="24"/>
                <w:lang w:val="en-GB" w:eastAsia="en-GB"/>
              </w:rPr>
              <w:t>24</w:t>
            </w:r>
          </w:p>
        </w:tc>
        <w:tc>
          <w:tcPr>
            <w:tcW w:w="2311" w:type="dxa"/>
            <w:noWrap/>
            <w:hideMark/>
          </w:tcPr>
          <w:p w14:paraId="05B7AC0D" w14:textId="77777777" w:rsidR="002A102A" w:rsidRPr="006F4DE1" w:rsidRDefault="002A102A" w:rsidP="006F4DE1">
            <w:pPr>
              <w:spacing w:after="0" w:line="36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lang w:val="en-GB" w:eastAsia="en-GB"/>
              </w:rPr>
            </w:pPr>
            <w:r w:rsidRPr="006F4DE1">
              <w:rPr>
                <w:rFonts w:asciiTheme="majorBidi" w:eastAsia="Times New Roman" w:hAnsiTheme="majorBidi" w:cstheme="majorBidi"/>
                <w:color w:val="000000"/>
                <w:sz w:val="24"/>
                <w:szCs w:val="24"/>
                <w:lang w:val="en-GB" w:eastAsia="en-GB"/>
              </w:rPr>
              <w:t>144</w:t>
            </w:r>
          </w:p>
        </w:tc>
      </w:tr>
      <w:tr w:rsidR="002A102A" w:rsidRPr="006F4DE1" w14:paraId="50B3AA8F" w14:textId="77777777" w:rsidTr="002A102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310" w:type="dxa"/>
            <w:noWrap/>
            <w:hideMark/>
          </w:tcPr>
          <w:p w14:paraId="09BDD35D" w14:textId="77777777" w:rsidR="002A102A" w:rsidRPr="006F4DE1" w:rsidRDefault="002A102A" w:rsidP="006F4DE1">
            <w:pPr>
              <w:spacing w:after="0" w:line="360" w:lineRule="auto"/>
              <w:jc w:val="right"/>
              <w:rPr>
                <w:rFonts w:asciiTheme="majorBidi" w:eastAsia="Times New Roman" w:hAnsiTheme="majorBidi" w:cstheme="majorBidi"/>
                <w:color w:val="000000"/>
                <w:sz w:val="24"/>
                <w:szCs w:val="24"/>
                <w:lang w:val="en-GB" w:eastAsia="en-GB"/>
              </w:rPr>
            </w:pPr>
            <w:r w:rsidRPr="006F4DE1">
              <w:rPr>
                <w:rFonts w:asciiTheme="majorBidi" w:eastAsia="Times New Roman" w:hAnsiTheme="majorBidi" w:cstheme="majorBidi"/>
                <w:color w:val="000000"/>
                <w:sz w:val="24"/>
                <w:szCs w:val="24"/>
                <w:lang w:val="en-GB" w:eastAsia="en-GB"/>
              </w:rPr>
              <w:t>39</w:t>
            </w:r>
          </w:p>
        </w:tc>
        <w:tc>
          <w:tcPr>
            <w:tcW w:w="2310" w:type="dxa"/>
            <w:noWrap/>
            <w:hideMark/>
          </w:tcPr>
          <w:p w14:paraId="52624B9C" w14:textId="77777777" w:rsidR="002A102A" w:rsidRPr="006F4DE1" w:rsidRDefault="002A102A" w:rsidP="006F4DE1">
            <w:pPr>
              <w:spacing w:after="0" w:line="360" w:lineRule="auto"/>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4"/>
                <w:szCs w:val="24"/>
                <w:lang w:val="en-GB" w:eastAsia="en-GB"/>
              </w:rPr>
            </w:pPr>
            <w:r w:rsidRPr="006F4DE1">
              <w:rPr>
                <w:rFonts w:asciiTheme="majorBidi" w:eastAsia="Times New Roman" w:hAnsiTheme="majorBidi" w:cstheme="majorBidi"/>
                <w:color w:val="000000"/>
                <w:sz w:val="24"/>
                <w:szCs w:val="24"/>
                <w:lang w:val="en-GB" w:eastAsia="en-GB"/>
              </w:rPr>
              <w:t>70</w:t>
            </w:r>
          </w:p>
        </w:tc>
        <w:tc>
          <w:tcPr>
            <w:tcW w:w="2311" w:type="dxa"/>
            <w:noWrap/>
            <w:hideMark/>
          </w:tcPr>
          <w:p w14:paraId="1FFB7BB0" w14:textId="77777777" w:rsidR="002A102A" w:rsidRPr="006F4DE1" w:rsidRDefault="002A102A" w:rsidP="006F4DE1">
            <w:pPr>
              <w:spacing w:after="0" w:line="360" w:lineRule="auto"/>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4"/>
                <w:szCs w:val="24"/>
                <w:lang w:val="en-GB" w:eastAsia="en-GB"/>
              </w:rPr>
            </w:pPr>
            <w:r w:rsidRPr="006F4DE1">
              <w:rPr>
                <w:rFonts w:asciiTheme="majorBidi" w:eastAsia="Times New Roman" w:hAnsiTheme="majorBidi" w:cstheme="majorBidi"/>
                <w:color w:val="000000"/>
                <w:sz w:val="24"/>
                <w:szCs w:val="24"/>
                <w:lang w:val="en-GB" w:eastAsia="en-GB"/>
              </w:rPr>
              <w:t>20</w:t>
            </w:r>
          </w:p>
        </w:tc>
        <w:tc>
          <w:tcPr>
            <w:tcW w:w="2311" w:type="dxa"/>
            <w:noWrap/>
            <w:hideMark/>
          </w:tcPr>
          <w:p w14:paraId="0DC4C484" w14:textId="77777777" w:rsidR="002A102A" w:rsidRPr="006F4DE1" w:rsidRDefault="002A102A" w:rsidP="006F4DE1">
            <w:pPr>
              <w:spacing w:after="0" w:line="360" w:lineRule="auto"/>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4"/>
                <w:szCs w:val="24"/>
                <w:lang w:val="en-GB" w:eastAsia="en-GB"/>
              </w:rPr>
            </w:pPr>
            <w:r w:rsidRPr="006F4DE1">
              <w:rPr>
                <w:rFonts w:asciiTheme="majorBidi" w:eastAsia="Times New Roman" w:hAnsiTheme="majorBidi" w:cstheme="majorBidi"/>
                <w:color w:val="000000"/>
                <w:sz w:val="24"/>
                <w:szCs w:val="24"/>
                <w:lang w:val="en-GB" w:eastAsia="en-GB"/>
              </w:rPr>
              <w:t>213</w:t>
            </w:r>
          </w:p>
        </w:tc>
      </w:tr>
      <w:tr w:rsidR="002A102A" w:rsidRPr="006F4DE1" w14:paraId="515728EC" w14:textId="77777777" w:rsidTr="002A102A">
        <w:trPr>
          <w:trHeight w:val="300"/>
        </w:trPr>
        <w:tc>
          <w:tcPr>
            <w:cnfStyle w:val="001000000000" w:firstRow="0" w:lastRow="0" w:firstColumn="1" w:lastColumn="0" w:oddVBand="0" w:evenVBand="0" w:oddHBand="0" w:evenHBand="0" w:firstRowFirstColumn="0" w:firstRowLastColumn="0" w:lastRowFirstColumn="0" w:lastRowLastColumn="0"/>
            <w:tcW w:w="2310" w:type="dxa"/>
            <w:noWrap/>
            <w:hideMark/>
          </w:tcPr>
          <w:p w14:paraId="17A3090B" w14:textId="77777777" w:rsidR="002A102A" w:rsidRPr="006F4DE1" w:rsidRDefault="002A102A" w:rsidP="006F4DE1">
            <w:pPr>
              <w:spacing w:after="0" w:line="360" w:lineRule="auto"/>
              <w:jc w:val="right"/>
              <w:rPr>
                <w:rFonts w:asciiTheme="majorBidi" w:eastAsia="Times New Roman" w:hAnsiTheme="majorBidi" w:cstheme="majorBidi"/>
                <w:color w:val="000000"/>
                <w:sz w:val="24"/>
                <w:szCs w:val="24"/>
                <w:lang w:val="en-GB" w:eastAsia="en-GB"/>
              </w:rPr>
            </w:pPr>
            <w:r w:rsidRPr="006F4DE1">
              <w:rPr>
                <w:rFonts w:asciiTheme="majorBidi" w:eastAsia="Times New Roman" w:hAnsiTheme="majorBidi" w:cstheme="majorBidi"/>
                <w:color w:val="000000"/>
                <w:sz w:val="24"/>
                <w:szCs w:val="24"/>
                <w:lang w:val="en-GB" w:eastAsia="en-GB"/>
              </w:rPr>
              <w:t>40</w:t>
            </w:r>
          </w:p>
        </w:tc>
        <w:tc>
          <w:tcPr>
            <w:tcW w:w="2310" w:type="dxa"/>
            <w:noWrap/>
            <w:hideMark/>
          </w:tcPr>
          <w:p w14:paraId="649E9D59" w14:textId="77777777" w:rsidR="002A102A" w:rsidRPr="006F4DE1" w:rsidRDefault="002A102A" w:rsidP="006F4DE1">
            <w:pPr>
              <w:spacing w:after="0" w:line="36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lang w:val="en-GB" w:eastAsia="en-GB"/>
              </w:rPr>
            </w:pPr>
            <w:r w:rsidRPr="006F4DE1">
              <w:rPr>
                <w:rFonts w:asciiTheme="majorBidi" w:eastAsia="Times New Roman" w:hAnsiTheme="majorBidi" w:cstheme="majorBidi"/>
                <w:color w:val="000000"/>
                <w:sz w:val="24"/>
                <w:szCs w:val="24"/>
                <w:lang w:val="en-GB" w:eastAsia="en-GB"/>
              </w:rPr>
              <w:t>68</w:t>
            </w:r>
          </w:p>
        </w:tc>
        <w:tc>
          <w:tcPr>
            <w:tcW w:w="2311" w:type="dxa"/>
            <w:noWrap/>
            <w:hideMark/>
          </w:tcPr>
          <w:p w14:paraId="34073B92" w14:textId="77777777" w:rsidR="002A102A" w:rsidRPr="006F4DE1" w:rsidRDefault="002A102A" w:rsidP="006F4DE1">
            <w:pPr>
              <w:spacing w:after="0" w:line="36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lang w:val="en-GB" w:eastAsia="en-GB"/>
              </w:rPr>
            </w:pPr>
            <w:r w:rsidRPr="006F4DE1">
              <w:rPr>
                <w:rFonts w:asciiTheme="majorBidi" w:eastAsia="Times New Roman" w:hAnsiTheme="majorBidi" w:cstheme="majorBidi"/>
                <w:color w:val="000000"/>
                <w:sz w:val="24"/>
                <w:szCs w:val="24"/>
                <w:lang w:val="en-GB" w:eastAsia="en-GB"/>
              </w:rPr>
              <w:t>22</w:t>
            </w:r>
          </w:p>
        </w:tc>
        <w:tc>
          <w:tcPr>
            <w:tcW w:w="2311" w:type="dxa"/>
            <w:noWrap/>
            <w:hideMark/>
          </w:tcPr>
          <w:p w14:paraId="14851A85" w14:textId="77777777" w:rsidR="002A102A" w:rsidRPr="006F4DE1" w:rsidRDefault="002A102A" w:rsidP="006F4DE1">
            <w:pPr>
              <w:spacing w:after="0" w:line="36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lang w:val="en-GB" w:eastAsia="en-GB"/>
              </w:rPr>
            </w:pPr>
            <w:r w:rsidRPr="006F4DE1">
              <w:rPr>
                <w:rFonts w:asciiTheme="majorBidi" w:eastAsia="Times New Roman" w:hAnsiTheme="majorBidi" w:cstheme="majorBidi"/>
                <w:color w:val="000000"/>
                <w:sz w:val="24"/>
                <w:szCs w:val="24"/>
                <w:lang w:val="en-GB" w:eastAsia="en-GB"/>
              </w:rPr>
              <w:t>187</w:t>
            </w:r>
          </w:p>
        </w:tc>
      </w:tr>
      <w:tr w:rsidR="002A102A" w:rsidRPr="006F4DE1" w14:paraId="5D220F8E" w14:textId="77777777" w:rsidTr="002A102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310" w:type="dxa"/>
            <w:noWrap/>
            <w:hideMark/>
          </w:tcPr>
          <w:p w14:paraId="17C9BFF3" w14:textId="77777777" w:rsidR="002A102A" w:rsidRPr="006F4DE1" w:rsidRDefault="002A102A" w:rsidP="006F4DE1">
            <w:pPr>
              <w:spacing w:after="0" w:line="360" w:lineRule="auto"/>
              <w:jc w:val="right"/>
              <w:rPr>
                <w:rFonts w:asciiTheme="majorBidi" w:eastAsia="Times New Roman" w:hAnsiTheme="majorBidi" w:cstheme="majorBidi"/>
                <w:color w:val="000000"/>
                <w:sz w:val="24"/>
                <w:szCs w:val="24"/>
                <w:lang w:val="en-GB" w:eastAsia="en-GB"/>
              </w:rPr>
            </w:pPr>
            <w:r w:rsidRPr="006F4DE1">
              <w:rPr>
                <w:rFonts w:asciiTheme="majorBidi" w:eastAsia="Times New Roman" w:hAnsiTheme="majorBidi" w:cstheme="majorBidi"/>
                <w:color w:val="000000"/>
                <w:sz w:val="24"/>
                <w:szCs w:val="24"/>
                <w:lang w:val="en-GB" w:eastAsia="en-GB"/>
              </w:rPr>
              <w:t>41</w:t>
            </w:r>
          </w:p>
        </w:tc>
        <w:tc>
          <w:tcPr>
            <w:tcW w:w="2310" w:type="dxa"/>
            <w:noWrap/>
            <w:hideMark/>
          </w:tcPr>
          <w:p w14:paraId="31D59B6E" w14:textId="77777777" w:rsidR="002A102A" w:rsidRPr="006F4DE1" w:rsidRDefault="002A102A" w:rsidP="006F4DE1">
            <w:pPr>
              <w:spacing w:after="0" w:line="360" w:lineRule="auto"/>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4"/>
                <w:szCs w:val="24"/>
                <w:lang w:val="en-GB" w:eastAsia="en-GB"/>
              </w:rPr>
            </w:pPr>
            <w:r w:rsidRPr="006F4DE1">
              <w:rPr>
                <w:rFonts w:asciiTheme="majorBidi" w:eastAsia="Times New Roman" w:hAnsiTheme="majorBidi" w:cstheme="majorBidi"/>
                <w:color w:val="000000"/>
                <w:sz w:val="24"/>
                <w:szCs w:val="24"/>
                <w:lang w:val="en-GB" w:eastAsia="en-GB"/>
              </w:rPr>
              <w:t>75</w:t>
            </w:r>
          </w:p>
        </w:tc>
        <w:tc>
          <w:tcPr>
            <w:tcW w:w="2311" w:type="dxa"/>
            <w:noWrap/>
            <w:hideMark/>
          </w:tcPr>
          <w:p w14:paraId="6AB88FBE" w14:textId="77777777" w:rsidR="002A102A" w:rsidRPr="006F4DE1" w:rsidRDefault="002A102A" w:rsidP="006F4DE1">
            <w:pPr>
              <w:spacing w:after="0" w:line="360" w:lineRule="auto"/>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4"/>
                <w:szCs w:val="24"/>
                <w:lang w:val="en-GB" w:eastAsia="en-GB"/>
              </w:rPr>
            </w:pPr>
            <w:r w:rsidRPr="006F4DE1">
              <w:rPr>
                <w:rFonts w:asciiTheme="majorBidi" w:eastAsia="Times New Roman" w:hAnsiTheme="majorBidi" w:cstheme="majorBidi"/>
                <w:color w:val="000000"/>
                <w:sz w:val="24"/>
                <w:szCs w:val="24"/>
                <w:lang w:val="en-GB" w:eastAsia="en-GB"/>
              </w:rPr>
              <w:t>25</w:t>
            </w:r>
          </w:p>
        </w:tc>
        <w:tc>
          <w:tcPr>
            <w:tcW w:w="2311" w:type="dxa"/>
            <w:noWrap/>
            <w:hideMark/>
          </w:tcPr>
          <w:p w14:paraId="456F627C" w14:textId="77777777" w:rsidR="002A102A" w:rsidRPr="006F4DE1" w:rsidRDefault="002A102A" w:rsidP="006F4DE1">
            <w:pPr>
              <w:spacing w:after="0" w:line="360" w:lineRule="auto"/>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4"/>
                <w:szCs w:val="24"/>
                <w:lang w:val="en-GB" w:eastAsia="en-GB"/>
              </w:rPr>
            </w:pPr>
            <w:r w:rsidRPr="006F4DE1">
              <w:rPr>
                <w:rFonts w:asciiTheme="majorBidi" w:eastAsia="Times New Roman" w:hAnsiTheme="majorBidi" w:cstheme="majorBidi"/>
                <w:color w:val="000000"/>
                <w:sz w:val="24"/>
                <w:szCs w:val="24"/>
                <w:lang w:val="en-GB" w:eastAsia="en-GB"/>
              </w:rPr>
              <w:t>216</w:t>
            </w:r>
          </w:p>
        </w:tc>
      </w:tr>
      <w:tr w:rsidR="002A102A" w:rsidRPr="006F4DE1" w14:paraId="49CBD97B" w14:textId="77777777" w:rsidTr="002A102A">
        <w:trPr>
          <w:trHeight w:val="300"/>
        </w:trPr>
        <w:tc>
          <w:tcPr>
            <w:cnfStyle w:val="001000000000" w:firstRow="0" w:lastRow="0" w:firstColumn="1" w:lastColumn="0" w:oddVBand="0" w:evenVBand="0" w:oddHBand="0" w:evenHBand="0" w:firstRowFirstColumn="0" w:firstRowLastColumn="0" w:lastRowFirstColumn="0" w:lastRowLastColumn="0"/>
            <w:tcW w:w="2310" w:type="dxa"/>
            <w:noWrap/>
            <w:hideMark/>
          </w:tcPr>
          <w:p w14:paraId="7EBB92A0" w14:textId="77777777" w:rsidR="002A102A" w:rsidRPr="006F4DE1" w:rsidRDefault="002A102A" w:rsidP="006F4DE1">
            <w:pPr>
              <w:spacing w:after="0" w:line="360" w:lineRule="auto"/>
              <w:jc w:val="right"/>
              <w:rPr>
                <w:rFonts w:asciiTheme="majorBidi" w:eastAsia="Times New Roman" w:hAnsiTheme="majorBidi" w:cstheme="majorBidi"/>
                <w:color w:val="000000"/>
                <w:sz w:val="24"/>
                <w:szCs w:val="24"/>
                <w:lang w:val="en-GB" w:eastAsia="en-GB"/>
              </w:rPr>
            </w:pPr>
            <w:r w:rsidRPr="006F4DE1">
              <w:rPr>
                <w:rFonts w:asciiTheme="majorBidi" w:eastAsia="Times New Roman" w:hAnsiTheme="majorBidi" w:cstheme="majorBidi"/>
                <w:color w:val="000000"/>
                <w:sz w:val="24"/>
                <w:szCs w:val="24"/>
                <w:lang w:val="en-GB" w:eastAsia="en-GB"/>
              </w:rPr>
              <w:t>42</w:t>
            </w:r>
          </w:p>
        </w:tc>
        <w:tc>
          <w:tcPr>
            <w:tcW w:w="2310" w:type="dxa"/>
            <w:noWrap/>
            <w:hideMark/>
          </w:tcPr>
          <w:p w14:paraId="7CF4EE5F" w14:textId="77777777" w:rsidR="002A102A" w:rsidRPr="006F4DE1" w:rsidRDefault="002A102A" w:rsidP="006F4DE1">
            <w:pPr>
              <w:spacing w:after="0" w:line="36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lang w:val="en-GB" w:eastAsia="en-GB"/>
              </w:rPr>
            </w:pPr>
            <w:r w:rsidRPr="006F4DE1">
              <w:rPr>
                <w:rFonts w:asciiTheme="majorBidi" w:eastAsia="Times New Roman" w:hAnsiTheme="majorBidi" w:cstheme="majorBidi"/>
                <w:color w:val="000000"/>
                <w:sz w:val="24"/>
                <w:szCs w:val="24"/>
                <w:lang w:val="en-GB" w:eastAsia="en-GB"/>
              </w:rPr>
              <w:t>65</w:t>
            </w:r>
          </w:p>
        </w:tc>
        <w:tc>
          <w:tcPr>
            <w:tcW w:w="2311" w:type="dxa"/>
            <w:noWrap/>
            <w:hideMark/>
          </w:tcPr>
          <w:p w14:paraId="5B69A23A" w14:textId="77777777" w:rsidR="002A102A" w:rsidRPr="006F4DE1" w:rsidRDefault="002A102A" w:rsidP="006F4DE1">
            <w:pPr>
              <w:spacing w:after="0" w:line="36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lang w:val="en-GB" w:eastAsia="en-GB"/>
              </w:rPr>
            </w:pPr>
            <w:r w:rsidRPr="006F4DE1">
              <w:rPr>
                <w:rFonts w:asciiTheme="majorBidi" w:eastAsia="Times New Roman" w:hAnsiTheme="majorBidi" w:cstheme="majorBidi"/>
                <w:color w:val="000000"/>
                <w:sz w:val="24"/>
                <w:szCs w:val="24"/>
                <w:lang w:val="en-GB" w:eastAsia="en-GB"/>
              </w:rPr>
              <w:t>22</w:t>
            </w:r>
          </w:p>
        </w:tc>
        <w:tc>
          <w:tcPr>
            <w:tcW w:w="2311" w:type="dxa"/>
            <w:noWrap/>
            <w:hideMark/>
          </w:tcPr>
          <w:p w14:paraId="7E8184AD" w14:textId="77777777" w:rsidR="002A102A" w:rsidRPr="006F4DE1" w:rsidRDefault="002A102A" w:rsidP="006F4DE1">
            <w:pPr>
              <w:spacing w:after="0" w:line="36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lang w:val="en-GB" w:eastAsia="en-GB"/>
              </w:rPr>
            </w:pPr>
            <w:r w:rsidRPr="006F4DE1">
              <w:rPr>
                <w:rFonts w:asciiTheme="majorBidi" w:eastAsia="Times New Roman" w:hAnsiTheme="majorBidi" w:cstheme="majorBidi"/>
                <w:color w:val="000000"/>
                <w:sz w:val="24"/>
                <w:szCs w:val="24"/>
                <w:lang w:val="en-GB" w:eastAsia="en-GB"/>
              </w:rPr>
              <w:t>220</w:t>
            </w:r>
          </w:p>
        </w:tc>
      </w:tr>
      <w:tr w:rsidR="002A102A" w:rsidRPr="006F4DE1" w14:paraId="2923031A" w14:textId="77777777" w:rsidTr="002A102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310" w:type="dxa"/>
            <w:noWrap/>
            <w:hideMark/>
          </w:tcPr>
          <w:p w14:paraId="2C632E9C" w14:textId="77777777" w:rsidR="002A102A" w:rsidRPr="006F4DE1" w:rsidRDefault="002A102A" w:rsidP="006F4DE1">
            <w:pPr>
              <w:spacing w:after="0" w:line="360" w:lineRule="auto"/>
              <w:jc w:val="right"/>
              <w:rPr>
                <w:rFonts w:asciiTheme="majorBidi" w:eastAsia="Times New Roman" w:hAnsiTheme="majorBidi" w:cstheme="majorBidi"/>
                <w:color w:val="000000"/>
                <w:sz w:val="24"/>
                <w:szCs w:val="24"/>
                <w:lang w:val="en-GB" w:eastAsia="en-GB"/>
              </w:rPr>
            </w:pPr>
            <w:r w:rsidRPr="006F4DE1">
              <w:rPr>
                <w:rFonts w:asciiTheme="majorBidi" w:eastAsia="Times New Roman" w:hAnsiTheme="majorBidi" w:cstheme="majorBidi"/>
                <w:color w:val="000000"/>
                <w:sz w:val="24"/>
                <w:szCs w:val="24"/>
                <w:lang w:val="en-GB" w:eastAsia="en-GB"/>
              </w:rPr>
              <w:t>43</w:t>
            </w:r>
          </w:p>
        </w:tc>
        <w:tc>
          <w:tcPr>
            <w:tcW w:w="2310" w:type="dxa"/>
            <w:noWrap/>
            <w:hideMark/>
          </w:tcPr>
          <w:p w14:paraId="73FFD1DD" w14:textId="77777777" w:rsidR="002A102A" w:rsidRPr="006F4DE1" w:rsidRDefault="002A102A" w:rsidP="006F4DE1">
            <w:pPr>
              <w:spacing w:after="0" w:line="360" w:lineRule="auto"/>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4"/>
                <w:szCs w:val="24"/>
                <w:lang w:val="en-GB" w:eastAsia="en-GB"/>
              </w:rPr>
            </w:pPr>
            <w:r w:rsidRPr="006F4DE1">
              <w:rPr>
                <w:rFonts w:asciiTheme="majorBidi" w:eastAsia="Times New Roman" w:hAnsiTheme="majorBidi" w:cstheme="majorBidi"/>
                <w:color w:val="000000"/>
                <w:sz w:val="24"/>
                <w:szCs w:val="24"/>
                <w:lang w:val="en-GB" w:eastAsia="en-GB"/>
              </w:rPr>
              <w:t>72</w:t>
            </w:r>
          </w:p>
        </w:tc>
        <w:tc>
          <w:tcPr>
            <w:tcW w:w="2311" w:type="dxa"/>
            <w:noWrap/>
            <w:hideMark/>
          </w:tcPr>
          <w:p w14:paraId="3822F828" w14:textId="77777777" w:rsidR="002A102A" w:rsidRPr="006F4DE1" w:rsidRDefault="002A102A" w:rsidP="006F4DE1">
            <w:pPr>
              <w:spacing w:after="0" w:line="360" w:lineRule="auto"/>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4"/>
                <w:szCs w:val="24"/>
                <w:lang w:val="en-GB" w:eastAsia="en-GB"/>
              </w:rPr>
            </w:pPr>
            <w:r w:rsidRPr="006F4DE1">
              <w:rPr>
                <w:rFonts w:asciiTheme="majorBidi" w:eastAsia="Times New Roman" w:hAnsiTheme="majorBidi" w:cstheme="majorBidi"/>
                <w:color w:val="000000"/>
                <w:sz w:val="24"/>
                <w:szCs w:val="24"/>
                <w:lang w:val="en-GB" w:eastAsia="en-GB"/>
              </w:rPr>
              <w:t>24</w:t>
            </w:r>
          </w:p>
        </w:tc>
        <w:tc>
          <w:tcPr>
            <w:tcW w:w="2311" w:type="dxa"/>
            <w:noWrap/>
            <w:hideMark/>
          </w:tcPr>
          <w:p w14:paraId="3096ED86" w14:textId="77777777" w:rsidR="002A102A" w:rsidRPr="006F4DE1" w:rsidRDefault="002A102A" w:rsidP="006F4DE1">
            <w:pPr>
              <w:spacing w:after="0" w:line="360" w:lineRule="auto"/>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4"/>
                <w:szCs w:val="24"/>
                <w:lang w:val="en-GB" w:eastAsia="en-GB"/>
              </w:rPr>
            </w:pPr>
            <w:r w:rsidRPr="006F4DE1">
              <w:rPr>
                <w:rFonts w:asciiTheme="majorBidi" w:eastAsia="Times New Roman" w:hAnsiTheme="majorBidi" w:cstheme="majorBidi"/>
                <w:color w:val="000000"/>
                <w:sz w:val="24"/>
                <w:szCs w:val="24"/>
                <w:lang w:val="en-GB" w:eastAsia="en-GB"/>
              </w:rPr>
              <w:t>233</w:t>
            </w:r>
          </w:p>
        </w:tc>
      </w:tr>
      <w:tr w:rsidR="002A102A" w:rsidRPr="006F4DE1" w14:paraId="5E242BA7" w14:textId="77777777" w:rsidTr="002A102A">
        <w:trPr>
          <w:trHeight w:val="300"/>
        </w:trPr>
        <w:tc>
          <w:tcPr>
            <w:cnfStyle w:val="001000000000" w:firstRow="0" w:lastRow="0" w:firstColumn="1" w:lastColumn="0" w:oddVBand="0" w:evenVBand="0" w:oddHBand="0" w:evenHBand="0" w:firstRowFirstColumn="0" w:firstRowLastColumn="0" w:lastRowFirstColumn="0" w:lastRowLastColumn="0"/>
            <w:tcW w:w="2310" w:type="dxa"/>
            <w:noWrap/>
            <w:hideMark/>
          </w:tcPr>
          <w:p w14:paraId="3F3AB29E" w14:textId="77777777" w:rsidR="002A102A" w:rsidRPr="006F4DE1" w:rsidRDefault="002A102A" w:rsidP="006F4DE1">
            <w:pPr>
              <w:spacing w:after="0" w:line="360" w:lineRule="auto"/>
              <w:jc w:val="right"/>
              <w:rPr>
                <w:rFonts w:asciiTheme="majorBidi" w:eastAsia="Times New Roman" w:hAnsiTheme="majorBidi" w:cstheme="majorBidi"/>
                <w:color w:val="000000"/>
                <w:sz w:val="24"/>
                <w:szCs w:val="24"/>
                <w:lang w:val="en-GB" w:eastAsia="en-GB"/>
              </w:rPr>
            </w:pPr>
            <w:r w:rsidRPr="006F4DE1">
              <w:rPr>
                <w:rFonts w:asciiTheme="majorBidi" w:eastAsia="Times New Roman" w:hAnsiTheme="majorBidi" w:cstheme="majorBidi"/>
                <w:color w:val="000000"/>
                <w:sz w:val="24"/>
                <w:szCs w:val="24"/>
                <w:lang w:val="en-GB" w:eastAsia="en-GB"/>
              </w:rPr>
              <w:t>44</w:t>
            </w:r>
          </w:p>
        </w:tc>
        <w:tc>
          <w:tcPr>
            <w:tcW w:w="2310" w:type="dxa"/>
            <w:noWrap/>
            <w:hideMark/>
          </w:tcPr>
          <w:p w14:paraId="49E33DC0" w14:textId="77777777" w:rsidR="002A102A" w:rsidRPr="006F4DE1" w:rsidRDefault="002A102A" w:rsidP="006F4DE1">
            <w:pPr>
              <w:spacing w:after="0" w:line="36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lang w:val="en-GB" w:eastAsia="en-GB"/>
              </w:rPr>
            </w:pPr>
            <w:r w:rsidRPr="006F4DE1">
              <w:rPr>
                <w:rFonts w:asciiTheme="majorBidi" w:eastAsia="Times New Roman" w:hAnsiTheme="majorBidi" w:cstheme="majorBidi"/>
                <w:color w:val="000000"/>
                <w:sz w:val="24"/>
                <w:szCs w:val="24"/>
                <w:lang w:val="en-GB" w:eastAsia="en-GB"/>
              </w:rPr>
              <w:t>58</w:t>
            </w:r>
          </w:p>
        </w:tc>
        <w:tc>
          <w:tcPr>
            <w:tcW w:w="2311" w:type="dxa"/>
            <w:noWrap/>
            <w:hideMark/>
          </w:tcPr>
          <w:p w14:paraId="2DC4CD3C" w14:textId="77777777" w:rsidR="002A102A" w:rsidRPr="006F4DE1" w:rsidRDefault="002A102A" w:rsidP="006F4DE1">
            <w:pPr>
              <w:spacing w:after="0" w:line="36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lang w:val="en-GB" w:eastAsia="en-GB"/>
              </w:rPr>
            </w:pPr>
            <w:r w:rsidRPr="006F4DE1">
              <w:rPr>
                <w:rFonts w:asciiTheme="majorBidi" w:eastAsia="Times New Roman" w:hAnsiTheme="majorBidi" w:cstheme="majorBidi"/>
                <w:color w:val="000000"/>
                <w:sz w:val="24"/>
                <w:szCs w:val="24"/>
                <w:lang w:val="en-GB" w:eastAsia="en-GB"/>
              </w:rPr>
              <w:t>22</w:t>
            </w:r>
          </w:p>
        </w:tc>
        <w:tc>
          <w:tcPr>
            <w:tcW w:w="2311" w:type="dxa"/>
            <w:noWrap/>
            <w:hideMark/>
          </w:tcPr>
          <w:p w14:paraId="72025282" w14:textId="77777777" w:rsidR="002A102A" w:rsidRPr="006F4DE1" w:rsidRDefault="002A102A" w:rsidP="006F4DE1">
            <w:pPr>
              <w:spacing w:after="0" w:line="36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lang w:val="en-GB" w:eastAsia="en-GB"/>
              </w:rPr>
            </w:pPr>
            <w:r w:rsidRPr="006F4DE1">
              <w:rPr>
                <w:rFonts w:asciiTheme="majorBidi" w:eastAsia="Times New Roman" w:hAnsiTheme="majorBidi" w:cstheme="majorBidi"/>
                <w:color w:val="000000"/>
                <w:sz w:val="24"/>
                <w:szCs w:val="24"/>
                <w:lang w:val="en-GB" w:eastAsia="en-GB"/>
              </w:rPr>
              <w:t>151</w:t>
            </w:r>
          </w:p>
        </w:tc>
      </w:tr>
      <w:tr w:rsidR="002A102A" w:rsidRPr="006F4DE1" w14:paraId="03E7F366" w14:textId="77777777" w:rsidTr="002A102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310" w:type="dxa"/>
            <w:noWrap/>
            <w:hideMark/>
          </w:tcPr>
          <w:p w14:paraId="2CAB8B33" w14:textId="77777777" w:rsidR="002A102A" w:rsidRPr="006F4DE1" w:rsidRDefault="002A102A" w:rsidP="006F4DE1">
            <w:pPr>
              <w:spacing w:after="0" w:line="360" w:lineRule="auto"/>
              <w:jc w:val="right"/>
              <w:rPr>
                <w:rFonts w:asciiTheme="majorBidi" w:eastAsia="Times New Roman" w:hAnsiTheme="majorBidi" w:cstheme="majorBidi"/>
                <w:color w:val="000000"/>
                <w:sz w:val="24"/>
                <w:szCs w:val="24"/>
                <w:lang w:val="en-GB" w:eastAsia="en-GB"/>
              </w:rPr>
            </w:pPr>
            <w:r w:rsidRPr="006F4DE1">
              <w:rPr>
                <w:rFonts w:asciiTheme="majorBidi" w:eastAsia="Times New Roman" w:hAnsiTheme="majorBidi" w:cstheme="majorBidi"/>
                <w:color w:val="000000"/>
                <w:sz w:val="24"/>
                <w:szCs w:val="24"/>
                <w:lang w:val="en-GB" w:eastAsia="en-GB"/>
              </w:rPr>
              <w:t>45</w:t>
            </w:r>
          </w:p>
        </w:tc>
        <w:tc>
          <w:tcPr>
            <w:tcW w:w="2310" w:type="dxa"/>
            <w:noWrap/>
            <w:hideMark/>
          </w:tcPr>
          <w:p w14:paraId="4C07DBB9" w14:textId="77777777" w:rsidR="002A102A" w:rsidRPr="006F4DE1" w:rsidRDefault="002A102A" w:rsidP="006F4DE1">
            <w:pPr>
              <w:spacing w:after="0" w:line="360" w:lineRule="auto"/>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4"/>
                <w:szCs w:val="24"/>
                <w:lang w:val="en-GB" w:eastAsia="en-GB"/>
              </w:rPr>
            </w:pPr>
            <w:r w:rsidRPr="006F4DE1">
              <w:rPr>
                <w:rFonts w:asciiTheme="majorBidi" w:eastAsia="Times New Roman" w:hAnsiTheme="majorBidi" w:cstheme="majorBidi"/>
                <w:color w:val="000000"/>
                <w:sz w:val="24"/>
                <w:szCs w:val="24"/>
                <w:lang w:val="en-GB" w:eastAsia="en-GB"/>
              </w:rPr>
              <w:t>70</w:t>
            </w:r>
          </w:p>
        </w:tc>
        <w:tc>
          <w:tcPr>
            <w:tcW w:w="2311" w:type="dxa"/>
            <w:noWrap/>
            <w:hideMark/>
          </w:tcPr>
          <w:p w14:paraId="64852AE3" w14:textId="77777777" w:rsidR="002A102A" w:rsidRPr="006F4DE1" w:rsidRDefault="002A102A" w:rsidP="006F4DE1">
            <w:pPr>
              <w:spacing w:after="0" w:line="360" w:lineRule="auto"/>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4"/>
                <w:szCs w:val="24"/>
                <w:lang w:val="en-GB" w:eastAsia="en-GB"/>
              </w:rPr>
            </w:pPr>
            <w:r w:rsidRPr="006F4DE1">
              <w:rPr>
                <w:rFonts w:asciiTheme="majorBidi" w:eastAsia="Times New Roman" w:hAnsiTheme="majorBidi" w:cstheme="majorBidi"/>
                <w:color w:val="000000"/>
                <w:sz w:val="24"/>
                <w:szCs w:val="24"/>
                <w:lang w:val="en-GB" w:eastAsia="en-GB"/>
              </w:rPr>
              <w:t>24</w:t>
            </w:r>
          </w:p>
        </w:tc>
        <w:tc>
          <w:tcPr>
            <w:tcW w:w="2311" w:type="dxa"/>
            <w:noWrap/>
            <w:hideMark/>
          </w:tcPr>
          <w:p w14:paraId="63CB28C5" w14:textId="77777777" w:rsidR="002A102A" w:rsidRPr="006F4DE1" w:rsidRDefault="002A102A" w:rsidP="006F4DE1">
            <w:pPr>
              <w:spacing w:after="0" w:line="360" w:lineRule="auto"/>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4"/>
                <w:szCs w:val="24"/>
                <w:lang w:val="en-GB" w:eastAsia="en-GB"/>
              </w:rPr>
            </w:pPr>
            <w:r w:rsidRPr="006F4DE1">
              <w:rPr>
                <w:rFonts w:asciiTheme="majorBidi" w:eastAsia="Times New Roman" w:hAnsiTheme="majorBidi" w:cstheme="majorBidi"/>
                <w:color w:val="000000"/>
                <w:sz w:val="24"/>
                <w:szCs w:val="24"/>
                <w:lang w:val="en-GB" w:eastAsia="en-GB"/>
              </w:rPr>
              <w:t>221</w:t>
            </w:r>
          </w:p>
        </w:tc>
      </w:tr>
      <w:tr w:rsidR="002A102A" w:rsidRPr="006F4DE1" w14:paraId="27DDCB35" w14:textId="77777777" w:rsidTr="002A102A">
        <w:trPr>
          <w:trHeight w:val="300"/>
        </w:trPr>
        <w:tc>
          <w:tcPr>
            <w:cnfStyle w:val="001000000000" w:firstRow="0" w:lastRow="0" w:firstColumn="1" w:lastColumn="0" w:oddVBand="0" w:evenVBand="0" w:oddHBand="0" w:evenHBand="0" w:firstRowFirstColumn="0" w:firstRowLastColumn="0" w:lastRowFirstColumn="0" w:lastRowLastColumn="0"/>
            <w:tcW w:w="2310" w:type="dxa"/>
            <w:noWrap/>
            <w:hideMark/>
          </w:tcPr>
          <w:p w14:paraId="74713DC2" w14:textId="77777777" w:rsidR="002A102A" w:rsidRPr="006F4DE1" w:rsidRDefault="002A102A" w:rsidP="006F4DE1">
            <w:pPr>
              <w:spacing w:after="0" w:line="360" w:lineRule="auto"/>
              <w:jc w:val="right"/>
              <w:rPr>
                <w:rFonts w:asciiTheme="majorBidi" w:eastAsia="Times New Roman" w:hAnsiTheme="majorBidi" w:cstheme="majorBidi"/>
                <w:color w:val="000000"/>
                <w:sz w:val="24"/>
                <w:szCs w:val="24"/>
                <w:lang w:val="en-GB" w:eastAsia="en-GB"/>
              </w:rPr>
            </w:pPr>
            <w:r w:rsidRPr="006F4DE1">
              <w:rPr>
                <w:rFonts w:asciiTheme="majorBidi" w:eastAsia="Times New Roman" w:hAnsiTheme="majorBidi" w:cstheme="majorBidi"/>
                <w:color w:val="000000"/>
                <w:sz w:val="24"/>
                <w:szCs w:val="24"/>
                <w:lang w:val="en-GB" w:eastAsia="en-GB"/>
              </w:rPr>
              <w:t>46</w:t>
            </w:r>
          </w:p>
        </w:tc>
        <w:tc>
          <w:tcPr>
            <w:tcW w:w="2310" w:type="dxa"/>
            <w:noWrap/>
            <w:hideMark/>
          </w:tcPr>
          <w:p w14:paraId="375B3409" w14:textId="77777777" w:rsidR="002A102A" w:rsidRPr="006F4DE1" w:rsidRDefault="002A102A" w:rsidP="006F4DE1">
            <w:pPr>
              <w:spacing w:after="0" w:line="36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lang w:val="en-GB" w:eastAsia="en-GB"/>
              </w:rPr>
            </w:pPr>
            <w:r w:rsidRPr="006F4DE1">
              <w:rPr>
                <w:rFonts w:asciiTheme="majorBidi" w:eastAsia="Times New Roman" w:hAnsiTheme="majorBidi" w:cstheme="majorBidi"/>
                <w:color w:val="000000"/>
                <w:sz w:val="24"/>
                <w:szCs w:val="24"/>
                <w:lang w:val="en-GB" w:eastAsia="en-GB"/>
              </w:rPr>
              <w:t>64</w:t>
            </w:r>
          </w:p>
        </w:tc>
        <w:tc>
          <w:tcPr>
            <w:tcW w:w="2311" w:type="dxa"/>
            <w:noWrap/>
            <w:hideMark/>
          </w:tcPr>
          <w:p w14:paraId="40E82126" w14:textId="77777777" w:rsidR="002A102A" w:rsidRPr="006F4DE1" w:rsidRDefault="002A102A" w:rsidP="006F4DE1">
            <w:pPr>
              <w:spacing w:after="0" w:line="36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lang w:val="en-GB" w:eastAsia="en-GB"/>
              </w:rPr>
            </w:pPr>
            <w:r w:rsidRPr="006F4DE1">
              <w:rPr>
                <w:rFonts w:asciiTheme="majorBidi" w:eastAsia="Times New Roman" w:hAnsiTheme="majorBidi" w:cstheme="majorBidi"/>
                <w:color w:val="000000"/>
                <w:sz w:val="24"/>
                <w:szCs w:val="24"/>
                <w:lang w:val="en-GB" w:eastAsia="en-GB"/>
              </w:rPr>
              <w:t>18</w:t>
            </w:r>
          </w:p>
        </w:tc>
        <w:tc>
          <w:tcPr>
            <w:tcW w:w="2311" w:type="dxa"/>
            <w:noWrap/>
            <w:hideMark/>
          </w:tcPr>
          <w:p w14:paraId="244C8D84" w14:textId="77777777" w:rsidR="002A102A" w:rsidRPr="006F4DE1" w:rsidRDefault="002A102A" w:rsidP="006F4DE1">
            <w:pPr>
              <w:spacing w:after="0" w:line="36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lang w:val="en-GB" w:eastAsia="en-GB"/>
              </w:rPr>
            </w:pPr>
            <w:r w:rsidRPr="006F4DE1">
              <w:rPr>
                <w:rFonts w:asciiTheme="majorBidi" w:eastAsia="Times New Roman" w:hAnsiTheme="majorBidi" w:cstheme="majorBidi"/>
                <w:color w:val="000000"/>
                <w:sz w:val="24"/>
                <w:szCs w:val="24"/>
                <w:lang w:val="en-GB" w:eastAsia="en-GB"/>
              </w:rPr>
              <w:t>239</w:t>
            </w:r>
          </w:p>
        </w:tc>
      </w:tr>
      <w:tr w:rsidR="002A102A" w:rsidRPr="006F4DE1" w14:paraId="23C256B9" w14:textId="77777777" w:rsidTr="002A102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310" w:type="dxa"/>
            <w:noWrap/>
            <w:hideMark/>
          </w:tcPr>
          <w:p w14:paraId="02C98A52" w14:textId="77777777" w:rsidR="002A102A" w:rsidRPr="006F4DE1" w:rsidRDefault="002A102A" w:rsidP="006F4DE1">
            <w:pPr>
              <w:spacing w:after="0" w:line="360" w:lineRule="auto"/>
              <w:jc w:val="right"/>
              <w:rPr>
                <w:rFonts w:asciiTheme="majorBidi" w:eastAsia="Times New Roman" w:hAnsiTheme="majorBidi" w:cstheme="majorBidi"/>
                <w:color w:val="000000"/>
                <w:sz w:val="24"/>
                <w:szCs w:val="24"/>
                <w:lang w:val="en-GB" w:eastAsia="en-GB"/>
              </w:rPr>
            </w:pPr>
            <w:r w:rsidRPr="006F4DE1">
              <w:rPr>
                <w:rFonts w:asciiTheme="majorBidi" w:eastAsia="Times New Roman" w:hAnsiTheme="majorBidi" w:cstheme="majorBidi"/>
                <w:color w:val="000000"/>
                <w:sz w:val="24"/>
                <w:szCs w:val="24"/>
                <w:lang w:val="en-GB" w:eastAsia="en-GB"/>
              </w:rPr>
              <w:t>47</w:t>
            </w:r>
          </w:p>
        </w:tc>
        <w:tc>
          <w:tcPr>
            <w:tcW w:w="2310" w:type="dxa"/>
            <w:noWrap/>
            <w:hideMark/>
          </w:tcPr>
          <w:p w14:paraId="08CC2C02" w14:textId="77777777" w:rsidR="002A102A" w:rsidRPr="006F4DE1" w:rsidRDefault="002A102A" w:rsidP="006F4DE1">
            <w:pPr>
              <w:spacing w:after="0" w:line="360" w:lineRule="auto"/>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4"/>
                <w:szCs w:val="24"/>
                <w:lang w:val="en-GB" w:eastAsia="en-GB"/>
              </w:rPr>
            </w:pPr>
            <w:r w:rsidRPr="006F4DE1">
              <w:rPr>
                <w:rFonts w:asciiTheme="majorBidi" w:eastAsia="Times New Roman" w:hAnsiTheme="majorBidi" w:cstheme="majorBidi"/>
                <w:color w:val="000000"/>
                <w:sz w:val="24"/>
                <w:szCs w:val="24"/>
                <w:lang w:val="en-GB" w:eastAsia="en-GB"/>
              </w:rPr>
              <w:t>55</w:t>
            </w:r>
          </w:p>
        </w:tc>
        <w:tc>
          <w:tcPr>
            <w:tcW w:w="2311" w:type="dxa"/>
            <w:noWrap/>
            <w:hideMark/>
          </w:tcPr>
          <w:p w14:paraId="1BC0EF65" w14:textId="77777777" w:rsidR="002A102A" w:rsidRPr="006F4DE1" w:rsidRDefault="002A102A" w:rsidP="006F4DE1">
            <w:pPr>
              <w:spacing w:after="0" w:line="360" w:lineRule="auto"/>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4"/>
                <w:szCs w:val="24"/>
                <w:lang w:val="en-GB" w:eastAsia="en-GB"/>
              </w:rPr>
            </w:pPr>
            <w:r w:rsidRPr="006F4DE1">
              <w:rPr>
                <w:rFonts w:asciiTheme="majorBidi" w:eastAsia="Times New Roman" w:hAnsiTheme="majorBidi" w:cstheme="majorBidi"/>
                <w:color w:val="000000"/>
                <w:sz w:val="24"/>
                <w:szCs w:val="24"/>
                <w:lang w:val="en-GB" w:eastAsia="en-GB"/>
              </w:rPr>
              <w:t>22</w:t>
            </w:r>
          </w:p>
        </w:tc>
        <w:tc>
          <w:tcPr>
            <w:tcW w:w="2311" w:type="dxa"/>
            <w:noWrap/>
            <w:hideMark/>
          </w:tcPr>
          <w:p w14:paraId="53ACB5AC" w14:textId="77777777" w:rsidR="002A102A" w:rsidRPr="006F4DE1" w:rsidRDefault="002A102A" w:rsidP="006F4DE1">
            <w:pPr>
              <w:spacing w:after="0" w:line="360" w:lineRule="auto"/>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4"/>
                <w:szCs w:val="24"/>
                <w:lang w:val="en-GB" w:eastAsia="en-GB"/>
              </w:rPr>
            </w:pPr>
            <w:r w:rsidRPr="006F4DE1">
              <w:rPr>
                <w:rFonts w:asciiTheme="majorBidi" w:eastAsia="Times New Roman" w:hAnsiTheme="majorBidi" w:cstheme="majorBidi"/>
                <w:color w:val="000000"/>
                <w:sz w:val="24"/>
                <w:szCs w:val="24"/>
                <w:lang w:val="en-GB" w:eastAsia="en-GB"/>
              </w:rPr>
              <w:t>155</w:t>
            </w:r>
          </w:p>
        </w:tc>
      </w:tr>
      <w:tr w:rsidR="002A102A" w:rsidRPr="006F4DE1" w14:paraId="57A305CA" w14:textId="77777777" w:rsidTr="002A102A">
        <w:trPr>
          <w:trHeight w:val="300"/>
        </w:trPr>
        <w:tc>
          <w:tcPr>
            <w:cnfStyle w:val="001000000000" w:firstRow="0" w:lastRow="0" w:firstColumn="1" w:lastColumn="0" w:oddVBand="0" w:evenVBand="0" w:oddHBand="0" w:evenHBand="0" w:firstRowFirstColumn="0" w:firstRowLastColumn="0" w:lastRowFirstColumn="0" w:lastRowLastColumn="0"/>
            <w:tcW w:w="2310" w:type="dxa"/>
            <w:noWrap/>
            <w:hideMark/>
          </w:tcPr>
          <w:p w14:paraId="7185C115" w14:textId="77777777" w:rsidR="002A102A" w:rsidRPr="006F4DE1" w:rsidRDefault="002A102A" w:rsidP="006F4DE1">
            <w:pPr>
              <w:spacing w:after="0" w:line="360" w:lineRule="auto"/>
              <w:jc w:val="right"/>
              <w:rPr>
                <w:rFonts w:asciiTheme="majorBidi" w:eastAsia="Times New Roman" w:hAnsiTheme="majorBidi" w:cstheme="majorBidi"/>
                <w:color w:val="000000"/>
                <w:sz w:val="24"/>
                <w:szCs w:val="24"/>
                <w:lang w:val="en-GB" w:eastAsia="en-GB"/>
              </w:rPr>
            </w:pPr>
            <w:r w:rsidRPr="006F4DE1">
              <w:rPr>
                <w:rFonts w:asciiTheme="majorBidi" w:eastAsia="Times New Roman" w:hAnsiTheme="majorBidi" w:cstheme="majorBidi"/>
                <w:color w:val="000000"/>
                <w:sz w:val="24"/>
                <w:szCs w:val="24"/>
                <w:lang w:val="en-GB" w:eastAsia="en-GB"/>
              </w:rPr>
              <w:t>48</w:t>
            </w:r>
          </w:p>
        </w:tc>
        <w:tc>
          <w:tcPr>
            <w:tcW w:w="2310" w:type="dxa"/>
            <w:noWrap/>
            <w:hideMark/>
          </w:tcPr>
          <w:p w14:paraId="334D4694" w14:textId="77777777" w:rsidR="002A102A" w:rsidRPr="006F4DE1" w:rsidRDefault="002A102A" w:rsidP="006F4DE1">
            <w:pPr>
              <w:spacing w:after="0" w:line="36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lang w:val="en-GB" w:eastAsia="en-GB"/>
              </w:rPr>
            </w:pPr>
            <w:r w:rsidRPr="006F4DE1">
              <w:rPr>
                <w:rFonts w:asciiTheme="majorBidi" w:eastAsia="Times New Roman" w:hAnsiTheme="majorBidi" w:cstheme="majorBidi"/>
                <w:color w:val="000000"/>
                <w:sz w:val="24"/>
                <w:szCs w:val="24"/>
                <w:lang w:val="en-GB" w:eastAsia="en-GB"/>
              </w:rPr>
              <w:t>80</w:t>
            </w:r>
          </w:p>
        </w:tc>
        <w:tc>
          <w:tcPr>
            <w:tcW w:w="2311" w:type="dxa"/>
            <w:noWrap/>
            <w:hideMark/>
          </w:tcPr>
          <w:p w14:paraId="369970A9" w14:textId="77777777" w:rsidR="002A102A" w:rsidRPr="006F4DE1" w:rsidRDefault="002A102A" w:rsidP="006F4DE1">
            <w:pPr>
              <w:spacing w:after="0" w:line="36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lang w:val="en-GB" w:eastAsia="en-GB"/>
              </w:rPr>
            </w:pPr>
            <w:r w:rsidRPr="006F4DE1">
              <w:rPr>
                <w:rFonts w:asciiTheme="majorBidi" w:eastAsia="Times New Roman" w:hAnsiTheme="majorBidi" w:cstheme="majorBidi"/>
                <w:color w:val="000000"/>
                <w:sz w:val="24"/>
                <w:szCs w:val="24"/>
                <w:lang w:val="en-GB" w:eastAsia="en-GB"/>
              </w:rPr>
              <w:t>25</w:t>
            </w:r>
          </w:p>
        </w:tc>
        <w:tc>
          <w:tcPr>
            <w:tcW w:w="2311" w:type="dxa"/>
            <w:noWrap/>
            <w:hideMark/>
          </w:tcPr>
          <w:p w14:paraId="3783D584" w14:textId="77777777" w:rsidR="002A102A" w:rsidRPr="006F4DE1" w:rsidRDefault="002A102A" w:rsidP="006F4DE1">
            <w:pPr>
              <w:spacing w:after="0" w:line="36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lang w:val="en-GB" w:eastAsia="en-GB"/>
              </w:rPr>
            </w:pPr>
            <w:r w:rsidRPr="006F4DE1">
              <w:rPr>
                <w:rFonts w:asciiTheme="majorBidi" w:eastAsia="Times New Roman" w:hAnsiTheme="majorBidi" w:cstheme="majorBidi"/>
                <w:color w:val="000000"/>
                <w:sz w:val="24"/>
                <w:szCs w:val="24"/>
                <w:lang w:val="en-GB" w:eastAsia="en-GB"/>
              </w:rPr>
              <w:t>148</w:t>
            </w:r>
          </w:p>
        </w:tc>
      </w:tr>
      <w:tr w:rsidR="002A102A" w:rsidRPr="006F4DE1" w14:paraId="76471331" w14:textId="77777777" w:rsidTr="002A102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310" w:type="dxa"/>
            <w:noWrap/>
            <w:hideMark/>
          </w:tcPr>
          <w:p w14:paraId="2421F23F" w14:textId="77777777" w:rsidR="002A102A" w:rsidRPr="006F4DE1" w:rsidRDefault="002A102A" w:rsidP="006F4DE1">
            <w:pPr>
              <w:spacing w:after="0" w:line="360" w:lineRule="auto"/>
              <w:jc w:val="right"/>
              <w:rPr>
                <w:rFonts w:asciiTheme="majorBidi" w:eastAsia="Times New Roman" w:hAnsiTheme="majorBidi" w:cstheme="majorBidi"/>
                <w:color w:val="000000"/>
                <w:sz w:val="24"/>
                <w:szCs w:val="24"/>
                <w:lang w:val="en-GB" w:eastAsia="en-GB"/>
              </w:rPr>
            </w:pPr>
            <w:r w:rsidRPr="006F4DE1">
              <w:rPr>
                <w:rFonts w:asciiTheme="majorBidi" w:eastAsia="Times New Roman" w:hAnsiTheme="majorBidi" w:cstheme="majorBidi"/>
                <w:color w:val="000000"/>
                <w:sz w:val="24"/>
                <w:szCs w:val="24"/>
                <w:lang w:val="en-GB" w:eastAsia="en-GB"/>
              </w:rPr>
              <w:t>49</w:t>
            </w:r>
          </w:p>
        </w:tc>
        <w:tc>
          <w:tcPr>
            <w:tcW w:w="2310" w:type="dxa"/>
            <w:noWrap/>
            <w:hideMark/>
          </w:tcPr>
          <w:p w14:paraId="455728E3" w14:textId="77777777" w:rsidR="002A102A" w:rsidRPr="006F4DE1" w:rsidRDefault="002A102A" w:rsidP="006F4DE1">
            <w:pPr>
              <w:spacing w:after="0" w:line="360" w:lineRule="auto"/>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4"/>
                <w:szCs w:val="24"/>
                <w:lang w:val="en-GB" w:eastAsia="en-GB"/>
              </w:rPr>
            </w:pPr>
            <w:r w:rsidRPr="006F4DE1">
              <w:rPr>
                <w:rFonts w:asciiTheme="majorBidi" w:eastAsia="Times New Roman" w:hAnsiTheme="majorBidi" w:cstheme="majorBidi"/>
                <w:color w:val="000000"/>
                <w:sz w:val="24"/>
                <w:szCs w:val="24"/>
                <w:lang w:val="en-GB" w:eastAsia="en-GB"/>
              </w:rPr>
              <w:t>65</w:t>
            </w:r>
          </w:p>
        </w:tc>
        <w:tc>
          <w:tcPr>
            <w:tcW w:w="2311" w:type="dxa"/>
            <w:noWrap/>
            <w:hideMark/>
          </w:tcPr>
          <w:p w14:paraId="3BC869AD" w14:textId="77777777" w:rsidR="002A102A" w:rsidRPr="006F4DE1" w:rsidRDefault="002A102A" w:rsidP="006F4DE1">
            <w:pPr>
              <w:spacing w:after="0" w:line="360" w:lineRule="auto"/>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4"/>
                <w:szCs w:val="24"/>
                <w:lang w:val="en-GB" w:eastAsia="en-GB"/>
              </w:rPr>
            </w:pPr>
            <w:r w:rsidRPr="006F4DE1">
              <w:rPr>
                <w:rFonts w:asciiTheme="majorBidi" w:eastAsia="Times New Roman" w:hAnsiTheme="majorBidi" w:cstheme="majorBidi"/>
                <w:color w:val="000000"/>
                <w:sz w:val="24"/>
                <w:szCs w:val="24"/>
                <w:lang w:val="en-GB" w:eastAsia="en-GB"/>
              </w:rPr>
              <w:t>24</w:t>
            </w:r>
          </w:p>
        </w:tc>
        <w:tc>
          <w:tcPr>
            <w:tcW w:w="2311" w:type="dxa"/>
            <w:noWrap/>
            <w:hideMark/>
          </w:tcPr>
          <w:p w14:paraId="128AEA31" w14:textId="77777777" w:rsidR="002A102A" w:rsidRPr="006F4DE1" w:rsidRDefault="002A102A" w:rsidP="006F4DE1">
            <w:pPr>
              <w:spacing w:after="0" w:line="360" w:lineRule="auto"/>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4"/>
                <w:szCs w:val="24"/>
                <w:lang w:val="en-GB" w:eastAsia="en-GB"/>
              </w:rPr>
            </w:pPr>
            <w:r w:rsidRPr="006F4DE1">
              <w:rPr>
                <w:rFonts w:asciiTheme="majorBidi" w:eastAsia="Times New Roman" w:hAnsiTheme="majorBidi" w:cstheme="majorBidi"/>
                <w:color w:val="000000"/>
                <w:sz w:val="24"/>
                <w:szCs w:val="24"/>
                <w:lang w:val="en-GB" w:eastAsia="en-GB"/>
              </w:rPr>
              <w:t>259</w:t>
            </w:r>
          </w:p>
        </w:tc>
      </w:tr>
      <w:tr w:rsidR="002A102A" w:rsidRPr="006F4DE1" w14:paraId="7300599E" w14:textId="77777777" w:rsidTr="002A102A">
        <w:trPr>
          <w:trHeight w:val="300"/>
        </w:trPr>
        <w:tc>
          <w:tcPr>
            <w:cnfStyle w:val="001000000000" w:firstRow="0" w:lastRow="0" w:firstColumn="1" w:lastColumn="0" w:oddVBand="0" w:evenVBand="0" w:oddHBand="0" w:evenHBand="0" w:firstRowFirstColumn="0" w:firstRowLastColumn="0" w:lastRowFirstColumn="0" w:lastRowLastColumn="0"/>
            <w:tcW w:w="2310" w:type="dxa"/>
            <w:noWrap/>
            <w:hideMark/>
          </w:tcPr>
          <w:p w14:paraId="1FB84440" w14:textId="77777777" w:rsidR="002A102A" w:rsidRPr="006F4DE1" w:rsidRDefault="002A102A" w:rsidP="006F4DE1">
            <w:pPr>
              <w:spacing w:after="0" w:line="360" w:lineRule="auto"/>
              <w:jc w:val="right"/>
              <w:rPr>
                <w:rFonts w:asciiTheme="majorBidi" w:eastAsia="Times New Roman" w:hAnsiTheme="majorBidi" w:cstheme="majorBidi"/>
                <w:color w:val="000000"/>
                <w:sz w:val="24"/>
                <w:szCs w:val="24"/>
                <w:lang w:val="en-GB" w:eastAsia="en-GB"/>
              </w:rPr>
            </w:pPr>
            <w:r w:rsidRPr="006F4DE1">
              <w:rPr>
                <w:rFonts w:asciiTheme="majorBidi" w:eastAsia="Times New Roman" w:hAnsiTheme="majorBidi" w:cstheme="majorBidi"/>
                <w:color w:val="000000"/>
                <w:sz w:val="24"/>
                <w:szCs w:val="24"/>
                <w:lang w:val="en-GB" w:eastAsia="en-GB"/>
              </w:rPr>
              <w:t>50</w:t>
            </w:r>
          </w:p>
        </w:tc>
        <w:tc>
          <w:tcPr>
            <w:tcW w:w="2310" w:type="dxa"/>
            <w:noWrap/>
            <w:hideMark/>
          </w:tcPr>
          <w:p w14:paraId="7B1F120E" w14:textId="77777777" w:rsidR="002A102A" w:rsidRPr="006F4DE1" w:rsidRDefault="002A102A" w:rsidP="006F4DE1">
            <w:pPr>
              <w:spacing w:after="0" w:line="36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lang w:val="en-GB" w:eastAsia="en-GB"/>
              </w:rPr>
            </w:pPr>
            <w:r w:rsidRPr="006F4DE1">
              <w:rPr>
                <w:rFonts w:asciiTheme="majorBidi" w:eastAsia="Times New Roman" w:hAnsiTheme="majorBidi" w:cstheme="majorBidi"/>
                <w:color w:val="000000"/>
                <w:sz w:val="24"/>
                <w:szCs w:val="24"/>
                <w:lang w:val="en-GB" w:eastAsia="en-GB"/>
              </w:rPr>
              <w:t>72</w:t>
            </w:r>
          </w:p>
        </w:tc>
        <w:tc>
          <w:tcPr>
            <w:tcW w:w="2311" w:type="dxa"/>
            <w:noWrap/>
            <w:hideMark/>
          </w:tcPr>
          <w:p w14:paraId="720495E0" w14:textId="77777777" w:rsidR="002A102A" w:rsidRPr="006F4DE1" w:rsidRDefault="002A102A" w:rsidP="006F4DE1">
            <w:pPr>
              <w:spacing w:after="0" w:line="36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lang w:val="en-GB" w:eastAsia="en-GB"/>
              </w:rPr>
            </w:pPr>
            <w:r w:rsidRPr="006F4DE1">
              <w:rPr>
                <w:rFonts w:asciiTheme="majorBidi" w:eastAsia="Times New Roman" w:hAnsiTheme="majorBidi" w:cstheme="majorBidi"/>
                <w:color w:val="000000"/>
                <w:sz w:val="24"/>
                <w:szCs w:val="24"/>
                <w:lang w:val="en-GB" w:eastAsia="en-GB"/>
              </w:rPr>
              <w:t>18</w:t>
            </w:r>
          </w:p>
        </w:tc>
        <w:tc>
          <w:tcPr>
            <w:tcW w:w="2311" w:type="dxa"/>
            <w:noWrap/>
            <w:hideMark/>
          </w:tcPr>
          <w:p w14:paraId="34F696B4" w14:textId="77777777" w:rsidR="002A102A" w:rsidRPr="006F4DE1" w:rsidRDefault="002A102A" w:rsidP="006F4DE1">
            <w:pPr>
              <w:spacing w:after="0" w:line="36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lang w:val="en-GB" w:eastAsia="en-GB"/>
              </w:rPr>
            </w:pPr>
            <w:r w:rsidRPr="006F4DE1">
              <w:rPr>
                <w:rFonts w:asciiTheme="majorBidi" w:eastAsia="Times New Roman" w:hAnsiTheme="majorBidi" w:cstheme="majorBidi"/>
                <w:color w:val="000000"/>
                <w:sz w:val="24"/>
                <w:szCs w:val="24"/>
                <w:lang w:val="en-GB" w:eastAsia="en-GB"/>
              </w:rPr>
              <w:t>196</w:t>
            </w:r>
          </w:p>
        </w:tc>
      </w:tr>
    </w:tbl>
    <w:p w14:paraId="6F7B079E" w14:textId="77777777" w:rsidR="00103FD1" w:rsidRPr="006F4DE1" w:rsidRDefault="00103FD1" w:rsidP="006F4DE1">
      <w:pPr>
        <w:spacing w:line="360" w:lineRule="auto"/>
        <w:rPr>
          <w:rFonts w:asciiTheme="majorBidi" w:hAnsiTheme="majorBidi" w:cstheme="majorBidi"/>
          <w:sz w:val="24"/>
          <w:szCs w:val="24"/>
        </w:rPr>
      </w:pPr>
    </w:p>
    <w:p w14:paraId="5DE0371A" w14:textId="77777777" w:rsidR="00911003" w:rsidRDefault="00911003" w:rsidP="006F4DE1">
      <w:pPr>
        <w:spacing w:line="360" w:lineRule="auto"/>
        <w:rPr>
          <w:rFonts w:asciiTheme="majorBidi" w:hAnsiTheme="majorBidi" w:cstheme="majorBidi"/>
          <w:b/>
          <w:bCs/>
          <w:sz w:val="24"/>
          <w:szCs w:val="24"/>
        </w:rPr>
      </w:pPr>
      <w:r w:rsidRPr="006F4DE1">
        <w:rPr>
          <w:rFonts w:asciiTheme="majorBidi" w:hAnsiTheme="majorBidi" w:cstheme="majorBidi"/>
          <w:b/>
          <w:bCs/>
          <w:noProof/>
          <w:sz w:val="24"/>
          <w:szCs w:val="24"/>
          <w:lang w:val="en-GB" w:eastAsia="en-GB"/>
        </w:rPr>
        <w:drawing>
          <wp:inline distT="0" distB="0" distL="0" distR="0" wp14:anchorId="4EA0751E" wp14:editId="7CB9CF8B">
            <wp:extent cx="3836854" cy="3547431"/>
            <wp:effectExtent l="19050" t="0" r="0" b="0"/>
            <wp:docPr id="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cstate="print"/>
                    <a:srcRect/>
                    <a:stretch>
                      <a:fillRect/>
                    </a:stretch>
                  </pic:blipFill>
                  <pic:spPr bwMode="auto">
                    <a:xfrm>
                      <a:off x="0" y="0"/>
                      <a:ext cx="3842536" cy="3552684"/>
                    </a:xfrm>
                    <a:prstGeom prst="rect">
                      <a:avLst/>
                    </a:prstGeom>
                    <a:noFill/>
                    <a:ln w="9525">
                      <a:noFill/>
                      <a:miter lim="800000"/>
                      <a:headEnd/>
                      <a:tailEnd/>
                    </a:ln>
                  </pic:spPr>
                </pic:pic>
              </a:graphicData>
            </a:graphic>
          </wp:inline>
        </w:drawing>
      </w:r>
    </w:p>
    <w:p w14:paraId="7DAEC046" w14:textId="77777777" w:rsidR="003341E7" w:rsidRPr="00BA3681" w:rsidRDefault="003341E7" w:rsidP="006F4DE1">
      <w:pPr>
        <w:spacing w:line="360" w:lineRule="auto"/>
        <w:rPr>
          <w:rFonts w:asciiTheme="majorBidi" w:hAnsiTheme="majorBidi" w:cstheme="majorBidi"/>
          <w:sz w:val="24"/>
          <w:szCs w:val="24"/>
        </w:rPr>
      </w:pPr>
      <w:r w:rsidRPr="00BA3681">
        <w:rPr>
          <w:rFonts w:asciiTheme="majorBidi" w:hAnsiTheme="majorBidi" w:cstheme="majorBidi"/>
          <w:sz w:val="24"/>
          <w:szCs w:val="24"/>
        </w:rPr>
        <w:t xml:space="preserve">Figure </w:t>
      </w:r>
      <w:r w:rsidR="007E20E2" w:rsidRPr="00BA3681">
        <w:rPr>
          <w:rFonts w:asciiTheme="majorBidi" w:hAnsiTheme="majorBidi" w:cstheme="majorBidi"/>
          <w:sz w:val="24"/>
          <w:szCs w:val="24"/>
        </w:rPr>
        <w:t>4.</w:t>
      </w:r>
      <w:r w:rsidR="00A56768" w:rsidRPr="00BA3681">
        <w:rPr>
          <w:rFonts w:asciiTheme="majorBidi" w:hAnsiTheme="majorBidi" w:cstheme="majorBidi"/>
          <w:sz w:val="24"/>
          <w:szCs w:val="24"/>
        </w:rPr>
        <w:t>0</w:t>
      </w:r>
      <w:r w:rsidR="007E20E2" w:rsidRPr="00BA3681">
        <w:rPr>
          <w:rFonts w:asciiTheme="majorBidi" w:hAnsiTheme="majorBidi" w:cstheme="majorBidi"/>
          <w:sz w:val="24"/>
          <w:szCs w:val="24"/>
        </w:rPr>
        <w:t xml:space="preserve">4  </w:t>
      </w:r>
      <w:r w:rsidRPr="00BA3681">
        <w:rPr>
          <w:rFonts w:asciiTheme="majorBidi" w:hAnsiTheme="majorBidi" w:cstheme="majorBidi"/>
          <w:sz w:val="24"/>
          <w:szCs w:val="24"/>
        </w:rPr>
        <w:t>Rose diagram of pheocysts orientation</w:t>
      </w:r>
      <w:r w:rsidR="007E20E2" w:rsidRPr="00BA3681">
        <w:rPr>
          <w:rFonts w:asciiTheme="majorBidi" w:hAnsiTheme="majorBidi" w:cstheme="majorBidi"/>
          <w:sz w:val="24"/>
          <w:szCs w:val="24"/>
        </w:rPr>
        <w:t>( Location 2, general mapping)</w:t>
      </w:r>
    </w:p>
    <w:p w14:paraId="341349D9" w14:textId="77777777" w:rsidR="0074135D" w:rsidRPr="006F4DE1" w:rsidRDefault="0074135D" w:rsidP="006F4DE1">
      <w:pPr>
        <w:spacing w:line="360" w:lineRule="auto"/>
        <w:rPr>
          <w:rFonts w:asciiTheme="majorBidi" w:hAnsiTheme="majorBidi" w:cstheme="majorBidi"/>
          <w:sz w:val="24"/>
          <w:szCs w:val="24"/>
        </w:rPr>
      </w:pPr>
    </w:p>
    <w:p w14:paraId="6304CC97" w14:textId="77777777" w:rsidR="00857052" w:rsidRPr="006F4DE1" w:rsidRDefault="004616E2" w:rsidP="00C06C0D">
      <w:pPr>
        <w:spacing w:line="360" w:lineRule="auto"/>
        <w:rPr>
          <w:rFonts w:asciiTheme="majorBidi" w:hAnsiTheme="majorBidi" w:cstheme="majorBidi"/>
          <w:b/>
          <w:bCs/>
          <w:sz w:val="24"/>
          <w:szCs w:val="24"/>
        </w:rPr>
      </w:pPr>
      <w:r w:rsidRPr="006F4DE1">
        <w:rPr>
          <w:rFonts w:asciiTheme="majorBidi" w:hAnsiTheme="majorBidi" w:cstheme="majorBidi"/>
          <w:b/>
          <w:bCs/>
          <w:sz w:val="24"/>
          <w:szCs w:val="24"/>
        </w:rPr>
        <w:t>4.1.1.2 Independent(Group) Field Mapping</w:t>
      </w:r>
    </w:p>
    <w:p w14:paraId="4A29B6FD" w14:textId="77777777" w:rsidR="00705F36" w:rsidRPr="006F4DE1" w:rsidRDefault="00705F36" w:rsidP="006F4DE1">
      <w:pPr>
        <w:spacing w:line="360" w:lineRule="auto"/>
        <w:rPr>
          <w:rFonts w:asciiTheme="majorBidi" w:hAnsiTheme="majorBidi" w:cstheme="majorBidi"/>
          <w:b/>
          <w:bCs/>
          <w:sz w:val="24"/>
          <w:szCs w:val="24"/>
        </w:rPr>
      </w:pPr>
      <w:r w:rsidRPr="006F4DE1">
        <w:rPr>
          <w:rFonts w:asciiTheme="majorBidi" w:hAnsiTheme="majorBidi" w:cstheme="majorBidi"/>
          <w:b/>
          <w:bCs/>
          <w:sz w:val="24"/>
          <w:szCs w:val="24"/>
        </w:rPr>
        <w:t xml:space="preserve">LOCATION 1 </w:t>
      </w:r>
    </w:p>
    <w:p w14:paraId="3D5DE499" w14:textId="77777777" w:rsidR="00DB484A" w:rsidRPr="006F4DE1" w:rsidRDefault="00DB484A" w:rsidP="006F4DE1">
      <w:pPr>
        <w:spacing w:line="360" w:lineRule="auto"/>
        <w:rPr>
          <w:rFonts w:asciiTheme="majorBidi" w:eastAsia="Times New Roman" w:hAnsiTheme="majorBidi" w:cstheme="majorBidi"/>
          <w:b/>
          <w:bCs/>
          <w:color w:val="000000"/>
          <w:sz w:val="24"/>
          <w:szCs w:val="24"/>
          <w:lang w:val="en-GB" w:eastAsia="en-GB"/>
        </w:rPr>
      </w:pPr>
      <w:r w:rsidRPr="006F4DE1">
        <w:rPr>
          <w:rFonts w:asciiTheme="majorBidi" w:hAnsiTheme="majorBidi" w:cstheme="majorBidi"/>
          <w:b/>
          <w:bCs/>
          <w:sz w:val="24"/>
          <w:szCs w:val="24"/>
        </w:rPr>
        <w:t xml:space="preserve">Coordinates; </w:t>
      </w:r>
      <w:r w:rsidRPr="006F4DE1">
        <w:rPr>
          <w:rFonts w:asciiTheme="majorBidi" w:eastAsia="Times New Roman" w:hAnsiTheme="majorBidi" w:cstheme="majorBidi"/>
          <w:b/>
          <w:bCs/>
          <w:color w:val="000000"/>
          <w:sz w:val="24"/>
          <w:szCs w:val="24"/>
          <w:lang w:val="en-GB" w:eastAsia="en-GB"/>
        </w:rPr>
        <w:t>7.2052330, 3.3460667</w:t>
      </w:r>
    </w:p>
    <w:p w14:paraId="56178F82" w14:textId="77777777" w:rsidR="00DB484A" w:rsidRPr="006F4DE1" w:rsidRDefault="00E3631E" w:rsidP="006F4DE1">
      <w:pPr>
        <w:spacing w:line="360" w:lineRule="auto"/>
        <w:rPr>
          <w:rFonts w:asciiTheme="majorBidi" w:hAnsiTheme="majorBidi" w:cstheme="majorBidi"/>
          <w:b/>
          <w:bCs/>
          <w:sz w:val="24"/>
          <w:szCs w:val="24"/>
        </w:rPr>
      </w:pPr>
      <w:r w:rsidRPr="006F4DE1">
        <w:rPr>
          <w:rFonts w:asciiTheme="majorBidi" w:hAnsiTheme="majorBidi" w:cstheme="majorBidi"/>
          <w:b/>
          <w:bCs/>
          <w:sz w:val="24"/>
          <w:szCs w:val="24"/>
        </w:rPr>
        <w:t>Weather: 34</w:t>
      </w:r>
      <w:r w:rsidR="00DB484A" w:rsidRPr="006F4DE1">
        <w:rPr>
          <w:rFonts w:asciiTheme="majorBidi" w:hAnsiTheme="majorBidi" w:cstheme="majorBidi"/>
          <w:b/>
          <w:bCs/>
          <w:sz w:val="24"/>
          <w:szCs w:val="24"/>
          <w:vertAlign w:val="superscript"/>
        </w:rPr>
        <w:t>o</w:t>
      </w:r>
      <w:r w:rsidR="00DB484A" w:rsidRPr="006F4DE1">
        <w:rPr>
          <w:rFonts w:asciiTheme="majorBidi" w:hAnsiTheme="majorBidi" w:cstheme="majorBidi"/>
          <w:b/>
          <w:bCs/>
          <w:sz w:val="24"/>
          <w:szCs w:val="24"/>
        </w:rPr>
        <w:t>C, sunny</w:t>
      </w:r>
    </w:p>
    <w:p w14:paraId="60E94478" w14:textId="77777777" w:rsidR="00E3631E" w:rsidRPr="006F4DE1" w:rsidRDefault="00E3631E" w:rsidP="006F4DE1">
      <w:pPr>
        <w:spacing w:line="360" w:lineRule="auto"/>
        <w:rPr>
          <w:rFonts w:asciiTheme="majorBidi" w:hAnsiTheme="majorBidi" w:cstheme="majorBidi"/>
          <w:b/>
          <w:bCs/>
          <w:sz w:val="24"/>
          <w:szCs w:val="24"/>
        </w:rPr>
      </w:pPr>
      <w:r w:rsidRPr="006F4DE1">
        <w:rPr>
          <w:rFonts w:asciiTheme="majorBidi" w:hAnsiTheme="majorBidi" w:cstheme="majorBidi"/>
          <w:b/>
          <w:bCs/>
          <w:sz w:val="24"/>
          <w:szCs w:val="24"/>
        </w:rPr>
        <w:t>Altitude: 134m Above MSL</w:t>
      </w:r>
    </w:p>
    <w:p w14:paraId="6FF48C0D" w14:textId="77777777" w:rsidR="00DB484A" w:rsidRPr="006F4DE1" w:rsidRDefault="00DB484A" w:rsidP="006F4DE1">
      <w:pPr>
        <w:spacing w:line="360" w:lineRule="auto"/>
        <w:rPr>
          <w:rFonts w:asciiTheme="majorBidi" w:hAnsiTheme="majorBidi" w:cstheme="majorBidi"/>
          <w:b/>
          <w:bCs/>
          <w:sz w:val="24"/>
          <w:szCs w:val="24"/>
        </w:rPr>
      </w:pPr>
      <w:r w:rsidRPr="006F4DE1">
        <w:rPr>
          <w:rFonts w:asciiTheme="majorBidi" w:hAnsiTheme="majorBidi" w:cstheme="majorBidi"/>
          <w:b/>
          <w:bCs/>
          <w:sz w:val="24"/>
          <w:szCs w:val="24"/>
        </w:rPr>
        <w:t>Strike/Dip of foliation plane</w:t>
      </w:r>
      <w:r w:rsidR="00E3631E" w:rsidRPr="006F4DE1">
        <w:rPr>
          <w:rFonts w:asciiTheme="majorBidi" w:hAnsiTheme="majorBidi" w:cstheme="majorBidi"/>
          <w:b/>
          <w:bCs/>
          <w:sz w:val="24"/>
          <w:szCs w:val="24"/>
        </w:rPr>
        <w:t>: 122</w:t>
      </w:r>
      <w:r w:rsidR="00E3631E" w:rsidRPr="006F4DE1">
        <w:rPr>
          <w:rFonts w:asciiTheme="majorBidi" w:hAnsiTheme="majorBidi" w:cstheme="majorBidi"/>
          <w:b/>
          <w:bCs/>
          <w:sz w:val="24"/>
          <w:szCs w:val="24"/>
          <w:vertAlign w:val="superscript"/>
        </w:rPr>
        <w:t>o</w:t>
      </w:r>
      <w:r w:rsidR="00E3631E" w:rsidRPr="006F4DE1">
        <w:rPr>
          <w:rFonts w:asciiTheme="majorBidi" w:hAnsiTheme="majorBidi" w:cstheme="majorBidi"/>
          <w:b/>
          <w:bCs/>
          <w:sz w:val="24"/>
          <w:szCs w:val="24"/>
        </w:rPr>
        <w:t>//34</w:t>
      </w:r>
      <w:r w:rsidRPr="006F4DE1">
        <w:rPr>
          <w:rFonts w:asciiTheme="majorBidi" w:hAnsiTheme="majorBidi" w:cstheme="majorBidi"/>
          <w:b/>
          <w:bCs/>
          <w:sz w:val="24"/>
          <w:szCs w:val="24"/>
          <w:vertAlign w:val="superscript"/>
        </w:rPr>
        <w:t>o</w:t>
      </w:r>
      <w:r w:rsidRPr="006F4DE1">
        <w:rPr>
          <w:rFonts w:asciiTheme="majorBidi" w:hAnsiTheme="majorBidi" w:cstheme="majorBidi"/>
          <w:b/>
          <w:bCs/>
          <w:sz w:val="24"/>
          <w:szCs w:val="24"/>
        </w:rPr>
        <w:t>E</w:t>
      </w:r>
    </w:p>
    <w:p w14:paraId="13ADD479" w14:textId="77777777" w:rsidR="00DB484A" w:rsidRPr="006F4DE1" w:rsidRDefault="00DB484A" w:rsidP="006F4DE1">
      <w:pPr>
        <w:spacing w:line="360" w:lineRule="auto"/>
        <w:rPr>
          <w:rFonts w:asciiTheme="majorBidi" w:hAnsiTheme="majorBidi" w:cstheme="majorBidi"/>
          <w:b/>
          <w:bCs/>
          <w:sz w:val="24"/>
          <w:szCs w:val="24"/>
        </w:rPr>
      </w:pPr>
    </w:p>
    <w:p w14:paraId="0EBCE247" w14:textId="77777777" w:rsidR="00DB484A" w:rsidRPr="006F4DE1" w:rsidRDefault="00DB484A" w:rsidP="006F4DE1">
      <w:pPr>
        <w:spacing w:line="360" w:lineRule="auto"/>
        <w:rPr>
          <w:rFonts w:asciiTheme="majorBidi" w:hAnsiTheme="majorBidi" w:cstheme="majorBidi"/>
          <w:sz w:val="24"/>
          <w:szCs w:val="24"/>
        </w:rPr>
      </w:pPr>
      <w:r w:rsidRPr="006F4DE1">
        <w:rPr>
          <w:rFonts w:asciiTheme="majorBidi" w:hAnsiTheme="majorBidi" w:cstheme="majorBidi"/>
          <w:b/>
          <w:bCs/>
          <w:sz w:val="24"/>
          <w:szCs w:val="24"/>
        </w:rPr>
        <w:t>Outcrop name</w:t>
      </w:r>
      <w:r w:rsidRPr="006F4DE1">
        <w:rPr>
          <w:rFonts w:asciiTheme="majorBidi" w:hAnsiTheme="majorBidi" w:cstheme="majorBidi"/>
          <w:sz w:val="24"/>
          <w:szCs w:val="24"/>
        </w:rPr>
        <w:t xml:space="preserve">: </w:t>
      </w:r>
      <w:r w:rsidR="00F17ED3" w:rsidRPr="006F4DE1">
        <w:rPr>
          <w:rFonts w:asciiTheme="majorBidi" w:hAnsiTheme="majorBidi" w:cstheme="majorBidi"/>
          <w:sz w:val="24"/>
          <w:szCs w:val="24"/>
        </w:rPr>
        <w:t>Porphiritic granite</w:t>
      </w:r>
    </w:p>
    <w:p w14:paraId="7F4179BB" w14:textId="77777777" w:rsidR="000F2DE1" w:rsidRDefault="00705F36" w:rsidP="006F4DE1">
      <w:pPr>
        <w:tabs>
          <w:tab w:val="left" w:pos="1947"/>
        </w:tabs>
        <w:spacing w:line="360" w:lineRule="auto"/>
        <w:jc w:val="both"/>
        <w:rPr>
          <w:rFonts w:asciiTheme="majorBidi" w:hAnsiTheme="majorBidi" w:cstheme="majorBidi"/>
          <w:sz w:val="24"/>
          <w:szCs w:val="24"/>
          <w:highlight w:val="yellow"/>
        </w:rPr>
      </w:pPr>
      <w:r w:rsidRPr="006F4DE1">
        <w:rPr>
          <w:rFonts w:asciiTheme="majorBidi" w:hAnsiTheme="majorBidi" w:cstheme="majorBidi"/>
          <w:sz w:val="24"/>
          <w:szCs w:val="24"/>
        </w:rPr>
        <w:t xml:space="preserve">Descriptions: </w:t>
      </w:r>
      <w:r w:rsidR="00F17ED3" w:rsidRPr="006F4DE1">
        <w:rPr>
          <w:rFonts w:asciiTheme="majorBidi" w:hAnsiTheme="majorBidi" w:cstheme="majorBidi"/>
          <w:sz w:val="24"/>
          <w:szCs w:val="24"/>
        </w:rPr>
        <w:t>A massive outcrop with visible large-size phenocrysts within dark-coloured matrix. The phenocrysts are randomly orientated</w:t>
      </w:r>
      <w:r w:rsidR="000F2DE1" w:rsidRPr="006F4DE1">
        <w:rPr>
          <w:rFonts w:asciiTheme="majorBidi" w:hAnsiTheme="majorBidi" w:cstheme="majorBidi"/>
          <w:sz w:val="24"/>
          <w:szCs w:val="24"/>
        </w:rPr>
        <w:t xml:space="preserve"> as shown in the Rose </w:t>
      </w:r>
      <w:r w:rsidR="00411405" w:rsidRPr="00411405">
        <w:rPr>
          <w:rFonts w:asciiTheme="majorBidi" w:hAnsiTheme="majorBidi" w:cstheme="majorBidi"/>
          <w:sz w:val="24"/>
          <w:szCs w:val="24"/>
        </w:rPr>
        <w:t>diagram.(Fig.4.05)</w:t>
      </w:r>
    </w:p>
    <w:p w14:paraId="0DE80721" w14:textId="77777777" w:rsidR="001730E7" w:rsidRDefault="001730E7" w:rsidP="006F4DE1">
      <w:pPr>
        <w:tabs>
          <w:tab w:val="left" w:pos="1947"/>
        </w:tabs>
        <w:spacing w:line="360" w:lineRule="auto"/>
        <w:jc w:val="both"/>
        <w:rPr>
          <w:rFonts w:asciiTheme="majorBidi" w:hAnsiTheme="majorBidi" w:cstheme="majorBidi"/>
          <w:sz w:val="24"/>
          <w:szCs w:val="24"/>
          <w:highlight w:val="yellow"/>
        </w:rPr>
      </w:pPr>
    </w:p>
    <w:p w14:paraId="19662AC6" w14:textId="77777777" w:rsidR="002B07E9" w:rsidRDefault="002B07E9" w:rsidP="006F4DE1">
      <w:pPr>
        <w:tabs>
          <w:tab w:val="left" w:pos="1947"/>
        </w:tabs>
        <w:spacing w:line="360" w:lineRule="auto"/>
        <w:jc w:val="both"/>
        <w:rPr>
          <w:rFonts w:asciiTheme="majorBidi" w:hAnsiTheme="majorBidi" w:cstheme="majorBidi"/>
          <w:sz w:val="24"/>
          <w:szCs w:val="24"/>
          <w:highlight w:val="yellow"/>
        </w:rPr>
      </w:pPr>
    </w:p>
    <w:p w14:paraId="7F83A0BA" w14:textId="77777777" w:rsidR="002B07E9" w:rsidRDefault="002B07E9" w:rsidP="006F4DE1">
      <w:pPr>
        <w:tabs>
          <w:tab w:val="left" w:pos="1947"/>
        </w:tabs>
        <w:spacing w:line="360" w:lineRule="auto"/>
        <w:jc w:val="both"/>
        <w:rPr>
          <w:rFonts w:asciiTheme="majorBidi" w:hAnsiTheme="majorBidi" w:cstheme="majorBidi"/>
          <w:sz w:val="24"/>
          <w:szCs w:val="24"/>
          <w:highlight w:val="yellow"/>
        </w:rPr>
      </w:pPr>
    </w:p>
    <w:p w14:paraId="77BA059D" w14:textId="77777777" w:rsidR="005F7FD4" w:rsidRPr="00F01C35" w:rsidRDefault="005F7FD4" w:rsidP="00F01C35">
      <w:pPr>
        <w:tabs>
          <w:tab w:val="left" w:pos="1947"/>
        </w:tabs>
        <w:spacing w:line="360" w:lineRule="auto"/>
        <w:jc w:val="both"/>
        <w:rPr>
          <w:rFonts w:asciiTheme="majorBidi" w:hAnsiTheme="majorBidi" w:cstheme="majorBidi"/>
          <w:sz w:val="24"/>
          <w:szCs w:val="24"/>
        </w:rPr>
      </w:pPr>
      <w:r w:rsidRPr="00411405">
        <w:rPr>
          <w:rFonts w:asciiTheme="majorBidi" w:hAnsiTheme="majorBidi" w:cstheme="majorBidi"/>
          <w:sz w:val="24"/>
          <w:szCs w:val="24"/>
        </w:rPr>
        <w:t>Tabl</w:t>
      </w:r>
      <w:r w:rsidR="007E20E2" w:rsidRPr="00411405">
        <w:rPr>
          <w:rFonts w:asciiTheme="majorBidi" w:hAnsiTheme="majorBidi" w:cstheme="majorBidi"/>
          <w:sz w:val="24"/>
          <w:szCs w:val="24"/>
        </w:rPr>
        <w:t xml:space="preserve">e 4.3 </w:t>
      </w:r>
      <w:r w:rsidRPr="00411405">
        <w:rPr>
          <w:rFonts w:asciiTheme="majorBidi" w:hAnsiTheme="majorBidi" w:cstheme="majorBidi"/>
          <w:sz w:val="24"/>
          <w:szCs w:val="24"/>
        </w:rPr>
        <w:t>.Axis</w:t>
      </w:r>
      <w:r w:rsidRPr="005F7FD4">
        <w:rPr>
          <w:rFonts w:asciiTheme="majorBidi" w:hAnsiTheme="majorBidi" w:cstheme="majorBidi"/>
          <w:sz w:val="24"/>
          <w:szCs w:val="24"/>
        </w:rPr>
        <w:t xml:space="preserve"> lengths and orientation of phenocrysts</w:t>
      </w:r>
      <w:r w:rsidR="007E20E2">
        <w:rPr>
          <w:rFonts w:asciiTheme="majorBidi" w:hAnsiTheme="majorBidi" w:cstheme="majorBidi"/>
          <w:sz w:val="24"/>
          <w:szCs w:val="24"/>
        </w:rPr>
        <w:t>(Location 1, IM)</w:t>
      </w:r>
    </w:p>
    <w:tbl>
      <w:tblPr>
        <w:tblStyle w:val="LightShading-Accent11"/>
        <w:tblW w:w="0" w:type="auto"/>
        <w:tblLook w:val="04A0" w:firstRow="1" w:lastRow="0" w:firstColumn="1" w:lastColumn="0" w:noHBand="0" w:noVBand="1"/>
      </w:tblPr>
      <w:tblGrid>
        <w:gridCol w:w="2310"/>
        <w:gridCol w:w="2310"/>
        <w:gridCol w:w="2311"/>
        <w:gridCol w:w="2311"/>
      </w:tblGrid>
      <w:tr w:rsidR="0084158A" w:rsidRPr="006F4DE1" w14:paraId="040CB196" w14:textId="77777777" w:rsidTr="0084158A">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310" w:type="dxa"/>
            <w:noWrap/>
            <w:hideMark/>
          </w:tcPr>
          <w:p w14:paraId="36765697" w14:textId="77777777" w:rsidR="0084158A" w:rsidRPr="006F4DE1" w:rsidRDefault="0084158A" w:rsidP="006F4DE1">
            <w:pPr>
              <w:spacing w:after="0" w:line="360" w:lineRule="auto"/>
              <w:rPr>
                <w:rFonts w:asciiTheme="majorBidi" w:eastAsia="Times New Roman" w:hAnsiTheme="majorBidi" w:cstheme="majorBidi"/>
                <w:color w:val="000000"/>
                <w:sz w:val="24"/>
                <w:szCs w:val="24"/>
                <w:lang w:val="en-GB" w:eastAsia="en-GB"/>
              </w:rPr>
            </w:pPr>
            <w:r w:rsidRPr="006F4DE1">
              <w:rPr>
                <w:rFonts w:asciiTheme="majorBidi" w:eastAsia="Times New Roman" w:hAnsiTheme="majorBidi" w:cstheme="majorBidi"/>
                <w:color w:val="000000"/>
                <w:sz w:val="24"/>
                <w:szCs w:val="24"/>
                <w:lang w:val="en-GB" w:eastAsia="en-GB"/>
              </w:rPr>
              <w:t>S/N</w:t>
            </w:r>
          </w:p>
        </w:tc>
        <w:tc>
          <w:tcPr>
            <w:tcW w:w="2310" w:type="dxa"/>
            <w:noWrap/>
            <w:hideMark/>
          </w:tcPr>
          <w:p w14:paraId="74E4B0C0" w14:textId="77777777" w:rsidR="0084158A" w:rsidRPr="006F4DE1" w:rsidRDefault="0084158A" w:rsidP="006F4DE1">
            <w:pPr>
              <w:spacing w:after="0" w:line="360" w:lineRule="auto"/>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lang w:val="en-GB" w:eastAsia="en-GB"/>
              </w:rPr>
            </w:pPr>
            <w:r w:rsidRPr="006F4DE1">
              <w:rPr>
                <w:rFonts w:asciiTheme="majorBidi" w:eastAsia="Times New Roman" w:hAnsiTheme="majorBidi" w:cstheme="majorBidi"/>
                <w:color w:val="000000"/>
                <w:sz w:val="24"/>
                <w:szCs w:val="24"/>
                <w:lang w:val="en-GB" w:eastAsia="en-GB"/>
              </w:rPr>
              <w:t>Long axix(mm)</w:t>
            </w:r>
          </w:p>
        </w:tc>
        <w:tc>
          <w:tcPr>
            <w:tcW w:w="2311" w:type="dxa"/>
            <w:noWrap/>
            <w:hideMark/>
          </w:tcPr>
          <w:p w14:paraId="045DA40C" w14:textId="77777777" w:rsidR="0084158A" w:rsidRPr="006F4DE1" w:rsidRDefault="0084158A" w:rsidP="006F4DE1">
            <w:pPr>
              <w:spacing w:after="0" w:line="360" w:lineRule="auto"/>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lang w:val="en-GB" w:eastAsia="en-GB"/>
              </w:rPr>
            </w:pPr>
            <w:r w:rsidRPr="006F4DE1">
              <w:rPr>
                <w:rFonts w:asciiTheme="majorBidi" w:eastAsia="Times New Roman" w:hAnsiTheme="majorBidi" w:cstheme="majorBidi"/>
                <w:color w:val="000000"/>
                <w:sz w:val="24"/>
                <w:szCs w:val="24"/>
                <w:lang w:val="en-GB" w:eastAsia="en-GB"/>
              </w:rPr>
              <w:t>Short axis(mm)</w:t>
            </w:r>
          </w:p>
        </w:tc>
        <w:tc>
          <w:tcPr>
            <w:tcW w:w="2311" w:type="dxa"/>
            <w:noWrap/>
            <w:hideMark/>
          </w:tcPr>
          <w:p w14:paraId="176B2239" w14:textId="77777777" w:rsidR="0084158A" w:rsidRPr="006F4DE1" w:rsidRDefault="0084158A" w:rsidP="006F4DE1">
            <w:pPr>
              <w:spacing w:after="0" w:line="360" w:lineRule="auto"/>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lang w:val="en-GB" w:eastAsia="en-GB"/>
              </w:rPr>
            </w:pPr>
            <w:r w:rsidRPr="006F4DE1">
              <w:rPr>
                <w:rFonts w:asciiTheme="majorBidi" w:eastAsia="Times New Roman" w:hAnsiTheme="majorBidi" w:cstheme="majorBidi"/>
                <w:color w:val="000000"/>
                <w:sz w:val="24"/>
                <w:szCs w:val="24"/>
                <w:lang w:val="en-GB" w:eastAsia="en-GB"/>
              </w:rPr>
              <w:t>Orientation(degree)</w:t>
            </w:r>
          </w:p>
        </w:tc>
      </w:tr>
      <w:tr w:rsidR="0084158A" w:rsidRPr="006F4DE1" w14:paraId="1B23F5CD" w14:textId="77777777" w:rsidTr="0084158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310" w:type="dxa"/>
            <w:noWrap/>
            <w:hideMark/>
          </w:tcPr>
          <w:p w14:paraId="760588E7" w14:textId="77777777" w:rsidR="0084158A" w:rsidRPr="006F4DE1" w:rsidRDefault="0084158A" w:rsidP="006F4DE1">
            <w:pPr>
              <w:spacing w:after="0" w:line="360" w:lineRule="auto"/>
              <w:jc w:val="right"/>
              <w:rPr>
                <w:rFonts w:asciiTheme="majorBidi" w:eastAsia="Times New Roman" w:hAnsiTheme="majorBidi" w:cstheme="majorBidi"/>
                <w:color w:val="000000"/>
                <w:sz w:val="24"/>
                <w:szCs w:val="24"/>
                <w:lang w:val="en-GB" w:eastAsia="en-GB"/>
              </w:rPr>
            </w:pPr>
            <w:r w:rsidRPr="006F4DE1">
              <w:rPr>
                <w:rFonts w:asciiTheme="majorBidi" w:eastAsia="Times New Roman" w:hAnsiTheme="majorBidi" w:cstheme="majorBidi"/>
                <w:color w:val="000000"/>
                <w:sz w:val="24"/>
                <w:szCs w:val="24"/>
                <w:lang w:val="en-GB" w:eastAsia="en-GB"/>
              </w:rPr>
              <w:t>1</w:t>
            </w:r>
          </w:p>
        </w:tc>
        <w:tc>
          <w:tcPr>
            <w:tcW w:w="2310" w:type="dxa"/>
            <w:noWrap/>
            <w:hideMark/>
          </w:tcPr>
          <w:p w14:paraId="4D61F5B6" w14:textId="77777777" w:rsidR="0084158A" w:rsidRPr="006F4DE1" w:rsidRDefault="0084158A" w:rsidP="006F4DE1">
            <w:pPr>
              <w:spacing w:after="0" w:line="360" w:lineRule="auto"/>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4"/>
                <w:szCs w:val="24"/>
                <w:lang w:val="en-GB" w:eastAsia="en-GB"/>
              </w:rPr>
            </w:pPr>
            <w:r w:rsidRPr="006F4DE1">
              <w:rPr>
                <w:rFonts w:asciiTheme="majorBidi" w:eastAsia="Times New Roman" w:hAnsiTheme="majorBidi" w:cstheme="majorBidi"/>
                <w:color w:val="000000"/>
                <w:sz w:val="24"/>
                <w:szCs w:val="24"/>
                <w:lang w:val="en-GB" w:eastAsia="en-GB"/>
              </w:rPr>
              <w:t>75</w:t>
            </w:r>
          </w:p>
        </w:tc>
        <w:tc>
          <w:tcPr>
            <w:tcW w:w="2311" w:type="dxa"/>
            <w:noWrap/>
            <w:hideMark/>
          </w:tcPr>
          <w:p w14:paraId="421C2142" w14:textId="77777777" w:rsidR="0084158A" w:rsidRPr="006F4DE1" w:rsidRDefault="0084158A" w:rsidP="006F4DE1">
            <w:pPr>
              <w:spacing w:after="0" w:line="360" w:lineRule="auto"/>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4"/>
                <w:szCs w:val="24"/>
                <w:lang w:val="en-GB" w:eastAsia="en-GB"/>
              </w:rPr>
            </w:pPr>
            <w:r w:rsidRPr="006F4DE1">
              <w:rPr>
                <w:rFonts w:asciiTheme="majorBidi" w:eastAsia="Times New Roman" w:hAnsiTheme="majorBidi" w:cstheme="majorBidi"/>
                <w:color w:val="000000"/>
                <w:sz w:val="24"/>
                <w:szCs w:val="24"/>
                <w:lang w:val="en-GB" w:eastAsia="en-GB"/>
              </w:rPr>
              <w:t>30</w:t>
            </w:r>
          </w:p>
        </w:tc>
        <w:tc>
          <w:tcPr>
            <w:tcW w:w="2311" w:type="dxa"/>
            <w:noWrap/>
            <w:hideMark/>
          </w:tcPr>
          <w:p w14:paraId="4C34A828" w14:textId="77777777" w:rsidR="0084158A" w:rsidRPr="006F4DE1" w:rsidRDefault="0084158A" w:rsidP="006F4DE1">
            <w:pPr>
              <w:spacing w:after="0" w:line="360" w:lineRule="auto"/>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4"/>
                <w:szCs w:val="24"/>
                <w:lang w:val="en-GB" w:eastAsia="en-GB"/>
              </w:rPr>
            </w:pPr>
            <w:r w:rsidRPr="006F4DE1">
              <w:rPr>
                <w:rFonts w:asciiTheme="majorBidi" w:eastAsia="Times New Roman" w:hAnsiTheme="majorBidi" w:cstheme="majorBidi"/>
                <w:color w:val="000000"/>
                <w:sz w:val="24"/>
                <w:szCs w:val="24"/>
                <w:lang w:val="en-GB" w:eastAsia="en-GB"/>
              </w:rPr>
              <w:t>60</w:t>
            </w:r>
          </w:p>
        </w:tc>
      </w:tr>
      <w:tr w:rsidR="0084158A" w:rsidRPr="006F4DE1" w14:paraId="58293045" w14:textId="77777777" w:rsidTr="0084158A">
        <w:trPr>
          <w:trHeight w:val="300"/>
        </w:trPr>
        <w:tc>
          <w:tcPr>
            <w:cnfStyle w:val="001000000000" w:firstRow="0" w:lastRow="0" w:firstColumn="1" w:lastColumn="0" w:oddVBand="0" w:evenVBand="0" w:oddHBand="0" w:evenHBand="0" w:firstRowFirstColumn="0" w:firstRowLastColumn="0" w:lastRowFirstColumn="0" w:lastRowLastColumn="0"/>
            <w:tcW w:w="2310" w:type="dxa"/>
            <w:noWrap/>
            <w:hideMark/>
          </w:tcPr>
          <w:p w14:paraId="4D998932" w14:textId="77777777" w:rsidR="0084158A" w:rsidRPr="006F4DE1" w:rsidRDefault="0084158A" w:rsidP="006F4DE1">
            <w:pPr>
              <w:spacing w:after="0" w:line="360" w:lineRule="auto"/>
              <w:jc w:val="right"/>
              <w:rPr>
                <w:rFonts w:asciiTheme="majorBidi" w:eastAsia="Times New Roman" w:hAnsiTheme="majorBidi" w:cstheme="majorBidi"/>
                <w:color w:val="000000"/>
                <w:sz w:val="24"/>
                <w:szCs w:val="24"/>
                <w:lang w:val="en-GB" w:eastAsia="en-GB"/>
              </w:rPr>
            </w:pPr>
            <w:r w:rsidRPr="006F4DE1">
              <w:rPr>
                <w:rFonts w:asciiTheme="majorBidi" w:eastAsia="Times New Roman" w:hAnsiTheme="majorBidi" w:cstheme="majorBidi"/>
                <w:color w:val="000000"/>
                <w:sz w:val="24"/>
                <w:szCs w:val="24"/>
                <w:lang w:val="en-GB" w:eastAsia="en-GB"/>
              </w:rPr>
              <w:t>2</w:t>
            </w:r>
          </w:p>
        </w:tc>
        <w:tc>
          <w:tcPr>
            <w:tcW w:w="2310" w:type="dxa"/>
            <w:noWrap/>
            <w:hideMark/>
          </w:tcPr>
          <w:p w14:paraId="16312732" w14:textId="77777777" w:rsidR="0084158A" w:rsidRPr="006F4DE1" w:rsidRDefault="0084158A" w:rsidP="006F4DE1">
            <w:pPr>
              <w:spacing w:after="0" w:line="36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lang w:val="en-GB" w:eastAsia="en-GB"/>
              </w:rPr>
            </w:pPr>
            <w:r w:rsidRPr="006F4DE1">
              <w:rPr>
                <w:rFonts w:asciiTheme="majorBidi" w:eastAsia="Times New Roman" w:hAnsiTheme="majorBidi" w:cstheme="majorBidi"/>
                <w:color w:val="000000"/>
                <w:sz w:val="24"/>
                <w:szCs w:val="24"/>
                <w:lang w:val="en-GB" w:eastAsia="en-GB"/>
              </w:rPr>
              <w:t>71</w:t>
            </w:r>
          </w:p>
        </w:tc>
        <w:tc>
          <w:tcPr>
            <w:tcW w:w="2311" w:type="dxa"/>
            <w:noWrap/>
            <w:hideMark/>
          </w:tcPr>
          <w:p w14:paraId="76B96F72" w14:textId="77777777" w:rsidR="0084158A" w:rsidRPr="006F4DE1" w:rsidRDefault="0084158A" w:rsidP="006F4DE1">
            <w:pPr>
              <w:spacing w:after="0" w:line="36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lang w:val="en-GB" w:eastAsia="en-GB"/>
              </w:rPr>
            </w:pPr>
            <w:r w:rsidRPr="006F4DE1">
              <w:rPr>
                <w:rFonts w:asciiTheme="majorBidi" w:eastAsia="Times New Roman" w:hAnsiTheme="majorBidi" w:cstheme="majorBidi"/>
                <w:color w:val="000000"/>
                <w:sz w:val="24"/>
                <w:szCs w:val="24"/>
                <w:lang w:val="en-GB" w:eastAsia="en-GB"/>
              </w:rPr>
              <w:t>15</w:t>
            </w:r>
          </w:p>
        </w:tc>
        <w:tc>
          <w:tcPr>
            <w:tcW w:w="2311" w:type="dxa"/>
            <w:noWrap/>
            <w:hideMark/>
          </w:tcPr>
          <w:p w14:paraId="42F550CA" w14:textId="77777777" w:rsidR="0084158A" w:rsidRPr="006F4DE1" w:rsidRDefault="0084158A" w:rsidP="006F4DE1">
            <w:pPr>
              <w:spacing w:after="0" w:line="36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lang w:val="en-GB" w:eastAsia="en-GB"/>
              </w:rPr>
            </w:pPr>
            <w:r w:rsidRPr="006F4DE1">
              <w:rPr>
                <w:rFonts w:asciiTheme="majorBidi" w:eastAsia="Times New Roman" w:hAnsiTheme="majorBidi" w:cstheme="majorBidi"/>
                <w:color w:val="000000"/>
                <w:sz w:val="24"/>
                <w:szCs w:val="24"/>
                <w:lang w:val="en-GB" w:eastAsia="en-GB"/>
              </w:rPr>
              <w:t>44</w:t>
            </w:r>
          </w:p>
        </w:tc>
      </w:tr>
      <w:tr w:rsidR="0084158A" w:rsidRPr="006F4DE1" w14:paraId="41803178" w14:textId="77777777" w:rsidTr="0084158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310" w:type="dxa"/>
            <w:noWrap/>
            <w:hideMark/>
          </w:tcPr>
          <w:p w14:paraId="3F2DAD92" w14:textId="77777777" w:rsidR="0084158A" w:rsidRPr="006F4DE1" w:rsidRDefault="0084158A" w:rsidP="006F4DE1">
            <w:pPr>
              <w:spacing w:after="0" w:line="360" w:lineRule="auto"/>
              <w:jc w:val="right"/>
              <w:rPr>
                <w:rFonts w:asciiTheme="majorBidi" w:eastAsia="Times New Roman" w:hAnsiTheme="majorBidi" w:cstheme="majorBidi"/>
                <w:color w:val="000000"/>
                <w:sz w:val="24"/>
                <w:szCs w:val="24"/>
                <w:lang w:val="en-GB" w:eastAsia="en-GB"/>
              </w:rPr>
            </w:pPr>
            <w:r w:rsidRPr="006F4DE1">
              <w:rPr>
                <w:rFonts w:asciiTheme="majorBidi" w:eastAsia="Times New Roman" w:hAnsiTheme="majorBidi" w:cstheme="majorBidi"/>
                <w:color w:val="000000"/>
                <w:sz w:val="24"/>
                <w:szCs w:val="24"/>
                <w:lang w:val="en-GB" w:eastAsia="en-GB"/>
              </w:rPr>
              <w:t>3</w:t>
            </w:r>
          </w:p>
        </w:tc>
        <w:tc>
          <w:tcPr>
            <w:tcW w:w="2310" w:type="dxa"/>
            <w:noWrap/>
            <w:hideMark/>
          </w:tcPr>
          <w:p w14:paraId="56688019" w14:textId="77777777" w:rsidR="0084158A" w:rsidRPr="006F4DE1" w:rsidRDefault="0084158A" w:rsidP="006F4DE1">
            <w:pPr>
              <w:spacing w:after="0" w:line="360" w:lineRule="auto"/>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4"/>
                <w:szCs w:val="24"/>
                <w:lang w:val="en-GB" w:eastAsia="en-GB"/>
              </w:rPr>
            </w:pPr>
            <w:r w:rsidRPr="006F4DE1">
              <w:rPr>
                <w:rFonts w:asciiTheme="majorBidi" w:eastAsia="Times New Roman" w:hAnsiTheme="majorBidi" w:cstheme="majorBidi"/>
                <w:color w:val="000000"/>
                <w:sz w:val="24"/>
                <w:szCs w:val="24"/>
                <w:lang w:val="en-GB" w:eastAsia="en-GB"/>
              </w:rPr>
              <w:t>100</w:t>
            </w:r>
          </w:p>
        </w:tc>
        <w:tc>
          <w:tcPr>
            <w:tcW w:w="2311" w:type="dxa"/>
            <w:noWrap/>
            <w:hideMark/>
          </w:tcPr>
          <w:p w14:paraId="0207128E" w14:textId="77777777" w:rsidR="0084158A" w:rsidRPr="006F4DE1" w:rsidRDefault="0084158A" w:rsidP="006F4DE1">
            <w:pPr>
              <w:spacing w:after="0" w:line="360" w:lineRule="auto"/>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4"/>
                <w:szCs w:val="24"/>
                <w:lang w:val="en-GB" w:eastAsia="en-GB"/>
              </w:rPr>
            </w:pPr>
            <w:r w:rsidRPr="006F4DE1">
              <w:rPr>
                <w:rFonts w:asciiTheme="majorBidi" w:eastAsia="Times New Roman" w:hAnsiTheme="majorBidi" w:cstheme="majorBidi"/>
                <w:color w:val="000000"/>
                <w:sz w:val="24"/>
                <w:szCs w:val="24"/>
                <w:lang w:val="en-GB" w:eastAsia="en-GB"/>
              </w:rPr>
              <w:t>50</w:t>
            </w:r>
          </w:p>
        </w:tc>
        <w:tc>
          <w:tcPr>
            <w:tcW w:w="2311" w:type="dxa"/>
            <w:noWrap/>
            <w:hideMark/>
          </w:tcPr>
          <w:p w14:paraId="645F9266" w14:textId="77777777" w:rsidR="0084158A" w:rsidRPr="006F4DE1" w:rsidRDefault="0084158A" w:rsidP="006F4DE1">
            <w:pPr>
              <w:spacing w:after="0" w:line="360" w:lineRule="auto"/>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4"/>
                <w:szCs w:val="24"/>
                <w:lang w:val="en-GB" w:eastAsia="en-GB"/>
              </w:rPr>
            </w:pPr>
            <w:r w:rsidRPr="006F4DE1">
              <w:rPr>
                <w:rFonts w:asciiTheme="majorBidi" w:eastAsia="Times New Roman" w:hAnsiTheme="majorBidi" w:cstheme="majorBidi"/>
                <w:color w:val="000000"/>
                <w:sz w:val="24"/>
                <w:szCs w:val="24"/>
                <w:lang w:val="en-GB" w:eastAsia="en-GB"/>
              </w:rPr>
              <w:t>46</w:t>
            </w:r>
          </w:p>
        </w:tc>
      </w:tr>
      <w:tr w:rsidR="0084158A" w:rsidRPr="006F4DE1" w14:paraId="6C2A5279" w14:textId="77777777" w:rsidTr="0084158A">
        <w:trPr>
          <w:trHeight w:val="300"/>
        </w:trPr>
        <w:tc>
          <w:tcPr>
            <w:cnfStyle w:val="001000000000" w:firstRow="0" w:lastRow="0" w:firstColumn="1" w:lastColumn="0" w:oddVBand="0" w:evenVBand="0" w:oddHBand="0" w:evenHBand="0" w:firstRowFirstColumn="0" w:firstRowLastColumn="0" w:lastRowFirstColumn="0" w:lastRowLastColumn="0"/>
            <w:tcW w:w="2310" w:type="dxa"/>
            <w:noWrap/>
            <w:hideMark/>
          </w:tcPr>
          <w:p w14:paraId="6DF68DFA" w14:textId="77777777" w:rsidR="0084158A" w:rsidRPr="006F4DE1" w:rsidRDefault="0084158A" w:rsidP="006F4DE1">
            <w:pPr>
              <w:spacing w:after="0" w:line="360" w:lineRule="auto"/>
              <w:jc w:val="right"/>
              <w:rPr>
                <w:rFonts w:asciiTheme="majorBidi" w:eastAsia="Times New Roman" w:hAnsiTheme="majorBidi" w:cstheme="majorBidi"/>
                <w:color w:val="000000"/>
                <w:sz w:val="24"/>
                <w:szCs w:val="24"/>
                <w:lang w:val="en-GB" w:eastAsia="en-GB"/>
              </w:rPr>
            </w:pPr>
            <w:r w:rsidRPr="006F4DE1">
              <w:rPr>
                <w:rFonts w:asciiTheme="majorBidi" w:eastAsia="Times New Roman" w:hAnsiTheme="majorBidi" w:cstheme="majorBidi"/>
                <w:color w:val="000000"/>
                <w:sz w:val="24"/>
                <w:szCs w:val="24"/>
                <w:lang w:val="en-GB" w:eastAsia="en-GB"/>
              </w:rPr>
              <w:t>4</w:t>
            </w:r>
          </w:p>
        </w:tc>
        <w:tc>
          <w:tcPr>
            <w:tcW w:w="2310" w:type="dxa"/>
            <w:noWrap/>
            <w:hideMark/>
          </w:tcPr>
          <w:p w14:paraId="26B1914E" w14:textId="77777777" w:rsidR="0084158A" w:rsidRPr="006F4DE1" w:rsidRDefault="0084158A" w:rsidP="006F4DE1">
            <w:pPr>
              <w:spacing w:after="0" w:line="36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lang w:val="en-GB" w:eastAsia="en-GB"/>
              </w:rPr>
            </w:pPr>
            <w:r w:rsidRPr="006F4DE1">
              <w:rPr>
                <w:rFonts w:asciiTheme="majorBidi" w:eastAsia="Times New Roman" w:hAnsiTheme="majorBidi" w:cstheme="majorBidi"/>
                <w:color w:val="000000"/>
                <w:sz w:val="24"/>
                <w:szCs w:val="24"/>
                <w:lang w:val="en-GB" w:eastAsia="en-GB"/>
              </w:rPr>
              <w:t>75</w:t>
            </w:r>
          </w:p>
        </w:tc>
        <w:tc>
          <w:tcPr>
            <w:tcW w:w="2311" w:type="dxa"/>
            <w:noWrap/>
            <w:hideMark/>
          </w:tcPr>
          <w:p w14:paraId="05201CF4" w14:textId="77777777" w:rsidR="0084158A" w:rsidRPr="006F4DE1" w:rsidRDefault="0084158A" w:rsidP="006F4DE1">
            <w:pPr>
              <w:spacing w:after="0" w:line="36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lang w:val="en-GB" w:eastAsia="en-GB"/>
              </w:rPr>
            </w:pPr>
            <w:r w:rsidRPr="006F4DE1">
              <w:rPr>
                <w:rFonts w:asciiTheme="majorBidi" w:eastAsia="Times New Roman" w:hAnsiTheme="majorBidi" w:cstheme="majorBidi"/>
                <w:color w:val="000000"/>
                <w:sz w:val="24"/>
                <w:szCs w:val="24"/>
                <w:lang w:val="en-GB" w:eastAsia="en-GB"/>
              </w:rPr>
              <w:t>35</w:t>
            </w:r>
          </w:p>
        </w:tc>
        <w:tc>
          <w:tcPr>
            <w:tcW w:w="2311" w:type="dxa"/>
            <w:noWrap/>
            <w:hideMark/>
          </w:tcPr>
          <w:p w14:paraId="3C037849" w14:textId="77777777" w:rsidR="0084158A" w:rsidRPr="006F4DE1" w:rsidRDefault="0084158A" w:rsidP="006F4DE1">
            <w:pPr>
              <w:spacing w:after="0" w:line="36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lang w:val="en-GB" w:eastAsia="en-GB"/>
              </w:rPr>
            </w:pPr>
            <w:r w:rsidRPr="006F4DE1">
              <w:rPr>
                <w:rFonts w:asciiTheme="majorBidi" w:eastAsia="Times New Roman" w:hAnsiTheme="majorBidi" w:cstheme="majorBidi"/>
                <w:color w:val="000000"/>
                <w:sz w:val="24"/>
                <w:szCs w:val="24"/>
                <w:lang w:val="en-GB" w:eastAsia="en-GB"/>
              </w:rPr>
              <w:t>22</w:t>
            </w:r>
          </w:p>
        </w:tc>
      </w:tr>
      <w:tr w:rsidR="0084158A" w:rsidRPr="006F4DE1" w14:paraId="6945CC6A" w14:textId="77777777" w:rsidTr="0084158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310" w:type="dxa"/>
            <w:noWrap/>
            <w:hideMark/>
          </w:tcPr>
          <w:p w14:paraId="2EAAD083" w14:textId="77777777" w:rsidR="0084158A" w:rsidRPr="006F4DE1" w:rsidRDefault="0084158A" w:rsidP="006F4DE1">
            <w:pPr>
              <w:spacing w:after="0" w:line="360" w:lineRule="auto"/>
              <w:jc w:val="right"/>
              <w:rPr>
                <w:rFonts w:asciiTheme="majorBidi" w:eastAsia="Times New Roman" w:hAnsiTheme="majorBidi" w:cstheme="majorBidi"/>
                <w:color w:val="000000"/>
                <w:sz w:val="24"/>
                <w:szCs w:val="24"/>
                <w:lang w:val="en-GB" w:eastAsia="en-GB"/>
              </w:rPr>
            </w:pPr>
            <w:r w:rsidRPr="006F4DE1">
              <w:rPr>
                <w:rFonts w:asciiTheme="majorBidi" w:eastAsia="Times New Roman" w:hAnsiTheme="majorBidi" w:cstheme="majorBidi"/>
                <w:color w:val="000000"/>
                <w:sz w:val="24"/>
                <w:szCs w:val="24"/>
                <w:lang w:val="en-GB" w:eastAsia="en-GB"/>
              </w:rPr>
              <w:t>5</w:t>
            </w:r>
          </w:p>
        </w:tc>
        <w:tc>
          <w:tcPr>
            <w:tcW w:w="2310" w:type="dxa"/>
            <w:noWrap/>
            <w:hideMark/>
          </w:tcPr>
          <w:p w14:paraId="6A0E026F" w14:textId="77777777" w:rsidR="0084158A" w:rsidRPr="006F4DE1" w:rsidRDefault="0084158A" w:rsidP="006F4DE1">
            <w:pPr>
              <w:spacing w:after="0" w:line="360" w:lineRule="auto"/>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4"/>
                <w:szCs w:val="24"/>
                <w:lang w:val="en-GB" w:eastAsia="en-GB"/>
              </w:rPr>
            </w:pPr>
            <w:r w:rsidRPr="006F4DE1">
              <w:rPr>
                <w:rFonts w:asciiTheme="majorBidi" w:eastAsia="Times New Roman" w:hAnsiTheme="majorBidi" w:cstheme="majorBidi"/>
                <w:color w:val="000000"/>
                <w:sz w:val="24"/>
                <w:szCs w:val="24"/>
                <w:lang w:val="en-GB" w:eastAsia="en-GB"/>
              </w:rPr>
              <w:t>85</w:t>
            </w:r>
          </w:p>
        </w:tc>
        <w:tc>
          <w:tcPr>
            <w:tcW w:w="2311" w:type="dxa"/>
            <w:noWrap/>
            <w:hideMark/>
          </w:tcPr>
          <w:p w14:paraId="36805C27" w14:textId="77777777" w:rsidR="0084158A" w:rsidRPr="006F4DE1" w:rsidRDefault="0084158A" w:rsidP="006F4DE1">
            <w:pPr>
              <w:spacing w:after="0" w:line="360" w:lineRule="auto"/>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4"/>
                <w:szCs w:val="24"/>
                <w:lang w:val="en-GB" w:eastAsia="en-GB"/>
              </w:rPr>
            </w:pPr>
            <w:r w:rsidRPr="006F4DE1">
              <w:rPr>
                <w:rFonts w:asciiTheme="majorBidi" w:eastAsia="Times New Roman" w:hAnsiTheme="majorBidi" w:cstheme="majorBidi"/>
                <w:color w:val="000000"/>
                <w:sz w:val="24"/>
                <w:szCs w:val="24"/>
                <w:lang w:val="en-GB" w:eastAsia="en-GB"/>
              </w:rPr>
              <w:t>20</w:t>
            </w:r>
          </w:p>
        </w:tc>
        <w:tc>
          <w:tcPr>
            <w:tcW w:w="2311" w:type="dxa"/>
            <w:noWrap/>
            <w:hideMark/>
          </w:tcPr>
          <w:p w14:paraId="755C195C" w14:textId="77777777" w:rsidR="0084158A" w:rsidRPr="006F4DE1" w:rsidRDefault="0084158A" w:rsidP="006F4DE1">
            <w:pPr>
              <w:spacing w:after="0" w:line="360" w:lineRule="auto"/>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4"/>
                <w:szCs w:val="24"/>
                <w:lang w:val="en-GB" w:eastAsia="en-GB"/>
              </w:rPr>
            </w:pPr>
            <w:r w:rsidRPr="006F4DE1">
              <w:rPr>
                <w:rFonts w:asciiTheme="majorBidi" w:eastAsia="Times New Roman" w:hAnsiTheme="majorBidi" w:cstheme="majorBidi"/>
                <w:color w:val="000000"/>
                <w:sz w:val="24"/>
                <w:szCs w:val="24"/>
                <w:lang w:val="en-GB" w:eastAsia="en-GB"/>
              </w:rPr>
              <w:t>30</w:t>
            </w:r>
          </w:p>
        </w:tc>
      </w:tr>
      <w:tr w:rsidR="0084158A" w:rsidRPr="006F4DE1" w14:paraId="5A370CDD" w14:textId="77777777" w:rsidTr="0084158A">
        <w:trPr>
          <w:trHeight w:val="300"/>
        </w:trPr>
        <w:tc>
          <w:tcPr>
            <w:cnfStyle w:val="001000000000" w:firstRow="0" w:lastRow="0" w:firstColumn="1" w:lastColumn="0" w:oddVBand="0" w:evenVBand="0" w:oddHBand="0" w:evenHBand="0" w:firstRowFirstColumn="0" w:firstRowLastColumn="0" w:lastRowFirstColumn="0" w:lastRowLastColumn="0"/>
            <w:tcW w:w="2310" w:type="dxa"/>
            <w:noWrap/>
            <w:hideMark/>
          </w:tcPr>
          <w:p w14:paraId="35BFF139" w14:textId="77777777" w:rsidR="0084158A" w:rsidRPr="006F4DE1" w:rsidRDefault="0084158A" w:rsidP="006F4DE1">
            <w:pPr>
              <w:spacing w:after="0" w:line="360" w:lineRule="auto"/>
              <w:jc w:val="right"/>
              <w:rPr>
                <w:rFonts w:asciiTheme="majorBidi" w:eastAsia="Times New Roman" w:hAnsiTheme="majorBidi" w:cstheme="majorBidi"/>
                <w:color w:val="000000"/>
                <w:sz w:val="24"/>
                <w:szCs w:val="24"/>
                <w:lang w:val="en-GB" w:eastAsia="en-GB"/>
              </w:rPr>
            </w:pPr>
            <w:r w:rsidRPr="006F4DE1">
              <w:rPr>
                <w:rFonts w:asciiTheme="majorBidi" w:eastAsia="Times New Roman" w:hAnsiTheme="majorBidi" w:cstheme="majorBidi"/>
                <w:color w:val="000000"/>
                <w:sz w:val="24"/>
                <w:szCs w:val="24"/>
                <w:lang w:val="en-GB" w:eastAsia="en-GB"/>
              </w:rPr>
              <w:t>6</w:t>
            </w:r>
          </w:p>
        </w:tc>
        <w:tc>
          <w:tcPr>
            <w:tcW w:w="2310" w:type="dxa"/>
            <w:noWrap/>
            <w:hideMark/>
          </w:tcPr>
          <w:p w14:paraId="1F95F512" w14:textId="77777777" w:rsidR="0084158A" w:rsidRPr="006F4DE1" w:rsidRDefault="0084158A" w:rsidP="006F4DE1">
            <w:pPr>
              <w:spacing w:after="0" w:line="36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lang w:val="en-GB" w:eastAsia="en-GB"/>
              </w:rPr>
            </w:pPr>
            <w:r w:rsidRPr="006F4DE1">
              <w:rPr>
                <w:rFonts w:asciiTheme="majorBidi" w:eastAsia="Times New Roman" w:hAnsiTheme="majorBidi" w:cstheme="majorBidi"/>
                <w:color w:val="000000"/>
                <w:sz w:val="24"/>
                <w:szCs w:val="24"/>
                <w:lang w:val="en-GB" w:eastAsia="en-GB"/>
              </w:rPr>
              <w:t>70</w:t>
            </w:r>
          </w:p>
        </w:tc>
        <w:tc>
          <w:tcPr>
            <w:tcW w:w="2311" w:type="dxa"/>
            <w:noWrap/>
            <w:hideMark/>
          </w:tcPr>
          <w:p w14:paraId="56E77374" w14:textId="77777777" w:rsidR="0084158A" w:rsidRPr="006F4DE1" w:rsidRDefault="0084158A" w:rsidP="006F4DE1">
            <w:pPr>
              <w:spacing w:after="0" w:line="36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lang w:val="en-GB" w:eastAsia="en-GB"/>
              </w:rPr>
            </w:pPr>
            <w:r w:rsidRPr="006F4DE1">
              <w:rPr>
                <w:rFonts w:asciiTheme="majorBidi" w:eastAsia="Times New Roman" w:hAnsiTheme="majorBidi" w:cstheme="majorBidi"/>
                <w:color w:val="000000"/>
                <w:sz w:val="24"/>
                <w:szCs w:val="24"/>
                <w:lang w:val="en-GB" w:eastAsia="en-GB"/>
              </w:rPr>
              <w:t>40</w:t>
            </w:r>
          </w:p>
        </w:tc>
        <w:tc>
          <w:tcPr>
            <w:tcW w:w="2311" w:type="dxa"/>
            <w:noWrap/>
            <w:hideMark/>
          </w:tcPr>
          <w:p w14:paraId="084500A9" w14:textId="77777777" w:rsidR="0084158A" w:rsidRPr="006F4DE1" w:rsidRDefault="0084158A" w:rsidP="006F4DE1">
            <w:pPr>
              <w:spacing w:after="0" w:line="36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lang w:val="en-GB" w:eastAsia="en-GB"/>
              </w:rPr>
            </w:pPr>
            <w:r w:rsidRPr="006F4DE1">
              <w:rPr>
                <w:rFonts w:asciiTheme="majorBidi" w:eastAsia="Times New Roman" w:hAnsiTheme="majorBidi" w:cstheme="majorBidi"/>
                <w:color w:val="000000"/>
                <w:sz w:val="24"/>
                <w:szCs w:val="24"/>
                <w:lang w:val="en-GB" w:eastAsia="en-GB"/>
              </w:rPr>
              <w:t>140</w:t>
            </w:r>
          </w:p>
        </w:tc>
      </w:tr>
      <w:tr w:rsidR="0084158A" w:rsidRPr="006F4DE1" w14:paraId="35DFFDF8" w14:textId="77777777" w:rsidTr="0084158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310" w:type="dxa"/>
            <w:noWrap/>
            <w:hideMark/>
          </w:tcPr>
          <w:p w14:paraId="0CF56057" w14:textId="77777777" w:rsidR="0084158A" w:rsidRPr="006F4DE1" w:rsidRDefault="0084158A" w:rsidP="006F4DE1">
            <w:pPr>
              <w:spacing w:after="0" w:line="360" w:lineRule="auto"/>
              <w:jc w:val="right"/>
              <w:rPr>
                <w:rFonts w:asciiTheme="majorBidi" w:eastAsia="Times New Roman" w:hAnsiTheme="majorBidi" w:cstheme="majorBidi"/>
                <w:color w:val="000000"/>
                <w:sz w:val="24"/>
                <w:szCs w:val="24"/>
                <w:lang w:val="en-GB" w:eastAsia="en-GB"/>
              </w:rPr>
            </w:pPr>
            <w:r w:rsidRPr="006F4DE1">
              <w:rPr>
                <w:rFonts w:asciiTheme="majorBidi" w:eastAsia="Times New Roman" w:hAnsiTheme="majorBidi" w:cstheme="majorBidi"/>
                <w:color w:val="000000"/>
                <w:sz w:val="24"/>
                <w:szCs w:val="24"/>
                <w:lang w:val="en-GB" w:eastAsia="en-GB"/>
              </w:rPr>
              <w:t>7</w:t>
            </w:r>
          </w:p>
        </w:tc>
        <w:tc>
          <w:tcPr>
            <w:tcW w:w="2310" w:type="dxa"/>
            <w:noWrap/>
            <w:hideMark/>
          </w:tcPr>
          <w:p w14:paraId="3C7DAC38" w14:textId="77777777" w:rsidR="0084158A" w:rsidRPr="006F4DE1" w:rsidRDefault="0084158A" w:rsidP="006F4DE1">
            <w:pPr>
              <w:spacing w:after="0" w:line="360" w:lineRule="auto"/>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4"/>
                <w:szCs w:val="24"/>
                <w:lang w:val="en-GB" w:eastAsia="en-GB"/>
              </w:rPr>
            </w:pPr>
            <w:r w:rsidRPr="006F4DE1">
              <w:rPr>
                <w:rFonts w:asciiTheme="majorBidi" w:eastAsia="Times New Roman" w:hAnsiTheme="majorBidi" w:cstheme="majorBidi"/>
                <w:color w:val="000000"/>
                <w:sz w:val="24"/>
                <w:szCs w:val="24"/>
                <w:lang w:val="en-GB" w:eastAsia="en-GB"/>
              </w:rPr>
              <w:t>55</w:t>
            </w:r>
          </w:p>
        </w:tc>
        <w:tc>
          <w:tcPr>
            <w:tcW w:w="2311" w:type="dxa"/>
            <w:noWrap/>
            <w:hideMark/>
          </w:tcPr>
          <w:p w14:paraId="3C44A62D" w14:textId="77777777" w:rsidR="0084158A" w:rsidRPr="006F4DE1" w:rsidRDefault="0084158A" w:rsidP="006F4DE1">
            <w:pPr>
              <w:spacing w:after="0" w:line="360" w:lineRule="auto"/>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4"/>
                <w:szCs w:val="24"/>
                <w:lang w:val="en-GB" w:eastAsia="en-GB"/>
              </w:rPr>
            </w:pPr>
            <w:r w:rsidRPr="006F4DE1">
              <w:rPr>
                <w:rFonts w:asciiTheme="majorBidi" w:eastAsia="Times New Roman" w:hAnsiTheme="majorBidi" w:cstheme="majorBidi"/>
                <w:color w:val="000000"/>
                <w:sz w:val="24"/>
                <w:szCs w:val="24"/>
                <w:lang w:val="en-GB" w:eastAsia="en-GB"/>
              </w:rPr>
              <w:t>30</w:t>
            </w:r>
          </w:p>
        </w:tc>
        <w:tc>
          <w:tcPr>
            <w:tcW w:w="2311" w:type="dxa"/>
            <w:noWrap/>
            <w:hideMark/>
          </w:tcPr>
          <w:p w14:paraId="30A7F147" w14:textId="77777777" w:rsidR="0084158A" w:rsidRPr="006F4DE1" w:rsidRDefault="0084158A" w:rsidP="006F4DE1">
            <w:pPr>
              <w:spacing w:after="0" w:line="360" w:lineRule="auto"/>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4"/>
                <w:szCs w:val="24"/>
                <w:lang w:val="en-GB" w:eastAsia="en-GB"/>
              </w:rPr>
            </w:pPr>
            <w:r w:rsidRPr="006F4DE1">
              <w:rPr>
                <w:rFonts w:asciiTheme="majorBidi" w:eastAsia="Times New Roman" w:hAnsiTheme="majorBidi" w:cstheme="majorBidi"/>
                <w:color w:val="000000"/>
                <w:sz w:val="24"/>
                <w:szCs w:val="24"/>
                <w:lang w:val="en-GB" w:eastAsia="en-GB"/>
              </w:rPr>
              <w:t>178</w:t>
            </w:r>
          </w:p>
        </w:tc>
      </w:tr>
      <w:tr w:rsidR="0084158A" w:rsidRPr="006F4DE1" w14:paraId="562E99CB" w14:textId="77777777" w:rsidTr="0084158A">
        <w:trPr>
          <w:trHeight w:val="300"/>
        </w:trPr>
        <w:tc>
          <w:tcPr>
            <w:cnfStyle w:val="001000000000" w:firstRow="0" w:lastRow="0" w:firstColumn="1" w:lastColumn="0" w:oddVBand="0" w:evenVBand="0" w:oddHBand="0" w:evenHBand="0" w:firstRowFirstColumn="0" w:firstRowLastColumn="0" w:lastRowFirstColumn="0" w:lastRowLastColumn="0"/>
            <w:tcW w:w="2310" w:type="dxa"/>
            <w:noWrap/>
            <w:hideMark/>
          </w:tcPr>
          <w:p w14:paraId="6D1EF061" w14:textId="77777777" w:rsidR="0084158A" w:rsidRPr="006F4DE1" w:rsidRDefault="0084158A" w:rsidP="006F4DE1">
            <w:pPr>
              <w:spacing w:after="0" w:line="360" w:lineRule="auto"/>
              <w:jc w:val="right"/>
              <w:rPr>
                <w:rFonts w:asciiTheme="majorBidi" w:eastAsia="Times New Roman" w:hAnsiTheme="majorBidi" w:cstheme="majorBidi"/>
                <w:color w:val="000000"/>
                <w:sz w:val="24"/>
                <w:szCs w:val="24"/>
                <w:lang w:val="en-GB" w:eastAsia="en-GB"/>
              </w:rPr>
            </w:pPr>
            <w:r w:rsidRPr="006F4DE1">
              <w:rPr>
                <w:rFonts w:asciiTheme="majorBidi" w:eastAsia="Times New Roman" w:hAnsiTheme="majorBidi" w:cstheme="majorBidi"/>
                <w:color w:val="000000"/>
                <w:sz w:val="24"/>
                <w:szCs w:val="24"/>
                <w:lang w:val="en-GB" w:eastAsia="en-GB"/>
              </w:rPr>
              <w:t>8</w:t>
            </w:r>
          </w:p>
        </w:tc>
        <w:tc>
          <w:tcPr>
            <w:tcW w:w="2310" w:type="dxa"/>
            <w:noWrap/>
            <w:hideMark/>
          </w:tcPr>
          <w:p w14:paraId="56F8988C" w14:textId="77777777" w:rsidR="0084158A" w:rsidRPr="006F4DE1" w:rsidRDefault="0084158A" w:rsidP="006F4DE1">
            <w:pPr>
              <w:spacing w:after="0" w:line="36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lang w:val="en-GB" w:eastAsia="en-GB"/>
              </w:rPr>
            </w:pPr>
            <w:r w:rsidRPr="006F4DE1">
              <w:rPr>
                <w:rFonts w:asciiTheme="majorBidi" w:eastAsia="Times New Roman" w:hAnsiTheme="majorBidi" w:cstheme="majorBidi"/>
                <w:color w:val="000000"/>
                <w:sz w:val="24"/>
                <w:szCs w:val="24"/>
                <w:lang w:val="en-GB" w:eastAsia="en-GB"/>
              </w:rPr>
              <w:t>45</w:t>
            </w:r>
          </w:p>
        </w:tc>
        <w:tc>
          <w:tcPr>
            <w:tcW w:w="2311" w:type="dxa"/>
            <w:noWrap/>
            <w:hideMark/>
          </w:tcPr>
          <w:p w14:paraId="1A010E80" w14:textId="77777777" w:rsidR="0084158A" w:rsidRPr="006F4DE1" w:rsidRDefault="0084158A" w:rsidP="006F4DE1">
            <w:pPr>
              <w:spacing w:after="0" w:line="36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lang w:val="en-GB" w:eastAsia="en-GB"/>
              </w:rPr>
            </w:pPr>
            <w:r w:rsidRPr="006F4DE1">
              <w:rPr>
                <w:rFonts w:asciiTheme="majorBidi" w:eastAsia="Times New Roman" w:hAnsiTheme="majorBidi" w:cstheme="majorBidi"/>
                <w:color w:val="000000"/>
                <w:sz w:val="24"/>
                <w:szCs w:val="24"/>
                <w:lang w:val="en-GB" w:eastAsia="en-GB"/>
              </w:rPr>
              <w:t>15</w:t>
            </w:r>
          </w:p>
        </w:tc>
        <w:tc>
          <w:tcPr>
            <w:tcW w:w="2311" w:type="dxa"/>
            <w:noWrap/>
            <w:hideMark/>
          </w:tcPr>
          <w:p w14:paraId="3595FD99" w14:textId="77777777" w:rsidR="0084158A" w:rsidRPr="006F4DE1" w:rsidRDefault="0084158A" w:rsidP="006F4DE1">
            <w:pPr>
              <w:spacing w:after="0" w:line="36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lang w:val="en-GB" w:eastAsia="en-GB"/>
              </w:rPr>
            </w:pPr>
            <w:r w:rsidRPr="006F4DE1">
              <w:rPr>
                <w:rFonts w:asciiTheme="majorBidi" w:eastAsia="Times New Roman" w:hAnsiTheme="majorBidi" w:cstheme="majorBidi"/>
                <w:color w:val="000000"/>
                <w:sz w:val="24"/>
                <w:szCs w:val="24"/>
                <w:lang w:val="en-GB" w:eastAsia="en-GB"/>
              </w:rPr>
              <w:t>220</w:t>
            </w:r>
          </w:p>
        </w:tc>
      </w:tr>
      <w:tr w:rsidR="0084158A" w:rsidRPr="006F4DE1" w14:paraId="5CE9AB3E" w14:textId="77777777" w:rsidTr="0084158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310" w:type="dxa"/>
            <w:noWrap/>
            <w:hideMark/>
          </w:tcPr>
          <w:p w14:paraId="54CED7F6" w14:textId="77777777" w:rsidR="0084158A" w:rsidRPr="006F4DE1" w:rsidRDefault="0084158A" w:rsidP="006F4DE1">
            <w:pPr>
              <w:spacing w:after="0" w:line="360" w:lineRule="auto"/>
              <w:jc w:val="right"/>
              <w:rPr>
                <w:rFonts w:asciiTheme="majorBidi" w:eastAsia="Times New Roman" w:hAnsiTheme="majorBidi" w:cstheme="majorBidi"/>
                <w:color w:val="000000"/>
                <w:sz w:val="24"/>
                <w:szCs w:val="24"/>
                <w:lang w:val="en-GB" w:eastAsia="en-GB"/>
              </w:rPr>
            </w:pPr>
            <w:r w:rsidRPr="006F4DE1">
              <w:rPr>
                <w:rFonts w:asciiTheme="majorBidi" w:eastAsia="Times New Roman" w:hAnsiTheme="majorBidi" w:cstheme="majorBidi"/>
                <w:color w:val="000000"/>
                <w:sz w:val="24"/>
                <w:szCs w:val="24"/>
                <w:lang w:val="en-GB" w:eastAsia="en-GB"/>
              </w:rPr>
              <w:t>9</w:t>
            </w:r>
          </w:p>
        </w:tc>
        <w:tc>
          <w:tcPr>
            <w:tcW w:w="2310" w:type="dxa"/>
            <w:noWrap/>
            <w:hideMark/>
          </w:tcPr>
          <w:p w14:paraId="1E3FE2B1" w14:textId="77777777" w:rsidR="0084158A" w:rsidRPr="006F4DE1" w:rsidRDefault="0084158A" w:rsidP="006F4DE1">
            <w:pPr>
              <w:spacing w:after="0" w:line="360" w:lineRule="auto"/>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4"/>
                <w:szCs w:val="24"/>
                <w:lang w:val="en-GB" w:eastAsia="en-GB"/>
              </w:rPr>
            </w:pPr>
            <w:r w:rsidRPr="006F4DE1">
              <w:rPr>
                <w:rFonts w:asciiTheme="majorBidi" w:eastAsia="Times New Roman" w:hAnsiTheme="majorBidi" w:cstheme="majorBidi"/>
                <w:color w:val="000000"/>
                <w:sz w:val="24"/>
                <w:szCs w:val="24"/>
                <w:lang w:val="en-GB" w:eastAsia="en-GB"/>
              </w:rPr>
              <w:t>60</w:t>
            </w:r>
          </w:p>
        </w:tc>
        <w:tc>
          <w:tcPr>
            <w:tcW w:w="2311" w:type="dxa"/>
            <w:noWrap/>
            <w:hideMark/>
          </w:tcPr>
          <w:p w14:paraId="13E8707A" w14:textId="77777777" w:rsidR="0084158A" w:rsidRPr="006F4DE1" w:rsidRDefault="0084158A" w:rsidP="006F4DE1">
            <w:pPr>
              <w:spacing w:after="0" w:line="360" w:lineRule="auto"/>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4"/>
                <w:szCs w:val="24"/>
                <w:lang w:val="en-GB" w:eastAsia="en-GB"/>
              </w:rPr>
            </w:pPr>
            <w:r w:rsidRPr="006F4DE1">
              <w:rPr>
                <w:rFonts w:asciiTheme="majorBidi" w:eastAsia="Times New Roman" w:hAnsiTheme="majorBidi" w:cstheme="majorBidi"/>
                <w:color w:val="000000"/>
                <w:sz w:val="24"/>
                <w:szCs w:val="24"/>
                <w:lang w:val="en-GB" w:eastAsia="en-GB"/>
              </w:rPr>
              <w:t>20</w:t>
            </w:r>
          </w:p>
        </w:tc>
        <w:tc>
          <w:tcPr>
            <w:tcW w:w="2311" w:type="dxa"/>
            <w:noWrap/>
            <w:hideMark/>
          </w:tcPr>
          <w:p w14:paraId="572FB96F" w14:textId="77777777" w:rsidR="0084158A" w:rsidRPr="006F4DE1" w:rsidRDefault="0084158A" w:rsidP="006F4DE1">
            <w:pPr>
              <w:spacing w:after="0" w:line="360" w:lineRule="auto"/>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4"/>
                <w:szCs w:val="24"/>
                <w:lang w:val="en-GB" w:eastAsia="en-GB"/>
              </w:rPr>
            </w:pPr>
            <w:r w:rsidRPr="006F4DE1">
              <w:rPr>
                <w:rFonts w:asciiTheme="majorBidi" w:eastAsia="Times New Roman" w:hAnsiTheme="majorBidi" w:cstheme="majorBidi"/>
                <w:color w:val="000000"/>
                <w:sz w:val="24"/>
                <w:szCs w:val="24"/>
                <w:lang w:val="en-GB" w:eastAsia="en-GB"/>
              </w:rPr>
              <w:t>191</w:t>
            </w:r>
          </w:p>
        </w:tc>
      </w:tr>
      <w:tr w:rsidR="0084158A" w:rsidRPr="006F4DE1" w14:paraId="3CCD2B47" w14:textId="77777777" w:rsidTr="0084158A">
        <w:trPr>
          <w:trHeight w:val="300"/>
        </w:trPr>
        <w:tc>
          <w:tcPr>
            <w:cnfStyle w:val="001000000000" w:firstRow="0" w:lastRow="0" w:firstColumn="1" w:lastColumn="0" w:oddVBand="0" w:evenVBand="0" w:oddHBand="0" w:evenHBand="0" w:firstRowFirstColumn="0" w:firstRowLastColumn="0" w:lastRowFirstColumn="0" w:lastRowLastColumn="0"/>
            <w:tcW w:w="2310" w:type="dxa"/>
            <w:noWrap/>
            <w:hideMark/>
          </w:tcPr>
          <w:p w14:paraId="0B5B5426" w14:textId="77777777" w:rsidR="0084158A" w:rsidRPr="006F4DE1" w:rsidRDefault="0084158A" w:rsidP="006F4DE1">
            <w:pPr>
              <w:spacing w:after="0" w:line="360" w:lineRule="auto"/>
              <w:jc w:val="right"/>
              <w:rPr>
                <w:rFonts w:asciiTheme="majorBidi" w:eastAsia="Times New Roman" w:hAnsiTheme="majorBidi" w:cstheme="majorBidi"/>
                <w:color w:val="000000"/>
                <w:sz w:val="24"/>
                <w:szCs w:val="24"/>
                <w:lang w:val="en-GB" w:eastAsia="en-GB"/>
              </w:rPr>
            </w:pPr>
            <w:r w:rsidRPr="006F4DE1">
              <w:rPr>
                <w:rFonts w:asciiTheme="majorBidi" w:eastAsia="Times New Roman" w:hAnsiTheme="majorBidi" w:cstheme="majorBidi"/>
                <w:color w:val="000000"/>
                <w:sz w:val="24"/>
                <w:szCs w:val="24"/>
                <w:lang w:val="en-GB" w:eastAsia="en-GB"/>
              </w:rPr>
              <w:t>10</w:t>
            </w:r>
          </w:p>
        </w:tc>
        <w:tc>
          <w:tcPr>
            <w:tcW w:w="2310" w:type="dxa"/>
            <w:noWrap/>
            <w:hideMark/>
          </w:tcPr>
          <w:p w14:paraId="49B7FB7D" w14:textId="77777777" w:rsidR="0084158A" w:rsidRPr="006F4DE1" w:rsidRDefault="0084158A" w:rsidP="006F4DE1">
            <w:pPr>
              <w:spacing w:after="0" w:line="36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lang w:val="en-GB" w:eastAsia="en-GB"/>
              </w:rPr>
            </w:pPr>
            <w:r w:rsidRPr="006F4DE1">
              <w:rPr>
                <w:rFonts w:asciiTheme="majorBidi" w:eastAsia="Times New Roman" w:hAnsiTheme="majorBidi" w:cstheme="majorBidi"/>
                <w:color w:val="000000"/>
                <w:sz w:val="24"/>
                <w:szCs w:val="24"/>
                <w:lang w:val="en-GB" w:eastAsia="en-GB"/>
              </w:rPr>
              <w:t>70</w:t>
            </w:r>
          </w:p>
        </w:tc>
        <w:tc>
          <w:tcPr>
            <w:tcW w:w="2311" w:type="dxa"/>
            <w:noWrap/>
            <w:hideMark/>
          </w:tcPr>
          <w:p w14:paraId="3237C167" w14:textId="77777777" w:rsidR="0084158A" w:rsidRPr="006F4DE1" w:rsidRDefault="0084158A" w:rsidP="006F4DE1">
            <w:pPr>
              <w:spacing w:after="0" w:line="36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lang w:val="en-GB" w:eastAsia="en-GB"/>
              </w:rPr>
            </w:pPr>
            <w:r w:rsidRPr="006F4DE1">
              <w:rPr>
                <w:rFonts w:asciiTheme="majorBidi" w:eastAsia="Times New Roman" w:hAnsiTheme="majorBidi" w:cstheme="majorBidi"/>
                <w:color w:val="000000"/>
                <w:sz w:val="24"/>
                <w:szCs w:val="24"/>
                <w:lang w:val="en-GB" w:eastAsia="en-GB"/>
              </w:rPr>
              <w:t>32</w:t>
            </w:r>
          </w:p>
        </w:tc>
        <w:tc>
          <w:tcPr>
            <w:tcW w:w="2311" w:type="dxa"/>
            <w:noWrap/>
            <w:hideMark/>
          </w:tcPr>
          <w:p w14:paraId="200361D7" w14:textId="77777777" w:rsidR="0084158A" w:rsidRPr="006F4DE1" w:rsidRDefault="0084158A" w:rsidP="006F4DE1">
            <w:pPr>
              <w:spacing w:after="0" w:line="36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lang w:val="en-GB" w:eastAsia="en-GB"/>
              </w:rPr>
            </w:pPr>
            <w:r w:rsidRPr="006F4DE1">
              <w:rPr>
                <w:rFonts w:asciiTheme="majorBidi" w:eastAsia="Times New Roman" w:hAnsiTheme="majorBidi" w:cstheme="majorBidi"/>
                <w:color w:val="000000"/>
                <w:sz w:val="24"/>
                <w:szCs w:val="24"/>
                <w:lang w:val="en-GB" w:eastAsia="en-GB"/>
              </w:rPr>
              <w:t>142</w:t>
            </w:r>
          </w:p>
        </w:tc>
      </w:tr>
    </w:tbl>
    <w:p w14:paraId="26022926" w14:textId="77777777" w:rsidR="0084158A" w:rsidRPr="006F4DE1" w:rsidRDefault="0084158A" w:rsidP="006F4DE1">
      <w:pPr>
        <w:tabs>
          <w:tab w:val="left" w:pos="1947"/>
        </w:tabs>
        <w:spacing w:line="360" w:lineRule="auto"/>
        <w:jc w:val="both"/>
        <w:rPr>
          <w:rFonts w:asciiTheme="majorBidi" w:hAnsiTheme="majorBidi" w:cstheme="majorBidi"/>
          <w:sz w:val="24"/>
          <w:szCs w:val="24"/>
          <w:highlight w:val="yellow"/>
        </w:rPr>
      </w:pPr>
    </w:p>
    <w:p w14:paraId="3BF14EED" w14:textId="77777777" w:rsidR="0084158A" w:rsidRPr="006F4DE1" w:rsidRDefault="0084158A" w:rsidP="006F4DE1">
      <w:pPr>
        <w:tabs>
          <w:tab w:val="left" w:pos="1947"/>
        </w:tabs>
        <w:spacing w:line="360" w:lineRule="auto"/>
        <w:jc w:val="both"/>
        <w:rPr>
          <w:rFonts w:asciiTheme="majorBidi" w:hAnsiTheme="majorBidi" w:cstheme="majorBidi"/>
          <w:sz w:val="24"/>
          <w:szCs w:val="24"/>
          <w:highlight w:val="yellow"/>
        </w:rPr>
      </w:pPr>
    </w:p>
    <w:p w14:paraId="336DB5D0" w14:textId="77777777" w:rsidR="0084158A" w:rsidRDefault="0084158A" w:rsidP="006F4DE1">
      <w:pPr>
        <w:tabs>
          <w:tab w:val="left" w:pos="1947"/>
        </w:tabs>
        <w:spacing w:line="360" w:lineRule="auto"/>
        <w:jc w:val="both"/>
        <w:rPr>
          <w:rFonts w:asciiTheme="majorBidi" w:hAnsiTheme="majorBidi" w:cstheme="majorBidi"/>
          <w:sz w:val="24"/>
          <w:szCs w:val="24"/>
          <w:highlight w:val="yellow"/>
        </w:rPr>
      </w:pPr>
      <w:r w:rsidRPr="006F4DE1">
        <w:rPr>
          <w:rFonts w:asciiTheme="majorBidi" w:hAnsiTheme="majorBidi" w:cstheme="majorBidi"/>
          <w:noProof/>
          <w:sz w:val="24"/>
          <w:szCs w:val="24"/>
          <w:lang w:val="en-GB" w:eastAsia="en-GB"/>
        </w:rPr>
        <w:drawing>
          <wp:inline distT="0" distB="0" distL="0" distR="0" wp14:anchorId="7F5C0AEB" wp14:editId="091BCA4B">
            <wp:extent cx="4321596" cy="4010140"/>
            <wp:effectExtent l="19050" t="0" r="0" b="0"/>
            <wp:docPr id="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2" cstate="print"/>
                    <a:srcRect/>
                    <a:stretch>
                      <a:fillRect/>
                    </a:stretch>
                  </pic:blipFill>
                  <pic:spPr bwMode="auto">
                    <a:xfrm>
                      <a:off x="0" y="0"/>
                      <a:ext cx="4323009" cy="4011451"/>
                    </a:xfrm>
                    <a:prstGeom prst="rect">
                      <a:avLst/>
                    </a:prstGeom>
                    <a:noFill/>
                    <a:ln w="9525">
                      <a:noFill/>
                      <a:miter lim="800000"/>
                      <a:headEnd/>
                      <a:tailEnd/>
                    </a:ln>
                  </pic:spPr>
                </pic:pic>
              </a:graphicData>
            </a:graphic>
          </wp:inline>
        </w:drawing>
      </w:r>
    </w:p>
    <w:p w14:paraId="12E4ACA1" w14:textId="77777777" w:rsidR="005F7FD4" w:rsidRPr="00411405" w:rsidRDefault="007E20E2" w:rsidP="006F4DE1">
      <w:pPr>
        <w:tabs>
          <w:tab w:val="left" w:pos="1947"/>
        </w:tabs>
        <w:spacing w:line="360" w:lineRule="auto"/>
        <w:jc w:val="both"/>
        <w:rPr>
          <w:rFonts w:asciiTheme="majorBidi" w:hAnsiTheme="majorBidi" w:cstheme="majorBidi"/>
          <w:sz w:val="24"/>
          <w:szCs w:val="24"/>
        </w:rPr>
      </w:pPr>
      <w:r w:rsidRPr="00411405">
        <w:rPr>
          <w:rFonts w:asciiTheme="majorBidi" w:hAnsiTheme="majorBidi" w:cstheme="majorBidi"/>
          <w:sz w:val="24"/>
          <w:szCs w:val="24"/>
        </w:rPr>
        <w:t>Fig.4.</w:t>
      </w:r>
      <w:r w:rsidR="00A56768" w:rsidRPr="00411405">
        <w:rPr>
          <w:rFonts w:asciiTheme="majorBidi" w:hAnsiTheme="majorBidi" w:cstheme="majorBidi"/>
          <w:sz w:val="24"/>
          <w:szCs w:val="24"/>
        </w:rPr>
        <w:t>0</w:t>
      </w:r>
      <w:r w:rsidRPr="00411405">
        <w:rPr>
          <w:rFonts w:asciiTheme="majorBidi" w:hAnsiTheme="majorBidi" w:cstheme="majorBidi"/>
          <w:sz w:val="24"/>
          <w:szCs w:val="24"/>
        </w:rPr>
        <w:t>5</w:t>
      </w:r>
      <w:r w:rsidR="005F7FD4" w:rsidRPr="00411405">
        <w:rPr>
          <w:rFonts w:asciiTheme="majorBidi" w:hAnsiTheme="majorBidi" w:cstheme="majorBidi"/>
          <w:sz w:val="24"/>
          <w:szCs w:val="24"/>
        </w:rPr>
        <w:t xml:space="preserve">   Rose diagram of pheocysts orientation</w:t>
      </w:r>
      <w:r w:rsidRPr="00411405">
        <w:rPr>
          <w:rFonts w:asciiTheme="majorBidi" w:hAnsiTheme="majorBidi" w:cstheme="majorBidi"/>
          <w:sz w:val="24"/>
          <w:szCs w:val="24"/>
        </w:rPr>
        <w:t>(L1,IM)</w:t>
      </w:r>
    </w:p>
    <w:p w14:paraId="69BF5B93" w14:textId="77777777" w:rsidR="000F2DE1" w:rsidRPr="006F4DE1" w:rsidRDefault="000F2DE1" w:rsidP="006F4DE1">
      <w:pPr>
        <w:tabs>
          <w:tab w:val="left" w:pos="1947"/>
        </w:tabs>
        <w:spacing w:line="360" w:lineRule="auto"/>
        <w:jc w:val="both"/>
        <w:rPr>
          <w:rFonts w:asciiTheme="majorBidi" w:hAnsiTheme="majorBidi" w:cstheme="majorBidi"/>
          <w:sz w:val="24"/>
          <w:szCs w:val="24"/>
          <w:highlight w:val="yellow"/>
        </w:rPr>
      </w:pPr>
    </w:p>
    <w:p w14:paraId="6D29145B" w14:textId="77777777" w:rsidR="002B07E9" w:rsidRDefault="002B07E9" w:rsidP="006F4DE1">
      <w:pPr>
        <w:tabs>
          <w:tab w:val="left" w:pos="1947"/>
        </w:tabs>
        <w:spacing w:line="360" w:lineRule="auto"/>
        <w:jc w:val="both"/>
        <w:rPr>
          <w:rFonts w:asciiTheme="majorBidi" w:hAnsiTheme="majorBidi" w:cstheme="majorBidi"/>
          <w:b/>
          <w:bCs/>
          <w:sz w:val="24"/>
          <w:szCs w:val="24"/>
        </w:rPr>
      </w:pPr>
    </w:p>
    <w:p w14:paraId="5BFECDDC" w14:textId="77777777" w:rsidR="00705F36" w:rsidRPr="006F4DE1" w:rsidRDefault="00705F36" w:rsidP="006F4DE1">
      <w:pPr>
        <w:tabs>
          <w:tab w:val="left" w:pos="1947"/>
        </w:tabs>
        <w:spacing w:line="360" w:lineRule="auto"/>
        <w:jc w:val="both"/>
        <w:rPr>
          <w:rFonts w:asciiTheme="majorBidi" w:hAnsiTheme="majorBidi" w:cstheme="majorBidi"/>
          <w:b/>
          <w:bCs/>
          <w:sz w:val="24"/>
          <w:szCs w:val="24"/>
        </w:rPr>
      </w:pPr>
      <w:r w:rsidRPr="006F4DE1">
        <w:rPr>
          <w:rFonts w:asciiTheme="majorBidi" w:hAnsiTheme="majorBidi" w:cstheme="majorBidi"/>
          <w:b/>
          <w:bCs/>
          <w:sz w:val="24"/>
          <w:szCs w:val="24"/>
        </w:rPr>
        <w:t xml:space="preserve">LOCATION 2 </w:t>
      </w:r>
      <w:r w:rsidRPr="006F4DE1">
        <w:rPr>
          <w:rFonts w:asciiTheme="majorBidi" w:hAnsiTheme="majorBidi" w:cstheme="majorBidi"/>
          <w:b/>
          <w:bCs/>
          <w:sz w:val="24"/>
          <w:szCs w:val="24"/>
        </w:rPr>
        <w:tab/>
      </w:r>
    </w:p>
    <w:p w14:paraId="592C52DA" w14:textId="77777777" w:rsidR="00705F36" w:rsidRPr="006F4DE1" w:rsidRDefault="00166122" w:rsidP="006F4DE1">
      <w:pPr>
        <w:spacing w:line="360" w:lineRule="auto"/>
        <w:rPr>
          <w:rFonts w:asciiTheme="majorBidi" w:eastAsia="Times New Roman" w:hAnsiTheme="majorBidi" w:cstheme="majorBidi"/>
          <w:b/>
          <w:bCs/>
          <w:color w:val="000000"/>
          <w:sz w:val="24"/>
          <w:szCs w:val="24"/>
          <w:lang w:val="en-GB" w:eastAsia="en-GB"/>
        </w:rPr>
      </w:pPr>
      <w:r w:rsidRPr="006F4DE1">
        <w:rPr>
          <w:rFonts w:asciiTheme="majorBidi" w:hAnsiTheme="majorBidi" w:cstheme="majorBidi"/>
          <w:b/>
          <w:bCs/>
          <w:sz w:val="24"/>
          <w:szCs w:val="24"/>
        </w:rPr>
        <w:t xml:space="preserve">Coordinates; </w:t>
      </w:r>
      <w:r w:rsidRPr="006F4DE1">
        <w:rPr>
          <w:rFonts w:asciiTheme="majorBidi" w:eastAsia="Times New Roman" w:hAnsiTheme="majorBidi" w:cstheme="majorBidi"/>
          <w:b/>
          <w:bCs/>
          <w:color w:val="000000"/>
          <w:sz w:val="24"/>
          <w:szCs w:val="24"/>
          <w:lang w:val="en-GB" w:eastAsia="en-GB"/>
        </w:rPr>
        <w:t>7.2076670, 3.3489500</w:t>
      </w:r>
    </w:p>
    <w:p w14:paraId="14735E8C" w14:textId="77777777" w:rsidR="000F2DE1" w:rsidRPr="006F4DE1" w:rsidRDefault="000F2DE1" w:rsidP="006F4DE1">
      <w:pPr>
        <w:spacing w:line="360" w:lineRule="auto"/>
        <w:rPr>
          <w:rFonts w:asciiTheme="majorBidi" w:hAnsiTheme="majorBidi" w:cstheme="majorBidi"/>
          <w:b/>
          <w:bCs/>
          <w:sz w:val="24"/>
          <w:szCs w:val="24"/>
        </w:rPr>
      </w:pPr>
      <w:r w:rsidRPr="006F4DE1">
        <w:rPr>
          <w:rFonts w:asciiTheme="majorBidi" w:hAnsiTheme="majorBidi" w:cstheme="majorBidi"/>
          <w:b/>
          <w:bCs/>
          <w:sz w:val="24"/>
          <w:szCs w:val="24"/>
        </w:rPr>
        <w:t>Weather: 34</w:t>
      </w:r>
      <w:r w:rsidRPr="006F4DE1">
        <w:rPr>
          <w:rFonts w:asciiTheme="majorBidi" w:hAnsiTheme="majorBidi" w:cstheme="majorBidi"/>
          <w:b/>
          <w:bCs/>
          <w:sz w:val="24"/>
          <w:szCs w:val="24"/>
          <w:vertAlign w:val="superscript"/>
        </w:rPr>
        <w:t>o</w:t>
      </w:r>
      <w:r w:rsidRPr="006F4DE1">
        <w:rPr>
          <w:rFonts w:asciiTheme="majorBidi" w:hAnsiTheme="majorBidi" w:cstheme="majorBidi"/>
          <w:b/>
          <w:bCs/>
          <w:sz w:val="24"/>
          <w:szCs w:val="24"/>
        </w:rPr>
        <w:t>C, sunny</w:t>
      </w:r>
    </w:p>
    <w:p w14:paraId="28FEE32C" w14:textId="77777777" w:rsidR="000F2DE1" w:rsidRPr="006F4DE1" w:rsidRDefault="00166122" w:rsidP="006F4DE1">
      <w:pPr>
        <w:spacing w:line="360" w:lineRule="auto"/>
        <w:rPr>
          <w:rFonts w:asciiTheme="majorBidi" w:hAnsiTheme="majorBidi" w:cstheme="majorBidi"/>
          <w:b/>
          <w:bCs/>
          <w:sz w:val="24"/>
          <w:szCs w:val="24"/>
        </w:rPr>
      </w:pPr>
      <w:r w:rsidRPr="006F4DE1">
        <w:rPr>
          <w:rFonts w:asciiTheme="majorBidi" w:hAnsiTheme="majorBidi" w:cstheme="majorBidi"/>
          <w:b/>
          <w:bCs/>
          <w:sz w:val="24"/>
          <w:szCs w:val="24"/>
        </w:rPr>
        <w:t>Altitude: 100</w:t>
      </w:r>
      <w:r w:rsidR="000F2DE1" w:rsidRPr="006F4DE1">
        <w:rPr>
          <w:rFonts w:asciiTheme="majorBidi" w:hAnsiTheme="majorBidi" w:cstheme="majorBidi"/>
          <w:b/>
          <w:bCs/>
          <w:sz w:val="24"/>
          <w:szCs w:val="24"/>
        </w:rPr>
        <w:t>m Above MSL</w:t>
      </w:r>
    </w:p>
    <w:p w14:paraId="555DDF4E" w14:textId="77777777" w:rsidR="000F2DE1" w:rsidRPr="006F4DE1" w:rsidRDefault="000F2DE1" w:rsidP="00105790">
      <w:pPr>
        <w:spacing w:line="360" w:lineRule="auto"/>
        <w:rPr>
          <w:rFonts w:asciiTheme="majorBidi" w:hAnsiTheme="majorBidi" w:cstheme="majorBidi"/>
          <w:b/>
          <w:bCs/>
          <w:sz w:val="24"/>
          <w:szCs w:val="24"/>
        </w:rPr>
      </w:pPr>
      <w:r w:rsidRPr="006F4DE1">
        <w:rPr>
          <w:rFonts w:asciiTheme="majorBidi" w:hAnsiTheme="majorBidi" w:cstheme="majorBidi"/>
          <w:b/>
          <w:bCs/>
          <w:sz w:val="24"/>
          <w:szCs w:val="24"/>
        </w:rPr>
        <w:t>Strike/Dip of foliation plane: 122</w:t>
      </w:r>
      <w:r w:rsidRPr="006F4DE1">
        <w:rPr>
          <w:rFonts w:asciiTheme="majorBidi" w:hAnsiTheme="majorBidi" w:cstheme="majorBidi"/>
          <w:b/>
          <w:bCs/>
          <w:sz w:val="24"/>
          <w:szCs w:val="24"/>
          <w:vertAlign w:val="superscript"/>
        </w:rPr>
        <w:t>o</w:t>
      </w:r>
      <w:r w:rsidRPr="006F4DE1">
        <w:rPr>
          <w:rFonts w:asciiTheme="majorBidi" w:hAnsiTheme="majorBidi" w:cstheme="majorBidi"/>
          <w:b/>
          <w:bCs/>
          <w:sz w:val="24"/>
          <w:szCs w:val="24"/>
        </w:rPr>
        <w:t>//34</w:t>
      </w:r>
      <w:r w:rsidRPr="006F4DE1">
        <w:rPr>
          <w:rFonts w:asciiTheme="majorBidi" w:hAnsiTheme="majorBidi" w:cstheme="majorBidi"/>
          <w:b/>
          <w:bCs/>
          <w:sz w:val="24"/>
          <w:szCs w:val="24"/>
          <w:vertAlign w:val="superscript"/>
        </w:rPr>
        <w:t>o</w:t>
      </w:r>
      <w:r w:rsidRPr="006F4DE1">
        <w:rPr>
          <w:rFonts w:asciiTheme="majorBidi" w:hAnsiTheme="majorBidi" w:cstheme="majorBidi"/>
          <w:b/>
          <w:bCs/>
          <w:sz w:val="24"/>
          <w:szCs w:val="24"/>
        </w:rPr>
        <w:t>E</w:t>
      </w:r>
    </w:p>
    <w:p w14:paraId="0D4CA8C1" w14:textId="77777777" w:rsidR="00166122" w:rsidRPr="006F4DE1" w:rsidRDefault="00166122" w:rsidP="006F4DE1">
      <w:pPr>
        <w:spacing w:line="360" w:lineRule="auto"/>
        <w:rPr>
          <w:rFonts w:asciiTheme="majorBidi" w:hAnsiTheme="majorBidi" w:cstheme="majorBidi"/>
          <w:sz w:val="24"/>
          <w:szCs w:val="24"/>
        </w:rPr>
      </w:pPr>
      <w:r w:rsidRPr="006F4DE1">
        <w:rPr>
          <w:rFonts w:asciiTheme="majorBidi" w:hAnsiTheme="majorBidi" w:cstheme="majorBidi"/>
          <w:b/>
          <w:bCs/>
          <w:sz w:val="24"/>
          <w:szCs w:val="24"/>
        </w:rPr>
        <w:t>Outcrop name</w:t>
      </w:r>
      <w:r w:rsidRPr="006F4DE1">
        <w:rPr>
          <w:rFonts w:asciiTheme="majorBidi" w:hAnsiTheme="majorBidi" w:cstheme="majorBidi"/>
          <w:sz w:val="24"/>
          <w:szCs w:val="24"/>
        </w:rPr>
        <w:t>: Porphiritic granite</w:t>
      </w:r>
    </w:p>
    <w:p w14:paraId="50F2996D" w14:textId="77777777" w:rsidR="00705F36" w:rsidRPr="006F4DE1" w:rsidRDefault="00705F36" w:rsidP="006F4DE1">
      <w:pPr>
        <w:tabs>
          <w:tab w:val="left" w:pos="1947"/>
        </w:tabs>
        <w:spacing w:line="360" w:lineRule="auto"/>
        <w:jc w:val="both"/>
        <w:rPr>
          <w:rFonts w:asciiTheme="majorBidi" w:hAnsiTheme="majorBidi" w:cstheme="majorBidi"/>
          <w:sz w:val="24"/>
          <w:szCs w:val="24"/>
        </w:rPr>
      </w:pPr>
      <w:r w:rsidRPr="006F4DE1">
        <w:rPr>
          <w:rFonts w:asciiTheme="majorBidi" w:hAnsiTheme="majorBidi" w:cstheme="majorBidi"/>
          <w:b/>
          <w:bCs/>
          <w:sz w:val="24"/>
          <w:szCs w:val="24"/>
        </w:rPr>
        <w:t>Description</w:t>
      </w:r>
      <w:r w:rsidRPr="006F4DE1">
        <w:rPr>
          <w:rFonts w:asciiTheme="majorBidi" w:hAnsiTheme="majorBidi" w:cstheme="majorBidi"/>
          <w:sz w:val="24"/>
          <w:szCs w:val="24"/>
        </w:rPr>
        <w:t xml:space="preserve">: </w:t>
      </w:r>
      <w:r w:rsidR="00166122" w:rsidRPr="006F4DE1">
        <w:rPr>
          <w:rFonts w:asciiTheme="majorBidi" w:hAnsiTheme="majorBidi" w:cstheme="majorBidi"/>
          <w:sz w:val="24"/>
          <w:szCs w:val="24"/>
        </w:rPr>
        <w:t xml:space="preserve"> A low lying porphiritic granite with distinct grain sizes of quarts with biotite matrix. There is the presence of zenoliths with darker colour which suggests the presence of an older rock before magmatization.</w:t>
      </w:r>
      <w:r w:rsidR="008A0E66">
        <w:rPr>
          <w:rFonts w:asciiTheme="majorBidi" w:hAnsiTheme="majorBidi" w:cstheme="majorBidi"/>
          <w:sz w:val="24"/>
          <w:szCs w:val="24"/>
        </w:rPr>
        <w:t>(Fig.4.06)</w:t>
      </w:r>
    </w:p>
    <w:p w14:paraId="05F4D5F9" w14:textId="77777777" w:rsidR="00166122" w:rsidRDefault="00166122" w:rsidP="006F4DE1">
      <w:pPr>
        <w:tabs>
          <w:tab w:val="left" w:pos="1947"/>
        </w:tabs>
        <w:spacing w:line="360" w:lineRule="auto"/>
        <w:jc w:val="both"/>
        <w:rPr>
          <w:rFonts w:asciiTheme="majorBidi" w:hAnsiTheme="majorBidi" w:cstheme="majorBidi"/>
          <w:sz w:val="24"/>
          <w:szCs w:val="24"/>
        </w:rPr>
      </w:pPr>
      <w:r w:rsidRPr="006F4DE1">
        <w:rPr>
          <w:rFonts w:asciiTheme="majorBidi" w:hAnsiTheme="majorBidi" w:cstheme="majorBidi"/>
          <w:sz w:val="24"/>
          <w:szCs w:val="24"/>
        </w:rPr>
        <w:t xml:space="preserve">There is also the presence of fault </w:t>
      </w:r>
      <w:r w:rsidR="00C4400E" w:rsidRPr="006F4DE1">
        <w:rPr>
          <w:rFonts w:asciiTheme="majorBidi" w:hAnsiTheme="majorBidi" w:cstheme="majorBidi"/>
          <w:sz w:val="24"/>
          <w:szCs w:val="24"/>
        </w:rPr>
        <w:t>shown with the displacement of zeolith along the fault plane. The zenolith is fine grained and darker in colour compared to the host rock</w:t>
      </w:r>
      <w:r w:rsidR="00C4400E" w:rsidRPr="00411405">
        <w:rPr>
          <w:rFonts w:asciiTheme="majorBidi" w:hAnsiTheme="majorBidi" w:cstheme="majorBidi"/>
          <w:sz w:val="24"/>
          <w:szCs w:val="24"/>
        </w:rPr>
        <w:t>. This suggests the occurrence  a pre-existing volcanic rock before intrusion of a plutonic rock.</w:t>
      </w:r>
      <w:r w:rsidR="008A0E66">
        <w:rPr>
          <w:rFonts w:asciiTheme="majorBidi" w:hAnsiTheme="majorBidi" w:cstheme="majorBidi"/>
          <w:sz w:val="24"/>
          <w:szCs w:val="24"/>
        </w:rPr>
        <w:t>(Fig.4.07)</w:t>
      </w:r>
    </w:p>
    <w:p w14:paraId="1CC17019" w14:textId="77777777" w:rsidR="00F73CAC" w:rsidRDefault="00F73CAC" w:rsidP="00F73CAC">
      <w:pPr>
        <w:tabs>
          <w:tab w:val="left" w:pos="1947"/>
        </w:tabs>
        <w:spacing w:line="360" w:lineRule="auto"/>
        <w:ind w:right="-1039"/>
        <w:jc w:val="both"/>
        <w:rPr>
          <w:rFonts w:ascii="Times New Roman" w:eastAsia="Times New Roman" w:hAnsi="Times New Roman" w:cs="Times New Roman"/>
          <w:snapToGrid w:val="0"/>
          <w:color w:val="000000"/>
          <w:w w:val="0"/>
          <w:sz w:val="24"/>
          <w:szCs w:val="24"/>
          <w:u w:color="000000"/>
          <w:bdr w:val="none" w:sz="0" w:space="0" w:color="000000"/>
          <w:shd w:val="clear" w:color="000000" w:fill="000000"/>
          <w:lang w:val="en-GB"/>
        </w:rPr>
      </w:pPr>
      <w:r>
        <w:rPr>
          <w:rFonts w:asciiTheme="majorBidi" w:hAnsiTheme="majorBidi" w:cstheme="majorBidi"/>
          <w:noProof/>
          <w:sz w:val="24"/>
          <w:szCs w:val="24"/>
          <w:lang w:val="en-GB" w:eastAsia="en-GB"/>
        </w:rPr>
        <w:drawing>
          <wp:inline distT="0" distB="0" distL="0" distR="0" wp14:anchorId="0A2C4889" wp14:editId="5FE76677">
            <wp:extent cx="2952750" cy="2932043"/>
            <wp:effectExtent l="19050" t="0" r="0" b="0"/>
            <wp:docPr id="21" name="Picture 10" descr="C:\Users\Bukola\Desktop\flashCopy\Abeokuta fieldwork\fieldw pix\PB29006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Bukola\Desktop\flashCopy\Abeokuta fieldwork\fieldw pix\PB290062.JPG"/>
                    <pic:cNvPicPr>
                      <a:picLocks noChangeAspect="1" noChangeArrowheads="1"/>
                    </pic:cNvPicPr>
                  </pic:nvPicPr>
                  <pic:blipFill>
                    <a:blip r:embed="rId23" cstate="print"/>
                    <a:srcRect/>
                    <a:stretch>
                      <a:fillRect/>
                    </a:stretch>
                  </pic:blipFill>
                  <pic:spPr bwMode="auto">
                    <a:xfrm>
                      <a:off x="0" y="0"/>
                      <a:ext cx="2952750" cy="2932043"/>
                    </a:xfrm>
                    <a:prstGeom prst="rect">
                      <a:avLst/>
                    </a:prstGeom>
                    <a:noFill/>
                    <a:ln w="9525">
                      <a:noFill/>
                      <a:miter lim="800000"/>
                      <a:headEnd/>
                      <a:tailEnd/>
                    </a:ln>
                  </pic:spPr>
                </pic:pic>
              </a:graphicData>
            </a:graphic>
          </wp:inline>
        </w:drawing>
      </w:r>
      <w:r w:rsidRPr="00F73CAC">
        <w:rPr>
          <w:rFonts w:ascii="Times New Roman" w:eastAsia="Times New Roman" w:hAnsi="Times New Roman" w:cs="Times New Roman"/>
          <w:snapToGrid w:val="0"/>
          <w:color w:val="000000"/>
          <w:w w:val="0"/>
          <w:sz w:val="0"/>
          <w:szCs w:val="0"/>
          <w:u w:color="000000"/>
          <w:bdr w:val="none" w:sz="0" w:space="0" w:color="000000"/>
          <w:shd w:val="clear" w:color="000000" w:fill="000000"/>
        </w:rPr>
        <w:t xml:space="preserve"> </w:t>
      </w:r>
      <w:r>
        <w:rPr>
          <w:rFonts w:asciiTheme="majorBidi" w:hAnsiTheme="majorBidi" w:cstheme="majorBidi"/>
          <w:noProof/>
          <w:sz w:val="24"/>
          <w:szCs w:val="24"/>
          <w:lang w:val="en-GB" w:eastAsia="en-GB"/>
        </w:rPr>
        <w:drawing>
          <wp:inline distT="0" distB="0" distL="0" distR="0" wp14:anchorId="4B52D3FF" wp14:editId="439BC5A3">
            <wp:extent cx="3280742" cy="2928316"/>
            <wp:effectExtent l="19050" t="0" r="0" b="0"/>
            <wp:docPr id="22" name="Picture 11" descr="C:\Users\Bukola\Desktop\flashCopy\Abeokuta fieldwork\fieldw pix\PB29006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Bukola\Desktop\flashCopy\Abeokuta fieldwork\fieldw pix\PB290064.JPG"/>
                    <pic:cNvPicPr>
                      <a:picLocks noChangeAspect="1" noChangeArrowheads="1"/>
                    </pic:cNvPicPr>
                  </pic:nvPicPr>
                  <pic:blipFill>
                    <a:blip r:embed="rId24" cstate="print"/>
                    <a:srcRect/>
                    <a:stretch>
                      <a:fillRect/>
                    </a:stretch>
                  </pic:blipFill>
                  <pic:spPr bwMode="auto">
                    <a:xfrm>
                      <a:off x="0" y="0"/>
                      <a:ext cx="3280742" cy="2928316"/>
                    </a:xfrm>
                    <a:prstGeom prst="rect">
                      <a:avLst/>
                    </a:prstGeom>
                    <a:noFill/>
                    <a:ln w="9525">
                      <a:noFill/>
                      <a:miter lim="800000"/>
                      <a:headEnd/>
                      <a:tailEnd/>
                    </a:ln>
                  </pic:spPr>
                </pic:pic>
              </a:graphicData>
            </a:graphic>
          </wp:inline>
        </w:drawing>
      </w:r>
    </w:p>
    <w:p w14:paraId="43F6433A" w14:textId="77777777" w:rsidR="00F73CAC" w:rsidRPr="00F73CAC" w:rsidRDefault="00F01C35" w:rsidP="00F73CAC">
      <w:pPr>
        <w:tabs>
          <w:tab w:val="left" w:pos="1947"/>
        </w:tabs>
        <w:spacing w:line="360" w:lineRule="auto"/>
        <w:ind w:right="-1039"/>
        <w:jc w:val="both"/>
        <w:rPr>
          <w:rFonts w:asciiTheme="majorBidi" w:hAnsiTheme="majorBidi" w:cstheme="majorBidi"/>
          <w:lang w:val="en-GB"/>
        </w:rPr>
      </w:pPr>
      <w:r>
        <w:rPr>
          <w:rFonts w:asciiTheme="majorBidi" w:hAnsiTheme="majorBidi" w:cstheme="majorBidi"/>
          <w:lang w:val="en-GB"/>
        </w:rPr>
        <w:t>Fig.4.</w:t>
      </w:r>
      <w:r w:rsidR="004C672B">
        <w:rPr>
          <w:rFonts w:asciiTheme="majorBidi" w:hAnsiTheme="majorBidi" w:cstheme="majorBidi"/>
          <w:lang w:val="en-GB"/>
        </w:rPr>
        <w:t>0</w:t>
      </w:r>
      <w:r>
        <w:rPr>
          <w:rFonts w:asciiTheme="majorBidi" w:hAnsiTheme="majorBidi" w:cstheme="majorBidi"/>
          <w:lang w:val="en-GB"/>
        </w:rPr>
        <w:t xml:space="preserve">6 </w:t>
      </w:r>
      <w:r w:rsidR="00F73CAC">
        <w:rPr>
          <w:rFonts w:asciiTheme="majorBidi" w:hAnsiTheme="majorBidi" w:cstheme="majorBidi"/>
          <w:lang w:val="en-GB"/>
        </w:rPr>
        <w:t xml:space="preserve">  Zenolith emplaced in the rock mass                Fig.</w:t>
      </w:r>
      <w:r>
        <w:rPr>
          <w:rFonts w:asciiTheme="majorBidi" w:hAnsiTheme="majorBidi" w:cstheme="majorBidi"/>
          <w:lang w:val="en-GB"/>
        </w:rPr>
        <w:t>4.</w:t>
      </w:r>
      <w:r w:rsidR="004C672B">
        <w:rPr>
          <w:rFonts w:asciiTheme="majorBidi" w:hAnsiTheme="majorBidi" w:cstheme="majorBidi"/>
          <w:lang w:val="en-GB"/>
        </w:rPr>
        <w:t>0</w:t>
      </w:r>
      <w:r>
        <w:rPr>
          <w:rFonts w:asciiTheme="majorBidi" w:hAnsiTheme="majorBidi" w:cstheme="majorBidi"/>
          <w:lang w:val="en-GB"/>
        </w:rPr>
        <w:t xml:space="preserve">7 </w:t>
      </w:r>
      <w:r w:rsidR="00F73CAC">
        <w:rPr>
          <w:rFonts w:asciiTheme="majorBidi" w:hAnsiTheme="majorBidi" w:cstheme="majorBidi"/>
          <w:lang w:val="en-GB"/>
        </w:rPr>
        <w:t xml:space="preserve">  A mini strike-slip fault</w:t>
      </w:r>
    </w:p>
    <w:p w14:paraId="597DE13C" w14:textId="77777777" w:rsidR="00F73CAC" w:rsidRDefault="00F73CAC" w:rsidP="006F4DE1">
      <w:pPr>
        <w:tabs>
          <w:tab w:val="left" w:pos="1947"/>
        </w:tabs>
        <w:spacing w:line="360" w:lineRule="auto"/>
        <w:jc w:val="both"/>
        <w:rPr>
          <w:rFonts w:asciiTheme="majorBidi" w:hAnsiTheme="majorBidi" w:cstheme="majorBidi"/>
          <w:sz w:val="24"/>
          <w:szCs w:val="24"/>
        </w:rPr>
      </w:pPr>
    </w:p>
    <w:p w14:paraId="4D369A7B" w14:textId="77777777" w:rsidR="00F73CAC" w:rsidRDefault="00F73CAC" w:rsidP="006F4DE1">
      <w:pPr>
        <w:tabs>
          <w:tab w:val="left" w:pos="1947"/>
        </w:tabs>
        <w:spacing w:line="360" w:lineRule="auto"/>
        <w:jc w:val="both"/>
        <w:rPr>
          <w:rFonts w:asciiTheme="majorBidi" w:hAnsiTheme="majorBidi" w:cstheme="majorBidi"/>
          <w:sz w:val="24"/>
          <w:szCs w:val="24"/>
          <w:highlight w:val="yellow"/>
        </w:rPr>
      </w:pPr>
    </w:p>
    <w:p w14:paraId="42D138CD" w14:textId="77777777" w:rsidR="00F73CAC" w:rsidRDefault="00F73CAC" w:rsidP="006F4DE1">
      <w:pPr>
        <w:tabs>
          <w:tab w:val="left" w:pos="1947"/>
        </w:tabs>
        <w:spacing w:line="360" w:lineRule="auto"/>
        <w:jc w:val="both"/>
        <w:rPr>
          <w:rFonts w:asciiTheme="majorBidi" w:hAnsiTheme="majorBidi" w:cstheme="majorBidi"/>
          <w:sz w:val="24"/>
          <w:szCs w:val="24"/>
          <w:highlight w:val="yellow"/>
        </w:rPr>
      </w:pPr>
    </w:p>
    <w:p w14:paraId="6F7CDB53" w14:textId="77777777" w:rsidR="005E0522" w:rsidRDefault="005E0522" w:rsidP="006F4DE1">
      <w:pPr>
        <w:tabs>
          <w:tab w:val="left" w:pos="1947"/>
        </w:tabs>
        <w:spacing w:line="360" w:lineRule="auto"/>
        <w:jc w:val="both"/>
        <w:rPr>
          <w:rFonts w:asciiTheme="majorBidi" w:hAnsiTheme="majorBidi" w:cstheme="majorBidi"/>
          <w:sz w:val="24"/>
          <w:szCs w:val="24"/>
          <w:highlight w:val="yellow"/>
        </w:rPr>
      </w:pPr>
    </w:p>
    <w:p w14:paraId="23F6EA9A" w14:textId="77777777" w:rsidR="00F73CAC" w:rsidRDefault="00F73CAC" w:rsidP="006F4DE1">
      <w:pPr>
        <w:tabs>
          <w:tab w:val="left" w:pos="1947"/>
        </w:tabs>
        <w:spacing w:line="360" w:lineRule="auto"/>
        <w:jc w:val="both"/>
        <w:rPr>
          <w:rFonts w:asciiTheme="majorBidi" w:hAnsiTheme="majorBidi" w:cstheme="majorBidi"/>
          <w:sz w:val="24"/>
          <w:szCs w:val="24"/>
          <w:highlight w:val="yellow"/>
        </w:rPr>
      </w:pPr>
    </w:p>
    <w:p w14:paraId="5292DBB4" w14:textId="77777777" w:rsidR="001730E7" w:rsidRPr="006F4DE1" w:rsidRDefault="00F01C35" w:rsidP="006F4DE1">
      <w:pPr>
        <w:tabs>
          <w:tab w:val="left" w:pos="1947"/>
        </w:tabs>
        <w:spacing w:line="360" w:lineRule="auto"/>
        <w:jc w:val="both"/>
        <w:rPr>
          <w:rFonts w:asciiTheme="majorBidi" w:hAnsiTheme="majorBidi" w:cstheme="majorBidi"/>
          <w:sz w:val="24"/>
          <w:szCs w:val="24"/>
        </w:rPr>
      </w:pPr>
      <w:r w:rsidRPr="005E0522">
        <w:rPr>
          <w:rFonts w:asciiTheme="majorBidi" w:hAnsiTheme="majorBidi" w:cstheme="majorBidi"/>
          <w:sz w:val="24"/>
          <w:szCs w:val="24"/>
        </w:rPr>
        <w:t xml:space="preserve">Table 4.4 </w:t>
      </w:r>
      <w:r w:rsidR="001730E7" w:rsidRPr="005E0522">
        <w:rPr>
          <w:rFonts w:asciiTheme="majorBidi" w:hAnsiTheme="majorBidi" w:cstheme="majorBidi"/>
          <w:sz w:val="24"/>
          <w:szCs w:val="24"/>
        </w:rPr>
        <w:t>.Axis lengths</w:t>
      </w:r>
      <w:r w:rsidR="001730E7" w:rsidRPr="001730E7">
        <w:rPr>
          <w:rFonts w:asciiTheme="majorBidi" w:hAnsiTheme="majorBidi" w:cstheme="majorBidi"/>
          <w:sz w:val="24"/>
          <w:szCs w:val="24"/>
        </w:rPr>
        <w:t xml:space="preserve"> and orientation of phenocrysts</w:t>
      </w:r>
      <w:r>
        <w:rPr>
          <w:rFonts w:asciiTheme="majorBidi" w:hAnsiTheme="majorBidi" w:cstheme="majorBidi"/>
          <w:sz w:val="24"/>
          <w:szCs w:val="24"/>
        </w:rPr>
        <w:t>(L2,IM)</w:t>
      </w:r>
    </w:p>
    <w:tbl>
      <w:tblPr>
        <w:tblStyle w:val="LightShading-Accent11"/>
        <w:tblW w:w="0" w:type="auto"/>
        <w:tblLook w:val="04A0" w:firstRow="1" w:lastRow="0" w:firstColumn="1" w:lastColumn="0" w:noHBand="0" w:noVBand="1"/>
      </w:tblPr>
      <w:tblGrid>
        <w:gridCol w:w="2310"/>
        <w:gridCol w:w="2310"/>
        <w:gridCol w:w="2311"/>
        <w:gridCol w:w="2311"/>
      </w:tblGrid>
      <w:tr w:rsidR="00103FD1" w:rsidRPr="006F4DE1" w14:paraId="700B8328" w14:textId="77777777" w:rsidTr="00103FD1">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310" w:type="dxa"/>
            <w:noWrap/>
            <w:hideMark/>
          </w:tcPr>
          <w:p w14:paraId="67036659" w14:textId="77777777" w:rsidR="00103FD1" w:rsidRPr="006F4DE1" w:rsidRDefault="00103FD1" w:rsidP="006F4DE1">
            <w:pPr>
              <w:spacing w:after="0" w:line="360" w:lineRule="auto"/>
              <w:rPr>
                <w:rFonts w:asciiTheme="majorBidi" w:eastAsia="Times New Roman" w:hAnsiTheme="majorBidi" w:cstheme="majorBidi"/>
                <w:color w:val="000000"/>
                <w:sz w:val="24"/>
                <w:szCs w:val="24"/>
                <w:lang w:val="en-GB" w:eastAsia="en-GB"/>
              </w:rPr>
            </w:pPr>
            <w:r w:rsidRPr="006F4DE1">
              <w:rPr>
                <w:rFonts w:asciiTheme="majorBidi" w:eastAsia="Times New Roman" w:hAnsiTheme="majorBidi" w:cstheme="majorBidi"/>
                <w:color w:val="000000"/>
                <w:sz w:val="24"/>
                <w:szCs w:val="24"/>
                <w:lang w:val="en-GB" w:eastAsia="en-GB"/>
              </w:rPr>
              <w:t>S/N</w:t>
            </w:r>
          </w:p>
        </w:tc>
        <w:tc>
          <w:tcPr>
            <w:tcW w:w="2310" w:type="dxa"/>
            <w:noWrap/>
            <w:hideMark/>
          </w:tcPr>
          <w:p w14:paraId="087A5BFF" w14:textId="77777777" w:rsidR="00103FD1" w:rsidRPr="006F4DE1" w:rsidRDefault="00103FD1" w:rsidP="006F4DE1">
            <w:pPr>
              <w:spacing w:after="0" w:line="360" w:lineRule="auto"/>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lang w:val="en-GB" w:eastAsia="en-GB"/>
              </w:rPr>
            </w:pPr>
            <w:r w:rsidRPr="006F4DE1">
              <w:rPr>
                <w:rFonts w:asciiTheme="majorBidi" w:eastAsia="Times New Roman" w:hAnsiTheme="majorBidi" w:cstheme="majorBidi"/>
                <w:color w:val="000000"/>
                <w:sz w:val="24"/>
                <w:szCs w:val="24"/>
                <w:lang w:val="en-GB" w:eastAsia="en-GB"/>
              </w:rPr>
              <w:t>Long axix(mm)</w:t>
            </w:r>
          </w:p>
        </w:tc>
        <w:tc>
          <w:tcPr>
            <w:tcW w:w="2311" w:type="dxa"/>
            <w:noWrap/>
            <w:hideMark/>
          </w:tcPr>
          <w:p w14:paraId="5927FC2F" w14:textId="77777777" w:rsidR="00103FD1" w:rsidRPr="006F4DE1" w:rsidRDefault="00103FD1" w:rsidP="006F4DE1">
            <w:pPr>
              <w:spacing w:after="0" w:line="360" w:lineRule="auto"/>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lang w:val="en-GB" w:eastAsia="en-GB"/>
              </w:rPr>
            </w:pPr>
            <w:r w:rsidRPr="006F4DE1">
              <w:rPr>
                <w:rFonts w:asciiTheme="majorBidi" w:eastAsia="Times New Roman" w:hAnsiTheme="majorBidi" w:cstheme="majorBidi"/>
                <w:color w:val="000000"/>
                <w:sz w:val="24"/>
                <w:szCs w:val="24"/>
                <w:lang w:val="en-GB" w:eastAsia="en-GB"/>
              </w:rPr>
              <w:t>Short axis(mm)</w:t>
            </w:r>
          </w:p>
        </w:tc>
        <w:tc>
          <w:tcPr>
            <w:tcW w:w="2311" w:type="dxa"/>
            <w:noWrap/>
            <w:hideMark/>
          </w:tcPr>
          <w:p w14:paraId="6E0279E7" w14:textId="77777777" w:rsidR="00103FD1" w:rsidRPr="006F4DE1" w:rsidRDefault="00103FD1" w:rsidP="006F4DE1">
            <w:pPr>
              <w:spacing w:after="0" w:line="360" w:lineRule="auto"/>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lang w:val="en-GB" w:eastAsia="en-GB"/>
              </w:rPr>
            </w:pPr>
            <w:r w:rsidRPr="006F4DE1">
              <w:rPr>
                <w:rFonts w:asciiTheme="majorBidi" w:eastAsia="Times New Roman" w:hAnsiTheme="majorBidi" w:cstheme="majorBidi"/>
                <w:color w:val="000000"/>
                <w:sz w:val="24"/>
                <w:szCs w:val="24"/>
                <w:lang w:val="en-GB" w:eastAsia="en-GB"/>
              </w:rPr>
              <w:t>Orientation(degree)</w:t>
            </w:r>
          </w:p>
        </w:tc>
      </w:tr>
      <w:tr w:rsidR="00103FD1" w:rsidRPr="006F4DE1" w14:paraId="49AE0050" w14:textId="77777777" w:rsidTr="00103FD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310" w:type="dxa"/>
            <w:noWrap/>
            <w:hideMark/>
          </w:tcPr>
          <w:p w14:paraId="04B399A2" w14:textId="77777777" w:rsidR="00103FD1" w:rsidRPr="006F4DE1" w:rsidRDefault="00103FD1" w:rsidP="006F4DE1">
            <w:pPr>
              <w:spacing w:after="0" w:line="360" w:lineRule="auto"/>
              <w:jc w:val="right"/>
              <w:rPr>
                <w:rFonts w:asciiTheme="majorBidi" w:eastAsia="Times New Roman" w:hAnsiTheme="majorBidi" w:cstheme="majorBidi"/>
                <w:color w:val="000000"/>
                <w:sz w:val="24"/>
                <w:szCs w:val="24"/>
                <w:lang w:val="en-GB" w:eastAsia="en-GB"/>
              </w:rPr>
            </w:pPr>
            <w:r w:rsidRPr="006F4DE1">
              <w:rPr>
                <w:rFonts w:asciiTheme="majorBidi" w:eastAsia="Times New Roman" w:hAnsiTheme="majorBidi" w:cstheme="majorBidi"/>
                <w:color w:val="000000"/>
                <w:sz w:val="24"/>
                <w:szCs w:val="24"/>
                <w:lang w:val="en-GB" w:eastAsia="en-GB"/>
              </w:rPr>
              <w:t>1</w:t>
            </w:r>
          </w:p>
        </w:tc>
        <w:tc>
          <w:tcPr>
            <w:tcW w:w="2310" w:type="dxa"/>
            <w:noWrap/>
            <w:hideMark/>
          </w:tcPr>
          <w:p w14:paraId="79199851" w14:textId="77777777" w:rsidR="00103FD1" w:rsidRPr="006F4DE1" w:rsidRDefault="00103FD1" w:rsidP="006F4DE1">
            <w:pPr>
              <w:spacing w:after="0" w:line="360" w:lineRule="auto"/>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4"/>
                <w:szCs w:val="24"/>
                <w:lang w:val="en-GB" w:eastAsia="en-GB"/>
              </w:rPr>
            </w:pPr>
            <w:r w:rsidRPr="006F4DE1">
              <w:rPr>
                <w:rFonts w:asciiTheme="majorBidi" w:eastAsia="Times New Roman" w:hAnsiTheme="majorBidi" w:cstheme="majorBidi"/>
                <w:color w:val="000000"/>
                <w:sz w:val="24"/>
                <w:szCs w:val="24"/>
                <w:lang w:val="en-GB" w:eastAsia="en-GB"/>
              </w:rPr>
              <w:t>80</w:t>
            </w:r>
          </w:p>
        </w:tc>
        <w:tc>
          <w:tcPr>
            <w:tcW w:w="2311" w:type="dxa"/>
            <w:noWrap/>
            <w:hideMark/>
          </w:tcPr>
          <w:p w14:paraId="65F54BAB" w14:textId="77777777" w:rsidR="00103FD1" w:rsidRPr="006F4DE1" w:rsidRDefault="00103FD1" w:rsidP="006F4DE1">
            <w:pPr>
              <w:spacing w:after="0" w:line="360" w:lineRule="auto"/>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4"/>
                <w:szCs w:val="24"/>
                <w:lang w:val="en-GB" w:eastAsia="en-GB"/>
              </w:rPr>
            </w:pPr>
            <w:r w:rsidRPr="006F4DE1">
              <w:rPr>
                <w:rFonts w:asciiTheme="majorBidi" w:eastAsia="Times New Roman" w:hAnsiTheme="majorBidi" w:cstheme="majorBidi"/>
                <w:color w:val="000000"/>
                <w:sz w:val="24"/>
                <w:szCs w:val="24"/>
                <w:lang w:val="en-GB" w:eastAsia="en-GB"/>
              </w:rPr>
              <w:t>25</w:t>
            </w:r>
          </w:p>
        </w:tc>
        <w:tc>
          <w:tcPr>
            <w:tcW w:w="2311" w:type="dxa"/>
            <w:noWrap/>
            <w:hideMark/>
          </w:tcPr>
          <w:p w14:paraId="0E64BCDC" w14:textId="77777777" w:rsidR="00103FD1" w:rsidRPr="006F4DE1" w:rsidRDefault="00103FD1" w:rsidP="006F4DE1">
            <w:pPr>
              <w:spacing w:after="0" w:line="360" w:lineRule="auto"/>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4"/>
                <w:szCs w:val="24"/>
                <w:lang w:val="en-GB" w:eastAsia="en-GB"/>
              </w:rPr>
            </w:pPr>
            <w:r w:rsidRPr="006F4DE1">
              <w:rPr>
                <w:rFonts w:asciiTheme="majorBidi" w:eastAsia="Times New Roman" w:hAnsiTheme="majorBidi" w:cstheme="majorBidi"/>
                <w:color w:val="000000"/>
                <w:sz w:val="24"/>
                <w:szCs w:val="24"/>
                <w:lang w:val="en-GB" w:eastAsia="en-GB"/>
              </w:rPr>
              <w:t>224</w:t>
            </w:r>
          </w:p>
        </w:tc>
      </w:tr>
      <w:tr w:rsidR="00103FD1" w:rsidRPr="006F4DE1" w14:paraId="09F8E02D" w14:textId="77777777" w:rsidTr="00103FD1">
        <w:trPr>
          <w:trHeight w:val="300"/>
        </w:trPr>
        <w:tc>
          <w:tcPr>
            <w:cnfStyle w:val="001000000000" w:firstRow="0" w:lastRow="0" w:firstColumn="1" w:lastColumn="0" w:oddVBand="0" w:evenVBand="0" w:oddHBand="0" w:evenHBand="0" w:firstRowFirstColumn="0" w:firstRowLastColumn="0" w:lastRowFirstColumn="0" w:lastRowLastColumn="0"/>
            <w:tcW w:w="2310" w:type="dxa"/>
            <w:noWrap/>
            <w:hideMark/>
          </w:tcPr>
          <w:p w14:paraId="334EE656" w14:textId="77777777" w:rsidR="00103FD1" w:rsidRPr="006F4DE1" w:rsidRDefault="00103FD1" w:rsidP="006F4DE1">
            <w:pPr>
              <w:spacing w:after="0" w:line="360" w:lineRule="auto"/>
              <w:jc w:val="right"/>
              <w:rPr>
                <w:rFonts w:asciiTheme="majorBidi" w:eastAsia="Times New Roman" w:hAnsiTheme="majorBidi" w:cstheme="majorBidi"/>
                <w:color w:val="000000"/>
                <w:sz w:val="24"/>
                <w:szCs w:val="24"/>
                <w:lang w:val="en-GB" w:eastAsia="en-GB"/>
              </w:rPr>
            </w:pPr>
            <w:r w:rsidRPr="006F4DE1">
              <w:rPr>
                <w:rFonts w:asciiTheme="majorBidi" w:eastAsia="Times New Roman" w:hAnsiTheme="majorBidi" w:cstheme="majorBidi"/>
                <w:color w:val="000000"/>
                <w:sz w:val="24"/>
                <w:szCs w:val="24"/>
                <w:lang w:val="en-GB" w:eastAsia="en-GB"/>
              </w:rPr>
              <w:t>2</w:t>
            </w:r>
          </w:p>
        </w:tc>
        <w:tc>
          <w:tcPr>
            <w:tcW w:w="2310" w:type="dxa"/>
            <w:noWrap/>
            <w:hideMark/>
          </w:tcPr>
          <w:p w14:paraId="74E752F2" w14:textId="77777777" w:rsidR="00103FD1" w:rsidRPr="006F4DE1" w:rsidRDefault="00103FD1" w:rsidP="006F4DE1">
            <w:pPr>
              <w:spacing w:after="0" w:line="36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lang w:val="en-GB" w:eastAsia="en-GB"/>
              </w:rPr>
            </w:pPr>
            <w:r w:rsidRPr="006F4DE1">
              <w:rPr>
                <w:rFonts w:asciiTheme="majorBidi" w:eastAsia="Times New Roman" w:hAnsiTheme="majorBidi" w:cstheme="majorBidi"/>
                <w:color w:val="000000"/>
                <w:sz w:val="24"/>
                <w:szCs w:val="24"/>
                <w:lang w:val="en-GB" w:eastAsia="en-GB"/>
              </w:rPr>
              <w:t>60</w:t>
            </w:r>
          </w:p>
        </w:tc>
        <w:tc>
          <w:tcPr>
            <w:tcW w:w="2311" w:type="dxa"/>
            <w:noWrap/>
            <w:hideMark/>
          </w:tcPr>
          <w:p w14:paraId="696608B8" w14:textId="77777777" w:rsidR="00103FD1" w:rsidRPr="006F4DE1" w:rsidRDefault="00103FD1" w:rsidP="006F4DE1">
            <w:pPr>
              <w:spacing w:after="0" w:line="36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lang w:val="en-GB" w:eastAsia="en-GB"/>
              </w:rPr>
            </w:pPr>
            <w:r w:rsidRPr="006F4DE1">
              <w:rPr>
                <w:rFonts w:asciiTheme="majorBidi" w:eastAsia="Times New Roman" w:hAnsiTheme="majorBidi" w:cstheme="majorBidi"/>
                <w:color w:val="000000"/>
                <w:sz w:val="24"/>
                <w:szCs w:val="24"/>
                <w:lang w:val="en-GB" w:eastAsia="en-GB"/>
              </w:rPr>
              <w:t>24</w:t>
            </w:r>
          </w:p>
        </w:tc>
        <w:tc>
          <w:tcPr>
            <w:tcW w:w="2311" w:type="dxa"/>
            <w:noWrap/>
            <w:hideMark/>
          </w:tcPr>
          <w:p w14:paraId="0A696FF6" w14:textId="77777777" w:rsidR="00103FD1" w:rsidRPr="006F4DE1" w:rsidRDefault="00103FD1" w:rsidP="006F4DE1">
            <w:pPr>
              <w:spacing w:after="0" w:line="36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lang w:val="en-GB" w:eastAsia="en-GB"/>
              </w:rPr>
            </w:pPr>
            <w:r w:rsidRPr="006F4DE1">
              <w:rPr>
                <w:rFonts w:asciiTheme="majorBidi" w:eastAsia="Times New Roman" w:hAnsiTheme="majorBidi" w:cstheme="majorBidi"/>
                <w:color w:val="000000"/>
                <w:sz w:val="24"/>
                <w:szCs w:val="24"/>
                <w:lang w:val="en-GB" w:eastAsia="en-GB"/>
              </w:rPr>
              <w:t>173</w:t>
            </w:r>
          </w:p>
        </w:tc>
      </w:tr>
      <w:tr w:rsidR="00103FD1" w:rsidRPr="006F4DE1" w14:paraId="3956B58F" w14:textId="77777777" w:rsidTr="00103FD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310" w:type="dxa"/>
            <w:noWrap/>
            <w:hideMark/>
          </w:tcPr>
          <w:p w14:paraId="2BBCCD7B" w14:textId="77777777" w:rsidR="00103FD1" w:rsidRPr="006F4DE1" w:rsidRDefault="00103FD1" w:rsidP="006F4DE1">
            <w:pPr>
              <w:spacing w:after="0" w:line="360" w:lineRule="auto"/>
              <w:jc w:val="right"/>
              <w:rPr>
                <w:rFonts w:asciiTheme="majorBidi" w:eastAsia="Times New Roman" w:hAnsiTheme="majorBidi" w:cstheme="majorBidi"/>
                <w:color w:val="000000"/>
                <w:sz w:val="24"/>
                <w:szCs w:val="24"/>
                <w:lang w:val="en-GB" w:eastAsia="en-GB"/>
              </w:rPr>
            </w:pPr>
            <w:r w:rsidRPr="006F4DE1">
              <w:rPr>
                <w:rFonts w:asciiTheme="majorBidi" w:eastAsia="Times New Roman" w:hAnsiTheme="majorBidi" w:cstheme="majorBidi"/>
                <w:color w:val="000000"/>
                <w:sz w:val="24"/>
                <w:szCs w:val="24"/>
                <w:lang w:val="en-GB" w:eastAsia="en-GB"/>
              </w:rPr>
              <w:t>3</w:t>
            </w:r>
          </w:p>
        </w:tc>
        <w:tc>
          <w:tcPr>
            <w:tcW w:w="2310" w:type="dxa"/>
            <w:noWrap/>
            <w:hideMark/>
          </w:tcPr>
          <w:p w14:paraId="0523A4D4" w14:textId="77777777" w:rsidR="00103FD1" w:rsidRPr="006F4DE1" w:rsidRDefault="00103FD1" w:rsidP="006F4DE1">
            <w:pPr>
              <w:spacing w:after="0" w:line="360" w:lineRule="auto"/>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4"/>
                <w:szCs w:val="24"/>
                <w:lang w:val="en-GB" w:eastAsia="en-GB"/>
              </w:rPr>
            </w:pPr>
            <w:r w:rsidRPr="006F4DE1">
              <w:rPr>
                <w:rFonts w:asciiTheme="majorBidi" w:eastAsia="Times New Roman" w:hAnsiTheme="majorBidi" w:cstheme="majorBidi"/>
                <w:color w:val="000000"/>
                <w:sz w:val="24"/>
                <w:szCs w:val="24"/>
                <w:lang w:val="en-GB" w:eastAsia="en-GB"/>
              </w:rPr>
              <w:t>78</w:t>
            </w:r>
          </w:p>
        </w:tc>
        <w:tc>
          <w:tcPr>
            <w:tcW w:w="2311" w:type="dxa"/>
            <w:noWrap/>
            <w:hideMark/>
          </w:tcPr>
          <w:p w14:paraId="437714E2" w14:textId="77777777" w:rsidR="00103FD1" w:rsidRPr="006F4DE1" w:rsidRDefault="00103FD1" w:rsidP="006F4DE1">
            <w:pPr>
              <w:spacing w:after="0" w:line="360" w:lineRule="auto"/>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4"/>
                <w:szCs w:val="24"/>
                <w:lang w:val="en-GB" w:eastAsia="en-GB"/>
              </w:rPr>
            </w:pPr>
            <w:r w:rsidRPr="006F4DE1">
              <w:rPr>
                <w:rFonts w:asciiTheme="majorBidi" w:eastAsia="Times New Roman" w:hAnsiTheme="majorBidi" w:cstheme="majorBidi"/>
                <w:color w:val="000000"/>
                <w:sz w:val="24"/>
                <w:szCs w:val="24"/>
                <w:lang w:val="en-GB" w:eastAsia="en-GB"/>
              </w:rPr>
              <w:t>20</w:t>
            </w:r>
          </w:p>
        </w:tc>
        <w:tc>
          <w:tcPr>
            <w:tcW w:w="2311" w:type="dxa"/>
            <w:noWrap/>
            <w:hideMark/>
          </w:tcPr>
          <w:p w14:paraId="4A6900F6" w14:textId="77777777" w:rsidR="00103FD1" w:rsidRPr="006F4DE1" w:rsidRDefault="00103FD1" w:rsidP="006F4DE1">
            <w:pPr>
              <w:spacing w:after="0" w:line="360" w:lineRule="auto"/>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4"/>
                <w:szCs w:val="24"/>
                <w:lang w:val="en-GB" w:eastAsia="en-GB"/>
              </w:rPr>
            </w:pPr>
            <w:r w:rsidRPr="006F4DE1">
              <w:rPr>
                <w:rFonts w:asciiTheme="majorBidi" w:eastAsia="Times New Roman" w:hAnsiTheme="majorBidi" w:cstheme="majorBidi"/>
                <w:color w:val="000000"/>
                <w:sz w:val="24"/>
                <w:szCs w:val="24"/>
                <w:lang w:val="en-GB" w:eastAsia="en-GB"/>
              </w:rPr>
              <w:t>187</w:t>
            </w:r>
          </w:p>
        </w:tc>
      </w:tr>
      <w:tr w:rsidR="00103FD1" w:rsidRPr="006F4DE1" w14:paraId="636ABD21" w14:textId="77777777" w:rsidTr="00103FD1">
        <w:trPr>
          <w:trHeight w:val="300"/>
        </w:trPr>
        <w:tc>
          <w:tcPr>
            <w:cnfStyle w:val="001000000000" w:firstRow="0" w:lastRow="0" w:firstColumn="1" w:lastColumn="0" w:oddVBand="0" w:evenVBand="0" w:oddHBand="0" w:evenHBand="0" w:firstRowFirstColumn="0" w:firstRowLastColumn="0" w:lastRowFirstColumn="0" w:lastRowLastColumn="0"/>
            <w:tcW w:w="2310" w:type="dxa"/>
            <w:noWrap/>
            <w:hideMark/>
          </w:tcPr>
          <w:p w14:paraId="4E8000C5" w14:textId="77777777" w:rsidR="00103FD1" w:rsidRPr="006F4DE1" w:rsidRDefault="00103FD1" w:rsidP="006F4DE1">
            <w:pPr>
              <w:spacing w:after="0" w:line="360" w:lineRule="auto"/>
              <w:jc w:val="right"/>
              <w:rPr>
                <w:rFonts w:asciiTheme="majorBidi" w:eastAsia="Times New Roman" w:hAnsiTheme="majorBidi" w:cstheme="majorBidi"/>
                <w:color w:val="000000"/>
                <w:sz w:val="24"/>
                <w:szCs w:val="24"/>
                <w:lang w:val="en-GB" w:eastAsia="en-GB"/>
              </w:rPr>
            </w:pPr>
            <w:r w:rsidRPr="006F4DE1">
              <w:rPr>
                <w:rFonts w:asciiTheme="majorBidi" w:eastAsia="Times New Roman" w:hAnsiTheme="majorBidi" w:cstheme="majorBidi"/>
                <w:color w:val="000000"/>
                <w:sz w:val="24"/>
                <w:szCs w:val="24"/>
                <w:lang w:val="en-GB" w:eastAsia="en-GB"/>
              </w:rPr>
              <w:t>4</w:t>
            </w:r>
          </w:p>
        </w:tc>
        <w:tc>
          <w:tcPr>
            <w:tcW w:w="2310" w:type="dxa"/>
            <w:noWrap/>
            <w:hideMark/>
          </w:tcPr>
          <w:p w14:paraId="1FAA6CE5" w14:textId="77777777" w:rsidR="00103FD1" w:rsidRPr="006F4DE1" w:rsidRDefault="00103FD1" w:rsidP="006F4DE1">
            <w:pPr>
              <w:spacing w:after="0" w:line="36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lang w:val="en-GB" w:eastAsia="en-GB"/>
              </w:rPr>
            </w:pPr>
            <w:r w:rsidRPr="006F4DE1">
              <w:rPr>
                <w:rFonts w:asciiTheme="majorBidi" w:eastAsia="Times New Roman" w:hAnsiTheme="majorBidi" w:cstheme="majorBidi"/>
                <w:color w:val="000000"/>
                <w:sz w:val="24"/>
                <w:szCs w:val="24"/>
                <w:lang w:val="en-GB" w:eastAsia="en-GB"/>
              </w:rPr>
              <w:t>80</w:t>
            </w:r>
          </w:p>
        </w:tc>
        <w:tc>
          <w:tcPr>
            <w:tcW w:w="2311" w:type="dxa"/>
            <w:noWrap/>
            <w:hideMark/>
          </w:tcPr>
          <w:p w14:paraId="6820532C" w14:textId="77777777" w:rsidR="00103FD1" w:rsidRPr="006F4DE1" w:rsidRDefault="00103FD1" w:rsidP="006F4DE1">
            <w:pPr>
              <w:spacing w:after="0" w:line="36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lang w:val="en-GB" w:eastAsia="en-GB"/>
              </w:rPr>
            </w:pPr>
            <w:r w:rsidRPr="006F4DE1">
              <w:rPr>
                <w:rFonts w:asciiTheme="majorBidi" w:eastAsia="Times New Roman" w:hAnsiTheme="majorBidi" w:cstheme="majorBidi"/>
                <w:color w:val="000000"/>
                <w:sz w:val="24"/>
                <w:szCs w:val="24"/>
                <w:lang w:val="en-GB" w:eastAsia="en-GB"/>
              </w:rPr>
              <w:t>25</w:t>
            </w:r>
          </w:p>
        </w:tc>
        <w:tc>
          <w:tcPr>
            <w:tcW w:w="2311" w:type="dxa"/>
            <w:noWrap/>
            <w:hideMark/>
          </w:tcPr>
          <w:p w14:paraId="3B23B1DA" w14:textId="77777777" w:rsidR="00103FD1" w:rsidRPr="006F4DE1" w:rsidRDefault="00103FD1" w:rsidP="006F4DE1">
            <w:pPr>
              <w:spacing w:after="0" w:line="36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lang w:val="en-GB" w:eastAsia="en-GB"/>
              </w:rPr>
            </w:pPr>
            <w:r w:rsidRPr="006F4DE1">
              <w:rPr>
                <w:rFonts w:asciiTheme="majorBidi" w:eastAsia="Times New Roman" w:hAnsiTheme="majorBidi" w:cstheme="majorBidi"/>
                <w:color w:val="000000"/>
                <w:sz w:val="24"/>
                <w:szCs w:val="24"/>
                <w:lang w:val="en-GB" w:eastAsia="en-GB"/>
              </w:rPr>
              <w:t>153</w:t>
            </w:r>
          </w:p>
        </w:tc>
      </w:tr>
      <w:tr w:rsidR="00103FD1" w:rsidRPr="006F4DE1" w14:paraId="7D2CF84F" w14:textId="77777777" w:rsidTr="00103FD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310" w:type="dxa"/>
            <w:noWrap/>
            <w:hideMark/>
          </w:tcPr>
          <w:p w14:paraId="10E67907" w14:textId="77777777" w:rsidR="00103FD1" w:rsidRPr="006F4DE1" w:rsidRDefault="00103FD1" w:rsidP="006F4DE1">
            <w:pPr>
              <w:spacing w:after="0" w:line="360" w:lineRule="auto"/>
              <w:jc w:val="right"/>
              <w:rPr>
                <w:rFonts w:asciiTheme="majorBidi" w:eastAsia="Times New Roman" w:hAnsiTheme="majorBidi" w:cstheme="majorBidi"/>
                <w:color w:val="000000"/>
                <w:sz w:val="24"/>
                <w:szCs w:val="24"/>
                <w:lang w:val="en-GB" w:eastAsia="en-GB"/>
              </w:rPr>
            </w:pPr>
            <w:r w:rsidRPr="006F4DE1">
              <w:rPr>
                <w:rFonts w:asciiTheme="majorBidi" w:eastAsia="Times New Roman" w:hAnsiTheme="majorBidi" w:cstheme="majorBidi"/>
                <w:color w:val="000000"/>
                <w:sz w:val="24"/>
                <w:szCs w:val="24"/>
                <w:lang w:val="en-GB" w:eastAsia="en-GB"/>
              </w:rPr>
              <w:t>5</w:t>
            </w:r>
          </w:p>
        </w:tc>
        <w:tc>
          <w:tcPr>
            <w:tcW w:w="2310" w:type="dxa"/>
            <w:noWrap/>
            <w:hideMark/>
          </w:tcPr>
          <w:p w14:paraId="74BDB371" w14:textId="77777777" w:rsidR="00103FD1" w:rsidRPr="006F4DE1" w:rsidRDefault="00103FD1" w:rsidP="006F4DE1">
            <w:pPr>
              <w:spacing w:after="0" w:line="360" w:lineRule="auto"/>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4"/>
                <w:szCs w:val="24"/>
                <w:lang w:val="en-GB" w:eastAsia="en-GB"/>
              </w:rPr>
            </w:pPr>
            <w:r w:rsidRPr="006F4DE1">
              <w:rPr>
                <w:rFonts w:asciiTheme="majorBidi" w:eastAsia="Times New Roman" w:hAnsiTheme="majorBidi" w:cstheme="majorBidi"/>
                <w:color w:val="000000"/>
                <w:sz w:val="24"/>
                <w:szCs w:val="24"/>
                <w:lang w:val="en-GB" w:eastAsia="en-GB"/>
              </w:rPr>
              <w:t>83</w:t>
            </w:r>
          </w:p>
        </w:tc>
        <w:tc>
          <w:tcPr>
            <w:tcW w:w="2311" w:type="dxa"/>
            <w:noWrap/>
            <w:hideMark/>
          </w:tcPr>
          <w:p w14:paraId="2C99F535" w14:textId="77777777" w:rsidR="00103FD1" w:rsidRPr="006F4DE1" w:rsidRDefault="00103FD1" w:rsidP="006F4DE1">
            <w:pPr>
              <w:spacing w:after="0" w:line="360" w:lineRule="auto"/>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4"/>
                <w:szCs w:val="24"/>
                <w:lang w:val="en-GB" w:eastAsia="en-GB"/>
              </w:rPr>
            </w:pPr>
            <w:r w:rsidRPr="006F4DE1">
              <w:rPr>
                <w:rFonts w:asciiTheme="majorBidi" w:eastAsia="Times New Roman" w:hAnsiTheme="majorBidi" w:cstheme="majorBidi"/>
                <w:color w:val="000000"/>
                <w:sz w:val="24"/>
                <w:szCs w:val="24"/>
                <w:lang w:val="en-GB" w:eastAsia="en-GB"/>
              </w:rPr>
              <w:t>40</w:t>
            </w:r>
          </w:p>
        </w:tc>
        <w:tc>
          <w:tcPr>
            <w:tcW w:w="2311" w:type="dxa"/>
            <w:noWrap/>
            <w:hideMark/>
          </w:tcPr>
          <w:p w14:paraId="2960AF2C" w14:textId="77777777" w:rsidR="00103FD1" w:rsidRPr="006F4DE1" w:rsidRDefault="00103FD1" w:rsidP="006F4DE1">
            <w:pPr>
              <w:spacing w:after="0" w:line="360" w:lineRule="auto"/>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4"/>
                <w:szCs w:val="24"/>
                <w:lang w:val="en-GB" w:eastAsia="en-GB"/>
              </w:rPr>
            </w:pPr>
            <w:r w:rsidRPr="006F4DE1">
              <w:rPr>
                <w:rFonts w:asciiTheme="majorBidi" w:eastAsia="Times New Roman" w:hAnsiTheme="majorBidi" w:cstheme="majorBidi"/>
                <w:color w:val="000000"/>
                <w:sz w:val="24"/>
                <w:szCs w:val="24"/>
                <w:lang w:val="en-GB" w:eastAsia="en-GB"/>
              </w:rPr>
              <w:t>191</w:t>
            </w:r>
          </w:p>
        </w:tc>
      </w:tr>
      <w:tr w:rsidR="00103FD1" w:rsidRPr="006F4DE1" w14:paraId="72950B2B" w14:textId="77777777" w:rsidTr="00103FD1">
        <w:trPr>
          <w:trHeight w:val="300"/>
        </w:trPr>
        <w:tc>
          <w:tcPr>
            <w:cnfStyle w:val="001000000000" w:firstRow="0" w:lastRow="0" w:firstColumn="1" w:lastColumn="0" w:oddVBand="0" w:evenVBand="0" w:oddHBand="0" w:evenHBand="0" w:firstRowFirstColumn="0" w:firstRowLastColumn="0" w:lastRowFirstColumn="0" w:lastRowLastColumn="0"/>
            <w:tcW w:w="2310" w:type="dxa"/>
            <w:noWrap/>
            <w:hideMark/>
          </w:tcPr>
          <w:p w14:paraId="413ED9EC" w14:textId="77777777" w:rsidR="00103FD1" w:rsidRPr="006F4DE1" w:rsidRDefault="00103FD1" w:rsidP="006F4DE1">
            <w:pPr>
              <w:spacing w:after="0" w:line="360" w:lineRule="auto"/>
              <w:jc w:val="right"/>
              <w:rPr>
                <w:rFonts w:asciiTheme="majorBidi" w:eastAsia="Times New Roman" w:hAnsiTheme="majorBidi" w:cstheme="majorBidi"/>
                <w:color w:val="000000"/>
                <w:sz w:val="24"/>
                <w:szCs w:val="24"/>
                <w:lang w:val="en-GB" w:eastAsia="en-GB"/>
              </w:rPr>
            </w:pPr>
            <w:r w:rsidRPr="006F4DE1">
              <w:rPr>
                <w:rFonts w:asciiTheme="majorBidi" w:eastAsia="Times New Roman" w:hAnsiTheme="majorBidi" w:cstheme="majorBidi"/>
                <w:color w:val="000000"/>
                <w:sz w:val="24"/>
                <w:szCs w:val="24"/>
                <w:lang w:val="en-GB" w:eastAsia="en-GB"/>
              </w:rPr>
              <w:t>6</w:t>
            </w:r>
          </w:p>
        </w:tc>
        <w:tc>
          <w:tcPr>
            <w:tcW w:w="2310" w:type="dxa"/>
            <w:noWrap/>
            <w:hideMark/>
          </w:tcPr>
          <w:p w14:paraId="233B09E1" w14:textId="77777777" w:rsidR="00103FD1" w:rsidRPr="006F4DE1" w:rsidRDefault="00103FD1" w:rsidP="006F4DE1">
            <w:pPr>
              <w:spacing w:after="0" w:line="36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lang w:val="en-GB" w:eastAsia="en-GB"/>
              </w:rPr>
            </w:pPr>
            <w:r w:rsidRPr="006F4DE1">
              <w:rPr>
                <w:rFonts w:asciiTheme="majorBidi" w:eastAsia="Times New Roman" w:hAnsiTheme="majorBidi" w:cstheme="majorBidi"/>
                <w:color w:val="000000"/>
                <w:sz w:val="24"/>
                <w:szCs w:val="24"/>
                <w:lang w:val="en-GB" w:eastAsia="en-GB"/>
              </w:rPr>
              <w:t>58</w:t>
            </w:r>
          </w:p>
        </w:tc>
        <w:tc>
          <w:tcPr>
            <w:tcW w:w="2311" w:type="dxa"/>
            <w:noWrap/>
            <w:hideMark/>
          </w:tcPr>
          <w:p w14:paraId="2AF6B9BB" w14:textId="77777777" w:rsidR="00103FD1" w:rsidRPr="006F4DE1" w:rsidRDefault="00103FD1" w:rsidP="006F4DE1">
            <w:pPr>
              <w:spacing w:after="0" w:line="36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lang w:val="en-GB" w:eastAsia="en-GB"/>
              </w:rPr>
            </w:pPr>
            <w:r w:rsidRPr="006F4DE1">
              <w:rPr>
                <w:rFonts w:asciiTheme="majorBidi" w:eastAsia="Times New Roman" w:hAnsiTheme="majorBidi" w:cstheme="majorBidi"/>
                <w:color w:val="000000"/>
                <w:sz w:val="24"/>
                <w:szCs w:val="24"/>
                <w:lang w:val="en-GB" w:eastAsia="en-GB"/>
              </w:rPr>
              <w:t>40</w:t>
            </w:r>
          </w:p>
        </w:tc>
        <w:tc>
          <w:tcPr>
            <w:tcW w:w="2311" w:type="dxa"/>
            <w:noWrap/>
            <w:hideMark/>
          </w:tcPr>
          <w:p w14:paraId="56400F3A" w14:textId="77777777" w:rsidR="00103FD1" w:rsidRPr="006F4DE1" w:rsidRDefault="00103FD1" w:rsidP="006F4DE1">
            <w:pPr>
              <w:spacing w:after="0" w:line="36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lang w:val="en-GB" w:eastAsia="en-GB"/>
              </w:rPr>
            </w:pPr>
            <w:r w:rsidRPr="006F4DE1">
              <w:rPr>
                <w:rFonts w:asciiTheme="majorBidi" w:eastAsia="Times New Roman" w:hAnsiTheme="majorBidi" w:cstheme="majorBidi"/>
                <w:color w:val="000000"/>
                <w:sz w:val="24"/>
                <w:szCs w:val="24"/>
                <w:lang w:val="en-GB" w:eastAsia="en-GB"/>
              </w:rPr>
              <w:t>191</w:t>
            </w:r>
          </w:p>
        </w:tc>
      </w:tr>
      <w:tr w:rsidR="00103FD1" w:rsidRPr="006F4DE1" w14:paraId="2B20B46E" w14:textId="77777777" w:rsidTr="00103FD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310" w:type="dxa"/>
            <w:noWrap/>
            <w:hideMark/>
          </w:tcPr>
          <w:p w14:paraId="5ADA6E6D" w14:textId="77777777" w:rsidR="00103FD1" w:rsidRPr="006F4DE1" w:rsidRDefault="00103FD1" w:rsidP="006F4DE1">
            <w:pPr>
              <w:spacing w:after="0" w:line="360" w:lineRule="auto"/>
              <w:jc w:val="right"/>
              <w:rPr>
                <w:rFonts w:asciiTheme="majorBidi" w:eastAsia="Times New Roman" w:hAnsiTheme="majorBidi" w:cstheme="majorBidi"/>
                <w:color w:val="000000"/>
                <w:sz w:val="24"/>
                <w:szCs w:val="24"/>
                <w:lang w:val="en-GB" w:eastAsia="en-GB"/>
              </w:rPr>
            </w:pPr>
            <w:r w:rsidRPr="006F4DE1">
              <w:rPr>
                <w:rFonts w:asciiTheme="majorBidi" w:eastAsia="Times New Roman" w:hAnsiTheme="majorBidi" w:cstheme="majorBidi"/>
                <w:color w:val="000000"/>
                <w:sz w:val="24"/>
                <w:szCs w:val="24"/>
                <w:lang w:val="en-GB" w:eastAsia="en-GB"/>
              </w:rPr>
              <w:t>7</w:t>
            </w:r>
          </w:p>
        </w:tc>
        <w:tc>
          <w:tcPr>
            <w:tcW w:w="2310" w:type="dxa"/>
            <w:noWrap/>
            <w:hideMark/>
          </w:tcPr>
          <w:p w14:paraId="08CB248B" w14:textId="77777777" w:rsidR="00103FD1" w:rsidRPr="006F4DE1" w:rsidRDefault="00103FD1" w:rsidP="006F4DE1">
            <w:pPr>
              <w:spacing w:after="0" w:line="360" w:lineRule="auto"/>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4"/>
                <w:szCs w:val="24"/>
                <w:lang w:val="en-GB" w:eastAsia="en-GB"/>
              </w:rPr>
            </w:pPr>
            <w:r w:rsidRPr="006F4DE1">
              <w:rPr>
                <w:rFonts w:asciiTheme="majorBidi" w:eastAsia="Times New Roman" w:hAnsiTheme="majorBidi" w:cstheme="majorBidi"/>
                <w:color w:val="000000"/>
                <w:sz w:val="24"/>
                <w:szCs w:val="24"/>
                <w:lang w:val="en-GB" w:eastAsia="en-GB"/>
              </w:rPr>
              <w:t>60</w:t>
            </w:r>
          </w:p>
        </w:tc>
        <w:tc>
          <w:tcPr>
            <w:tcW w:w="2311" w:type="dxa"/>
            <w:noWrap/>
            <w:hideMark/>
          </w:tcPr>
          <w:p w14:paraId="74458CE9" w14:textId="77777777" w:rsidR="00103FD1" w:rsidRPr="006F4DE1" w:rsidRDefault="00103FD1" w:rsidP="006F4DE1">
            <w:pPr>
              <w:spacing w:after="0" w:line="360" w:lineRule="auto"/>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4"/>
                <w:szCs w:val="24"/>
                <w:lang w:val="en-GB" w:eastAsia="en-GB"/>
              </w:rPr>
            </w:pPr>
            <w:r w:rsidRPr="006F4DE1">
              <w:rPr>
                <w:rFonts w:asciiTheme="majorBidi" w:eastAsia="Times New Roman" w:hAnsiTheme="majorBidi" w:cstheme="majorBidi"/>
                <w:color w:val="000000"/>
                <w:sz w:val="24"/>
                <w:szCs w:val="24"/>
                <w:lang w:val="en-GB" w:eastAsia="en-GB"/>
              </w:rPr>
              <w:t>25</w:t>
            </w:r>
          </w:p>
        </w:tc>
        <w:tc>
          <w:tcPr>
            <w:tcW w:w="2311" w:type="dxa"/>
            <w:noWrap/>
            <w:hideMark/>
          </w:tcPr>
          <w:p w14:paraId="2B3BAB20" w14:textId="77777777" w:rsidR="00103FD1" w:rsidRPr="006F4DE1" w:rsidRDefault="00103FD1" w:rsidP="006F4DE1">
            <w:pPr>
              <w:spacing w:after="0" w:line="360" w:lineRule="auto"/>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4"/>
                <w:szCs w:val="24"/>
                <w:lang w:val="en-GB" w:eastAsia="en-GB"/>
              </w:rPr>
            </w:pPr>
            <w:r w:rsidRPr="006F4DE1">
              <w:rPr>
                <w:rFonts w:asciiTheme="majorBidi" w:eastAsia="Times New Roman" w:hAnsiTheme="majorBidi" w:cstheme="majorBidi"/>
                <w:color w:val="000000"/>
                <w:sz w:val="24"/>
                <w:szCs w:val="24"/>
                <w:lang w:val="en-GB" w:eastAsia="en-GB"/>
              </w:rPr>
              <w:t>214</w:t>
            </w:r>
          </w:p>
        </w:tc>
      </w:tr>
      <w:tr w:rsidR="00103FD1" w:rsidRPr="006F4DE1" w14:paraId="155F4D32" w14:textId="77777777" w:rsidTr="00103FD1">
        <w:trPr>
          <w:trHeight w:val="300"/>
        </w:trPr>
        <w:tc>
          <w:tcPr>
            <w:cnfStyle w:val="001000000000" w:firstRow="0" w:lastRow="0" w:firstColumn="1" w:lastColumn="0" w:oddVBand="0" w:evenVBand="0" w:oddHBand="0" w:evenHBand="0" w:firstRowFirstColumn="0" w:firstRowLastColumn="0" w:lastRowFirstColumn="0" w:lastRowLastColumn="0"/>
            <w:tcW w:w="2310" w:type="dxa"/>
            <w:noWrap/>
            <w:hideMark/>
          </w:tcPr>
          <w:p w14:paraId="20B6B695" w14:textId="77777777" w:rsidR="00103FD1" w:rsidRPr="006F4DE1" w:rsidRDefault="00103FD1" w:rsidP="006F4DE1">
            <w:pPr>
              <w:spacing w:after="0" w:line="360" w:lineRule="auto"/>
              <w:jc w:val="right"/>
              <w:rPr>
                <w:rFonts w:asciiTheme="majorBidi" w:eastAsia="Times New Roman" w:hAnsiTheme="majorBidi" w:cstheme="majorBidi"/>
                <w:color w:val="000000"/>
                <w:sz w:val="24"/>
                <w:szCs w:val="24"/>
                <w:lang w:val="en-GB" w:eastAsia="en-GB"/>
              </w:rPr>
            </w:pPr>
            <w:r w:rsidRPr="006F4DE1">
              <w:rPr>
                <w:rFonts w:asciiTheme="majorBidi" w:eastAsia="Times New Roman" w:hAnsiTheme="majorBidi" w:cstheme="majorBidi"/>
                <w:color w:val="000000"/>
                <w:sz w:val="24"/>
                <w:szCs w:val="24"/>
                <w:lang w:val="en-GB" w:eastAsia="en-GB"/>
              </w:rPr>
              <w:t>8</w:t>
            </w:r>
          </w:p>
        </w:tc>
        <w:tc>
          <w:tcPr>
            <w:tcW w:w="2310" w:type="dxa"/>
            <w:noWrap/>
            <w:hideMark/>
          </w:tcPr>
          <w:p w14:paraId="1C8724B5" w14:textId="77777777" w:rsidR="00103FD1" w:rsidRPr="006F4DE1" w:rsidRDefault="00103FD1" w:rsidP="006F4DE1">
            <w:pPr>
              <w:spacing w:after="0" w:line="36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lang w:val="en-GB" w:eastAsia="en-GB"/>
              </w:rPr>
            </w:pPr>
            <w:r w:rsidRPr="006F4DE1">
              <w:rPr>
                <w:rFonts w:asciiTheme="majorBidi" w:eastAsia="Times New Roman" w:hAnsiTheme="majorBidi" w:cstheme="majorBidi"/>
                <w:color w:val="000000"/>
                <w:sz w:val="24"/>
                <w:szCs w:val="24"/>
                <w:lang w:val="en-GB" w:eastAsia="en-GB"/>
              </w:rPr>
              <w:t>74</w:t>
            </w:r>
          </w:p>
        </w:tc>
        <w:tc>
          <w:tcPr>
            <w:tcW w:w="2311" w:type="dxa"/>
            <w:noWrap/>
            <w:hideMark/>
          </w:tcPr>
          <w:p w14:paraId="0797FE89" w14:textId="77777777" w:rsidR="00103FD1" w:rsidRPr="006F4DE1" w:rsidRDefault="00103FD1" w:rsidP="006F4DE1">
            <w:pPr>
              <w:spacing w:after="0" w:line="36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lang w:val="en-GB" w:eastAsia="en-GB"/>
              </w:rPr>
            </w:pPr>
            <w:r w:rsidRPr="006F4DE1">
              <w:rPr>
                <w:rFonts w:asciiTheme="majorBidi" w:eastAsia="Times New Roman" w:hAnsiTheme="majorBidi" w:cstheme="majorBidi"/>
                <w:color w:val="000000"/>
                <w:sz w:val="24"/>
                <w:szCs w:val="24"/>
                <w:lang w:val="en-GB" w:eastAsia="en-GB"/>
              </w:rPr>
              <w:t>35</w:t>
            </w:r>
          </w:p>
        </w:tc>
        <w:tc>
          <w:tcPr>
            <w:tcW w:w="2311" w:type="dxa"/>
            <w:noWrap/>
            <w:hideMark/>
          </w:tcPr>
          <w:p w14:paraId="6D0C8BE2" w14:textId="77777777" w:rsidR="00103FD1" w:rsidRPr="006F4DE1" w:rsidRDefault="00103FD1" w:rsidP="006F4DE1">
            <w:pPr>
              <w:spacing w:after="0" w:line="36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lang w:val="en-GB" w:eastAsia="en-GB"/>
              </w:rPr>
            </w:pPr>
            <w:r w:rsidRPr="006F4DE1">
              <w:rPr>
                <w:rFonts w:asciiTheme="majorBidi" w:eastAsia="Times New Roman" w:hAnsiTheme="majorBidi" w:cstheme="majorBidi"/>
                <w:color w:val="000000"/>
                <w:sz w:val="24"/>
                <w:szCs w:val="24"/>
                <w:lang w:val="en-GB" w:eastAsia="en-GB"/>
              </w:rPr>
              <w:t>183</w:t>
            </w:r>
          </w:p>
        </w:tc>
      </w:tr>
      <w:tr w:rsidR="00103FD1" w:rsidRPr="006F4DE1" w14:paraId="1A4C6D55" w14:textId="77777777" w:rsidTr="00103FD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310" w:type="dxa"/>
            <w:noWrap/>
            <w:hideMark/>
          </w:tcPr>
          <w:p w14:paraId="042146D1" w14:textId="77777777" w:rsidR="00103FD1" w:rsidRPr="006F4DE1" w:rsidRDefault="00103FD1" w:rsidP="006F4DE1">
            <w:pPr>
              <w:spacing w:after="0" w:line="360" w:lineRule="auto"/>
              <w:jc w:val="right"/>
              <w:rPr>
                <w:rFonts w:asciiTheme="majorBidi" w:eastAsia="Times New Roman" w:hAnsiTheme="majorBidi" w:cstheme="majorBidi"/>
                <w:color w:val="000000"/>
                <w:sz w:val="24"/>
                <w:szCs w:val="24"/>
                <w:lang w:val="en-GB" w:eastAsia="en-GB"/>
              </w:rPr>
            </w:pPr>
            <w:r w:rsidRPr="006F4DE1">
              <w:rPr>
                <w:rFonts w:asciiTheme="majorBidi" w:eastAsia="Times New Roman" w:hAnsiTheme="majorBidi" w:cstheme="majorBidi"/>
                <w:color w:val="000000"/>
                <w:sz w:val="24"/>
                <w:szCs w:val="24"/>
                <w:lang w:val="en-GB" w:eastAsia="en-GB"/>
              </w:rPr>
              <w:t>9</w:t>
            </w:r>
          </w:p>
        </w:tc>
        <w:tc>
          <w:tcPr>
            <w:tcW w:w="2310" w:type="dxa"/>
            <w:noWrap/>
            <w:hideMark/>
          </w:tcPr>
          <w:p w14:paraId="0BA676A1" w14:textId="77777777" w:rsidR="00103FD1" w:rsidRPr="006F4DE1" w:rsidRDefault="00103FD1" w:rsidP="006F4DE1">
            <w:pPr>
              <w:spacing w:after="0" w:line="360" w:lineRule="auto"/>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4"/>
                <w:szCs w:val="24"/>
                <w:lang w:val="en-GB" w:eastAsia="en-GB"/>
              </w:rPr>
            </w:pPr>
            <w:r w:rsidRPr="006F4DE1">
              <w:rPr>
                <w:rFonts w:asciiTheme="majorBidi" w:eastAsia="Times New Roman" w:hAnsiTheme="majorBidi" w:cstheme="majorBidi"/>
                <w:color w:val="000000"/>
                <w:sz w:val="24"/>
                <w:szCs w:val="24"/>
                <w:lang w:val="en-GB" w:eastAsia="en-GB"/>
              </w:rPr>
              <w:t>87</w:t>
            </w:r>
          </w:p>
        </w:tc>
        <w:tc>
          <w:tcPr>
            <w:tcW w:w="2311" w:type="dxa"/>
            <w:noWrap/>
            <w:hideMark/>
          </w:tcPr>
          <w:p w14:paraId="0C21A288" w14:textId="77777777" w:rsidR="00103FD1" w:rsidRPr="006F4DE1" w:rsidRDefault="00103FD1" w:rsidP="006F4DE1">
            <w:pPr>
              <w:spacing w:after="0" w:line="360" w:lineRule="auto"/>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4"/>
                <w:szCs w:val="24"/>
                <w:lang w:val="en-GB" w:eastAsia="en-GB"/>
              </w:rPr>
            </w:pPr>
            <w:r w:rsidRPr="006F4DE1">
              <w:rPr>
                <w:rFonts w:asciiTheme="majorBidi" w:eastAsia="Times New Roman" w:hAnsiTheme="majorBidi" w:cstheme="majorBidi"/>
                <w:color w:val="000000"/>
                <w:sz w:val="24"/>
                <w:szCs w:val="24"/>
                <w:lang w:val="en-GB" w:eastAsia="en-GB"/>
              </w:rPr>
              <w:t>40</w:t>
            </w:r>
          </w:p>
        </w:tc>
        <w:tc>
          <w:tcPr>
            <w:tcW w:w="2311" w:type="dxa"/>
            <w:noWrap/>
            <w:hideMark/>
          </w:tcPr>
          <w:p w14:paraId="0164FD0C" w14:textId="77777777" w:rsidR="00103FD1" w:rsidRPr="006F4DE1" w:rsidRDefault="00103FD1" w:rsidP="006F4DE1">
            <w:pPr>
              <w:spacing w:after="0" w:line="360" w:lineRule="auto"/>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4"/>
                <w:szCs w:val="24"/>
                <w:lang w:val="en-GB" w:eastAsia="en-GB"/>
              </w:rPr>
            </w:pPr>
            <w:r w:rsidRPr="006F4DE1">
              <w:rPr>
                <w:rFonts w:asciiTheme="majorBidi" w:eastAsia="Times New Roman" w:hAnsiTheme="majorBidi" w:cstheme="majorBidi"/>
                <w:color w:val="000000"/>
                <w:sz w:val="24"/>
                <w:szCs w:val="24"/>
                <w:lang w:val="en-GB" w:eastAsia="en-GB"/>
              </w:rPr>
              <w:t>142</w:t>
            </w:r>
          </w:p>
        </w:tc>
      </w:tr>
      <w:tr w:rsidR="00103FD1" w:rsidRPr="006F4DE1" w14:paraId="1E7D2CC9" w14:textId="77777777" w:rsidTr="00103FD1">
        <w:trPr>
          <w:trHeight w:val="300"/>
        </w:trPr>
        <w:tc>
          <w:tcPr>
            <w:cnfStyle w:val="001000000000" w:firstRow="0" w:lastRow="0" w:firstColumn="1" w:lastColumn="0" w:oddVBand="0" w:evenVBand="0" w:oddHBand="0" w:evenHBand="0" w:firstRowFirstColumn="0" w:firstRowLastColumn="0" w:lastRowFirstColumn="0" w:lastRowLastColumn="0"/>
            <w:tcW w:w="2310" w:type="dxa"/>
            <w:noWrap/>
            <w:hideMark/>
          </w:tcPr>
          <w:p w14:paraId="010B23A9" w14:textId="77777777" w:rsidR="00103FD1" w:rsidRPr="006F4DE1" w:rsidRDefault="00103FD1" w:rsidP="006F4DE1">
            <w:pPr>
              <w:spacing w:after="0" w:line="360" w:lineRule="auto"/>
              <w:jc w:val="right"/>
              <w:rPr>
                <w:rFonts w:asciiTheme="majorBidi" w:eastAsia="Times New Roman" w:hAnsiTheme="majorBidi" w:cstheme="majorBidi"/>
                <w:color w:val="000000"/>
                <w:sz w:val="24"/>
                <w:szCs w:val="24"/>
                <w:lang w:val="en-GB" w:eastAsia="en-GB"/>
              </w:rPr>
            </w:pPr>
            <w:r w:rsidRPr="006F4DE1">
              <w:rPr>
                <w:rFonts w:asciiTheme="majorBidi" w:eastAsia="Times New Roman" w:hAnsiTheme="majorBidi" w:cstheme="majorBidi"/>
                <w:color w:val="000000"/>
                <w:sz w:val="24"/>
                <w:szCs w:val="24"/>
                <w:lang w:val="en-GB" w:eastAsia="en-GB"/>
              </w:rPr>
              <w:t>10</w:t>
            </w:r>
          </w:p>
        </w:tc>
        <w:tc>
          <w:tcPr>
            <w:tcW w:w="2310" w:type="dxa"/>
            <w:noWrap/>
            <w:hideMark/>
          </w:tcPr>
          <w:p w14:paraId="2363B7D7" w14:textId="77777777" w:rsidR="00103FD1" w:rsidRPr="006F4DE1" w:rsidRDefault="00103FD1" w:rsidP="006F4DE1">
            <w:pPr>
              <w:spacing w:after="0" w:line="36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lang w:val="en-GB" w:eastAsia="en-GB"/>
              </w:rPr>
            </w:pPr>
            <w:r w:rsidRPr="006F4DE1">
              <w:rPr>
                <w:rFonts w:asciiTheme="majorBidi" w:eastAsia="Times New Roman" w:hAnsiTheme="majorBidi" w:cstheme="majorBidi"/>
                <w:color w:val="000000"/>
                <w:sz w:val="24"/>
                <w:szCs w:val="24"/>
                <w:lang w:val="en-GB" w:eastAsia="en-GB"/>
              </w:rPr>
              <w:t>80</w:t>
            </w:r>
          </w:p>
        </w:tc>
        <w:tc>
          <w:tcPr>
            <w:tcW w:w="2311" w:type="dxa"/>
            <w:noWrap/>
            <w:hideMark/>
          </w:tcPr>
          <w:p w14:paraId="43908018" w14:textId="77777777" w:rsidR="00103FD1" w:rsidRPr="006F4DE1" w:rsidRDefault="00103FD1" w:rsidP="006F4DE1">
            <w:pPr>
              <w:spacing w:after="0" w:line="36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lang w:val="en-GB" w:eastAsia="en-GB"/>
              </w:rPr>
            </w:pPr>
            <w:r w:rsidRPr="006F4DE1">
              <w:rPr>
                <w:rFonts w:asciiTheme="majorBidi" w:eastAsia="Times New Roman" w:hAnsiTheme="majorBidi" w:cstheme="majorBidi"/>
                <w:color w:val="000000"/>
                <w:sz w:val="24"/>
                <w:szCs w:val="24"/>
                <w:lang w:val="en-GB" w:eastAsia="en-GB"/>
              </w:rPr>
              <w:t>20</w:t>
            </w:r>
          </w:p>
        </w:tc>
        <w:tc>
          <w:tcPr>
            <w:tcW w:w="2311" w:type="dxa"/>
            <w:noWrap/>
            <w:hideMark/>
          </w:tcPr>
          <w:p w14:paraId="198F0345" w14:textId="77777777" w:rsidR="00103FD1" w:rsidRPr="006F4DE1" w:rsidRDefault="00103FD1" w:rsidP="006F4DE1">
            <w:pPr>
              <w:spacing w:after="0" w:line="36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lang w:val="en-GB" w:eastAsia="en-GB"/>
              </w:rPr>
            </w:pPr>
            <w:r w:rsidRPr="006F4DE1">
              <w:rPr>
                <w:rFonts w:asciiTheme="majorBidi" w:eastAsia="Times New Roman" w:hAnsiTheme="majorBidi" w:cstheme="majorBidi"/>
                <w:color w:val="000000"/>
                <w:sz w:val="24"/>
                <w:szCs w:val="24"/>
                <w:lang w:val="en-GB" w:eastAsia="en-GB"/>
              </w:rPr>
              <w:t>262</w:t>
            </w:r>
          </w:p>
        </w:tc>
      </w:tr>
    </w:tbl>
    <w:p w14:paraId="432BCFC5" w14:textId="77777777" w:rsidR="00103FD1" w:rsidRPr="006F4DE1" w:rsidRDefault="00103FD1" w:rsidP="006F4DE1">
      <w:pPr>
        <w:tabs>
          <w:tab w:val="left" w:pos="1947"/>
        </w:tabs>
        <w:spacing w:line="360" w:lineRule="auto"/>
        <w:jc w:val="both"/>
        <w:rPr>
          <w:rFonts w:asciiTheme="majorBidi" w:hAnsiTheme="majorBidi" w:cstheme="majorBidi"/>
          <w:sz w:val="24"/>
          <w:szCs w:val="24"/>
        </w:rPr>
      </w:pPr>
    </w:p>
    <w:p w14:paraId="02CE8D9D" w14:textId="77777777" w:rsidR="00103FD1" w:rsidRPr="006F4DE1" w:rsidRDefault="00103FD1" w:rsidP="006F4DE1">
      <w:pPr>
        <w:tabs>
          <w:tab w:val="left" w:pos="1947"/>
        </w:tabs>
        <w:spacing w:line="360" w:lineRule="auto"/>
        <w:jc w:val="both"/>
        <w:rPr>
          <w:rFonts w:asciiTheme="majorBidi" w:hAnsiTheme="majorBidi" w:cstheme="majorBidi"/>
          <w:sz w:val="24"/>
          <w:szCs w:val="24"/>
        </w:rPr>
      </w:pPr>
      <w:r w:rsidRPr="006F4DE1">
        <w:rPr>
          <w:rFonts w:asciiTheme="majorBidi" w:hAnsiTheme="majorBidi" w:cstheme="majorBidi"/>
          <w:noProof/>
          <w:sz w:val="24"/>
          <w:szCs w:val="24"/>
          <w:lang w:val="en-GB" w:eastAsia="en-GB"/>
        </w:rPr>
        <w:drawing>
          <wp:anchor distT="0" distB="0" distL="114300" distR="114300" simplePos="0" relativeHeight="251655168" behindDoc="0" locked="0" layoutInCell="1" allowOverlap="1" wp14:anchorId="49F9DC8D" wp14:editId="118EDB00">
            <wp:simplePos x="0" y="0"/>
            <wp:positionH relativeFrom="column">
              <wp:align>left</wp:align>
            </wp:positionH>
            <wp:positionV relativeFrom="paragraph">
              <wp:align>top</wp:align>
            </wp:positionV>
            <wp:extent cx="3528381" cy="3040655"/>
            <wp:effectExtent l="19050" t="0" r="0" b="0"/>
            <wp:wrapSquare wrapText="bothSides"/>
            <wp:docPr id="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cstate="print"/>
                    <a:srcRect/>
                    <a:stretch>
                      <a:fillRect/>
                    </a:stretch>
                  </pic:blipFill>
                  <pic:spPr bwMode="auto">
                    <a:xfrm>
                      <a:off x="0" y="0"/>
                      <a:ext cx="3528381" cy="3040655"/>
                    </a:xfrm>
                    <a:prstGeom prst="rect">
                      <a:avLst/>
                    </a:prstGeom>
                    <a:noFill/>
                    <a:ln w="9525">
                      <a:noFill/>
                      <a:miter lim="800000"/>
                      <a:headEnd/>
                      <a:tailEnd/>
                    </a:ln>
                  </pic:spPr>
                </pic:pic>
              </a:graphicData>
            </a:graphic>
          </wp:anchor>
        </w:drawing>
      </w:r>
      <w:r w:rsidRPr="006F4DE1">
        <w:rPr>
          <w:rFonts w:asciiTheme="majorBidi" w:hAnsiTheme="majorBidi" w:cstheme="majorBidi"/>
          <w:sz w:val="24"/>
          <w:szCs w:val="24"/>
        </w:rPr>
        <w:br w:type="textWrapping" w:clear="all"/>
      </w:r>
      <w:r w:rsidR="001730E7" w:rsidRPr="00411405">
        <w:rPr>
          <w:rFonts w:asciiTheme="majorBidi" w:hAnsiTheme="majorBidi" w:cstheme="majorBidi"/>
          <w:sz w:val="24"/>
          <w:szCs w:val="24"/>
        </w:rPr>
        <w:t>Fig</w:t>
      </w:r>
      <w:r w:rsidR="00F01C35" w:rsidRPr="00411405">
        <w:rPr>
          <w:rFonts w:asciiTheme="majorBidi" w:hAnsiTheme="majorBidi" w:cstheme="majorBidi"/>
          <w:sz w:val="24"/>
          <w:szCs w:val="24"/>
        </w:rPr>
        <w:t xml:space="preserve"> 4.</w:t>
      </w:r>
      <w:r w:rsidR="004C672B" w:rsidRPr="00411405">
        <w:rPr>
          <w:rFonts w:asciiTheme="majorBidi" w:hAnsiTheme="majorBidi" w:cstheme="majorBidi"/>
          <w:sz w:val="24"/>
          <w:szCs w:val="24"/>
        </w:rPr>
        <w:t>0</w:t>
      </w:r>
      <w:r w:rsidR="00F01C35" w:rsidRPr="00411405">
        <w:rPr>
          <w:rFonts w:asciiTheme="majorBidi" w:hAnsiTheme="majorBidi" w:cstheme="majorBidi"/>
          <w:sz w:val="24"/>
          <w:szCs w:val="24"/>
        </w:rPr>
        <w:t xml:space="preserve">8 </w:t>
      </w:r>
      <w:r w:rsidR="001730E7" w:rsidRPr="00411405">
        <w:rPr>
          <w:rFonts w:asciiTheme="majorBidi" w:hAnsiTheme="majorBidi" w:cstheme="majorBidi"/>
          <w:sz w:val="24"/>
          <w:szCs w:val="24"/>
        </w:rPr>
        <w:t>.Rose diagram of pheocysts orientation</w:t>
      </w:r>
      <w:r w:rsidR="00F01C35" w:rsidRPr="00411405">
        <w:rPr>
          <w:rFonts w:asciiTheme="majorBidi" w:hAnsiTheme="majorBidi" w:cstheme="majorBidi"/>
          <w:sz w:val="24"/>
          <w:szCs w:val="24"/>
        </w:rPr>
        <w:t>(L2</w:t>
      </w:r>
      <w:r w:rsidR="00F01C35">
        <w:rPr>
          <w:rFonts w:asciiTheme="majorBidi" w:hAnsiTheme="majorBidi" w:cstheme="majorBidi"/>
          <w:sz w:val="24"/>
          <w:szCs w:val="24"/>
        </w:rPr>
        <w:t>,IM)</w:t>
      </w:r>
    </w:p>
    <w:p w14:paraId="491B79BB" w14:textId="77777777" w:rsidR="0097623D" w:rsidRPr="006F4DE1" w:rsidRDefault="0097623D" w:rsidP="006F4DE1">
      <w:pPr>
        <w:tabs>
          <w:tab w:val="left" w:pos="1947"/>
        </w:tabs>
        <w:spacing w:line="360" w:lineRule="auto"/>
        <w:jc w:val="both"/>
        <w:rPr>
          <w:rFonts w:asciiTheme="majorBidi" w:hAnsiTheme="majorBidi" w:cstheme="majorBidi"/>
          <w:b/>
          <w:bCs/>
          <w:sz w:val="24"/>
          <w:szCs w:val="24"/>
        </w:rPr>
      </w:pPr>
    </w:p>
    <w:p w14:paraId="3E19CF88" w14:textId="77777777" w:rsidR="00705F36" w:rsidRPr="006F4DE1" w:rsidRDefault="00705F36" w:rsidP="006F4DE1">
      <w:pPr>
        <w:tabs>
          <w:tab w:val="left" w:pos="1947"/>
        </w:tabs>
        <w:spacing w:line="360" w:lineRule="auto"/>
        <w:jc w:val="both"/>
        <w:rPr>
          <w:rFonts w:asciiTheme="majorBidi" w:hAnsiTheme="majorBidi" w:cstheme="majorBidi"/>
          <w:b/>
          <w:bCs/>
          <w:sz w:val="24"/>
          <w:szCs w:val="24"/>
        </w:rPr>
      </w:pPr>
      <w:r w:rsidRPr="006F4DE1">
        <w:rPr>
          <w:rFonts w:asciiTheme="majorBidi" w:hAnsiTheme="majorBidi" w:cstheme="majorBidi"/>
          <w:b/>
          <w:bCs/>
          <w:sz w:val="24"/>
          <w:szCs w:val="24"/>
        </w:rPr>
        <w:t xml:space="preserve">LOCATION 3        </w:t>
      </w:r>
    </w:p>
    <w:p w14:paraId="7F3B61A7" w14:textId="77777777" w:rsidR="0097623D" w:rsidRPr="006F4DE1" w:rsidRDefault="0097623D" w:rsidP="006F4DE1">
      <w:pPr>
        <w:spacing w:line="360" w:lineRule="auto"/>
        <w:rPr>
          <w:rFonts w:asciiTheme="majorBidi" w:eastAsia="Times New Roman" w:hAnsiTheme="majorBidi" w:cstheme="majorBidi"/>
          <w:b/>
          <w:bCs/>
          <w:color w:val="000000"/>
          <w:sz w:val="24"/>
          <w:szCs w:val="24"/>
          <w:lang w:val="en-GB" w:eastAsia="en-GB"/>
        </w:rPr>
      </w:pPr>
      <w:r w:rsidRPr="006F4DE1">
        <w:rPr>
          <w:rFonts w:asciiTheme="majorBidi" w:hAnsiTheme="majorBidi" w:cstheme="majorBidi"/>
          <w:b/>
          <w:bCs/>
          <w:sz w:val="24"/>
          <w:szCs w:val="24"/>
        </w:rPr>
        <w:t xml:space="preserve">Coordinates; </w:t>
      </w:r>
      <w:r w:rsidR="009053BE" w:rsidRPr="006F4DE1">
        <w:rPr>
          <w:rFonts w:asciiTheme="majorBidi" w:eastAsia="Times New Roman" w:hAnsiTheme="majorBidi" w:cstheme="majorBidi"/>
          <w:b/>
          <w:bCs/>
          <w:color w:val="000000"/>
          <w:sz w:val="24"/>
          <w:szCs w:val="24"/>
          <w:lang w:val="en-GB" w:eastAsia="en-GB"/>
        </w:rPr>
        <w:t>7.2071388,</w:t>
      </w:r>
      <w:r w:rsidR="009053BE" w:rsidRPr="006F4DE1">
        <w:rPr>
          <w:rFonts w:asciiTheme="majorBidi" w:hAnsiTheme="majorBidi" w:cstheme="majorBidi"/>
          <w:b/>
          <w:bCs/>
          <w:color w:val="000000"/>
          <w:sz w:val="24"/>
          <w:szCs w:val="24"/>
        </w:rPr>
        <w:t xml:space="preserve"> </w:t>
      </w:r>
      <w:r w:rsidR="009053BE" w:rsidRPr="006F4DE1">
        <w:rPr>
          <w:rFonts w:asciiTheme="majorBidi" w:eastAsia="Times New Roman" w:hAnsiTheme="majorBidi" w:cstheme="majorBidi"/>
          <w:b/>
          <w:bCs/>
          <w:color w:val="000000"/>
          <w:sz w:val="24"/>
          <w:szCs w:val="24"/>
          <w:lang w:val="en-GB" w:eastAsia="en-GB"/>
        </w:rPr>
        <w:t>3.3494167</w:t>
      </w:r>
    </w:p>
    <w:p w14:paraId="241E4E4A" w14:textId="77777777" w:rsidR="0097623D" w:rsidRPr="006F4DE1" w:rsidRDefault="0097623D" w:rsidP="006F4DE1">
      <w:pPr>
        <w:spacing w:line="360" w:lineRule="auto"/>
        <w:rPr>
          <w:rFonts w:asciiTheme="majorBidi" w:hAnsiTheme="majorBidi" w:cstheme="majorBidi"/>
          <w:b/>
          <w:bCs/>
          <w:sz w:val="24"/>
          <w:szCs w:val="24"/>
        </w:rPr>
      </w:pPr>
      <w:r w:rsidRPr="006F4DE1">
        <w:rPr>
          <w:rFonts w:asciiTheme="majorBidi" w:hAnsiTheme="majorBidi" w:cstheme="majorBidi"/>
          <w:b/>
          <w:bCs/>
          <w:sz w:val="24"/>
          <w:szCs w:val="24"/>
        </w:rPr>
        <w:t>Weather: 34</w:t>
      </w:r>
      <w:r w:rsidRPr="006F4DE1">
        <w:rPr>
          <w:rFonts w:asciiTheme="majorBidi" w:hAnsiTheme="majorBidi" w:cstheme="majorBidi"/>
          <w:b/>
          <w:bCs/>
          <w:sz w:val="24"/>
          <w:szCs w:val="24"/>
          <w:vertAlign w:val="superscript"/>
        </w:rPr>
        <w:t>o</w:t>
      </w:r>
      <w:r w:rsidRPr="006F4DE1">
        <w:rPr>
          <w:rFonts w:asciiTheme="majorBidi" w:hAnsiTheme="majorBidi" w:cstheme="majorBidi"/>
          <w:b/>
          <w:bCs/>
          <w:sz w:val="24"/>
          <w:szCs w:val="24"/>
        </w:rPr>
        <w:t>C, sunny</w:t>
      </w:r>
    </w:p>
    <w:p w14:paraId="39AE21DC" w14:textId="77777777" w:rsidR="0097623D" w:rsidRPr="006F4DE1" w:rsidRDefault="0097623D" w:rsidP="006F4DE1">
      <w:pPr>
        <w:spacing w:line="360" w:lineRule="auto"/>
        <w:rPr>
          <w:rFonts w:asciiTheme="majorBidi" w:hAnsiTheme="majorBidi" w:cstheme="majorBidi"/>
          <w:b/>
          <w:bCs/>
          <w:sz w:val="24"/>
          <w:szCs w:val="24"/>
        </w:rPr>
      </w:pPr>
      <w:r w:rsidRPr="006F4DE1">
        <w:rPr>
          <w:rFonts w:asciiTheme="majorBidi" w:hAnsiTheme="majorBidi" w:cstheme="majorBidi"/>
          <w:b/>
          <w:bCs/>
          <w:sz w:val="24"/>
          <w:szCs w:val="24"/>
        </w:rPr>
        <w:t xml:space="preserve">Altitude: </w:t>
      </w:r>
      <w:r w:rsidR="0053065F" w:rsidRPr="006F4DE1">
        <w:rPr>
          <w:rFonts w:asciiTheme="majorBidi" w:hAnsiTheme="majorBidi" w:cstheme="majorBidi"/>
          <w:b/>
          <w:bCs/>
          <w:sz w:val="24"/>
          <w:szCs w:val="24"/>
        </w:rPr>
        <w:t>112</w:t>
      </w:r>
      <w:r w:rsidRPr="006F4DE1">
        <w:rPr>
          <w:rFonts w:asciiTheme="majorBidi" w:hAnsiTheme="majorBidi" w:cstheme="majorBidi"/>
          <w:b/>
          <w:bCs/>
          <w:sz w:val="24"/>
          <w:szCs w:val="24"/>
        </w:rPr>
        <w:t>m Above MSL</w:t>
      </w:r>
    </w:p>
    <w:p w14:paraId="6855B881" w14:textId="77777777" w:rsidR="0097623D" w:rsidRPr="006F4DE1" w:rsidRDefault="0097623D" w:rsidP="006F4DE1">
      <w:pPr>
        <w:spacing w:line="360" w:lineRule="auto"/>
        <w:rPr>
          <w:rFonts w:asciiTheme="majorBidi" w:hAnsiTheme="majorBidi" w:cstheme="majorBidi"/>
          <w:b/>
          <w:bCs/>
          <w:sz w:val="24"/>
          <w:szCs w:val="24"/>
        </w:rPr>
      </w:pPr>
    </w:p>
    <w:p w14:paraId="3B9426EC" w14:textId="77777777" w:rsidR="00705F36" w:rsidRPr="006F4DE1" w:rsidRDefault="0097623D" w:rsidP="006F4DE1">
      <w:pPr>
        <w:spacing w:line="360" w:lineRule="auto"/>
        <w:rPr>
          <w:rFonts w:asciiTheme="majorBidi" w:hAnsiTheme="majorBidi" w:cstheme="majorBidi"/>
          <w:sz w:val="24"/>
          <w:szCs w:val="24"/>
        </w:rPr>
      </w:pPr>
      <w:r w:rsidRPr="006F4DE1">
        <w:rPr>
          <w:rFonts w:asciiTheme="majorBidi" w:hAnsiTheme="majorBidi" w:cstheme="majorBidi"/>
          <w:b/>
          <w:bCs/>
          <w:sz w:val="24"/>
          <w:szCs w:val="24"/>
        </w:rPr>
        <w:t>Outcrop name</w:t>
      </w:r>
      <w:r w:rsidRPr="006F4DE1">
        <w:rPr>
          <w:rFonts w:asciiTheme="majorBidi" w:hAnsiTheme="majorBidi" w:cstheme="majorBidi"/>
          <w:sz w:val="24"/>
          <w:szCs w:val="24"/>
        </w:rPr>
        <w:t>: Porphiritic granite</w:t>
      </w:r>
    </w:p>
    <w:p w14:paraId="3DA60174" w14:textId="77777777" w:rsidR="00705F36" w:rsidRDefault="00705F36" w:rsidP="006F4DE1">
      <w:pPr>
        <w:tabs>
          <w:tab w:val="left" w:pos="1947"/>
        </w:tabs>
        <w:spacing w:line="360" w:lineRule="auto"/>
        <w:jc w:val="both"/>
        <w:rPr>
          <w:rFonts w:asciiTheme="majorBidi" w:hAnsiTheme="majorBidi" w:cstheme="majorBidi"/>
          <w:sz w:val="24"/>
          <w:szCs w:val="24"/>
        </w:rPr>
      </w:pPr>
      <w:r w:rsidRPr="006F4DE1">
        <w:rPr>
          <w:rFonts w:asciiTheme="majorBidi" w:hAnsiTheme="majorBidi" w:cstheme="majorBidi"/>
          <w:b/>
          <w:bCs/>
          <w:sz w:val="24"/>
          <w:szCs w:val="24"/>
        </w:rPr>
        <w:t>Description</w:t>
      </w:r>
      <w:r w:rsidRPr="006F4DE1">
        <w:rPr>
          <w:rFonts w:asciiTheme="majorBidi" w:hAnsiTheme="majorBidi" w:cstheme="majorBidi"/>
          <w:sz w:val="24"/>
          <w:szCs w:val="24"/>
        </w:rPr>
        <w:t xml:space="preserve">: </w:t>
      </w:r>
      <w:r w:rsidR="00CF2AB4" w:rsidRPr="006F4DE1">
        <w:rPr>
          <w:rFonts w:asciiTheme="majorBidi" w:hAnsiTheme="majorBidi" w:cstheme="majorBidi"/>
          <w:sz w:val="24"/>
          <w:szCs w:val="24"/>
        </w:rPr>
        <w:t>A low-lying outcrop showing phenocryts quite large without preferred orientation with a darker matrix. There is the presence of granitic zenolith intruded b granitic rocks, A nearby boulder was observed to host a fine-grained</w:t>
      </w:r>
      <w:r w:rsidR="00A75AFD" w:rsidRPr="006F4DE1">
        <w:rPr>
          <w:rFonts w:asciiTheme="majorBidi" w:hAnsiTheme="majorBidi" w:cstheme="majorBidi"/>
          <w:sz w:val="24"/>
          <w:szCs w:val="24"/>
        </w:rPr>
        <w:t xml:space="preserve"> granitic rock suggesting that the </w:t>
      </w:r>
      <w:r w:rsidR="005D6C13" w:rsidRPr="006F4DE1">
        <w:rPr>
          <w:rFonts w:asciiTheme="majorBidi" w:hAnsiTheme="majorBidi" w:cstheme="majorBidi"/>
          <w:sz w:val="24"/>
          <w:szCs w:val="24"/>
        </w:rPr>
        <w:t>pervious</w:t>
      </w:r>
      <w:r w:rsidR="00A75AFD" w:rsidRPr="006F4DE1">
        <w:rPr>
          <w:rFonts w:asciiTheme="majorBidi" w:hAnsiTheme="majorBidi" w:cstheme="majorBidi"/>
          <w:sz w:val="24"/>
          <w:szCs w:val="24"/>
        </w:rPr>
        <w:t xml:space="preserve"> rock was granitic in nature; with a matrix of coarse-grained granitic rock.</w:t>
      </w:r>
    </w:p>
    <w:p w14:paraId="24929130" w14:textId="77777777" w:rsidR="00F73CAC" w:rsidRPr="006F4DE1" w:rsidRDefault="00F73CAC" w:rsidP="006F4DE1">
      <w:pPr>
        <w:tabs>
          <w:tab w:val="left" w:pos="1947"/>
        </w:tabs>
        <w:spacing w:line="360" w:lineRule="auto"/>
        <w:jc w:val="both"/>
        <w:rPr>
          <w:rFonts w:asciiTheme="majorBidi" w:hAnsiTheme="majorBidi" w:cstheme="majorBidi"/>
          <w:sz w:val="24"/>
          <w:szCs w:val="24"/>
        </w:rPr>
      </w:pPr>
      <w:r w:rsidRPr="00A73ED8">
        <w:rPr>
          <w:rFonts w:asciiTheme="majorBidi" w:hAnsiTheme="majorBidi" w:cstheme="majorBidi"/>
          <w:sz w:val="24"/>
          <w:szCs w:val="24"/>
        </w:rPr>
        <w:t>Table</w:t>
      </w:r>
      <w:r>
        <w:rPr>
          <w:rFonts w:asciiTheme="majorBidi" w:hAnsiTheme="majorBidi" w:cstheme="majorBidi"/>
          <w:sz w:val="24"/>
          <w:szCs w:val="24"/>
        </w:rPr>
        <w:t xml:space="preserve">  </w:t>
      </w:r>
      <w:r w:rsidR="00F01C35">
        <w:rPr>
          <w:rFonts w:asciiTheme="majorBidi" w:hAnsiTheme="majorBidi" w:cstheme="majorBidi"/>
          <w:sz w:val="24"/>
          <w:szCs w:val="24"/>
        </w:rPr>
        <w:t xml:space="preserve">4.5 </w:t>
      </w:r>
      <w:r w:rsidRPr="00F73CAC">
        <w:rPr>
          <w:rFonts w:asciiTheme="majorBidi" w:hAnsiTheme="majorBidi" w:cstheme="majorBidi"/>
          <w:sz w:val="24"/>
          <w:szCs w:val="24"/>
        </w:rPr>
        <w:t>Axis lengths and orientation of phenocrysts</w:t>
      </w:r>
      <w:r w:rsidR="00F01C35">
        <w:rPr>
          <w:rFonts w:asciiTheme="majorBidi" w:hAnsiTheme="majorBidi" w:cstheme="majorBidi"/>
          <w:sz w:val="24"/>
          <w:szCs w:val="24"/>
        </w:rPr>
        <w:t>(L3, IM)</w:t>
      </w:r>
    </w:p>
    <w:tbl>
      <w:tblPr>
        <w:tblStyle w:val="LightShading-Accent11"/>
        <w:tblW w:w="0" w:type="auto"/>
        <w:tblLook w:val="04A0" w:firstRow="1" w:lastRow="0" w:firstColumn="1" w:lastColumn="0" w:noHBand="0" w:noVBand="1"/>
      </w:tblPr>
      <w:tblGrid>
        <w:gridCol w:w="2310"/>
        <w:gridCol w:w="2310"/>
        <w:gridCol w:w="2311"/>
        <w:gridCol w:w="2311"/>
      </w:tblGrid>
      <w:tr w:rsidR="002A102A" w:rsidRPr="006F4DE1" w14:paraId="2D7ABB1B" w14:textId="77777777" w:rsidTr="002A102A">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310" w:type="dxa"/>
            <w:noWrap/>
            <w:hideMark/>
          </w:tcPr>
          <w:p w14:paraId="25D8B44F" w14:textId="77777777" w:rsidR="002A102A" w:rsidRPr="006F4DE1" w:rsidRDefault="002A102A" w:rsidP="006F4DE1">
            <w:pPr>
              <w:spacing w:after="0" w:line="360" w:lineRule="auto"/>
              <w:rPr>
                <w:rFonts w:asciiTheme="majorBidi" w:eastAsia="Times New Roman" w:hAnsiTheme="majorBidi" w:cstheme="majorBidi"/>
                <w:color w:val="000000"/>
                <w:sz w:val="24"/>
                <w:szCs w:val="24"/>
                <w:lang w:val="en-GB" w:eastAsia="en-GB"/>
              </w:rPr>
            </w:pPr>
            <w:r w:rsidRPr="006F4DE1">
              <w:rPr>
                <w:rFonts w:asciiTheme="majorBidi" w:eastAsia="Times New Roman" w:hAnsiTheme="majorBidi" w:cstheme="majorBidi"/>
                <w:color w:val="000000"/>
                <w:sz w:val="24"/>
                <w:szCs w:val="24"/>
                <w:lang w:val="en-GB" w:eastAsia="en-GB"/>
              </w:rPr>
              <w:t>S/N</w:t>
            </w:r>
          </w:p>
        </w:tc>
        <w:tc>
          <w:tcPr>
            <w:tcW w:w="2310" w:type="dxa"/>
            <w:noWrap/>
            <w:hideMark/>
          </w:tcPr>
          <w:p w14:paraId="0589F453" w14:textId="77777777" w:rsidR="002A102A" w:rsidRPr="006F4DE1" w:rsidRDefault="002A102A" w:rsidP="006F4DE1">
            <w:pPr>
              <w:spacing w:after="0" w:line="360" w:lineRule="auto"/>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lang w:val="en-GB" w:eastAsia="en-GB"/>
              </w:rPr>
            </w:pPr>
            <w:r w:rsidRPr="006F4DE1">
              <w:rPr>
                <w:rFonts w:asciiTheme="majorBidi" w:eastAsia="Times New Roman" w:hAnsiTheme="majorBidi" w:cstheme="majorBidi"/>
                <w:color w:val="000000"/>
                <w:sz w:val="24"/>
                <w:szCs w:val="24"/>
                <w:lang w:val="en-GB" w:eastAsia="en-GB"/>
              </w:rPr>
              <w:t>Long axix(mm)</w:t>
            </w:r>
          </w:p>
        </w:tc>
        <w:tc>
          <w:tcPr>
            <w:tcW w:w="2311" w:type="dxa"/>
            <w:noWrap/>
            <w:hideMark/>
          </w:tcPr>
          <w:p w14:paraId="186EBB6B" w14:textId="77777777" w:rsidR="002A102A" w:rsidRPr="006F4DE1" w:rsidRDefault="002A102A" w:rsidP="006F4DE1">
            <w:pPr>
              <w:spacing w:after="0" w:line="360" w:lineRule="auto"/>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lang w:val="en-GB" w:eastAsia="en-GB"/>
              </w:rPr>
            </w:pPr>
            <w:r w:rsidRPr="006F4DE1">
              <w:rPr>
                <w:rFonts w:asciiTheme="majorBidi" w:eastAsia="Times New Roman" w:hAnsiTheme="majorBidi" w:cstheme="majorBidi"/>
                <w:color w:val="000000"/>
                <w:sz w:val="24"/>
                <w:szCs w:val="24"/>
                <w:lang w:val="en-GB" w:eastAsia="en-GB"/>
              </w:rPr>
              <w:t>Short axis(mm)</w:t>
            </w:r>
          </w:p>
        </w:tc>
        <w:tc>
          <w:tcPr>
            <w:tcW w:w="2311" w:type="dxa"/>
            <w:noWrap/>
            <w:hideMark/>
          </w:tcPr>
          <w:p w14:paraId="6B18B23D" w14:textId="77777777" w:rsidR="002A102A" w:rsidRPr="006F4DE1" w:rsidRDefault="002A102A" w:rsidP="006F4DE1">
            <w:pPr>
              <w:spacing w:after="0" w:line="360" w:lineRule="auto"/>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lang w:val="en-GB" w:eastAsia="en-GB"/>
              </w:rPr>
            </w:pPr>
            <w:r w:rsidRPr="006F4DE1">
              <w:rPr>
                <w:rFonts w:asciiTheme="majorBidi" w:eastAsia="Times New Roman" w:hAnsiTheme="majorBidi" w:cstheme="majorBidi"/>
                <w:color w:val="000000"/>
                <w:sz w:val="24"/>
                <w:szCs w:val="24"/>
                <w:lang w:val="en-GB" w:eastAsia="en-GB"/>
              </w:rPr>
              <w:t>Orientation(degree)</w:t>
            </w:r>
          </w:p>
        </w:tc>
      </w:tr>
      <w:tr w:rsidR="002A102A" w:rsidRPr="006F4DE1" w14:paraId="6667D0E2" w14:textId="77777777" w:rsidTr="002A102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310" w:type="dxa"/>
            <w:noWrap/>
            <w:hideMark/>
          </w:tcPr>
          <w:p w14:paraId="5868D8D8" w14:textId="77777777" w:rsidR="002A102A" w:rsidRPr="006F4DE1" w:rsidRDefault="002A102A" w:rsidP="006F4DE1">
            <w:pPr>
              <w:spacing w:after="0" w:line="360" w:lineRule="auto"/>
              <w:jc w:val="right"/>
              <w:rPr>
                <w:rFonts w:asciiTheme="majorBidi" w:eastAsia="Times New Roman" w:hAnsiTheme="majorBidi" w:cstheme="majorBidi"/>
                <w:color w:val="000000"/>
                <w:sz w:val="24"/>
                <w:szCs w:val="24"/>
                <w:lang w:val="en-GB" w:eastAsia="en-GB"/>
              </w:rPr>
            </w:pPr>
            <w:r w:rsidRPr="006F4DE1">
              <w:rPr>
                <w:rFonts w:asciiTheme="majorBidi" w:eastAsia="Times New Roman" w:hAnsiTheme="majorBidi" w:cstheme="majorBidi"/>
                <w:color w:val="000000"/>
                <w:sz w:val="24"/>
                <w:szCs w:val="24"/>
                <w:lang w:val="en-GB" w:eastAsia="en-GB"/>
              </w:rPr>
              <w:t>1</w:t>
            </w:r>
          </w:p>
        </w:tc>
        <w:tc>
          <w:tcPr>
            <w:tcW w:w="2310" w:type="dxa"/>
            <w:noWrap/>
            <w:hideMark/>
          </w:tcPr>
          <w:p w14:paraId="4953AEBC" w14:textId="77777777" w:rsidR="002A102A" w:rsidRPr="006F4DE1" w:rsidRDefault="002A102A" w:rsidP="006F4DE1">
            <w:pPr>
              <w:spacing w:after="0" w:line="360" w:lineRule="auto"/>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4"/>
                <w:szCs w:val="24"/>
                <w:lang w:val="en-GB" w:eastAsia="en-GB"/>
              </w:rPr>
            </w:pPr>
            <w:r w:rsidRPr="006F4DE1">
              <w:rPr>
                <w:rFonts w:asciiTheme="majorBidi" w:eastAsia="Times New Roman" w:hAnsiTheme="majorBidi" w:cstheme="majorBidi"/>
                <w:color w:val="000000"/>
                <w:sz w:val="24"/>
                <w:szCs w:val="24"/>
                <w:lang w:val="en-GB" w:eastAsia="en-GB"/>
              </w:rPr>
              <w:t>48</w:t>
            </w:r>
          </w:p>
        </w:tc>
        <w:tc>
          <w:tcPr>
            <w:tcW w:w="2311" w:type="dxa"/>
            <w:noWrap/>
            <w:hideMark/>
          </w:tcPr>
          <w:p w14:paraId="2A633B17" w14:textId="77777777" w:rsidR="002A102A" w:rsidRPr="006F4DE1" w:rsidRDefault="002A102A" w:rsidP="006F4DE1">
            <w:pPr>
              <w:spacing w:after="0" w:line="360" w:lineRule="auto"/>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4"/>
                <w:szCs w:val="24"/>
                <w:lang w:val="en-GB" w:eastAsia="en-GB"/>
              </w:rPr>
            </w:pPr>
            <w:r w:rsidRPr="006F4DE1">
              <w:rPr>
                <w:rFonts w:asciiTheme="majorBidi" w:eastAsia="Times New Roman" w:hAnsiTheme="majorBidi" w:cstheme="majorBidi"/>
                <w:color w:val="000000"/>
                <w:sz w:val="24"/>
                <w:szCs w:val="24"/>
                <w:lang w:val="en-GB" w:eastAsia="en-GB"/>
              </w:rPr>
              <w:t>14</w:t>
            </w:r>
          </w:p>
        </w:tc>
        <w:tc>
          <w:tcPr>
            <w:tcW w:w="2311" w:type="dxa"/>
            <w:noWrap/>
            <w:hideMark/>
          </w:tcPr>
          <w:p w14:paraId="3BDE9E33" w14:textId="77777777" w:rsidR="002A102A" w:rsidRPr="006F4DE1" w:rsidRDefault="002A102A" w:rsidP="006F4DE1">
            <w:pPr>
              <w:spacing w:after="0" w:line="360" w:lineRule="auto"/>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4"/>
                <w:szCs w:val="24"/>
                <w:lang w:val="en-GB" w:eastAsia="en-GB"/>
              </w:rPr>
            </w:pPr>
            <w:r w:rsidRPr="006F4DE1">
              <w:rPr>
                <w:rFonts w:asciiTheme="majorBidi" w:eastAsia="Times New Roman" w:hAnsiTheme="majorBidi" w:cstheme="majorBidi"/>
                <w:color w:val="000000"/>
                <w:sz w:val="24"/>
                <w:szCs w:val="24"/>
                <w:lang w:val="en-GB" w:eastAsia="en-GB"/>
              </w:rPr>
              <w:t>49</w:t>
            </w:r>
          </w:p>
        </w:tc>
      </w:tr>
      <w:tr w:rsidR="002A102A" w:rsidRPr="006F4DE1" w14:paraId="0547745B" w14:textId="77777777" w:rsidTr="002A102A">
        <w:trPr>
          <w:trHeight w:val="300"/>
        </w:trPr>
        <w:tc>
          <w:tcPr>
            <w:cnfStyle w:val="001000000000" w:firstRow="0" w:lastRow="0" w:firstColumn="1" w:lastColumn="0" w:oddVBand="0" w:evenVBand="0" w:oddHBand="0" w:evenHBand="0" w:firstRowFirstColumn="0" w:firstRowLastColumn="0" w:lastRowFirstColumn="0" w:lastRowLastColumn="0"/>
            <w:tcW w:w="2310" w:type="dxa"/>
            <w:noWrap/>
            <w:hideMark/>
          </w:tcPr>
          <w:p w14:paraId="37C55D72" w14:textId="77777777" w:rsidR="002A102A" w:rsidRPr="006F4DE1" w:rsidRDefault="002A102A" w:rsidP="006F4DE1">
            <w:pPr>
              <w:spacing w:after="0" w:line="360" w:lineRule="auto"/>
              <w:jc w:val="right"/>
              <w:rPr>
                <w:rFonts w:asciiTheme="majorBidi" w:eastAsia="Times New Roman" w:hAnsiTheme="majorBidi" w:cstheme="majorBidi"/>
                <w:color w:val="000000"/>
                <w:sz w:val="24"/>
                <w:szCs w:val="24"/>
                <w:lang w:val="en-GB" w:eastAsia="en-GB"/>
              </w:rPr>
            </w:pPr>
            <w:r w:rsidRPr="006F4DE1">
              <w:rPr>
                <w:rFonts w:asciiTheme="majorBidi" w:eastAsia="Times New Roman" w:hAnsiTheme="majorBidi" w:cstheme="majorBidi"/>
                <w:color w:val="000000"/>
                <w:sz w:val="24"/>
                <w:szCs w:val="24"/>
                <w:lang w:val="en-GB" w:eastAsia="en-GB"/>
              </w:rPr>
              <w:t>2</w:t>
            </w:r>
          </w:p>
        </w:tc>
        <w:tc>
          <w:tcPr>
            <w:tcW w:w="2310" w:type="dxa"/>
            <w:noWrap/>
            <w:hideMark/>
          </w:tcPr>
          <w:p w14:paraId="299EB51C" w14:textId="77777777" w:rsidR="002A102A" w:rsidRPr="006F4DE1" w:rsidRDefault="002A102A" w:rsidP="006F4DE1">
            <w:pPr>
              <w:spacing w:after="0" w:line="36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lang w:val="en-GB" w:eastAsia="en-GB"/>
              </w:rPr>
            </w:pPr>
            <w:r w:rsidRPr="006F4DE1">
              <w:rPr>
                <w:rFonts w:asciiTheme="majorBidi" w:eastAsia="Times New Roman" w:hAnsiTheme="majorBidi" w:cstheme="majorBidi"/>
                <w:color w:val="000000"/>
                <w:sz w:val="24"/>
                <w:szCs w:val="24"/>
                <w:lang w:val="en-GB" w:eastAsia="en-GB"/>
              </w:rPr>
              <w:t>40</w:t>
            </w:r>
          </w:p>
        </w:tc>
        <w:tc>
          <w:tcPr>
            <w:tcW w:w="2311" w:type="dxa"/>
            <w:noWrap/>
            <w:hideMark/>
          </w:tcPr>
          <w:p w14:paraId="4896ACB7" w14:textId="77777777" w:rsidR="002A102A" w:rsidRPr="006F4DE1" w:rsidRDefault="002A102A" w:rsidP="006F4DE1">
            <w:pPr>
              <w:spacing w:after="0" w:line="36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lang w:val="en-GB" w:eastAsia="en-GB"/>
              </w:rPr>
            </w:pPr>
            <w:r w:rsidRPr="006F4DE1">
              <w:rPr>
                <w:rFonts w:asciiTheme="majorBidi" w:eastAsia="Times New Roman" w:hAnsiTheme="majorBidi" w:cstheme="majorBidi"/>
                <w:color w:val="000000"/>
                <w:sz w:val="24"/>
                <w:szCs w:val="24"/>
                <w:lang w:val="en-GB" w:eastAsia="en-GB"/>
              </w:rPr>
              <w:t>24</w:t>
            </w:r>
          </w:p>
        </w:tc>
        <w:tc>
          <w:tcPr>
            <w:tcW w:w="2311" w:type="dxa"/>
            <w:noWrap/>
            <w:hideMark/>
          </w:tcPr>
          <w:p w14:paraId="576CD580" w14:textId="77777777" w:rsidR="002A102A" w:rsidRPr="006F4DE1" w:rsidRDefault="002A102A" w:rsidP="006F4DE1">
            <w:pPr>
              <w:spacing w:after="0" w:line="36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lang w:val="en-GB" w:eastAsia="en-GB"/>
              </w:rPr>
            </w:pPr>
            <w:r w:rsidRPr="006F4DE1">
              <w:rPr>
                <w:rFonts w:asciiTheme="majorBidi" w:eastAsia="Times New Roman" w:hAnsiTheme="majorBidi" w:cstheme="majorBidi"/>
                <w:color w:val="000000"/>
                <w:sz w:val="24"/>
                <w:szCs w:val="24"/>
                <w:lang w:val="en-GB" w:eastAsia="en-GB"/>
              </w:rPr>
              <w:t>36</w:t>
            </w:r>
          </w:p>
        </w:tc>
      </w:tr>
      <w:tr w:rsidR="002A102A" w:rsidRPr="006F4DE1" w14:paraId="74AEC9CB" w14:textId="77777777" w:rsidTr="002A102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310" w:type="dxa"/>
            <w:noWrap/>
            <w:hideMark/>
          </w:tcPr>
          <w:p w14:paraId="21478D45" w14:textId="77777777" w:rsidR="002A102A" w:rsidRPr="006F4DE1" w:rsidRDefault="002A102A" w:rsidP="006F4DE1">
            <w:pPr>
              <w:spacing w:after="0" w:line="360" w:lineRule="auto"/>
              <w:jc w:val="right"/>
              <w:rPr>
                <w:rFonts w:asciiTheme="majorBidi" w:eastAsia="Times New Roman" w:hAnsiTheme="majorBidi" w:cstheme="majorBidi"/>
                <w:color w:val="000000"/>
                <w:sz w:val="24"/>
                <w:szCs w:val="24"/>
                <w:lang w:val="en-GB" w:eastAsia="en-GB"/>
              </w:rPr>
            </w:pPr>
            <w:r w:rsidRPr="006F4DE1">
              <w:rPr>
                <w:rFonts w:asciiTheme="majorBidi" w:eastAsia="Times New Roman" w:hAnsiTheme="majorBidi" w:cstheme="majorBidi"/>
                <w:color w:val="000000"/>
                <w:sz w:val="24"/>
                <w:szCs w:val="24"/>
                <w:lang w:val="en-GB" w:eastAsia="en-GB"/>
              </w:rPr>
              <w:t>3</w:t>
            </w:r>
          </w:p>
        </w:tc>
        <w:tc>
          <w:tcPr>
            <w:tcW w:w="2310" w:type="dxa"/>
            <w:noWrap/>
            <w:hideMark/>
          </w:tcPr>
          <w:p w14:paraId="51034B1C" w14:textId="77777777" w:rsidR="002A102A" w:rsidRPr="006F4DE1" w:rsidRDefault="002A102A" w:rsidP="006F4DE1">
            <w:pPr>
              <w:spacing w:after="0" w:line="360" w:lineRule="auto"/>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4"/>
                <w:szCs w:val="24"/>
                <w:lang w:val="en-GB" w:eastAsia="en-GB"/>
              </w:rPr>
            </w:pPr>
            <w:r w:rsidRPr="006F4DE1">
              <w:rPr>
                <w:rFonts w:asciiTheme="majorBidi" w:eastAsia="Times New Roman" w:hAnsiTheme="majorBidi" w:cstheme="majorBidi"/>
                <w:color w:val="000000"/>
                <w:sz w:val="24"/>
                <w:szCs w:val="24"/>
                <w:lang w:val="en-GB" w:eastAsia="en-GB"/>
              </w:rPr>
              <w:t>41</w:t>
            </w:r>
          </w:p>
        </w:tc>
        <w:tc>
          <w:tcPr>
            <w:tcW w:w="2311" w:type="dxa"/>
            <w:noWrap/>
            <w:hideMark/>
          </w:tcPr>
          <w:p w14:paraId="0665501C" w14:textId="77777777" w:rsidR="002A102A" w:rsidRPr="006F4DE1" w:rsidRDefault="002A102A" w:rsidP="006F4DE1">
            <w:pPr>
              <w:spacing w:after="0" w:line="360" w:lineRule="auto"/>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4"/>
                <w:szCs w:val="24"/>
                <w:lang w:val="en-GB" w:eastAsia="en-GB"/>
              </w:rPr>
            </w:pPr>
            <w:r w:rsidRPr="006F4DE1">
              <w:rPr>
                <w:rFonts w:asciiTheme="majorBidi" w:eastAsia="Times New Roman" w:hAnsiTheme="majorBidi" w:cstheme="majorBidi"/>
                <w:color w:val="000000"/>
                <w:sz w:val="24"/>
                <w:szCs w:val="24"/>
                <w:lang w:val="en-GB" w:eastAsia="en-GB"/>
              </w:rPr>
              <w:t>15</w:t>
            </w:r>
          </w:p>
        </w:tc>
        <w:tc>
          <w:tcPr>
            <w:tcW w:w="2311" w:type="dxa"/>
            <w:noWrap/>
            <w:hideMark/>
          </w:tcPr>
          <w:p w14:paraId="77BEFAF7" w14:textId="77777777" w:rsidR="002A102A" w:rsidRPr="006F4DE1" w:rsidRDefault="002A102A" w:rsidP="006F4DE1">
            <w:pPr>
              <w:spacing w:after="0" w:line="360" w:lineRule="auto"/>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4"/>
                <w:szCs w:val="24"/>
                <w:lang w:val="en-GB" w:eastAsia="en-GB"/>
              </w:rPr>
            </w:pPr>
            <w:r w:rsidRPr="006F4DE1">
              <w:rPr>
                <w:rFonts w:asciiTheme="majorBidi" w:eastAsia="Times New Roman" w:hAnsiTheme="majorBidi" w:cstheme="majorBidi"/>
                <w:color w:val="000000"/>
                <w:sz w:val="24"/>
                <w:szCs w:val="24"/>
                <w:lang w:val="en-GB" w:eastAsia="en-GB"/>
              </w:rPr>
              <w:t>118</w:t>
            </w:r>
          </w:p>
        </w:tc>
      </w:tr>
      <w:tr w:rsidR="002A102A" w:rsidRPr="006F4DE1" w14:paraId="0742C1E4" w14:textId="77777777" w:rsidTr="002A102A">
        <w:trPr>
          <w:trHeight w:val="300"/>
        </w:trPr>
        <w:tc>
          <w:tcPr>
            <w:cnfStyle w:val="001000000000" w:firstRow="0" w:lastRow="0" w:firstColumn="1" w:lastColumn="0" w:oddVBand="0" w:evenVBand="0" w:oddHBand="0" w:evenHBand="0" w:firstRowFirstColumn="0" w:firstRowLastColumn="0" w:lastRowFirstColumn="0" w:lastRowLastColumn="0"/>
            <w:tcW w:w="2310" w:type="dxa"/>
            <w:noWrap/>
            <w:hideMark/>
          </w:tcPr>
          <w:p w14:paraId="70805885" w14:textId="77777777" w:rsidR="002A102A" w:rsidRPr="006F4DE1" w:rsidRDefault="002A102A" w:rsidP="006F4DE1">
            <w:pPr>
              <w:spacing w:after="0" w:line="360" w:lineRule="auto"/>
              <w:jc w:val="right"/>
              <w:rPr>
                <w:rFonts w:asciiTheme="majorBidi" w:eastAsia="Times New Roman" w:hAnsiTheme="majorBidi" w:cstheme="majorBidi"/>
                <w:color w:val="000000"/>
                <w:sz w:val="24"/>
                <w:szCs w:val="24"/>
                <w:lang w:val="en-GB" w:eastAsia="en-GB"/>
              </w:rPr>
            </w:pPr>
            <w:r w:rsidRPr="006F4DE1">
              <w:rPr>
                <w:rFonts w:asciiTheme="majorBidi" w:eastAsia="Times New Roman" w:hAnsiTheme="majorBidi" w:cstheme="majorBidi"/>
                <w:color w:val="000000"/>
                <w:sz w:val="24"/>
                <w:szCs w:val="24"/>
                <w:lang w:val="en-GB" w:eastAsia="en-GB"/>
              </w:rPr>
              <w:t>4</w:t>
            </w:r>
          </w:p>
        </w:tc>
        <w:tc>
          <w:tcPr>
            <w:tcW w:w="2310" w:type="dxa"/>
            <w:noWrap/>
            <w:hideMark/>
          </w:tcPr>
          <w:p w14:paraId="06D0D630" w14:textId="77777777" w:rsidR="002A102A" w:rsidRPr="006F4DE1" w:rsidRDefault="002A102A" w:rsidP="006F4DE1">
            <w:pPr>
              <w:spacing w:after="0" w:line="36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lang w:val="en-GB" w:eastAsia="en-GB"/>
              </w:rPr>
            </w:pPr>
            <w:r w:rsidRPr="006F4DE1">
              <w:rPr>
                <w:rFonts w:asciiTheme="majorBidi" w:eastAsia="Times New Roman" w:hAnsiTheme="majorBidi" w:cstheme="majorBidi"/>
                <w:color w:val="000000"/>
                <w:sz w:val="24"/>
                <w:szCs w:val="24"/>
                <w:lang w:val="en-GB" w:eastAsia="en-GB"/>
              </w:rPr>
              <w:t>45</w:t>
            </w:r>
          </w:p>
        </w:tc>
        <w:tc>
          <w:tcPr>
            <w:tcW w:w="2311" w:type="dxa"/>
            <w:noWrap/>
            <w:hideMark/>
          </w:tcPr>
          <w:p w14:paraId="14B5AA42" w14:textId="77777777" w:rsidR="002A102A" w:rsidRPr="006F4DE1" w:rsidRDefault="002A102A" w:rsidP="006F4DE1">
            <w:pPr>
              <w:spacing w:after="0" w:line="36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lang w:val="en-GB" w:eastAsia="en-GB"/>
              </w:rPr>
            </w:pPr>
            <w:r w:rsidRPr="006F4DE1">
              <w:rPr>
                <w:rFonts w:asciiTheme="majorBidi" w:eastAsia="Times New Roman" w:hAnsiTheme="majorBidi" w:cstheme="majorBidi"/>
                <w:color w:val="000000"/>
                <w:sz w:val="24"/>
                <w:szCs w:val="24"/>
                <w:lang w:val="en-GB" w:eastAsia="en-GB"/>
              </w:rPr>
              <w:t>12</w:t>
            </w:r>
          </w:p>
        </w:tc>
        <w:tc>
          <w:tcPr>
            <w:tcW w:w="2311" w:type="dxa"/>
            <w:noWrap/>
            <w:hideMark/>
          </w:tcPr>
          <w:p w14:paraId="18517002" w14:textId="77777777" w:rsidR="002A102A" w:rsidRPr="006F4DE1" w:rsidRDefault="002A102A" w:rsidP="006F4DE1">
            <w:pPr>
              <w:spacing w:after="0" w:line="36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lang w:val="en-GB" w:eastAsia="en-GB"/>
              </w:rPr>
            </w:pPr>
            <w:r w:rsidRPr="006F4DE1">
              <w:rPr>
                <w:rFonts w:asciiTheme="majorBidi" w:eastAsia="Times New Roman" w:hAnsiTheme="majorBidi" w:cstheme="majorBidi"/>
                <w:color w:val="000000"/>
                <w:sz w:val="24"/>
                <w:szCs w:val="24"/>
                <w:lang w:val="en-GB" w:eastAsia="en-GB"/>
              </w:rPr>
              <w:t>46</w:t>
            </w:r>
          </w:p>
        </w:tc>
      </w:tr>
      <w:tr w:rsidR="002A102A" w:rsidRPr="006F4DE1" w14:paraId="451CF311" w14:textId="77777777" w:rsidTr="002A102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310" w:type="dxa"/>
            <w:noWrap/>
            <w:hideMark/>
          </w:tcPr>
          <w:p w14:paraId="2714EE0B" w14:textId="77777777" w:rsidR="002A102A" w:rsidRPr="006F4DE1" w:rsidRDefault="002A102A" w:rsidP="006F4DE1">
            <w:pPr>
              <w:spacing w:after="0" w:line="360" w:lineRule="auto"/>
              <w:jc w:val="right"/>
              <w:rPr>
                <w:rFonts w:asciiTheme="majorBidi" w:eastAsia="Times New Roman" w:hAnsiTheme="majorBidi" w:cstheme="majorBidi"/>
                <w:color w:val="000000"/>
                <w:sz w:val="24"/>
                <w:szCs w:val="24"/>
                <w:lang w:val="en-GB" w:eastAsia="en-GB"/>
              </w:rPr>
            </w:pPr>
            <w:r w:rsidRPr="006F4DE1">
              <w:rPr>
                <w:rFonts w:asciiTheme="majorBidi" w:eastAsia="Times New Roman" w:hAnsiTheme="majorBidi" w:cstheme="majorBidi"/>
                <w:color w:val="000000"/>
                <w:sz w:val="24"/>
                <w:szCs w:val="24"/>
                <w:lang w:val="en-GB" w:eastAsia="en-GB"/>
              </w:rPr>
              <w:t>5</w:t>
            </w:r>
          </w:p>
        </w:tc>
        <w:tc>
          <w:tcPr>
            <w:tcW w:w="2310" w:type="dxa"/>
            <w:noWrap/>
            <w:hideMark/>
          </w:tcPr>
          <w:p w14:paraId="68FCE7E5" w14:textId="77777777" w:rsidR="002A102A" w:rsidRPr="006F4DE1" w:rsidRDefault="002A102A" w:rsidP="006F4DE1">
            <w:pPr>
              <w:spacing w:after="0" w:line="360" w:lineRule="auto"/>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4"/>
                <w:szCs w:val="24"/>
                <w:lang w:val="en-GB" w:eastAsia="en-GB"/>
              </w:rPr>
            </w:pPr>
            <w:r w:rsidRPr="006F4DE1">
              <w:rPr>
                <w:rFonts w:asciiTheme="majorBidi" w:eastAsia="Times New Roman" w:hAnsiTheme="majorBidi" w:cstheme="majorBidi"/>
                <w:color w:val="000000"/>
                <w:sz w:val="24"/>
                <w:szCs w:val="24"/>
                <w:lang w:val="en-GB" w:eastAsia="en-GB"/>
              </w:rPr>
              <w:t>50</w:t>
            </w:r>
          </w:p>
        </w:tc>
        <w:tc>
          <w:tcPr>
            <w:tcW w:w="2311" w:type="dxa"/>
            <w:noWrap/>
            <w:hideMark/>
          </w:tcPr>
          <w:p w14:paraId="49593C78" w14:textId="77777777" w:rsidR="002A102A" w:rsidRPr="006F4DE1" w:rsidRDefault="002A102A" w:rsidP="006F4DE1">
            <w:pPr>
              <w:spacing w:after="0" w:line="360" w:lineRule="auto"/>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4"/>
                <w:szCs w:val="24"/>
                <w:lang w:val="en-GB" w:eastAsia="en-GB"/>
              </w:rPr>
            </w:pPr>
            <w:r w:rsidRPr="006F4DE1">
              <w:rPr>
                <w:rFonts w:asciiTheme="majorBidi" w:eastAsia="Times New Roman" w:hAnsiTheme="majorBidi" w:cstheme="majorBidi"/>
                <w:color w:val="000000"/>
                <w:sz w:val="24"/>
                <w:szCs w:val="24"/>
                <w:lang w:val="en-GB" w:eastAsia="en-GB"/>
              </w:rPr>
              <w:t>13</w:t>
            </w:r>
          </w:p>
        </w:tc>
        <w:tc>
          <w:tcPr>
            <w:tcW w:w="2311" w:type="dxa"/>
            <w:noWrap/>
            <w:hideMark/>
          </w:tcPr>
          <w:p w14:paraId="7F71A03B" w14:textId="77777777" w:rsidR="002A102A" w:rsidRPr="006F4DE1" w:rsidRDefault="002A102A" w:rsidP="006F4DE1">
            <w:pPr>
              <w:spacing w:after="0" w:line="360" w:lineRule="auto"/>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4"/>
                <w:szCs w:val="24"/>
                <w:lang w:val="en-GB" w:eastAsia="en-GB"/>
              </w:rPr>
            </w:pPr>
            <w:r w:rsidRPr="006F4DE1">
              <w:rPr>
                <w:rFonts w:asciiTheme="majorBidi" w:eastAsia="Times New Roman" w:hAnsiTheme="majorBidi" w:cstheme="majorBidi"/>
                <w:color w:val="000000"/>
                <w:sz w:val="24"/>
                <w:szCs w:val="24"/>
                <w:lang w:val="en-GB" w:eastAsia="en-GB"/>
              </w:rPr>
              <w:t>118</w:t>
            </w:r>
          </w:p>
        </w:tc>
      </w:tr>
      <w:tr w:rsidR="002A102A" w:rsidRPr="006F4DE1" w14:paraId="232920A7" w14:textId="77777777" w:rsidTr="002A102A">
        <w:trPr>
          <w:trHeight w:val="300"/>
        </w:trPr>
        <w:tc>
          <w:tcPr>
            <w:cnfStyle w:val="001000000000" w:firstRow="0" w:lastRow="0" w:firstColumn="1" w:lastColumn="0" w:oddVBand="0" w:evenVBand="0" w:oddHBand="0" w:evenHBand="0" w:firstRowFirstColumn="0" w:firstRowLastColumn="0" w:lastRowFirstColumn="0" w:lastRowLastColumn="0"/>
            <w:tcW w:w="2310" w:type="dxa"/>
            <w:noWrap/>
            <w:hideMark/>
          </w:tcPr>
          <w:p w14:paraId="02A5A1EE" w14:textId="77777777" w:rsidR="002A102A" w:rsidRPr="006F4DE1" w:rsidRDefault="002A102A" w:rsidP="006F4DE1">
            <w:pPr>
              <w:spacing w:after="0" w:line="360" w:lineRule="auto"/>
              <w:jc w:val="right"/>
              <w:rPr>
                <w:rFonts w:asciiTheme="majorBidi" w:eastAsia="Times New Roman" w:hAnsiTheme="majorBidi" w:cstheme="majorBidi"/>
                <w:color w:val="000000"/>
                <w:sz w:val="24"/>
                <w:szCs w:val="24"/>
                <w:lang w:val="en-GB" w:eastAsia="en-GB"/>
              </w:rPr>
            </w:pPr>
            <w:r w:rsidRPr="006F4DE1">
              <w:rPr>
                <w:rFonts w:asciiTheme="majorBidi" w:eastAsia="Times New Roman" w:hAnsiTheme="majorBidi" w:cstheme="majorBidi"/>
                <w:color w:val="000000"/>
                <w:sz w:val="24"/>
                <w:szCs w:val="24"/>
                <w:lang w:val="en-GB" w:eastAsia="en-GB"/>
              </w:rPr>
              <w:t>6</w:t>
            </w:r>
          </w:p>
        </w:tc>
        <w:tc>
          <w:tcPr>
            <w:tcW w:w="2310" w:type="dxa"/>
            <w:noWrap/>
            <w:hideMark/>
          </w:tcPr>
          <w:p w14:paraId="2741D744" w14:textId="77777777" w:rsidR="002A102A" w:rsidRPr="006F4DE1" w:rsidRDefault="002A102A" w:rsidP="006F4DE1">
            <w:pPr>
              <w:spacing w:after="0" w:line="36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lang w:val="en-GB" w:eastAsia="en-GB"/>
              </w:rPr>
            </w:pPr>
            <w:r w:rsidRPr="006F4DE1">
              <w:rPr>
                <w:rFonts w:asciiTheme="majorBidi" w:eastAsia="Times New Roman" w:hAnsiTheme="majorBidi" w:cstheme="majorBidi"/>
                <w:color w:val="000000"/>
                <w:sz w:val="24"/>
                <w:szCs w:val="24"/>
                <w:lang w:val="en-GB" w:eastAsia="en-GB"/>
              </w:rPr>
              <w:t>55</w:t>
            </w:r>
          </w:p>
        </w:tc>
        <w:tc>
          <w:tcPr>
            <w:tcW w:w="2311" w:type="dxa"/>
            <w:noWrap/>
            <w:hideMark/>
          </w:tcPr>
          <w:p w14:paraId="23EC2133" w14:textId="77777777" w:rsidR="002A102A" w:rsidRPr="006F4DE1" w:rsidRDefault="002A102A" w:rsidP="006F4DE1">
            <w:pPr>
              <w:spacing w:after="0" w:line="36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lang w:val="en-GB" w:eastAsia="en-GB"/>
              </w:rPr>
            </w:pPr>
            <w:r w:rsidRPr="006F4DE1">
              <w:rPr>
                <w:rFonts w:asciiTheme="majorBidi" w:eastAsia="Times New Roman" w:hAnsiTheme="majorBidi" w:cstheme="majorBidi"/>
                <w:color w:val="000000"/>
                <w:sz w:val="24"/>
                <w:szCs w:val="24"/>
                <w:lang w:val="en-GB" w:eastAsia="en-GB"/>
              </w:rPr>
              <w:t>15</w:t>
            </w:r>
          </w:p>
        </w:tc>
        <w:tc>
          <w:tcPr>
            <w:tcW w:w="2311" w:type="dxa"/>
            <w:noWrap/>
            <w:hideMark/>
          </w:tcPr>
          <w:p w14:paraId="34C275AC" w14:textId="77777777" w:rsidR="002A102A" w:rsidRPr="006F4DE1" w:rsidRDefault="002A102A" w:rsidP="006F4DE1">
            <w:pPr>
              <w:spacing w:after="0" w:line="36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lang w:val="en-GB" w:eastAsia="en-GB"/>
              </w:rPr>
            </w:pPr>
            <w:r w:rsidRPr="006F4DE1">
              <w:rPr>
                <w:rFonts w:asciiTheme="majorBidi" w:eastAsia="Times New Roman" w:hAnsiTheme="majorBidi" w:cstheme="majorBidi"/>
                <w:color w:val="000000"/>
                <w:sz w:val="24"/>
                <w:szCs w:val="24"/>
                <w:lang w:val="en-GB" w:eastAsia="en-GB"/>
              </w:rPr>
              <w:t>124</w:t>
            </w:r>
          </w:p>
        </w:tc>
      </w:tr>
      <w:tr w:rsidR="002A102A" w:rsidRPr="006F4DE1" w14:paraId="4CBA68B0" w14:textId="77777777" w:rsidTr="002A102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310" w:type="dxa"/>
            <w:noWrap/>
            <w:hideMark/>
          </w:tcPr>
          <w:p w14:paraId="7BD65FFC" w14:textId="77777777" w:rsidR="002A102A" w:rsidRPr="006F4DE1" w:rsidRDefault="002A102A" w:rsidP="006F4DE1">
            <w:pPr>
              <w:spacing w:after="0" w:line="360" w:lineRule="auto"/>
              <w:jc w:val="right"/>
              <w:rPr>
                <w:rFonts w:asciiTheme="majorBidi" w:eastAsia="Times New Roman" w:hAnsiTheme="majorBidi" w:cstheme="majorBidi"/>
                <w:color w:val="000000"/>
                <w:sz w:val="24"/>
                <w:szCs w:val="24"/>
                <w:lang w:val="en-GB" w:eastAsia="en-GB"/>
              </w:rPr>
            </w:pPr>
            <w:r w:rsidRPr="006F4DE1">
              <w:rPr>
                <w:rFonts w:asciiTheme="majorBidi" w:eastAsia="Times New Roman" w:hAnsiTheme="majorBidi" w:cstheme="majorBidi"/>
                <w:color w:val="000000"/>
                <w:sz w:val="24"/>
                <w:szCs w:val="24"/>
                <w:lang w:val="en-GB" w:eastAsia="en-GB"/>
              </w:rPr>
              <w:t>7</w:t>
            </w:r>
          </w:p>
        </w:tc>
        <w:tc>
          <w:tcPr>
            <w:tcW w:w="2310" w:type="dxa"/>
            <w:noWrap/>
            <w:hideMark/>
          </w:tcPr>
          <w:p w14:paraId="6A2D4506" w14:textId="77777777" w:rsidR="002A102A" w:rsidRPr="006F4DE1" w:rsidRDefault="002A102A" w:rsidP="006F4DE1">
            <w:pPr>
              <w:spacing w:after="0" w:line="360" w:lineRule="auto"/>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4"/>
                <w:szCs w:val="24"/>
                <w:lang w:val="en-GB" w:eastAsia="en-GB"/>
              </w:rPr>
            </w:pPr>
            <w:r w:rsidRPr="006F4DE1">
              <w:rPr>
                <w:rFonts w:asciiTheme="majorBidi" w:eastAsia="Times New Roman" w:hAnsiTheme="majorBidi" w:cstheme="majorBidi"/>
                <w:color w:val="000000"/>
                <w:sz w:val="24"/>
                <w:szCs w:val="24"/>
                <w:lang w:val="en-GB" w:eastAsia="en-GB"/>
              </w:rPr>
              <w:t>75</w:t>
            </w:r>
          </w:p>
        </w:tc>
        <w:tc>
          <w:tcPr>
            <w:tcW w:w="2311" w:type="dxa"/>
            <w:noWrap/>
            <w:hideMark/>
          </w:tcPr>
          <w:p w14:paraId="65BDE865" w14:textId="77777777" w:rsidR="002A102A" w:rsidRPr="006F4DE1" w:rsidRDefault="002A102A" w:rsidP="006F4DE1">
            <w:pPr>
              <w:spacing w:after="0" w:line="360" w:lineRule="auto"/>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4"/>
                <w:szCs w:val="24"/>
                <w:lang w:val="en-GB" w:eastAsia="en-GB"/>
              </w:rPr>
            </w:pPr>
            <w:r w:rsidRPr="006F4DE1">
              <w:rPr>
                <w:rFonts w:asciiTheme="majorBidi" w:eastAsia="Times New Roman" w:hAnsiTheme="majorBidi" w:cstheme="majorBidi"/>
                <w:color w:val="000000"/>
                <w:sz w:val="24"/>
                <w:szCs w:val="24"/>
                <w:lang w:val="en-GB" w:eastAsia="en-GB"/>
              </w:rPr>
              <w:t>16</w:t>
            </w:r>
          </w:p>
        </w:tc>
        <w:tc>
          <w:tcPr>
            <w:tcW w:w="2311" w:type="dxa"/>
            <w:noWrap/>
            <w:hideMark/>
          </w:tcPr>
          <w:p w14:paraId="41895624" w14:textId="77777777" w:rsidR="002A102A" w:rsidRPr="006F4DE1" w:rsidRDefault="002A102A" w:rsidP="006F4DE1">
            <w:pPr>
              <w:spacing w:after="0" w:line="360" w:lineRule="auto"/>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4"/>
                <w:szCs w:val="24"/>
                <w:lang w:val="en-GB" w:eastAsia="en-GB"/>
              </w:rPr>
            </w:pPr>
            <w:r w:rsidRPr="006F4DE1">
              <w:rPr>
                <w:rFonts w:asciiTheme="majorBidi" w:eastAsia="Times New Roman" w:hAnsiTheme="majorBidi" w:cstheme="majorBidi"/>
                <w:color w:val="000000"/>
                <w:sz w:val="24"/>
                <w:szCs w:val="24"/>
                <w:lang w:val="en-GB" w:eastAsia="en-GB"/>
              </w:rPr>
              <w:t>105</w:t>
            </w:r>
          </w:p>
        </w:tc>
      </w:tr>
      <w:tr w:rsidR="002A102A" w:rsidRPr="006F4DE1" w14:paraId="109D9DD4" w14:textId="77777777" w:rsidTr="002A102A">
        <w:trPr>
          <w:trHeight w:val="300"/>
        </w:trPr>
        <w:tc>
          <w:tcPr>
            <w:cnfStyle w:val="001000000000" w:firstRow="0" w:lastRow="0" w:firstColumn="1" w:lastColumn="0" w:oddVBand="0" w:evenVBand="0" w:oddHBand="0" w:evenHBand="0" w:firstRowFirstColumn="0" w:firstRowLastColumn="0" w:lastRowFirstColumn="0" w:lastRowLastColumn="0"/>
            <w:tcW w:w="2310" w:type="dxa"/>
            <w:noWrap/>
            <w:hideMark/>
          </w:tcPr>
          <w:p w14:paraId="264EF7F6" w14:textId="77777777" w:rsidR="002A102A" w:rsidRPr="006F4DE1" w:rsidRDefault="002A102A" w:rsidP="006F4DE1">
            <w:pPr>
              <w:spacing w:after="0" w:line="360" w:lineRule="auto"/>
              <w:jc w:val="right"/>
              <w:rPr>
                <w:rFonts w:asciiTheme="majorBidi" w:eastAsia="Times New Roman" w:hAnsiTheme="majorBidi" w:cstheme="majorBidi"/>
                <w:color w:val="000000"/>
                <w:sz w:val="24"/>
                <w:szCs w:val="24"/>
                <w:lang w:val="en-GB" w:eastAsia="en-GB"/>
              </w:rPr>
            </w:pPr>
            <w:r w:rsidRPr="006F4DE1">
              <w:rPr>
                <w:rFonts w:asciiTheme="majorBidi" w:eastAsia="Times New Roman" w:hAnsiTheme="majorBidi" w:cstheme="majorBidi"/>
                <w:color w:val="000000"/>
                <w:sz w:val="24"/>
                <w:szCs w:val="24"/>
                <w:lang w:val="en-GB" w:eastAsia="en-GB"/>
              </w:rPr>
              <w:t>8</w:t>
            </w:r>
          </w:p>
        </w:tc>
        <w:tc>
          <w:tcPr>
            <w:tcW w:w="2310" w:type="dxa"/>
            <w:noWrap/>
            <w:hideMark/>
          </w:tcPr>
          <w:p w14:paraId="3E8B71E8" w14:textId="77777777" w:rsidR="002A102A" w:rsidRPr="006F4DE1" w:rsidRDefault="002A102A" w:rsidP="006F4DE1">
            <w:pPr>
              <w:spacing w:after="0" w:line="36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lang w:val="en-GB" w:eastAsia="en-GB"/>
              </w:rPr>
            </w:pPr>
            <w:r w:rsidRPr="006F4DE1">
              <w:rPr>
                <w:rFonts w:asciiTheme="majorBidi" w:eastAsia="Times New Roman" w:hAnsiTheme="majorBidi" w:cstheme="majorBidi"/>
                <w:color w:val="000000"/>
                <w:sz w:val="24"/>
                <w:szCs w:val="24"/>
                <w:lang w:val="en-GB" w:eastAsia="en-GB"/>
              </w:rPr>
              <w:t>60</w:t>
            </w:r>
          </w:p>
        </w:tc>
        <w:tc>
          <w:tcPr>
            <w:tcW w:w="2311" w:type="dxa"/>
            <w:noWrap/>
            <w:hideMark/>
          </w:tcPr>
          <w:p w14:paraId="069DAD72" w14:textId="77777777" w:rsidR="002A102A" w:rsidRPr="006F4DE1" w:rsidRDefault="002A102A" w:rsidP="006F4DE1">
            <w:pPr>
              <w:spacing w:after="0" w:line="36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lang w:val="en-GB" w:eastAsia="en-GB"/>
              </w:rPr>
            </w:pPr>
            <w:r w:rsidRPr="006F4DE1">
              <w:rPr>
                <w:rFonts w:asciiTheme="majorBidi" w:eastAsia="Times New Roman" w:hAnsiTheme="majorBidi" w:cstheme="majorBidi"/>
                <w:color w:val="000000"/>
                <w:sz w:val="24"/>
                <w:szCs w:val="24"/>
                <w:lang w:val="en-GB" w:eastAsia="en-GB"/>
              </w:rPr>
              <w:t>30</w:t>
            </w:r>
          </w:p>
        </w:tc>
        <w:tc>
          <w:tcPr>
            <w:tcW w:w="2311" w:type="dxa"/>
            <w:noWrap/>
            <w:hideMark/>
          </w:tcPr>
          <w:p w14:paraId="6A13B1EC" w14:textId="77777777" w:rsidR="002A102A" w:rsidRPr="006F4DE1" w:rsidRDefault="002A102A" w:rsidP="006F4DE1">
            <w:pPr>
              <w:spacing w:after="0" w:line="36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lang w:val="en-GB" w:eastAsia="en-GB"/>
              </w:rPr>
            </w:pPr>
            <w:r w:rsidRPr="006F4DE1">
              <w:rPr>
                <w:rFonts w:asciiTheme="majorBidi" w:eastAsia="Times New Roman" w:hAnsiTheme="majorBidi" w:cstheme="majorBidi"/>
                <w:color w:val="000000"/>
                <w:sz w:val="24"/>
                <w:szCs w:val="24"/>
                <w:lang w:val="en-GB" w:eastAsia="en-GB"/>
              </w:rPr>
              <w:t>35</w:t>
            </w:r>
          </w:p>
        </w:tc>
      </w:tr>
      <w:tr w:rsidR="002A102A" w:rsidRPr="006F4DE1" w14:paraId="2A13B891" w14:textId="77777777" w:rsidTr="002A102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310" w:type="dxa"/>
            <w:noWrap/>
            <w:hideMark/>
          </w:tcPr>
          <w:p w14:paraId="09BC817F" w14:textId="77777777" w:rsidR="002A102A" w:rsidRPr="006F4DE1" w:rsidRDefault="002A102A" w:rsidP="006F4DE1">
            <w:pPr>
              <w:spacing w:after="0" w:line="360" w:lineRule="auto"/>
              <w:jc w:val="right"/>
              <w:rPr>
                <w:rFonts w:asciiTheme="majorBidi" w:eastAsia="Times New Roman" w:hAnsiTheme="majorBidi" w:cstheme="majorBidi"/>
                <w:color w:val="000000"/>
                <w:sz w:val="24"/>
                <w:szCs w:val="24"/>
                <w:lang w:val="en-GB" w:eastAsia="en-GB"/>
              </w:rPr>
            </w:pPr>
            <w:r w:rsidRPr="006F4DE1">
              <w:rPr>
                <w:rFonts w:asciiTheme="majorBidi" w:eastAsia="Times New Roman" w:hAnsiTheme="majorBidi" w:cstheme="majorBidi"/>
                <w:color w:val="000000"/>
                <w:sz w:val="24"/>
                <w:szCs w:val="24"/>
                <w:lang w:val="en-GB" w:eastAsia="en-GB"/>
              </w:rPr>
              <w:t>9</w:t>
            </w:r>
          </w:p>
        </w:tc>
        <w:tc>
          <w:tcPr>
            <w:tcW w:w="2310" w:type="dxa"/>
            <w:noWrap/>
            <w:hideMark/>
          </w:tcPr>
          <w:p w14:paraId="1FC09073" w14:textId="77777777" w:rsidR="002A102A" w:rsidRPr="006F4DE1" w:rsidRDefault="002A102A" w:rsidP="006F4DE1">
            <w:pPr>
              <w:spacing w:after="0" w:line="360" w:lineRule="auto"/>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4"/>
                <w:szCs w:val="24"/>
                <w:lang w:val="en-GB" w:eastAsia="en-GB"/>
              </w:rPr>
            </w:pPr>
            <w:r w:rsidRPr="006F4DE1">
              <w:rPr>
                <w:rFonts w:asciiTheme="majorBidi" w:eastAsia="Times New Roman" w:hAnsiTheme="majorBidi" w:cstheme="majorBidi"/>
                <w:color w:val="000000"/>
                <w:sz w:val="24"/>
                <w:szCs w:val="24"/>
                <w:lang w:val="en-GB" w:eastAsia="en-GB"/>
              </w:rPr>
              <w:t>55</w:t>
            </w:r>
          </w:p>
        </w:tc>
        <w:tc>
          <w:tcPr>
            <w:tcW w:w="2311" w:type="dxa"/>
            <w:noWrap/>
            <w:hideMark/>
          </w:tcPr>
          <w:p w14:paraId="39723ECE" w14:textId="77777777" w:rsidR="002A102A" w:rsidRPr="006F4DE1" w:rsidRDefault="002A102A" w:rsidP="006F4DE1">
            <w:pPr>
              <w:spacing w:after="0" w:line="360" w:lineRule="auto"/>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4"/>
                <w:szCs w:val="24"/>
                <w:lang w:val="en-GB" w:eastAsia="en-GB"/>
              </w:rPr>
            </w:pPr>
            <w:r w:rsidRPr="006F4DE1">
              <w:rPr>
                <w:rFonts w:asciiTheme="majorBidi" w:eastAsia="Times New Roman" w:hAnsiTheme="majorBidi" w:cstheme="majorBidi"/>
                <w:color w:val="000000"/>
                <w:sz w:val="24"/>
                <w:szCs w:val="24"/>
                <w:lang w:val="en-GB" w:eastAsia="en-GB"/>
              </w:rPr>
              <w:t>25</w:t>
            </w:r>
          </w:p>
        </w:tc>
        <w:tc>
          <w:tcPr>
            <w:tcW w:w="2311" w:type="dxa"/>
            <w:noWrap/>
            <w:hideMark/>
          </w:tcPr>
          <w:p w14:paraId="6EE0330F" w14:textId="77777777" w:rsidR="002A102A" w:rsidRPr="006F4DE1" w:rsidRDefault="002A102A" w:rsidP="006F4DE1">
            <w:pPr>
              <w:spacing w:after="0" w:line="360" w:lineRule="auto"/>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4"/>
                <w:szCs w:val="24"/>
                <w:lang w:val="en-GB" w:eastAsia="en-GB"/>
              </w:rPr>
            </w:pPr>
            <w:r w:rsidRPr="006F4DE1">
              <w:rPr>
                <w:rFonts w:asciiTheme="majorBidi" w:eastAsia="Times New Roman" w:hAnsiTheme="majorBidi" w:cstheme="majorBidi"/>
                <w:color w:val="000000"/>
                <w:sz w:val="24"/>
                <w:szCs w:val="24"/>
                <w:lang w:val="en-GB" w:eastAsia="en-GB"/>
              </w:rPr>
              <w:t>138</w:t>
            </w:r>
          </w:p>
        </w:tc>
      </w:tr>
      <w:tr w:rsidR="002A102A" w:rsidRPr="006F4DE1" w14:paraId="1F9A1671" w14:textId="77777777" w:rsidTr="002A102A">
        <w:trPr>
          <w:trHeight w:val="300"/>
        </w:trPr>
        <w:tc>
          <w:tcPr>
            <w:cnfStyle w:val="001000000000" w:firstRow="0" w:lastRow="0" w:firstColumn="1" w:lastColumn="0" w:oddVBand="0" w:evenVBand="0" w:oddHBand="0" w:evenHBand="0" w:firstRowFirstColumn="0" w:firstRowLastColumn="0" w:lastRowFirstColumn="0" w:lastRowLastColumn="0"/>
            <w:tcW w:w="2310" w:type="dxa"/>
            <w:noWrap/>
            <w:hideMark/>
          </w:tcPr>
          <w:p w14:paraId="519C5EBA" w14:textId="77777777" w:rsidR="002A102A" w:rsidRPr="006F4DE1" w:rsidRDefault="002A102A" w:rsidP="006F4DE1">
            <w:pPr>
              <w:spacing w:after="0" w:line="360" w:lineRule="auto"/>
              <w:jc w:val="right"/>
              <w:rPr>
                <w:rFonts w:asciiTheme="majorBidi" w:eastAsia="Times New Roman" w:hAnsiTheme="majorBidi" w:cstheme="majorBidi"/>
                <w:color w:val="000000"/>
                <w:sz w:val="24"/>
                <w:szCs w:val="24"/>
                <w:lang w:val="en-GB" w:eastAsia="en-GB"/>
              </w:rPr>
            </w:pPr>
            <w:r w:rsidRPr="006F4DE1">
              <w:rPr>
                <w:rFonts w:asciiTheme="majorBidi" w:eastAsia="Times New Roman" w:hAnsiTheme="majorBidi" w:cstheme="majorBidi"/>
                <w:color w:val="000000"/>
                <w:sz w:val="24"/>
                <w:szCs w:val="24"/>
                <w:lang w:val="en-GB" w:eastAsia="en-GB"/>
              </w:rPr>
              <w:t>10</w:t>
            </w:r>
          </w:p>
        </w:tc>
        <w:tc>
          <w:tcPr>
            <w:tcW w:w="2310" w:type="dxa"/>
            <w:noWrap/>
            <w:hideMark/>
          </w:tcPr>
          <w:p w14:paraId="76EAED6B" w14:textId="77777777" w:rsidR="002A102A" w:rsidRPr="006F4DE1" w:rsidRDefault="002A102A" w:rsidP="006F4DE1">
            <w:pPr>
              <w:spacing w:after="0" w:line="36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lang w:val="en-GB" w:eastAsia="en-GB"/>
              </w:rPr>
            </w:pPr>
            <w:r w:rsidRPr="006F4DE1">
              <w:rPr>
                <w:rFonts w:asciiTheme="majorBidi" w:eastAsia="Times New Roman" w:hAnsiTheme="majorBidi" w:cstheme="majorBidi"/>
                <w:color w:val="000000"/>
                <w:sz w:val="24"/>
                <w:szCs w:val="24"/>
                <w:lang w:val="en-GB" w:eastAsia="en-GB"/>
              </w:rPr>
              <w:t>83</w:t>
            </w:r>
          </w:p>
        </w:tc>
        <w:tc>
          <w:tcPr>
            <w:tcW w:w="2311" w:type="dxa"/>
            <w:noWrap/>
            <w:hideMark/>
          </w:tcPr>
          <w:p w14:paraId="2DA318A2" w14:textId="77777777" w:rsidR="002A102A" w:rsidRPr="006F4DE1" w:rsidRDefault="002A102A" w:rsidP="006F4DE1">
            <w:pPr>
              <w:spacing w:after="0" w:line="36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lang w:val="en-GB" w:eastAsia="en-GB"/>
              </w:rPr>
            </w:pPr>
            <w:r w:rsidRPr="006F4DE1">
              <w:rPr>
                <w:rFonts w:asciiTheme="majorBidi" w:eastAsia="Times New Roman" w:hAnsiTheme="majorBidi" w:cstheme="majorBidi"/>
                <w:color w:val="000000"/>
                <w:sz w:val="24"/>
                <w:szCs w:val="24"/>
                <w:lang w:val="en-GB" w:eastAsia="en-GB"/>
              </w:rPr>
              <w:t>15</w:t>
            </w:r>
          </w:p>
        </w:tc>
        <w:tc>
          <w:tcPr>
            <w:tcW w:w="2311" w:type="dxa"/>
            <w:noWrap/>
            <w:hideMark/>
          </w:tcPr>
          <w:p w14:paraId="64F4D4F1" w14:textId="77777777" w:rsidR="002A102A" w:rsidRPr="006F4DE1" w:rsidRDefault="002A102A" w:rsidP="006F4DE1">
            <w:pPr>
              <w:spacing w:after="0" w:line="36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lang w:val="en-GB" w:eastAsia="en-GB"/>
              </w:rPr>
            </w:pPr>
            <w:r w:rsidRPr="006F4DE1">
              <w:rPr>
                <w:rFonts w:asciiTheme="majorBidi" w:eastAsia="Times New Roman" w:hAnsiTheme="majorBidi" w:cstheme="majorBidi"/>
                <w:color w:val="000000"/>
                <w:sz w:val="24"/>
                <w:szCs w:val="24"/>
                <w:lang w:val="en-GB" w:eastAsia="en-GB"/>
              </w:rPr>
              <w:t>186</w:t>
            </w:r>
          </w:p>
        </w:tc>
      </w:tr>
      <w:tr w:rsidR="002A102A" w:rsidRPr="006F4DE1" w14:paraId="6A404D96" w14:textId="77777777" w:rsidTr="002A102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310" w:type="dxa"/>
            <w:noWrap/>
            <w:hideMark/>
          </w:tcPr>
          <w:p w14:paraId="755BAE4F" w14:textId="77777777" w:rsidR="002A102A" w:rsidRPr="006F4DE1" w:rsidRDefault="002A102A" w:rsidP="006F4DE1">
            <w:pPr>
              <w:spacing w:after="0" w:line="360" w:lineRule="auto"/>
              <w:jc w:val="right"/>
              <w:rPr>
                <w:rFonts w:asciiTheme="majorBidi" w:eastAsia="Times New Roman" w:hAnsiTheme="majorBidi" w:cstheme="majorBidi"/>
                <w:color w:val="000000"/>
                <w:sz w:val="24"/>
                <w:szCs w:val="24"/>
                <w:lang w:val="en-GB" w:eastAsia="en-GB"/>
              </w:rPr>
            </w:pPr>
          </w:p>
        </w:tc>
        <w:tc>
          <w:tcPr>
            <w:tcW w:w="2310" w:type="dxa"/>
            <w:noWrap/>
            <w:hideMark/>
          </w:tcPr>
          <w:p w14:paraId="593B14EB" w14:textId="77777777" w:rsidR="002A102A" w:rsidRPr="006F4DE1" w:rsidRDefault="002A102A" w:rsidP="006F4DE1">
            <w:pPr>
              <w:spacing w:after="0" w:line="360" w:lineRule="auto"/>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4"/>
                <w:szCs w:val="24"/>
                <w:lang w:val="en-GB" w:eastAsia="en-GB"/>
              </w:rPr>
            </w:pPr>
          </w:p>
        </w:tc>
        <w:tc>
          <w:tcPr>
            <w:tcW w:w="2311" w:type="dxa"/>
            <w:noWrap/>
            <w:hideMark/>
          </w:tcPr>
          <w:p w14:paraId="4A9E5DE7" w14:textId="77777777" w:rsidR="002A102A" w:rsidRPr="006F4DE1" w:rsidRDefault="002A102A" w:rsidP="006F4DE1">
            <w:pPr>
              <w:spacing w:after="0" w:line="360" w:lineRule="auto"/>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4"/>
                <w:szCs w:val="24"/>
                <w:lang w:val="en-GB" w:eastAsia="en-GB"/>
              </w:rPr>
            </w:pPr>
          </w:p>
        </w:tc>
        <w:tc>
          <w:tcPr>
            <w:tcW w:w="2311" w:type="dxa"/>
            <w:noWrap/>
            <w:hideMark/>
          </w:tcPr>
          <w:p w14:paraId="38853B4A" w14:textId="77777777" w:rsidR="002A102A" w:rsidRPr="006F4DE1" w:rsidRDefault="002A102A" w:rsidP="006F4DE1">
            <w:pPr>
              <w:spacing w:after="0" w:line="360" w:lineRule="auto"/>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4"/>
                <w:szCs w:val="24"/>
                <w:lang w:val="en-GB" w:eastAsia="en-GB"/>
              </w:rPr>
            </w:pPr>
          </w:p>
        </w:tc>
      </w:tr>
    </w:tbl>
    <w:p w14:paraId="3FED6D2D" w14:textId="77777777" w:rsidR="002A102A" w:rsidRPr="006F4DE1" w:rsidRDefault="002A102A" w:rsidP="006F4DE1">
      <w:pPr>
        <w:tabs>
          <w:tab w:val="left" w:pos="1947"/>
        </w:tabs>
        <w:spacing w:line="360" w:lineRule="auto"/>
        <w:jc w:val="both"/>
        <w:rPr>
          <w:rFonts w:asciiTheme="majorBidi" w:hAnsiTheme="majorBidi" w:cstheme="majorBidi"/>
          <w:b/>
          <w:bCs/>
          <w:sz w:val="24"/>
          <w:szCs w:val="24"/>
        </w:rPr>
      </w:pPr>
    </w:p>
    <w:p w14:paraId="12823097" w14:textId="77777777" w:rsidR="002A102A" w:rsidRDefault="002A102A" w:rsidP="006F4DE1">
      <w:pPr>
        <w:tabs>
          <w:tab w:val="left" w:pos="1947"/>
        </w:tabs>
        <w:spacing w:line="360" w:lineRule="auto"/>
        <w:jc w:val="both"/>
        <w:rPr>
          <w:rFonts w:asciiTheme="majorBidi" w:hAnsiTheme="majorBidi" w:cstheme="majorBidi"/>
          <w:b/>
          <w:bCs/>
          <w:sz w:val="24"/>
          <w:szCs w:val="24"/>
        </w:rPr>
      </w:pPr>
      <w:r w:rsidRPr="006F4DE1">
        <w:rPr>
          <w:rFonts w:asciiTheme="majorBidi" w:hAnsiTheme="majorBidi" w:cstheme="majorBidi"/>
          <w:b/>
          <w:bCs/>
          <w:noProof/>
          <w:sz w:val="24"/>
          <w:szCs w:val="24"/>
          <w:lang w:val="en-GB" w:eastAsia="en-GB"/>
        </w:rPr>
        <w:drawing>
          <wp:inline distT="0" distB="0" distL="0" distR="0" wp14:anchorId="3074574F" wp14:editId="7A463009">
            <wp:extent cx="4178377" cy="4516916"/>
            <wp:effectExtent l="19050" t="0" r="0" b="0"/>
            <wp:docPr id="10"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6" cstate="print"/>
                    <a:srcRect/>
                    <a:stretch>
                      <a:fillRect/>
                    </a:stretch>
                  </pic:blipFill>
                  <pic:spPr bwMode="auto">
                    <a:xfrm>
                      <a:off x="0" y="0"/>
                      <a:ext cx="4178567" cy="4517121"/>
                    </a:xfrm>
                    <a:prstGeom prst="rect">
                      <a:avLst/>
                    </a:prstGeom>
                    <a:noFill/>
                    <a:ln w="9525">
                      <a:noFill/>
                      <a:miter lim="800000"/>
                      <a:headEnd/>
                      <a:tailEnd/>
                    </a:ln>
                  </pic:spPr>
                </pic:pic>
              </a:graphicData>
            </a:graphic>
          </wp:inline>
        </w:drawing>
      </w:r>
    </w:p>
    <w:p w14:paraId="278ED125" w14:textId="77777777" w:rsidR="00F73CAC" w:rsidRPr="00A73ED8" w:rsidRDefault="00F73CAC" w:rsidP="006F4DE1">
      <w:pPr>
        <w:tabs>
          <w:tab w:val="left" w:pos="1947"/>
        </w:tabs>
        <w:spacing w:line="360" w:lineRule="auto"/>
        <w:jc w:val="both"/>
        <w:rPr>
          <w:rFonts w:asciiTheme="majorBidi" w:hAnsiTheme="majorBidi" w:cstheme="majorBidi"/>
          <w:sz w:val="24"/>
          <w:szCs w:val="24"/>
        </w:rPr>
      </w:pPr>
      <w:r w:rsidRPr="00A73ED8">
        <w:rPr>
          <w:rFonts w:asciiTheme="majorBidi" w:hAnsiTheme="majorBidi" w:cstheme="majorBidi"/>
          <w:sz w:val="24"/>
          <w:szCs w:val="24"/>
        </w:rPr>
        <w:t xml:space="preserve">Fig. </w:t>
      </w:r>
      <w:r w:rsidR="00F01C35" w:rsidRPr="00A73ED8">
        <w:rPr>
          <w:rFonts w:asciiTheme="majorBidi" w:hAnsiTheme="majorBidi" w:cstheme="majorBidi"/>
          <w:sz w:val="24"/>
          <w:szCs w:val="24"/>
        </w:rPr>
        <w:t>4.</w:t>
      </w:r>
      <w:r w:rsidR="004C672B" w:rsidRPr="00A73ED8">
        <w:rPr>
          <w:rFonts w:asciiTheme="majorBidi" w:hAnsiTheme="majorBidi" w:cstheme="majorBidi"/>
          <w:sz w:val="24"/>
          <w:szCs w:val="24"/>
        </w:rPr>
        <w:t>0</w:t>
      </w:r>
      <w:r w:rsidR="00F01C35" w:rsidRPr="00A73ED8">
        <w:rPr>
          <w:rFonts w:asciiTheme="majorBidi" w:hAnsiTheme="majorBidi" w:cstheme="majorBidi"/>
          <w:sz w:val="24"/>
          <w:szCs w:val="24"/>
        </w:rPr>
        <w:t xml:space="preserve">9 </w:t>
      </w:r>
      <w:r w:rsidRPr="00A73ED8">
        <w:rPr>
          <w:rFonts w:asciiTheme="majorBidi" w:hAnsiTheme="majorBidi" w:cstheme="majorBidi"/>
          <w:sz w:val="24"/>
          <w:szCs w:val="24"/>
        </w:rPr>
        <w:t xml:space="preserve"> Rose diagram of pheocysts orientation</w:t>
      </w:r>
      <w:r w:rsidR="002C0BA0" w:rsidRPr="00A73ED8">
        <w:rPr>
          <w:rFonts w:asciiTheme="majorBidi" w:hAnsiTheme="majorBidi" w:cstheme="majorBidi"/>
          <w:sz w:val="24"/>
          <w:szCs w:val="24"/>
        </w:rPr>
        <w:t>(L3,GM)</w:t>
      </w:r>
    </w:p>
    <w:p w14:paraId="2CFA4C70" w14:textId="77777777" w:rsidR="002A102A" w:rsidRPr="006F4DE1" w:rsidRDefault="002A102A" w:rsidP="006F4DE1">
      <w:pPr>
        <w:tabs>
          <w:tab w:val="left" w:pos="1947"/>
        </w:tabs>
        <w:spacing w:line="360" w:lineRule="auto"/>
        <w:jc w:val="both"/>
        <w:rPr>
          <w:rFonts w:asciiTheme="majorBidi" w:hAnsiTheme="majorBidi" w:cstheme="majorBidi"/>
          <w:b/>
          <w:bCs/>
          <w:sz w:val="24"/>
          <w:szCs w:val="24"/>
        </w:rPr>
      </w:pPr>
    </w:p>
    <w:p w14:paraId="19532FEB" w14:textId="77777777" w:rsidR="005D6C13" w:rsidRPr="006F4DE1" w:rsidRDefault="005D6C13" w:rsidP="006F4DE1">
      <w:pPr>
        <w:tabs>
          <w:tab w:val="left" w:pos="1947"/>
        </w:tabs>
        <w:spacing w:line="360" w:lineRule="auto"/>
        <w:jc w:val="both"/>
        <w:rPr>
          <w:rFonts w:asciiTheme="majorBidi" w:hAnsiTheme="majorBidi" w:cstheme="majorBidi"/>
          <w:b/>
          <w:bCs/>
          <w:sz w:val="24"/>
          <w:szCs w:val="24"/>
        </w:rPr>
      </w:pPr>
      <w:r w:rsidRPr="006F4DE1">
        <w:rPr>
          <w:rFonts w:asciiTheme="majorBidi" w:hAnsiTheme="majorBidi" w:cstheme="majorBidi"/>
          <w:b/>
          <w:bCs/>
          <w:sz w:val="24"/>
          <w:szCs w:val="24"/>
        </w:rPr>
        <w:t xml:space="preserve">LOCATION 4        </w:t>
      </w:r>
    </w:p>
    <w:p w14:paraId="27620BEF" w14:textId="77777777" w:rsidR="005D6C13" w:rsidRPr="006F4DE1" w:rsidRDefault="005D6C13" w:rsidP="006F4DE1">
      <w:pPr>
        <w:spacing w:line="360" w:lineRule="auto"/>
        <w:rPr>
          <w:rFonts w:asciiTheme="majorBidi" w:eastAsia="Times New Roman" w:hAnsiTheme="majorBidi" w:cstheme="majorBidi"/>
          <w:b/>
          <w:bCs/>
          <w:color w:val="000000"/>
          <w:sz w:val="24"/>
          <w:szCs w:val="24"/>
          <w:lang w:val="en-GB" w:eastAsia="en-GB"/>
        </w:rPr>
      </w:pPr>
      <w:r w:rsidRPr="006F4DE1">
        <w:rPr>
          <w:rFonts w:asciiTheme="majorBidi" w:hAnsiTheme="majorBidi" w:cstheme="majorBidi"/>
          <w:b/>
          <w:bCs/>
          <w:sz w:val="24"/>
          <w:szCs w:val="24"/>
        </w:rPr>
        <w:t xml:space="preserve">Coordinates; </w:t>
      </w:r>
      <w:r w:rsidRPr="006F4DE1">
        <w:rPr>
          <w:rFonts w:asciiTheme="majorBidi" w:eastAsia="Times New Roman" w:hAnsiTheme="majorBidi" w:cstheme="majorBidi"/>
          <w:b/>
          <w:bCs/>
          <w:color w:val="000000"/>
          <w:sz w:val="24"/>
          <w:szCs w:val="24"/>
          <w:lang w:val="en-GB" w:eastAsia="en-GB"/>
        </w:rPr>
        <w:t>7.2077222, 3.3434722</w:t>
      </w:r>
    </w:p>
    <w:p w14:paraId="7770A730" w14:textId="77777777" w:rsidR="005D6C13" w:rsidRPr="006F4DE1" w:rsidRDefault="005D6C13" w:rsidP="006F4DE1">
      <w:pPr>
        <w:spacing w:line="360" w:lineRule="auto"/>
        <w:rPr>
          <w:rFonts w:asciiTheme="majorBidi" w:hAnsiTheme="majorBidi" w:cstheme="majorBidi"/>
          <w:b/>
          <w:bCs/>
          <w:sz w:val="24"/>
          <w:szCs w:val="24"/>
        </w:rPr>
      </w:pPr>
      <w:r w:rsidRPr="006F4DE1">
        <w:rPr>
          <w:rFonts w:asciiTheme="majorBidi" w:hAnsiTheme="majorBidi" w:cstheme="majorBidi"/>
          <w:b/>
          <w:bCs/>
          <w:sz w:val="24"/>
          <w:szCs w:val="24"/>
        </w:rPr>
        <w:t>Weather: 36</w:t>
      </w:r>
      <w:r w:rsidRPr="006F4DE1">
        <w:rPr>
          <w:rFonts w:asciiTheme="majorBidi" w:hAnsiTheme="majorBidi" w:cstheme="majorBidi"/>
          <w:b/>
          <w:bCs/>
          <w:sz w:val="24"/>
          <w:szCs w:val="24"/>
          <w:vertAlign w:val="superscript"/>
        </w:rPr>
        <w:t>o</w:t>
      </w:r>
      <w:r w:rsidRPr="006F4DE1">
        <w:rPr>
          <w:rFonts w:asciiTheme="majorBidi" w:hAnsiTheme="majorBidi" w:cstheme="majorBidi"/>
          <w:b/>
          <w:bCs/>
          <w:sz w:val="24"/>
          <w:szCs w:val="24"/>
        </w:rPr>
        <w:t>C, sunny</w:t>
      </w:r>
    </w:p>
    <w:p w14:paraId="37CAD4B3" w14:textId="77777777" w:rsidR="005D6C13" w:rsidRPr="006F4DE1" w:rsidRDefault="005D6C13" w:rsidP="006F4DE1">
      <w:pPr>
        <w:spacing w:line="360" w:lineRule="auto"/>
        <w:rPr>
          <w:rFonts w:asciiTheme="majorBidi" w:hAnsiTheme="majorBidi" w:cstheme="majorBidi"/>
          <w:b/>
          <w:bCs/>
          <w:sz w:val="24"/>
          <w:szCs w:val="24"/>
        </w:rPr>
      </w:pPr>
      <w:r w:rsidRPr="006F4DE1">
        <w:rPr>
          <w:rFonts w:asciiTheme="majorBidi" w:hAnsiTheme="majorBidi" w:cstheme="majorBidi"/>
          <w:b/>
          <w:bCs/>
          <w:sz w:val="24"/>
          <w:szCs w:val="24"/>
        </w:rPr>
        <w:t>Altitude: 115m Above MSL</w:t>
      </w:r>
    </w:p>
    <w:p w14:paraId="7B4E9F08" w14:textId="77777777" w:rsidR="005D6C13" w:rsidRPr="006F4DE1" w:rsidRDefault="005D6C13" w:rsidP="00A73ED8">
      <w:pPr>
        <w:spacing w:line="360" w:lineRule="auto"/>
        <w:rPr>
          <w:rFonts w:asciiTheme="majorBidi" w:hAnsiTheme="majorBidi" w:cstheme="majorBidi"/>
          <w:b/>
          <w:bCs/>
          <w:sz w:val="24"/>
          <w:szCs w:val="24"/>
        </w:rPr>
      </w:pPr>
      <w:r w:rsidRPr="00A73ED8">
        <w:rPr>
          <w:rFonts w:asciiTheme="majorBidi" w:hAnsiTheme="majorBidi" w:cstheme="majorBidi"/>
          <w:b/>
          <w:bCs/>
          <w:sz w:val="24"/>
          <w:szCs w:val="24"/>
        </w:rPr>
        <w:t xml:space="preserve"> Orientation of </w:t>
      </w:r>
      <w:r w:rsidRPr="006F4DE1">
        <w:rPr>
          <w:rFonts w:asciiTheme="majorBidi" w:hAnsiTheme="majorBidi" w:cstheme="majorBidi"/>
          <w:b/>
          <w:bCs/>
          <w:sz w:val="24"/>
          <w:szCs w:val="24"/>
        </w:rPr>
        <w:t>Outcrop: 122</w:t>
      </w:r>
      <w:r w:rsidRPr="006F4DE1">
        <w:rPr>
          <w:rFonts w:asciiTheme="majorBidi" w:hAnsiTheme="majorBidi" w:cstheme="majorBidi"/>
          <w:b/>
          <w:bCs/>
          <w:sz w:val="24"/>
          <w:szCs w:val="24"/>
          <w:vertAlign w:val="superscript"/>
        </w:rPr>
        <w:t>o</w:t>
      </w:r>
    </w:p>
    <w:p w14:paraId="1237E51A" w14:textId="77777777" w:rsidR="005D6C13" w:rsidRPr="006F4DE1" w:rsidRDefault="005D6C13" w:rsidP="006F4DE1">
      <w:pPr>
        <w:spacing w:line="360" w:lineRule="auto"/>
        <w:rPr>
          <w:rFonts w:asciiTheme="majorBidi" w:hAnsiTheme="majorBidi" w:cstheme="majorBidi"/>
          <w:sz w:val="24"/>
          <w:szCs w:val="24"/>
        </w:rPr>
      </w:pPr>
      <w:r w:rsidRPr="006F4DE1">
        <w:rPr>
          <w:rFonts w:asciiTheme="majorBidi" w:hAnsiTheme="majorBidi" w:cstheme="majorBidi"/>
          <w:b/>
          <w:bCs/>
          <w:sz w:val="24"/>
          <w:szCs w:val="24"/>
        </w:rPr>
        <w:t>Outcrop name</w:t>
      </w:r>
      <w:r w:rsidRPr="006F4DE1">
        <w:rPr>
          <w:rFonts w:asciiTheme="majorBidi" w:hAnsiTheme="majorBidi" w:cstheme="majorBidi"/>
          <w:sz w:val="24"/>
          <w:szCs w:val="24"/>
        </w:rPr>
        <w:t>: Porphiritic granite</w:t>
      </w:r>
    </w:p>
    <w:p w14:paraId="055CDF34" w14:textId="77777777" w:rsidR="00CF2AB4" w:rsidRPr="006F4DE1" w:rsidRDefault="005D6C13" w:rsidP="006F4DE1">
      <w:pPr>
        <w:tabs>
          <w:tab w:val="left" w:pos="1947"/>
        </w:tabs>
        <w:spacing w:line="360" w:lineRule="auto"/>
        <w:jc w:val="both"/>
        <w:rPr>
          <w:rFonts w:asciiTheme="majorBidi" w:hAnsiTheme="majorBidi" w:cstheme="majorBidi"/>
          <w:sz w:val="24"/>
          <w:szCs w:val="24"/>
        </w:rPr>
      </w:pPr>
      <w:r w:rsidRPr="006F4DE1">
        <w:rPr>
          <w:rFonts w:asciiTheme="majorBidi" w:hAnsiTheme="majorBidi" w:cstheme="majorBidi"/>
          <w:b/>
          <w:bCs/>
          <w:sz w:val="24"/>
          <w:szCs w:val="24"/>
        </w:rPr>
        <w:t>Description</w:t>
      </w:r>
      <w:r w:rsidRPr="006F4DE1">
        <w:rPr>
          <w:rFonts w:asciiTheme="majorBidi" w:hAnsiTheme="majorBidi" w:cstheme="majorBidi"/>
          <w:sz w:val="24"/>
          <w:szCs w:val="24"/>
        </w:rPr>
        <w:t xml:space="preserve">: A massive granitic rock that has undergone biological and physical weathering. There is the presence of fractures. There are visible </w:t>
      </w:r>
      <w:r w:rsidR="00A95F22" w:rsidRPr="006F4DE1">
        <w:rPr>
          <w:rFonts w:asciiTheme="majorBidi" w:hAnsiTheme="majorBidi" w:cstheme="majorBidi"/>
          <w:sz w:val="24"/>
          <w:szCs w:val="24"/>
        </w:rPr>
        <w:t>large phenocrysts with orientation in the Nortgh-East direct; which also conform with the orientation of the outcrop.</w:t>
      </w:r>
    </w:p>
    <w:p w14:paraId="56EB8FAD" w14:textId="77777777" w:rsidR="00C7682A" w:rsidRPr="006F4DE1" w:rsidRDefault="00C7682A" w:rsidP="006F4DE1">
      <w:pPr>
        <w:tabs>
          <w:tab w:val="left" w:pos="1947"/>
        </w:tabs>
        <w:spacing w:line="360" w:lineRule="auto"/>
        <w:jc w:val="both"/>
        <w:rPr>
          <w:rFonts w:asciiTheme="majorBidi" w:hAnsiTheme="majorBidi" w:cstheme="majorBidi"/>
          <w:sz w:val="24"/>
          <w:szCs w:val="24"/>
        </w:rPr>
      </w:pPr>
    </w:p>
    <w:p w14:paraId="25F3CC1F" w14:textId="77777777" w:rsidR="00C7682A" w:rsidRPr="006F4DE1" w:rsidRDefault="00C7682A" w:rsidP="006F4DE1">
      <w:pPr>
        <w:tabs>
          <w:tab w:val="left" w:pos="1947"/>
        </w:tabs>
        <w:spacing w:line="360" w:lineRule="auto"/>
        <w:jc w:val="both"/>
        <w:rPr>
          <w:rFonts w:asciiTheme="majorBidi" w:hAnsiTheme="majorBidi" w:cstheme="majorBidi"/>
          <w:sz w:val="24"/>
          <w:szCs w:val="24"/>
        </w:rPr>
      </w:pPr>
    </w:p>
    <w:p w14:paraId="14EA86CC" w14:textId="77777777" w:rsidR="00C7682A" w:rsidRPr="006F4DE1" w:rsidRDefault="00C7682A" w:rsidP="006F4DE1">
      <w:pPr>
        <w:tabs>
          <w:tab w:val="left" w:pos="1947"/>
        </w:tabs>
        <w:spacing w:line="360" w:lineRule="auto"/>
        <w:jc w:val="both"/>
        <w:rPr>
          <w:rFonts w:asciiTheme="majorBidi" w:hAnsiTheme="majorBidi" w:cstheme="majorBidi"/>
          <w:b/>
          <w:bCs/>
          <w:sz w:val="24"/>
          <w:szCs w:val="24"/>
        </w:rPr>
      </w:pPr>
      <w:r w:rsidRPr="006F4DE1">
        <w:rPr>
          <w:rFonts w:asciiTheme="majorBidi" w:hAnsiTheme="majorBidi" w:cstheme="majorBidi"/>
          <w:b/>
          <w:bCs/>
          <w:sz w:val="24"/>
          <w:szCs w:val="24"/>
        </w:rPr>
        <w:t xml:space="preserve">LOCATION 5       </w:t>
      </w:r>
    </w:p>
    <w:p w14:paraId="0442092B" w14:textId="77777777" w:rsidR="00C7682A" w:rsidRPr="006F4DE1" w:rsidRDefault="00C7682A" w:rsidP="006F4DE1">
      <w:pPr>
        <w:spacing w:line="360" w:lineRule="auto"/>
        <w:rPr>
          <w:rFonts w:asciiTheme="majorBidi" w:eastAsia="Times New Roman" w:hAnsiTheme="majorBidi" w:cstheme="majorBidi"/>
          <w:b/>
          <w:bCs/>
          <w:color w:val="000000"/>
          <w:sz w:val="24"/>
          <w:szCs w:val="24"/>
          <w:lang w:val="en-GB" w:eastAsia="en-GB"/>
        </w:rPr>
      </w:pPr>
      <w:r w:rsidRPr="006F4DE1">
        <w:rPr>
          <w:rFonts w:asciiTheme="majorBidi" w:hAnsiTheme="majorBidi" w:cstheme="majorBidi"/>
          <w:b/>
          <w:bCs/>
          <w:sz w:val="24"/>
          <w:szCs w:val="24"/>
        </w:rPr>
        <w:t xml:space="preserve">Coordinates; </w:t>
      </w:r>
      <w:r w:rsidRPr="006F4DE1">
        <w:rPr>
          <w:rFonts w:asciiTheme="majorBidi" w:eastAsia="Times New Roman" w:hAnsiTheme="majorBidi" w:cstheme="majorBidi"/>
          <w:b/>
          <w:bCs/>
          <w:color w:val="000000"/>
          <w:sz w:val="24"/>
          <w:szCs w:val="24"/>
          <w:lang w:val="en-GB" w:eastAsia="en-GB"/>
        </w:rPr>
        <w:t>7.2063833, 3.3420500</w:t>
      </w:r>
    </w:p>
    <w:p w14:paraId="74666DEA" w14:textId="77777777" w:rsidR="00C7682A" w:rsidRPr="006F4DE1" w:rsidRDefault="00C7682A" w:rsidP="006F4DE1">
      <w:pPr>
        <w:spacing w:line="360" w:lineRule="auto"/>
        <w:rPr>
          <w:rFonts w:asciiTheme="majorBidi" w:hAnsiTheme="majorBidi" w:cstheme="majorBidi"/>
          <w:b/>
          <w:bCs/>
          <w:sz w:val="24"/>
          <w:szCs w:val="24"/>
        </w:rPr>
      </w:pPr>
      <w:r w:rsidRPr="006F4DE1">
        <w:rPr>
          <w:rFonts w:asciiTheme="majorBidi" w:hAnsiTheme="majorBidi" w:cstheme="majorBidi"/>
          <w:b/>
          <w:bCs/>
          <w:sz w:val="24"/>
          <w:szCs w:val="24"/>
        </w:rPr>
        <w:t>Weather: 36</w:t>
      </w:r>
      <w:r w:rsidRPr="006F4DE1">
        <w:rPr>
          <w:rFonts w:asciiTheme="majorBidi" w:hAnsiTheme="majorBidi" w:cstheme="majorBidi"/>
          <w:b/>
          <w:bCs/>
          <w:sz w:val="24"/>
          <w:szCs w:val="24"/>
          <w:vertAlign w:val="superscript"/>
        </w:rPr>
        <w:t>o</w:t>
      </w:r>
      <w:r w:rsidRPr="006F4DE1">
        <w:rPr>
          <w:rFonts w:asciiTheme="majorBidi" w:hAnsiTheme="majorBidi" w:cstheme="majorBidi"/>
          <w:b/>
          <w:bCs/>
          <w:sz w:val="24"/>
          <w:szCs w:val="24"/>
        </w:rPr>
        <w:t>C, sunny</w:t>
      </w:r>
    </w:p>
    <w:p w14:paraId="1893AC29" w14:textId="77777777" w:rsidR="00C7682A" w:rsidRPr="006F4DE1" w:rsidRDefault="00C7682A" w:rsidP="006F4DE1">
      <w:pPr>
        <w:spacing w:line="360" w:lineRule="auto"/>
        <w:rPr>
          <w:rFonts w:asciiTheme="majorBidi" w:hAnsiTheme="majorBidi" w:cstheme="majorBidi"/>
          <w:b/>
          <w:bCs/>
          <w:sz w:val="24"/>
          <w:szCs w:val="24"/>
        </w:rPr>
      </w:pPr>
      <w:r w:rsidRPr="006F4DE1">
        <w:rPr>
          <w:rFonts w:asciiTheme="majorBidi" w:hAnsiTheme="majorBidi" w:cstheme="majorBidi"/>
          <w:b/>
          <w:bCs/>
          <w:sz w:val="24"/>
          <w:szCs w:val="24"/>
        </w:rPr>
        <w:t>Altitude: 81m Above MSL</w:t>
      </w:r>
    </w:p>
    <w:p w14:paraId="74406800" w14:textId="77777777" w:rsidR="00C7682A" w:rsidRPr="00A73ED8" w:rsidRDefault="00C7682A" w:rsidP="00A73ED8">
      <w:pPr>
        <w:spacing w:line="360" w:lineRule="auto"/>
        <w:rPr>
          <w:rFonts w:asciiTheme="majorBidi" w:hAnsiTheme="majorBidi" w:cstheme="majorBidi"/>
          <w:b/>
          <w:bCs/>
          <w:sz w:val="24"/>
          <w:szCs w:val="24"/>
          <w:highlight w:val="yellow"/>
        </w:rPr>
      </w:pPr>
      <w:r w:rsidRPr="006F4DE1">
        <w:rPr>
          <w:rFonts w:asciiTheme="majorBidi" w:hAnsiTheme="majorBidi" w:cstheme="majorBidi"/>
          <w:b/>
          <w:bCs/>
          <w:sz w:val="24"/>
          <w:szCs w:val="24"/>
          <w:highlight w:val="yellow"/>
        </w:rPr>
        <w:t xml:space="preserve"> </w:t>
      </w:r>
    </w:p>
    <w:p w14:paraId="65E2B04C" w14:textId="77777777" w:rsidR="00C7682A" w:rsidRPr="006F4DE1" w:rsidRDefault="00C7682A" w:rsidP="006F4DE1">
      <w:pPr>
        <w:spacing w:line="360" w:lineRule="auto"/>
        <w:rPr>
          <w:rFonts w:asciiTheme="majorBidi" w:hAnsiTheme="majorBidi" w:cstheme="majorBidi"/>
          <w:sz w:val="24"/>
          <w:szCs w:val="24"/>
        </w:rPr>
      </w:pPr>
      <w:r w:rsidRPr="006F4DE1">
        <w:rPr>
          <w:rFonts w:asciiTheme="majorBidi" w:hAnsiTheme="majorBidi" w:cstheme="majorBidi"/>
          <w:b/>
          <w:bCs/>
          <w:sz w:val="24"/>
          <w:szCs w:val="24"/>
        </w:rPr>
        <w:t>Outcrop name</w:t>
      </w:r>
      <w:r w:rsidRPr="006F4DE1">
        <w:rPr>
          <w:rFonts w:asciiTheme="majorBidi" w:hAnsiTheme="majorBidi" w:cstheme="majorBidi"/>
          <w:sz w:val="24"/>
          <w:szCs w:val="24"/>
        </w:rPr>
        <w:t>: Porphiritic granite</w:t>
      </w:r>
    </w:p>
    <w:p w14:paraId="44924DD1" w14:textId="77777777" w:rsidR="00C7682A" w:rsidRDefault="00C7682A" w:rsidP="006F4DE1">
      <w:pPr>
        <w:tabs>
          <w:tab w:val="left" w:pos="1947"/>
        </w:tabs>
        <w:spacing w:line="360" w:lineRule="auto"/>
        <w:jc w:val="both"/>
        <w:rPr>
          <w:rFonts w:asciiTheme="majorBidi" w:hAnsiTheme="majorBidi" w:cstheme="majorBidi"/>
          <w:sz w:val="24"/>
          <w:szCs w:val="24"/>
        </w:rPr>
      </w:pPr>
      <w:r w:rsidRPr="006F4DE1">
        <w:rPr>
          <w:rFonts w:asciiTheme="majorBidi" w:hAnsiTheme="majorBidi" w:cstheme="majorBidi"/>
          <w:b/>
          <w:bCs/>
          <w:sz w:val="24"/>
          <w:szCs w:val="24"/>
        </w:rPr>
        <w:t>Description</w:t>
      </w:r>
      <w:r w:rsidRPr="006F4DE1">
        <w:rPr>
          <w:rFonts w:asciiTheme="majorBidi" w:hAnsiTheme="majorBidi" w:cstheme="majorBidi"/>
          <w:sz w:val="24"/>
          <w:szCs w:val="24"/>
        </w:rPr>
        <w:t xml:space="preserve">: </w:t>
      </w:r>
      <w:r w:rsidR="00FF2918" w:rsidRPr="006F4DE1">
        <w:rPr>
          <w:rFonts w:asciiTheme="majorBidi" w:hAnsiTheme="majorBidi" w:cstheme="majorBidi"/>
          <w:sz w:val="24"/>
          <w:szCs w:val="24"/>
        </w:rPr>
        <w:t>A massive outcrop with part as an abandoned quarry.</w:t>
      </w:r>
      <w:r w:rsidR="005E0522">
        <w:rPr>
          <w:rFonts w:asciiTheme="majorBidi" w:hAnsiTheme="majorBidi" w:cstheme="majorBidi"/>
          <w:sz w:val="24"/>
          <w:szCs w:val="24"/>
        </w:rPr>
        <w:t>(Fig.4.10)</w:t>
      </w:r>
      <w:r w:rsidR="00FF2918" w:rsidRPr="006F4DE1">
        <w:rPr>
          <w:rFonts w:asciiTheme="majorBidi" w:hAnsiTheme="majorBidi" w:cstheme="majorBidi"/>
          <w:sz w:val="24"/>
          <w:szCs w:val="24"/>
        </w:rPr>
        <w:t xml:space="preserve"> There are</w:t>
      </w:r>
      <w:r w:rsidR="007E414C">
        <w:rPr>
          <w:rFonts w:asciiTheme="majorBidi" w:hAnsiTheme="majorBidi" w:cstheme="majorBidi"/>
          <w:sz w:val="24"/>
          <w:szCs w:val="24"/>
        </w:rPr>
        <w:t xml:space="preserve"> the </w:t>
      </w:r>
      <w:r w:rsidR="00FF2918" w:rsidRPr="006F4DE1">
        <w:rPr>
          <w:rFonts w:asciiTheme="majorBidi" w:hAnsiTheme="majorBidi" w:cstheme="majorBidi"/>
          <w:sz w:val="24"/>
          <w:szCs w:val="24"/>
        </w:rPr>
        <w:t xml:space="preserve"> </w:t>
      </w:r>
      <w:r w:rsidR="007E414C" w:rsidRPr="006F4DE1">
        <w:rPr>
          <w:rFonts w:asciiTheme="majorBidi" w:hAnsiTheme="majorBidi" w:cstheme="majorBidi"/>
          <w:sz w:val="24"/>
          <w:szCs w:val="24"/>
        </w:rPr>
        <w:t>presence</w:t>
      </w:r>
      <w:r w:rsidR="00FF2918" w:rsidRPr="006F4DE1">
        <w:rPr>
          <w:rFonts w:asciiTheme="majorBidi" w:hAnsiTheme="majorBidi" w:cstheme="majorBidi"/>
          <w:sz w:val="24"/>
          <w:szCs w:val="24"/>
        </w:rPr>
        <w:t xml:space="preserve"> of joints</w:t>
      </w:r>
      <w:r w:rsidR="00725B8B">
        <w:rPr>
          <w:rFonts w:asciiTheme="majorBidi" w:hAnsiTheme="majorBidi" w:cstheme="majorBidi"/>
          <w:sz w:val="24"/>
          <w:szCs w:val="24"/>
        </w:rPr>
        <w:t>, quartz vein and fractures(possibly ind</w:t>
      </w:r>
      <w:r w:rsidR="007E414C">
        <w:rPr>
          <w:rFonts w:asciiTheme="majorBidi" w:hAnsiTheme="majorBidi" w:cstheme="majorBidi"/>
          <w:sz w:val="24"/>
          <w:szCs w:val="24"/>
        </w:rPr>
        <w:t>uced by the quarrying activity(Fig.4.11)</w:t>
      </w:r>
    </w:p>
    <w:p w14:paraId="3BC02E95" w14:textId="77777777" w:rsidR="00725B8B" w:rsidRDefault="00725B8B" w:rsidP="006F4DE1">
      <w:pPr>
        <w:tabs>
          <w:tab w:val="left" w:pos="1947"/>
        </w:tabs>
        <w:spacing w:line="360" w:lineRule="auto"/>
        <w:jc w:val="both"/>
        <w:rPr>
          <w:rFonts w:asciiTheme="majorBidi" w:hAnsiTheme="majorBidi" w:cstheme="majorBidi"/>
          <w:sz w:val="24"/>
          <w:szCs w:val="24"/>
        </w:rPr>
      </w:pPr>
      <w:r>
        <w:rPr>
          <w:rFonts w:asciiTheme="majorBidi" w:hAnsiTheme="majorBidi" w:cstheme="majorBidi"/>
          <w:noProof/>
          <w:sz w:val="24"/>
          <w:szCs w:val="24"/>
          <w:lang w:val="en-GB" w:eastAsia="en-GB"/>
        </w:rPr>
        <w:drawing>
          <wp:inline distT="0" distB="0" distL="0" distR="0" wp14:anchorId="71ADCE44" wp14:editId="33CEF06E">
            <wp:extent cx="3588854" cy="2395331"/>
            <wp:effectExtent l="19050" t="0" r="0" b="0"/>
            <wp:docPr id="23" name="Picture 12" descr="C:\Users\Bukola\Desktop\flashCopy\Abeokuta fieldwork\fieldw pix\PB29008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Bukola\Desktop\flashCopy\Abeokuta fieldwork\fieldw pix\PB290087.JPG"/>
                    <pic:cNvPicPr>
                      <a:picLocks noChangeAspect="1" noChangeArrowheads="1"/>
                    </pic:cNvPicPr>
                  </pic:nvPicPr>
                  <pic:blipFill>
                    <a:blip r:embed="rId27" cstate="print"/>
                    <a:srcRect/>
                    <a:stretch>
                      <a:fillRect/>
                    </a:stretch>
                  </pic:blipFill>
                  <pic:spPr bwMode="auto">
                    <a:xfrm>
                      <a:off x="0" y="0"/>
                      <a:ext cx="3593505" cy="2398435"/>
                    </a:xfrm>
                    <a:prstGeom prst="rect">
                      <a:avLst/>
                    </a:prstGeom>
                    <a:noFill/>
                    <a:ln w="9525">
                      <a:noFill/>
                      <a:miter lim="800000"/>
                      <a:headEnd/>
                      <a:tailEnd/>
                    </a:ln>
                  </pic:spPr>
                </pic:pic>
              </a:graphicData>
            </a:graphic>
          </wp:inline>
        </w:drawing>
      </w:r>
    </w:p>
    <w:p w14:paraId="56C7D3EF" w14:textId="77777777" w:rsidR="00725B8B" w:rsidRDefault="00725B8B" w:rsidP="006F4DE1">
      <w:pPr>
        <w:tabs>
          <w:tab w:val="left" w:pos="1947"/>
        </w:tabs>
        <w:spacing w:line="360" w:lineRule="auto"/>
        <w:jc w:val="both"/>
        <w:rPr>
          <w:rFonts w:asciiTheme="majorBidi" w:hAnsiTheme="majorBidi" w:cstheme="majorBidi"/>
          <w:sz w:val="24"/>
          <w:szCs w:val="24"/>
        </w:rPr>
      </w:pPr>
      <w:r>
        <w:rPr>
          <w:rFonts w:asciiTheme="majorBidi" w:hAnsiTheme="majorBidi" w:cstheme="majorBidi"/>
          <w:sz w:val="24"/>
          <w:szCs w:val="24"/>
        </w:rPr>
        <w:t xml:space="preserve">Fig. </w:t>
      </w:r>
      <w:r w:rsidR="004C672B">
        <w:rPr>
          <w:rFonts w:asciiTheme="majorBidi" w:hAnsiTheme="majorBidi" w:cstheme="majorBidi"/>
          <w:sz w:val="24"/>
          <w:szCs w:val="24"/>
        </w:rPr>
        <w:t>4.10</w:t>
      </w:r>
      <w:r>
        <w:rPr>
          <w:rFonts w:asciiTheme="majorBidi" w:hAnsiTheme="majorBidi" w:cstheme="majorBidi"/>
          <w:sz w:val="24"/>
          <w:szCs w:val="24"/>
        </w:rPr>
        <w:t xml:space="preserve">    Abandon quarry</w:t>
      </w:r>
    </w:p>
    <w:p w14:paraId="4B1A4E71" w14:textId="77777777" w:rsidR="00725B8B" w:rsidRDefault="00725B8B" w:rsidP="006F4DE1">
      <w:pPr>
        <w:tabs>
          <w:tab w:val="left" w:pos="1947"/>
        </w:tabs>
        <w:spacing w:line="360" w:lineRule="auto"/>
        <w:jc w:val="both"/>
        <w:rPr>
          <w:rFonts w:asciiTheme="majorBidi" w:hAnsiTheme="majorBidi" w:cstheme="majorBidi"/>
          <w:sz w:val="24"/>
          <w:szCs w:val="24"/>
        </w:rPr>
      </w:pPr>
      <w:r>
        <w:rPr>
          <w:rFonts w:asciiTheme="majorBidi" w:hAnsiTheme="majorBidi" w:cstheme="majorBidi"/>
          <w:noProof/>
          <w:sz w:val="24"/>
          <w:szCs w:val="24"/>
          <w:lang w:val="en-GB" w:eastAsia="en-GB"/>
        </w:rPr>
        <w:drawing>
          <wp:inline distT="0" distB="0" distL="0" distR="0" wp14:anchorId="24EA6AD4" wp14:editId="501109B3">
            <wp:extent cx="3686657" cy="2669628"/>
            <wp:effectExtent l="19050" t="0" r="9043" b="0"/>
            <wp:docPr id="24" name="Picture 13" descr="C:\Users\Bukola\Desktop\flashCopy\Abeokuta fieldwork\fieldw pix\PB29008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Bukola\Desktop\flashCopy\Abeokuta fieldwork\fieldw pix\PB290086.JPG"/>
                    <pic:cNvPicPr>
                      <a:picLocks noChangeAspect="1" noChangeArrowheads="1"/>
                    </pic:cNvPicPr>
                  </pic:nvPicPr>
                  <pic:blipFill>
                    <a:blip r:embed="rId28" cstate="print"/>
                    <a:srcRect/>
                    <a:stretch>
                      <a:fillRect/>
                    </a:stretch>
                  </pic:blipFill>
                  <pic:spPr bwMode="auto">
                    <a:xfrm>
                      <a:off x="0" y="0"/>
                      <a:ext cx="3700541" cy="2679682"/>
                    </a:xfrm>
                    <a:prstGeom prst="rect">
                      <a:avLst/>
                    </a:prstGeom>
                    <a:noFill/>
                    <a:ln w="9525">
                      <a:noFill/>
                      <a:miter lim="800000"/>
                      <a:headEnd/>
                      <a:tailEnd/>
                    </a:ln>
                  </pic:spPr>
                </pic:pic>
              </a:graphicData>
            </a:graphic>
          </wp:inline>
        </w:drawing>
      </w:r>
    </w:p>
    <w:p w14:paraId="4B401DFE" w14:textId="77777777" w:rsidR="00C7682A" w:rsidRPr="006F4DE1" w:rsidRDefault="00725B8B" w:rsidP="00725B8B">
      <w:pPr>
        <w:tabs>
          <w:tab w:val="left" w:pos="1947"/>
        </w:tabs>
        <w:spacing w:line="360" w:lineRule="auto"/>
        <w:jc w:val="both"/>
        <w:rPr>
          <w:rFonts w:asciiTheme="majorBidi" w:hAnsiTheme="majorBidi" w:cstheme="majorBidi"/>
          <w:sz w:val="24"/>
          <w:szCs w:val="24"/>
        </w:rPr>
      </w:pPr>
      <w:r>
        <w:rPr>
          <w:rFonts w:asciiTheme="majorBidi" w:hAnsiTheme="majorBidi" w:cstheme="majorBidi"/>
          <w:sz w:val="24"/>
          <w:szCs w:val="24"/>
        </w:rPr>
        <w:t xml:space="preserve">Fig. </w:t>
      </w:r>
      <w:r w:rsidR="004C672B">
        <w:rPr>
          <w:rFonts w:asciiTheme="majorBidi" w:hAnsiTheme="majorBidi" w:cstheme="majorBidi"/>
          <w:sz w:val="24"/>
          <w:szCs w:val="24"/>
        </w:rPr>
        <w:t>4.11</w:t>
      </w:r>
      <w:r>
        <w:rPr>
          <w:rFonts w:asciiTheme="majorBidi" w:hAnsiTheme="majorBidi" w:cstheme="majorBidi"/>
          <w:sz w:val="24"/>
          <w:szCs w:val="24"/>
        </w:rPr>
        <w:t xml:space="preserve">  Presence of fracture in parts of the abandon quarry</w:t>
      </w:r>
    </w:p>
    <w:p w14:paraId="75CB640D" w14:textId="77777777" w:rsidR="00B06544" w:rsidRPr="006F4DE1" w:rsidRDefault="00B06544" w:rsidP="006F4DE1">
      <w:pPr>
        <w:tabs>
          <w:tab w:val="left" w:pos="1947"/>
        </w:tabs>
        <w:spacing w:line="360" w:lineRule="auto"/>
        <w:jc w:val="both"/>
        <w:rPr>
          <w:rFonts w:asciiTheme="majorBidi" w:hAnsiTheme="majorBidi" w:cstheme="majorBidi"/>
          <w:b/>
          <w:bCs/>
          <w:sz w:val="24"/>
          <w:szCs w:val="24"/>
        </w:rPr>
      </w:pPr>
      <w:r w:rsidRPr="006F4DE1">
        <w:rPr>
          <w:rFonts w:asciiTheme="majorBidi" w:hAnsiTheme="majorBidi" w:cstheme="majorBidi"/>
          <w:b/>
          <w:bCs/>
          <w:sz w:val="24"/>
          <w:szCs w:val="24"/>
        </w:rPr>
        <w:t xml:space="preserve">LOCATION 6      </w:t>
      </w:r>
    </w:p>
    <w:p w14:paraId="16CA2B34" w14:textId="77777777" w:rsidR="00B06544" w:rsidRPr="006F4DE1" w:rsidRDefault="00B06544" w:rsidP="006F4DE1">
      <w:pPr>
        <w:spacing w:line="360" w:lineRule="auto"/>
        <w:rPr>
          <w:rFonts w:asciiTheme="majorBidi" w:eastAsia="Times New Roman" w:hAnsiTheme="majorBidi" w:cstheme="majorBidi"/>
          <w:color w:val="000000"/>
          <w:sz w:val="24"/>
          <w:szCs w:val="24"/>
          <w:lang w:val="en-GB" w:eastAsia="en-GB"/>
        </w:rPr>
      </w:pPr>
      <w:r w:rsidRPr="006F4DE1">
        <w:rPr>
          <w:rFonts w:asciiTheme="majorBidi" w:hAnsiTheme="majorBidi" w:cstheme="majorBidi"/>
          <w:b/>
          <w:bCs/>
          <w:sz w:val="24"/>
          <w:szCs w:val="24"/>
        </w:rPr>
        <w:t xml:space="preserve">Coordinates; </w:t>
      </w:r>
      <w:r w:rsidRPr="006F4DE1">
        <w:rPr>
          <w:rFonts w:asciiTheme="majorBidi" w:eastAsia="Times New Roman" w:hAnsiTheme="majorBidi" w:cstheme="majorBidi"/>
          <w:b/>
          <w:bCs/>
          <w:color w:val="000000"/>
          <w:sz w:val="24"/>
          <w:szCs w:val="24"/>
          <w:lang w:val="en-GB" w:eastAsia="en-GB"/>
        </w:rPr>
        <w:t>7.2089333, 3.3465833</w:t>
      </w:r>
    </w:p>
    <w:p w14:paraId="64E833B1" w14:textId="77777777" w:rsidR="00B06544" w:rsidRPr="006F4DE1" w:rsidRDefault="00B06544" w:rsidP="006F4DE1">
      <w:pPr>
        <w:spacing w:line="360" w:lineRule="auto"/>
        <w:rPr>
          <w:rFonts w:asciiTheme="majorBidi" w:hAnsiTheme="majorBidi" w:cstheme="majorBidi"/>
          <w:b/>
          <w:bCs/>
          <w:sz w:val="24"/>
          <w:szCs w:val="24"/>
        </w:rPr>
      </w:pPr>
      <w:r w:rsidRPr="006F4DE1">
        <w:rPr>
          <w:rFonts w:asciiTheme="majorBidi" w:hAnsiTheme="majorBidi" w:cstheme="majorBidi"/>
          <w:b/>
          <w:bCs/>
          <w:sz w:val="24"/>
          <w:szCs w:val="24"/>
        </w:rPr>
        <w:t>Weather: 36</w:t>
      </w:r>
      <w:r w:rsidRPr="006F4DE1">
        <w:rPr>
          <w:rFonts w:asciiTheme="majorBidi" w:hAnsiTheme="majorBidi" w:cstheme="majorBidi"/>
          <w:b/>
          <w:bCs/>
          <w:sz w:val="24"/>
          <w:szCs w:val="24"/>
          <w:vertAlign w:val="superscript"/>
        </w:rPr>
        <w:t>o</w:t>
      </w:r>
      <w:r w:rsidRPr="006F4DE1">
        <w:rPr>
          <w:rFonts w:asciiTheme="majorBidi" w:hAnsiTheme="majorBidi" w:cstheme="majorBidi"/>
          <w:b/>
          <w:bCs/>
          <w:sz w:val="24"/>
          <w:szCs w:val="24"/>
        </w:rPr>
        <w:t>C, sunny</w:t>
      </w:r>
    </w:p>
    <w:p w14:paraId="3B140A48" w14:textId="77777777" w:rsidR="00B06544" w:rsidRPr="00E13ABD" w:rsidRDefault="00B06544" w:rsidP="00E13ABD">
      <w:pPr>
        <w:spacing w:line="360" w:lineRule="auto"/>
        <w:rPr>
          <w:rFonts w:asciiTheme="majorBidi" w:hAnsiTheme="majorBidi" w:cstheme="majorBidi"/>
          <w:b/>
          <w:bCs/>
          <w:sz w:val="24"/>
          <w:szCs w:val="24"/>
        </w:rPr>
      </w:pPr>
      <w:r w:rsidRPr="006F4DE1">
        <w:rPr>
          <w:rFonts w:asciiTheme="majorBidi" w:hAnsiTheme="majorBidi" w:cstheme="majorBidi"/>
          <w:b/>
          <w:bCs/>
          <w:sz w:val="24"/>
          <w:szCs w:val="24"/>
        </w:rPr>
        <w:t>Altitude: 82m Above MSL</w:t>
      </w:r>
    </w:p>
    <w:p w14:paraId="0ADB451A" w14:textId="77777777" w:rsidR="00B06544" w:rsidRPr="006F4DE1" w:rsidRDefault="00B06544" w:rsidP="006F4DE1">
      <w:pPr>
        <w:spacing w:line="360" w:lineRule="auto"/>
        <w:rPr>
          <w:rFonts w:asciiTheme="majorBidi" w:hAnsiTheme="majorBidi" w:cstheme="majorBidi"/>
          <w:sz w:val="24"/>
          <w:szCs w:val="24"/>
        </w:rPr>
      </w:pPr>
      <w:r w:rsidRPr="006F4DE1">
        <w:rPr>
          <w:rFonts w:asciiTheme="majorBidi" w:hAnsiTheme="majorBidi" w:cstheme="majorBidi"/>
          <w:b/>
          <w:bCs/>
          <w:sz w:val="24"/>
          <w:szCs w:val="24"/>
        </w:rPr>
        <w:t>Outcrop name</w:t>
      </w:r>
      <w:r w:rsidRPr="006F4DE1">
        <w:rPr>
          <w:rFonts w:asciiTheme="majorBidi" w:hAnsiTheme="majorBidi" w:cstheme="majorBidi"/>
          <w:sz w:val="24"/>
          <w:szCs w:val="24"/>
        </w:rPr>
        <w:t>: Porphiritic granite</w:t>
      </w:r>
    </w:p>
    <w:p w14:paraId="18F69ADD" w14:textId="77777777" w:rsidR="00B06544" w:rsidRPr="006F4DE1" w:rsidRDefault="00B06544" w:rsidP="006F4DE1">
      <w:pPr>
        <w:tabs>
          <w:tab w:val="left" w:pos="1947"/>
        </w:tabs>
        <w:spacing w:line="360" w:lineRule="auto"/>
        <w:jc w:val="both"/>
        <w:rPr>
          <w:rFonts w:asciiTheme="majorBidi" w:hAnsiTheme="majorBidi" w:cstheme="majorBidi"/>
          <w:sz w:val="24"/>
          <w:szCs w:val="24"/>
        </w:rPr>
      </w:pPr>
      <w:r w:rsidRPr="006F4DE1">
        <w:rPr>
          <w:rFonts w:asciiTheme="majorBidi" w:hAnsiTheme="majorBidi" w:cstheme="majorBidi"/>
          <w:b/>
          <w:bCs/>
          <w:sz w:val="24"/>
          <w:szCs w:val="24"/>
        </w:rPr>
        <w:t>Description</w:t>
      </w:r>
      <w:r w:rsidRPr="006F4DE1">
        <w:rPr>
          <w:rFonts w:asciiTheme="majorBidi" w:hAnsiTheme="majorBidi" w:cstheme="majorBidi"/>
          <w:sz w:val="24"/>
          <w:szCs w:val="24"/>
        </w:rPr>
        <w:t xml:space="preserve">: </w:t>
      </w:r>
      <w:r w:rsidR="0080319A" w:rsidRPr="006F4DE1">
        <w:rPr>
          <w:rFonts w:asciiTheme="majorBidi" w:hAnsiTheme="majorBidi" w:cstheme="majorBidi"/>
          <w:sz w:val="24"/>
          <w:szCs w:val="24"/>
        </w:rPr>
        <w:t xml:space="preserve">Moderately big outcrop that have undergone some weathering. The three different </w:t>
      </w:r>
      <w:r w:rsidR="00C50F30" w:rsidRPr="006F4DE1">
        <w:rPr>
          <w:rFonts w:asciiTheme="majorBidi" w:hAnsiTheme="majorBidi" w:cstheme="majorBidi"/>
          <w:sz w:val="24"/>
          <w:szCs w:val="24"/>
        </w:rPr>
        <w:t>types of granites observed are normal are fine, medium and large grained-granites with porphiritic granite being predominant.</w:t>
      </w:r>
    </w:p>
    <w:p w14:paraId="479FCE67" w14:textId="77777777" w:rsidR="00C50F30" w:rsidRPr="006F4DE1" w:rsidRDefault="00C50F30" w:rsidP="006F4DE1">
      <w:pPr>
        <w:tabs>
          <w:tab w:val="left" w:pos="1947"/>
        </w:tabs>
        <w:spacing w:line="360" w:lineRule="auto"/>
        <w:jc w:val="both"/>
        <w:rPr>
          <w:rFonts w:asciiTheme="majorBidi" w:hAnsiTheme="majorBidi" w:cstheme="majorBidi"/>
          <w:sz w:val="24"/>
          <w:szCs w:val="24"/>
        </w:rPr>
      </w:pPr>
      <w:r w:rsidRPr="006F4DE1">
        <w:rPr>
          <w:rFonts w:asciiTheme="majorBidi" w:hAnsiTheme="majorBidi" w:cstheme="majorBidi"/>
          <w:sz w:val="24"/>
          <w:szCs w:val="24"/>
        </w:rPr>
        <w:t>Migmatites were also noticed in some parts of the rock; suggesting that the pre-existing rocks underwent three phases of intrusion.</w:t>
      </w:r>
    </w:p>
    <w:p w14:paraId="58BE0F25" w14:textId="77777777" w:rsidR="00C50F30" w:rsidRPr="006F4DE1" w:rsidRDefault="00C50F30" w:rsidP="006F4DE1">
      <w:pPr>
        <w:tabs>
          <w:tab w:val="left" w:pos="1947"/>
        </w:tabs>
        <w:spacing w:line="360" w:lineRule="auto"/>
        <w:jc w:val="both"/>
        <w:rPr>
          <w:rFonts w:asciiTheme="majorBidi" w:hAnsiTheme="majorBidi" w:cstheme="majorBidi"/>
          <w:sz w:val="24"/>
          <w:szCs w:val="24"/>
        </w:rPr>
      </w:pPr>
      <w:r w:rsidRPr="006F4DE1">
        <w:rPr>
          <w:rFonts w:asciiTheme="majorBidi" w:hAnsiTheme="majorBidi" w:cstheme="majorBidi"/>
          <w:sz w:val="24"/>
          <w:szCs w:val="24"/>
        </w:rPr>
        <w:t xml:space="preserve">Quarts veins were also observed in some parts of the rock. </w:t>
      </w:r>
    </w:p>
    <w:p w14:paraId="0E57F475" w14:textId="77777777" w:rsidR="00C50F30" w:rsidRPr="006F4DE1" w:rsidRDefault="00C50F30" w:rsidP="006F4DE1">
      <w:pPr>
        <w:tabs>
          <w:tab w:val="left" w:pos="1947"/>
        </w:tabs>
        <w:spacing w:line="360" w:lineRule="auto"/>
        <w:jc w:val="both"/>
        <w:rPr>
          <w:rFonts w:asciiTheme="majorBidi" w:hAnsiTheme="majorBidi" w:cstheme="majorBidi"/>
          <w:sz w:val="24"/>
          <w:szCs w:val="24"/>
        </w:rPr>
      </w:pPr>
      <w:r w:rsidRPr="006F4DE1">
        <w:rPr>
          <w:rFonts w:asciiTheme="majorBidi" w:hAnsiTheme="majorBidi" w:cstheme="majorBidi"/>
          <w:sz w:val="24"/>
          <w:szCs w:val="24"/>
        </w:rPr>
        <w:t>The mega pheocrystals in the porphiritic granites are without preferred orientation.</w:t>
      </w:r>
    </w:p>
    <w:p w14:paraId="5F49E333" w14:textId="77777777" w:rsidR="00B06544" w:rsidRPr="006F4DE1" w:rsidRDefault="00B06544" w:rsidP="006F4DE1">
      <w:pPr>
        <w:tabs>
          <w:tab w:val="left" w:pos="1947"/>
        </w:tabs>
        <w:spacing w:line="360" w:lineRule="auto"/>
        <w:jc w:val="both"/>
        <w:rPr>
          <w:rFonts w:asciiTheme="majorBidi" w:hAnsiTheme="majorBidi" w:cstheme="majorBidi"/>
          <w:sz w:val="24"/>
          <w:szCs w:val="24"/>
        </w:rPr>
      </w:pPr>
    </w:p>
    <w:p w14:paraId="309E0C4C" w14:textId="77777777" w:rsidR="005C59D5" w:rsidRPr="006F4DE1" w:rsidRDefault="005C59D5" w:rsidP="006F4DE1">
      <w:pPr>
        <w:tabs>
          <w:tab w:val="left" w:pos="1947"/>
        </w:tabs>
        <w:spacing w:line="360" w:lineRule="auto"/>
        <w:jc w:val="both"/>
        <w:rPr>
          <w:rFonts w:asciiTheme="majorBidi" w:hAnsiTheme="majorBidi" w:cstheme="majorBidi"/>
          <w:b/>
          <w:bCs/>
          <w:sz w:val="24"/>
          <w:szCs w:val="24"/>
        </w:rPr>
      </w:pPr>
      <w:r w:rsidRPr="006F4DE1">
        <w:rPr>
          <w:rFonts w:asciiTheme="majorBidi" w:hAnsiTheme="majorBidi" w:cstheme="majorBidi"/>
          <w:b/>
          <w:bCs/>
          <w:sz w:val="24"/>
          <w:szCs w:val="24"/>
        </w:rPr>
        <w:t xml:space="preserve">LOCATION 7     </w:t>
      </w:r>
    </w:p>
    <w:p w14:paraId="3A4A813F" w14:textId="77777777" w:rsidR="005C59D5" w:rsidRPr="006F4DE1" w:rsidRDefault="005C59D5" w:rsidP="006F4DE1">
      <w:pPr>
        <w:spacing w:line="360" w:lineRule="auto"/>
        <w:rPr>
          <w:rFonts w:asciiTheme="majorBidi" w:eastAsia="Times New Roman" w:hAnsiTheme="majorBidi" w:cstheme="majorBidi"/>
          <w:b/>
          <w:bCs/>
          <w:color w:val="000000"/>
          <w:sz w:val="24"/>
          <w:szCs w:val="24"/>
          <w:lang w:val="en-GB" w:eastAsia="en-GB"/>
        </w:rPr>
      </w:pPr>
      <w:r w:rsidRPr="006F4DE1">
        <w:rPr>
          <w:rFonts w:asciiTheme="majorBidi" w:hAnsiTheme="majorBidi" w:cstheme="majorBidi"/>
          <w:b/>
          <w:bCs/>
          <w:sz w:val="24"/>
          <w:szCs w:val="24"/>
        </w:rPr>
        <w:t>Coordinates;</w:t>
      </w:r>
      <w:r w:rsidRPr="006F4DE1">
        <w:rPr>
          <w:rFonts w:asciiTheme="majorBidi" w:hAnsiTheme="majorBidi" w:cstheme="majorBidi"/>
          <w:color w:val="000000"/>
          <w:sz w:val="24"/>
          <w:szCs w:val="24"/>
        </w:rPr>
        <w:t xml:space="preserve"> </w:t>
      </w:r>
      <w:r w:rsidRPr="006F4DE1">
        <w:rPr>
          <w:rFonts w:asciiTheme="majorBidi" w:eastAsia="Times New Roman" w:hAnsiTheme="majorBidi" w:cstheme="majorBidi"/>
          <w:b/>
          <w:bCs/>
          <w:color w:val="000000"/>
          <w:sz w:val="24"/>
          <w:szCs w:val="24"/>
          <w:lang w:val="en-GB" w:eastAsia="en-GB"/>
        </w:rPr>
        <w:t>7.2105000</w:t>
      </w:r>
      <w:r w:rsidRPr="006F4DE1">
        <w:rPr>
          <w:rFonts w:asciiTheme="majorBidi" w:hAnsiTheme="majorBidi" w:cstheme="majorBidi"/>
          <w:b/>
          <w:bCs/>
          <w:sz w:val="24"/>
          <w:szCs w:val="24"/>
        </w:rPr>
        <w:t xml:space="preserve"> </w:t>
      </w:r>
      <w:r w:rsidRPr="006F4DE1">
        <w:rPr>
          <w:rFonts w:asciiTheme="majorBidi" w:eastAsia="Times New Roman" w:hAnsiTheme="majorBidi" w:cstheme="majorBidi"/>
          <w:b/>
          <w:bCs/>
          <w:color w:val="000000"/>
          <w:sz w:val="24"/>
          <w:szCs w:val="24"/>
          <w:lang w:val="en-GB" w:eastAsia="en-GB"/>
        </w:rPr>
        <w:t>, 3.3469833</w:t>
      </w:r>
    </w:p>
    <w:p w14:paraId="574D2C38" w14:textId="77777777" w:rsidR="005C59D5" w:rsidRPr="006F4DE1" w:rsidRDefault="005C59D5" w:rsidP="006F4DE1">
      <w:pPr>
        <w:spacing w:line="360" w:lineRule="auto"/>
        <w:rPr>
          <w:rFonts w:asciiTheme="majorBidi" w:hAnsiTheme="majorBidi" w:cstheme="majorBidi"/>
          <w:b/>
          <w:bCs/>
          <w:sz w:val="24"/>
          <w:szCs w:val="24"/>
        </w:rPr>
      </w:pPr>
      <w:r w:rsidRPr="006F4DE1">
        <w:rPr>
          <w:rFonts w:asciiTheme="majorBidi" w:hAnsiTheme="majorBidi" w:cstheme="majorBidi"/>
          <w:b/>
          <w:bCs/>
          <w:sz w:val="24"/>
          <w:szCs w:val="24"/>
        </w:rPr>
        <w:t>Weather: 36</w:t>
      </w:r>
      <w:r w:rsidRPr="006F4DE1">
        <w:rPr>
          <w:rFonts w:asciiTheme="majorBidi" w:hAnsiTheme="majorBidi" w:cstheme="majorBidi"/>
          <w:b/>
          <w:bCs/>
          <w:sz w:val="24"/>
          <w:szCs w:val="24"/>
          <w:vertAlign w:val="superscript"/>
        </w:rPr>
        <w:t>o</w:t>
      </w:r>
      <w:r w:rsidRPr="006F4DE1">
        <w:rPr>
          <w:rFonts w:asciiTheme="majorBidi" w:hAnsiTheme="majorBidi" w:cstheme="majorBidi"/>
          <w:b/>
          <w:bCs/>
          <w:sz w:val="24"/>
          <w:szCs w:val="24"/>
        </w:rPr>
        <w:t>C, sunny</w:t>
      </w:r>
    </w:p>
    <w:p w14:paraId="46A6547C" w14:textId="77777777" w:rsidR="005C59D5" w:rsidRPr="00725B8B" w:rsidRDefault="005C59D5" w:rsidP="00725B8B">
      <w:pPr>
        <w:spacing w:line="360" w:lineRule="auto"/>
        <w:rPr>
          <w:rFonts w:asciiTheme="majorBidi" w:hAnsiTheme="majorBidi" w:cstheme="majorBidi"/>
          <w:b/>
          <w:bCs/>
          <w:sz w:val="24"/>
          <w:szCs w:val="24"/>
        </w:rPr>
      </w:pPr>
      <w:r w:rsidRPr="006F4DE1">
        <w:rPr>
          <w:rFonts w:asciiTheme="majorBidi" w:hAnsiTheme="majorBidi" w:cstheme="majorBidi"/>
          <w:b/>
          <w:bCs/>
          <w:sz w:val="24"/>
          <w:szCs w:val="24"/>
        </w:rPr>
        <w:t xml:space="preserve">Altitude: </w:t>
      </w:r>
      <w:r w:rsidR="00DB5D92" w:rsidRPr="006F4DE1">
        <w:rPr>
          <w:rFonts w:asciiTheme="majorBidi" w:hAnsiTheme="majorBidi" w:cstheme="majorBidi"/>
          <w:b/>
          <w:bCs/>
          <w:sz w:val="24"/>
          <w:szCs w:val="24"/>
        </w:rPr>
        <w:t>85</w:t>
      </w:r>
      <w:r w:rsidRPr="006F4DE1">
        <w:rPr>
          <w:rFonts w:asciiTheme="majorBidi" w:hAnsiTheme="majorBidi" w:cstheme="majorBidi"/>
          <w:b/>
          <w:bCs/>
          <w:sz w:val="24"/>
          <w:szCs w:val="24"/>
        </w:rPr>
        <w:t>m Above MSL</w:t>
      </w:r>
    </w:p>
    <w:p w14:paraId="7603E15A" w14:textId="77777777" w:rsidR="005C59D5" w:rsidRPr="006F4DE1" w:rsidRDefault="005C59D5" w:rsidP="006F4DE1">
      <w:pPr>
        <w:spacing w:line="360" w:lineRule="auto"/>
        <w:rPr>
          <w:rFonts w:asciiTheme="majorBidi" w:hAnsiTheme="majorBidi" w:cstheme="majorBidi"/>
          <w:sz w:val="24"/>
          <w:szCs w:val="24"/>
        </w:rPr>
      </w:pPr>
      <w:r w:rsidRPr="006F4DE1">
        <w:rPr>
          <w:rFonts w:asciiTheme="majorBidi" w:hAnsiTheme="majorBidi" w:cstheme="majorBidi"/>
          <w:b/>
          <w:bCs/>
          <w:sz w:val="24"/>
          <w:szCs w:val="24"/>
        </w:rPr>
        <w:t>Outcrop name</w:t>
      </w:r>
      <w:r w:rsidRPr="006F4DE1">
        <w:rPr>
          <w:rFonts w:asciiTheme="majorBidi" w:hAnsiTheme="majorBidi" w:cstheme="majorBidi"/>
          <w:sz w:val="24"/>
          <w:szCs w:val="24"/>
        </w:rPr>
        <w:t>: Porphiritic granite</w:t>
      </w:r>
    </w:p>
    <w:p w14:paraId="0DE91E67" w14:textId="77777777" w:rsidR="00DB5D92" w:rsidRPr="006F4DE1" w:rsidRDefault="005C59D5" w:rsidP="006F4DE1">
      <w:pPr>
        <w:tabs>
          <w:tab w:val="left" w:pos="1947"/>
        </w:tabs>
        <w:spacing w:line="360" w:lineRule="auto"/>
        <w:jc w:val="both"/>
        <w:rPr>
          <w:rFonts w:asciiTheme="majorBidi" w:hAnsiTheme="majorBidi" w:cstheme="majorBidi"/>
          <w:sz w:val="24"/>
          <w:szCs w:val="24"/>
        </w:rPr>
      </w:pPr>
      <w:r w:rsidRPr="006F4DE1">
        <w:rPr>
          <w:rFonts w:asciiTheme="majorBidi" w:hAnsiTheme="majorBidi" w:cstheme="majorBidi"/>
          <w:b/>
          <w:bCs/>
          <w:sz w:val="24"/>
          <w:szCs w:val="24"/>
        </w:rPr>
        <w:t>Description</w:t>
      </w:r>
      <w:r w:rsidRPr="006F4DE1">
        <w:rPr>
          <w:rFonts w:asciiTheme="majorBidi" w:hAnsiTheme="majorBidi" w:cstheme="majorBidi"/>
          <w:sz w:val="24"/>
          <w:szCs w:val="24"/>
        </w:rPr>
        <w:t xml:space="preserve">: </w:t>
      </w:r>
      <w:r w:rsidR="00DB5D92" w:rsidRPr="006F4DE1">
        <w:rPr>
          <w:rFonts w:asciiTheme="majorBidi" w:hAnsiTheme="majorBidi" w:cstheme="majorBidi"/>
          <w:sz w:val="24"/>
          <w:szCs w:val="24"/>
        </w:rPr>
        <w:t>A low-lying outcrop which have undergone physical and biological weathering. There are presence of large-sized pheocrysts without preferred orientation</w:t>
      </w:r>
    </w:p>
    <w:p w14:paraId="43400DB0" w14:textId="77777777" w:rsidR="008C5409" w:rsidRPr="006F4DE1" w:rsidRDefault="008C5409" w:rsidP="006F4DE1">
      <w:pPr>
        <w:tabs>
          <w:tab w:val="left" w:pos="1947"/>
        </w:tabs>
        <w:spacing w:line="360" w:lineRule="auto"/>
        <w:jc w:val="both"/>
        <w:rPr>
          <w:rFonts w:asciiTheme="majorBidi" w:hAnsiTheme="majorBidi" w:cstheme="majorBidi"/>
          <w:sz w:val="24"/>
          <w:szCs w:val="24"/>
        </w:rPr>
      </w:pPr>
    </w:p>
    <w:p w14:paraId="0B5A0297" w14:textId="77777777" w:rsidR="008C5409" w:rsidRPr="006F4DE1" w:rsidRDefault="008C5409" w:rsidP="006F4DE1">
      <w:pPr>
        <w:tabs>
          <w:tab w:val="left" w:pos="1947"/>
        </w:tabs>
        <w:spacing w:line="360" w:lineRule="auto"/>
        <w:jc w:val="both"/>
        <w:rPr>
          <w:rFonts w:asciiTheme="majorBidi" w:hAnsiTheme="majorBidi" w:cstheme="majorBidi"/>
          <w:b/>
          <w:bCs/>
          <w:sz w:val="24"/>
          <w:szCs w:val="24"/>
        </w:rPr>
      </w:pPr>
      <w:r w:rsidRPr="006F4DE1">
        <w:rPr>
          <w:rFonts w:asciiTheme="majorBidi" w:hAnsiTheme="majorBidi" w:cstheme="majorBidi"/>
          <w:b/>
          <w:bCs/>
          <w:sz w:val="24"/>
          <w:szCs w:val="24"/>
        </w:rPr>
        <w:t xml:space="preserve">LOCATION 8    </w:t>
      </w:r>
    </w:p>
    <w:p w14:paraId="172212AE" w14:textId="77777777" w:rsidR="008C5409" w:rsidRPr="006F4DE1" w:rsidRDefault="008C5409" w:rsidP="00E13ABD">
      <w:pPr>
        <w:spacing w:line="360" w:lineRule="auto"/>
        <w:rPr>
          <w:rFonts w:asciiTheme="majorBidi" w:eastAsia="Times New Roman" w:hAnsiTheme="majorBidi" w:cstheme="majorBidi"/>
          <w:b/>
          <w:bCs/>
          <w:color w:val="000000"/>
          <w:sz w:val="24"/>
          <w:szCs w:val="24"/>
          <w:lang w:val="en-GB" w:eastAsia="en-GB"/>
        </w:rPr>
      </w:pPr>
      <w:r w:rsidRPr="006F4DE1">
        <w:rPr>
          <w:rFonts w:asciiTheme="majorBidi" w:hAnsiTheme="majorBidi" w:cstheme="majorBidi"/>
          <w:b/>
          <w:bCs/>
          <w:sz w:val="24"/>
          <w:szCs w:val="24"/>
        </w:rPr>
        <w:t>Coordinates;</w:t>
      </w:r>
      <w:r w:rsidRPr="006F4DE1">
        <w:rPr>
          <w:rFonts w:asciiTheme="majorBidi" w:hAnsiTheme="majorBidi" w:cstheme="majorBidi"/>
          <w:color w:val="000000"/>
          <w:sz w:val="24"/>
          <w:szCs w:val="24"/>
        </w:rPr>
        <w:t xml:space="preserve"> </w:t>
      </w:r>
      <w:r w:rsidR="00B23C92" w:rsidRPr="006F4DE1">
        <w:rPr>
          <w:rFonts w:asciiTheme="majorBidi" w:hAnsiTheme="majorBidi" w:cstheme="majorBidi"/>
          <w:color w:val="000000"/>
          <w:sz w:val="24"/>
          <w:szCs w:val="24"/>
        </w:rPr>
        <w:t xml:space="preserve"> </w:t>
      </w:r>
      <w:r w:rsidR="00B23C92" w:rsidRPr="006F4DE1">
        <w:rPr>
          <w:rFonts w:asciiTheme="majorBidi" w:eastAsia="Times New Roman" w:hAnsiTheme="majorBidi" w:cstheme="majorBidi"/>
          <w:b/>
          <w:bCs/>
          <w:color w:val="000000"/>
          <w:sz w:val="24"/>
          <w:szCs w:val="24"/>
          <w:lang w:val="en-GB" w:eastAsia="en-GB"/>
        </w:rPr>
        <w:t>7.2125000, 3.3457167</w:t>
      </w:r>
    </w:p>
    <w:p w14:paraId="11335D0E" w14:textId="77777777" w:rsidR="008C5409" w:rsidRPr="006F4DE1" w:rsidRDefault="008C5409" w:rsidP="006F4DE1">
      <w:pPr>
        <w:spacing w:line="360" w:lineRule="auto"/>
        <w:rPr>
          <w:rFonts w:asciiTheme="majorBidi" w:hAnsiTheme="majorBidi" w:cstheme="majorBidi"/>
          <w:b/>
          <w:bCs/>
          <w:sz w:val="24"/>
          <w:szCs w:val="24"/>
        </w:rPr>
      </w:pPr>
      <w:r w:rsidRPr="006F4DE1">
        <w:rPr>
          <w:rFonts w:asciiTheme="majorBidi" w:hAnsiTheme="majorBidi" w:cstheme="majorBidi"/>
          <w:b/>
          <w:bCs/>
          <w:sz w:val="24"/>
          <w:szCs w:val="24"/>
        </w:rPr>
        <w:t>Weather: 36</w:t>
      </w:r>
      <w:r w:rsidRPr="006F4DE1">
        <w:rPr>
          <w:rFonts w:asciiTheme="majorBidi" w:hAnsiTheme="majorBidi" w:cstheme="majorBidi"/>
          <w:b/>
          <w:bCs/>
          <w:sz w:val="24"/>
          <w:szCs w:val="24"/>
          <w:vertAlign w:val="superscript"/>
        </w:rPr>
        <w:t>o</w:t>
      </w:r>
      <w:r w:rsidRPr="006F4DE1">
        <w:rPr>
          <w:rFonts w:asciiTheme="majorBidi" w:hAnsiTheme="majorBidi" w:cstheme="majorBidi"/>
          <w:b/>
          <w:bCs/>
          <w:sz w:val="24"/>
          <w:szCs w:val="24"/>
        </w:rPr>
        <w:t>C, sunny</w:t>
      </w:r>
    </w:p>
    <w:p w14:paraId="7A858C44" w14:textId="77777777" w:rsidR="008C5409" w:rsidRPr="00725B8B" w:rsidRDefault="008C5409" w:rsidP="00725B8B">
      <w:pPr>
        <w:spacing w:line="360" w:lineRule="auto"/>
        <w:rPr>
          <w:rFonts w:asciiTheme="majorBidi" w:hAnsiTheme="majorBidi" w:cstheme="majorBidi"/>
          <w:b/>
          <w:bCs/>
          <w:sz w:val="24"/>
          <w:szCs w:val="24"/>
        </w:rPr>
      </w:pPr>
      <w:r w:rsidRPr="006F4DE1">
        <w:rPr>
          <w:rFonts w:asciiTheme="majorBidi" w:hAnsiTheme="majorBidi" w:cstheme="majorBidi"/>
          <w:b/>
          <w:bCs/>
          <w:sz w:val="24"/>
          <w:szCs w:val="24"/>
        </w:rPr>
        <w:t>Altitude: 77m Above MSL</w:t>
      </w:r>
    </w:p>
    <w:p w14:paraId="70631705" w14:textId="77777777" w:rsidR="008C5409" w:rsidRPr="006F4DE1" w:rsidRDefault="008C5409" w:rsidP="006F4DE1">
      <w:pPr>
        <w:spacing w:line="360" w:lineRule="auto"/>
        <w:rPr>
          <w:rFonts w:asciiTheme="majorBidi" w:hAnsiTheme="majorBidi" w:cstheme="majorBidi"/>
          <w:sz w:val="24"/>
          <w:szCs w:val="24"/>
        </w:rPr>
      </w:pPr>
      <w:r w:rsidRPr="006F4DE1">
        <w:rPr>
          <w:rFonts w:asciiTheme="majorBidi" w:hAnsiTheme="majorBidi" w:cstheme="majorBidi"/>
          <w:b/>
          <w:bCs/>
          <w:sz w:val="24"/>
          <w:szCs w:val="24"/>
        </w:rPr>
        <w:t>Outcrop name</w:t>
      </w:r>
      <w:r w:rsidRPr="006F4DE1">
        <w:rPr>
          <w:rFonts w:asciiTheme="majorBidi" w:hAnsiTheme="majorBidi" w:cstheme="majorBidi"/>
          <w:sz w:val="24"/>
          <w:szCs w:val="24"/>
        </w:rPr>
        <w:t>: Porphiritic granite</w:t>
      </w:r>
    </w:p>
    <w:p w14:paraId="247700A5" w14:textId="77777777" w:rsidR="008C5409" w:rsidRPr="006F4DE1" w:rsidRDefault="008C5409" w:rsidP="006F4DE1">
      <w:pPr>
        <w:tabs>
          <w:tab w:val="left" w:pos="1947"/>
        </w:tabs>
        <w:spacing w:line="360" w:lineRule="auto"/>
        <w:jc w:val="both"/>
        <w:rPr>
          <w:rFonts w:asciiTheme="majorBidi" w:hAnsiTheme="majorBidi" w:cstheme="majorBidi"/>
          <w:sz w:val="24"/>
          <w:szCs w:val="24"/>
        </w:rPr>
      </w:pPr>
      <w:r w:rsidRPr="006F4DE1">
        <w:rPr>
          <w:rFonts w:asciiTheme="majorBidi" w:hAnsiTheme="majorBidi" w:cstheme="majorBidi"/>
          <w:b/>
          <w:bCs/>
          <w:sz w:val="24"/>
          <w:szCs w:val="24"/>
        </w:rPr>
        <w:t>Description</w:t>
      </w:r>
      <w:r w:rsidRPr="006F4DE1">
        <w:rPr>
          <w:rFonts w:asciiTheme="majorBidi" w:hAnsiTheme="majorBidi" w:cstheme="majorBidi"/>
          <w:sz w:val="24"/>
          <w:szCs w:val="24"/>
        </w:rPr>
        <w:t>: A low-lyi</w:t>
      </w:r>
      <w:r w:rsidR="00B23C92" w:rsidRPr="006F4DE1">
        <w:rPr>
          <w:rFonts w:asciiTheme="majorBidi" w:hAnsiTheme="majorBidi" w:cstheme="majorBidi"/>
          <w:sz w:val="24"/>
          <w:szCs w:val="24"/>
        </w:rPr>
        <w:t xml:space="preserve">ng outcrop with similar features as that of location 7. </w:t>
      </w:r>
      <w:r w:rsidRPr="006F4DE1">
        <w:rPr>
          <w:rFonts w:asciiTheme="majorBidi" w:hAnsiTheme="majorBidi" w:cstheme="majorBidi"/>
          <w:sz w:val="24"/>
          <w:szCs w:val="24"/>
        </w:rPr>
        <w:t>There are presence of large-sized pheocrysts without preferred orientation</w:t>
      </w:r>
    </w:p>
    <w:p w14:paraId="04608E17" w14:textId="77777777" w:rsidR="008C5409" w:rsidRPr="006F4DE1" w:rsidRDefault="008C5409" w:rsidP="006F4DE1">
      <w:pPr>
        <w:tabs>
          <w:tab w:val="left" w:pos="1947"/>
        </w:tabs>
        <w:spacing w:line="360" w:lineRule="auto"/>
        <w:jc w:val="both"/>
        <w:rPr>
          <w:rFonts w:asciiTheme="majorBidi" w:hAnsiTheme="majorBidi" w:cstheme="majorBidi"/>
          <w:sz w:val="24"/>
          <w:szCs w:val="24"/>
        </w:rPr>
      </w:pPr>
    </w:p>
    <w:p w14:paraId="0737BB29" w14:textId="77777777" w:rsidR="0087243F" w:rsidRPr="006F4DE1" w:rsidRDefault="0087243F" w:rsidP="006F4DE1">
      <w:pPr>
        <w:tabs>
          <w:tab w:val="left" w:pos="1947"/>
        </w:tabs>
        <w:spacing w:line="360" w:lineRule="auto"/>
        <w:jc w:val="both"/>
        <w:rPr>
          <w:rFonts w:asciiTheme="majorBidi" w:hAnsiTheme="majorBidi" w:cstheme="majorBidi"/>
          <w:b/>
          <w:bCs/>
          <w:sz w:val="24"/>
          <w:szCs w:val="24"/>
        </w:rPr>
      </w:pPr>
      <w:r w:rsidRPr="006F4DE1">
        <w:rPr>
          <w:rFonts w:asciiTheme="majorBidi" w:hAnsiTheme="majorBidi" w:cstheme="majorBidi"/>
          <w:b/>
          <w:bCs/>
          <w:sz w:val="24"/>
          <w:szCs w:val="24"/>
        </w:rPr>
        <w:t xml:space="preserve">LOCATION 9   </w:t>
      </w:r>
    </w:p>
    <w:p w14:paraId="0013CD38" w14:textId="77777777" w:rsidR="0087243F" w:rsidRPr="006F4DE1" w:rsidRDefault="0087243F" w:rsidP="006F4DE1">
      <w:pPr>
        <w:spacing w:line="360" w:lineRule="auto"/>
        <w:rPr>
          <w:rFonts w:asciiTheme="majorBidi" w:eastAsia="Times New Roman" w:hAnsiTheme="majorBidi" w:cstheme="majorBidi"/>
          <w:color w:val="000000"/>
          <w:sz w:val="24"/>
          <w:szCs w:val="24"/>
          <w:lang w:val="en-GB" w:eastAsia="en-GB"/>
        </w:rPr>
      </w:pPr>
      <w:r w:rsidRPr="006F4DE1">
        <w:rPr>
          <w:rFonts w:asciiTheme="majorBidi" w:hAnsiTheme="majorBidi" w:cstheme="majorBidi"/>
          <w:b/>
          <w:bCs/>
          <w:sz w:val="24"/>
          <w:szCs w:val="24"/>
        </w:rPr>
        <w:t>Coordinates;</w:t>
      </w:r>
      <w:r w:rsidRPr="006F4DE1">
        <w:rPr>
          <w:rFonts w:asciiTheme="majorBidi" w:hAnsiTheme="majorBidi" w:cstheme="majorBidi"/>
          <w:color w:val="000000"/>
          <w:sz w:val="24"/>
          <w:szCs w:val="24"/>
        </w:rPr>
        <w:t xml:space="preserve">  </w:t>
      </w:r>
      <w:r w:rsidRPr="006F4DE1">
        <w:rPr>
          <w:rFonts w:asciiTheme="majorBidi" w:eastAsia="Times New Roman" w:hAnsiTheme="majorBidi" w:cstheme="majorBidi"/>
          <w:b/>
          <w:bCs/>
          <w:color w:val="000000"/>
          <w:sz w:val="24"/>
          <w:szCs w:val="24"/>
          <w:lang w:val="en-GB" w:eastAsia="en-GB"/>
        </w:rPr>
        <w:t>7.2150500, 3.3448833</w:t>
      </w:r>
    </w:p>
    <w:p w14:paraId="12B48F19" w14:textId="77777777" w:rsidR="0087243F" w:rsidRPr="006F4DE1" w:rsidRDefault="0087243F" w:rsidP="006F4DE1">
      <w:pPr>
        <w:spacing w:line="360" w:lineRule="auto"/>
        <w:rPr>
          <w:rFonts w:asciiTheme="majorBidi" w:hAnsiTheme="majorBidi" w:cstheme="majorBidi"/>
          <w:b/>
          <w:bCs/>
          <w:sz w:val="24"/>
          <w:szCs w:val="24"/>
        </w:rPr>
      </w:pPr>
      <w:r w:rsidRPr="006F4DE1">
        <w:rPr>
          <w:rFonts w:asciiTheme="majorBidi" w:hAnsiTheme="majorBidi" w:cstheme="majorBidi"/>
          <w:b/>
          <w:bCs/>
          <w:sz w:val="24"/>
          <w:szCs w:val="24"/>
        </w:rPr>
        <w:t>Weather: 34</w:t>
      </w:r>
      <w:r w:rsidRPr="006F4DE1">
        <w:rPr>
          <w:rFonts w:asciiTheme="majorBidi" w:hAnsiTheme="majorBidi" w:cstheme="majorBidi"/>
          <w:b/>
          <w:bCs/>
          <w:sz w:val="24"/>
          <w:szCs w:val="24"/>
          <w:vertAlign w:val="superscript"/>
        </w:rPr>
        <w:t>o</w:t>
      </w:r>
      <w:r w:rsidRPr="006F4DE1">
        <w:rPr>
          <w:rFonts w:asciiTheme="majorBidi" w:hAnsiTheme="majorBidi" w:cstheme="majorBidi"/>
          <w:b/>
          <w:bCs/>
          <w:sz w:val="24"/>
          <w:szCs w:val="24"/>
        </w:rPr>
        <w:t>C, sunny</w:t>
      </w:r>
    </w:p>
    <w:p w14:paraId="33E27CF0" w14:textId="77777777" w:rsidR="0087243F" w:rsidRPr="00725B8B" w:rsidRDefault="0087243F" w:rsidP="00725B8B">
      <w:pPr>
        <w:spacing w:line="360" w:lineRule="auto"/>
        <w:rPr>
          <w:rFonts w:asciiTheme="majorBidi" w:hAnsiTheme="majorBidi" w:cstheme="majorBidi"/>
          <w:b/>
          <w:bCs/>
          <w:sz w:val="24"/>
          <w:szCs w:val="24"/>
        </w:rPr>
      </w:pPr>
      <w:r w:rsidRPr="006F4DE1">
        <w:rPr>
          <w:rFonts w:asciiTheme="majorBidi" w:hAnsiTheme="majorBidi" w:cstheme="majorBidi"/>
          <w:b/>
          <w:bCs/>
          <w:sz w:val="24"/>
          <w:szCs w:val="24"/>
        </w:rPr>
        <w:t>Altitude: 80m Above MSL</w:t>
      </w:r>
    </w:p>
    <w:p w14:paraId="12DFD5EE" w14:textId="77777777" w:rsidR="0087243F" w:rsidRPr="006F4DE1" w:rsidRDefault="0087243F" w:rsidP="006F4DE1">
      <w:pPr>
        <w:spacing w:line="360" w:lineRule="auto"/>
        <w:rPr>
          <w:rFonts w:asciiTheme="majorBidi" w:hAnsiTheme="majorBidi" w:cstheme="majorBidi"/>
          <w:sz w:val="24"/>
          <w:szCs w:val="24"/>
        </w:rPr>
      </w:pPr>
      <w:r w:rsidRPr="006F4DE1">
        <w:rPr>
          <w:rFonts w:asciiTheme="majorBidi" w:hAnsiTheme="majorBidi" w:cstheme="majorBidi"/>
          <w:b/>
          <w:bCs/>
          <w:sz w:val="24"/>
          <w:szCs w:val="24"/>
        </w:rPr>
        <w:t>Outcrop name</w:t>
      </w:r>
      <w:r w:rsidRPr="006F4DE1">
        <w:rPr>
          <w:rFonts w:asciiTheme="majorBidi" w:hAnsiTheme="majorBidi" w:cstheme="majorBidi"/>
          <w:sz w:val="24"/>
          <w:szCs w:val="24"/>
        </w:rPr>
        <w:t>: Porphiritic granite</w:t>
      </w:r>
    </w:p>
    <w:p w14:paraId="301ECB73" w14:textId="77777777" w:rsidR="0087243F" w:rsidRPr="006F4DE1" w:rsidRDefault="0087243F" w:rsidP="006F4DE1">
      <w:pPr>
        <w:tabs>
          <w:tab w:val="left" w:pos="1947"/>
        </w:tabs>
        <w:spacing w:line="360" w:lineRule="auto"/>
        <w:jc w:val="both"/>
        <w:rPr>
          <w:rFonts w:asciiTheme="majorBidi" w:hAnsiTheme="majorBidi" w:cstheme="majorBidi"/>
          <w:sz w:val="24"/>
          <w:szCs w:val="24"/>
        </w:rPr>
      </w:pPr>
      <w:r w:rsidRPr="006F4DE1">
        <w:rPr>
          <w:rFonts w:asciiTheme="majorBidi" w:hAnsiTheme="majorBidi" w:cstheme="majorBidi"/>
          <w:b/>
          <w:bCs/>
          <w:sz w:val="24"/>
          <w:szCs w:val="24"/>
        </w:rPr>
        <w:t>Description</w:t>
      </w:r>
      <w:r w:rsidRPr="006F4DE1">
        <w:rPr>
          <w:rFonts w:asciiTheme="majorBidi" w:hAnsiTheme="majorBidi" w:cstheme="majorBidi"/>
          <w:sz w:val="24"/>
          <w:szCs w:val="24"/>
        </w:rPr>
        <w:t>: A moderate outcrop with nearby boulders of the same textures.with similar textures. There are presence of large-sized pheocrysts without preferred orientation in a darker minerals matrix</w:t>
      </w:r>
    </w:p>
    <w:p w14:paraId="286FD944" w14:textId="77777777" w:rsidR="0087243F" w:rsidRPr="006F4DE1" w:rsidRDefault="0087243F" w:rsidP="006F4DE1">
      <w:pPr>
        <w:tabs>
          <w:tab w:val="left" w:pos="1947"/>
        </w:tabs>
        <w:spacing w:line="360" w:lineRule="auto"/>
        <w:jc w:val="both"/>
        <w:rPr>
          <w:rFonts w:asciiTheme="majorBidi" w:hAnsiTheme="majorBidi" w:cstheme="majorBidi"/>
          <w:sz w:val="24"/>
          <w:szCs w:val="24"/>
        </w:rPr>
      </w:pPr>
    </w:p>
    <w:p w14:paraId="65EEBB0D" w14:textId="77777777" w:rsidR="0087243F" w:rsidRPr="006F4DE1" w:rsidRDefault="0087243F" w:rsidP="006F4DE1">
      <w:pPr>
        <w:tabs>
          <w:tab w:val="left" w:pos="1947"/>
        </w:tabs>
        <w:spacing w:line="360" w:lineRule="auto"/>
        <w:jc w:val="both"/>
        <w:rPr>
          <w:rFonts w:asciiTheme="majorBidi" w:hAnsiTheme="majorBidi" w:cstheme="majorBidi"/>
          <w:b/>
          <w:bCs/>
          <w:sz w:val="24"/>
          <w:szCs w:val="24"/>
        </w:rPr>
      </w:pPr>
      <w:r w:rsidRPr="006F4DE1">
        <w:rPr>
          <w:rFonts w:asciiTheme="majorBidi" w:hAnsiTheme="majorBidi" w:cstheme="majorBidi"/>
          <w:b/>
          <w:bCs/>
          <w:sz w:val="24"/>
          <w:szCs w:val="24"/>
        </w:rPr>
        <w:t>LOCATION 10 (Oke-Ona Grammar School 1)</w:t>
      </w:r>
    </w:p>
    <w:p w14:paraId="128AC827" w14:textId="77777777" w:rsidR="0087243F" w:rsidRPr="006F4DE1" w:rsidRDefault="0087243F" w:rsidP="006F4DE1">
      <w:pPr>
        <w:spacing w:line="360" w:lineRule="auto"/>
        <w:rPr>
          <w:rFonts w:asciiTheme="majorBidi" w:eastAsia="Times New Roman" w:hAnsiTheme="majorBidi" w:cstheme="majorBidi"/>
          <w:color w:val="000000"/>
          <w:sz w:val="24"/>
          <w:szCs w:val="24"/>
          <w:lang w:val="en-GB" w:eastAsia="en-GB"/>
        </w:rPr>
      </w:pPr>
      <w:r w:rsidRPr="006F4DE1">
        <w:rPr>
          <w:rFonts w:asciiTheme="majorBidi" w:hAnsiTheme="majorBidi" w:cstheme="majorBidi"/>
          <w:b/>
          <w:bCs/>
          <w:sz w:val="24"/>
          <w:szCs w:val="24"/>
        </w:rPr>
        <w:t>Coordinates;</w:t>
      </w:r>
      <w:r w:rsidRPr="006F4DE1">
        <w:rPr>
          <w:rFonts w:asciiTheme="majorBidi" w:hAnsiTheme="majorBidi" w:cstheme="majorBidi"/>
          <w:color w:val="000000"/>
          <w:sz w:val="24"/>
          <w:szCs w:val="24"/>
        </w:rPr>
        <w:t xml:space="preserve">  </w:t>
      </w:r>
      <w:r w:rsidRPr="006F4DE1">
        <w:rPr>
          <w:rFonts w:asciiTheme="majorBidi" w:eastAsia="Times New Roman" w:hAnsiTheme="majorBidi" w:cstheme="majorBidi"/>
          <w:b/>
          <w:bCs/>
          <w:color w:val="000000"/>
          <w:sz w:val="24"/>
          <w:szCs w:val="24"/>
          <w:lang w:val="en-GB" w:eastAsia="en-GB"/>
        </w:rPr>
        <w:t>7.2164167,  3.3406333</w:t>
      </w:r>
    </w:p>
    <w:p w14:paraId="712D3F41" w14:textId="77777777" w:rsidR="0087243F" w:rsidRPr="006F4DE1" w:rsidRDefault="0087243F" w:rsidP="006F4DE1">
      <w:pPr>
        <w:spacing w:line="360" w:lineRule="auto"/>
        <w:rPr>
          <w:rFonts w:asciiTheme="majorBidi" w:hAnsiTheme="majorBidi" w:cstheme="majorBidi"/>
          <w:b/>
          <w:bCs/>
          <w:sz w:val="24"/>
          <w:szCs w:val="24"/>
        </w:rPr>
      </w:pPr>
      <w:r w:rsidRPr="006F4DE1">
        <w:rPr>
          <w:rFonts w:asciiTheme="majorBidi" w:hAnsiTheme="majorBidi" w:cstheme="majorBidi"/>
          <w:b/>
          <w:bCs/>
          <w:sz w:val="24"/>
          <w:szCs w:val="24"/>
        </w:rPr>
        <w:t>Weather: 34</w:t>
      </w:r>
      <w:r w:rsidRPr="006F4DE1">
        <w:rPr>
          <w:rFonts w:asciiTheme="majorBidi" w:hAnsiTheme="majorBidi" w:cstheme="majorBidi"/>
          <w:b/>
          <w:bCs/>
          <w:sz w:val="24"/>
          <w:szCs w:val="24"/>
          <w:vertAlign w:val="superscript"/>
        </w:rPr>
        <w:t>o</w:t>
      </w:r>
      <w:r w:rsidRPr="006F4DE1">
        <w:rPr>
          <w:rFonts w:asciiTheme="majorBidi" w:hAnsiTheme="majorBidi" w:cstheme="majorBidi"/>
          <w:b/>
          <w:bCs/>
          <w:sz w:val="24"/>
          <w:szCs w:val="24"/>
        </w:rPr>
        <w:t>C, sunny</w:t>
      </w:r>
    </w:p>
    <w:p w14:paraId="6FE09E91" w14:textId="77777777" w:rsidR="0087243F" w:rsidRPr="00A73ED8" w:rsidRDefault="0087243F" w:rsidP="00A73ED8">
      <w:pPr>
        <w:spacing w:line="360" w:lineRule="auto"/>
        <w:rPr>
          <w:rFonts w:asciiTheme="majorBidi" w:hAnsiTheme="majorBidi" w:cstheme="majorBidi"/>
          <w:b/>
          <w:bCs/>
          <w:sz w:val="24"/>
          <w:szCs w:val="24"/>
        </w:rPr>
      </w:pPr>
      <w:r w:rsidRPr="006F4DE1">
        <w:rPr>
          <w:rFonts w:asciiTheme="majorBidi" w:hAnsiTheme="majorBidi" w:cstheme="majorBidi"/>
          <w:b/>
          <w:bCs/>
          <w:sz w:val="24"/>
          <w:szCs w:val="24"/>
        </w:rPr>
        <w:t>Altitude: 76m Above MSL</w:t>
      </w:r>
    </w:p>
    <w:p w14:paraId="1730078E" w14:textId="77777777" w:rsidR="0087243F" w:rsidRPr="006F4DE1" w:rsidRDefault="0087243F" w:rsidP="006F4DE1">
      <w:pPr>
        <w:spacing w:line="360" w:lineRule="auto"/>
        <w:rPr>
          <w:rFonts w:asciiTheme="majorBidi" w:hAnsiTheme="majorBidi" w:cstheme="majorBidi"/>
          <w:sz w:val="24"/>
          <w:szCs w:val="24"/>
        </w:rPr>
      </w:pPr>
      <w:r w:rsidRPr="006F4DE1">
        <w:rPr>
          <w:rFonts w:asciiTheme="majorBidi" w:hAnsiTheme="majorBidi" w:cstheme="majorBidi"/>
          <w:b/>
          <w:bCs/>
          <w:sz w:val="24"/>
          <w:szCs w:val="24"/>
        </w:rPr>
        <w:t>Outcrop name</w:t>
      </w:r>
      <w:r w:rsidRPr="006F4DE1">
        <w:rPr>
          <w:rFonts w:asciiTheme="majorBidi" w:hAnsiTheme="majorBidi" w:cstheme="majorBidi"/>
          <w:sz w:val="24"/>
          <w:szCs w:val="24"/>
        </w:rPr>
        <w:t>: Normal Granite</w:t>
      </w:r>
    </w:p>
    <w:p w14:paraId="289E9533" w14:textId="77777777" w:rsidR="0087243F" w:rsidRPr="006F4DE1" w:rsidRDefault="0087243F" w:rsidP="006F4DE1">
      <w:pPr>
        <w:tabs>
          <w:tab w:val="left" w:pos="1947"/>
        </w:tabs>
        <w:spacing w:line="360" w:lineRule="auto"/>
        <w:jc w:val="both"/>
        <w:rPr>
          <w:rFonts w:asciiTheme="majorBidi" w:hAnsiTheme="majorBidi" w:cstheme="majorBidi"/>
          <w:sz w:val="24"/>
          <w:szCs w:val="24"/>
        </w:rPr>
      </w:pPr>
      <w:r w:rsidRPr="006F4DE1">
        <w:rPr>
          <w:rFonts w:asciiTheme="majorBidi" w:hAnsiTheme="majorBidi" w:cstheme="majorBidi"/>
          <w:b/>
          <w:bCs/>
          <w:sz w:val="24"/>
          <w:szCs w:val="24"/>
        </w:rPr>
        <w:t>Description</w:t>
      </w:r>
      <w:r w:rsidRPr="006F4DE1">
        <w:rPr>
          <w:rFonts w:asciiTheme="majorBidi" w:hAnsiTheme="majorBidi" w:cstheme="majorBidi"/>
          <w:sz w:val="24"/>
          <w:szCs w:val="24"/>
        </w:rPr>
        <w:t xml:space="preserve">: A low-lying outcrop with nearby boulders of the same textures.with similar textures. It is fine grained granites </w:t>
      </w:r>
      <w:r w:rsidR="00791F4F" w:rsidRPr="006F4DE1">
        <w:rPr>
          <w:rFonts w:asciiTheme="majorBidi" w:hAnsiTheme="majorBidi" w:cstheme="majorBidi"/>
          <w:sz w:val="24"/>
          <w:szCs w:val="24"/>
        </w:rPr>
        <w:t>with predominantly mafic minerals and has undergone biological and physical weatherings; as evident with presence of fractures.</w:t>
      </w:r>
    </w:p>
    <w:p w14:paraId="66CE8B5C" w14:textId="77777777" w:rsidR="0087243F" w:rsidRPr="006F4DE1" w:rsidRDefault="0087243F" w:rsidP="006F4DE1">
      <w:pPr>
        <w:tabs>
          <w:tab w:val="left" w:pos="1947"/>
        </w:tabs>
        <w:spacing w:line="360" w:lineRule="auto"/>
        <w:jc w:val="both"/>
        <w:rPr>
          <w:rFonts w:asciiTheme="majorBidi" w:hAnsiTheme="majorBidi" w:cstheme="majorBidi"/>
          <w:sz w:val="24"/>
          <w:szCs w:val="24"/>
        </w:rPr>
      </w:pPr>
    </w:p>
    <w:p w14:paraId="1CC52D5A" w14:textId="77777777" w:rsidR="00791F4F" w:rsidRPr="006F4DE1" w:rsidRDefault="00791F4F" w:rsidP="006F4DE1">
      <w:pPr>
        <w:tabs>
          <w:tab w:val="left" w:pos="1947"/>
        </w:tabs>
        <w:spacing w:line="360" w:lineRule="auto"/>
        <w:jc w:val="both"/>
        <w:rPr>
          <w:rFonts w:asciiTheme="majorBidi" w:hAnsiTheme="majorBidi" w:cstheme="majorBidi"/>
          <w:b/>
          <w:bCs/>
          <w:sz w:val="24"/>
          <w:szCs w:val="24"/>
        </w:rPr>
      </w:pPr>
      <w:r w:rsidRPr="006F4DE1">
        <w:rPr>
          <w:rFonts w:asciiTheme="majorBidi" w:hAnsiTheme="majorBidi" w:cstheme="majorBidi"/>
          <w:b/>
          <w:bCs/>
          <w:sz w:val="24"/>
          <w:szCs w:val="24"/>
        </w:rPr>
        <w:t>LOCATION 11 (Oke-Ona Grammar School 2)</w:t>
      </w:r>
    </w:p>
    <w:p w14:paraId="5369A2DF" w14:textId="77777777" w:rsidR="00791F4F" w:rsidRPr="00532830" w:rsidRDefault="00791F4F" w:rsidP="00532830">
      <w:pPr>
        <w:spacing w:line="360" w:lineRule="auto"/>
        <w:rPr>
          <w:rFonts w:asciiTheme="majorBidi" w:eastAsia="Times New Roman" w:hAnsiTheme="majorBidi" w:cstheme="majorBidi"/>
          <w:b/>
          <w:bCs/>
          <w:color w:val="000000"/>
          <w:sz w:val="24"/>
          <w:szCs w:val="24"/>
          <w:lang w:val="en-GB" w:eastAsia="en-GB"/>
        </w:rPr>
      </w:pPr>
      <w:r w:rsidRPr="006F4DE1">
        <w:rPr>
          <w:rFonts w:asciiTheme="majorBidi" w:hAnsiTheme="majorBidi" w:cstheme="majorBidi"/>
          <w:b/>
          <w:bCs/>
          <w:sz w:val="24"/>
          <w:szCs w:val="24"/>
        </w:rPr>
        <w:t>Coordinates;</w:t>
      </w:r>
      <w:r w:rsidRPr="006F4DE1">
        <w:rPr>
          <w:rFonts w:asciiTheme="majorBidi" w:hAnsiTheme="majorBidi" w:cstheme="majorBidi"/>
          <w:b/>
          <w:bCs/>
          <w:color w:val="000000"/>
          <w:sz w:val="24"/>
          <w:szCs w:val="24"/>
        </w:rPr>
        <w:t xml:space="preserve">  </w:t>
      </w:r>
      <w:r w:rsidR="006D206C" w:rsidRPr="006F4DE1">
        <w:rPr>
          <w:rFonts w:asciiTheme="majorBidi" w:hAnsiTheme="majorBidi" w:cstheme="majorBidi"/>
          <w:b/>
          <w:bCs/>
          <w:color w:val="000000"/>
          <w:sz w:val="24"/>
          <w:szCs w:val="24"/>
        </w:rPr>
        <w:t xml:space="preserve"> </w:t>
      </w:r>
      <w:r w:rsidR="006D206C" w:rsidRPr="006F4DE1">
        <w:rPr>
          <w:rFonts w:asciiTheme="majorBidi" w:eastAsia="Times New Roman" w:hAnsiTheme="majorBidi" w:cstheme="majorBidi"/>
          <w:b/>
          <w:bCs/>
          <w:color w:val="000000"/>
          <w:sz w:val="24"/>
          <w:szCs w:val="24"/>
          <w:lang w:val="en-GB" w:eastAsia="en-GB"/>
        </w:rPr>
        <w:t>7.2166000, 3.3412500</w:t>
      </w:r>
    </w:p>
    <w:p w14:paraId="169A224D" w14:textId="77777777" w:rsidR="00791F4F" w:rsidRPr="006F4DE1" w:rsidRDefault="00791F4F" w:rsidP="006F4DE1">
      <w:pPr>
        <w:spacing w:line="360" w:lineRule="auto"/>
        <w:rPr>
          <w:rFonts w:asciiTheme="majorBidi" w:hAnsiTheme="majorBidi" w:cstheme="majorBidi"/>
          <w:b/>
          <w:bCs/>
          <w:sz w:val="24"/>
          <w:szCs w:val="24"/>
        </w:rPr>
      </w:pPr>
      <w:r w:rsidRPr="006F4DE1">
        <w:rPr>
          <w:rFonts w:asciiTheme="majorBidi" w:hAnsiTheme="majorBidi" w:cstheme="majorBidi"/>
          <w:b/>
          <w:bCs/>
          <w:sz w:val="24"/>
          <w:szCs w:val="24"/>
        </w:rPr>
        <w:t>Weather: 34</w:t>
      </w:r>
      <w:r w:rsidRPr="006F4DE1">
        <w:rPr>
          <w:rFonts w:asciiTheme="majorBidi" w:hAnsiTheme="majorBidi" w:cstheme="majorBidi"/>
          <w:b/>
          <w:bCs/>
          <w:sz w:val="24"/>
          <w:szCs w:val="24"/>
          <w:vertAlign w:val="superscript"/>
        </w:rPr>
        <w:t>o</w:t>
      </w:r>
      <w:r w:rsidRPr="006F4DE1">
        <w:rPr>
          <w:rFonts w:asciiTheme="majorBidi" w:hAnsiTheme="majorBidi" w:cstheme="majorBidi"/>
          <w:b/>
          <w:bCs/>
          <w:sz w:val="24"/>
          <w:szCs w:val="24"/>
        </w:rPr>
        <w:t>C, sunny</w:t>
      </w:r>
    </w:p>
    <w:p w14:paraId="32229CEB" w14:textId="77777777" w:rsidR="00791F4F" w:rsidRPr="00532830" w:rsidRDefault="006D206C" w:rsidP="00532830">
      <w:pPr>
        <w:spacing w:line="360" w:lineRule="auto"/>
        <w:rPr>
          <w:rFonts w:asciiTheme="majorBidi" w:hAnsiTheme="majorBidi" w:cstheme="majorBidi"/>
          <w:b/>
          <w:bCs/>
          <w:sz w:val="24"/>
          <w:szCs w:val="24"/>
        </w:rPr>
      </w:pPr>
      <w:r w:rsidRPr="006F4DE1">
        <w:rPr>
          <w:rFonts w:asciiTheme="majorBidi" w:hAnsiTheme="majorBidi" w:cstheme="majorBidi"/>
          <w:b/>
          <w:bCs/>
          <w:sz w:val="24"/>
          <w:szCs w:val="24"/>
        </w:rPr>
        <w:t>Altitude: 69</w:t>
      </w:r>
      <w:r w:rsidR="00791F4F" w:rsidRPr="006F4DE1">
        <w:rPr>
          <w:rFonts w:asciiTheme="majorBidi" w:hAnsiTheme="majorBidi" w:cstheme="majorBidi"/>
          <w:b/>
          <w:bCs/>
          <w:sz w:val="24"/>
          <w:szCs w:val="24"/>
        </w:rPr>
        <w:t>m Above MSL</w:t>
      </w:r>
    </w:p>
    <w:p w14:paraId="74EABF01" w14:textId="77777777" w:rsidR="00791F4F" w:rsidRPr="006F4DE1" w:rsidRDefault="00791F4F" w:rsidP="006F4DE1">
      <w:pPr>
        <w:spacing w:line="360" w:lineRule="auto"/>
        <w:rPr>
          <w:rFonts w:asciiTheme="majorBidi" w:hAnsiTheme="majorBidi" w:cstheme="majorBidi"/>
          <w:sz w:val="24"/>
          <w:szCs w:val="24"/>
        </w:rPr>
      </w:pPr>
      <w:r w:rsidRPr="006F4DE1">
        <w:rPr>
          <w:rFonts w:asciiTheme="majorBidi" w:hAnsiTheme="majorBidi" w:cstheme="majorBidi"/>
          <w:b/>
          <w:bCs/>
          <w:sz w:val="24"/>
          <w:szCs w:val="24"/>
        </w:rPr>
        <w:t>Outcrop name</w:t>
      </w:r>
      <w:r w:rsidRPr="006F4DE1">
        <w:rPr>
          <w:rFonts w:asciiTheme="majorBidi" w:hAnsiTheme="majorBidi" w:cstheme="majorBidi"/>
          <w:sz w:val="24"/>
          <w:szCs w:val="24"/>
        </w:rPr>
        <w:t>: Normal Granite</w:t>
      </w:r>
    </w:p>
    <w:p w14:paraId="6CAE8F2F" w14:textId="77777777" w:rsidR="00791F4F" w:rsidRPr="006F4DE1" w:rsidRDefault="00791F4F" w:rsidP="006F4DE1">
      <w:pPr>
        <w:tabs>
          <w:tab w:val="left" w:pos="1947"/>
        </w:tabs>
        <w:spacing w:line="360" w:lineRule="auto"/>
        <w:jc w:val="both"/>
        <w:rPr>
          <w:rFonts w:asciiTheme="majorBidi" w:hAnsiTheme="majorBidi" w:cstheme="majorBidi"/>
          <w:sz w:val="24"/>
          <w:szCs w:val="24"/>
        </w:rPr>
      </w:pPr>
      <w:r w:rsidRPr="006F4DE1">
        <w:rPr>
          <w:rFonts w:asciiTheme="majorBidi" w:hAnsiTheme="majorBidi" w:cstheme="majorBidi"/>
          <w:b/>
          <w:bCs/>
          <w:sz w:val="24"/>
          <w:szCs w:val="24"/>
        </w:rPr>
        <w:t>Description</w:t>
      </w:r>
      <w:r w:rsidRPr="006F4DE1">
        <w:rPr>
          <w:rFonts w:asciiTheme="majorBidi" w:hAnsiTheme="majorBidi" w:cstheme="majorBidi"/>
          <w:sz w:val="24"/>
          <w:szCs w:val="24"/>
        </w:rPr>
        <w:t xml:space="preserve">: A low-lying outcrop with nearby boulders of the same </w:t>
      </w:r>
      <w:r w:rsidR="00532830" w:rsidRPr="006F4DE1">
        <w:rPr>
          <w:rFonts w:asciiTheme="majorBidi" w:hAnsiTheme="majorBidi" w:cstheme="majorBidi"/>
          <w:sz w:val="24"/>
          <w:szCs w:val="24"/>
        </w:rPr>
        <w:t>textures. With</w:t>
      </w:r>
      <w:r w:rsidRPr="006F4DE1">
        <w:rPr>
          <w:rFonts w:asciiTheme="majorBidi" w:hAnsiTheme="majorBidi" w:cstheme="majorBidi"/>
          <w:sz w:val="24"/>
          <w:szCs w:val="24"/>
        </w:rPr>
        <w:t xml:space="preserve"> similar textures. It is fine grained granites wit</w:t>
      </w:r>
      <w:r w:rsidR="006D206C" w:rsidRPr="006F4DE1">
        <w:rPr>
          <w:rFonts w:asciiTheme="majorBidi" w:hAnsiTheme="majorBidi" w:cstheme="majorBidi"/>
          <w:sz w:val="24"/>
          <w:szCs w:val="24"/>
        </w:rPr>
        <w:t xml:space="preserve">h predominantly mafic minerals </w:t>
      </w:r>
      <w:r w:rsidRPr="006F4DE1">
        <w:rPr>
          <w:rFonts w:asciiTheme="majorBidi" w:hAnsiTheme="majorBidi" w:cstheme="majorBidi"/>
          <w:sz w:val="24"/>
          <w:szCs w:val="24"/>
        </w:rPr>
        <w:t xml:space="preserve"> with presence </w:t>
      </w:r>
      <w:r w:rsidR="006D206C" w:rsidRPr="006F4DE1">
        <w:rPr>
          <w:rFonts w:asciiTheme="majorBidi" w:hAnsiTheme="majorBidi" w:cstheme="majorBidi"/>
          <w:sz w:val="24"/>
          <w:szCs w:val="24"/>
        </w:rPr>
        <w:t xml:space="preserve">of fractures and visible quartz </w:t>
      </w:r>
      <w:r w:rsidR="006D206C" w:rsidRPr="00A73ED8">
        <w:rPr>
          <w:rFonts w:asciiTheme="majorBidi" w:hAnsiTheme="majorBidi" w:cstheme="majorBidi"/>
          <w:sz w:val="24"/>
          <w:szCs w:val="24"/>
        </w:rPr>
        <w:t>veins.</w:t>
      </w:r>
      <w:r w:rsidR="00A73ED8" w:rsidRPr="00A73ED8">
        <w:rPr>
          <w:rFonts w:asciiTheme="majorBidi" w:hAnsiTheme="majorBidi" w:cstheme="majorBidi"/>
          <w:sz w:val="24"/>
          <w:szCs w:val="24"/>
        </w:rPr>
        <w:t>(Fig.4.12</w:t>
      </w:r>
      <w:r w:rsidR="006D206C" w:rsidRPr="00A73ED8">
        <w:rPr>
          <w:rFonts w:asciiTheme="majorBidi" w:hAnsiTheme="majorBidi" w:cstheme="majorBidi"/>
          <w:sz w:val="24"/>
          <w:szCs w:val="24"/>
        </w:rPr>
        <w:t>)</w:t>
      </w:r>
    </w:p>
    <w:p w14:paraId="7FB7E7CB" w14:textId="77777777" w:rsidR="00791F4F" w:rsidRDefault="00791F4F" w:rsidP="006F4DE1">
      <w:pPr>
        <w:tabs>
          <w:tab w:val="left" w:pos="1947"/>
        </w:tabs>
        <w:spacing w:line="360" w:lineRule="auto"/>
        <w:jc w:val="both"/>
        <w:rPr>
          <w:rFonts w:asciiTheme="majorBidi" w:hAnsiTheme="majorBidi" w:cstheme="majorBidi"/>
          <w:sz w:val="24"/>
          <w:szCs w:val="24"/>
        </w:rPr>
      </w:pPr>
    </w:p>
    <w:p w14:paraId="4D446256" w14:textId="77777777" w:rsidR="00725B8B" w:rsidRDefault="00725B8B" w:rsidP="005676AD">
      <w:pPr>
        <w:tabs>
          <w:tab w:val="left" w:pos="1947"/>
        </w:tabs>
        <w:spacing w:line="360" w:lineRule="auto"/>
        <w:ind w:right="-755"/>
        <w:jc w:val="both"/>
        <w:rPr>
          <w:rFonts w:ascii="Times New Roman" w:eastAsia="Times New Roman" w:hAnsi="Times New Roman" w:cs="Times New Roman"/>
          <w:snapToGrid w:val="0"/>
          <w:color w:val="000000"/>
          <w:w w:val="0"/>
          <w:sz w:val="0"/>
          <w:szCs w:val="0"/>
          <w:u w:color="000000"/>
          <w:bdr w:val="none" w:sz="0" w:space="0" w:color="000000"/>
          <w:shd w:val="clear" w:color="000000" w:fill="000000"/>
          <w:lang w:val="en-GB"/>
        </w:rPr>
      </w:pPr>
      <w:r>
        <w:rPr>
          <w:rFonts w:asciiTheme="majorBidi" w:hAnsiTheme="majorBidi" w:cstheme="majorBidi"/>
          <w:noProof/>
          <w:sz w:val="24"/>
          <w:szCs w:val="24"/>
          <w:lang w:val="en-GB" w:eastAsia="en-GB"/>
        </w:rPr>
        <w:drawing>
          <wp:inline distT="0" distB="0" distL="0" distR="0" wp14:anchorId="38AE0B31" wp14:editId="07F0379D">
            <wp:extent cx="2515428" cy="2792896"/>
            <wp:effectExtent l="19050" t="0" r="0" b="0"/>
            <wp:docPr id="25" name="Picture 14" descr="C:\Users\Bukola\Desktop\flashCopy\Abeokuta fieldwork\fieldw pix\PB300104.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4" descr="C:\Users\Bukola\Desktop\flashCopy\Abeokuta fieldwork\fieldw pix\PB300104.JPG"/>
                    <pic:cNvPicPr preferRelativeResize="0">
                      <a:picLocks noChangeAspect="1" noChangeArrowheads="1"/>
                    </pic:cNvPicPr>
                  </pic:nvPicPr>
                  <pic:blipFill>
                    <a:blip r:embed="rId29" cstate="print"/>
                    <a:srcRect/>
                    <a:stretch>
                      <a:fillRect/>
                    </a:stretch>
                  </pic:blipFill>
                  <pic:spPr bwMode="auto">
                    <a:xfrm>
                      <a:off x="0" y="0"/>
                      <a:ext cx="2515428" cy="2792896"/>
                    </a:xfrm>
                    <a:prstGeom prst="rect">
                      <a:avLst/>
                    </a:prstGeom>
                    <a:noFill/>
                    <a:ln w="9525">
                      <a:noFill/>
                      <a:miter lim="800000"/>
                      <a:headEnd/>
                      <a:tailEnd/>
                    </a:ln>
                  </pic:spPr>
                </pic:pic>
              </a:graphicData>
            </a:graphic>
          </wp:inline>
        </w:drawing>
      </w:r>
      <w:r w:rsidR="005676AD" w:rsidRPr="005676AD">
        <w:rPr>
          <w:rFonts w:ascii="Times New Roman" w:eastAsia="Times New Roman" w:hAnsi="Times New Roman" w:cs="Times New Roman"/>
          <w:snapToGrid w:val="0"/>
          <w:color w:val="000000"/>
          <w:w w:val="0"/>
          <w:sz w:val="0"/>
          <w:szCs w:val="0"/>
          <w:u w:color="000000"/>
          <w:bdr w:val="none" w:sz="0" w:space="0" w:color="000000"/>
          <w:shd w:val="clear" w:color="000000" w:fill="000000"/>
        </w:rPr>
        <w:t xml:space="preserve"> </w:t>
      </w:r>
      <w:r w:rsidR="005676AD">
        <w:rPr>
          <w:rFonts w:asciiTheme="majorBidi" w:hAnsiTheme="majorBidi" w:cstheme="majorBidi"/>
          <w:noProof/>
          <w:sz w:val="24"/>
          <w:szCs w:val="24"/>
          <w:lang w:val="en-GB" w:eastAsia="en-GB"/>
        </w:rPr>
        <w:drawing>
          <wp:inline distT="0" distB="0" distL="0" distR="0" wp14:anchorId="25922939" wp14:editId="73444978">
            <wp:extent cx="2694333" cy="2701507"/>
            <wp:effectExtent l="19050" t="0" r="0" b="0"/>
            <wp:docPr id="29" name="Picture 15" descr="C:\Users\Bukola\Desktop\flashCopy\Abeokuta fieldwork\fieldw pix\PB30010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Bukola\Desktop\flashCopy\Abeokuta fieldwork\fieldw pix\PB300105.JPG"/>
                    <pic:cNvPicPr>
                      <a:picLocks noChangeAspect="1" noChangeArrowheads="1"/>
                    </pic:cNvPicPr>
                  </pic:nvPicPr>
                  <pic:blipFill>
                    <a:blip r:embed="rId30" cstate="print"/>
                    <a:srcRect/>
                    <a:stretch>
                      <a:fillRect/>
                    </a:stretch>
                  </pic:blipFill>
                  <pic:spPr bwMode="auto">
                    <a:xfrm>
                      <a:off x="0" y="0"/>
                      <a:ext cx="2708662" cy="2715874"/>
                    </a:xfrm>
                    <a:prstGeom prst="rect">
                      <a:avLst/>
                    </a:prstGeom>
                    <a:noFill/>
                    <a:ln w="9525">
                      <a:noFill/>
                      <a:miter lim="800000"/>
                      <a:headEnd/>
                      <a:tailEnd/>
                    </a:ln>
                  </pic:spPr>
                </pic:pic>
              </a:graphicData>
            </a:graphic>
          </wp:inline>
        </w:drawing>
      </w:r>
    </w:p>
    <w:p w14:paraId="537D665E" w14:textId="77777777" w:rsidR="004C672B" w:rsidRPr="004C672B" w:rsidRDefault="004C672B" w:rsidP="005676AD">
      <w:pPr>
        <w:tabs>
          <w:tab w:val="left" w:pos="1947"/>
        </w:tabs>
        <w:spacing w:line="360" w:lineRule="auto"/>
        <w:ind w:right="-755"/>
        <w:jc w:val="both"/>
        <w:rPr>
          <w:rFonts w:asciiTheme="majorBidi" w:hAnsiTheme="majorBidi" w:cstheme="majorBidi"/>
          <w:sz w:val="24"/>
          <w:szCs w:val="24"/>
          <w:lang w:val="en-GB"/>
        </w:rPr>
      </w:pPr>
      <w:r>
        <w:rPr>
          <w:rFonts w:asciiTheme="majorBidi" w:hAnsiTheme="majorBidi" w:cstheme="majorBidi"/>
          <w:sz w:val="24"/>
          <w:szCs w:val="24"/>
          <w:lang w:val="en-GB"/>
        </w:rPr>
        <w:t>Fig. 4.12 Quartz vein ( L11)                            Fig. 4.13 Fracture (L11)</w:t>
      </w:r>
    </w:p>
    <w:p w14:paraId="0CCCF7EC" w14:textId="77777777" w:rsidR="006D206C" w:rsidRPr="006F4DE1" w:rsidRDefault="006D206C" w:rsidP="006F4DE1">
      <w:pPr>
        <w:tabs>
          <w:tab w:val="left" w:pos="1947"/>
        </w:tabs>
        <w:spacing w:line="360" w:lineRule="auto"/>
        <w:jc w:val="both"/>
        <w:rPr>
          <w:rFonts w:asciiTheme="majorBidi" w:hAnsiTheme="majorBidi" w:cstheme="majorBidi"/>
          <w:b/>
          <w:bCs/>
          <w:sz w:val="24"/>
          <w:szCs w:val="24"/>
        </w:rPr>
      </w:pPr>
      <w:r w:rsidRPr="006F4DE1">
        <w:rPr>
          <w:rFonts w:asciiTheme="majorBidi" w:hAnsiTheme="majorBidi" w:cstheme="majorBidi"/>
          <w:b/>
          <w:bCs/>
          <w:sz w:val="24"/>
          <w:szCs w:val="24"/>
        </w:rPr>
        <w:t>LOCATION 12  (Close to Opeji Road)</w:t>
      </w:r>
    </w:p>
    <w:p w14:paraId="2E4FCF0F" w14:textId="77777777" w:rsidR="006D206C" w:rsidRPr="006F4DE1" w:rsidRDefault="006D206C" w:rsidP="006F4DE1">
      <w:pPr>
        <w:spacing w:line="360" w:lineRule="auto"/>
        <w:rPr>
          <w:rFonts w:asciiTheme="majorBidi" w:eastAsia="Times New Roman" w:hAnsiTheme="majorBidi" w:cstheme="majorBidi"/>
          <w:color w:val="000000"/>
          <w:sz w:val="24"/>
          <w:szCs w:val="24"/>
          <w:lang w:val="en-GB" w:eastAsia="en-GB"/>
        </w:rPr>
      </w:pPr>
      <w:r w:rsidRPr="006F4DE1">
        <w:rPr>
          <w:rFonts w:asciiTheme="majorBidi" w:hAnsiTheme="majorBidi" w:cstheme="majorBidi"/>
          <w:b/>
          <w:bCs/>
          <w:sz w:val="24"/>
          <w:szCs w:val="24"/>
        </w:rPr>
        <w:t>Coordinates;</w:t>
      </w:r>
      <w:r w:rsidRPr="006F4DE1">
        <w:rPr>
          <w:rFonts w:asciiTheme="majorBidi" w:hAnsiTheme="majorBidi" w:cstheme="majorBidi"/>
          <w:b/>
          <w:bCs/>
          <w:color w:val="000000"/>
          <w:sz w:val="24"/>
          <w:szCs w:val="24"/>
        </w:rPr>
        <w:t xml:space="preserve">   </w:t>
      </w:r>
      <w:r w:rsidRPr="006F4DE1">
        <w:rPr>
          <w:rFonts w:asciiTheme="majorBidi" w:eastAsia="Times New Roman" w:hAnsiTheme="majorBidi" w:cstheme="majorBidi"/>
          <w:b/>
          <w:bCs/>
          <w:color w:val="000000"/>
          <w:sz w:val="24"/>
          <w:szCs w:val="24"/>
          <w:lang w:val="en-GB" w:eastAsia="en-GB"/>
        </w:rPr>
        <w:t>7.2163667, 3.3386167</w:t>
      </w:r>
    </w:p>
    <w:p w14:paraId="46C74060" w14:textId="77777777" w:rsidR="006D206C" w:rsidRPr="006F4DE1" w:rsidRDefault="006D206C" w:rsidP="006F4DE1">
      <w:pPr>
        <w:spacing w:line="360" w:lineRule="auto"/>
        <w:rPr>
          <w:rFonts w:asciiTheme="majorBidi" w:hAnsiTheme="majorBidi" w:cstheme="majorBidi"/>
          <w:b/>
          <w:bCs/>
          <w:sz w:val="24"/>
          <w:szCs w:val="24"/>
        </w:rPr>
      </w:pPr>
      <w:r w:rsidRPr="006F4DE1">
        <w:rPr>
          <w:rFonts w:asciiTheme="majorBidi" w:hAnsiTheme="majorBidi" w:cstheme="majorBidi"/>
          <w:b/>
          <w:bCs/>
          <w:sz w:val="24"/>
          <w:szCs w:val="24"/>
        </w:rPr>
        <w:t>Weather: 34</w:t>
      </w:r>
      <w:r w:rsidRPr="006F4DE1">
        <w:rPr>
          <w:rFonts w:asciiTheme="majorBidi" w:hAnsiTheme="majorBidi" w:cstheme="majorBidi"/>
          <w:b/>
          <w:bCs/>
          <w:sz w:val="24"/>
          <w:szCs w:val="24"/>
          <w:vertAlign w:val="superscript"/>
        </w:rPr>
        <w:t>o</w:t>
      </w:r>
      <w:r w:rsidRPr="006F4DE1">
        <w:rPr>
          <w:rFonts w:asciiTheme="majorBidi" w:hAnsiTheme="majorBidi" w:cstheme="majorBidi"/>
          <w:b/>
          <w:bCs/>
          <w:sz w:val="24"/>
          <w:szCs w:val="24"/>
        </w:rPr>
        <w:t>C, sunny</w:t>
      </w:r>
    </w:p>
    <w:p w14:paraId="64FD791E" w14:textId="77777777" w:rsidR="009602B7" w:rsidRPr="006F4DE1" w:rsidRDefault="009602B7" w:rsidP="006F4DE1">
      <w:pPr>
        <w:spacing w:line="360" w:lineRule="auto"/>
        <w:rPr>
          <w:rFonts w:asciiTheme="majorBidi" w:hAnsiTheme="majorBidi" w:cstheme="majorBidi"/>
          <w:b/>
          <w:bCs/>
          <w:sz w:val="24"/>
          <w:szCs w:val="24"/>
        </w:rPr>
      </w:pPr>
      <w:r w:rsidRPr="00A73ED8">
        <w:rPr>
          <w:rFonts w:asciiTheme="majorBidi" w:hAnsiTheme="majorBidi" w:cstheme="majorBidi"/>
          <w:b/>
          <w:bCs/>
          <w:sz w:val="24"/>
          <w:szCs w:val="24"/>
        </w:rPr>
        <w:t xml:space="preserve">Orientation of </w:t>
      </w:r>
      <w:r w:rsidRPr="006F4DE1">
        <w:rPr>
          <w:rFonts w:asciiTheme="majorBidi" w:hAnsiTheme="majorBidi" w:cstheme="majorBidi"/>
          <w:b/>
          <w:bCs/>
          <w:sz w:val="24"/>
          <w:szCs w:val="24"/>
        </w:rPr>
        <w:t>Outcrop: Trending North-South</w:t>
      </w:r>
    </w:p>
    <w:p w14:paraId="6B1C505C" w14:textId="77777777" w:rsidR="006D206C" w:rsidRPr="006F4DE1" w:rsidRDefault="006D206C" w:rsidP="006F4DE1">
      <w:pPr>
        <w:spacing w:line="360" w:lineRule="auto"/>
        <w:rPr>
          <w:rFonts w:asciiTheme="majorBidi" w:hAnsiTheme="majorBidi" w:cstheme="majorBidi"/>
          <w:b/>
          <w:bCs/>
          <w:sz w:val="24"/>
          <w:szCs w:val="24"/>
        </w:rPr>
      </w:pPr>
      <w:r w:rsidRPr="006F4DE1">
        <w:rPr>
          <w:rFonts w:asciiTheme="majorBidi" w:hAnsiTheme="majorBidi" w:cstheme="majorBidi"/>
          <w:b/>
          <w:bCs/>
          <w:sz w:val="24"/>
          <w:szCs w:val="24"/>
        </w:rPr>
        <w:t>Altitude: 61m Above MSL</w:t>
      </w:r>
    </w:p>
    <w:p w14:paraId="3843B8CE" w14:textId="77777777" w:rsidR="006D206C" w:rsidRPr="006F4DE1" w:rsidRDefault="006D206C" w:rsidP="006F4DE1">
      <w:pPr>
        <w:spacing w:line="360" w:lineRule="auto"/>
        <w:rPr>
          <w:rFonts w:asciiTheme="majorBidi" w:hAnsiTheme="majorBidi" w:cstheme="majorBidi"/>
          <w:b/>
          <w:bCs/>
          <w:sz w:val="24"/>
          <w:szCs w:val="24"/>
          <w:highlight w:val="yellow"/>
        </w:rPr>
      </w:pPr>
    </w:p>
    <w:p w14:paraId="19159985" w14:textId="77777777" w:rsidR="006D206C" w:rsidRPr="006F4DE1" w:rsidRDefault="006D206C" w:rsidP="006F4DE1">
      <w:pPr>
        <w:spacing w:line="360" w:lineRule="auto"/>
        <w:rPr>
          <w:rFonts w:asciiTheme="majorBidi" w:hAnsiTheme="majorBidi" w:cstheme="majorBidi"/>
          <w:sz w:val="24"/>
          <w:szCs w:val="24"/>
        </w:rPr>
      </w:pPr>
      <w:r w:rsidRPr="006F4DE1">
        <w:rPr>
          <w:rFonts w:asciiTheme="majorBidi" w:hAnsiTheme="majorBidi" w:cstheme="majorBidi"/>
          <w:b/>
          <w:bCs/>
          <w:sz w:val="24"/>
          <w:szCs w:val="24"/>
        </w:rPr>
        <w:t>Outcrop name</w:t>
      </w:r>
      <w:r w:rsidRPr="006F4DE1">
        <w:rPr>
          <w:rFonts w:asciiTheme="majorBidi" w:hAnsiTheme="majorBidi" w:cstheme="majorBidi"/>
          <w:sz w:val="24"/>
          <w:szCs w:val="24"/>
        </w:rPr>
        <w:t>: Normal Granite</w:t>
      </w:r>
    </w:p>
    <w:p w14:paraId="6CAF3F42" w14:textId="77777777" w:rsidR="006D206C" w:rsidRPr="006F4DE1" w:rsidRDefault="006D206C" w:rsidP="006F4DE1">
      <w:pPr>
        <w:tabs>
          <w:tab w:val="left" w:pos="1947"/>
        </w:tabs>
        <w:spacing w:line="360" w:lineRule="auto"/>
        <w:jc w:val="both"/>
        <w:rPr>
          <w:rFonts w:asciiTheme="majorBidi" w:hAnsiTheme="majorBidi" w:cstheme="majorBidi"/>
          <w:sz w:val="24"/>
          <w:szCs w:val="24"/>
        </w:rPr>
      </w:pPr>
      <w:r w:rsidRPr="006F4DE1">
        <w:rPr>
          <w:rFonts w:asciiTheme="majorBidi" w:hAnsiTheme="majorBidi" w:cstheme="majorBidi"/>
          <w:b/>
          <w:bCs/>
          <w:sz w:val="24"/>
          <w:szCs w:val="24"/>
        </w:rPr>
        <w:t>Description</w:t>
      </w:r>
      <w:r w:rsidRPr="006F4DE1">
        <w:rPr>
          <w:rFonts w:asciiTheme="majorBidi" w:hAnsiTheme="majorBidi" w:cstheme="majorBidi"/>
          <w:sz w:val="24"/>
          <w:szCs w:val="24"/>
        </w:rPr>
        <w:t xml:space="preserve">: A low-lying outcrop with nearby boulders of the same </w:t>
      </w:r>
      <w:r w:rsidR="00532830" w:rsidRPr="006F4DE1">
        <w:rPr>
          <w:rFonts w:asciiTheme="majorBidi" w:hAnsiTheme="majorBidi" w:cstheme="majorBidi"/>
          <w:sz w:val="24"/>
          <w:szCs w:val="24"/>
        </w:rPr>
        <w:t>textures. With</w:t>
      </w:r>
      <w:r w:rsidRPr="006F4DE1">
        <w:rPr>
          <w:rFonts w:asciiTheme="majorBidi" w:hAnsiTheme="majorBidi" w:cstheme="majorBidi"/>
          <w:sz w:val="24"/>
          <w:szCs w:val="24"/>
        </w:rPr>
        <w:t xml:space="preserve"> similar textures. It is fine grained granites with predominantly mafic </w:t>
      </w:r>
      <w:r w:rsidR="00532830" w:rsidRPr="006F4DE1">
        <w:rPr>
          <w:rFonts w:asciiTheme="majorBidi" w:hAnsiTheme="majorBidi" w:cstheme="majorBidi"/>
          <w:sz w:val="24"/>
          <w:szCs w:val="24"/>
        </w:rPr>
        <w:t>minerals with</w:t>
      </w:r>
      <w:r w:rsidRPr="006F4DE1">
        <w:rPr>
          <w:rFonts w:asciiTheme="majorBidi" w:hAnsiTheme="majorBidi" w:cstheme="majorBidi"/>
          <w:sz w:val="24"/>
          <w:szCs w:val="24"/>
        </w:rPr>
        <w:t xml:space="preserve"> presence of fractures and visible quartz veins.</w:t>
      </w:r>
    </w:p>
    <w:p w14:paraId="1A1AACCF" w14:textId="77777777" w:rsidR="00791F4F" w:rsidRPr="006F4DE1" w:rsidRDefault="00791F4F" w:rsidP="006F4DE1">
      <w:pPr>
        <w:tabs>
          <w:tab w:val="left" w:pos="1947"/>
        </w:tabs>
        <w:spacing w:line="360" w:lineRule="auto"/>
        <w:jc w:val="both"/>
        <w:rPr>
          <w:rFonts w:asciiTheme="majorBidi" w:hAnsiTheme="majorBidi" w:cstheme="majorBidi"/>
          <w:sz w:val="24"/>
          <w:szCs w:val="24"/>
        </w:rPr>
      </w:pPr>
    </w:p>
    <w:p w14:paraId="0C642EFC" w14:textId="77777777" w:rsidR="007B7E74" w:rsidRPr="006F4DE1" w:rsidRDefault="007B7E74" w:rsidP="006F4DE1">
      <w:pPr>
        <w:tabs>
          <w:tab w:val="left" w:pos="1947"/>
        </w:tabs>
        <w:spacing w:line="360" w:lineRule="auto"/>
        <w:jc w:val="both"/>
        <w:rPr>
          <w:rFonts w:asciiTheme="majorBidi" w:hAnsiTheme="majorBidi" w:cstheme="majorBidi"/>
          <w:b/>
          <w:bCs/>
          <w:sz w:val="24"/>
          <w:szCs w:val="24"/>
        </w:rPr>
      </w:pPr>
      <w:r w:rsidRPr="006F4DE1">
        <w:rPr>
          <w:rFonts w:asciiTheme="majorBidi" w:hAnsiTheme="majorBidi" w:cstheme="majorBidi"/>
          <w:b/>
          <w:bCs/>
          <w:sz w:val="24"/>
          <w:szCs w:val="24"/>
        </w:rPr>
        <w:t>LOCATION 13  (Close to Opeji Road)</w:t>
      </w:r>
    </w:p>
    <w:p w14:paraId="7A6B2C58" w14:textId="77777777" w:rsidR="007B7E74" w:rsidRPr="006F4DE1" w:rsidRDefault="007B7E74" w:rsidP="006F4DE1">
      <w:pPr>
        <w:spacing w:line="360" w:lineRule="auto"/>
        <w:rPr>
          <w:rFonts w:asciiTheme="majorBidi" w:eastAsia="Times New Roman" w:hAnsiTheme="majorBidi" w:cstheme="majorBidi"/>
          <w:b/>
          <w:bCs/>
          <w:color w:val="000000"/>
          <w:sz w:val="24"/>
          <w:szCs w:val="24"/>
          <w:lang w:val="en-GB" w:eastAsia="en-GB"/>
        </w:rPr>
      </w:pPr>
      <w:r w:rsidRPr="006F4DE1">
        <w:rPr>
          <w:rFonts w:asciiTheme="majorBidi" w:hAnsiTheme="majorBidi" w:cstheme="majorBidi"/>
          <w:b/>
          <w:bCs/>
          <w:sz w:val="24"/>
          <w:szCs w:val="24"/>
        </w:rPr>
        <w:t>Coordinates;</w:t>
      </w:r>
      <w:r w:rsidRPr="006F4DE1">
        <w:rPr>
          <w:rFonts w:asciiTheme="majorBidi" w:hAnsiTheme="majorBidi" w:cstheme="majorBidi"/>
          <w:b/>
          <w:bCs/>
          <w:color w:val="000000"/>
          <w:sz w:val="24"/>
          <w:szCs w:val="24"/>
        </w:rPr>
        <w:t xml:space="preserve">   </w:t>
      </w:r>
      <w:r w:rsidR="00DE6838" w:rsidRPr="006F4DE1">
        <w:rPr>
          <w:rFonts w:asciiTheme="majorBidi" w:eastAsia="Times New Roman" w:hAnsiTheme="majorBidi" w:cstheme="majorBidi"/>
          <w:b/>
          <w:bCs/>
          <w:color w:val="000000"/>
          <w:sz w:val="24"/>
          <w:szCs w:val="24"/>
          <w:lang w:val="en-GB" w:eastAsia="en-GB"/>
        </w:rPr>
        <w:t>7.2158833, 3.3383333</w:t>
      </w:r>
    </w:p>
    <w:p w14:paraId="7C913203" w14:textId="77777777" w:rsidR="007B7E74" w:rsidRPr="006F4DE1" w:rsidRDefault="007B7E74" w:rsidP="006F4DE1">
      <w:pPr>
        <w:spacing w:line="360" w:lineRule="auto"/>
        <w:rPr>
          <w:rFonts w:asciiTheme="majorBidi" w:hAnsiTheme="majorBidi" w:cstheme="majorBidi"/>
          <w:b/>
          <w:bCs/>
          <w:sz w:val="24"/>
          <w:szCs w:val="24"/>
        </w:rPr>
      </w:pPr>
      <w:r w:rsidRPr="006F4DE1">
        <w:rPr>
          <w:rFonts w:asciiTheme="majorBidi" w:hAnsiTheme="majorBidi" w:cstheme="majorBidi"/>
          <w:b/>
          <w:bCs/>
          <w:sz w:val="24"/>
          <w:szCs w:val="24"/>
        </w:rPr>
        <w:t>Weather: 34</w:t>
      </w:r>
      <w:r w:rsidRPr="006F4DE1">
        <w:rPr>
          <w:rFonts w:asciiTheme="majorBidi" w:hAnsiTheme="majorBidi" w:cstheme="majorBidi"/>
          <w:b/>
          <w:bCs/>
          <w:sz w:val="24"/>
          <w:szCs w:val="24"/>
          <w:vertAlign w:val="superscript"/>
        </w:rPr>
        <w:t>o</w:t>
      </w:r>
      <w:r w:rsidRPr="006F4DE1">
        <w:rPr>
          <w:rFonts w:asciiTheme="majorBidi" w:hAnsiTheme="majorBidi" w:cstheme="majorBidi"/>
          <w:b/>
          <w:bCs/>
          <w:sz w:val="24"/>
          <w:szCs w:val="24"/>
        </w:rPr>
        <w:t>C, sunny</w:t>
      </w:r>
    </w:p>
    <w:p w14:paraId="69389BA4" w14:textId="77777777" w:rsidR="007B7E74" w:rsidRPr="00A73ED8" w:rsidRDefault="00DE6838" w:rsidP="00A73ED8">
      <w:pPr>
        <w:spacing w:line="360" w:lineRule="auto"/>
        <w:rPr>
          <w:rFonts w:asciiTheme="majorBidi" w:hAnsiTheme="majorBidi" w:cstheme="majorBidi"/>
          <w:b/>
          <w:bCs/>
          <w:sz w:val="24"/>
          <w:szCs w:val="24"/>
        </w:rPr>
      </w:pPr>
      <w:r w:rsidRPr="006F4DE1">
        <w:rPr>
          <w:rFonts w:asciiTheme="majorBidi" w:hAnsiTheme="majorBidi" w:cstheme="majorBidi"/>
          <w:b/>
          <w:bCs/>
          <w:sz w:val="24"/>
          <w:szCs w:val="24"/>
        </w:rPr>
        <w:t>Altitude: 52</w:t>
      </w:r>
      <w:r w:rsidR="007B7E74" w:rsidRPr="006F4DE1">
        <w:rPr>
          <w:rFonts w:asciiTheme="majorBidi" w:hAnsiTheme="majorBidi" w:cstheme="majorBidi"/>
          <w:b/>
          <w:bCs/>
          <w:sz w:val="24"/>
          <w:szCs w:val="24"/>
        </w:rPr>
        <w:t>m Above MSL</w:t>
      </w:r>
    </w:p>
    <w:p w14:paraId="3BB7DAD7" w14:textId="77777777" w:rsidR="007B7E74" w:rsidRPr="006F4DE1" w:rsidRDefault="007B7E74" w:rsidP="006F4DE1">
      <w:pPr>
        <w:spacing w:line="360" w:lineRule="auto"/>
        <w:rPr>
          <w:rFonts w:asciiTheme="majorBidi" w:hAnsiTheme="majorBidi" w:cstheme="majorBidi"/>
          <w:sz w:val="24"/>
          <w:szCs w:val="24"/>
        </w:rPr>
      </w:pPr>
      <w:r w:rsidRPr="006F4DE1">
        <w:rPr>
          <w:rFonts w:asciiTheme="majorBidi" w:hAnsiTheme="majorBidi" w:cstheme="majorBidi"/>
          <w:b/>
          <w:bCs/>
          <w:sz w:val="24"/>
          <w:szCs w:val="24"/>
        </w:rPr>
        <w:t>Outcrop name</w:t>
      </w:r>
      <w:r w:rsidRPr="006F4DE1">
        <w:rPr>
          <w:rFonts w:asciiTheme="majorBidi" w:hAnsiTheme="majorBidi" w:cstheme="majorBidi"/>
          <w:sz w:val="24"/>
          <w:szCs w:val="24"/>
        </w:rPr>
        <w:t>: Normal Granite</w:t>
      </w:r>
    </w:p>
    <w:p w14:paraId="1753320A" w14:textId="77777777" w:rsidR="007B7E74" w:rsidRPr="006F4DE1" w:rsidRDefault="007B7E74" w:rsidP="006F4DE1">
      <w:pPr>
        <w:tabs>
          <w:tab w:val="left" w:pos="1947"/>
        </w:tabs>
        <w:spacing w:line="360" w:lineRule="auto"/>
        <w:jc w:val="both"/>
        <w:rPr>
          <w:rFonts w:asciiTheme="majorBidi" w:hAnsiTheme="majorBidi" w:cstheme="majorBidi"/>
          <w:sz w:val="24"/>
          <w:szCs w:val="24"/>
        </w:rPr>
      </w:pPr>
      <w:r w:rsidRPr="006F4DE1">
        <w:rPr>
          <w:rFonts w:asciiTheme="majorBidi" w:hAnsiTheme="majorBidi" w:cstheme="majorBidi"/>
          <w:b/>
          <w:bCs/>
          <w:sz w:val="24"/>
          <w:szCs w:val="24"/>
        </w:rPr>
        <w:t>Description</w:t>
      </w:r>
      <w:r w:rsidRPr="006F4DE1">
        <w:rPr>
          <w:rFonts w:asciiTheme="majorBidi" w:hAnsiTheme="majorBidi" w:cstheme="majorBidi"/>
          <w:sz w:val="24"/>
          <w:szCs w:val="24"/>
        </w:rPr>
        <w:t>: A low-lying outcrop</w:t>
      </w:r>
      <w:r w:rsidR="00DE6838" w:rsidRPr="006F4DE1">
        <w:rPr>
          <w:rFonts w:asciiTheme="majorBidi" w:hAnsiTheme="majorBidi" w:cstheme="majorBidi"/>
          <w:sz w:val="24"/>
          <w:szCs w:val="24"/>
        </w:rPr>
        <w:t xml:space="preserve"> that is fine </w:t>
      </w:r>
      <w:r w:rsidR="00532830" w:rsidRPr="006F4DE1">
        <w:rPr>
          <w:rFonts w:asciiTheme="majorBidi" w:hAnsiTheme="majorBidi" w:cstheme="majorBidi"/>
          <w:sz w:val="24"/>
          <w:szCs w:val="24"/>
        </w:rPr>
        <w:t>grained with</w:t>
      </w:r>
      <w:r w:rsidRPr="006F4DE1">
        <w:rPr>
          <w:rFonts w:asciiTheme="majorBidi" w:hAnsiTheme="majorBidi" w:cstheme="majorBidi"/>
          <w:sz w:val="24"/>
          <w:szCs w:val="24"/>
        </w:rPr>
        <w:t xml:space="preserve"> predominantly mafic minerals  with presence of fr</w:t>
      </w:r>
      <w:r w:rsidR="00DE6838" w:rsidRPr="006F4DE1">
        <w:rPr>
          <w:rFonts w:asciiTheme="majorBidi" w:hAnsiTheme="majorBidi" w:cstheme="majorBidi"/>
          <w:sz w:val="24"/>
          <w:szCs w:val="24"/>
        </w:rPr>
        <w:t>actures</w:t>
      </w:r>
      <w:r w:rsidRPr="006F4DE1">
        <w:rPr>
          <w:rFonts w:asciiTheme="majorBidi" w:hAnsiTheme="majorBidi" w:cstheme="majorBidi"/>
          <w:sz w:val="24"/>
          <w:szCs w:val="24"/>
        </w:rPr>
        <w:t>.</w:t>
      </w:r>
    </w:p>
    <w:p w14:paraId="6DB36B7E" w14:textId="77777777" w:rsidR="008C5409" w:rsidRPr="006F4DE1" w:rsidRDefault="008C5409" w:rsidP="006F4DE1">
      <w:pPr>
        <w:tabs>
          <w:tab w:val="left" w:pos="1947"/>
        </w:tabs>
        <w:spacing w:line="360" w:lineRule="auto"/>
        <w:jc w:val="both"/>
        <w:rPr>
          <w:rFonts w:asciiTheme="majorBidi" w:hAnsiTheme="majorBidi" w:cstheme="majorBidi"/>
          <w:sz w:val="24"/>
          <w:szCs w:val="24"/>
        </w:rPr>
      </w:pPr>
    </w:p>
    <w:p w14:paraId="172FB404" w14:textId="77777777" w:rsidR="00DE6838" w:rsidRPr="006F4DE1" w:rsidRDefault="00DE6838" w:rsidP="006F4DE1">
      <w:pPr>
        <w:tabs>
          <w:tab w:val="left" w:pos="1947"/>
        </w:tabs>
        <w:spacing w:line="360" w:lineRule="auto"/>
        <w:jc w:val="both"/>
        <w:rPr>
          <w:rFonts w:asciiTheme="majorBidi" w:hAnsiTheme="majorBidi" w:cstheme="majorBidi"/>
          <w:b/>
          <w:bCs/>
          <w:sz w:val="24"/>
          <w:szCs w:val="24"/>
        </w:rPr>
      </w:pPr>
      <w:r w:rsidRPr="006F4DE1">
        <w:rPr>
          <w:rFonts w:asciiTheme="majorBidi" w:hAnsiTheme="majorBidi" w:cstheme="majorBidi"/>
          <w:b/>
          <w:bCs/>
          <w:sz w:val="24"/>
          <w:szCs w:val="24"/>
        </w:rPr>
        <w:t>LOCATION 14  (Close to Opeji Road)</w:t>
      </w:r>
    </w:p>
    <w:p w14:paraId="1C19BF05" w14:textId="77777777" w:rsidR="00DE6838" w:rsidRPr="00532830" w:rsidRDefault="00DE6838" w:rsidP="00532830">
      <w:pPr>
        <w:spacing w:line="360" w:lineRule="auto"/>
        <w:rPr>
          <w:rFonts w:asciiTheme="majorBidi" w:eastAsia="Times New Roman" w:hAnsiTheme="majorBidi" w:cstheme="majorBidi"/>
          <w:b/>
          <w:bCs/>
          <w:color w:val="000000"/>
          <w:sz w:val="24"/>
          <w:szCs w:val="24"/>
          <w:lang w:val="en-GB" w:eastAsia="en-GB"/>
        </w:rPr>
      </w:pPr>
      <w:r w:rsidRPr="006F4DE1">
        <w:rPr>
          <w:rFonts w:asciiTheme="majorBidi" w:hAnsiTheme="majorBidi" w:cstheme="majorBidi"/>
          <w:b/>
          <w:bCs/>
          <w:sz w:val="24"/>
          <w:szCs w:val="24"/>
        </w:rPr>
        <w:t>Coordinates;</w:t>
      </w:r>
      <w:r w:rsidRPr="006F4DE1">
        <w:rPr>
          <w:rFonts w:asciiTheme="majorBidi" w:hAnsiTheme="majorBidi" w:cstheme="majorBidi"/>
          <w:b/>
          <w:bCs/>
          <w:color w:val="000000"/>
          <w:sz w:val="24"/>
          <w:szCs w:val="24"/>
        </w:rPr>
        <w:t xml:space="preserve">   </w:t>
      </w:r>
      <w:r w:rsidRPr="006F4DE1">
        <w:rPr>
          <w:rFonts w:asciiTheme="majorBidi" w:eastAsia="Times New Roman" w:hAnsiTheme="majorBidi" w:cstheme="majorBidi"/>
          <w:b/>
          <w:bCs/>
          <w:color w:val="000000"/>
          <w:sz w:val="24"/>
          <w:szCs w:val="24"/>
          <w:lang w:val="en-GB" w:eastAsia="en-GB"/>
        </w:rPr>
        <w:t>7.2083333, 3.3383333</w:t>
      </w:r>
    </w:p>
    <w:p w14:paraId="22C1D3D2" w14:textId="77777777" w:rsidR="00DE6838" w:rsidRPr="006F4DE1" w:rsidRDefault="00DE6838" w:rsidP="006F4DE1">
      <w:pPr>
        <w:spacing w:line="360" w:lineRule="auto"/>
        <w:rPr>
          <w:rFonts w:asciiTheme="majorBidi" w:hAnsiTheme="majorBidi" w:cstheme="majorBidi"/>
          <w:b/>
          <w:bCs/>
          <w:sz w:val="24"/>
          <w:szCs w:val="24"/>
        </w:rPr>
      </w:pPr>
      <w:r w:rsidRPr="006F4DE1">
        <w:rPr>
          <w:rFonts w:asciiTheme="majorBidi" w:hAnsiTheme="majorBidi" w:cstheme="majorBidi"/>
          <w:b/>
          <w:bCs/>
          <w:sz w:val="24"/>
          <w:szCs w:val="24"/>
        </w:rPr>
        <w:t>Weather: 34</w:t>
      </w:r>
      <w:r w:rsidRPr="006F4DE1">
        <w:rPr>
          <w:rFonts w:asciiTheme="majorBidi" w:hAnsiTheme="majorBidi" w:cstheme="majorBidi"/>
          <w:b/>
          <w:bCs/>
          <w:sz w:val="24"/>
          <w:szCs w:val="24"/>
          <w:vertAlign w:val="superscript"/>
        </w:rPr>
        <w:t>o</w:t>
      </w:r>
      <w:r w:rsidRPr="006F4DE1">
        <w:rPr>
          <w:rFonts w:asciiTheme="majorBidi" w:hAnsiTheme="majorBidi" w:cstheme="majorBidi"/>
          <w:b/>
          <w:bCs/>
          <w:sz w:val="24"/>
          <w:szCs w:val="24"/>
        </w:rPr>
        <w:t>C, sunny</w:t>
      </w:r>
    </w:p>
    <w:p w14:paraId="00E7F131" w14:textId="77777777" w:rsidR="00DE6838" w:rsidRPr="006F4DE1" w:rsidRDefault="00DE6838" w:rsidP="006F4DE1">
      <w:pPr>
        <w:spacing w:line="360" w:lineRule="auto"/>
        <w:rPr>
          <w:rFonts w:asciiTheme="majorBidi" w:hAnsiTheme="majorBidi" w:cstheme="majorBidi"/>
          <w:b/>
          <w:bCs/>
          <w:sz w:val="24"/>
          <w:szCs w:val="24"/>
        </w:rPr>
      </w:pPr>
      <w:r w:rsidRPr="006F4DE1">
        <w:rPr>
          <w:rFonts w:asciiTheme="majorBidi" w:hAnsiTheme="majorBidi" w:cstheme="majorBidi"/>
          <w:b/>
          <w:bCs/>
          <w:sz w:val="24"/>
          <w:szCs w:val="24"/>
        </w:rPr>
        <w:t>Altitude: 59m Above MSL</w:t>
      </w:r>
    </w:p>
    <w:p w14:paraId="5D1C865E" w14:textId="77777777" w:rsidR="00DE6838" w:rsidRPr="006F4DE1" w:rsidRDefault="00DE6838" w:rsidP="006F4DE1">
      <w:pPr>
        <w:spacing w:line="360" w:lineRule="auto"/>
        <w:rPr>
          <w:rFonts w:asciiTheme="majorBidi" w:hAnsiTheme="majorBidi" w:cstheme="majorBidi"/>
          <w:b/>
          <w:bCs/>
          <w:sz w:val="24"/>
          <w:szCs w:val="24"/>
          <w:highlight w:val="yellow"/>
        </w:rPr>
      </w:pPr>
    </w:p>
    <w:p w14:paraId="2A5BAC60" w14:textId="77777777" w:rsidR="00DE6838" w:rsidRPr="006F4DE1" w:rsidRDefault="00DE6838" w:rsidP="006F4DE1">
      <w:pPr>
        <w:spacing w:line="360" w:lineRule="auto"/>
        <w:rPr>
          <w:rFonts w:asciiTheme="majorBidi" w:hAnsiTheme="majorBidi" w:cstheme="majorBidi"/>
          <w:sz w:val="24"/>
          <w:szCs w:val="24"/>
        </w:rPr>
      </w:pPr>
      <w:r w:rsidRPr="006F4DE1">
        <w:rPr>
          <w:rFonts w:asciiTheme="majorBidi" w:hAnsiTheme="majorBidi" w:cstheme="majorBidi"/>
          <w:b/>
          <w:bCs/>
          <w:sz w:val="24"/>
          <w:szCs w:val="24"/>
        </w:rPr>
        <w:t>Outcrop name</w:t>
      </w:r>
      <w:r w:rsidRPr="006F4DE1">
        <w:rPr>
          <w:rFonts w:asciiTheme="majorBidi" w:hAnsiTheme="majorBidi" w:cstheme="majorBidi"/>
          <w:sz w:val="24"/>
          <w:szCs w:val="24"/>
        </w:rPr>
        <w:t>: Normal Granite</w:t>
      </w:r>
    </w:p>
    <w:p w14:paraId="19F0B738" w14:textId="77777777" w:rsidR="005C59D5" w:rsidRDefault="00DE6838" w:rsidP="000E56DD">
      <w:pPr>
        <w:tabs>
          <w:tab w:val="left" w:pos="1947"/>
        </w:tabs>
        <w:spacing w:line="360" w:lineRule="auto"/>
        <w:jc w:val="both"/>
        <w:rPr>
          <w:rFonts w:asciiTheme="majorBidi" w:hAnsiTheme="majorBidi" w:cstheme="majorBidi"/>
          <w:sz w:val="24"/>
          <w:szCs w:val="24"/>
        </w:rPr>
      </w:pPr>
      <w:r w:rsidRPr="006F4DE1">
        <w:rPr>
          <w:rFonts w:asciiTheme="majorBidi" w:hAnsiTheme="majorBidi" w:cstheme="majorBidi"/>
          <w:b/>
          <w:bCs/>
          <w:sz w:val="24"/>
          <w:szCs w:val="24"/>
        </w:rPr>
        <w:t>Description</w:t>
      </w:r>
      <w:r w:rsidRPr="006F4DE1">
        <w:rPr>
          <w:rFonts w:asciiTheme="majorBidi" w:hAnsiTheme="majorBidi" w:cstheme="majorBidi"/>
          <w:sz w:val="24"/>
          <w:szCs w:val="24"/>
        </w:rPr>
        <w:t xml:space="preserve">: A low-lying outcrop that is fine </w:t>
      </w:r>
      <w:r w:rsidR="000E56DD" w:rsidRPr="006F4DE1">
        <w:rPr>
          <w:rFonts w:asciiTheme="majorBidi" w:hAnsiTheme="majorBidi" w:cstheme="majorBidi"/>
          <w:sz w:val="24"/>
          <w:szCs w:val="24"/>
        </w:rPr>
        <w:t>grained with</w:t>
      </w:r>
      <w:r w:rsidRPr="006F4DE1">
        <w:rPr>
          <w:rFonts w:asciiTheme="majorBidi" w:hAnsiTheme="majorBidi" w:cstheme="majorBidi"/>
          <w:sz w:val="24"/>
          <w:szCs w:val="24"/>
        </w:rPr>
        <w:t xml:space="preserve"> predominantly mafic minerals..</w:t>
      </w:r>
    </w:p>
    <w:p w14:paraId="42B198BD" w14:textId="77777777" w:rsidR="000E56DD" w:rsidRPr="006F4DE1" w:rsidRDefault="000E56DD" w:rsidP="000E56DD">
      <w:pPr>
        <w:tabs>
          <w:tab w:val="left" w:pos="1947"/>
        </w:tabs>
        <w:spacing w:line="360" w:lineRule="auto"/>
        <w:jc w:val="both"/>
        <w:rPr>
          <w:rFonts w:asciiTheme="majorBidi" w:hAnsiTheme="majorBidi" w:cstheme="majorBidi"/>
          <w:sz w:val="24"/>
          <w:szCs w:val="24"/>
        </w:rPr>
      </w:pPr>
    </w:p>
    <w:p w14:paraId="323D69BF" w14:textId="77777777" w:rsidR="009435A5" w:rsidRPr="006F4DE1" w:rsidRDefault="009435A5" w:rsidP="006F4DE1">
      <w:pPr>
        <w:tabs>
          <w:tab w:val="left" w:pos="1947"/>
        </w:tabs>
        <w:spacing w:line="360" w:lineRule="auto"/>
        <w:jc w:val="both"/>
        <w:rPr>
          <w:rFonts w:asciiTheme="majorBidi" w:hAnsiTheme="majorBidi" w:cstheme="majorBidi"/>
          <w:b/>
          <w:bCs/>
          <w:sz w:val="24"/>
          <w:szCs w:val="24"/>
        </w:rPr>
      </w:pPr>
      <w:r w:rsidRPr="006F4DE1">
        <w:rPr>
          <w:rFonts w:asciiTheme="majorBidi" w:hAnsiTheme="majorBidi" w:cstheme="majorBidi"/>
          <w:b/>
          <w:bCs/>
          <w:sz w:val="24"/>
          <w:szCs w:val="24"/>
        </w:rPr>
        <w:t>LOCATION 15</w:t>
      </w:r>
    </w:p>
    <w:p w14:paraId="790E8B1E" w14:textId="77777777" w:rsidR="009435A5" w:rsidRPr="006F4DE1" w:rsidRDefault="009435A5" w:rsidP="006F4DE1">
      <w:pPr>
        <w:spacing w:line="360" w:lineRule="auto"/>
        <w:rPr>
          <w:rFonts w:asciiTheme="majorBidi" w:eastAsia="Times New Roman" w:hAnsiTheme="majorBidi" w:cstheme="majorBidi"/>
          <w:color w:val="000000"/>
          <w:sz w:val="24"/>
          <w:szCs w:val="24"/>
          <w:lang w:val="en-GB" w:eastAsia="en-GB"/>
        </w:rPr>
      </w:pPr>
      <w:r w:rsidRPr="006F4DE1">
        <w:rPr>
          <w:rFonts w:asciiTheme="majorBidi" w:hAnsiTheme="majorBidi" w:cstheme="majorBidi"/>
          <w:b/>
          <w:bCs/>
          <w:sz w:val="24"/>
          <w:szCs w:val="24"/>
        </w:rPr>
        <w:t>Coordinates;</w:t>
      </w:r>
      <w:r w:rsidRPr="006F4DE1">
        <w:rPr>
          <w:rFonts w:asciiTheme="majorBidi" w:hAnsiTheme="majorBidi" w:cstheme="majorBidi"/>
          <w:b/>
          <w:bCs/>
          <w:color w:val="000000"/>
          <w:sz w:val="24"/>
          <w:szCs w:val="24"/>
        </w:rPr>
        <w:t xml:space="preserve">  </w:t>
      </w:r>
      <w:r w:rsidRPr="006F4DE1">
        <w:rPr>
          <w:rFonts w:asciiTheme="majorBidi" w:eastAsia="Times New Roman" w:hAnsiTheme="majorBidi" w:cstheme="majorBidi"/>
          <w:b/>
          <w:bCs/>
          <w:color w:val="000000"/>
          <w:sz w:val="24"/>
          <w:szCs w:val="24"/>
          <w:lang w:val="en-GB" w:eastAsia="en-GB"/>
        </w:rPr>
        <w:t>7.2023500,  3.3504500</w:t>
      </w:r>
    </w:p>
    <w:p w14:paraId="3DFBE9B9" w14:textId="77777777" w:rsidR="009435A5" w:rsidRPr="006F4DE1" w:rsidRDefault="009435A5" w:rsidP="006F4DE1">
      <w:pPr>
        <w:spacing w:line="360" w:lineRule="auto"/>
        <w:rPr>
          <w:rFonts w:asciiTheme="majorBidi" w:hAnsiTheme="majorBidi" w:cstheme="majorBidi"/>
          <w:b/>
          <w:bCs/>
          <w:sz w:val="24"/>
          <w:szCs w:val="24"/>
        </w:rPr>
      </w:pPr>
      <w:r w:rsidRPr="006F4DE1">
        <w:rPr>
          <w:rFonts w:asciiTheme="majorBidi" w:hAnsiTheme="majorBidi" w:cstheme="majorBidi"/>
          <w:b/>
          <w:bCs/>
          <w:sz w:val="24"/>
          <w:szCs w:val="24"/>
        </w:rPr>
        <w:t>Weather: 34</w:t>
      </w:r>
      <w:r w:rsidRPr="006F4DE1">
        <w:rPr>
          <w:rFonts w:asciiTheme="majorBidi" w:hAnsiTheme="majorBidi" w:cstheme="majorBidi"/>
          <w:b/>
          <w:bCs/>
          <w:sz w:val="24"/>
          <w:szCs w:val="24"/>
          <w:vertAlign w:val="superscript"/>
        </w:rPr>
        <w:t>o</w:t>
      </w:r>
      <w:r w:rsidRPr="006F4DE1">
        <w:rPr>
          <w:rFonts w:asciiTheme="majorBidi" w:hAnsiTheme="majorBidi" w:cstheme="majorBidi"/>
          <w:b/>
          <w:bCs/>
          <w:sz w:val="24"/>
          <w:szCs w:val="24"/>
        </w:rPr>
        <w:t>C, sunny</w:t>
      </w:r>
    </w:p>
    <w:p w14:paraId="0442205F" w14:textId="77777777" w:rsidR="009435A5" w:rsidRPr="006F4DE1" w:rsidRDefault="009435A5" w:rsidP="006F4DE1">
      <w:pPr>
        <w:spacing w:line="360" w:lineRule="auto"/>
        <w:rPr>
          <w:rFonts w:asciiTheme="majorBidi" w:hAnsiTheme="majorBidi" w:cstheme="majorBidi"/>
          <w:b/>
          <w:bCs/>
          <w:sz w:val="24"/>
          <w:szCs w:val="24"/>
        </w:rPr>
      </w:pPr>
      <w:r w:rsidRPr="006F4DE1">
        <w:rPr>
          <w:rFonts w:asciiTheme="majorBidi" w:hAnsiTheme="majorBidi" w:cstheme="majorBidi"/>
          <w:b/>
          <w:bCs/>
          <w:sz w:val="24"/>
          <w:szCs w:val="24"/>
        </w:rPr>
        <w:t>Altitude: 95m Above MSL</w:t>
      </w:r>
    </w:p>
    <w:p w14:paraId="77E09EE5" w14:textId="77777777" w:rsidR="009435A5" w:rsidRPr="006F4DE1" w:rsidRDefault="009435A5" w:rsidP="006F4DE1">
      <w:pPr>
        <w:spacing w:line="360" w:lineRule="auto"/>
        <w:rPr>
          <w:rFonts w:asciiTheme="majorBidi" w:hAnsiTheme="majorBidi" w:cstheme="majorBidi"/>
          <w:b/>
          <w:bCs/>
          <w:sz w:val="24"/>
          <w:szCs w:val="24"/>
        </w:rPr>
      </w:pPr>
      <w:r w:rsidRPr="004C7298">
        <w:rPr>
          <w:rFonts w:asciiTheme="majorBidi" w:hAnsiTheme="majorBidi" w:cstheme="majorBidi"/>
          <w:b/>
          <w:bCs/>
          <w:sz w:val="24"/>
          <w:szCs w:val="24"/>
        </w:rPr>
        <w:t xml:space="preserve">Orientation of </w:t>
      </w:r>
      <w:r w:rsidRPr="006F4DE1">
        <w:rPr>
          <w:rFonts w:asciiTheme="majorBidi" w:hAnsiTheme="majorBidi" w:cstheme="majorBidi"/>
          <w:b/>
          <w:bCs/>
          <w:sz w:val="24"/>
          <w:szCs w:val="24"/>
        </w:rPr>
        <w:t>Outcrop: Trending North-East</w:t>
      </w:r>
    </w:p>
    <w:p w14:paraId="7F3CB4D8" w14:textId="77777777" w:rsidR="009435A5" w:rsidRPr="006F4DE1" w:rsidRDefault="009435A5" w:rsidP="006F4DE1">
      <w:pPr>
        <w:spacing w:line="360" w:lineRule="auto"/>
        <w:rPr>
          <w:rFonts w:asciiTheme="majorBidi" w:hAnsiTheme="majorBidi" w:cstheme="majorBidi"/>
          <w:sz w:val="24"/>
          <w:szCs w:val="24"/>
        </w:rPr>
      </w:pPr>
      <w:r w:rsidRPr="006F4DE1">
        <w:rPr>
          <w:rFonts w:asciiTheme="majorBidi" w:hAnsiTheme="majorBidi" w:cstheme="majorBidi"/>
          <w:b/>
          <w:bCs/>
          <w:sz w:val="24"/>
          <w:szCs w:val="24"/>
        </w:rPr>
        <w:t>Outcrop name</w:t>
      </w:r>
      <w:r w:rsidRPr="006F4DE1">
        <w:rPr>
          <w:rFonts w:asciiTheme="majorBidi" w:hAnsiTheme="majorBidi" w:cstheme="majorBidi"/>
          <w:sz w:val="24"/>
          <w:szCs w:val="24"/>
        </w:rPr>
        <w:t>: Porphiritic Granite</w:t>
      </w:r>
    </w:p>
    <w:p w14:paraId="56F2B3D6" w14:textId="77777777" w:rsidR="009435A5" w:rsidRDefault="009435A5" w:rsidP="006F4DE1">
      <w:pPr>
        <w:tabs>
          <w:tab w:val="left" w:pos="1947"/>
        </w:tabs>
        <w:spacing w:line="360" w:lineRule="auto"/>
        <w:jc w:val="both"/>
        <w:rPr>
          <w:rFonts w:asciiTheme="majorBidi" w:hAnsiTheme="majorBidi" w:cstheme="majorBidi"/>
          <w:sz w:val="24"/>
          <w:szCs w:val="24"/>
        </w:rPr>
      </w:pPr>
      <w:r w:rsidRPr="006F4DE1">
        <w:rPr>
          <w:rFonts w:asciiTheme="majorBidi" w:hAnsiTheme="majorBidi" w:cstheme="majorBidi"/>
          <w:b/>
          <w:bCs/>
          <w:sz w:val="24"/>
          <w:szCs w:val="24"/>
        </w:rPr>
        <w:t>Description</w:t>
      </w:r>
      <w:r w:rsidRPr="006F4DE1">
        <w:rPr>
          <w:rFonts w:asciiTheme="majorBidi" w:hAnsiTheme="majorBidi" w:cstheme="majorBidi"/>
          <w:sz w:val="24"/>
          <w:szCs w:val="24"/>
        </w:rPr>
        <w:t>: A massive outcrop with visible phenocrysts have no preferred orientation. There is also the presence of zenoliths enclosed within some parts of the outcrop.</w:t>
      </w:r>
      <w:r w:rsidR="004C7298">
        <w:rPr>
          <w:rFonts w:asciiTheme="majorBidi" w:hAnsiTheme="majorBidi" w:cstheme="majorBidi"/>
          <w:sz w:val="24"/>
          <w:szCs w:val="24"/>
        </w:rPr>
        <w:t>(Fig.4.14)</w:t>
      </w:r>
    </w:p>
    <w:p w14:paraId="37E9EBD7" w14:textId="77777777" w:rsidR="00836FE6" w:rsidRDefault="00836FE6" w:rsidP="006F4DE1">
      <w:pPr>
        <w:tabs>
          <w:tab w:val="left" w:pos="1947"/>
        </w:tabs>
        <w:spacing w:line="360" w:lineRule="auto"/>
        <w:jc w:val="both"/>
        <w:rPr>
          <w:rFonts w:asciiTheme="majorBidi" w:hAnsiTheme="majorBidi" w:cstheme="majorBidi"/>
          <w:sz w:val="24"/>
          <w:szCs w:val="24"/>
        </w:rPr>
      </w:pPr>
      <w:r>
        <w:rPr>
          <w:rFonts w:asciiTheme="majorBidi" w:hAnsiTheme="majorBidi" w:cstheme="majorBidi"/>
          <w:noProof/>
          <w:sz w:val="24"/>
          <w:szCs w:val="24"/>
          <w:lang w:val="en-GB" w:eastAsia="en-GB"/>
        </w:rPr>
        <w:drawing>
          <wp:inline distT="0" distB="0" distL="0" distR="0" wp14:anchorId="1DC371AA" wp14:editId="6DEC3DFA">
            <wp:extent cx="4890880" cy="3746018"/>
            <wp:effectExtent l="19050" t="0" r="4970" b="0"/>
            <wp:docPr id="30" name="Picture 16" descr="C:\Users\Bukola\Desktop\flashCopy\Abeokuta fieldwork\fieldw pix\PB30011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Bukola\Desktop\flashCopy\Abeokuta fieldwork\fieldw pix\PB300112.JPG"/>
                    <pic:cNvPicPr>
                      <a:picLocks noChangeAspect="1" noChangeArrowheads="1"/>
                    </pic:cNvPicPr>
                  </pic:nvPicPr>
                  <pic:blipFill>
                    <a:blip r:embed="rId31" cstate="print"/>
                    <a:srcRect/>
                    <a:stretch>
                      <a:fillRect/>
                    </a:stretch>
                  </pic:blipFill>
                  <pic:spPr bwMode="auto">
                    <a:xfrm>
                      <a:off x="0" y="0"/>
                      <a:ext cx="4893557" cy="3748069"/>
                    </a:xfrm>
                    <a:prstGeom prst="rect">
                      <a:avLst/>
                    </a:prstGeom>
                    <a:noFill/>
                    <a:ln w="9525">
                      <a:noFill/>
                      <a:miter lim="800000"/>
                      <a:headEnd/>
                      <a:tailEnd/>
                    </a:ln>
                  </pic:spPr>
                </pic:pic>
              </a:graphicData>
            </a:graphic>
          </wp:inline>
        </w:drawing>
      </w:r>
    </w:p>
    <w:p w14:paraId="24095B71" w14:textId="77777777" w:rsidR="004C672B" w:rsidRPr="006F4DE1" w:rsidRDefault="004C672B" w:rsidP="006F4DE1">
      <w:pPr>
        <w:tabs>
          <w:tab w:val="left" w:pos="1947"/>
        </w:tabs>
        <w:spacing w:line="360" w:lineRule="auto"/>
        <w:jc w:val="both"/>
        <w:rPr>
          <w:rFonts w:asciiTheme="majorBidi" w:hAnsiTheme="majorBidi" w:cstheme="majorBidi"/>
          <w:sz w:val="24"/>
          <w:szCs w:val="24"/>
        </w:rPr>
      </w:pPr>
      <w:r>
        <w:rPr>
          <w:rFonts w:asciiTheme="majorBidi" w:hAnsiTheme="majorBidi" w:cstheme="majorBidi"/>
          <w:sz w:val="24"/>
          <w:szCs w:val="24"/>
        </w:rPr>
        <w:t>Fig.</w:t>
      </w:r>
      <w:r w:rsidR="004C7298">
        <w:rPr>
          <w:rFonts w:asciiTheme="majorBidi" w:hAnsiTheme="majorBidi" w:cstheme="majorBidi"/>
          <w:sz w:val="24"/>
          <w:szCs w:val="24"/>
        </w:rPr>
        <w:t>4.</w:t>
      </w:r>
      <w:r>
        <w:rPr>
          <w:rFonts w:asciiTheme="majorBidi" w:hAnsiTheme="majorBidi" w:cstheme="majorBidi"/>
          <w:sz w:val="24"/>
          <w:szCs w:val="24"/>
        </w:rPr>
        <w:t>14: Dark, fine grain xenoliths within a porphyritic granite(L15)</w:t>
      </w:r>
    </w:p>
    <w:p w14:paraId="1605CAB5" w14:textId="77777777" w:rsidR="009435A5" w:rsidRPr="006F4DE1" w:rsidRDefault="009435A5" w:rsidP="006F4DE1">
      <w:pPr>
        <w:tabs>
          <w:tab w:val="left" w:pos="1947"/>
        </w:tabs>
        <w:spacing w:line="360" w:lineRule="auto"/>
        <w:jc w:val="both"/>
        <w:rPr>
          <w:rFonts w:asciiTheme="majorBidi" w:hAnsiTheme="majorBidi" w:cstheme="majorBidi"/>
          <w:sz w:val="24"/>
          <w:szCs w:val="24"/>
        </w:rPr>
      </w:pPr>
    </w:p>
    <w:p w14:paraId="773E2E42" w14:textId="77777777" w:rsidR="00221F31" w:rsidRPr="006F4DE1" w:rsidRDefault="00221F31" w:rsidP="006F4DE1">
      <w:pPr>
        <w:tabs>
          <w:tab w:val="left" w:pos="1947"/>
        </w:tabs>
        <w:spacing w:line="360" w:lineRule="auto"/>
        <w:jc w:val="both"/>
        <w:rPr>
          <w:rFonts w:asciiTheme="majorBidi" w:hAnsiTheme="majorBidi" w:cstheme="majorBidi"/>
          <w:b/>
          <w:bCs/>
          <w:sz w:val="24"/>
          <w:szCs w:val="24"/>
        </w:rPr>
      </w:pPr>
      <w:r w:rsidRPr="006F4DE1">
        <w:rPr>
          <w:rFonts w:asciiTheme="majorBidi" w:hAnsiTheme="majorBidi" w:cstheme="majorBidi"/>
          <w:b/>
          <w:bCs/>
          <w:sz w:val="24"/>
          <w:szCs w:val="24"/>
        </w:rPr>
        <w:t>LOCATION 16</w:t>
      </w:r>
    </w:p>
    <w:p w14:paraId="27819622" w14:textId="77777777" w:rsidR="00221F31" w:rsidRPr="006F4DE1" w:rsidRDefault="00221F31" w:rsidP="006F4DE1">
      <w:pPr>
        <w:spacing w:line="360" w:lineRule="auto"/>
        <w:rPr>
          <w:rFonts w:asciiTheme="majorBidi" w:eastAsia="Times New Roman" w:hAnsiTheme="majorBidi" w:cstheme="majorBidi"/>
          <w:color w:val="000000"/>
          <w:sz w:val="24"/>
          <w:szCs w:val="24"/>
          <w:lang w:val="en-GB" w:eastAsia="en-GB"/>
        </w:rPr>
      </w:pPr>
      <w:r w:rsidRPr="006F4DE1">
        <w:rPr>
          <w:rFonts w:asciiTheme="majorBidi" w:hAnsiTheme="majorBidi" w:cstheme="majorBidi"/>
          <w:b/>
          <w:bCs/>
          <w:sz w:val="24"/>
          <w:szCs w:val="24"/>
        </w:rPr>
        <w:t>Coordinates;</w:t>
      </w:r>
      <w:r w:rsidRPr="006F4DE1">
        <w:rPr>
          <w:rFonts w:asciiTheme="majorBidi" w:hAnsiTheme="majorBidi" w:cstheme="majorBidi"/>
          <w:b/>
          <w:bCs/>
          <w:color w:val="000000"/>
          <w:sz w:val="24"/>
          <w:szCs w:val="24"/>
        </w:rPr>
        <w:t xml:space="preserve">  </w:t>
      </w:r>
      <w:r w:rsidR="004A39D7" w:rsidRPr="006F4DE1">
        <w:rPr>
          <w:rFonts w:asciiTheme="majorBidi" w:eastAsia="Times New Roman" w:hAnsiTheme="majorBidi" w:cstheme="majorBidi"/>
          <w:b/>
          <w:bCs/>
          <w:color w:val="000000"/>
          <w:sz w:val="24"/>
          <w:szCs w:val="24"/>
          <w:lang w:val="en-GB" w:eastAsia="en-GB"/>
        </w:rPr>
        <w:t>7.2022000,  3.3492667</w:t>
      </w:r>
    </w:p>
    <w:p w14:paraId="31696F71" w14:textId="77777777" w:rsidR="00221F31" w:rsidRPr="006F4DE1" w:rsidRDefault="00221F31" w:rsidP="006F4DE1">
      <w:pPr>
        <w:spacing w:line="360" w:lineRule="auto"/>
        <w:rPr>
          <w:rFonts w:asciiTheme="majorBidi" w:hAnsiTheme="majorBidi" w:cstheme="majorBidi"/>
          <w:b/>
          <w:bCs/>
          <w:sz w:val="24"/>
          <w:szCs w:val="24"/>
        </w:rPr>
      </w:pPr>
      <w:r w:rsidRPr="006F4DE1">
        <w:rPr>
          <w:rFonts w:asciiTheme="majorBidi" w:hAnsiTheme="majorBidi" w:cstheme="majorBidi"/>
          <w:b/>
          <w:bCs/>
          <w:sz w:val="24"/>
          <w:szCs w:val="24"/>
        </w:rPr>
        <w:t>Weather: 34</w:t>
      </w:r>
      <w:r w:rsidRPr="006F4DE1">
        <w:rPr>
          <w:rFonts w:asciiTheme="majorBidi" w:hAnsiTheme="majorBidi" w:cstheme="majorBidi"/>
          <w:b/>
          <w:bCs/>
          <w:sz w:val="24"/>
          <w:szCs w:val="24"/>
          <w:vertAlign w:val="superscript"/>
        </w:rPr>
        <w:t>o</w:t>
      </w:r>
      <w:r w:rsidRPr="006F4DE1">
        <w:rPr>
          <w:rFonts w:asciiTheme="majorBidi" w:hAnsiTheme="majorBidi" w:cstheme="majorBidi"/>
          <w:b/>
          <w:bCs/>
          <w:sz w:val="24"/>
          <w:szCs w:val="24"/>
        </w:rPr>
        <w:t>C, sunny</w:t>
      </w:r>
    </w:p>
    <w:p w14:paraId="34E51AC4" w14:textId="77777777" w:rsidR="00221F31" w:rsidRPr="006F4DE1" w:rsidRDefault="00365F3B" w:rsidP="006F4DE1">
      <w:pPr>
        <w:spacing w:line="360" w:lineRule="auto"/>
        <w:rPr>
          <w:rFonts w:asciiTheme="majorBidi" w:hAnsiTheme="majorBidi" w:cstheme="majorBidi"/>
          <w:b/>
          <w:bCs/>
          <w:sz w:val="24"/>
          <w:szCs w:val="24"/>
        </w:rPr>
      </w:pPr>
      <w:r w:rsidRPr="006F4DE1">
        <w:rPr>
          <w:rFonts w:asciiTheme="majorBidi" w:hAnsiTheme="majorBidi" w:cstheme="majorBidi"/>
          <w:b/>
          <w:bCs/>
          <w:sz w:val="24"/>
          <w:szCs w:val="24"/>
        </w:rPr>
        <w:t>Altitude: 89</w:t>
      </w:r>
      <w:r w:rsidR="00221F31" w:rsidRPr="006F4DE1">
        <w:rPr>
          <w:rFonts w:asciiTheme="majorBidi" w:hAnsiTheme="majorBidi" w:cstheme="majorBidi"/>
          <w:b/>
          <w:bCs/>
          <w:sz w:val="24"/>
          <w:szCs w:val="24"/>
        </w:rPr>
        <w:t>m Above MSL</w:t>
      </w:r>
    </w:p>
    <w:p w14:paraId="5440AD70" w14:textId="77777777" w:rsidR="00221F31" w:rsidRPr="006F4DE1" w:rsidRDefault="00221F31" w:rsidP="006F4DE1">
      <w:pPr>
        <w:spacing w:line="360" w:lineRule="auto"/>
        <w:rPr>
          <w:rFonts w:asciiTheme="majorBidi" w:hAnsiTheme="majorBidi" w:cstheme="majorBidi"/>
          <w:b/>
          <w:bCs/>
          <w:sz w:val="24"/>
          <w:szCs w:val="24"/>
        </w:rPr>
      </w:pPr>
      <w:r w:rsidRPr="004C7298">
        <w:rPr>
          <w:rFonts w:asciiTheme="majorBidi" w:hAnsiTheme="majorBidi" w:cstheme="majorBidi"/>
          <w:b/>
          <w:bCs/>
          <w:sz w:val="24"/>
          <w:szCs w:val="24"/>
        </w:rPr>
        <w:t>Orientation of Outcrop</w:t>
      </w:r>
      <w:r w:rsidRPr="006F4DE1">
        <w:rPr>
          <w:rFonts w:asciiTheme="majorBidi" w:hAnsiTheme="majorBidi" w:cstheme="majorBidi"/>
          <w:b/>
          <w:bCs/>
          <w:sz w:val="24"/>
          <w:szCs w:val="24"/>
        </w:rPr>
        <w:t>: Trending North-East</w:t>
      </w:r>
    </w:p>
    <w:p w14:paraId="504A9287" w14:textId="77777777" w:rsidR="004A39D7" w:rsidRPr="006F4DE1" w:rsidRDefault="004A39D7" w:rsidP="006F4DE1">
      <w:pPr>
        <w:spacing w:line="360" w:lineRule="auto"/>
        <w:rPr>
          <w:rFonts w:asciiTheme="majorBidi" w:hAnsiTheme="majorBidi" w:cstheme="majorBidi"/>
          <w:b/>
          <w:bCs/>
          <w:sz w:val="24"/>
          <w:szCs w:val="24"/>
        </w:rPr>
      </w:pPr>
      <w:r w:rsidRPr="006F4DE1">
        <w:rPr>
          <w:rFonts w:asciiTheme="majorBidi" w:hAnsiTheme="majorBidi" w:cstheme="majorBidi"/>
          <w:b/>
          <w:bCs/>
          <w:sz w:val="24"/>
          <w:szCs w:val="24"/>
        </w:rPr>
        <w:t>Stike/Dip of foliation plane: 092</w:t>
      </w:r>
      <w:r w:rsidRPr="006F4DE1">
        <w:rPr>
          <w:rFonts w:asciiTheme="majorBidi" w:hAnsiTheme="majorBidi" w:cstheme="majorBidi"/>
          <w:b/>
          <w:bCs/>
          <w:sz w:val="24"/>
          <w:szCs w:val="24"/>
          <w:vertAlign w:val="superscript"/>
        </w:rPr>
        <w:t>o</w:t>
      </w:r>
      <w:r w:rsidRPr="006F4DE1">
        <w:rPr>
          <w:rFonts w:asciiTheme="majorBidi" w:hAnsiTheme="majorBidi" w:cstheme="majorBidi"/>
          <w:b/>
          <w:bCs/>
          <w:sz w:val="24"/>
          <w:szCs w:val="24"/>
        </w:rPr>
        <w:t>//33</w:t>
      </w:r>
      <w:r w:rsidRPr="006F4DE1">
        <w:rPr>
          <w:rFonts w:asciiTheme="majorBidi" w:hAnsiTheme="majorBidi" w:cstheme="majorBidi"/>
          <w:b/>
          <w:bCs/>
          <w:sz w:val="24"/>
          <w:szCs w:val="24"/>
          <w:vertAlign w:val="superscript"/>
        </w:rPr>
        <w:t>o</w:t>
      </w:r>
      <w:r w:rsidRPr="006F4DE1">
        <w:rPr>
          <w:rFonts w:asciiTheme="majorBidi" w:hAnsiTheme="majorBidi" w:cstheme="majorBidi"/>
          <w:b/>
          <w:bCs/>
          <w:sz w:val="24"/>
          <w:szCs w:val="24"/>
        </w:rPr>
        <w:t>E</w:t>
      </w:r>
    </w:p>
    <w:p w14:paraId="57E43403" w14:textId="77777777" w:rsidR="00221F31" w:rsidRPr="006F4DE1" w:rsidRDefault="00221F31" w:rsidP="006F4DE1">
      <w:pPr>
        <w:spacing w:line="360" w:lineRule="auto"/>
        <w:rPr>
          <w:rFonts w:asciiTheme="majorBidi" w:hAnsiTheme="majorBidi" w:cstheme="majorBidi"/>
          <w:sz w:val="24"/>
          <w:szCs w:val="24"/>
        </w:rPr>
      </w:pPr>
      <w:r w:rsidRPr="006F4DE1">
        <w:rPr>
          <w:rFonts w:asciiTheme="majorBidi" w:hAnsiTheme="majorBidi" w:cstheme="majorBidi"/>
          <w:b/>
          <w:bCs/>
          <w:sz w:val="24"/>
          <w:szCs w:val="24"/>
        </w:rPr>
        <w:t>Outcrop name</w:t>
      </w:r>
      <w:r w:rsidRPr="006F4DE1">
        <w:rPr>
          <w:rFonts w:asciiTheme="majorBidi" w:hAnsiTheme="majorBidi" w:cstheme="majorBidi"/>
          <w:sz w:val="24"/>
          <w:szCs w:val="24"/>
        </w:rPr>
        <w:t>: Porphiritic Granite</w:t>
      </w:r>
    </w:p>
    <w:p w14:paraId="68AC314D" w14:textId="77777777" w:rsidR="00221F31" w:rsidRPr="006F4DE1" w:rsidRDefault="00221F31" w:rsidP="006F4DE1">
      <w:pPr>
        <w:tabs>
          <w:tab w:val="left" w:pos="1947"/>
        </w:tabs>
        <w:spacing w:line="360" w:lineRule="auto"/>
        <w:jc w:val="both"/>
        <w:rPr>
          <w:rFonts w:asciiTheme="majorBidi" w:hAnsiTheme="majorBidi" w:cstheme="majorBidi"/>
          <w:sz w:val="24"/>
          <w:szCs w:val="24"/>
        </w:rPr>
      </w:pPr>
      <w:r w:rsidRPr="006F4DE1">
        <w:rPr>
          <w:rFonts w:asciiTheme="majorBidi" w:hAnsiTheme="majorBidi" w:cstheme="majorBidi"/>
          <w:b/>
          <w:bCs/>
          <w:sz w:val="24"/>
          <w:szCs w:val="24"/>
        </w:rPr>
        <w:t>Description</w:t>
      </w:r>
      <w:r w:rsidRPr="006F4DE1">
        <w:rPr>
          <w:rFonts w:asciiTheme="majorBidi" w:hAnsiTheme="majorBidi" w:cstheme="majorBidi"/>
          <w:sz w:val="24"/>
          <w:szCs w:val="24"/>
        </w:rPr>
        <w:t>: A massive outcrop</w:t>
      </w:r>
      <w:r w:rsidR="004A39D7" w:rsidRPr="006F4DE1">
        <w:rPr>
          <w:rFonts w:asciiTheme="majorBidi" w:hAnsiTheme="majorBidi" w:cstheme="majorBidi"/>
          <w:sz w:val="24"/>
          <w:szCs w:val="24"/>
        </w:rPr>
        <w:t xml:space="preserve"> with porphiritic granite intruding a fine grained granite that has undergone a</w:t>
      </w:r>
      <w:r w:rsidR="002F38FA">
        <w:rPr>
          <w:rFonts w:asciiTheme="majorBidi" w:hAnsiTheme="majorBidi" w:cstheme="majorBidi"/>
          <w:sz w:val="24"/>
          <w:szCs w:val="24"/>
        </w:rPr>
        <w:t>n</w:t>
      </w:r>
      <w:r w:rsidR="004A39D7" w:rsidRPr="006F4DE1">
        <w:rPr>
          <w:rFonts w:asciiTheme="majorBidi" w:hAnsiTheme="majorBidi" w:cstheme="majorBidi"/>
          <w:sz w:val="24"/>
          <w:szCs w:val="24"/>
        </w:rPr>
        <w:t xml:space="preserve"> intense metamorphism.</w:t>
      </w:r>
    </w:p>
    <w:p w14:paraId="30EC4B7D" w14:textId="77777777" w:rsidR="004A39D7" w:rsidRPr="006F4DE1" w:rsidRDefault="004A39D7" w:rsidP="006F4DE1">
      <w:pPr>
        <w:tabs>
          <w:tab w:val="left" w:pos="1947"/>
        </w:tabs>
        <w:spacing w:line="360" w:lineRule="auto"/>
        <w:jc w:val="both"/>
        <w:rPr>
          <w:rFonts w:asciiTheme="majorBidi" w:hAnsiTheme="majorBidi" w:cstheme="majorBidi"/>
          <w:sz w:val="24"/>
          <w:szCs w:val="24"/>
        </w:rPr>
      </w:pPr>
      <w:r w:rsidRPr="006F4DE1">
        <w:rPr>
          <w:rFonts w:asciiTheme="majorBidi" w:hAnsiTheme="majorBidi" w:cstheme="majorBidi"/>
          <w:sz w:val="24"/>
          <w:szCs w:val="24"/>
        </w:rPr>
        <w:t xml:space="preserve">There is also the presence of banding within the metamorphosed </w:t>
      </w:r>
      <w:r w:rsidR="00365F3B" w:rsidRPr="006F4DE1">
        <w:rPr>
          <w:rFonts w:asciiTheme="majorBidi" w:hAnsiTheme="majorBidi" w:cstheme="majorBidi"/>
          <w:sz w:val="24"/>
          <w:szCs w:val="24"/>
        </w:rPr>
        <w:t>rock suggesting high level of metamorphism in the areas of the metamorphic rock.</w:t>
      </w:r>
    </w:p>
    <w:p w14:paraId="7418BF31" w14:textId="77777777" w:rsidR="00365F3B" w:rsidRDefault="00365F3B" w:rsidP="006F4DE1">
      <w:pPr>
        <w:tabs>
          <w:tab w:val="left" w:pos="1947"/>
        </w:tabs>
        <w:spacing w:line="360" w:lineRule="auto"/>
        <w:jc w:val="both"/>
        <w:rPr>
          <w:rFonts w:asciiTheme="majorBidi" w:hAnsiTheme="majorBidi" w:cstheme="majorBidi"/>
          <w:sz w:val="24"/>
          <w:szCs w:val="24"/>
        </w:rPr>
      </w:pPr>
      <w:r w:rsidRPr="006F4DE1">
        <w:rPr>
          <w:rFonts w:asciiTheme="majorBidi" w:hAnsiTheme="majorBidi" w:cstheme="majorBidi"/>
          <w:sz w:val="24"/>
          <w:szCs w:val="24"/>
        </w:rPr>
        <w:t>The mixture of porphyritic granite, fine grain granites and gneiss suggests it to be a migmatite</w:t>
      </w:r>
      <w:r w:rsidR="002F38FA">
        <w:rPr>
          <w:rFonts w:asciiTheme="majorBidi" w:hAnsiTheme="majorBidi" w:cstheme="majorBidi"/>
          <w:sz w:val="24"/>
          <w:szCs w:val="24"/>
        </w:rPr>
        <w:t>(Fig.4.15)</w:t>
      </w:r>
      <w:r w:rsidRPr="006F4DE1">
        <w:rPr>
          <w:rFonts w:asciiTheme="majorBidi" w:hAnsiTheme="majorBidi" w:cstheme="majorBidi"/>
          <w:sz w:val="24"/>
          <w:szCs w:val="24"/>
        </w:rPr>
        <w:t>; although the predominant rock is porphyritic granite.</w:t>
      </w:r>
      <w:r w:rsidR="00B80E5F" w:rsidRPr="006F4DE1">
        <w:rPr>
          <w:rFonts w:asciiTheme="majorBidi" w:hAnsiTheme="majorBidi" w:cstheme="majorBidi"/>
          <w:sz w:val="24"/>
          <w:szCs w:val="24"/>
        </w:rPr>
        <w:t xml:space="preserve"> The outcrop has also undergone some weathering processes.</w:t>
      </w:r>
    </w:p>
    <w:p w14:paraId="746BB142" w14:textId="77777777" w:rsidR="00836FE6" w:rsidRDefault="00836FE6" w:rsidP="006F4DE1">
      <w:pPr>
        <w:tabs>
          <w:tab w:val="left" w:pos="1947"/>
        </w:tabs>
        <w:spacing w:line="360" w:lineRule="auto"/>
        <w:jc w:val="both"/>
        <w:rPr>
          <w:rFonts w:asciiTheme="majorBidi" w:hAnsiTheme="majorBidi" w:cstheme="majorBidi"/>
          <w:sz w:val="24"/>
          <w:szCs w:val="24"/>
        </w:rPr>
      </w:pPr>
      <w:r>
        <w:rPr>
          <w:rFonts w:asciiTheme="majorBidi" w:hAnsiTheme="majorBidi" w:cstheme="majorBidi"/>
          <w:noProof/>
          <w:sz w:val="24"/>
          <w:szCs w:val="24"/>
          <w:lang w:val="en-GB" w:eastAsia="en-GB"/>
        </w:rPr>
        <w:drawing>
          <wp:inline distT="0" distB="0" distL="0" distR="0" wp14:anchorId="1B129B01" wp14:editId="33D14084">
            <wp:extent cx="6106795" cy="4580037"/>
            <wp:effectExtent l="19050" t="0" r="8255" b="0"/>
            <wp:docPr id="31" name="Picture 17" descr="C:\Users\Bukola\Desktop\flashCopy\Abeokuta fieldwork\fieldw pix\PB30012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Bukola\Desktop\flashCopy\Abeokuta fieldwork\fieldw pix\PB300120.JPG"/>
                    <pic:cNvPicPr>
                      <a:picLocks noChangeAspect="1" noChangeArrowheads="1"/>
                    </pic:cNvPicPr>
                  </pic:nvPicPr>
                  <pic:blipFill>
                    <a:blip r:embed="rId32" cstate="print"/>
                    <a:srcRect/>
                    <a:stretch>
                      <a:fillRect/>
                    </a:stretch>
                  </pic:blipFill>
                  <pic:spPr bwMode="auto">
                    <a:xfrm>
                      <a:off x="0" y="0"/>
                      <a:ext cx="6106795" cy="4580037"/>
                    </a:xfrm>
                    <a:prstGeom prst="rect">
                      <a:avLst/>
                    </a:prstGeom>
                    <a:noFill/>
                    <a:ln w="9525">
                      <a:noFill/>
                      <a:miter lim="800000"/>
                      <a:headEnd/>
                      <a:tailEnd/>
                    </a:ln>
                  </pic:spPr>
                </pic:pic>
              </a:graphicData>
            </a:graphic>
          </wp:inline>
        </w:drawing>
      </w:r>
    </w:p>
    <w:p w14:paraId="627C37EC" w14:textId="77777777" w:rsidR="00836FE6" w:rsidRPr="006F4DE1" w:rsidRDefault="004C672B" w:rsidP="006F4DE1">
      <w:pPr>
        <w:tabs>
          <w:tab w:val="left" w:pos="1947"/>
        </w:tabs>
        <w:spacing w:line="360" w:lineRule="auto"/>
        <w:jc w:val="both"/>
        <w:rPr>
          <w:rFonts w:asciiTheme="majorBidi" w:hAnsiTheme="majorBidi" w:cstheme="majorBidi"/>
          <w:sz w:val="24"/>
          <w:szCs w:val="24"/>
        </w:rPr>
      </w:pPr>
      <w:r>
        <w:rPr>
          <w:rFonts w:asciiTheme="majorBidi" w:hAnsiTheme="majorBidi" w:cstheme="majorBidi"/>
          <w:sz w:val="24"/>
          <w:szCs w:val="24"/>
        </w:rPr>
        <w:t>Fig.4.15: Migmatite( A combination of porhyritic granite, fine grain granite and gneiss, L16)</w:t>
      </w:r>
    </w:p>
    <w:p w14:paraId="527A37D1" w14:textId="77777777" w:rsidR="00221F31" w:rsidRPr="006F4DE1" w:rsidRDefault="00221F31" w:rsidP="006F4DE1">
      <w:pPr>
        <w:tabs>
          <w:tab w:val="left" w:pos="1947"/>
        </w:tabs>
        <w:spacing w:line="360" w:lineRule="auto"/>
        <w:jc w:val="both"/>
        <w:rPr>
          <w:rFonts w:asciiTheme="majorBidi" w:hAnsiTheme="majorBidi" w:cstheme="majorBidi"/>
          <w:sz w:val="24"/>
          <w:szCs w:val="24"/>
        </w:rPr>
      </w:pPr>
    </w:p>
    <w:p w14:paraId="35BC3A06" w14:textId="77777777" w:rsidR="00A11B93" w:rsidRPr="006F4DE1" w:rsidRDefault="00A11B93" w:rsidP="006F4DE1">
      <w:pPr>
        <w:tabs>
          <w:tab w:val="left" w:pos="1947"/>
        </w:tabs>
        <w:spacing w:line="360" w:lineRule="auto"/>
        <w:jc w:val="both"/>
        <w:rPr>
          <w:rFonts w:asciiTheme="majorBidi" w:hAnsiTheme="majorBidi" w:cstheme="majorBidi"/>
          <w:b/>
          <w:bCs/>
          <w:sz w:val="24"/>
          <w:szCs w:val="24"/>
        </w:rPr>
      </w:pPr>
      <w:r w:rsidRPr="006F4DE1">
        <w:rPr>
          <w:rFonts w:asciiTheme="majorBidi" w:hAnsiTheme="majorBidi" w:cstheme="majorBidi"/>
          <w:b/>
          <w:bCs/>
          <w:sz w:val="24"/>
          <w:szCs w:val="24"/>
        </w:rPr>
        <w:t>LOCATION 17</w:t>
      </w:r>
      <w:r w:rsidR="00A65A5F" w:rsidRPr="006F4DE1">
        <w:rPr>
          <w:rFonts w:asciiTheme="majorBidi" w:hAnsiTheme="majorBidi" w:cstheme="majorBidi"/>
          <w:b/>
          <w:bCs/>
          <w:sz w:val="24"/>
          <w:szCs w:val="24"/>
        </w:rPr>
        <w:t xml:space="preserve"> (Extension of Dam outcrop)</w:t>
      </w:r>
    </w:p>
    <w:p w14:paraId="110ABDA4" w14:textId="77777777" w:rsidR="00A11B93" w:rsidRPr="006F4DE1" w:rsidRDefault="00A11B93" w:rsidP="006F4DE1">
      <w:pPr>
        <w:spacing w:line="360" w:lineRule="auto"/>
        <w:rPr>
          <w:rFonts w:asciiTheme="majorBidi" w:eastAsia="Times New Roman" w:hAnsiTheme="majorBidi" w:cstheme="majorBidi"/>
          <w:color w:val="000000"/>
          <w:sz w:val="24"/>
          <w:szCs w:val="24"/>
          <w:lang w:val="en-GB" w:eastAsia="en-GB"/>
        </w:rPr>
      </w:pPr>
      <w:r w:rsidRPr="006F4DE1">
        <w:rPr>
          <w:rFonts w:asciiTheme="majorBidi" w:hAnsiTheme="majorBidi" w:cstheme="majorBidi"/>
          <w:b/>
          <w:bCs/>
          <w:sz w:val="24"/>
          <w:szCs w:val="24"/>
        </w:rPr>
        <w:t>Coordinates;</w:t>
      </w:r>
      <w:r w:rsidRPr="006F4DE1">
        <w:rPr>
          <w:rFonts w:asciiTheme="majorBidi" w:hAnsiTheme="majorBidi" w:cstheme="majorBidi"/>
          <w:b/>
          <w:bCs/>
          <w:color w:val="000000"/>
          <w:sz w:val="24"/>
          <w:szCs w:val="24"/>
        </w:rPr>
        <w:t xml:space="preserve">  </w:t>
      </w:r>
      <w:r w:rsidR="00A65A5F" w:rsidRPr="006F4DE1">
        <w:rPr>
          <w:rFonts w:asciiTheme="majorBidi" w:hAnsiTheme="majorBidi" w:cstheme="majorBidi"/>
          <w:b/>
          <w:bCs/>
          <w:color w:val="000000"/>
          <w:sz w:val="24"/>
          <w:szCs w:val="24"/>
        </w:rPr>
        <w:t xml:space="preserve"> </w:t>
      </w:r>
      <w:r w:rsidR="00A65A5F" w:rsidRPr="006F4DE1">
        <w:rPr>
          <w:rFonts w:asciiTheme="majorBidi" w:eastAsia="Times New Roman" w:hAnsiTheme="majorBidi" w:cstheme="majorBidi"/>
          <w:b/>
          <w:bCs/>
          <w:color w:val="000000"/>
          <w:sz w:val="24"/>
          <w:szCs w:val="24"/>
          <w:lang w:val="en-GB" w:eastAsia="en-GB"/>
        </w:rPr>
        <w:t>7.2016667, 3.3469000</w:t>
      </w:r>
    </w:p>
    <w:p w14:paraId="6419FEAA" w14:textId="77777777" w:rsidR="00A11B93" w:rsidRPr="006F4DE1" w:rsidRDefault="00A11B93" w:rsidP="006F4DE1">
      <w:pPr>
        <w:spacing w:line="360" w:lineRule="auto"/>
        <w:rPr>
          <w:rFonts w:asciiTheme="majorBidi" w:hAnsiTheme="majorBidi" w:cstheme="majorBidi"/>
          <w:b/>
          <w:bCs/>
          <w:sz w:val="24"/>
          <w:szCs w:val="24"/>
        </w:rPr>
      </w:pPr>
      <w:r w:rsidRPr="006F4DE1">
        <w:rPr>
          <w:rFonts w:asciiTheme="majorBidi" w:hAnsiTheme="majorBidi" w:cstheme="majorBidi"/>
          <w:b/>
          <w:bCs/>
          <w:sz w:val="24"/>
          <w:szCs w:val="24"/>
        </w:rPr>
        <w:t>Weather: 34</w:t>
      </w:r>
      <w:r w:rsidRPr="006F4DE1">
        <w:rPr>
          <w:rFonts w:asciiTheme="majorBidi" w:hAnsiTheme="majorBidi" w:cstheme="majorBidi"/>
          <w:b/>
          <w:bCs/>
          <w:sz w:val="24"/>
          <w:szCs w:val="24"/>
          <w:vertAlign w:val="superscript"/>
        </w:rPr>
        <w:t>o</w:t>
      </w:r>
      <w:r w:rsidRPr="006F4DE1">
        <w:rPr>
          <w:rFonts w:asciiTheme="majorBidi" w:hAnsiTheme="majorBidi" w:cstheme="majorBidi"/>
          <w:b/>
          <w:bCs/>
          <w:sz w:val="24"/>
          <w:szCs w:val="24"/>
        </w:rPr>
        <w:t>C, sunny</w:t>
      </w:r>
    </w:p>
    <w:p w14:paraId="544BA18A" w14:textId="77777777" w:rsidR="00A11B93" w:rsidRPr="006F4DE1" w:rsidRDefault="00A65A5F" w:rsidP="006F4DE1">
      <w:pPr>
        <w:spacing w:line="360" w:lineRule="auto"/>
        <w:rPr>
          <w:rFonts w:asciiTheme="majorBidi" w:hAnsiTheme="majorBidi" w:cstheme="majorBidi"/>
          <w:b/>
          <w:bCs/>
          <w:sz w:val="24"/>
          <w:szCs w:val="24"/>
        </w:rPr>
      </w:pPr>
      <w:r w:rsidRPr="006F4DE1">
        <w:rPr>
          <w:rFonts w:asciiTheme="majorBidi" w:hAnsiTheme="majorBidi" w:cstheme="majorBidi"/>
          <w:b/>
          <w:bCs/>
          <w:sz w:val="24"/>
          <w:szCs w:val="24"/>
        </w:rPr>
        <w:t>Altitude: 82</w:t>
      </w:r>
      <w:r w:rsidR="00A11B93" w:rsidRPr="006F4DE1">
        <w:rPr>
          <w:rFonts w:asciiTheme="majorBidi" w:hAnsiTheme="majorBidi" w:cstheme="majorBidi"/>
          <w:b/>
          <w:bCs/>
          <w:sz w:val="24"/>
          <w:szCs w:val="24"/>
        </w:rPr>
        <w:t>m Above MSL</w:t>
      </w:r>
    </w:p>
    <w:p w14:paraId="7481068B" w14:textId="77777777" w:rsidR="00A11B93" w:rsidRPr="006F4DE1" w:rsidRDefault="00A11B93" w:rsidP="006F4DE1">
      <w:pPr>
        <w:spacing w:line="360" w:lineRule="auto"/>
        <w:rPr>
          <w:rFonts w:asciiTheme="majorBidi" w:hAnsiTheme="majorBidi" w:cstheme="majorBidi"/>
          <w:sz w:val="24"/>
          <w:szCs w:val="24"/>
        </w:rPr>
      </w:pPr>
      <w:r w:rsidRPr="006F4DE1">
        <w:rPr>
          <w:rFonts w:asciiTheme="majorBidi" w:hAnsiTheme="majorBidi" w:cstheme="majorBidi"/>
          <w:b/>
          <w:bCs/>
          <w:sz w:val="24"/>
          <w:szCs w:val="24"/>
        </w:rPr>
        <w:t>Outcrop name</w:t>
      </w:r>
      <w:r w:rsidRPr="006F4DE1">
        <w:rPr>
          <w:rFonts w:asciiTheme="majorBidi" w:hAnsiTheme="majorBidi" w:cstheme="majorBidi"/>
          <w:sz w:val="24"/>
          <w:szCs w:val="24"/>
        </w:rPr>
        <w:t>: Porphiritic Granite</w:t>
      </w:r>
    </w:p>
    <w:p w14:paraId="14E4F36A" w14:textId="77777777" w:rsidR="00A11B93" w:rsidRPr="006F4DE1" w:rsidRDefault="00A11B93" w:rsidP="006F4DE1">
      <w:pPr>
        <w:tabs>
          <w:tab w:val="left" w:pos="1947"/>
        </w:tabs>
        <w:spacing w:line="360" w:lineRule="auto"/>
        <w:jc w:val="both"/>
        <w:rPr>
          <w:rFonts w:asciiTheme="majorBidi" w:hAnsiTheme="majorBidi" w:cstheme="majorBidi"/>
          <w:sz w:val="24"/>
          <w:szCs w:val="24"/>
        </w:rPr>
      </w:pPr>
      <w:r w:rsidRPr="006F4DE1">
        <w:rPr>
          <w:rFonts w:asciiTheme="majorBidi" w:hAnsiTheme="majorBidi" w:cstheme="majorBidi"/>
          <w:b/>
          <w:bCs/>
          <w:sz w:val="24"/>
          <w:szCs w:val="24"/>
        </w:rPr>
        <w:t>Description</w:t>
      </w:r>
      <w:r w:rsidRPr="006F4DE1">
        <w:rPr>
          <w:rFonts w:asciiTheme="majorBidi" w:hAnsiTheme="majorBidi" w:cstheme="majorBidi"/>
          <w:sz w:val="24"/>
          <w:szCs w:val="24"/>
        </w:rPr>
        <w:t>: A massive outcrop</w:t>
      </w:r>
      <w:r w:rsidR="00A65A5F" w:rsidRPr="006F4DE1">
        <w:rPr>
          <w:rFonts w:asciiTheme="majorBidi" w:hAnsiTheme="majorBidi" w:cstheme="majorBidi"/>
          <w:sz w:val="24"/>
          <w:szCs w:val="24"/>
        </w:rPr>
        <w:t xml:space="preserve"> which is  porphiritic granite due to visible large phenocrysts without any preferred alignment</w:t>
      </w:r>
    </w:p>
    <w:p w14:paraId="2E5AF928" w14:textId="77777777" w:rsidR="00A11B93" w:rsidRPr="006F4DE1" w:rsidRDefault="00A11B93" w:rsidP="006F4DE1">
      <w:pPr>
        <w:tabs>
          <w:tab w:val="left" w:pos="1947"/>
        </w:tabs>
        <w:spacing w:line="360" w:lineRule="auto"/>
        <w:jc w:val="both"/>
        <w:rPr>
          <w:rFonts w:asciiTheme="majorBidi" w:hAnsiTheme="majorBidi" w:cstheme="majorBidi"/>
          <w:sz w:val="24"/>
          <w:szCs w:val="24"/>
        </w:rPr>
      </w:pPr>
      <w:r w:rsidRPr="006F4DE1">
        <w:rPr>
          <w:rFonts w:asciiTheme="majorBidi" w:hAnsiTheme="majorBidi" w:cstheme="majorBidi"/>
          <w:sz w:val="24"/>
          <w:szCs w:val="24"/>
        </w:rPr>
        <w:t>The outcrop has also undergone some weathering processes.</w:t>
      </w:r>
    </w:p>
    <w:p w14:paraId="73155097" w14:textId="77777777" w:rsidR="00A65A5F" w:rsidRPr="006F4DE1" w:rsidRDefault="00A65A5F" w:rsidP="006F4DE1">
      <w:pPr>
        <w:tabs>
          <w:tab w:val="left" w:pos="1947"/>
        </w:tabs>
        <w:spacing w:line="360" w:lineRule="auto"/>
        <w:jc w:val="both"/>
        <w:rPr>
          <w:rFonts w:asciiTheme="majorBidi" w:hAnsiTheme="majorBidi" w:cstheme="majorBidi"/>
          <w:b/>
          <w:bCs/>
          <w:sz w:val="24"/>
          <w:szCs w:val="24"/>
        </w:rPr>
      </w:pPr>
      <w:r w:rsidRPr="006F4DE1">
        <w:rPr>
          <w:rFonts w:asciiTheme="majorBidi" w:hAnsiTheme="majorBidi" w:cstheme="majorBidi"/>
          <w:b/>
          <w:bCs/>
          <w:sz w:val="24"/>
          <w:szCs w:val="24"/>
        </w:rPr>
        <w:t>LOCATION 18 (Close to Araganke river)</w:t>
      </w:r>
    </w:p>
    <w:p w14:paraId="13C1A1A0" w14:textId="77777777" w:rsidR="0001111B" w:rsidRPr="006F4DE1" w:rsidRDefault="00A65A5F" w:rsidP="006F4DE1">
      <w:pPr>
        <w:spacing w:line="360" w:lineRule="auto"/>
        <w:rPr>
          <w:rFonts w:asciiTheme="majorBidi" w:eastAsia="Times New Roman" w:hAnsiTheme="majorBidi" w:cstheme="majorBidi"/>
          <w:b/>
          <w:bCs/>
          <w:color w:val="000000"/>
          <w:sz w:val="24"/>
          <w:szCs w:val="24"/>
          <w:lang w:val="en-GB" w:eastAsia="en-GB"/>
        </w:rPr>
      </w:pPr>
      <w:r w:rsidRPr="006F4DE1">
        <w:rPr>
          <w:rFonts w:asciiTheme="majorBidi" w:hAnsiTheme="majorBidi" w:cstheme="majorBidi"/>
          <w:b/>
          <w:bCs/>
          <w:sz w:val="24"/>
          <w:szCs w:val="24"/>
        </w:rPr>
        <w:t>Coordinates;</w:t>
      </w:r>
      <w:r w:rsidRPr="006F4DE1">
        <w:rPr>
          <w:rFonts w:asciiTheme="majorBidi" w:hAnsiTheme="majorBidi" w:cstheme="majorBidi"/>
          <w:b/>
          <w:bCs/>
          <w:color w:val="000000"/>
          <w:sz w:val="24"/>
          <w:szCs w:val="24"/>
        </w:rPr>
        <w:t xml:space="preserve">  </w:t>
      </w:r>
      <w:r w:rsidR="0001111B" w:rsidRPr="006F4DE1">
        <w:rPr>
          <w:rFonts w:asciiTheme="majorBidi" w:hAnsiTheme="majorBidi" w:cstheme="majorBidi"/>
          <w:b/>
          <w:bCs/>
          <w:color w:val="000000"/>
          <w:sz w:val="24"/>
          <w:szCs w:val="24"/>
        </w:rPr>
        <w:t xml:space="preserve"> </w:t>
      </w:r>
      <w:r w:rsidR="0001111B" w:rsidRPr="006F4DE1">
        <w:rPr>
          <w:rFonts w:asciiTheme="majorBidi" w:eastAsia="Times New Roman" w:hAnsiTheme="majorBidi" w:cstheme="majorBidi"/>
          <w:b/>
          <w:bCs/>
          <w:color w:val="000000"/>
          <w:sz w:val="24"/>
          <w:szCs w:val="24"/>
          <w:lang w:val="en-GB" w:eastAsia="en-GB"/>
        </w:rPr>
        <w:t>7.2075000, 3.3441833</w:t>
      </w:r>
    </w:p>
    <w:p w14:paraId="066238D7" w14:textId="77777777" w:rsidR="00A65A5F" w:rsidRPr="006F4DE1" w:rsidRDefault="00A65A5F" w:rsidP="006F4DE1">
      <w:pPr>
        <w:spacing w:line="360" w:lineRule="auto"/>
        <w:rPr>
          <w:rFonts w:asciiTheme="majorBidi" w:hAnsiTheme="majorBidi" w:cstheme="majorBidi"/>
          <w:b/>
          <w:bCs/>
          <w:sz w:val="24"/>
          <w:szCs w:val="24"/>
        </w:rPr>
      </w:pPr>
      <w:r w:rsidRPr="006F4DE1">
        <w:rPr>
          <w:rFonts w:asciiTheme="majorBidi" w:hAnsiTheme="majorBidi" w:cstheme="majorBidi"/>
          <w:b/>
          <w:bCs/>
          <w:sz w:val="24"/>
          <w:szCs w:val="24"/>
        </w:rPr>
        <w:t>Weather: 34</w:t>
      </w:r>
      <w:r w:rsidRPr="006F4DE1">
        <w:rPr>
          <w:rFonts w:asciiTheme="majorBidi" w:hAnsiTheme="majorBidi" w:cstheme="majorBidi"/>
          <w:b/>
          <w:bCs/>
          <w:sz w:val="24"/>
          <w:szCs w:val="24"/>
          <w:vertAlign w:val="superscript"/>
        </w:rPr>
        <w:t>o</w:t>
      </w:r>
      <w:r w:rsidRPr="006F4DE1">
        <w:rPr>
          <w:rFonts w:asciiTheme="majorBidi" w:hAnsiTheme="majorBidi" w:cstheme="majorBidi"/>
          <w:b/>
          <w:bCs/>
          <w:sz w:val="24"/>
          <w:szCs w:val="24"/>
        </w:rPr>
        <w:t>C, sunny</w:t>
      </w:r>
    </w:p>
    <w:p w14:paraId="012B4F0D" w14:textId="77777777" w:rsidR="00A65A5F" w:rsidRPr="006F4DE1" w:rsidRDefault="00A65A5F" w:rsidP="006F4DE1">
      <w:pPr>
        <w:spacing w:line="360" w:lineRule="auto"/>
        <w:rPr>
          <w:rFonts w:asciiTheme="majorBidi" w:hAnsiTheme="majorBidi" w:cstheme="majorBidi"/>
          <w:b/>
          <w:bCs/>
          <w:sz w:val="24"/>
          <w:szCs w:val="24"/>
        </w:rPr>
      </w:pPr>
      <w:r w:rsidRPr="006F4DE1">
        <w:rPr>
          <w:rFonts w:asciiTheme="majorBidi" w:hAnsiTheme="majorBidi" w:cstheme="majorBidi"/>
          <w:b/>
          <w:bCs/>
          <w:sz w:val="24"/>
          <w:szCs w:val="24"/>
        </w:rPr>
        <w:t>Altitude: 62m Above MSL</w:t>
      </w:r>
    </w:p>
    <w:p w14:paraId="75844903" w14:textId="77777777" w:rsidR="00A65A5F" w:rsidRPr="006F4DE1" w:rsidRDefault="00A65A5F" w:rsidP="006F4DE1">
      <w:pPr>
        <w:spacing w:line="360" w:lineRule="auto"/>
        <w:rPr>
          <w:rFonts w:asciiTheme="majorBidi" w:hAnsiTheme="majorBidi" w:cstheme="majorBidi"/>
          <w:b/>
          <w:bCs/>
          <w:sz w:val="24"/>
          <w:szCs w:val="24"/>
        </w:rPr>
      </w:pPr>
      <w:r w:rsidRPr="004C7298">
        <w:rPr>
          <w:rFonts w:asciiTheme="majorBidi" w:hAnsiTheme="majorBidi" w:cstheme="majorBidi"/>
          <w:b/>
          <w:bCs/>
          <w:sz w:val="24"/>
          <w:szCs w:val="24"/>
        </w:rPr>
        <w:t>Orientation of phenocrysts</w:t>
      </w:r>
      <w:r w:rsidRPr="006F4DE1">
        <w:rPr>
          <w:rFonts w:asciiTheme="majorBidi" w:hAnsiTheme="majorBidi" w:cstheme="majorBidi"/>
          <w:b/>
          <w:bCs/>
          <w:sz w:val="24"/>
          <w:szCs w:val="24"/>
        </w:rPr>
        <w:t>: Trending North-East</w:t>
      </w:r>
    </w:p>
    <w:p w14:paraId="6EF1E722" w14:textId="77777777" w:rsidR="00A65A5F" w:rsidRPr="006F4DE1" w:rsidRDefault="00A65A5F" w:rsidP="006F4DE1">
      <w:pPr>
        <w:spacing w:line="360" w:lineRule="auto"/>
        <w:rPr>
          <w:rFonts w:asciiTheme="majorBidi" w:hAnsiTheme="majorBidi" w:cstheme="majorBidi"/>
          <w:sz w:val="24"/>
          <w:szCs w:val="24"/>
        </w:rPr>
      </w:pPr>
      <w:r w:rsidRPr="006F4DE1">
        <w:rPr>
          <w:rFonts w:asciiTheme="majorBidi" w:hAnsiTheme="majorBidi" w:cstheme="majorBidi"/>
          <w:b/>
          <w:bCs/>
          <w:sz w:val="24"/>
          <w:szCs w:val="24"/>
        </w:rPr>
        <w:t>Outcrop name</w:t>
      </w:r>
      <w:r w:rsidRPr="006F4DE1">
        <w:rPr>
          <w:rFonts w:asciiTheme="majorBidi" w:hAnsiTheme="majorBidi" w:cstheme="majorBidi"/>
          <w:sz w:val="24"/>
          <w:szCs w:val="24"/>
        </w:rPr>
        <w:t>: Porphiritic Granite</w:t>
      </w:r>
    </w:p>
    <w:p w14:paraId="513CF012" w14:textId="77777777" w:rsidR="00A65A5F" w:rsidRPr="006F4DE1" w:rsidRDefault="00A65A5F" w:rsidP="006F4DE1">
      <w:pPr>
        <w:tabs>
          <w:tab w:val="left" w:pos="1947"/>
        </w:tabs>
        <w:spacing w:line="360" w:lineRule="auto"/>
        <w:jc w:val="both"/>
        <w:rPr>
          <w:rFonts w:asciiTheme="majorBidi" w:hAnsiTheme="majorBidi" w:cstheme="majorBidi"/>
          <w:sz w:val="24"/>
          <w:szCs w:val="24"/>
        </w:rPr>
      </w:pPr>
      <w:r w:rsidRPr="006F4DE1">
        <w:rPr>
          <w:rFonts w:asciiTheme="majorBidi" w:hAnsiTheme="majorBidi" w:cstheme="majorBidi"/>
          <w:b/>
          <w:bCs/>
          <w:sz w:val="24"/>
          <w:szCs w:val="24"/>
        </w:rPr>
        <w:t>Description</w:t>
      </w:r>
      <w:r w:rsidRPr="006F4DE1">
        <w:rPr>
          <w:rFonts w:asciiTheme="majorBidi" w:hAnsiTheme="majorBidi" w:cstheme="majorBidi"/>
          <w:sz w:val="24"/>
          <w:szCs w:val="24"/>
        </w:rPr>
        <w:t>:</w:t>
      </w:r>
      <w:r w:rsidR="0001111B" w:rsidRPr="006F4DE1">
        <w:rPr>
          <w:rFonts w:asciiTheme="majorBidi" w:hAnsiTheme="majorBidi" w:cstheme="majorBidi"/>
          <w:sz w:val="24"/>
          <w:szCs w:val="24"/>
        </w:rPr>
        <w:t xml:space="preserve"> A low-lying </w:t>
      </w:r>
      <w:r w:rsidRPr="006F4DE1">
        <w:rPr>
          <w:rFonts w:asciiTheme="majorBidi" w:hAnsiTheme="majorBidi" w:cstheme="majorBidi"/>
          <w:sz w:val="24"/>
          <w:szCs w:val="24"/>
        </w:rPr>
        <w:t>outcrop</w:t>
      </w:r>
      <w:r w:rsidR="0001111B" w:rsidRPr="006F4DE1">
        <w:rPr>
          <w:rFonts w:asciiTheme="majorBidi" w:hAnsiTheme="majorBidi" w:cstheme="majorBidi"/>
          <w:sz w:val="24"/>
          <w:szCs w:val="24"/>
        </w:rPr>
        <w:t xml:space="preserve"> with visible quartz veins. </w:t>
      </w:r>
      <w:r w:rsidRPr="006F4DE1">
        <w:rPr>
          <w:rFonts w:asciiTheme="majorBidi" w:hAnsiTheme="majorBidi" w:cstheme="majorBidi"/>
          <w:sz w:val="24"/>
          <w:szCs w:val="24"/>
        </w:rPr>
        <w:t>The phenocrysts generally form alignment in the North-East direction</w:t>
      </w:r>
      <w:r w:rsidR="0001111B" w:rsidRPr="006F4DE1">
        <w:rPr>
          <w:rFonts w:asciiTheme="majorBidi" w:hAnsiTheme="majorBidi" w:cstheme="majorBidi"/>
          <w:sz w:val="24"/>
          <w:szCs w:val="24"/>
        </w:rPr>
        <w:t>.</w:t>
      </w:r>
    </w:p>
    <w:p w14:paraId="29D2D1F6" w14:textId="77777777" w:rsidR="0001111B" w:rsidRPr="006F4DE1" w:rsidRDefault="0001111B" w:rsidP="006F4DE1">
      <w:pPr>
        <w:tabs>
          <w:tab w:val="left" w:pos="1947"/>
        </w:tabs>
        <w:spacing w:line="360" w:lineRule="auto"/>
        <w:jc w:val="both"/>
        <w:rPr>
          <w:rFonts w:asciiTheme="majorBidi" w:hAnsiTheme="majorBidi" w:cstheme="majorBidi"/>
          <w:sz w:val="24"/>
          <w:szCs w:val="24"/>
        </w:rPr>
      </w:pPr>
    </w:p>
    <w:p w14:paraId="17CD81AB" w14:textId="77777777" w:rsidR="0001111B" w:rsidRPr="006F4DE1" w:rsidRDefault="0001111B" w:rsidP="006F4DE1">
      <w:pPr>
        <w:tabs>
          <w:tab w:val="left" w:pos="1947"/>
        </w:tabs>
        <w:spacing w:line="360" w:lineRule="auto"/>
        <w:jc w:val="both"/>
        <w:rPr>
          <w:rFonts w:asciiTheme="majorBidi" w:hAnsiTheme="majorBidi" w:cstheme="majorBidi"/>
          <w:b/>
          <w:bCs/>
          <w:sz w:val="24"/>
          <w:szCs w:val="24"/>
        </w:rPr>
      </w:pPr>
      <w:r w:rsidRPr="006F4DE1">
        <w:rPr>
          <w:rFonts w:asciiTheme="majorBidi" w:hAnsiTheme="majorBidi" w:cstheme="majorBidi"/>
          <w:b/>
          <w:bCs/>
          <w:sz w:val="24"/>
          <w:szCs w:val="24"/>
        </w:rPr>
        <w:t>LOCATION 19 (Close to Opeji road)</w:t>
      </w:r>
    </w:p>
    <w:p w14:paraId="41F4328C" w14:textId="77777777" w:rsidR="0001111B" w:rsidRPr="006F4DE1" w:rsidRDefault="0001111B" w:rsidP="006F4DE1">
      <w:pPr>
        <w:spacing w:line="360" w:lineRule="auto"/>
        <w:rPr>
          <w:rFonts w:asciiTheme="majorBidi" w:eastAsia="Times New Roman" w:hAnsiTheme="majorBidi" w:cstheme="majorBidi"/>
          <w:color w:val="000000"/>
          <w:sz w:val="24"/>
          <w:szCs w:val="24"/>
          <w:lang w:val="en-GB" w:eastAsia="en-GB"/>
        </w:rPr>
      </w:pPr>
      <w:r w:rsidRPr="006F4DE1">
        <w:rPr>
          <w:rFonts w:asciiTheme="majorBidi" w:hAnsiTheme="majorBidi" w:cstheme="majorBidi"/>
          <w:b/>
          <w:bCs/>
          <w:sz w:val="24"/>
          <w:szCs w:val="24"/>
        </w:rPr>
        <w:t>Coordinates;</w:t>
      </w:r>
      <w:r w:rsidRPr="006F4DE1">
        <w:rPr>
          <w:rFonts w:asciiTheme="majorBidi" w:hAnsiTheme="majorBidi" w:cstheme="majorBidi"/>
          <w:b/>
          <w:bCs/>
          <w:color w:val="000000"/>
          <w:sz w:val="24"/>
          <w:szCs w:val="24"/>
        </w:rPr>
        <w:t xml:space="preserve">  </w:t>
      </w:r>
      <w:r w:rsidRPr="006F4DE1">
        <w:rPr>
          <w:rFonts w:asciiTheme="majorBidi" w:eastAsia="Times New Roman" w:hAnsiTheme="majorBidi" w:cstheme="majorBidi"/>
          <w:b/>
          <w:bCs/>
          <w:color w:val="000000"/>
          <w:sz w:val="24"/>
          <w:szCs w:val="24"/>
          <w:lang w:val="en-GB" w:eastAsia="en-GB"/>
        </w:rPr>
        <w:t>7.2011000, 3.3418500</w:t>
      </w:r>
    </w:p>
    <w:p w14:paraId="5043EBE4" w14:textId="77777777" w:rsidR="0001111B" w:rsidRPr="006F4DE1" w:rsidRDefault="0001111B" w:rsidP="006F4DE1">
      <w:pPr>
        <w:spacing w:line="360" w:lineRule="auto"/>
        <w:rPr>
          <w:rFonts w:asciiTheme="majorBidi" w:hAnsiTheme="majorBidi" w:cstheme="majorBidi"/>
          <w:b/>
          <w:bCs/>
          <w:sz w:val="24"/>
          <w:szCs w:val="24"/>
        </w:rPr>
      </w:pPr>
      <w:r w:rsidRPr="006F4DE1">
        <w:rPr>
          <w:rFonts w:asciiTheme="majorBidi" w:hAnsiTheme="majorBidi" w:cstheme="majorBidi"/>
          <w:b/>
          <w:bCs/>
          <w:sz w:val="24"/>
          <w:szCs w:val="24"/>
        </w:rPr>
        <w:t>Weather: 34</w:t>
      </w:r>
      <w:r w:rsidRPr="006F4DE1">
        <w:rPr>
          <w:rFonts w:asciiTheme="majorBidi" w:hAnsiTheme="majorBidi" w:cstheme="majorBidi"/>
          <w:b/>
          <w:bCs/>
          <w:sz w:val="24"/>
          <w:szCs w:val="24"/>
          <w:vertAlign w:val="superscript"/>
        </w:rPr>
        <w:t>o</w:t>
      </w:r>
      <w:r w:rsidRPr="006F4DE1">
        <w:rPr>
          <w:rFonts w:asciiTheme="majorBidi" w:hAnsiTheme="majorBidi" w:cstheme="majorBidi"/>
          <w:b/>
          <w:bCs/>
          <w:sz w:val="24"/>
          <w:szCs w:val="24"/>
        </w:rPr>
        <w:t>C, sunny</w:t>
      </w:r>
    </w:p>
    <w:p w14:paraId="58BD6B29" w14:textId="77777777" w:rsidR="0001111B" w:rsidRPr="006F4DE1" w:rsidRDefault="0001111B" w:rsidP="006F4DE1">
      <w:pPr>
        <w:spacing w:line="360" w:lineRule="auto"/>
        <w:rPr>
          <w:rFonts w:asciiTheme="majorBidi" w:hAnsiTheme="majorBidi" w:cstheme="majorBidi"/>
          <w:b/>
          <w:bCs/>
          <w:sz w:val="24"/>
          <w:szCs w:val="24"/>
        </w:rPr>
      </w:pPr>
      <w:r w:rsidRPr="006F4DE1">
        <w:rPr>
          <w:rFonts w:asciiTheme="majorBidi" w:hAnsiTheme="majorBidi" w:cstheme="majorBidi"/>
          <w:b/>
          <w:bCs/>
          <w:sz w:val="24"/>
          <w:szCs w:val="24"/>
        </w:rPr>
        <w:t>Altitude: 84m Above MSL</w:t>
      </w:r>
    </w:p>
    <w:p w14:paraId="75C4DBDB" w14:textId="77777777" w:rsidR="0001111B" w:rsidRPr="006F4DE1" w:rsidRDefault="0001111B" w:rsidP="006F4DE1">
      <w:pPr>
        <w:spacing w:line="360" w:lineRule="auto"/>
        <w:rPr>
          <w:rFonts w:asciiTheme="majorBidi" w:hAnsiTheme="majorBidi" w:cstheme="majorBidi"/>
          <w:b/>
          <w:bCs/>
          <w:sz w:val="24"/>
          <w:szCs w:val="24"/>
        </w:rPr>
      </w:pPr>
      <w:r w:rsidRPr="004C7298">
        <w:rPr>
          <w:rFonts w:asciiTheme="majorBidi" w:hAnsiTheme="majorBidi" w:cstheme="majorBidi"/>
          <w:b/>
          <w:bCs/>
          <w:sz w:val="24"/>
          <w:szCs w:val="24"/>
        </w:rPr>
        <w:t xml:space="preserve">Orientation of </w:t>
      </w:r>
      <w:r w:rsidRPr="006F4DE1">
        <w:rPr>
          <w:rFonts w:asciiTheme="majorBidi" w:hAnsiTheme="majorBidi" w:cstheme="majorBidi"/>
          <w:b/>
          <w:bCs/>
          <w:sz w:val="24"/>
          <w:szCs w:val="24"/>
        </w:rPr>
        <w:t>phenocrysts: Trending North-East</w:t>
      </w:r>
    </w:p>
    <w:p w14:paraId="1C336A34" w14:textId="77777777" w:rsidR="0001111B" w:rsidRPr="006F4DE1" w:rsidRDefault="0001111B" w:rsidP="006F4DE1">
      <w:pPr>
        <w:spacing w:line="360" w:lineRule="auto"/>
        <w:rPr>
          <w:rFonts w:asciiTheme="majorBidi" w:hAnsiTheme="majorBidi" w:cstheme="majorBidi"/>
          <w:sz w:val="24"/>
          <w:szCs w:val="24"/>
        </w:rPr>
      </w:pPr>
      <w:r w:rsidRPr="006F4DE1">
        <w:rPr>
          <w:rFonts w:asciiTheme="majorBidi" w:hAnsiTheme="majorBidi" w:cstheme="majorBidi"/>
          <w:b/>
          <w:bCs/>
          <w:sz w:val="24"/>
          <w:szCs w:val="24"/>
        </w:rPr>
        <w:t>Outcrop name</w:t>
      </w:r>
      <w:r w:rsidRPr="006F4DE1">
        <w:rPr>
          <w:rFonts w:asciiTheme="majorBidi" w:hAnsiTheme="majorBidi" w:cstheme="majorBidi"/>
          <w:sz w:val="24"/>
          <w:szCs w:val="24"/>
        </w:rPr>
        <w:t>: Porphiritic Granite</w:t>
      </w:r>
    </w:p>
    <w:p w14:paraId="7B7E1A4A" w14:textId="77777777" w:rsidR="0001111B" w:rsidRPr="006F4DE1" w:rsidRDefault="0001111B" w:rsidP="006F4DE1">
      <w:pPr>
        <w:tabs>
          <w:tab w:val="left" w:pos="1947"/>
        </w:tabs>
        <w:spacing w:line="360" w:lineRule="auto"/>
        <w:jc w:val="both"/>
        <w:rPr>
          <w:rFonts w:asciiTheme="majorBidi" w:hAnsiTheme="majorBidi" w:cstheme="majorBidi"/>
          <w:sz w:val="24"/>
          <w:szCs w:val="24"/>
        </w:rPr>
      </w:pPr>
      <w:r w:rsidRPr="006F4DE1">
        <w:rPr>
          <w:rFonts w:asciiTheme="majorBidi" w:hAnsiTheme="majorBidi" w:cstheme="majorBidi"/>
          <w:b/>
          <w:bCs/>
          <w:sz w:val="24"/>
          <w:szCs w:val="24"/>
        </w:rPr>
        <w:t>Description</w:t>
      </w:r>
      <w:r w:rsidRPr="006F4DE1">
        <w:rPr>
          <w:rFonts w:asciiTheme="majorBidi" w:hAnsiTheme="majorBidi" w:cstheme="majorBidi"/>
          <w:sz w:val="24"/>
          <w:szCs w:val="24"/>
        </w:rPr>
        <w:t xml:space="preserve">: A massive outcrop surrounded by boulders of same textural features. The outcrop has undergone both biological and physical weathering with visible fractures. </w:t>
      </w:r>
    </w:p>
    <w:p w14:paraId="2FC37B13" w14:textId="77777777" w:rsidR="001523C6" w:rsidRDefault="001523C6" w:rsidP="006F4DE1">
      <w:pPr>
        <w:tabs>
          <w:tab w:val="left" w:pos="1947"/>
        </w:tabs>
        <w:spacing w:line="360" w:lineRule="auto"/>
        <w:jc w:val="both"/>
        <w:rPr>
          <w:rFonts w:asciiTheme="majorBidi" w:hAnsiTheme="majorBidi" w:cstheme="majorBidi"/>
          <w:b/>
          <w:bCs/>
          <w:sz w:val="24"/>
          <w:szCs w:val="24"/>
        </w:rPr>
      </w:pPr>
    </w:p>
    <w:p w14:paraId="79555AD8" w14:textId="77777777" w:rsidR="001523C6" w:rsidRDefault="001523C6" w:rsidP="006F4DE1">
      <w:pPr>
        <w:tabs>
          <w:tab w:val="left" w:pos="1947"/>
        </w:tabs>
        <w:spacing w:line="360" w:lineRule="auto"/>
        <w:jc w:val="both"/>
        <w:rPr>
          <w:rFonts w:asciiTheme="majorBidi" w:hAnsiTheme="majorBidi" w:cstheme="majorBidi"/>
          <w:b/>
          <w:bCs/>
          <w:sz w:val="24"/>
          <w:szCs w:val="24"/>
        </w:rPr>
      </w:pPr>
    </w:p>
    <w:p w14:paraId="5A8B1398" w14:textId="77777777" w:rsidR="00E53F5B" w:rsidRPr="006F4DE1" w:rsidRDefault="00E53F5B" w:rsidP="006F4DE1">
      <w:pPr>
        <w:tabs>
          <w:tab w:val="left" w:pos="1947"/>
        </w:tabs>
        <w:spacing w:line="360" w:lineRule="auto"/>
        <w:jc w:val="both"/>
        <w:rPr>
          <w:rFonts w:asciiTheme="majorBidi" w:hAnsiTheme="majorBidi" w:cstheme="majorBidi"/>
          <w:b/>
          <w:bCs/>
          <w:sz w:val="24"/>
          <w:szCs w:val="24"/>
        </w:rPr>
      </w:pPr>
      <w:r w:rsidRPr="006F4DE1">
        <w:rPr>
          <w:rFonts w:asciiTheme="majorBidi" w:hAnsiTheme="majorBidi" w:cstheme="majorBidi"/>
          <w:b/>
          <w:bCs/>
          <w:sz w:val="24"/>
          <w:szCs w:val="24"/>
        </w:rPr>
        <w:t>LOCATION 20 (Ajegunle)</w:t>
      </w:r>
    </w:p>
    <w:p w14:paraId="247B8344" w14:textId="77777777" w:rsidR="00E53F5B" w:rsidRPr="001523C6" w:rsidRDefault="00E53F5B" w:rsidP="001523C6">
      <w:pPr>
        <w:spacing w:line="360" w:lineRule="auto"/>
        <w:rPr>
          <w:rFonts w:asciiTheme="majorBidi" w:eastAsia="Times New Roman" w:hAnsiTheme="majorBidi" w:cstheme="majorBidi"/>
          <w:b/>
          <w:bCs/>
          <w:color w:val="000000"/>
          <w:sz w:val="24"/>
          <w:szCs w:val="24"/>
          <w:lang w:val="en-GB" w:eastAsia="en-GB"/>
        </w:rPr>
      </w:pPr>
      <w:r w:rsidRPr="006F4DE1">
        <w:rPr>
          <w:rFonts w:asciiTheme="majorBidi" w:hAnsiTheme="majorBidi" w:cstheme="majorBidi"/>
          <w:b/>
          <w:bCs/>
          <w:sz w:val="24"/>
          <w:szCs w:val="24"/>
        </w:rPr>
        <w:t>Coordinates;</w:t>
      </w:r>
      <w:r w:rsidRPr="006F4DE1">
        <w:rPr>
          <w:rFonts w:asciiTheme="majorBidi" w:hAnsiTheme="majorBidi" w:cstheme="majorBidi"/>
          <w:b/>
          <w:bCs/>
          <w:color w:val="000000"/>
          <w:sz w:val="24"/>
          <w:szCs w:val="24"/>
        </w:rPr>
        <w:t xml:space="preserve">  </w:t>
      </w:r>
      <w:r w:rsidRPr="006F4DE1">
        <w:rPr>
          <w:rFonts w:asciiTheme="majorBidi" w:eastAsia="Times New Roman" w:hAnsiTheme="majorBidi" w:cstheme="majorBidi"/>
          <w:b/>
          <w:bCs/>
          <w:color w:val="000000"/>
          <w:sz w:val="24"/>
          <w:szCs w:val="24"/>
          <w:lang w:val="en-GB" w:eastAsia="en-GB"/>
        </w:rPr>
        <w:t>7.2026000, 3.3390330</w:t>
      </w:r>
    </w:p>
    <w:p w14:paraId="31678166" w14:textId="77777777" w:rsidR="00E53F5B" w:rsidRPr="006F4DE1" w:rsidRDefault="00E53F5B" w:rsidP="006F4DE1">
      <w:pPr>
        <w:spacing w:line="360" w:lineRule="auto"/>
        <w:rPr>
          <w:rFonts w:asciiTheme="majorBidi" w:hAnsiTheme="majorBidi" w:cstheme="majorBidi"/>
          <w:b/>
          <w:bCs/>
          <w:sz w:val="24"/>
          <w:szCs w:val="24"/>
        </w:rPr>
      </w:pPr>
      <w:r w:rsidRPr="006F4DE1">
        <w:rPr>
          <w:rFonts w:asciiTheme="majorBidi" w:hAnsiTheme="majorBidi" w:cstheme="majorBidi"/>
          <w:b/>
          <w:bCs/>
          <w:sz w:val="24"/>
          <w:szCs w:val="24"/>
        </w:rPr>
        <w:t>Weather: 34</w:t>
      </w:r>
      <w:r w:rsidRPr="006F4DE1">
        <w:rPr>
          <w:rFonts w:asciiTheme="majorBidi" w:hAnsiTheme="majorBidi" w:cstheme="majorBidi"/>
          <w:b/>
          <w:bCs/>
          <w:sz w:val="24"/>
          <w:szCs w:val="24"/>
          <w:vertAlign w:val="superscript"/>
        </w:rPr>
        <w:t>o</w:t>
      </w:r>
      <w:r w:rsidRPr="006F4DE1">
        <w:rPr>
          <w:rFonts w:asciiTheme="majorBidi" w:hAnsiTheme="majorBidi" w:cstheme="majorBidi"/>
          <w:b/>
          <w:bCs/>
          <w:sz w:val="24"/>
          <w:szCs w:val="24"/>
        </w:rPr>
        <w:t>C, sunny</w:t>
      </w:r>
    </w:p>
    <w:p w14:paraId="6ADBFAA5" w14:textId="77777777" w:rsidR="00E53F5B" w:rsidRPr="006F4DE1" w:rsidRDefault="00E53F5B" w:rsidP="006F4DE1">
      <w:pPr>
        <w:spacing w:line="360" w:lineRule="auto"/>
        <w:rPr>
          <w:rFonts w:asciiTheme="majorBidi" w:hAnsiTheme="majorBidi" w:cstheme="majorBidi"/>
          <w:b/>
          <w:bCs/>
          <w:sz w:val="24"/>
          <w:szCs w:val="24"/>
        </w:rPr>
      </w:pPr>
      <w:r w:rsidRPr="006F4DE1">
        <w:rPr>
          <w:rFonts w:asciiTheme="majorBidi" w:hAnsiTheme="majorBidi" w:cstheme="majorBidi"/>
          <w:b/>
          <w:bCs/>
          <w:sz w:val="24"/>
          <w:szCs w:val="24"/>
        </w:rPr>
        <w:t>Altitude: 71m Above MSL</w:t>
      </w:r>
    </w:p>
    <w:p w14:paraId="142B8EEB" w14:textId="77777777" w:rsidR="00AD3E19" w:rsidRPr="006F4DE1" w:rsidRDefault="00AD3E19" w:rsidP="001523C6">
      <w:pPr>
        <w:spacing w:line="360" w:lineRule="auto"/>
        <w:rPr>
          <w:rFonts w:asciiTheme="majorBidi" w:hAnsiTheme="majorBidi" w:cstheme="majorBidi"/>
          <w:b/>
          <w:bCs/>
          <w:sz w:val="24"/>
          <w:szCs w:val="24"/>
        </w:rPr>
      </w:pPr>
      <w:r w:rsidRPr="004C7298">
        <w:rPr>
          <w:rFonts w:asciiTheme="majorBidi" w:hAnsiTheme="majorBidi" w:cstheme="majorBidi"/>
          <w:b/>
          <w:bCs/>
          <w:sz w:val="24"/>
          <w:szCs w:val="24"/>
        </w:rPr>
        <w:t>Orientation of outcrop</w:t>
      </w:r>
      <w:r w:rsidRPr="006F4DE1">
        <w:rPr>
          <w:rFonts w:asciiTheme="majorBidi" w:hAnsiTheme="majorBidi" w:cstheme="majorBidi"/>
          <w:b/>
          <w:bCs/>
          <w:sz w:val="24"/>
          <w:szCs w:val="24"/>
        </w:rPr>
        <w:t>: Trending North-West</w:t>
      </w:r>
    </w:p>
    <w:p w14:paraId="66169454" w14:textId="77777777" w:rsidR="00E53F5B" w:rsidRPr="006F4DE1" w:rsidRDefault="00E53F5B" w:rsidP="006F4DE1">
      <w:pPr>
        <w:spacing w:line="360" w:lineRule="auto"/>
        <w:rPr>
          <w:rFonts w:asciiTheme="majorBidi" w:hAnsiTheme="majorBidi" w:cstheme="majorBidi"/>
          <w:sz w:val="24"/>
          <w:szCs w:val="24"/>
        </w:rPr>
      </w:pPr>
      <w:r w:rsidRPr="006F4DE1">
        <w:rPr>
          <w:rFonts w:asciiTheme="majorBidi" w:hAnsiTheme="majorBidi" w:cstheme="majorBidi"/>
          <w:b/>
          <w:bCs/>
          <w:sz w:val="24"/>
          <w:szCs w:val="24"/>
        </w:rPr>
        <w:t>Outcrop name</w:t>
      </w:r>
      <w:r w:rsidRPr="006F4DE1">
        <w:rPr>
          <w:rFonts w:asciiTheme="majorBidi" w:hAnsiTheme="majorBidi" w:cstheme="majorBidi"/>
          <w:sz w:val="24"/>
          <w:szCs w:val="24"/>
        </w:rPr>
        <w:t>: Normal Granite</w:t>
      </w:r>
    </w:p>
    <w:p w14:paraId="0B4534E2" w14:textId="77777777" w:rsidR="00E53F5B" w:rsidRPr="006F4DE1" w:rsidRDefault="00E53F5B" w:rsidP="006F4DE1">
      <w:pPr>
        <w:tabs>
          <w:tab w:val="left" w:pos="1947"/>
        </w:tabs>
        <w:spacing w:line="360" w:lineRule="auto"/>
        <w:jc w:val="both"/>
        <w:rPr>
          <w:rFonts w:asciiTheme="majorBidi" w:hAnsiTheme="majorBidi" w:cstheme="majorBidi"/>
          <w:sz w:val="24"/>
          <w:szCs w:val="24"/>
        </w:rPr>
      </w:pPr>
      <w:r w:rsidRPr="006F4DE1">
        <w:rPr>
          <w:rFonts w:asciiTheme="majorBidi" w:hAnsiTheme="majorBidi" w:cstheme="majorBidi"/>
          <w:b/>
          <w:bCs/>
          <w:sz w:val="24"/>
          <w:szCs w:val="24"/>
        </w:rPr>
        <w:t>Description</w:t>
      </w:r>
      <w:r w:rsidRPr="006F4DE1">
        <w:rPr>
          <w:rFonts w:asciiTheme="majorBidi" w:hAnsiTheme="majorBidi" w:cstheme="majorBidi"/>
          <w:sz w:val="24"/>
          <w:szCs w:val="24"/>
        </w:rPr>
        <w:t>: A low-lying granite that has undergone an intense weathering process</w:t>
      </w:r>
      <w:r w:rsidR="00AD3E19" w:rsidRPr="006F4DE1">
        <w:rPr>
          <w:rFonts w:asciiTheme="majorBidi" w:hAnsiTheme="majorBidi" w:cstheme="majorBidi"/>
          <w:sz w:val="24"/>
          <w:szCs w:val="24"/>
        </w:rPr>
        <w:t>. A very fine grain granitic rock with mafic minerals as the matrix.</w:t>
      </w:r>
    </w:p>
    <w:p w14:paraId="790A77D2" w14:textId="77777777" w:rsidR="00A65A5F" w:rsidRPr="006F4DE1" w:rsidRDefault="00A65A5F" w:rsidP="006F4DE1">
      <w:pPr>
        <w:tabs>
          <w:tab w:val="left" w:pos="1947"/>
        </w:tabs>
        <w:spacing w:line="360" w:lineRule="auto"/>
        <w:jc w:val="both"/>
        <w:rPr>
          <w:rFonts w:asciiTheme="majorBidi" w:hAnsiTheme="majorBidi" w:cstheme="majorBidi"/>
          <w:sz w:val="24"/>
          <w:szCs w:val="24"/>
        </w:rPr>
      </w:pPr>
    </w:p>
    <w:p w14:paraId="21A3BC8F" w14:textId="77777777" w:rsidR="00AD3E19" w:rsidRPr="006F4DE1" w:rsidRDefault="00AD3E19" w:rsidP="006F4DE1">
      <w:pPr>
        <w:tabs>
          <w:tab w:val="left" w:pos="1947"/>
        </w:tabs>
        <w:spacing w:line="360" w:lineRule="auto"/>
        <w:jc w:val="both"/>
        <w:rPr>
          <w:rFonts w:asciiTheme="majorBidi" w:hAnsiTheme="majorBidi" w:cstheme="majorBidi"/>
          <w:b/>
          <w:bCs/>
          <w:sz w:val="24"/>
          <w:szCs w:val="24"/>
        </w:rPr>
      </w:pPr>
      <w:r w:rsidRPr="006F4DE1">
        <w:rPr>
          <w:rFonts w:asciiTheme="majorBidi" w:hAnsiTheme="majorBidi" w:cstheme="majorBidi"/>
          <w:b/>
          <w:bCs/>
          <w:sz w:val="24"/>
          <w:szCs w:val="24"/>
        </w:rPr>
        <w:t xml:space="preserve">LOCATION 21 </w:t>
      </w:r>
    </w:p>
    <w:p w14:paraId="21858ACD" w14:textId="77777777" w:rsidR="00AD3E19" w:rsidRPr="006F4DE1" w:rsidRDefault="00AD3E19" w:rsidP="006F4DE1">
      <w:pPr>
        <w:spacing w:line="360" w:lineRule="auto"/>
        <w:rPr>
          <w:rFonts w:asciiTheme="majorBidi" w:eastAsia="Times New Roman" w:hAnsiTheme="majorBidi" w:cstheme="majorBidi"/>
          <w:b/>
          <w:bCs/>
          <w:color w:val="000000"/>
          <w:sz w:val="24"/>
          <w:szCs w:val="24"/>
          <w:lang w:val="en-GB" w:eastAsia="en-GB"/>
        </w:rPr>
      </w:pPr>
      <w:r w:rsidRPr="006F4DE1">
        <w:rPr>
          <w:rFonts w:asciiTheme="majorBidi" w:hAnsiTheme="majorBidi" w:cstheme="majorBidi"/>
          <w:b/>
          <w:bCs/>
          <w:sz w:val="24"/>
          <w:szCs w:val="24"/>
        </w:rPr>
        <w:t>Coordinates;</w:t>
      </w:r>
      <w:r w:rsidRPr="006F4DE1">
        <w:rPr>
          <w:rFonts w:asciiTheme="majorBidi" w:hAnsiTheme="majorBidi" w:cstheme="majorBidi"/>
          <w:b/>
          <w:bCs/>
          <w:color w:val="000000"/>
          <w:sz w:val="24"/>
          <w:szCs w:val="24"/>
        </w:rPr>
        <w:t xml:space="preserve">  </w:t>
      </w:r>
      <w:r w:rsidRPr="006F4DE1">
        <w:rPr>
          <w:rFonts w:asciiTheme="majorBidi" w:eastAsia="Times New Roman" w:hAnsiTheme="majorBidi" w:cstheme="majorBidi"/>
          <w:b/>
          <w:bCs/>
          <w:color w:val="000000"/>
          <w:sz w:val="24"/>
          <w:szCs w:val="24"/>
          <w:lang w:val="en-GB" w:eastAsia="en-GB"/>
        </w:rPr>
        <w:t>7.2067667, 3.3390000</w:t>
      </w:r>
    </w:p>
    <w:p w14:paraId="1B2A8D94" w14:textId="77777777" w:rsidR="00AD3E19" w:rsidRPr="006F4DE1" w:rsidRDefault="00AD3E19" w:rsidP="006F4DE1">
      <w:pPr>
        <w:spacing w:line="360" w:lineRule="auto"/>
        <w:rPr>
          <w:rFonts w:asciiTheme="majorBidi" w:hAnsiTheme="majorBidi" w:cstheme="majorBidi"/>
          <w:b/>
          <w:bCs/>
          <w:sz w:val="24"/>
          <w:szCs w:val="24"/>
        </w:rPr>
      </w:pPr>
      <w:r w:rsidRPr="006F4DE1">
        <w:rPr>
          <w:rFonts w:asciiTheme="majorBidi" w:hAnsiTheme="majorBidi" w:cstheme="majorBidi"/>
          <w:b/>
          <w:bCs/>
          <w:sz w:val="24"/>
          <w:szCs w:val="24"/>
        </w:rPr>
        <w:t>Weather: 34</w:t>
      </w:r>
      <w:r w:rsidRPr="006F4DE1">
        <w:rPr>
          <w:rFonts w:asciiTheme="majorBidi" w:hAnsiTheme="majorBidi" w:cstheme="majorBidi"/>
          <w:b/>
          <w:bCs/>
          <w:sz w:val="24"/>
          <w:szCs w:val="24"/>
          <w:vertAlign w:val="superscript"/>
        </w:rPr>
        <w:t>o</w:t>
      </w:r>
      <w:r w:rsidRPr="006F4DE1">
        <w:rPr>
          <w:rFonts w:asciiTheme="majorBidi" w:hAnsiTheme="majorBidi" w:cstheme="majorBidi"/>
          <w:b/>
          <w:bCs/>
          <w:sz w:val="24"/>
          <w:szCs w:val="24"/>
        </w:rPr>
        <w:t>C, sunny</w:t>
      </w:r>
    </w:p>
    <w:p w14:paraId="4A861598" w14:textId="77777777" w:rsidR="00AD3E19" w:rsidRPr="006F4DE1" w:rsidRDefault="00AD3E19" w:rsidP="006F4DE1">
      <w:pPr>
        <w:spacing w:line="360" w:lineRule="auto"/>
        <w:rPr>
          <w:rFonts w:asciiTheme="majorBidi" w:hAnsiTheme="majorBidi" w:cstheme="majorBidi"/>
          <w:b/>
          <w:bCs/>
          <w:sz w:val="24"/>
          <w:szCs w:val="24"/>
        </w:rPr>
      </w:pPr>
      <w:r w:rsidRPr="006F4DE1">
        <w:rPr>
          <w:rFonts w:asciiTheme="majorBidi" w:hAnsiTheme="majorBidi" w:cstheme="majorBidi"/>
          <w:b/>
          <w:bCs/>
          <w:sz w:val="24"/>
          <w:szCs w:val="24"/>
        </w:rPr>
        <w:t>Altitude: 68m Above MSL</w:t>
      </w:r>
    </w:p>
    <w:p w14:paraId="14F75637" w14:textId="77777777" w:rsidR="00AD3E19" w:rsidRPr="006F4DE1" w:rsidRDefault="00AD3E19" w:rsidP="006F4DE1">
      <w:pPr>
        <w:spacing w:line="360" w:lineRule="auto"/>
        <w:rPr>
          <w:rFonts w:asciiTheme="majorBidi" w:hAnsiTheme="majorBidi" w:cstheme="majorBidi"/>
          <w:b/>
          <w:bCs/>
          <w:sz w:val="24"/>
          <w:szCs w:val="24"/>
        </w:rPr>
      </w:pPr>
      <w:r w:rsidRPr="004C7298">
        <w:rPr>
          <w:rFonts w:asciiTheme="majorBidi" w:hAnsiTheme="majorBidi" w:cstheme="majorBidi"/>
          <w:b/>
          <w:bCs/>
          <w:sz w:val="24"/>
          <w:szCs w:val="24"/>
        </w:rPr>
        <w:t>Orientation of outcrop</w:t>
      </w:r>
      <w:r w:rsidRPr="006F4DE1">
        <w:rPr>
          <w:rFonts w:asciiTheme="majorBidi" w:hAnsiTheme="majorBidi" w:cstheme="majorBidi"/>
          <w:b/>
          <w:bCs/>
          <w:sz w:val="24"/>
          <w:szCs w:val="24"/>
        </w:rPr>
        <w:t>: Trending North-West</w:t>
      </w:r>
    </w:p>
    <w:p w14:paraId="6FB34854" w14:textId="77777777" w:rsidR="00AD3E19" w:rsidRPr="006F4DE1" w:rsidRDefault="00AD3E19" w:rsidP="006F4DE1">
      <w:pPr>
        <w:spacing w:line="360" w:lineRule="auto"/>
        <w:rPr>
          <w:rFonts w:asciiTheme="majorBidi" w:hAnsiTheme="majorBidi" w:cstheme="majorBidi"/>
          <w:b/>
          <w:bCs/>
          <w:sz w:val="24"/>
          <w:szCs w:val="24"/>
        </w:rPr>
      </w:pPr>
    </w:p>
    <w:p w14:paraId="4BEAC23D" w14:textId="77777777" w:rsidR="00AD3E19" w:rsidRPr="006F4DE1" w:rsidRDefault="00AD3E19" w:rsidP="006F4DE1">
      <w:pPr>
        <w:spacing w:line="360" w:lineRule="auto"/>
        <w:rPr>
          <w:rFonts w:asciiTheme="majorBidi" w:hAnsiTheme="majorBidi" w:cstheme="majorBidi"/>
          <w:sz w:val="24"/>
          <w:szCs w:val="24"/>
        </w:rPr>
      </w:pPr>
      <w:r w:rsidRPr="006F4DE1">
        <w:rPr>
          <w:rFonts w:asciiTheme="majorBidi" w:hAnsiTheme="majorBidi" w:cstheme="majorBidi"/>
          <w:b/>
          <w:bCs/>
          <w:sz w:val="24"/>
          <w:szCs w:val="24"/>
        </w:rPr>
        <w:t>Outcrop name</w:t>
      </w:r>
      <w:r w:rsidRPr="006F4DE1">
        <w:rPr>
          <w:rFonts w:asciiTheme="majorBidi" w:hAnsiTheme="majorBidi" w:cstheme="majorBidi"/>
          <w:sz w:val="24"/>
          <w:szCs w:val="24"/>
        </w:rPr>
        <w:t>: Normal Granite</w:t>
      </w:r>
    </w:p>
    <w:p w14:paraId="082A8497" w14:textId="77777777" w:rsidR="00AD3E19" w:rsidRPr="006F4DE1" w:rsidRDefault="00AD3E19" w:rsidP="006F4DE1">
      <w:pPr>
        <w:tabs>
          <w:tab w:val="left" w:pos="1947"/>
        </w:tabs>
        <w:spacing w:line="360" w:lineRule="auto"/>
        <w:jc w:val="both"/>
        <w:rPr>
          <w:rFonts w:asciiTheme="majorBidi" w:hAnsiTheme="majorBidi" w:cstheme="majorBidi"/>
          <w:sz w:val="24"/>
          <w:szCs w:val="24"/>
        </w:rPr>
      </w:pPr>
      <w:r w:rsidRPr="006F4DE1">
        <w:rPr>
          <w:rFonts w:asciiTheme="majorBidi" w:hAnsiTheme="majorBidi" w:cstheme="majorBidi"/>
          <w:b/>
          <w:bCs/>
          <w:sz w:val="24"/>
          <w:szCs w:val="24"/>
        </w:rPr>
        <w:t>Description</w:t>
      </w:r>
      <w:r w:rsidRPr="006F4DE1">
        <w:rPr>
          <w:rFonts w:asciiTheme="majorBidi" w:hAnsiTheme="majorBidi" w:cstheme="majorBidi"/>
          <w:sz w:val="24"/>
          <w:szCs w:val="24"/>
        </w:rPr>
        <w:t>: A low-lying granite that has undergone an intense weathering process. A very fine grain granitic rock with mafic minerals as the matrix. Quarts veins were also observed.</w:t>
      </w:r>
    </w:p>
    <w:p w14:paraId="622D53F1" w14:textId="77777777" w:rsidR="00AD3E19" w:rsidRPr="006F4DE1" w:rsidRDefault="00AD3E19" w:rsidP="006F4DE1">
      <w:pPr>
        <w:tabs>
          <w:tab w:val="left" w:pos="1947"/>
        </w:tabs>
        <w:spacing w:line="360" w:lineRule="auto"/>
        <w:jc w:val="both"/>
        <w:rPr>
          <w:rFonts w:asciiTheme="majorBidi" w:hAnsiTheme="majorBidi" w:cstheme="majorBidi"/>
          <w:sz w:val="24"/>
          <w:szCs w:val="24"/>
        </w:rPr>
      </w:pPr>
    </w:p>
    <w:p w14:paraId="7FFA4280" w14:textId="77777777" w:rsidR="00AD3E19" w:rsidRPr="006F4DE1" w:rsidRDefault="00AD3E19" w:rsidP="006F4DE1">
      <w:pPr>
        <w:tabs>
          <w:tab w:val="left" w:pos="1947"/>
        </w:tabs>
        <w:spacing w:line="360" w:lineRule="auto"/>
        <w:jc w:val="both"/>
        <w:rPr>
          <w:rFonts w:asciiTheme="majorBidi" w:hAnsiTheme="majorBidi" w:cstheme="majorBidi"/>
          <w:sz w:val="24"/>
          <w:szCs w:val="24"/>
        </w:rPr>
      </w:pPr>
    </w:p>
    <w:p w14:paraId="3ED635AA" w14:textId="77777777" w:rsidR="00B4015D" w:rsidRPr="006F4DE1" w:rsidRDefault="00B4015D" w:rsidP="006F4DE1">
      <w:pPr>
        <w:tabs>
          <w:tab w:val="left" w:pos="1947"/>
        </w:tabs>
        <w:spacing w:line="360" w:lineRule="auto"/>
        <w:jc w:val="both"/>
        <w:rPr>
          <w:rFonts w:asciiTheme="majorBidi" w:hAnsiTheme="majorBidi" w:cstheme="majorBidi"/>
          <w:b/>
          <w:bCs/>
          <w:sz w:val="24"/>
          <w:szCs w:val="24"/>
        </w:rPr>
      </w:pPr>
      <w:r w:rsidRPr="006F4DE1">
        <w:rPr>
          <w:rFonts w:asciiTheme="majorBidi" w:hAnsiTheme="majorBidi" w:cstheme="majorBidi"/>
          <w:b/>
          <w:bCs/>
          <w:sz w:val="24"/>
          <w:szCs w:val="24"/>
        </w:rPr>
        <w:t xml:space="preserve">LOCATION 22 </w:t>
      </w:r>
    </w:p>
    <w:p w14:paraId="3AD59CB1" w14:textId="77777777" w:rsidR="00B4015D" w:rsidRPr="006F4DE1" w:rsidRDefault="00B4015D" w:rsidP="001523C6">
      <w:pPr>
        <w:spacing w:line="360" w:lineRule="auto"/>
        <w:rPr>
          <w:rFonts w:asciiTheme="majorBidi" w:eastAsia="Times New Roman" w:hAnsiTheme="majorBidi" w:cstheme="majorBidi"/>
          <w:color w:val="000000"/>
          <w:sz w:val="24"/>
          <w:szCs w:val="24"/>
          <w:lang w:val="en-GB" w:eastAsia="en-GB"/>
        </w:rPr>
      </w:pPr>
      <w:r w:rsidRPr="006F4DE1">
        <w:rPr>
          <w:rFonts w:asciiTheme="majorBidi" w:hAnsiTheme="majorBidi" w:cstheme="majorBidi"/>
          <w:b/>
          <w:bCs/>
          <w:sz w:val="24"/>
          <w:szCs w:val="24"/>
        </w:rPr>
        <w:t>Coordinates;</w:t>
      </w:r>
      <w:r w:rsidRPr="006F4DE1">
        <w:rPr>
          <w:rFonts w:asciiTheme="majorBidi" w:hAnsiTheme="majorBidi" w:cstheme="majorBidi"/>
          <w:b/>
          <w:bCs/>
          <w:color w:val="000000"/>
          <w:sz w:val="24"/>
          <w:szCs w:val="24"/>
        </w:rPr>
        <w:t xml:space="preserve">  </w:t>
      </w:r>
      <w:r w:rsidRPr="006F4DE1">
        <w:rPr>
          <w:rFonts w:asciiTheme="majorBidi" w:eastAsia="Times New Roman" w:hAnsiTheme="majorBidi" w:cstheme="majorBidi"/>
          <w:b/>
          <w:bCs/>
          <w:color w:val="000000"/>
          <w:sz w:val="24"/>
          <w:szCs w:val="24"/>
          <w:lang w:val="en-GB" w:eastAsia="en-GB"/>
        </w:rPr>
        <w:t>7.2065167, 3.3404667</w:t>
      </w:r>
    </w:p>
    <w:p w14:paraId="2FE8F54A" w14:textId="77777777" w:rsidR="00B4015D" w:rsidRPr="006F4DE1" w:rsidRDefault="00B4015D" w:rsidP="006F4DE1">
      <w:pPr>
        <w:spacing w:line="360" w:lineRule="auto"/>
        <w:rPr>
          <w:rFonts w:asciiTheme="majorBidi" w:hAnsiTheme="majorBidi" w:cstheme="majorBidi"/>
          <w:b/>
          <w:bCs/>
          <w:sz w:val="24"/>
          <w:szCs w:val="24"/>
        </w:rPr>
      </w:pPr>
      <w:r w:rsidRPr="006F4DE1">
        <w:rPr>
          <w:rFonts w:asciiTheme="majorBidi" w:hAnsiTheme="majorBidi" w:cstheme="majorBidi"/>
          <w:b/>
          <w:bCs/>
          <w:sz w:val="24"/>
          <w:szCs w:val="24"/>
        </w:rPr>
        <w:t>Weather: 34</w:t>
      </w:r>
      <w:r w:rsidRPr="006F4DE1">
        <w:rPr>
          <w:rFonts w:asciiTheme="majorBidi" w:hAnsiTheme="majorBidi" w:cstheme="majorBidi"/>
          <w:b/>
          <w:bCs/>
          <w:sz w:val="24"/>
          <w:szCs w:val="24"/>
          <w:vertAlign w:val="superscript"/>
        </w:rPr>
        <w:t>o</w:t>
      </w:r>
      <w:r w:rsidRPr="006F4DE1">
        <w:rPr>
          <w:rFonts w:asciiTheme="majorBidi" w:hAnsiTheme="majorBidi" w:cstheme="majorBidi"/>
          <w:b/>
          <w:bCs/>
          <w:sz w:val="24"/>
          <w:szCs w:val="24"/>
        </w:rPr>
        <w:t>C, sunny</w:t>
      </w:r>
    </w:p>
    <w:p w14:paraId="1716DA32" w14:textId="77777777" w:rsidR="00B4015D" w:rsidRPr="006F4DE1" w:rsidRDefault="00B4015D" w:rsidP="006F4DE1">
      <w:pPr>
        <w:spacing w:line="360" w:lineRule="auto"/>
        <w:rPr>
          <w:rFonts w:asciiTheme="majorBidi" w:hAnsiTheme="majorBidi" w:cstheme="majorBidi"/>
          <w:b/>
          <w:bCs/>
          <w:sz w:val="24"/>
          <w:szCs w:val="24"/>
        </w:rPr>
      </w:pPr>
      <w:r w:rsidRPr="006F4DE1">
        <w:rPr>
          <w:rFonts w:asciiTheme="majorBidi" w:hAnsiTheme="majorBidi" w:cstheme="majorBidi"/>
          <w:b/>
          <w:bCs/>
          <w:sz w:val="24"/>
          <w:szCs w:val="24"/>
        </w:rPr>
        <w:t>Altitude: 75m Above MSL</w:t>
      </w:r>
    </w:p>
    <w:p w14:paraId="62BD807C" w14:textId="77777777" w:rsidR="00B4015D" w:rsidRPr="006F4DE1" w:rsidRDefault="00B4015D" w:rsidP="006F4DE1">
      <w:pPr>
        <w:spacing w:line="360" w:lineRule="auto"/>
        <w:rPr>
          <w:rFonts w:asciiTheme="majorBidi" w:hAnsiTheme="majorBidi" w:cstheme="majorBidi"/>
          <w:b/>
          <w:bCs/>
          <w:sz w:val="24"/>
          <w:szCs w:val="24"/>
        </w:rPr>
      </w:pPr>
      <w:r w:rsidRPr="004C7298">
        <w:rPr>
          <w:rFonts w:asciiTheme="majorBidi" w:hAnsiTheme="majorBidi" w:cstheme="majorBidi"/>
          <w:b/>
          <w:bCs/>
          <w:sz w:val="24"/>
          <w:szCs w:val="24"/>
        </w:rPr>
        <w:t>Orientation of foliation</w:t>
      </w:r>
      <w:r w:rsidRPr="006F4DE1">
        <w:rPr>
          <w:rFonts w:asciiTheme="majorBidi" w:hAnsiTheme="majorBidi" w:cstheme="majorBidi"/>
          <w:b/>
          <w:bCs/>
          <w:sz w:val="24"/>
          <w:szCs w:val="24"/>
        </w:rPr>
        <w:t xml:space="preserve"> plane: Trending North-West</w:t>
      </w:r>
    </w:p>
    <w:p w14:paraId="1AF70A76" w14:textId="77777777" w:rsidR="00B4015D" w:rsidRPr="006F4DE1" w:rsidRDefault="00B4015D" w:rsidP="006F4DE1">
      <w:pPr>
        <w:spacing w:line="360" w:lineRule="auto"/>
        <w:rPr>
          <w:rFonts w:asciiTheme="majorBidi" w:hAnsiTheme="majorBidi" w:cstheme="majorBidi"/>
          <w:b/>
          <w:bCs/>
          <w:sz w:val="24"/>
          <w:szCs w:val="24"/>
        </w:rPr>
      </w:pPr>
    </w:p>
    <w:p w14:paraId="12591C8C" w14:textId="77777777" w:rsidR="00B4015D" w:rsidRPr="006F4DE1" w:rsidRDefault="00B4015D" w:rsidP="006F4DE1">
      <w:pPr>
        <w:spacing w:line="360" w:lineRule="auto"/>
        <w:rPr>
          <w:rFonts w:asciiTheme="majorBidi" w:hAnsiTheme="majorBidi" w:cstheme="majorBidi"/>
          <w:sz w:val="24"/>
          <w:szCs w:val="24"/>
        </w:rPr>
      </w:pPr>
      <w:r w:rsidRPr="006F4DE1">
        <w:rPr>
          <w:rFonts w:asciiTheme="majorBidi" w:hAnsiTheme="majorBidi" w:cstheme="majorBidi"/>
          <w:b/>
          <w:bCs/>
          <w:sz w:val="24"/>
          <w:szCs w:val="24"/>
        </w:rPr>
        <w:t>Outcrop name</w:t>
      </w:r>
      <w:r w:rsidRPr="006F4DE1">
        <w:rPr>
          <w:rFonts w:asciiTheme="majorBidi" w:hAnsiTheme="majorBidi" w:cstheme="majorBidi"/>
          <w:sz w:val="24"/>
          <w:szCs w:val="24"/>
        </w:rPr>
        <w:t>: Porphyritic  Granite</w:t>
      </w:r>
    </w:p>
    <w:p w14:paraId="7FA8EBDD" w14:textId="77777777" w:rsidR="00B4015D" w:rsidRDefault="00B4015D" w:rsidP="006F4DE1">
      <w:pPr>
        <w:tabs>
          <w:tab w:val="left" w:pos="1947"/>
        </w:tabs>
        <w:spacing w:line="360" w:lineRule="auto"/>
        <w:jc w:val="both"/>
        <w:rPr>
          <w:rFonts w:asciiTheme="majorBidi" w:hAnsiTheme="majorBidi" w:cstheme="majorBidi"/>
          <w:sz w:val="24"/>
          <w:szCs w:val="24"/>
        </w:rPr>
      </w:pPr>
      <w:r w:rsidRPr="006F4DE1">
        <w:rPr>
          <w:rFonts w:asciiTheme="majorBidi" w:hAnsiTheme="majorBidi" w:cstheme="majorBidi"/>
          <w:b/>
          <w:bCs/>
          <w:sz w:val="24"/>
          <w:szCs w:val="24"/>
        </w:rPr>
        <w:t>Description</w:t>
      </w:r>
      <w:r w:rsidRPr="006F4DE1">
        <w:rPr>
          <w:rFonts w:asciiTheme="majorBidi" w:hAnsiTheme="majorBidi" w:cstheme="majorBidi"/>
          <w:sz w:val="24"/>
          <w:szCs w:val="24"/>
        </w:rPr>
        <w:t xml:space="preserve">: A </w:t>
      </w:r>
      <w:r w:rsidR="007E35D6" w:rsidRPr="006F4DE1">
        <w:rPr>
          <w:rFonts w:asciiTheme="majorBidi" w:hAnsiTheme="majorBidi" w:cstheme="majorBidi"/>
          <w:sz w:val="24"/>
          <w:szCs w:val="24"/>
        </w:rPr>
        <w:t>moderate outcrop with porphyritic granite as the predominant rock. There is the presence of banding showing a part to be gneissic with foliation surface</w:t>
      </w:r>
      <w:r w:rsidR="001523C6">
        <w:rPr>
          <w:rFonts w:asciiTheme="majorBidi" w:hAnsiTheme="majorBidi" w:cstheme="majorBidi"/>
          <w:sz w:val="24"/>
          <w:szCs w:val="24"/>
        </w:rPr>
        <w:t>(Fig.4.16)</w:t>
      </w:r>
      <w:r w:rsidR="007E35D6" w:rsidRPr="006F4DE1">
        <w:rPr>
          <w:rFonts w:asciiTheme="majorBidi" w:hAnsiTheme="majorBidi" w:cstheme="majorBidi"/>
          <w:sz w:val="24"/>
          <w:szCs w:val="24"/>
        </w:rPr>
        <w:t>. Quartz veins were also observed in some parts of the outcrop.</w:t>
      </w:r>
      <w:r w:rsidRPr="006F4DE1">
        <w:rPr>
          <w:rFonts w:asciiTheme="majorBidi" w:hAnsiTheme="majorBidi" w:cstheme="majorBidi"/>
          <w:sz w:val="24"/>
          <w:szCs w:val="24"/>
        </w:rPr>
        <w:t xml:space="preserve"> </w:t>
      </w:r>
    </w:p>
    <w:p w14:paraId="0E6D88A8" w14:textId="77777777" w:rsidR="000E7B1A" w:rsidRDefault="000E7B1A" w:rsidP="006F4DE1">
      <w:pPr>
        <w:tabs>
          <w:tab w:val="left" w:pos="1947"/>
        </w:tabs>
        <w:spacing w:line="360" w:lineRule="auto"/>
        <w:jc w:val="both"/>
        <w:rPr>
          <w:rFonts w:asciiTheme="majorBidi" w:hAnsiTheme="majorBidi" w:cstheme="majorBidi"/>
          <w:sz w:val="24"/>
          <w:szCs w:val="24"/>
        </w:rPr>
      </w:pPr>
      <w:r>
        <w:rPr>
          <w:rFonts w:asciiTheme="majorBidi" w:hAnsiTheme="majorBidi" w:cstheme="majorBidi"/>
          <w:noProof/>
          <w:sz w:val="24"/>
          <w:szCs w:val="24"/>
          <w:lang w:val="en-GB" w:eastAsia="en-GB"/>
        </w:rPr>
        <w:drawing>
          <wp:inline distT="0" distB="0" distL="0" distR="0" wp14:anchorId="7DA4E8E8" wp14:editId="3A880E22">
            <wp:extent cx="4616012" cy="3461964"/>
            <wp:effectExtent l="19050" t="0" r="0" b="0"/>
            <wp:docPr id="160" name="Picture 18" descr="C:\Users\Bukola\Desktop\flashCopy\Abeokuta fieldwork\fieldw pix\PB30011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Users\Bukola\Desktop\flashCopy\Abeokuta fieldwork\fieldw pix\PB300118.JPG"/>
                    <pic:cNvPicPr>
                      <a:picLocks noChangeAspect="1" noChangeArrowheads="1"/>
                    </pic:cNvPicPr>
                  </pic:nvPicPr>
                  <pic:blipFill>
                    <a:blip r:embed="rId33" cstate="print"/>
                    <a:srcRect/>
                    <a:stretch>
                      <a:fillRect/>
                    </a:stretch>
                  </pic:blipFill>
                  <pic:spPr bwMode="auto">
                    <a:xfrm>
                      <a:off x="0" y="0"/>
                      <a:ext cx="4615231" cy="3461378"/>
                    </a:xfrm>
                    <a:prstGeom prst="rect">
                      <a:avLst/>
                    </a:prstGeom>
                    <a:noFill/>
                    <a:ln w="9525">
                      <a:noFill/>
                      <a:miter lim="800000"/>
                      <a:headEnd/>
                      <a:tailEnd/>
                    </a:ln>
                  </pic:spPr>
                </pic:pic>
              </a:graphicData>
            </a:graphic>
          </wp:inline>
        </w:drawing>
      </w:r>
    </w:p>
    <w:p w14:paraId="1B2042D1" w14:textId="77777777" w:rsidR="004C672B" w:rsidRPr="006F4DE1" w:rsidRDefault="004C672B" w:rsidP="006F4DE1">
      <w:pPr>
        <w:tabs>
          <w:tab w:val="left" w:pos="1947"/>
        </w:tabs>
        <w:spacing w:line="360" w:lineRule="auto"/>
        <w:jc w:val="both"/>
        <w:rPr>
          <w:rFonts w:asciiTheme="majorBidi" w:hAnsiTheme="majorBidi" w:cstheme="majorBidi"/>
          <w:sz w:val="24"/>
          <w:szCs w:val="24"/>
        </w:rPr>
      </w:pPr>
      <w:r>
        <w:rPr>
          <w:rFonts w:asciiTheme="majorBidi" w:hAnsiTheme="majorBidi" w:cstheme="majorBidi"/>
          <w:sz w:val="24"/>
          <w:szCs w:val="24"/>
        </w:rPr>
        <w:t>Fig.4.16: Microfolds (L22)</w:t>
      </w:r>
    </w:p>
    <w:p w14:paraId="3FAFFEBA" w14:textId="77777777" w:rsidR="005B3BDB" w:rsidRPr="006F4DE1" w:rsidRDefault="005B3BDB" w:rsidP="006F4DE1">
      <w:pPr>
        <w:tabs>
          <w:tab w:val="left" w:pos="1947"/>
        </w:tabs>
        <w:spacing w:line="360" w:lineRule="auto"/>
        <w:jc w:val="both"/>
        <w:rPr>
          <w:rFonts w:asciiTheme="majorBidi" w:hAnsiTheme="majorBidi" w:cstheme="majorBidi"/>
          <w:b/>
          <w:bCs/>
          <w:sz w:val="24"/>
          <w:szCs w:val="24"/>
        </w:rPr>
      </w:pPr>
      <w:r w:rsidRPr="006F4DE1">
        <w:rPr>
          <w:rFonts w:asciiTheme="majorBidi" w:hAnsiTheme="majorBidi" w:cstheme="majorBidi"/>
          <w:b/>
          <w:bCs/>
          <w:sz w:val="24"/>
          <w:szCs w:val="24"/>
        </w:rPr>
        <w:t>LOCATION 23</w:t>
      </w:r>
    </w:p>
    <w:p w14:paraId="5DCC0541" w14:textId="77777777" w:rsidR="005B3BDB" w:rsidRPr="006F4DE1" w:rsidRDefault="005B3BDB" w:rsidP="006F4DE1">
      <w:pPr>
        <w:spacing w:line="360" w:lineRule="auto"/>
        <w:rPr>
          <w:rFonts w:asciiTheme="majorBidi" w:eastAsia="Times New Roman" w:hAnsiTheme="majorBidi" w:cstheme="majorBidi"/>
          <w:color w:val="000000"/>
          <w:sz w:val="24"/>
          <w:szCs w:val="24"/>
          <w:lang w:val="en-GB" w:eastAsia="en-GB"/>
        </w:rPr>
      </w:pPr>
      <w:r w:rsidRPr="006F4DE1">
        <w:rPr>
          <w:rFonts w:asciiTheme="majorBidi" w:hAnsiTheme="majorBidi" w:cstheme="majorBidi"/>
          <w:b/>
          <w:bCs/>
          <w:sz w:val="24"/>
          <w:szCs w:val="24"/>
        </w:rPr>
        <w:t>Coordinates;</w:t>
      </w:r>
      <w:r w:rsidRPr="006F4DE1">
        <w:rPr>
          <w:rFonts w:asciiTheme="majorBidi" w:hAnsiTheme="majorBidi" w:cstheme="majorBidi"/>
          <w:b/>
          <w:bCs/>
          <w:color w:val="000000"/>
          <w:sz w:val="24"/>
          <w:szCs w:val="24"/>
        </w:rPr>
        <w:t xml:space="preserve">  </w:t>
      </w:r>
      <w:r w:rsidR="00EB46B3" w:rsidRPr="006F4DE1">
        <w:rPr>
          <w:rFonts w:asciiTheme="majorBidi" w:eastAsia="Times New Roman" w:hAnsiTheme="majorBidi" w:cstheme="majorBidi"/>
          <w:b/>
          <w:bCs/>
          <w:color w:val="000000"/>
          <w:sz w:val="24"/>
          <w:szCs w:val="24"/>
          <w:lang w:val="en-GB" w:eastAsia="en-GB"/>
        </w:rPr>
        <w:t>7.2069333, 3.3408167</w:t>
      </w:r>
    </w:p>
    <w:p w14:paraId="76F266BA" w14:textId="77777777" w:rsidR="005B3BDB" w:rsidRPr="006F4DE1" w:rsidRDefault="005B3BDB" w:rsidP="006F4DE1">
      <w:pPr>
        <w:spacing w:line="360" w:lineRule="auto"/>
        <w:rPr>
          <w:rFonts w:asciiTheme="majorBidi" w:hAnsiTheme="majorBidi" w:cstheme="majorBidi"/>
          <w:b/>
          <w:bCs/>
          <w:sz w:val="24"/>
          <w:szCs w:val="24"/>
        </w:rPr>
      </w:pPr>
      <w:r w:rsidRPr="006F4DE1">
        <w:rPr>
          <w:rFonts w:asciiTheme="majorBidi" w:hAnsiTheme="majorBidi" w:cstheme="majorBidi"/>
          <w:b/>
          <w:bCs/>
          <w:sz w:val="24"/>
          <w:szCs w:val="24"/>
        </w:rPr>
        <w:t>Weather: 34</w:t>
      </w:r>
      <w:r w:rsidRPr="006F4DE1">
        <w:rPr>
          <w:rFonts w:asciiTheme="majorBidi" w:hAnsiTheme="majorBidi" w:cstheme="majorBidi"/>
          <w:b/>
          <w:bCs/>
          <w:sz w:val="24"/>
          <w:szCs w:val="24"/>
          <w:vertAlign w:val="superscript"/>
        </w:rPr>
        <w:t>o</w:t>
      </w:r>
      <w:r w:rsidRPr="006F4DE1">
        <w:rPr>
          <w:rFonts w:asciiTheme="majorBidi" w:hAnsiTheme="majorBidi" w:cstheme="majorBidi"/>
          <w:b/>
          <w:bCs/>
          <w:sz w:val="24"/>
          <w:szCs w:val="24"/>
        </w:rPr>
        <w:t>C, sunny</w:t>
      </w:r>
    </w:p>
    <w:p w14:paraId="4C5BDEC9" w14:textId="77777777" w:rsidR="005B3BDB" w:rsidRPr="006F4DE1" w:rsidRDefault="008B772C" w:rsidP="006F4DE1">
      <w:pPr>
        <w:spacing w:line="360" w:lineRule="auto"/>
        <w:rPr>
          <w:rFonts w:asciiTheme="majorBidi" w:hAnsiTheme="majorBidi" w:cstheme="majorBidi"/>
          <w:b/>
          <w:bCs/>
          <w:sz w:val="24"/>
          <w:szCs w:val="24"/>
        </w:rPr>
      </w:pPr>
      <w:r w:rsidRPr="006F4DE1">
        <w:rPr>
          <w:rFonts w:asciiTheme="majorBidi" w:hAnsiTheme="majorBidi" w:cstheme="majorBidi"/>
          <w:b/>
          <w:bCs/>
          <w:sz w:val="24"/>
          <w:szCs w:val="24"/>
        </w:rPr>
        <w:t>Altitude: 76</w:t>
      </w:r>
      <w:r w:rsidR="005B3BDB" w:rsidRPr="006F4DE1">
        <w:rPr>
          <w:rFonts w:asciiTheme="majorBidi" w:hAnsiTheme="majorBidi" w:cstheme="majorBidi"/>
          <w:b/>
          <w:bCs/>
          <w:sz w:val="24"/>
          <w:szCs w:val="24"/>
        </w:rPr>
        <w:t>m Above MSL</w:t>
      </w:r>
    </w:p>
    <w:p w14:paraId="7B7EB08A" w14:textId="77777777" w:rsidR="005B3BDB" w:rsidRPr="006F4DE1" w:rsidRDefault="005B3BDB" w:rsidP="006F4DE1">
      <w:pPr>
        <w:spacing w:line="360" w:lineRule="auto"/>
        <w:rPr>
          <w:rFonts w:asciiTheme="majorBidi" w:hAnsiTheme="majorBidi" w:cstheme="majorBidi"/>
          <w:b/>
          <w:bCs/>
          <w:sz w:val="24"/>
          <w:szCs w:val="24"/>
        </w:rPr>
      </w:pPr>
    </w:p>
    <w:p w14:paraId="46479113" w14:textId="77777777" w:rsidR="005B3BDB" w:rsidRPr="006F4DE1" w:rsidRDefault="005B3BDB" w:rsidP="006F4DE1">
      <w:pPr>
        <w:spacing w:line="360" w:lineRule="auto"/>
        <w:rPr>
          <w:rFonts w:asciiTheme="majorBidi" w:hAnsiTheme="majorBidi" w:cstheme="majorBidi"/>
          <w:sz w:val="24"/>
          <w:szCs w:val="24"/>
        </w:rPr>
      </w:pPr>
      <w:r w:rsidRPr="006F4DE1">
        <w:rPr>
          <w:rFonts w:asciiTheme="majorBidi" w:hAnsiTheme="majorBidi" w:cstheme="majorBidi"/>
          <w:b/>
          <w:bCs/>
          <w:sz w:val="24"/>
          <w:szCs w:val="24"/>
        </w:rPr>
        <w:t>Outcrop name</w:t>
      </w:r>
      <w:r w:rsidRPr="006F4DE1">
        <w:rPr>
          <w:rFonts w:asciiTheme="majorBidi" w:hAnsiTheme="majorBidi" w:cstheme="majorBidi"/>
          <w:sz w:val="24"/>
          <w:szCs w:val="24"/>
        </w:rPr>
        <w:t>: Porphyritic  Granite</w:t>
      </w:r>
    </w:p>
    <w:p w14:paraId="429551F4" w14:textId="77777777" w:rsidR="00A11B93" w:rsidRPr="006F4DE1" w:rsidRDefault="005B3BDB" w:rsidP="006F4DE1">
      <w:pPr>
        <w:tabs>
          <w:tab w:val="left" w:pos="1947"/>
        </w:tabs>
        <w:spacing w:line="360" w:lineRule="auto"/>
        <w:jc w:val="both"/>
        <w:rPr>
          <w:rFonts w:asciiTheme="majorBidi" w:hAnsiTheme="majorBidi" w:cstheme="majorBidi"/>
          <w:sz w:val="24"/>
          <w:szCs w:val="24"/>
        </w:rPr>
      </w:pPr>
      <w:r w:rsidRPr="006F4DE1">
        <w:rPr>
          <w:rFonts w:asciiTheme="majorBidi" w:hAnsiTheme="majorBidi" w:cstheme="majorBidi"/>
          <w:b/>
          <w:bCs/>
          <w:sz w:val="24"/>
          <w:szCs w:val="24"/>
        </w:rPr>
        <w:t>Description</w:t>
      </w:r>
      <w:r w:rsidRPr="006F4DE1">
        <w:rPr>
          <w:rFonts w:asciiTheme="majorBidi" w:hAnsiTheme="majorBidi" w:cstheme="majorBidi"/>
          <w:sz w:val="24"/>
          <w:szCs w:val="24"/>
        </w:rPr>
        <w:t xml:space="preserve">: A moderate outcrop with porphyritic granite as the predominant rock. </w:t>
      </w:r>
      <w:r w:rsidR="008B772C" w:rsidRPr="006F4DE1">
        <w:rPr>
          <w:rFonts w:asciiTheme="majorBidi" w:hAnsiTheme="majorBidi" w:cstheme="majorBidi"/>
          <w:sz w:val="24"/>
          <w:szCs w:val="24"/>
        </w:rPr>
        <w:t xml:space="preserve"> Some fractutres were observed due to biological weathering.</w:t>
      </w:r>
    </w:p>
    <w:p w14:paraId="7575E57D" w14:textId="77777777" w:rsidR="00A11B93" w:rsidRPr="006F4DE1" w:rsidRDefault="00A11B93" w:rsidP="006F4DE1">
      <w:pPr>
        <w:tabs>
          <w:tab w:val="left" w:pos="1947"/>
        </w:tabs>
        <w:spacing w:line="360" w:lineRule="auto"/>
        <w:jc w:val="both"/>
        <w:rPr>
          <w:rFonts w:asciiTheme="majorBidi" w:hAnsiTheme="majorBidi" w:cstheme="majorBidi"/>
          <w:sz w:val="24"/>
          <w:szCs w:val="24"/>
        </w:rPr>
      </w:pPr>
    </w:p>
    <w:p w14:paraId="46F1E32C" w14:textId="77777777" w:rsidR="00F95667" w:rsidRPr="006F4DE1" w:rsidRDefault="00F95667" w:rsidP="006F4DE1">
      <w:pPr>
        <w:tabs>
          <w:tab w:val="left" w:pos="1947"/>
        </w:tabs>
        <w:spacing w:line="360" w:lineRule="auto"/>
        <w:jc w:val="both"/>
        <w:rPr>
          <w:rFonts w:asciiTheme="majorBidi" w:hAnsiTheme="majorBidi" w:cstheme="majorBidi"/>
          <w:b/>
          <w:bCs/>
          <w:sz w:val="24"/>
          <w:szCs w:val="24"/>
        </w:rPr>
      </w:pPr>
      <w:r w:rsidRPr="006F4DE1">
        <w:rPr>
          <w:rFonts w:asciiTheme="majorBidi" w:hAnsiTheme="majorBidi" w:cstheme="majorBidi"/>
          <w:b/>
          <w:bCs/>
          <w:sz w:val="24"/>
          <w:szCs w:val="24"/>
        </w:rPr>
        <w:t>LOCATION 24</w:t>
      </w:r>
    </w:p>
    <w:p w14:paraId="48A4E514" w14:textId="77777777" w:rsidR="00F95667" w:rsidRPr="006F4DE1" w:rsidRDefault="00F95667" w:rsidP="006F4DE1">
      <w:pPr>
        <w:spacing w:line="360" w:lineRule="auto"/>
        <w:rPr>
          <w:rFonts w:asciiTheme="majorBidi" w:eastAsia="Times New Roman" w:hAnsiTheme="majorBidi" w:cstheme="majorBidi"/>
          <w:color w:val="000000"/>
          <w:sz w:val="24"/>
          <w:szCs w:val="24"/>
          <w:lang w:val="en-GB" w:eastAsia="en-GB"/>
        </w:rPr>
      </w:pPr>
      <w:r w:rsidRPr="006F4DE1">
        <w:rPr>
          <w:rFonts w:asciiTheme="majorBidi" w:hAnsiTheme="majorBidi" w:cstheme="majorBidi"/>
          <w:b/>
          <w:bCs/>
          <w:sz w:val="24"/>
          <w:szCs w:val="24"/>
        </w:rPr>
        <w:t>Coordinates;</w:t>
      </w:r>
      <w:r w:rsidRPr="006F4DE1">
        <w:rPr>
          <w:rFonts w:asciiTheme="majorBidi" w:hAnsiTheme="majorBidi" w:cstheme="majorBidi"/>
          <w:b/>
          <w:bCs/>
          <w:color w:val="000000"/>
          <w:sz w:val="24"/>
          <w:szCs w:val="24"/>
        </w:rPr>
        <w:t xml:space="preserve">  </w:t>
      </w:r>
      <w:r w:rsidRPr="006F4DE1">
        <w:rPr>
          <w:rFonts w:asciiTheme="majorBidi" w:eastAsia="Times New Roman" w:hAnsiTheme="majorBidi" w:cstheme="majorBidi"/>
          <w:b/>
          <w:bCs/>
          <w:color w:val="000000"/>
          <w:sz w:val="24"/>
          <w:szCs w:val="24"/>
          <w:lang w:val="en-GB" w:eastAsia="en-GB"/>
        </w:rPr>
        <w:t>7.2068167, 3.3379500</w:t>
      </w:r>
    </w:p>
    <w:p w14:paraId="78F4FECA" w14:textId="77777777" w:rsidR="00F95667" w:rsidRPr="006F4DE1" w:rsidRDefault="00F95667" w:rsidP="006F4DE1">
      <w:pPr>
        <w:spacing w:line="360" w:lineRule="auto"/>
        <w:rPr>
          <w:rFonts w:asciiTheme="majorBidi" w:eastAsia="Times New Roman" w:hAnsiTheme="majorBidi" w:cstheme="majorBidi"/>
          <w:color w:val="000000"/>
          <w:sz w:val="24"/>
          <w:szCs w:val="24"/>
          <w:lang w:val="en-GB" w:eastAsia="en-GB"/>
        </w:rPr>
      </w:pPr>
      <w:r w:rsidRPr="006F4DE1">
        <w:rPr>
          <w:rFonts w:asciiTheme="majorBidi" w:hAnsiTheme="majorBidi" w:cstheme="majorBidi"/>
          <w:b/>
          <w:bCs/>
          <w:sz w:val="24"/>
          <w:szCs w:val="24"/>
        </w:rPr>
        <w:t>Weather: 34</w:t>
      </w:r>
      <w:r w:rsidRPr="006F4DE1">
        <w:rPr>
          <w:rFonts w:asciiTheme="majorBidi" w:hAnsiTheme="majorBidi" w:cstheme="majorBidi"/>
          <w:b/>
          <w:bCs/>
          <w:sz w:val="24"/>
          <w:szCs w:val="24"/>
          <w:vertAlign w:val="superscript"/>
        </w:rPr>
        <w:t>o</w:t>
      </w:r>
      <w:r w:rsidRPr="006F4DE1">
        <w:rPr>
          <w:rFonts w:asciiTheme="majorBidi" w:hAnsiTheme="majorBidi" w:cstheme="majorBidi"/>
          <w:b/>
          <w:bCs/>
          <w:sz w:val="24"/>
          <w:szCs w:val="24"/>
        </w:rPr>
        <w:t>C, sunny</w:t>
      </w:r>
    </w:p>
    <w:p w14:paraId="69DF7302" w14:textId="77777777" w:rsidR="00F95667" w:rsidRPr="006F4DE1" w:rsidRDefault="00F95667" w:rsidP="006F4DE1">
      <w:pPr>
        <w:spacing w:line="360" w:lineRule="auto"/>
        <w:rPr>
          <w:rFonts w:asciiTheme="majorBidi" w:hAnsiTheme="majorBidi" w:cstheme="majorBidi"/>
          <w:b/>
          <w:bCs/>
          <w:sz w:val="24"/>
          <w:szCs w:val="24"/>
        </w:rPr>
      </w:pPr>
      <w:r w:rsidRPr="006F4DE1">
        <w:rPr>
          <w:rFonts w:asciiTheme="majorBidi" w:hAnsiTheme="majorBidi" w:cstheme="majorBidi"/>
          <w:b/>
          <w:bCs/>
          <w:sz w:val="24"/>
          <w:szCs w:val="24"/>
        </w:rPr>
        <w:t>Altitude: 71m Above MSL</w:t>
      </w:r>
    </w:p>
    <w:p w14:paraId="3C4BF5A9" w14:textId="77777777" w:rsidR="00F95667" w:rsidRPr="006F4DE1" w:rsidRDefault="00F95667" w:rsidP="006F4DE1">
      <w:pPr>
        <w:spacing w:line="360" w:lineRule="auto"/>
        <w:rPr>
          <w:rFonts w:asciiTheme="majorBidi" w:hAnsiTheme="majorBidi" w:cstheme="majorBidi"/>
          <w:sz w:val="24"/>
          <w:szCs w:val="24"/>
        </w:rPr>
      </w:pPr>
      <w:r w:rsidRPr="006F4DE1">
        <w:rPr>
          <w:rFonts w:asciiTheme="majorBidi" w:hAnsiTheme="majorBidi" w:cstheme="majorBidi"/>
          <w:b/>
          <w:bCs/>
          <w:sz w:val="24"/>
          <w:szCs w:val="24"/>
        </w:rPr>
        <w:t>Outcrop name</w:t>
      </w:r>
      <w:r w:rsidRPr="006F4DE1">
        <w:rPr>
          <w:rFonts w:asciiTheme="majorBidi" w:hAnsiTheme="majorBidi" w:cstheme="majorBidi"/>
          <w:sz w:val="24"/>
          <w:szCs w:val="24"/>
        </w:rPr>
        <w:t>: Normal Granite</w:t>
      </w:r>
    </w:p>
    <w:p w14:paraId="491C1761" w14:textId="77777777" w:rsidR="00F95667" w:rsidRPr="006F4DE1" w:rsidRDefault="00F95667" w:rsidP="006F4DE1">
      <w:pPr>
        <w:tabs>
          <w:tab w:val="left" w:pos="1947"/>
        </w:tabs>
        <w:spacing w:line="360" w:lineRule="auto"/>
        <w:jc w:val="both"/>
        <w:rPr>
          <w:rFonts w:asciiTheme="majorBidi" w:hAnsiTheme="majorBidi" w:cstheme="majorBidi"/>
          <w:sz w:val="24"/>
          <w:szCs w:val="24"/>
        </w:rPr>
      </w:pPr>
      <w:r w:rsidRPr="006F4DE1">
        <w:rPr>
          <w:rFonts w:asciiTheme="majorBidi" w:hAnsiTheme="majorBidi" w:cstheme="majorBidi"/>
          <w:b/>
          <w:bCs/>
          <w:sz w:val="24"/>
          <w:szCs w:val="24"/>
        </w:rPr>
        <w:t>Description</w:t>
      </w:r>
      <w:r w:rsidRPr="006F4DE1">
        <w:rPr>
          <w:rFonts w:asciiTheme="majorBidi" w:hAnsiTheme="majorBidi" w:cstheme="majorBidi"/>
          <w:sz w:val="24"/>
          <w:szCs w:val="24"/>
        </w:rPr>
        <w:t>: A low-lying  outcrop with fine –grain mafic minerals .</w:t>
      </w:r>
    </w:p>
    <w:p w14:paraId="55B9CCE9" w14:textId="77777777" w:rsidR="00F95667" w:rsidRPr="006F4DE1" w:rsidRDefault="00F95667" w:rsidP="006F4DE1">
      <w:pPr>
        <w:tabs>
          <w:tab w:val="left" w:pos="1947"/>
        </w:tabs>
        <w:spacing w:line="360" w:lineRule="auto"/>
        <w:jc w:val="both"/>
        <w:rPr>
          <w:rFonts w:asciiTheme="majorBidi" w:hAnsiTheme="majorBidi" w:cstheme="majorBidi"/>
          <w:sz w:val="24"/>
          <w:szCs w:val="24"/>
        </w:rPr>
      </w:pPr>
    </w:p>
    <w:p w14:paraId="53F6FD54" w14:textId="77777777" w:rsidR="00E8609E" w:rsidRPr="006F4DE1" w:rsidRDefault="00E8609E" w:rsidP="006F4DE1">
      <w:pPr>
        <w:tabs>
          <w:tab w:val="left" w:pos="1947"/>
        </w:tabs>
        <w:spacing w:line="360" w:lineRule="auto"/>
        <w:jc w:val="both"/>
        <w:rPr>
          <w:rFonts w:asciiTheme="majorBidi" w:hAnsiTheme="majorBidi" w:cstheme="majorBidi"/>
          <w:b/>
          <w:bCs/>
          <w:sz w:val="24"/>
          <w:szCs w:val="24"/>
        </w:rPr>
      </w:pPr>
      <w:r w:rsidRPr="006F4DE1">
        <w:rPr>
          <w:rFonts w:asciiTheme="majorBidi" w:hAnsiTheme="majorBidi" w:cstheme="majorBidi"/>
          <w:b/>
          <w:bCs/>
          <w:sz w:val="24"/>
          <w:szCs w:val="24"/>
        </w:rPr>
        <w:t>LOCATION 25</w:t>
      </w:r>
    </w:p>
    <w:p w14:paraId="456174EE" w14:textId="77777777" w:rsidR="00E8609E" w:rsidRPr="006F4DE1" w:rsidRDefault="00E8609E" w:rsidP="006F4DE1">
      <w:pPr>
        <w:spacing w:line="360" w:lineRule="auto"/>
        <w:rPr>
          <w:rFonts w:asciiTheme="majorBidi" w:eastAsia="Times New Roman" w:hAnsiTheme="majorBidi" w:cstheme="majorBidi"/>
          <w:color w:val="000000"/>
          <w:sz w:val="24"/>
          <w:szCs w:val="24"/>
          <w:lang w:val="en-GB" w:eastAsia="en-GB"/>
        </w:rPr>
      </w:pPr>
      <w:r w:rsidRPr="006F4DE1">
        <w:rPr>
          <w:rFonts w:asciiTheme="majorBidi" w:hAnsiTheme="majorBidi" w:cstheme="majorBidi"/>
          <w:b/>
          <w:bCs/>
          <w:sz w:val="24"/>
          <w:szCs w:val="24"/>
        </w:rPr>
        <w:t xml:space="preserve">Coordinates </w:t>
      </w:r>
      <w:r w:rsidRPr="006F4DE1">
        <w:rPr>
          <w:rFonts w:asciiTheme="majorBidi" w:hAnsiTheme="majorBidi" w:cstheme="majorBidi"/>
          <w:color w:val="000000"/>
          <w:sz w:val="24"/>
          <w:szCs w:val="24"/>
        </w:rPr>
        <w:t xml:space="preserve"> </w:t>
      </w:r>
      <w:r w:rsidRPr="006F4DE1">
        <w:rPr>
          <w:rFonts w:asciiTheme="majorBidi" w:eastAsia="Times New Roman" w:hAnsiTheme="majorBidi" w:cstheme="majorBidi"/>
          <w:b/>
          <w:bCs/>
          <w:color w:val="000000"/>
          <w:sz w:val="24"/>
          <w:szCs w:val="24"/>
          <w:lang w:val="en-GB" w:eastAsia="en-GB"/>
        </w:rPr>
        <w:t>7.2071333, 3.3363000</w:t>
      </w:r>
    </w:p>
    <w:p w14:paraId="46CF9A23" w14:textId="77777777" w:rsidR="00E8609E" w:rsidRPr="006F4DE1" w:rsidRDefault="00E8609E" w:rsidP="006F4DE1">
      <w:pPr>
        <w:spacing w:line="360" w:lineRule="auto"/>
        <w:rPr>
          <w:rFonts w:asciiTheme="majorBidi" w:eastAsia="Times New Roman" w:hAnsiTheme="majorBidi" w:cstheme="majorBidi"/>
          <w:color w:val="000000"/>
          <w:sz w:val="24"/>
          <w:szCs w:val="24"/>
          <w:lang w:val="en-GB" w:eastAsia="en-GB"/>
        </w:rPr>
      </w:pPr>
      <w:r w:rsidRPr="006F4DE1">
        <w:rPr>
          <w:rFonts w:asciiTheme="majorBidi" w:hAnsiTheme="majorBidi" w:cstheme="majorBidi"/>
          <w:b/>
          <w:bCs/>
          <w:sz w:val="24"/>
          <w:szCs w:val="24"/>
        </w:rPr>
        <w:t>Weather: 34</w:t>
      </w:r>
      <w:r w:rsidRPr="006F4DE1">
        <w:rPr>
          <w:rFonts w:asciiTheme="majorBidi" w:hAnsiTheme="majorBidi" w:cstheme="majorBidi"/>
          <w:b/>
          <w:bCs/>
          <w:sz w:val="24"/>
          <w:szCs w:val="24"/>
          <w:vertAlign w:val="superscript"/>
        </w:rPr>
        <w:t>o</w:t>
      </w:r>
      <w:r w:rsidRPr="006F4DE1">
        <w:rPr>
          <w:rFonts w:asciiTheme="majorBidi" w:hAnsiTheme="majorBidi" w:cstheme="majorBidi"/>
          <w:b/>
          <w:bCs/>
          <w:sz w:val="24"/>
          <w:szCs w:val="24"/>
        </w:rPr>
        <w:t>C, sunny</w:t>
      </w:r>
    </w:p>
    <w:p w14:paraId="25591C17" w14:textId="77777777" w:rsidR="00E8609E" w:rsidRPr="006F4DE1" w:rsidRDefault="00E8609E" w:rsidP="006F4DE1">
      <w:pPr>
        <w:spacing w:line="360" w:lineRule="auto"/>
        <w:rPr>
          <w:rFonts w:asciiTheme="majorBidi" w:hAnsiTheme="majorBidi" w:cstheme="majorBidi"/>
          <w:b/>
          <w:bCs/>
          <w:sz w:val="24"/>
          <w:szCs w:val="24"/>
        </w:rPr>
      </w:pPr>
      <w:r w:rsidRPr="006F4DE1">
        <w:rPr>
          <w:rFonts w:asciiTheme="majorBidi" w:hAnsiTheme="majorBidi" w:cstheme="majorBidi"/>
          <w:b/>
          <w:bCs/>
          <w:sz w:val="24"/>
          <w:szCs w:val="24"/>
        </w:rPr>
        <w:t>Altitude: 66m Above MSL</w:t>
      </w:r>
    </w:p>
    <w:p w14:paraId="66975CFE" w14:textId="77777777" w:rsidR="00E8609E" w:rsidRPr="006F4DE1" w:rsidRDefault="00E8609E" w:rsidP="006F4DE1">
      <w:pPr>
        <w:spacing w:line="360" w:lineRule="auto"/>
        <w:rPr>
          <w:rFonts w:asciiTheme="majorBidi" w:hAnsiTheme="majorBidi" w:cstheme="majorBidi"/>
          <w:sz w:val="24"/>
          <w:szCs w:val="24"/>
        </w:rPr>
      </w:pPr>
      <w:r w:rsidRPr="006F4DE1">
        <w:rPr>
          <w:rFonts w:asciiTheme="majorBidi" w:hAnsiTheme="majorBidi" w:cstheme="majorBidi"/>
          <w:b/>
          <w:bCs/>
          <w:sz w:val="24"/>
          <w:szCs w:val="24"/>
        </w:rPr>
        <w:t>Outcrop name</w:t>
      </w:r>
      <w:r w:rsidRPr="006F4DE1">
        <w:rPr>
          <w:rFonts w:asciiTheme="majorBidi" w:hAnsiTheme="majorBidi" w:cstheme="majorBidi"/>
          <w:sz w:val="24"/>
          <w:szCs w:val="24"/>
        </w:rPr>
        <w:t>: Normal Granite</w:t>
      </w:r>
    </w:p>
    <w:p w14:paraId="57D776C8" w14:textId="77777777" w:rsidR="00E8609E" w:rsidRDefault="00E8609E" w:rsidP="006F4DE1">
      <w:pPr>
        <w:tabs>
          <w:tab w:val="left" w:pos="1947"/>
        </w:tabs>
        <w:spacing w:line="360" w:lineRule="auto"/>
        <w:jc w:val="both"/>
        <w:rPr>
          <w:rFonts w:asciiTheme="majorBidi" w:hAnsiTheme="majorBidi" w:cstheme="majorBidi"/>
          <w:sz w:val="24"/>
          <w:szCs w:val="24"/>
        </w:rPr>
      </w:pPr>
      <w:r w:rsidRPr="006F4DE1">
        <w:rPr>
          <w:rFonts w:asciiTheme="majorBidi" w:hAnsiTheme="majorBidi" w:cstheme="majorBidi"/>
          <w:b/>
          <w:bCs/>
          <w:sz w:val="24"/>
          <w:szCs w:val="24"/>
        </w:rPr>
        <w:t>Description</w:t>
      </w:r>
      <w:r w:rsidRPr="006F4DE1">
        <w:rPr>
          <w:rFonts w:asciiTheme="majorBidi" w:hAnsiTheme="majorBidi" w:cstheme="majorBidi"/>
          <w:sz w:val="24"/>
          <w:szCs w:val="24"/>
        </w:rPr>
        <w:t>: A low-lying  granitic outcrop with multiple quartz veins</w:t>
      </w:r>
      <w:r w:rsidR="00DD394B">
        <w:rPr>
          <w:rFonts w:asciiTheme="majorBidi" w:hAnsiTheme="majorBidi" w:cstheme="majorBidi"/>
          <w:sz w:val="24"/>
          <w:szCs w:val="24"/>
        </w:rPr>
        <w:t xml:space="preserve">(Fig.4.17) </w:t>
      </w:r>
      <w:r w:rsidRPr="006F4DE1">
        <w:rPr>
          <w:rFonts w:asciiTheme="majorBidi" w:hAnsiTheme="majorBidi" w:cstheme="majorBidi"/>
          <w:sz w:val="24"/>
          <w:szCs w:val="24"/>
        </w:rPr>
        <w:t xml:space="preserve"> and mafic minerals as matrix. The outcrop is fine-grained  .</w:t>
      </w:r>
    </w:p>
    <w:p w14:paraId="7FF4AFD1" w14:textId="77777777" w:rsidR="000E7B1A" w:rsidRDefault="000E7B1A" w:rsidP="006F4DE1">
      <w:pPr>
        <w:tabs>
          <w:tab w:val="left" w:pos="1947"/>
        </w:tabs>
        <w:spacing w:line="360" w:lineRule="auto"/>
        <w:jc w:val="both"/>
        <w:rPr>
          <w:rFonts w:asciiTheme="majorBidi" w:hAnsiTheme="majorBidi" w:cstheme="majorBidi"/>
          <w:sz w:val="24"/>
          <w:szCs w:val="24"/>
        </w:rPr>
      </w:pPr>
      <w:r>
        <w:rPr>
          <w:rFonts w:asciiTheme="majorBidi" w:hAnsiTheme="majorBidi" w:cstheme="majorBidi"/>
          <w:noProof/>
          <w:sz w:val="24"/>
          <w:szCs w:val="24"/>
          <w:lang w:val="en-GB" w:eastAsia="en-GB"/>
        </w:rPr>
        <w:drawing>
          <wp:inline distT="0" distB="0" distL="0" distR="0" wp14:anchorId="1092FFF4" wp14:editId="7271DFB2">
            <wp:extent cx="6111912" cy="4120738"/>
            <wp:effectExtent l="19050" t="0" r="3138" b="0"/>
            <wp:docPr id="161" name="Picture 19" descr="C:\Users\Bukola\Desktop\flashCopy\Abeokuta fieldwork\fieldw pix\PC01013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Users\Bukola\Desktop\flashCopy\Abeokuta fieldwork\fieldw pix\PC010134.JPG"/>
                    <pic:cNvPicPr>
                      <a:picLocks noChangeAspect="1" noChangeArrowheads="1"/>
                    </pic:cNvPicPr>
                  </pic:nvPicPr>
                  <pic:blipFill>
                    <a:blip r:embed="rId34" cstate="print"/>
                    <a:srcRect/>
                    <a:stretch>
                      <a:fillRect/>
                    </a:stretch>
                  </pic:blipFill>
                  <pic:spPr bwMode="auto">
                    <a:xfrm>
                      <a:off x="0" y="0"/>
                      <a:ext cx="6106795" cy="4117288"/>
                    </a:xfrm>
                    <a:prstGeom prst="rect">
                      <a:avLst/>
                    </a:prstGeom>
                    <a:noFill/>
                    <a:ln w="9525">
                      <a:noFill/>
                      <a:miter lim="800000"/>
                      <a:headEnd/>
                      <a:tailEnd/>
                    </a:ln>
                  </pic:spPr>
                </pic:pic>
              </a:graphicData>
            </a:graphic>
          </wp:inline>
        </w:drawing>
      </w:r>
    </w:p>
    <w:p w14:paraId="6909EAF8" w14:textId="77777777" w:rsidR="004C672B" w:rsidRPr="006F4DE1" w:rsidRDefault="004C672B" w:rsidP="006F4DE1">
      <w:pPr>
        <w:tabs>
          <w:tab w:val="left" w:pos="1947"/>
        </w:tabs>
        <w:spacing w:line="360" w:lineRule="auto"/>
        <w:jc w:val="both"/>
        <w:rPr>
          <w:rFonts w:asciiTheme="majorBidi" w:hAnsiTheme="majorBidi" w:cstheme="majorBidi"/>
          <w:sz w:val="24"/>
          <w:szCs w:val="24"/>
        </w:rPr>
      </w:pPr>
      <w:r>
        <w:rPr>
          <w:rFonts w:asciiTheme="majorBidi" w:hAnsiTheme="majorBidi" w:cstheme="majorBidi"/>
          <w:sz w:val="24"/>
          <w:szCs w:val="24"/>
        </w:rPr>
        <w:t>Fig. 4.17: Cross-cutting Quartz veins (L25)</w:t>
      </w:r>
    </w:p>
    <w:p w14:paraId="3C882AA6" w14:textId="77777777" w:rsidR="00E57ED9" w:rsidRPr="006F4DE1" w:rsidRDefault="00E57ED9" w:rsidP="006F4DE1">
      <w:pPr>
        <w:tabs>
          <w:tab w:val="left" w:pos="1947"/>
        </w:tabs>
        <w:spacing w:line="360" w:lineRule="auto"/>
        <w:jc w:val="both"/>
        <w:rPr>
          <w:rFonts w:asciiTheme="majorBidi" w:hAnsiTheme="majorBidi" w:cstheme="majorBidi"/>
          <w:b/>
          <w:bCs/>
          <w:sz w:val="24"/>
          <w:szCs w:val="24"/>
        </w:rPr>
      </w:pPr>
      <w:r w:rsidRPr="006F4DE1">
        <w:rPr>
          <w:rFonts w:asciiTheme="majorBidi" w:hAnsiTheme="majorBidi" w:cstheme="majorBidi"/>
          <w:b/>
          <w:bCs/>
          <w:sz w:val="24"/>
          <w:szCs w:val="24"/>
        </w:rPr>
        <w:t xml:space="preserve">LOCATION 26 </w:t>
      </w:r>
    </w:p>
    <w:p w14:paraId="4ED8F420" w14:textId="77777777" w:rsidR="00E57ED9" w:rsidRPr="006F4DE1" w:rsidRDefault="00E57ED9" w:rsidP="006F4DE1">
      <w:pPr>
        <w:spacing w:line="360" w:lineRule="auto"/>
        <w:rPr>
          <w:rFonts w:asciiTheme="majorBidi" w:eastAsia="Times New Roman" w:hAnsiTheme="majorBidi" w:cstheme="majorBidi"/>
          <w:b/>
          <w:bCs/>
          <w:color w:val="000000"/>
          <w:sz w:val="24"/>
          <w:szCs w:val="24"/>
          <w:lang w:val="en-GB" w:eastAsia="en-GB"/>
        </w:rPr>
      </w:pPr>
      <w:r w:rsidRPr="006F4DE1">
        <w:rPr>
          <w:rFonts w:asciiTheme="majorBidi" w:hAnsiTheme="majorBidi" w:cstheme="majorBidi"/>
          <w:b/>
          <w:bCs/>
          <w:sz w:val="24"/>
          <w:szCs w:val="24"/>
        </w:rPr>
        <w:t>Coordinates;</w:t>
      </w:r>
      <w:r w:rsidRPr="006F4DE1">
        <w:rPr>
          <w:rFonts w:asciiTheme="majorBidi" w:hAnsiTheme="majorBidi" w:cstheme="majorBidi"/>
          <w:b/>
          <w:bCs/>
          <w:color w:val="000000"/>
          <w:sz w:val="24"/>
          <w:szCs w:val="24"/>
        </w:rPr>
        <w:t xml:space="preserve">  </w:t>
      </w:r>
      <w:r w:rsidRPr="006F4DE1">
        <w:rPr>
          <w:rFonts w:asciiTheme="majorBidi" w:eastAsia="Times New Roman" w:hAnsiTheme="majorBidi" w:cstheme="majorBidi"/>
          <w:b/>
          <w:bCs/>
          <w:color w:val="000000"/>
          <w:sz w:val="24"/>
          <w:szCs w:val="24"/>
          <w:lang w:val="en-GB" w:eastAsia="en-GB"/>
        </w:rPr>
        <w:t>7.2076833, 3.3352333</w:t>
      </w:r>
    </w:p>
    <w:p w14:paraId="741A56F3" w14:textId="77777777" w:rsidR="00E57ED9" w:rsidRPr="006F4DE1" w:rsidRDefault="00E57ED9" w:rsidP="006F4DE1">
      <w:pPr>
        <w:spacing w:line="360" w:lineRule="auto"/>
        <w:rPr>
          <w:rFonts w:asciiTheme="majorBidi" w:hAnsiTheme="majorBidi" w:cstheme="majorBidi"/>
          <w:b/>
          <w:bCs/>
          <w:sz w:val="24"/>
          <w:szCs w:val="24"/>
        </w:rPr>
      </w:pPr>
      <w:r w:rsidRPr="006F4DE1">
        <w:rPr>
          <w:rFonts w:asciiTheme="majorBidi" w:hAnsiTheme="majorBidi" w:cstheme="majorBidi"/>
          <w:b/>
          <w:bCs/>
          <w:sz w:val="24"/>
          <w:szCs w:val="24"/>
        </w:rPr>
        <w:t>Weather: 34</w:t>
      </w:r>
      <w:r w:rsidRPr="006F4DE1">
        <w:rPr>
          <w:rFonts w:asciiTheme="majorBidi" w:hAnsiTheme="majorBidi" w:cstheme="majorBidi"/>
          <w:b/>
          <w:bCs/>
          <w:sz w:val="24"/>
          <w:szCs w:val="24"/>
          <w:vertAlign w:val="superscript"/>
        </w:rPr>
        <w:t>o</w:t>
      </w:r>
      <w:r w:rsidRPr="006F4DE1">
        <w:rPr>
          <w:rFonts w:asciiTheme="majorBidi" w:hAnsiTheme="majorBidi" w:cstheme="majorBidi"/>
          <w:b/>
          <w:bCs/>
          <w:sz w:val="24"/>
          <w:szCs w:val="24"/>
        </w:rPr>
        <w:t>C, sunny</w:t>
      </w:r>
    </w:p>
    <w:p w14:paraId="318694A0" w14:textId="77777777" w:rsidR="00E57ED9" w:rsidRPr="006F4DE1" w:rsidRDefault="00E57ED9" w:rsidP="006F4DE1">
      <w:pPr>
        <w:spacing w:line="360" w:lineRule="auto"/>
        <w:rPr>
          <w:rFonts w:asciiTheme="majorBidi" w:hAnsiTheme="majorBidi" w:cstheme="majorBidi"/>
          <w:b/>
          <w:bCs/>
          <w:sz w:val="24"/>
          <w:szCs w:val="24"/>
        </w:rPr>
      </w:pPr>
      <w:r w:rsidRPr="006F4DE1">
        <w:rPr>
          <w:rFonts w:asciiTheme="majorBidi" w:hAnsiTheme="majorBidi" w:cstheme="majorBidi"/>
          <w:b/>
          <w:bCs/>
          <w:sz w:val="24"/>
          <w:szCs w:val="24"/>
        </w:rPr>
        <w:t>Altitude: 58m Above MSL</w:t>
      </w:r>
    </w:p>
    <w:p w14:paraId="13008AC8" w14:textId="77777777" w:rsidR="00E57ED9" w:rsidRPr="006F4DE1" w:rsidRDefault="00E57ED9" w:rsidP="00751829">
      <w:pPr>
        <w:spacing w:line="360" w:lineRule="auto"/>
        <w:rPr>
          <w:rFonts w:asciiTheme="majorBidi" w:hAnsiTheme="majorBidi" w:cstheme="majorBidi"/>
          <w:b/>
          <w:bCs/>
          <w:sz w:val="24"/>
          <w:szCs w:val="24"/>
        </w:rPr>
      </w:pPr>
      <w:r w:rsidRPr="004C7298">
        <w:rPr>
          <w:rFonts w:asciiTheme="majorBidi" w:hAnsiTheme="majorBidi" w:cstheme="majorBidi"/>
          <w:b/>
          <w:bCs/>
          <w:sz w:val="24"/>
          <w:szCs w:val="24"/>
        </w:rPr>
        <w:t>Orientation of outcrop</w:t>
      </w:r>
      <w:r w:rsidRPr="006F4DE1">
        <w:rPr>
          <w:rFonts w:asciiTheme="majorBidi" w:hAnsiTheme="majorBidi" w:cstheme="majorBidi"/>
          <w:b/>
          <w:bCs/>
          <w:sz w:val="24"/>
          <w:szCs w:val="24"/>
        </w:rPr>
        <w:t>: Trending North-East</w:t>
      </w:r>
    </w:p>
    <w:p w14:paraId="16D8C72B" w14:textId="77777777" w:rsidR="00E57ED9" w:rsidRPr="006F4DE1" w:rsidRDefault="00E57ED9" w:rsidP="006F4DE1">
      <w:pPr>
        <w:spacing w:line="360" w:lineRule="auto"/>
        <w:rPr>
          <w:rFonts w:asciiTheme="majorBidi" w:hAnsiTheme="majorBidi" w:cstheme="majorBidi"/>
          <w:sz w:val="24"/>
          <w:szCs w:val="24"/>
        </w:rPr>
      </w:pPr>
      <w:r w:rsidRPr="006F4DE1">
        <w:rPr>
          <w:rFonts w:asciiTheme="majorBidi" w:hAnsiTheme="majorBidi" w:cstheme="majorBidi"/>
          <w:b/>
          <w:bCs/>
          <w:sz w:val="24"/>
          <w:szCs w:val="24"/>
        </w:rPr>
        <w:t>Outcrop name</w:t>
      </w:r>
      <w:r w:rsidRPr="006F4DE1">
        <w:rPr>
          <w:rFonts w:asciiTheme="majorBidi" w:hAnsiTheme="majorBidi" w:cstheme="majorBidi"/>
          <w:sz w:val="24"/>
          <w:szCs w:val="24"/>
        </w:rPr>
        <w:t>: Porphyritic  Granite</w:t>
      </w:r>
    </w:p>
    <w:p w14:paraId="155D6C0E" w14:textId="77777777" w:rsidR="00E57ED9" w:rsidRPr="006F4DE1" w:rsidRDefault="00E57ED9" w:rsidP="006F4DE1">
      <w:pPr>
        <w:tabs>
          <w:tab w:val="left" w:pos="1947"/>
        </w:tabs>
        <w:spacing w:line="360" w:lineRule="auto"/>
        <w:jc w:val="both"/>
        <w:rPr>
          <w:rFonts w:asciiTheme="majorBidi" w:hAnsiTheme="majorBidi" w:cstheme="majorBidi"/>
          <w:sz w:val="24"/>
          <w:szCs w:val="24"/>
        </w:rPr>
      </w:pPr>
      <w:r w:rsidRPr="006F4DE1">
        <w:rPr>
          <w:rFonts w:asciiTheme="majorBidi" w:hAnsiTheme="majorBidi" w:cstheme="majorBidi"/>
          <w:b/>
          <w:bCs/>
          <w:sz w:val="24"/>
          <w:szCs w:val="24"/>
        </w:rPr>
        <w:t>Description</w:t>
      </w:r>
      <w:r w:rsidRPr="006F4DE1">
        <w:rPr>
          <w:rFonts w:asciiTheme="majorBidi" w:hAnsiTheme="majorBidi" w:cstheme="majorBidi"/>
          <w:sz w:val="24"/>
          <w:szCs w:val="24"/>
        </w:rPr>
        <w:t>: A low-lying por</w:t>
      </w:r>
      <w:r w:rsidR="00AF1302" w:rsidRPr="006F4DE1">
        <w:rPr>
          <w:rFonts w:asciiTheme="majorBidi" w:hAnsiTheme="majorBidi" w:cstheme="majorBidi"/>
          <w:sz w:val="24"/>
          <w:szCs w:val="24"/>
        </w:rPr>
        <w:t xml:space="preserve">phyritic </w:t>
      </w:r>
      <w:r w:rsidRPr="006F4DE1">
        <w:rPr>
          <w:rFonts w:asciiTheme="majorBidi" w:hAnsiTheme="majorBidi" w:cstheme="majorBidi"/>
          <w:sz w:val="24"/>
          <w:szCs w:val="24"/>
        </w:rPr>
        <w:t xml:space="preserve">granite </w:t>
      </w:r>
      <w:r w:rsidR="00AF1302" w:rsidRPr="006F4DE1">
        <w:rPr>
          <w:rFonts w:asciiTheme="majorBidi" w:hAnsiTheme="majorBidi" w:cstheme="majorBidi"/>
          <w:sz w:val="24"/>
          <w:szCs w:val="24"/>
        </w:rPr>
        <w:t xml:space="preserve">with visible large phenocrysts without preferred orientation. </w:t>
      </w:r>
      <w:r w:rsidRPr="006F4DE1">
        <w:rPr>
          <w:rFonts w:asciiTheme="majorBidi" w:hAnsiTheme="majorBidi" w:cstheme="majorBidi"/>
          <w:sz w:val="24"/>
          <w:szCs w:val="24"/>
        </w:rPr>
        <w:t>Quarts veins were also observed.</w:t>
      </w:r>
    </w:p>
    <w:p w14:paraId="3C0707BD" w14:textId="77777777" w:rsidR="000C7812" w:rsidRPr="006F4DE1" w:rsidRDefault="000C7812" w:rsidP="006F4DE1">
      <w:pPr>
        <w:tabs>
          <w:tab w:val="left" w:pos="1947"/>
        </w:tabs>
        <w:spacing w:line="360" w:lineRule="auto"/>
        <w:jc w:val="both"/>
        <w:rPr>
          <w:rFonts w:asciiTheme="majorBidi" w:hAnsiTheme="majorBidi" w:cstheme="majorBidi"/>
          <w:b/>
          <w:bCs/>
          <w:sz w:val="24"/>
          <w:szCs w:val="24"/>
        </w:rPr>
      </w:pPr>
      <w:r w:rsidRPr="006F4DE1">
        <w:rPr>
          <w:rFonts w:asciiTheme="majorBidi" w:hAnsiTheme="majorBidi" w:cstheme="majorBidi"/>
          <w:b/>
          <w:bCs/>
          <w:sz w:val="24"/>
          <w:szCs w:val="24"/>
        </w:rPr>
        <w:t>LOCATION 27</w:t>
      </w:r>
    </w:p>
    <w:p w14:paraId="74C0AF67" w14:textId="77777777" w:rsidR="000C7812" w:rsidRPr="006F4DE1" w:rsidRDefault="000C7812" w:rsidP="006F4DE1">
      <w:pPr>
        <w:spacing w:line="360" w:lineRule="auto"/>
        <w:rPr>
          <w:rFonts w:asciiTheme="majorBidi" w:eastAsia="Times New Roman" w:hAnsiTheme="majorBidi" w:cstheme="majorBidi"/>
          <w:color w:val="000000"/>
          <w:sz w:val="24"/>
          <w:szCs w:val="24"/>
          <w:lang w:val="en-GB" w:eastAsia="en-GB"/>
        </w:rPr>
      </w:pPr>
      <w:r w:rsidRPr="006F4DE1">
        <w:rPr>
          <w:rFonts w:asciiTheme="majorBidi" w:hAnsiTheme="majorBidi" w:cstheme="majorBidi"/>
          <w:b/>
          <w:bCs/>
          <w:sz w:val="24"/>
          <w:szCs w:val="24"/>
        </w:rPr>
        <w:t>Coordinates;</w:t>
      </w:r>
      <w:r w:rsidRPr="006F4DE1">
        <w:rPr>
          <w:rFonts w:asciiTheme="majorBidi" w:hAnsiTheme="majorBidi" w:cstheme="majorBidi"/>
          <w:b/>
          <w:bCs/>
          <w:color w:val="000000"/>
          <w:sz w:val="24"/>
          <w:szCs w:val="24"/>
        </w:rPr>
        <w:t xml:space="preserve">  </w:t>
      </w:r>
      <w:r w:rsidR="009A34DD" w:rsidRPr="006F4DE1">
        <w:rPr>
          <w:rFonts w:asciiTheme="majorBidi" w:eastAsia="Times New Roman" w:hAnsiTheme="majorBidi" w:cstheme="majorBidi"/>
          <w:b/>
          <w:bCs/>
          <w:color w:val="000000"/>
          <w:sz w:val="24"/>
          <w:szCs w:val="24"/>
          <w:lang w:val="en-GB" w:eastAsia="en-GB"/>
        </w:rPr>
        <w:t>7.2090167,  3.3352333</w:t>
      </w:r>
    </w:p>
    <w:p w14:paraId="1F160924" w14:textId="77777777" w:rsidR="000C7812" w:rsidRPr="006F4DE1" w:rsidRDefault="000C7812" w:rsidP="006F4DE1">
      <w:pPr>
        <w:spacing w:line="360" w:lineRule="auto"/>
        <w:rPr>
          <w:rFonts w:asciiTheme="majorBidi" w:hAnsiTheme="majorBidi" w:cstheme="majorBidi"/>
          <w:b/>
          <w:bCs/>
          <w:sz w:val="24"/>
          <w:szCs w:val="24"/>
        </w:rPr>
      </w:pPr>
      <w:r w:rsidRPr="006F4DE1">
        <w:rPr>
          <w:rFonts w:asciiTheme="majorBidi" w:hAnsiTheme="majorBidi" w:cstheme="majorBidi"/>
          <w:b/>
          <w:bCs/>
          <w:sz w:val="24"/>
          <w:szCs w:val="24"/>
        </w:rPr>
        <w:t>Weather: 34</w:t>
      </w:r>
      <w:r w:rsidRPr="006F4DE1">
        <w:rPr>
          <w:rFonts w:asciiTheme="majorBidi" w:hAnsiTheme="majorBidi" w:cstheme="majorBidi"/>
          <w:b/>
          <w:bCs/>
          <w:sz w:val="24"/>
          <w:szCs w:val="24"/>
          <w:vertAlign w:val="superscript"/>
        </w:rPr>
        <w:t>o</w:t>
      </w:r>
      <w:r w:rsidRPr="006F4DE1">
        <w:rPr>
          <w:rFonts w:asciiTheme="majorBidi" w:hAnsiTheme="majorBidi" w:cstheme="majorBidi"/>
          <w:b/>
          <w:bCs/>
          <w:sz w:val="24"/>
          <w:szCs w:val="24"/>
        </w:rPr>
        <w:t>C, sunny</w:t>
      </w:r>
    </w:p>
    <w:p w14:paraId="2B697455" w14:textId="77777777" w:rsidR="000C7812" w:rsidRPr="006F4DE1" w:rsidRDefault="00292BB2" w:rsidP="006F4DE1">
      <w:pPr>
        <w:spacing w:line="360" w:lineRule="auto"/>
        <w:rPr>
          <w:rFonts w:asciiTheme="majorBidi" w:hAnsiTheme="majorBidi" w:cstheme="majorBidi"/>
          <w:b/>
          <w:bCs/>
          <w:sz w:val="24"/>
          <w:szCs w:val="24"/>
        </w:rPr>
      </w:pPr>
      <w:r w:rsidRPr="006F4DE1">
        <w:rPr>
          <w:rFonts w:asciiTheme="majorBidi" w:hAnsiTheme="majorBidi" w:cstheme="majorBidi"/>
          <w:b/>
          <w:bCs/>
          <w:sz w:val="24"/>
          <w:szCs w:val="24"/>
        </w:rPr>
        <w:t>Altitude: 43</w:t>
      </w:r>
      <w:r w:rsidR="000C7812" w:rsidRPr="006F4DE1">
        <w:rPr>
          <w:rFonts w:asciiTheme="majorBidi" w:hAnsiTheme="majorBidi" w:cstheme="majorBidi"/>
          <w:b/>
          <w:bCs/>
          <w:sz w:val="24"/>
          <w:szCs w:val="24"/>
        </w:rPr>
        <w:t>m Above MSL</w:t>
      </w:r>
    </w:p>
    <w:p w14:paraId="07A0BAF2" w14:textId="77777777" w:rsidR="009A34DD" w:rsidRPr="006F4DE1" w:rsidRDefault="000668EB" w:rsidP="004C7298">
      <w:pPr>
        <w:spacing w:line="360" w:lineRule="auto"/>
        <w:rPr>
          <w:rFonts w:asciiTheme="majorBidi" w:hAnsiTheme="majorBidi" w:cstheme="majorBidi"/>
          <w:b/>
          <w:bCs/>
          <w:sz w:val="24"/>
          <w:szCs w:val="24"/>
        </w:rPr>
      </w:pPr>
      <w:r w:rsidRPr="006F4DE1">
        <w:rPr>
          <w:rFonts w:asciiTheme="majorBidi" w:hAnsiTheme="majorBidi" w:cstheme="majorBidi"/>
          <w:b/>
          <w:bCs/>
          <w:sz w:val="24"/>
          <w:szCs w:val="24"/>
        </w:rPr>
        <w:t>Strike//Dip of foliation: 150</w:t>
      </w:r>
      <w:r w:rsidRPr="006F4DE1">
        <w:rPr>
          <w:rFonts w:asciiTheme="majorBidi" w:hAnsiTheme="majorBidi" w:cstheme="majorBidi"/>
          <w:b/>
          <w:bCs/>
          <w:sz w:val="24"/>
          <w:szCs w:val="24"/>
          <w:vertAlign w:val="superscript"/>
        </w:rPr>
        <w:t>o</w:t>
      </w:r>
      <w:r w:rsidRPr="006F4DE1">
        <w:rPr>
          <w:rFonts w:asciiTheme="majorBidi" w:hAnsiTheme="majorBidi" w:cstheme="majorBidi"/>
          <w:b/>
          <w:bCs/>
          <w:sz w:val="24"/>
          <w:szCs w:val="24"/>
        </w:rPr>
        <w:t>//36.9</w:t>
      </w:r>
      <w:r w:rsidRPr="006F4DE1">
        <w:rPr>
          <w:rFonts w:asciiTheme="majorBidi" w:hAnsiTheme="majorBidi" w:cstheme="majorBidi"/>
          <w:b/>
          <w:bCs/>
          <w:sz w:val="24"/>
          <w:szCs w:val="24"/>
          <w:vertAlign w:val="superscript"/>
        </w:rPr>
        <w:t>o</w:t>
      </w:r>
      <w:r w:rsidRPr="006F4DE1">
        <w:rPr>
          <w:rFonts w:asciiTheme="majorBidi" w:hAnsiTheme="majorBidi" w:cstheme="majorBidi"/>
          <w:b/>
          <w:bCs/>
          <w:sz w:val="24"/>
          <w:szCs w:val="24"/>
        </w:rPr>
        <w:t>E</w:t>
      </w:r>
    </w:p>
    <w:p w14:paraId="3C309621" w14:textId="77777777" w:rsidR="000C7812" w:rsidRPr="006F4DE1" w:rsidRDefault="000C7812" w:rsidP="006F4DE1">
      <w:pPr>
        <w:spacing w:line="360" w:lineRule="auto"/>
        <w:rPr>
          <w:rFonts w:asciiTheme="majorBidi" w:hAnsiTheme="majorBidi" w:cstheme="majorBidi"/>
          <w:sz w:val="24"/>
          <w:szCs w:val="24"/>
        </w:rPr>
      </w:pPr>
      <w:r w:rsidRPr="006F4DE1">
        <w:rPr>
          <w:rFonts w:asciiTheme="majorBidi" w:hAnsiTheme="majorBidi" w:cstheme="majorBidi"/>
          <w:b/>
          <w:bCs/>
          <w:sz w:val="24"/>
          <w:szCs w:val="24"/>
        </w:rPr>
        <w:t>Outcrop name</w:t>
      </w:r>
      <w:r w:rsidRPr="006F4DE1">
        <w:rPr>
          <w:rFonts w:asciiTheme="majorBidi" w:hAnsiTheme="majorBidi" w:cstheme="majorBidi"/>
          <w:sz w:val="24"/>
          <w:szCs w:val="24"/>
        </w:rPr>
        <w:t xml:space="preserve">: </w:t>
      </w:r>
      <w:r w:rsidR="00292BB2" w:rsidRPr="006F4DE1">
        <w:rPr>
          <w:rFonts w:asciiTheme="majorBidi" w:hAnsiTheme="majorBidi" w:cstheme="majorBidi"/>
          <w:sz w:val="24"/>
          <w:szCs w:val="24"/>
        </w:rPr>
        <w:t>Gneiss</w:t>
      </w:r>
    </w:p>
    <w:p w14:paraId="2EFC3D04" w14:textId="77777777" w:rsidR="000C7812" w:rsidRDefault="000C7812" w:rsidP="006F4DE1">
      <w:pPr>
        <w:tabs>
          <w:tab w:val="left" w:pos="1947"/>
        </w:tabs>
        <w:spacing w:line="360" w:lineRule="auto"/>
        <w:jc w:val="both"/>
        <w:rPr>
          <w:rFonts w:asciiTheme="majorBidi" w:hAnsiTheme="majorBidi" w:cstheme="majorBidi"/>
          <w:sz w:val="24"/>
          <w:szCs w:val="24"/>
        </w:rPr>
      </w:pPr>
      <w:r w:rsidRPr="006F4DE1">
        <w:rPr>
          <w:rFonts w:asciiTheme="majorBidi" w:hAnsiTheme="majorBidi" w:cstheme="majorBidi"/>
          <w:b/>
          <w:bCs/>
          <w:sz w:val="24"/>
          <w:szCs w:val="24"/>
        </w:rPr>
        <w:t>Description</w:t>
      </w:r>
      <w:r w:rsidRPr="006F4DE1">
        <w:rPr>
          <w:rFonts w:asciiTheme="majorBidi" w:hAnsiTheme="majorBidi" w:cstheme="majorBidi"/>
          <w:sz w:val="24"/>
          <w:szCs w:val="24"/>
        </w:rPr>
        <w:t>:</w:t>
      </w:r>
      <w:r w:rsidR="00775F6B" w:rsidRPr="006F4DE1">
        <w:rPr>
          <w:rFonts w:asciiTheme="majorBidi" w:hAnsiTheme="majorBidi" w:cstheme="majorBidi"/>
          <w:sz w:val="24"/>
          <w:szCs w:val="24"/>
        </w:rPr>
        <w:t xml:space="preserve"> A low-lying weathered gneiss along an erosion part</w:t>
      </w:r>
      <w:r w:rsidR="004C7298" w:rsidRPr="004C7298">
        <w:rPr>
          <w:rFonts w:asciiTheme="majorBidi" w:hAnsiTheme="majorBidi" w:cstheme="majorBidi"/>
          <w:sz w:val="24"/>
          <w:szCs w:val="24"/>
        </w:rPr>
        <w:t>(Fig.4.18</w:t>
      </w:r>
      <w:r w:rsidR="00775F6B" w:rsidRPr="004C7298">
        <w:rPr>
          <w:rFonts w:asciiTheme="majorBidi" w:hAnsiTheme="majorBidi" w:cstheme="majorBidi"/>
          <w:sz w:val="24"/>
          <w:szCs w:val="24"/>
        </w:rPr>
        <w:t>)</w:t>
      </w:r>
      <w:r w:rsidRPr="006F4DE1">
        <w:rPr>
          <w:rFonts w:asciiTheme="majorBidi" w:hAnsiTheme="majorBidi" w:cstheme="majorBidi"/>
          <w:sz w:val="24"/>
          <w:szCs w:val="24"/>
        </w:rPr>
        <w:t xml:space="preserve"> </w:t>
      </w:r>
      <w:r w:rsidR="00775F6B" w:rsidRPr="006F4DE1">
        <w:rPr>
          <w:rFonts w:asciiTheme="majorBidi" w:hAnsiTheme="majorBidi" w:cstheme="majorBidi"/>
          <w:sz w:val="24"/>
          <w:szCs w:val="24"/>
        </w:rPr>
        <w:t>with visible flakes of muscovites and quartz</w:t>
      </w:r>
      <w:r w:rsidRPr="006F4DE1">
        <w:rPr>
          <w:rFonts w:asciiTheme="majorBidi" w:hAnsiTheme="majorBidi" w:cstheme="majorBidi"/>
          <w:sz w:val="24"/>
          <w:szCs w:val="24"/>
        </w:rPr>
        <w:t>phenocryst</w:t>
      </w:r>
      <w:r w:rsidR="00775F6B" w:rsidRPr="006F4DE1">
        <w:rPr>
          <w:rFonts w:asciiTheme="majorBidi" w:hAnsiTheme="majorBidi" w:cstheme="majorBidi"/>
          <w:sz w:val="24"/>
          <w:szCs w:val="24"/>
        </w:rPr>
        <w:t xml:space="preserve">s. </w:t>
      </w:r>
      <w:r w:rsidRPr="006F4DE1">
        <w:rPr>
          <w:rFonts w:asciiTheme="majorBidi" w:hAnsiTheme="majorBidi" w:cstheme="majorBidi"/>
          <w:sz w:val="24"/>
          <w:szCs w:val="24"/>
        </w:rPr>
        <w:t xml:space="preserve"> Quarts veins were also observed.</w:t>
      </w:r>
    </w:p>
    <w:p w14:paraId="1DBD91CE" w14:textId="77777777" w:rsidR="000E7B1A" w:rsidRDefault="000E7B1A" w:rsidP="006F4DE1">
      <w:pPr>
        <w:tabs>
          <w:tab w:val="left" w:pos="1947"/>
        </w:tabs>
        <w:spacing w:line="360" w:lineRule="auto"/>
        <w:jc w:val="both"/>
        <w:rPr>
          <w:rFonts w:asciiTheme="majorBidi" w:hAnsiTheme="majorBidi" w:cstheme="majorBidi"/>
          <w:sz w:val="24"/>
          <w:szCs w:val="24"/>
        </w:rPr>
      </w:pPr>
      <w:r>
        <w:rPr>
          <w:rFonts w:asciiTheme="majorBidi" w:hAnsiTheme="majorBidi" w:cstheme="majorBidi"/>
          <w:noProof/>
          <w:sz w:val="24"/>
          <w:szCs w:val="24"/>
          <w:lang w:val="en-GB" w:eastAsia="en-GB"/>
        </w:rPr>
        <w:drawing>
          <wp:inline distT="0" distB="0" distL="0" distR="0" wp14:anchorId="159FA860" wp14:editId="290B3654">
            <wp:extent cx="5036426" cy="3777271"/>
            <wp:effectExtent l="19050" t="0" r="0" b="0"/>
            <wp:docPr id="162" name="Picture 20" descr="C:\Users\Bukola\Desktop\flashCopy\Abeokuta fieldwork\fieldw pix\PC01014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Users\Bukola\Desktop\flashCopy\Abeokuta fieldwork\fieldw pix\PC010140.JPG"/>
                    <pic:cNvPicPr>
                      <a:picLocks noChangeAspect="1" noChangeArrowheads="1"/>
                    </pic:cNvPicPr>
                  </pic:nvPicPr>
                  <pic:blipFill>
                    <a:blip r:embed="rId35" cstate="print"/>
                    <a:srcRect/>
                    <a:stretch>
                      <a:fillRect/>
                    </a:stretch>
                  </pic:blipFill>
                  <pic:spPr bwMode="auto">
                    <a:xfrm>
                      <a:off x="0" y="0"/>
                      <a:ext cx="5033708" cy="3775233"/>
                    </a:xfrm>
                    <a:prstGeom prst="rect">
                      <a:avLst/>
                    </a:prstGeom>
                    <a:noFill/>
                    <a:ln w="9525">
                      <a:noFill/>
                      <a:miter lim="800000"/>
                      <a:headEnd/>
                      <a:tailEnd/>
                    </a:ln>
                  </pic:spPr>
                </pic:pic>
              </a:graphicData>
            </a:graphic>
          </wp:inline>
        </w:drawing>
      </w:r>
    </w:p>
    <w:p w14:paraId="0C8F4D07" w14:textId="77777777" w:rsidR="004C672B" w:rsidRPr="006F4DE1" w:rsidRDefault="004C672B" w:rsidP="006F4DE1">
      <w:pPr>
        <w:tabs>
          <w:tab w:val="left" w:pos="1947"/>
        </w:tabs>
        <w:spacing w:line="360" w:lineRule="auto"/>
        <w:jc w:val="both"/>
        <w:rPr>
          <w:rFonts w:asciiTheme="majorBidi" w:hAnsiTheme="majorBidi" w:cstheme="majorBidi"/>
          <w:sz w:val="24"/>
          <w:szCs w:val="24"/>
        </w:rPr>
      </w:pPr>
      <w:r>
        <w:rPr>
          <w:rFonts w:asciiTheme="majorBidi" w:hAnsiTheme="majorBidi" w:cstheme="majorBidi"/>
          <w:sz w:val="24"/>
          <w:szCs w:val="24"/>
        </w:rPr>
        <w:t>Fig. 4.18: Weathered gneiss (L27)</w:t>
      </w:r>
    </w:p>
    <w:p w14:paraId="708ABA11" w14:textId="77777777" w:rsidR="00775F6B" w:rsidRDefault="00775F6B" w:rsidP="006F4DE1">
      <w:pPr>
        <w:tabs>
          <w:tab w:val="left" w:pos="1947"/>
        </w:tabs>
        <w:spacing w:line="360" w:lineRule="auto"/>
        <w:jc w:val="both"/>
        <w:rPr>
          <w:rFonts w:asciiTheme="majorBidi" w:hAnsiTheme="majorBidi" w:cstheme="majorBidi"/>
          <w:sz w:val="24"/>
          <w:szCs w:val="24"/>
        </w:rPr>
      </w:pPr>
    </w:p>
    <w:p w14:paraId="151104AE" w14:textId="77777777" w:rsidR="00751829" w:rsidRPr="006F4DE1" w:rsidRDefault="00751829" w:rsidP="006F4DE1">
      <w:pPr>
        <w:tabs>
          <w:tab w:val="left" w:pos="1947"/>
        </w:tabs>
        <w:spacing w:line="360" w:lineRule="auto"/>
        <w:jc w:val="both"/>
        <w:rPr>
          <w:rFonts w:asciiTheme="majorBidi" w:hAnsiTheme="majorBidi" w:cstheme="majorBidi"/>
          <w:sz w:val="24"/>
          <w:szCs w:val="24"/>
        </w:rPr>
      </w:pPr>
    </w:p>
    <w:p w14:paraId="48ED4D45" w14:textId="77777777" w:rsidR="00775F6B" w:rsidRPr="006F4DE1" w:rsidRDefault="00775F6B" w:rsidP="006F4DE1">
      <w:pPr>
        <w:tabs>
          <w:tab w:val="left" w:pos="1947"/>
        </w:tabs>
        <w:spacing w:line="360" w:lineRule="auto"/>
        <w:jc w:val="both"/>
        <w:rPr>
          <w:rFonts w:asciiTheme="majorBidi" w:hAnsiTheme="majorBidi" w:cstheme="majorBidi"/>
          <w:b/>
          <w:bCs/>
          <w:sz w:val="24"/>
          <w:szCs w:val="24"/>
        </w:rPr>
      </w:pPr>
      <w:r w:rsidRPr="006F4DE1">
        <w:rPr>
          <w:rFonts w:asciiTheme="majorBidi" w:hAnsiTheme="majorBidi" w:cstheme="majorBidi"/>
          <w:b/>
          <w:bCs/>
          <w:sz w:val="24"/>
          <w:szCs w:val="24"/>
        </w:rPr>
        <w:t>LOCATION 28</w:t>
      </w:r>
    </w:p>
    <w:p w14:paraId="52BA2389" w14:textId="77777777" w:rsidR="00775F6B" w:rsidRPr="006F4DE1" w:rsidRDefault="00775F6B" w:rsidP="006F4DE1">
      <w:pPr>
        <w:spacing w:line="360" w:lineRule="auto"/>
        <w:rPr>
          <w:rFonts w:asciiTheme="majorBidi" w:eastAsia="Times New Roman" w:hAnsiTheme="majorBidi" w:cstheme="majorBidi"/>
          <w:b/>
          <w:bCs/>
          <w:color w:val="000000"/>
          <w:sz w:val="24"/>
          <w:szCs w:val="24"/>
          <w:lang w:val="en-GB" w:eastAsia="en-GB"/>
        </w:rPr>
      </w:pPr>
      <w:r w:rsidRPr="006F4DE1">
        <w:rPr>
          <w:rFonts w:asciiTheme="majorBidi" w:hAnsiTheme="majorBidi" w:cstheme="majorBidi"/>
          <w:b/>
          <w:bCs/>
          <w:sz w:val="24"/>
          <w:szCs w:val="24"/>
        </w:rPr>
        <w:t>Coordinates;</w:t>
      </w:r>
      <w:r w:rsidRPr="006F4DE1">
        <w:rPr>
          <w:rFonts w:asciiTheme="majorBidi" w:hAnsiTheme="majorBidi" w:cstheme="majorBidi"/>
          <w:b/>
          <w:bCs/>
          <w:color w:val="000000"/>
          <w:sz w:val="24"/>
          <w:szCs w:val="24"/>
        </w:rPr>
        <w:t xml:space="preserve">  </w:t>
      </w:r>
      <w:r w:rsidR="009A34DD" w:rsidRPr="006F4DE1">
        <w:rPr>
          <w:rFonts w:asciiTheme="majorBidi" w:hAnsiTheme="majorBidi" w:cstheme="majorBidi"/>
          <w:b/>
          <w:bCs/>
          <w:color w:val="000000"/>
          <w:sz w:val="24"/>
          <w:szCs w:val="24"/>
        </w:rPr>
        <w:t xml:space="preserve"> </w:t>
      </w:r>
      <w:r w:rsidR="009A34DD" w:rsidRPr="006F4DE1">
        <w:rPr>
          <w:rFonts w:asciiTheme="majorBidi" w:eastAsia="Times New Roman" w:hAnsiTheme="majorBidi" w:cstheme="majorBidi"/>
          <w:b/>
          <w:bCs/>
          <w:color w:val="000000"/>
          <w:sz w:val="24"/>
          <w:szCs w:val="24"/>
          <w:lang w:val="en-GB" w:eastAsia="en-GB"/>
        </w:rPr>
        <w:t>7.2085333, 3.3360167</w:t>
      </w:r>
    </w:p>
    <w:p w14:paraId="49F225F2" w14:textId="77777777" w:rsidR="00775F6B" w:rsidRPr="006F4DE1" w:rsidRDefault="00775F6B" w:rsidP="006F4DE1">
      <w:pPr>
        <w:spacing w:line="360" w:lineRule="auto"/>
        <w:rPr>
          <w:rFonts w:asciiTheme="majorBidi" w:hAnsiTheme="majorBidi" w:cstheme="majorBidi"/>
          <w:b/>
          <w:bCs/>
          <w:sz w:val="24"/>
          <w:szCs w:val="24"/>
        </w:rPr>
      </w:pPr>
      <w:r w:rsidRPr="006F4DE1">
        <w:rPr>
          <w:rFonts w:asciiTheme="majorBidi" w:hAnsiTheme="majorBidi" w:cstheme="majorBidi"/>
          <w:b/>
          <w:bCs/>
          <w:sz w:val="24"/>
          <w:szCs w:val="24"/>
        </w:rPr>
        <w:t>Weather: 34</w:t>
      </w:r>
      <w:r w:rsidRPr="006F4DE1">
        <w:rPr>
          <w:rFonts w:asciiTheme="majorBidi" w:hAnsiTheme="majorBidi" w:cstheme="majorBidi"/>
          <w:b/>
          <w:bCs/>
          <w:sz w:val="24"/>
          <w:szCs w:val="24"/>
          <w:vertAlign w:val="superscript"/>
        </w:rPr>
        <w:t>o</w:t>
      </w:r>
      <w:r w:rsidRPr="006F4DE1">
        <w:rPr>
          <w:rFonts w:asciiTheme="majorBidi" w:hAnsiTheme="majorBidi" w:cstheme="majorBidi"/>
          <w:b/>
          <w:bCs/>
          <w:sz w:val="24"/>
          <w:szCs w:val="24"/>
        </w:rPr>
        <w:t>C, sunny</w:t>
      </w:r>
    </w:p>
    <w:p w14:paraId="69A69352" w14:textId="77777777" w:rsidR="00775F6B" w:rsidRPr="006F4DE1" w:rsidRDefault="00775F6B" w:rsidP="006F4DE1">
      <w:pPr>
        <w:spacing w:line="360" w:lineRule="auto"/>
        <w:rPr>
          <w:rFonts w:asciiTheme="majorBidi" w:hAnsiTheme="majorBidi" w:cstheme="majorBidi"/>
          <w:b/>
          <w:bCs/>
          <w:sz w:val="24"/>
          <w:szCs w:val="24"/>
        </w:rPr>
      </w:pPr>
      <w:r w:rsidRPr="006F4DE1">
        <w:rPr>
          <w:rFonts w:asciiTheme="majorBidi" w:hAnsiTheme="majorBidi" w:cstheme="majorBidi"/>
          <w:b/>
          <w:bCs/>
          <w:sz w:val="24"/>
          <w:szCs w:val="24"/>
        </w:rPr>
        <w:t>Altitude: 57m Above MSL</w:t>
      </w:r>
    </w:p>
    <w:p w14:paraId="366EABE6" w14:textId="77777777" w:rsidR="00775F6B" w:rsidRPr="006F4DE1" w:rsidRDefault="00775F6B" w:rsidP="006F4DE1">
      <w:pPr>
        <w:spacing w:line="360" w:lineRule="auto"/>
        <w:rPr>
          <w:rFonts w:asciiTheme="majorBidi" w:hAnsiTheme="majorBidi" w:cstheme="majorBidi"/>
          <w:sz w:val="24"/>
          <w:szCs w:val="24"/>
        </w:rPr>
      </w:pPr>
      <w:r w:rsidRPr="006F4DE1">
        <w:rPr>
          <w:rFonts w:asciiTheme="majorBidi" w:hAnsiTheme="majorBidi" w:cstheme="majorBidi"/>
          <w:b/>
          <w:bCs/>
          <w:sz w:val="24"/>
          <w:szCs w:val="24"/>
        </w:rPr>
        <w:t>Outcrop name</w:t>
      </w:r>
      <w:r w:rsidRPr="006F4DE1">
        <w:rPr>
          <w:rFonts w:asciiTheme="majorBidi" w:hAnsiTheme="majorBidi" w:cstheme="majorBidi"/>
          <w:sz w:val="24"/>
          <w:szCs w:val="24"/>
        </w:rPr>
        <w:t>: Normal Granite</w:t>
      </w:r>
    </w:p>
    <w:p w14:paraId="4EC55ABD" w14:textId="77777777" w:rsidR="00775F6B" w:rsidRPr="006F4DE1" w:rsidRDefault="00775F6B" w:rsidP="006F4DE1">
      <w:pPr>
        <w:tabs>
          <w:tab w:val="left" w:pos="1947"/>
        </w:tabs>
        <w:spacing w:line="360" w:lineRule="auto"/>
        <w:jc w:val="both"/>
        <w:rPr>
          <w:rFonts w:asciiTheme="majorBidi" w:hAnsiTheme="majorBidi" w:cstheme="majorBidi"/>
          <w:sz w:val="24"/>
          <w:szCs w:val="24"/>
        </w:rPr>
      </w:pPr>
      <w:r w:rsidRPr="006F4DE1">
        <w:rPr>
          <w:rFonts w:asciiTheme="majorBidi" w:hAnsiTheme="majorBidi" w:cstheme="majorBidi"/>
          <w:b/>
          <w:bCs/>
          <w:sz w:val="24"/>
          <w:szCs w:val="24"/>
        </w:rPr>
        <w:t>Description</w:t>
      </w:r>
      <w:r w:rsidRPr="006F4DE1">
        <w:rPr>
          <w:rFonts w:asciiTheme="majorBidi" w:hAnsiTheme="majorBidi" w:cstheme="majorBidi"/>
          <w:sz w:val="24"/>
          <w:szCs w:val="24"/>
        </w:rPr>
        <w:t xml:space="preserve">: A low-lying granite with very fine grained granites with predominantly mafic minerals. </w:t>
      </w:r>
    </w:p>
    <w:p w14:paraId="0436E9BE" w14:textId="77777777" w:rsidR="00775F6B" w:rsidRPr="006F4DE1" w:rsidRDefault="00775F6B" w:rsidP="006F4DE1">
      <w:pPr>
        <w:tabs>
          <w:tab w:val="left" w:pos="1947"/>
        </w:tabs>
        <w:spacing w:line="360" w:lineRule="auto"/>
        <w:jc w:val="both"/>
        <w:rPr>
          <w:rFonts w:asciiTheme="majorBidi" w:hAnsiTheme="majorBidi" w:cstheme="majorBidi"/>
          <w:sz w:val="24"/>
          <w:szCs w:val="24"/>
        </w:rPr>
      </w:pPr>
    </w:p>
    <w:p w14:paraId="49B1D2C6" w14:textId="77777777" w:rsidR="009A34DD" w:rsidRPr="006F4DE1" w:rsidRDefault="009A34DD" w:rsidP="006F4DE1">
      <w:pPr>
        <w:tabs>
          <w:tab w:val="left" w:pos="1947"/>
        </w:tabs>
        <w:spacing w:line="360" w:lineRule="auto"/>
        <w:jc w:val="both"/>
        <w:rPr>
          <w:rFonts w:asciiTheme="majorBidi" w:hAnsiTheme="majorBidi" w:cstheme="majorBidi"/>
          <w:b/>
          <w:bCs/>
          <w:sz w:val="24"/>
          <w:szCs w:val="24"/>
        </w:rPr>
      </w:pPr>
      <w:r w:rsidRPr="006F4DE1">
        <w:rPr>
          <w:rFonts w:asciiTheme="majorBidi" w:hAnsiTheme="majorBidi" w:cstheme="majorBidi"/>
          <w:b/>
          <w:bCs/>
          <w:sz w:val="24"/>
          <w:szCs w:val="24"/>
        </w:rPr>
        <w:t>LOCATION 29</w:t>
      </w:r>
    </w:p>
    <w:p w14:paraId="45EFCAF9" w14:textId="77777777" w:rsidR="009A34DD" w:rsidRPr="006F4DE1" w:rsidRDefault="009A34DD" w:rsidP="006F4DE1">
      <w:pPr>
        <w:spacing w:line="360" w:lineRule="auto"/>
        <w:rPr>
          <w:rFonts w:asciiTheme="majorBidi" w:eastAsia="Times New Roman" w:hAnsiTheme="majorBidi" w:cstheme="majorBidi"/>
          <w:color w:val="000000"/>
          <w:sz w:val="24"/>
          <w:szCs w:val="24"/>
          <w:lang w:val="en-GB" w:eastAsia="en-GB"/>
        </w:rPr>
      </w:pPr>
      <w:r w:rsidRPr="006F4DE1">
        <w:rPr>
          <w:rFonts w:asciiTheme="majorBidi" w:hAnsiTheme="majorBidi" w:cstheme="majorBidi"/>
          <w:b/>
          <w:bCs/>
          <w:sz w:val="24"/>
          <w:szCs w:val="24"/>
        </w:rPr>
        <w:t>Coordinates;</w:t>
      </w:r>
      <w:r w:rsidRPr="006F4DE1">
        <w:rPr>
          <w:rFonts w:asciiTheme="majorBidi" w:hAnsiTheme="majorBidi" w:cstheme="majorBidi"/>
          <w:b/>
          <w:bCs/>
          <w:color w:val="000000"/>
          <w:sz w:val="24"/>
          <w:szCs w:val="24"/>
        </w:rPr>
        <w:t xml:space="preserve">  </w:t>
      </w:r>
      <w:r w:rsidR="00BE3379" w:rsidRPr="006F4DE1">
        <w:rPr>
          <w:rFonts w:asciiTheme="majorBidi" w:eastAsia="Times New Roman" w:hAnsiTheme="majorBidi" w:cstheme="majorBidi"/>
          <w:b/>
          <w:bCs/>
          <w:color w:val="000000"/>
          <w:sz w:val="24"/>
          <w:szCs w:val="24"/>
          <w:lang w:val="en-GB" w:eastAsia="en-GB"/>
        </w:rPr>
        <w:t>7.2075500, 3.3330833</w:t>
      </w:r>
    </w:p>
    <w:p w14:paraId="1B4A9285" w14:textId="77777777" w:rsidR="009A34DD" w:rsidRPr="006F4DE1" w:rsidRDefault="009A34DD" w:rsidP="006F4DE1">
      <w:pPr>
        <w:spacing w:line="360" w:lineRule="auto"/>
        <w:rPr>
          <w:rFonts w:asciiTheme="majorBidi" w:hAnsiTheme="majorBidi" w:cstheme="majorBidi"/>
          <w:b/>
          <w:bCs/>
          <w:sz w:val="24"/>
          <w:szCs w:val="24"/>
        </w:rPr>
      </w:pPr>
      <w:r w:rsidRPr="006F4DE1">
        <w:rPr>
          <w:rFonts w:asciiTheme="majorBidi" w:hAnsiTheme="majorBidi" w:cstheme="majorBidi"/>
          <w:b/>
          <w:bCs/>
          <w:sz w:val="24"/>
          <w:szCs w:val="24"/>
        </w:rPr>
        <w:t>Weather: 34</w:t>
      </w:r>
      <w:r w:rsidRPr="006F4DE1">
        <w:rPr>
          <w:rFonts w:asciiTheme="majorBidi" w:hAnsiTheme="majorBidi" w:cstheme="majorBidi"/>
          <w:b/>
          <w:bCs/>
          <w:sz w:val="24"/>
          <w:szCs w:val="24"/>
          <w:vertAlign w:val="superscript"/>
        </w:rPr>
        <w:t>o</w:t>
      </w:r>
      <w:r w:rsidRPr="006F4DE1">
        <w:rPr>
          <w:rFonts w:asciiTheme="majorBidi" w:hAnsiTheme="majorBidi" w:cstheme="majorBidi"/>
          <w:b/>
          <w:bCs/>
          <w:sz w:val="24"/>
          <w:szCs w:val="24"/>
        </w:rPr>
        <w:t>C, sunny</w:t>
      </w:r>
    </w:p>
    <w:p w14:paraId="16E3A68D" w14:textId="77777777" w:rsidR="009A34DD" w:rsidRPr="006F4DE1" w:rsidRDefault="009A34DD" w:rsidP="006F4DE1">
      <w:pPr>
        <w:spacing w:line="360" w:lineRule="auto"/>
        <w:rPr>
          <w:rFonts w:asciiTheme="majorBidi" w:hAnsiTheme="majorBidi" w:cstheme="majorBidi"/>
          <w:b/>
          <w:bCs/>
          <w:sz w:val="24"/>
          <w:szCs w:val="24"/>
        </w:rPr>
      </w:pPr>
      <w:r w:rsidRPr="006F4DE1">
        <w:rPr>
          <w:rFonts w:asciiTheme="majorBidi" w:hAnsiTheme="majorBidi" w:cstheme="majorBidi"/>
          <w:b/>
          <w:bCs/>
          <w:sz w:val="24"/>
          <w:szCs w:val="24"/>
        </w:rPr>
        <w:t>Altitude: 42m Above MSL</w:t>
      </w:r>
    </w:p>
    <w:p w14:paraId="36792579" w14:textId="77777777" w:rsidR="009A34DD" w:rsidRPr="006F4DE1" w:rsidRDefault="009A34DD" w:rsidP="004C7298">
      <w:pPr>
        <w:spacing w:line="360" w:lineRule="auto"/>
        <w:rPr>
          <w:rFonts w:asciiTheme="majorBidi" w:hAnsiTheme="majorBidi" w:cstheme="majorBidi"/>
          <w:b/>
          <w:bCs/>
          <w:sz w:val="24"/>
          <w:szCs w:val="24"/>
        </w:rPr>
      </w:pPr>
      <w:r w:rsidRPr="006F4DE1">
        <w:rPr>
          <w:rFonts w:asciiTheme="majorBidi" w:hAnsiTheme="majorBidi" w:cstheme="majorBidi"/>
          <w:b/>
          <w:bCs/>
          <w:sz w:val="24"/>
          <w:szCs w:val="24"/>
        </w:rPr>
        <w:t>Strike//Dip of foliation: 153</w:t>
      </w:r>
      <w:r w:rsidRPr="006F4DE1">
        <w:rPr>
          <w:rFonts w:asciiTheme="majorBidi" w:hAnsiTheme="majorBidi" w:cstheme="majorBidi"/>
          <w:b/>
          <w:bCs/>
          <w:sz w:val="24"/>
          <w:szCs w:val="24"/>
          <w:vertAlign w:val="superscript"/>
        </w:rPr>
        <w:t>o</w:t>
      </w:r>
      <w:r w:rsidRPr="006F4DE1">
        <w:rPr>
          <w:rFonts w:asciiTheme="majorBidi" w:hAnsiTheme="majorBidi" w:cstheme="majorBidi"/>
          <w:b/>
          <w:bCs/>
          <w:sz w:val="24"/>
          <w:szCs w:val="24"/>
        </w:rPr>
        <w:t>//39.7</w:t>
      </w:r>
      <w:r w:rsidRPr="006F4DE1">
        <w:rPr>
          <w:rFonts w:asciiTheme="majorBidi" w:hAnsiTheme="majorBidi" w:cstheme="majorBidi"/>
          <w:b/>
          <w:bCs/>
          <w:sz w:val="24"/>
          <w:szCs w:val="24"/>
          <w:vertAlign w:val="superscript"/>
        </w:rPr>
        <w:t>o</w:t>
      </w:r>
      <w:r w:rsidRPr="006F4DE1">
        <w:rPr>
          <w:rFonts w:asciiTheme="majorBidi" w:hAnsiTheme="majorBidi" w:cstheme="majorBidi"/>
          <w:b/>
          <w:bCs/>
          <w:sz w:val="24"/>
          <w:szCs w:val="24"/>
        </w:rPr>
        <w:t>E</w:t>
      </w:r>
    </w:p>
    <w:p w14:paraId="609F59EA" w14:textId="77777777" w:rsidR="009A34DD" w:rsidRPr="006F4DE1" w:rsidRDefault="009A34DD" w:rsidP="006F4DE1">
      <w:pPr>
        <w:spacing w:line="360" w:lineRule="auto"/>
        <w:rPr>
          <w:rFonts w:asciiTheme="majorBidi" w:hAnsiTheme="majorBidi" w:cstheme="majorBidi"/>
          <w:sz w:val="24"/>
          <w:szCs w:val="24"/>
        </w:rPr>
      </w:pPr>
      <w:r w:rsidRPr="006F4DE1">
        <w:rPr>
          <w:rFonts w:asciiTheme="majorBidi" w:hAnsiTheme="majorBidi" w:cstheme="majorBidi"/>
          <w:b/>
          <w:bCs/>
          <w:sz w:val="24"/>
          <w:szCs w:val="24"/>
        </w:rPr>
        <w:t>Outcrop name</w:t>
      </w:r>
      <w:r w:rsidRPr="006F4DE1">
        <w:rPr>
          <w:rFonts w:asciiTheme="majorBidi" w:hAnsiTheme="majorBidi" w:cstheme="majorBidi"/>
          <w:sz w:val="24"/>
          <w:szCs w:val="24"/>
        </w:rPr>
        <w:t>: Gneiss</w:t>
      </w:r>
    </w:p>
    <w:p w14:paraId="5C49405F" w14:textId="77777777" w:rsidR="009A34DD" w:rsidRDefault="009A34DD" w:rsidP="006F4DE1">
      <w:pPr>
        <w:tabs>
          <w:tab w:val="left" w:pos="1947"/>
        </w:tabs>
        <w:spacing w:line="360" w:lineRule="auto"/>
        <w:jc w:val="both"/>
        <w:rPr>
          <w:rFonts w:asciiTheme="majorBidi" w:hAnsiTheme="majorBidi" w:cstheme="majorBidi"/>
          <w:sz w:val="24"/>
          <w:szCs w:val="24"/>
        </w:rPr>
      </w:pPr>
      <w:r w:rsidRPr="006F4DE1">
        <w:rPr>
          <w:rFonts w:asciiTheme="majorBidi" w:hAnsiTheme="majorBidi" w:cstheme="majorBidi"/>
          <w:b/>
          <w:bCs/>
          <w:sz w:val="24"/>
          <w:szCs w:val="24"/>
        </w:rPr>
        <w:t>Description</w:t>
      </w:r>
      <w:r w:rsidRPr="006F4DE1">
        <w:rPr>
          <w:rFonts w:asciiTheme="majorBidi" w:hAnsiTheme="majorBidi" w:cstheme="majorBidi"/>
          <w:sz w:val="24"/>
          <w:szCs w:val="24"/>
        </w:rPr>
        <w:t>: A low-lying migmatite- gneiss with the gnessic part being highly foliated visible f</w:t>
      </w:r>
      <w:r w:rsidR="00BE3379" w:rsidRPr="006F4DE1">
        <w:rPr>
          <w:rFonts w:asciiTheme="majorBidi" w:hAnsiTheme="majorBidi" w:cstheme="majorBidi"/>
          <w:sz w:val="24"/>
          <w:szCs w:val="24"/>
        </w:rPr>
        <w:t xml:space="preserve">oliation planes and </w:t>
      </w:r>
      <w:r w:rsidR="00BE3379" w:rsidRPr="00751829">
        <w:rPr>
          <w:rFonts w:asciiTheme="majorBidi" w:hAnsiTheme="majorBidi" w:cstheme="majorBidi"/>
          <w:sz w:val="24"/>
          <w:szCs w:val="24"/>
        </w:rPr>
        <w:t>bands</w:t>
      </w:r>
      <w:r w:rsidR="004C7298" w:rsidRPr="00751829">
        <w:rPr>
          <w:rFonts w:asciiTheme="majorBidi" w:hAnsiTheme="majorBidi" w:cstheme="majorBidi"/>
          <w:sz w:val="24"/>
          <w:szCs w:val="24"/>
        </w:rPr>
        <w:t>(See fig.4.19</w:t>
      </w:r>
      <w:r w:rsidR="00BE3379" w:rsidRPr="00751829">
        <w:rPr>
          <w:rFonts w:asciiTheme="majorBidi" w:hAnsiTheme="majorBidi" w:cstheme="majorBidi"/>
          <w:sz w:val="24"/>
          <w:szCs w:val="24"/>
        </w:rPr>
        <w:t>)</w:t>
      </w:r>
      <w:r w:rsidRPr="006F4DE1">
        <w:rPr>
          <w:rFonts w:asciiTheme="majorBidi" w:hAnsiTheme="majorBidi" w:cstheme="majorBidi"/>
          <w:sz w:val="24"/>
          <w:szCs w:val="24"/>
        </w:rPr>
        <w:t xml:space="preserve">  Quarts veins were also observed.</w:t>
      </w:r>
    </w:p>
    <w:p w14:paraId="0137589A" w14:textId="77777777" w:rsidR="000E7B1A" w:rsidRDefault="000E7B1A" w:rsidP="006F4DE1">
      <w:pPr>
        <w:tabs>
          <w:tab w:val="left" w:pos="1947"/>
        </w:tabs>
        <w:spacing w:line="360" w:lineRule="auto"/>
        <w:jc w:val="both"/>
        <w:rPr>
          <w:rFonts w:asciiTheme="majorBidi" w:hAnsiTheme="majorBidi" w:cstheme="majorBidi"/>
          <w:sz w:val="24"/>
          <w:szCs w:val="24"/>
        </w:rPr>
      </w:pPr>
      <w:r>
        <w:rPr>
          <w:rFonts w:asciiTheme="majorBidi" w:hAnsiTheme="majorBidi" w:cstheme="majorBidi"/>
          <w:noProof/>
          <w:sz w:val="24"/>
          <w:szCs w:val="24"/>
          <w:lang w:val="en-GB" w:eastAsia="en-GB"/>
        </w:rPr>
        <w:drawing>
          <wp:inline distT="0" distB="0" distL="0" distR="0" wp14:anchorId="2E300AFC" wp14:editId="0422308E">
            <wp:extent cx="4503254" cy="3120887"/>
            <wp:effectExtent l="19050" t="0" r="0" b="0"/>
            <wp:docPr id="163" name="Picture 21" descr="C:\Users\Bukola\Desktop\flashCopy\Abeokuta fieldwork\fieldw pix\PC01014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Bukola\Desktop\flashCopy\Abeokuta fieldwork\fieldw pix\PC010144.JPG"/>
                    <pic:cNvPicPr>
                      <a:picLocks noChangeAspect="1" noChangeArrowheads="1"/>
                    </pic:cNvPicPr>
                  </pic:nvPicPr>
                  <pic:blipFill>
                    <a:blip r:embed="rId36" cstate="print"/>
                    <a:srcRect/>
                    <a:stretch>
                      <a:fillRect/>
                    </a:stretch>
                  </pic:blipFill>
                  <pic:spPr bwMode="auto">
                    <a:xfrm>
                      <a:off x="0" y="0"/>
                      <a:ext cx="4504477" cy="3121735"/>
                    </a:xfrm>
                    <a:prstGeom prst="rect">
                      <a:avLst/>
                    </a:prstGeom>
                    <a:noFill/>
                    <a:ln w="9525">
                      <a:noFill/>
                      <a:miter lim="800000"/>
                      <a:headEnd/>
                      <a:tailEnd/>
                    </a:ln>
                  </pic:spPr>
                </pic:pic>
              </a:graphicData>
            </a:graphic>
          </wp:inline>
        </w:drawing>
      </w:r>
    </w:p>
    <w:p w14:paraId="434EC87D" w14:textId="77777777" w:rsidR="004C672B" w:rsidRDefault="004C672B" w:rsidP="006F4DE1">
      <w:pPr>
        <w:tabs>
          <w:tab w:val="left" w:pos="1947"/>
        </w:tabs>
        <w:spacing w:line="360" w:lineRule="auto"/>
        <w:jc w:val="both"/>
        <w:rPr>
          <w:rFonts w:asciiTheme="majorBidi" w:hAnsiTheme="majorBidi" w:cstheme="majorBidi"/>
          <w:sz w:val="24"/>
          <w:szCs w:val="24"/>
        </w:rPr>
      </w:pPr>
      <w:r>
        <w:rPr>
          <w:rFonts w:asciiTheme="majorBidi" w:hAnsiTheme="majorBidi" w:cstheme="majorBidi"/>
          <w:sz w:val="24"/>
          <w:szCs w:val="24"/>
        </w:rPr>
        <w:t>Fig. 4.19: Foliations on a gneissic outcrop (L29)</w:t>
      </w:r>
    </w:p>
    <w:p w14:paraId="406E3442" w14:textId="77777777" w:rsidR="000E7B1A" w:rsidRPr="006F4DE1" w:rsidRDefault="000E7B1A" w:rsidP="006F4DE1">
      <w:pPr>
        <w:tabs>
          <w:tab w:val="left" w:pos="1947"/>
        </w:tabs>
        <w:spacing w:line="360" w:lineRule="auto"/>
        <w:jc w:val="both"/>
        <w:rPr>
          <w:rFonts w:asciiTheme="majorBidi" w:hAnsiTheme="majorBidi" w:cstheme="majorBidi"/>
          <w:sz w:val="24"/>
          <w:szCs w:val="24"/>
        </w:rPr>
      </w:pPr>
    </w:p>
    <w:p w14:paraId="5ED7ACE7" w14:textId="77777777" w:rsidR="00BE3379" w:rsidRPr="006F4DE1" w:rsidRDefault="00BE3379" w:rsidP="006F4DE1">
      <w:pPr>
        <w:tabs>
          <w:tab w:val="left" w:pos="1947"/>
        </w:tabs>
        <w:spacing w:line="360" w:lineRule="auto"/>
        <w:jc w:val="both"/>
        <w:rPr>
          <w:rFonts w:asciiTheme="majorBidi" w:hAnsiTheme="majorBidi" w:cstheme="majorBidi"/>
          <w:b/>
          <w:bCs/>
          <w:sz w:val="24"/>
          <w:szCs w:val="24"/>
        </w:rPr>
      </w:pPr>
      <w:r w:rsidRPr="006F4DE1">
        <w:rPr>
          <w:rFonts w:asciiTheme="majorBidi" w:hAnsiTheme="majorBidi" w:cstheme="majorBidi"/>
          <w:b/>
          <w:bCs/>
          <w:sz w:val="24"/>
          <w:szCs w:val="24"/>
        </w:rPr>
        <w:t>LOCATION 30</w:t>
      </w:r>
    </w:p>
    <w:p w14:paraId="13110D76" w14:textId="77777777" w:rsidR="00BE3379" w:rsidRPr="006F4DE1" w:rsidRDefault="00BE3379" w:rsidP="006F4DE1">
      <w:pPr>
        <w:spacing w:line="360" w:lineRule="auto"/>
        <w:rPr>
          <w:rFonts w:asciiTheme="majorBidi" w:eastAsia="Times New Roman" w:hAnsiTheme="majorBidi" w:cstheme="majorBidi"/>
          <w:color w:val="000000"/>
          <w:sz w:val="24"/>
          <w:szCs w:val="24"/>
          <w:lang w:val="en-GB" w:eastAsia="en-GB"/>
        </w:rPr>
      </w:pPr>
      <w:r w:rsidRPr="006F4DE1">
        <w:rPr>
          <w:rFonts w:asciiTheme="majorBidi" w:hAnsiTheme="majorBidi" w:cstheme="majorBidi"/>
          <w:b/>
          <w:bCs/>
          <w:sz w:val="24"/>
          <w:szCs w:val="24"/>
        </w:rPr>
        <w:t>Coordinates;</w:t>
      </w:r>
      <w:r w:rsidRPr="006F4DE1">
        <w:rPr>
          <w:rFonts w:asciiTheme="majorBidi" w:hAnsiTheme="majorBidi" w:cstheme="majorBidi"/>
          <w:b/>
          <w:bCs/>
          <w:color w:val="000000"/>
          <w:sz w:val="24"/>
          <w:szCs w:val="24"/>
        </w:rPr>
        <w:t xml:space="preserve">  </w:t>
      </w:r>
      <w:r w:rsidR="00AF7676" w:rsidRPr="006F4DE1">
        <w:rPr>
          <w:rFonts w:asciiTheme="majorBidi" w:hAnsiTheme="majorBidi" w:cstheme="majorBidi"/>
          <w:b/>
          <w:bCs/>
          <w:color w:val="000000"/>
          <w:sz w:val="24"/>
          <w:szCs w:val="24"/>
        </w:rPr>
        <w:t xml:space="preserve"> </w:t>
      </w:r>
      <w:r w:rsidR="00AF7676" w:rsidRPr="006F4DE1">
        <w:rPr>
          <w:rFonts w:asciiTheme="majorBidi" w:eastAsia="Times New Roman" w:hAnsiTheme="majorBidi" w:cstheme="majorBidi"/>
          <w:b/>
          <w:bCs/>
          <w:color w:val="000000"/>
          <w:sz w:val="24"/>
          <w:szCs w:val="24"/>
          <w:lang w:val="en-GB" w:eastAsia="en-GB"/>
        </w:rPr>
        <w:t>7.2079500, 3.3332833</w:t>
      </w:r>
    </w:p>
    <w:p w14:paraId="103E1ECB" w14:textId="77777777" w:rsidR="00BE3379" w:rsidRPr="006F4DE1" w:rsidRDefault="00BE3379" w:rsidP="006F4DE1">
      <w:pPr>
        <w:spacing w:line="360" w:lineRule="auto"/>
        <w:rPr>
          <w:rFonts w:asciiTheme="majorBidi" w:hAnsiTheme="majorBidi" w:cstheme="majorBidi"/>
          <w:b/>
          <w:bCs/>
          <w:sz w:val="24"/>
          <w:szCs w:val="24"/>
        </w:rPr>
      </w:pPr>
      <w:r w:rsidRPr="006F4DE1">
        <w:rPr>
          <w:rFonts w:asciiTheme="majorBidi" w:hAnsiTheme="majorBidi" w:cstheme="majorBidi"/>
          <w:b/>
          <w:bCs/>
          <w:sz w:val="24"/>
          <w:szCs w:val="24"/>
        </w:rPr>
        <w:t>Weather: 34</w:t>
      </w:r>
      <w:r w:rsidRPr="006F4DE1">
        <w:rPr>
          <w:rFonts w:asciiTheme="majorBidi" w:hAnsiTheme="majorBidi" w:cstheme="majorBidi"/>
          <w:b/>
          <w:bCs/>
          <w:sz w:val="24"/>
          <w:szCs w:val="24"/>
          <w:vertAlign w:val="superscript"/>
        </w:rPr>
        <w:t>o</w:t>
      </w:r>
      <w:r w:rsidRPr="006F4DE1">
        <w:rPr>
          <w:rFonts w:asciiTheme="majorBidi" w:hAnsiTheme="majorBidi" w:cstheme="majorBidi"/>
          <w:b/>
          <w:bCs/>
          <w:sz w:val="24"/>
          <w:szCs w:val="24"/>
        </w:rPr>
        <w:t>C, sunny</w:t>
      </w:r>
    </w:p>
    <w:p w14:paraId="3A300AB1" w14:textId="77777777" w:rsidR="00BE3379" w:rsidRPr="006F4DE1" w:rsidRDefault="00BE3379" w:rsidP="006F4DE1">
      <w:pPr>
        <w:spacing w:line="360" w:lineRule="auto"/>
        <w:rPr>
          <w:rFonts w:asciiTheme="majorBidi" w:hAnsiTheme="majorBidi" w:cstheme="majorBidi"/>
          <w:b/>
          <w:bCs/>
          <w:sz w:val="24"/>
          <w:szCs w:val="24"/>
        </w:rPr>
      </w:pPr>
      <w:r w:rsidRPr="006F4DE1">
        <w:rPr>
          <w:rFonts w:asciiTheme="majorBidi" w:hAnsiTheme="majorBidi" w:cstheme="majorBidi"/>
          <w:b/>
          <w:bCs/>
          <w:sz w:val="24"/>
          <w:szCs w:val="24"/>
        </w:rPr>
        <w:t>Altitude: 34m Above MSL</w:t>
      </w:r>
    </w:p>
    <w:p w14:paraId="601703F0" w14:textId="77777777" w:rsidR="00BE3379" w:rsidRPr="006F4DE1" w:rsidRDefault="00BE3379" w:rsidP="004C7298">
      <w:pPr>
        <w:spacing w:line="360" w:lineRule="auto"/>
        <w:rPr>
          <w:rFonts w:asciiTheme="majorBidi" w:hAnsiTheme="majorBidi" w:cstheme="majorBidi"/>
          <w:b/>
          <w:bCs/>
          <w:sz w:val="24"/>
          <w:szCs w:val="24"/>
        </w:rPr>
      </w:pPr>
      <w:r w:rsidRPr="006F4DE1">
        <w:rPr>
          <w:rFonts w:asciiTheme="majorBidi" w:hAnsiTheme="majorBidi" w:cstheme="majorBidi"/>
          <w:b/>
          <w:bCs/>
          <w:sz w:val="24"/>
          <w:szCs w:val="24"/>
        </w:rPr>
        <w:t>Strike//Dip of foliation: 132</w:t>
      </w:r>
      <w:r w:rsidRPr="006F4DE1">
        <w:rPr>
          <w:rFonts w:asciiTheme="majorBidi" w:hAnsiTheme="majorBidi" w:cstheme="majorBidi"/>
          <w:b/>
          <w:bCs/>
          <w:sz w:val="24"/>
          <w:szCs w:val="24"/>
          <w:vertAlign w:val="superscript"/>
        </w:rPr>
        <w:t>o</w:t>
      </w:r>
      <w:r w:rsidRPr="006F4DE1">
        <w:rPr>
          <w:rFonts w:asciiTheme="majorBidi" w:hAnsiTheme="majorBidi" w:cstheme="majorBidi"/>
          <w:b/>
          <w:bCs/>
          <w:sz w:val="24"/>
          <w:szCs w:val="24"/>
        </w:rPr>
        <w:t>//28.8</w:t>
      </w:r>
      <w:r w:rsidRPr="006F4DE1">
        <w:rPr>
          <w:rFonts w:asciiTheme="majorBidi" w:hAnsiTheme="majorBidi" w:cstheme="majorBidi"/>
          <w:b/>
          <w:bCs/>
          <w:sz w:val="24"/>
          <w:szCs w:val="24"/>
          <w:vertAlign w:val="superscript"/>
        </w:rPr>
        <w:t>o</w:t>
      </w:r>
      <w:r w:rsidRPr="006F4DE1">
        <w:rPr>
          <w:rFonts w:asciiTheme="majorBidi" w:hAnsiTheme="majorBidi" w:cstheme="majorBidi"/>
          <w:b/>
          <w:bCs/>
          <w:sz w:val="24"/>
          <w:szCs w:val="24"/>
        </w:rPr>
        <w:t>E</w:t>
      </w:r>
    </w:p>
    <w:p w14:paraId="6DFEEDA5" w14:textId="77777777" w:rsidR="00BE3379" w:rsidRPr="006F4DE1" w:rsidRDefault="00BE3379" w:rsidP="006F4DE1">
      <w:pPr>
        <w:spacing w:line="360" w:lineRule="auto"/>
        <w:rPr>
          <w:rFonts w:asciiTheme="majorBidi" w:hAnsiTheme="majorBidi" w:cstheme="majorBidi"/>
          <w:sz w:val="24"/>
          <w:szCs w:val="24"/>
        </w:rPr>
      </w:pPr>
      <w:r w:rsidRPr="006F4DE1">
        <w:rPr>
          <w:rFonts w:asciiTheme="majorBidi" w:hAnsiTheme="majorBidi" w:cstheme="majorBidi"/>
          <w:b/>
          <w:bCs/>
          <w:sz w:val="24"/>
          <w:szCs w:val="24"/>
        </w:rPr>
        <w:t>Outcrop name</w:t>
      </w:r>
      <w:r w:rsidRPr="006F4DE1">
        <w:rPr>
          <w:rFonts w:asciiTheme="majorBidi" w:hAnsiTheme="majorBidi" w:cstheme="majorBidi"/>
          <w:sz w:val="24"/>
          <w:szCs w:val="24"/>
        </w:rPr>
        <w:t>: Gneiss</w:t>
      </w:r>
    </w:p>
    <w:p w14:paraId="67EFBC83" w14:textId="77777777" w:rsidR="00BE3379" w:rsidRPr="006F4DE1" w:rsidRDefault="00BE3379" w:rsidP="006F4DE1">
      <w:pPr>
        <w:tabs>
          <w:tab w:val="left" w:pos="1947"/>
        </w:tabs>
        <w:spacing w:line="360" w:lineRule="auto"/>
        <w:jc w:val="both"/>
        <w:rPr>
          <w:rFonts w:asciiTheme="majorBidi" w:hAnsiTheme="majorBidi" w:cstheme="majorBidi"/>
          <w:sz w:val="24"/>
          <w:szCs w:val="24"/>
        </w:rPr>
      </w:pPr>
      <w:r w:rsidRPr="006F4DE1">
        <w:rPr>
          <w:rFonts w:asciiTheme="majorBidi" w:hAnsiTheme="majorBidi" w:cstheme="majorBidi"/>
          <w:b/>
          <w:bCs/>
          <w:sz w:val="24"/>
          <w:szCs w:val="24"/>
        </w:rPr>
        <w:t>Description</w:t>
      </w:r>
      <w:r w:rsidRPr="006F4DE1">
        <w:rPr>
          <w:rFonts w:asciiTheme="majorBidi" w:hAnsiTheme="majorBidi" w:cstheme="majorBidi"/>
          <w:sz w:val="24"/>
          <w:szCs w:val="24"/>
        </w:rPr>
        <w:t>: A low-lying gneiss being highly foliated. Quarts veins were also observed.</w:t>
      </w:r>
    </w:p>
    <w:p w14:paraId="731FEB3E" w14:textId="77777777" w:rsidR="00BE3379" w:rsidRPr="006F4DE1" w:rsidRDefault="00BE3379" w:rsidP="006F4DE1">
      <w:pPr>
        <w:tabs>
          <w:tab w:val="left" w:pos="1947"/>
        </w:tabs>
        <w:spacing w:line="360" w:lineRule="auto"/>
        <w:jc w:val="both"/>
        <w:rPr>
          <w:rFonts w:asciiTheme="majorBidi" w:hAnsiTheme="majorBidi" w:cstheme="majorBidi"/>
          <w:sz w:val="24"/>
          <w:szCs w:val="24"/>
        </w:rPr>
      </w:pPr>
    </w:p>
    <w:p w14:paraId="2A909AD1" w14:textId="77777777" w:rsidR="00187B28" w:rsidRPr="006F4DE1" w:rsidRDefault="00187B28" w:rsidP="006F4DE1">
      <w:pPr>
        <w:tabs>
          <w:tab w:val="left" w:pos="1947"/>
        </w:tabs>
        <w:spacing w:line="360" w:lineRule="auto"/>
        <w:jc w:val="both"/>
        <w:rPr>
          <w:rFonts w:asciiTheme="majorBidi" w:hAnsiTheme="majorBidi" w:cstheme="majorBidi"/>
          <w:b/>
          <w:bCs/>
          <w:sz w:val="24"/>
          <w:szCs w:val="24"/>
        </w:rPr>
      </w:pPr>
      <w:r w:rsidRPr="006F4DE1">
        <w:rPr>
          <w:rFonts w:asciiTheme="majorBidi" w:hAnsiTheme="majorBidi" w:cstheme="majorBidi"/>
          <w:b/>
          <w:bCs/>
          <w:sz w:val="24"/>
          <w:szCs w:val="24"/>
        </w:rPr>
        <w:t>LOCATION 31</w:t>
      </w:r>
    </w:p>
    <w:p w14:paraId="08900FFB" w14:textId="77777777" w:rsidR="00187B28" w:rsidRPr="006F4DE1" w:rsidRDefault="00187B28" w:rsidP="006F4DE1">
      <w:pPr>
        <w:spacing w:line="360" w:lineRule="auto"/>
        <w:rPr>
          <w:rFonts w:asciiTheme="majorBidi" w:eastAsia="Times New Roman" w:hAnsiTheme="majorBidi" w:cstheme="majorBidi"/>
          <w:color w:val="000000"/>
          <w:sz w:val="24"/>
          <w:szCs w:val="24"/>
          <w:lang w:val="en-GB" w:eastAsia="en-GB"/>
        </w:rPr>
      </w:pPr>
      <w:r w:rsidRPr="006F4DE1">
        <w:rPr>
          <w:rFonts w:asciiTheme="majorBidi" w:hAnsiTheme="majorBidi" w:cstheme="majorBidi"/>
          <w:b/>
          <w:bCs/>
          <w:sz w:val="24"/>
          <w:szCs w:val="24"/>
        </w:rPr>
        <w:t>Coordinates;</w:t>
      </w:r>
      <w:r w:rsidRPr="006F4DE1">
        <w:rPr>
          <w:rFonts w:asciiTheme="majorBidi" w:hAnsiTheme="majorBidi" w:cstheme="majorBidi"/>
          <w:color w:val="000000"/>
          <w:sz w:val="24"/>
          <w:szCs w:val="24"/>
        </w:rPr>
        <w:t xml:space="preserve">  </w:t>
      </w:r>
      <w:r w:rsidRPr="006F4DE1">
        <w:rPr>
          <w:rFonts w:asciiTheme="majorBidi" w:eastAsia="Times New Roman" w:hAnsiTheme="majorBidi" w:cstheme="majorBidi"/>
          <w:b/>
          <w:bCs/>
          <w:color w:val="000000"/>
          <w:sz w:val="24"/>
          <w:szCs w:val="24"/>
          <w:lang w:val="en-GB" w:eastAsia="en-GB"/>
        </w:rPr>
        <w:t>7.2156167, 3.3451000</w:t>
      </w:r>
    </w:p>
    <w:p w14:paraId="19C1D1AC" w14:textId="77777777" w:rsidR="00187B28" w:rsidRPr="006F4DE1" w:rsidRDefault="00187B28" w:rsidP="006F4DE1">
      <w:pPr>
        <w:spacing w:line="360" w:lineRule="auto"/>
        <w:rPr>
          <w:rFonts w:asciiTheme="majorBidi" w:hAnsiTheme="majorBidi" w:cstheme="majorBidi"/>
          <w:b/>
          <w:bCs/>
          <w:sz w:val="24"/>
          <w:szCs w:val="24"/>
        </w:rPr>
      </w:pPr>
      <w:r w:rsidRPr="006F4DE1">
        <w:rPr>
          <w:rFonts w:asciiTheme="majorBidi" w:hAnsiTheme="majorBidi" w:cstheme="majorBidi"/>
          <w:b/>
          <w:bCs/>
          <w:sz w:val="24"/>
          <w:szCs w:val="24"/>
        </w:rPr>
        <w:t>Weather: 34</w:t>
      </w:r>
      <w:r w:rsidRPr="006F4DE1">
        <w:rPr>
          <w:rFonts w:asciiTheme="majorBidi" w:hAnsiTheme="majorBidi" w:cstheme="majorBidi"/>
          <w:b/>
          <w:bCs/>
          <w:sz w:val="24"/>
          <w:szCs w:val="24"/>
          <w:vertAlign w:val="superscript"/>
        </w:rPr>
        <w:t>o</w:t>
      </w:r>
      <w:r w:rsidRPr="006F4DE1">
        <w:rPr>
          <w:rFonts w:asciiTheme="majorBidi" w:hAnsiTheme="majorBidi" w:cstheme="majorBidi"/>
          <w:b/>
          <w:bCs/>
          <w:sz w:val="24"/>
          <w:szCs w:val="24"/>
        </w:rPr>
        <w:t>C, sunny</w:t>
      </w:r>
    </w:p>
    <w:p w14:paraId="3B9583E2" w14:textId="77777777" w:rsidR="00187B28" w:rsidRPr="006F4DE1" w:rsidRDefault="00187B28" w:rsidP="006F4DE1">
      <w:pPr>
        <w:spacing w:line="360" w:lineRule="auto"/>
        <w:rPr>
          <w:rFonts w:asciiTheme="majorBidi" w:hAnsiTheme="majorBidi" w:cstheme="majorBidi"/>
          <w:b/>
          <w:bCs/>
          <w:sz w:val="24"/>
          <w:szCs w:val="24"/>
        </w:rPr>
      </w:pPr>
      <w:r w:rsidRPr="006F4DE1">
        <w:rPr>
          <w:rFonts w:asciiTheme="majorBidi" w:hAnsiTheme="majorBidi" w:cstheme="majorBidi"/>
          <w:b/>
          <w:bCs/>
          <w:sz w:val="24"/>
          <w:szCs w:val="24"/>
        </w:rPr>
        <w:t>Altitude: 58m Above MSL</w:t>
      </w:r>
    </w:p>
    <w:p w14:paraId="71F14B1E" w14:textId="77777777" w:rsidR="00187B28" w:rsidRPr="006F4DE1" w:rsidRDefault="00187B28" w:rsidP="006F4DE1">
      <w:pPr>
        <w:spacing w:line="360" w:lineRule="auto"/>
        <w:rPr>
          <w:rFonts w:asciiTheme="majorBidi" w:hAnsiTheme="majorBidi" w:cstheme="majorBidi"/>
          <w:b/>
          <w:bCs/>
          <w:sz w:val="24"/>
          <w:szCs w:val="24"/>
        </w:rPr>
      </w:pPr>
      <w:r w:rsidRPr="004C7298">
        <w:rPr>
          <w:rFonts w:asciiTheme="majorBidi" w:hAnsiTheme="majorBidi" w:cstheme="majorBidi"/>
          <w:b/>
          <w:bCs/>
          <w:sz w:val="24"/>
          <w:szCs w:val="24"/>
        </w:rPr>
        <w:t>Orientation of outcrop</w:t>
      </w:r>
      <w:r w:rsidRPr="006F4DE1">
        <w:rPr>
          <w:rFonts w:asciiTheme="majorBidi" w:hAnsiTheme="majorBidi" w:cstheme="majorBidi"/>
          <w:b/>
          <w:bCs/>
          <w:sz w:val="24"/>
          <w:szCs w:val="24"/>
        </w:rPr>
        <w:t>: Trending North-East</w:t>
      </w:r>
    </w:p>
    <w:p w14:paraId="50DBABD1" w14:textId="77777777" w:rsidR="00187B28" w:rsidRPr="006F4DE1" w:rsidRDefault="00187B28" w:rsidP="006F4DE1">
      <w:pPr>
        <w:spacing w:line="360" w:lineRule="auto"/>
        <w:rPr>
          <w:rFonts w:asciiTheme="majorBidi" w:hAnsiTheme="majorBidi" w:cstheme="majorBidi"/>
          <w:sz w:val="24"/>
          <w:szCs w:val="24"/>
        </w:rPr>
      </w:pPr>
      <w:r w:rsidRPr="006F4DE1">
        <w:rPr>
          <w:rFonts w:asciiTheme="majorBidi" w:hAnsiTheme="majorBidi" w:cstheme="majorBidi"/>
          <w:b/>
          <w:bCs/>
          <w:sz w:val="24"/>
          <w:szCs w:val="24"/>
        </w:rPr>
        <w:t>Outcrop name</w:t>
      </w:r>
      <w:r w:rsidRPr="006F4DE1">
        <w:rPr>
          <w:rFonts w:asciiTheme="majorBidi" w:hAnsiTheme="majorBidi" w:cstheme="majorBidi"/>
          <w:sz w:val="24"/>
          <w:szCs w:val="24"/>
        </w:rPr>
        <w:t>: Porphyritic  Granite</w:t>
      </w:r>
    </w:p>
    <w:p w14:paraId="165B5CC0" w14:textId="77777777" w:rsidR="00187B28" w:rsidRPr="006F4DE1" w:rsidRDefault="00187B28" w:rsidP="006F4DE1">
      <w:pPr>
        <w:tabs>
          <w:tab w:val="left" w:pos="1947"/>
        </w:tabs>
        <w:spacing w:line="360" w:lineRule="auto"/>
        <w:jc w:val="both"/>
        <w:rPr>
          <w:rFonts w:asciiTheme="majorBidi" w:hAnsiTheme="majorBidi" w:cstheme="majorBidi"/>
          <w:sz w:val="24"/>
          <w:szCs w:val="24"/>
        </w:rPr>
      </w:pPr>
      <w:r w:rsidRPr="006F4DE1">
        <w:rPr>
          <w:rFonts w:asciiTheme="majorBidi" w:hAnsiTheme="majorBidi" w:cstheme="majorBidi"/>
          <w:b/>
          <w:bCs/>
          <w:sz w:val="24"/>
          <w:szCs w:val="24"/>
        </w:rPr>
        <w:t>Description</w:t>
      </w:r>
      <w:r w:rsidRPr="006F4DE1">
        <w:rPr>
          <w:rFonts w:asciiTheme="majorBidi" w:hAnsiTheme="majorBidi" w:cstheme="majorBidi"/>
          <w:sz w:val="24"/>
          <w:szCs w:val="24"/>
        </w:rPr>
        <w:t>: A low-lying porphyritic granite with visible large phenocrysts without preferred orientation. Quarts veins were also observed.</w:t>
      </w:r>
    </w:p>
    <w:p w14:paraId="4A01F3D6" w14:textId="77777777" w:rsidR="009A34DD" w:rsidRPr="006F4DE1" w:rsidRDefault="009A34DD" w:rsidP="006F4DE1">
      <w:pPr>
        <w:tabs>
          <w:tab w:val="left" w:pos="1947"/>
        </w:tabs>
        <w:spacing w:line="360" w:lineRule="auto"/>
        <w:jc w:val="both"/>
        <w:rPr>
          <w:rFonts w:asciiTheme="majorBidi" w:hAnsiTheme="majorBidi" w:cstheme="majorBidi"/>
          <w:sz w:val="24"/>
          <w:szCs w:val="24"/>
        </w:rPr>
      </w:pPr>
    </w:p>
    <w:p w14:paraId="47F43A86" w14:textId="77777777" w:rsidR="000E0739" w:rsidRPr="006F4DE1" w:rsidRDefault="000E0739" w:rsidP="006F4DE1">
      <w:pPr>
        <w:tabs>
          <w:tab w:val="left" w:pos="1947"/>
        </w:tabs>
        <w:spacing w:line="360" w:lineRule="auto"/>
        <w:jc w:val="both"/>
        <w:rPr>
          <w:rFonts w:asciiTheme="majorBidi" w:hAnsiTheme="majorBidi" w:cstheme="majorBidi"/>
          <w:b/>
          <w:bCs/>
          <w:sz w:val="24"/>
          <w:szCs w:val="24"/>
        </w:rPr>
      </w:pPr>
      <w:r w:rsidRPr="006F4DE1">
        <w:rPr>
          <w:rFonts w:asciiTheme="majorBidi" w:hAnsiTheme="majorBidi" w:cstheme="majorBidi"/>
          <w:b/>
          <w:bCs/>
          <w:sz w:val="24"/>
          <w:szCs w:val="24"/>
        </w:rPr>
        <w:t>LOCATION 32</w:t>
      </w:r>
    </w:p>
    <w:p w14:paraId="7F760217" w14:textId="77777777" w:rsidR="000E0739" w:rsidRPr="006F4DE1" w:rsidRDefault="000E0739" w:rsidP="006F4DE1">
      <w:pPr>
        <w:spacing w:line="360" w:lineRule="auto"/>
        <w:rPr>
          <w:rFonts w:asciiTheme="majorBidi" w:eastAsia="Times New Roman" w:hAnsiTheme="majorBidi" w:cstheme="majorBidi"/>
          <w:color w:val="000000"/>
          <w:sz w:val="24"/>
          <w:szCs w:val="24"/>
          <w:lang w:val="en-GB" w:eastAsia="en-GB"/>
        </w:rPr>
      </w:pPr>
      <w:r w:rsidRPr="006F4DE1">
        <w:rPr>
          <w:rFonts w:asciiTheme="majorBidi" w:hAnsiTheme="majorBidi" w:cstheme="majorBidi"/>
          <w:b/>
          <w:bCs/>
          <w:sz w:val="24"/>
          <w:szCs w:val="24"/>
        </w:rPr>
        <w:t>Coordinates;</w:t>
      </w:r>
      <w:r w:rsidRPr="006F4DE1">
        <w:rPr>
          <w:rFonts w:asciiTheme="majorBidi" w:hAnsiTheme="majorBidi" w:cstheme="majorBidi"/>
          <w:color w:val="000000"/>
          <w:sz w:val="24"/>
          <w:szCs w:val="24"/>
        </w:rPr>
        <w:t xml:space="preserve">  </w:t>
      </w:r>
      <w:r w:rsidR="0002683B" w:rsidRPr="006F4DE1">
        <w:rPr>
          <w:rFonts w:asciiTheme="majorBidi" w:hAnsiTheme="majorBidi" w:cstheme="majorBidi"/>
          <w:color w:val="000000"/>
          <w:sz w:val="24"/>
          <w:szCs w:val="24"/>
        </w:rPr>
        <w:t xml:space="preserve"> </w:t>
      </w:r>
      <w:r w:rsidR="0002683B" w:rsidRPr="006F4DE1">
        <w:rPr>
          <w:rFonts w:asciiTheme="majorBidi" w:eastAsia="Times New Roman" w:hAnsiTheme="majorBidi" w:cstheme="majorBidi"/>
          <w:b/>
          <w:bCs/>
          <w:color w:val="000000"/>
          <w:sz w:val="24"/>
          <w:szCs w:val="24"/>
          <w:lang w:val="en-GB" w:eastAsia="en-GB"/>
        </w:rPr>
        <w:t>7.2152000,  3.3423500</w:t>
      </w:r>
    </w:p>
    <w:p w14:paraId="6D3B1D45" w14:textId="77777777" w:rsidR="000E0739" w:rsidRPr="006F4DE1" w:rsidRDefault="000E0739" w:rsidP="006F4DE1">
      <w:pPr>
        <w:spacing w:line="360" w:lineRule="auto"/>
        <w:rPr>
          <w:rFonts w:asciiTheme="majorBidi" w:hAnsiTheme="majorBidi" w:cstheme="majorBidi"/>
          <w:b/>
          <w:bCs/>
          <w:sz w:val="24"/>
          <w:szCs w:val="24"/>
        </w:rPr>
      </w:pPr>
      <w:r w:rsidRPr="006F4DE1">
        <w:rPr>
          <w:rFonts w:asciiTheme="majorBidi" w:hAnsiTheme="majorBidi" w:cstheme="majorBidi"/>
          <w:b/>
          <w:bCs/>
          <w:sz w:val="24"/>
          <w:szCs w:val="24"/>
        </w:rPr>
        <w:t>Weather: 34</w:t>
      </w:r>
      <w:r w:rsidRPr="006F4DE1">
        <w:rPr>
          <w:rFonts w:asciiTheme="majorBidi" w:hAnsiTheme="majorBidi" w:cstheme="majorBidi"/>
          <w:b/>
          <w:bCs/>
          <w:sz w:val="24"/>
          <w:szCs w:val="24"/>
          <w:vertAlign w:val="superscript"/>
        </w:rPr>
        <w:t>o</w:t>
      </w:r>
      <w:r w:rsidRPr="006F4DE1">
        <w:rPr>
          <w:rFonts w:asciiTheme="majorBidi" w:hAnsiTheme="majorBidi" w:cstheme="majorBidi"/>
          <w:b/>
          <w:bCs/>
          <w:sz w:val="24"/>
          <w:szCs w:val="24"/>
        </w:rPr>
        <w:t>C, sunny</w:t>
      </w:r>
    </w:p>
    <w:p w14:paraId="0FDED615" w14:textId="77777777" w:rsidR="000E0739" w:rsidRPr="006F4DE1" w:rsidRDefault="000E0739" w:rsidP="006F4DE1">
      <w:pPr>
        <w:spacing w:line="360" w:lineRule="auto"/>
        <w:rPr>
          <w:rFonts w:asciiTheme="majorBidi" w:hAnsiTheme="majorBidi" w:cstheme="majorBidi"/>
          <w:b/>
          <w:bCs/>
          <w:sz w:val="24"/>
          <w:szCs w:val="24"/>
        </w:rPr>
      </w:pPr>
      <w:r w:rsidRPr="006F4DE1">
        <w:rPr>
          <w:rFonts w:asciiTheme="majorBidi" w:hAnsiTheme="majorBidi" w:cstheme="majorBidi"/>
          <w:b/>
          <w:bCs/>
          <w:sz w:val="24"/>
          <w:szCs w:val="24"/>
        </w:rPr>
        <w:t>Altitude: 72m Above MSL</w:t>
      </w:r>
    </w:p>
    <w:p w14:paraId="72C79A66" w14:textId="77777777" w:rsidR="000E0739" w:rsidRPr="006F4DE1" w:rsidRDefault="000E0739" w:rsidP="006F4DE1">
      <w:pPr>
        <w:spacing w:line="360" w:lineRule="auto"/>
        <w:rPr>
          <w:rFonts w:asciiTheme="majorBidi" w:hAnsiTheme="majorBidi" w:cstheme="majorBidi"/>
          <w:b/>
          <w:bCs/>
          <w:sz w:val="24"/>
          <w:szCs w:val="24"/>
        </w:rPr>
      </w:pPr>
      <w:r w:rsidRPr="004C7298">
        <w:rPr>
          <w:rFonts w:asciiTheme="majorBidi" w:hAnsiTheme="majorBidi" w:cstheme="majorBidi"/>
          <w:b/>
          <w:bCs/>
          <w:sz w:val="24"/>
          <w:szCs w:val="24"/>
        </w:rPr>
        <w:t xml:space="preserve">Orientation of </w:t>
      </w:r>
      <w:r w:rsidRPr="006F4DE1">
        <w:rPr>
          <w:rFonts w:asciiTheme="majorBidi" w:hAnsiTheme="majorBidi" w:cstheme="majorBidi"/>
          <w:b/>
          <w:bCs/>
          <w:sz w:val="24"/>
          <w:szCs w:val="24"/>
        </w:rPr>
        <w:t xml:space="preserve">foliation plane: </w:t>
      </w:r>
      <w:r w:rsidR="00B17B0B" w:rsidRPr="006F4DE1">
        <w:rPr>
          <w:rFonts w:asciiTheme="majorBidi" w:hAnsiTheme="majorBidi" w:cstheme="majorBidi"/>
          <w:b/>
          <w:bCs/>
          <w:sz w:val="24"/>
          <w:szCs w:val="24"/>
        </w:rPr>
        <w:t>105</w:t>
      </w:r>
      <w:r w:rsidR="00B17B0B" w:rsidRPr="006F4DE1">
        <w:rPr>
          <w:rFonts w:asciiTheme="majorBidi" w:hAnsiTheme="majorBidi" w:cstheme="majorBidi"/>
          <w:b/>
          <w:bCs/>
          <w:sz w:val="24"/>
          <w:szCs w:val="24"/>
          <w:vertAlign w:val="superscript"/>
        </w:rPr>
        <w:t>O</w:t>
      </w:r>
      <w:r w:rsidR="00B17B0B" w:rsidRPr="006F4DE1">
        <w:rPr>
          <w:rFonts w:asciiTheme="majorBidi" w:hAnsiTheme="majorBidi" w:cstheme="majorBidi"/>
          <w:b/>
          <w:bCs/>
          <w:sz w:val="24"/>
          <w:szCs w:val="24"/>
        </w:rPr>
        <w:t>//22</w:t>
      </w:r>
      <w:r w:rsidR="00B17B0B" w:rsidRPr="006F4DE1">
        <w:rPr>
          <w:rFonts w:asciiTheme="majorBidi" w:hAnsiTheme="majorBidi" w:cstheme="majorBidi"/>
          <w:b/>
          <w:bCs/>
          <w:sz w:val="24"/>
          <w:szCs w:val="24"/>
          <w:vertAlign w:val="superscript"/>
        </w:rPr>
        <w:t>o</w:t>
      </w:r>
      <w:r w:rsidR="00B17B0B" w:rsidRPr="006F4DE1">
        <w:rPr>
          <w:rFonts w:asciiTheme="majorBidi" w:hAnsiTheme="majorBidi" w:cstheme="majorBidi"/>
          <w:b/>
          <w:bCs/>
          <w:sz w:val="24"/>
          <w:szCs w:val="24"/>
        </w:rPr>
        <w:t>E</w:t>
      </w:r>
    </w:p>
    <w:p w14:paraId="6E7B32CA" w14:textId="77777777" w:rsidR="000E0739" w:rsidRPr="006F4DE1" w:rsidRDefault="000E0739" w:rsidP="006F4DE1">
      <w:pPr>
        <w:spacing w:line="360" w:lineRule="auto"/>
        <w:rPr>
          <w:rFonts w:asciiTheme="majorBidi" w:hAnsiTheme="majorBidi" w:cstheme="majorBidi"/>
          <w:sz w:val="24"/>
          <w:szCs w:val="24"/>
        </w:rPr>
      </w:pPr>
      <w:r w:rsidRPr="006F4DE1">
        <w:rPr>
          <w:rFonts w:asciiTheme="majorBidi" w:hAnsiTheme="majorBidi" w:cstheme="majorBidi"/>
          <w:b/>
          <w:bCs/>
          <w:sz w:val="24"/>
          <w:szCs w:val="24"/>
        </w:rPr>
        <w:t>Outcrop name</w:t>
      </w:r>
      <w:r w:rsidRPr="006F4DE1">
        <w:rPr>
          <w:rFonts w:asciiTheme="majorBidi" w:hAnsiTheme="majorBidi" w:cstheme="majorBidi"/>
          <w:sz w:val="24"/>
          <w:szCs w:val="24"/>
        </w:rPr>
        <w:t>: Gneiss</w:t>
      </w:r>
    </w:p>
    <w:p w14:paraId="0758536A" w14:textId="77777777" w:rsidR="00E8609E" w:rsidRPr="00751829" w:rsidRDefault="000E0739" w:rsidP="00751829">
      <w:pPr>
        <w:tabs>
          <w:tab w:val="left" w:pos="1947"/>
        </w:tabs>
        <w:spacing w:line="360" w:lineRule="auto"/>
        <w:jc w:val="both"/>
        <w:rPr>
          <w:rFonts w:asciiTheme="majorBidi" w:hAnsiTheme="majorBidi" w:cstheme="majorBidi"/>
          <w:sz w:val="24"/>
          <w:szCs w:val="24"/>
        </w:rPr>
      </w:pPr>
      <w:r w:rsidRPr="006F4DE1">
        <w:rPr>
          <w:rFonts w:asciiTheme="majorBidi" w:hAnsiTheme="majorBidi" w:cstheme="majorBidi"/>
          <w:b/>
          <w:bCs/>
          <w:sz w:val="24"/>
          <w:szCs w:val="24"/>
        </w:rPr>
        <w:t>Description</w:t>
      </w:r>
      <w:r w:rsidRPr="006F4DE1">
        <w:rPr>
          <w:rFonts w:asciiTheme="majorBidi" w:hAnsiTheme="majorBidi" w:cstheme="majorBidi"/>
          <w:sz w:val="24"/>
          <w:szCs w:val="24"/>
        </w:rPr>
        <w:t xml:space="preserve">: A low-lying </w:t>
      </w:r>
      <w:r w:rsidR="001C2219" w:rsidRPr="006F4DE1">
        <w:rPr>
          <w:rFonts w:asciiTheme="majorBidi" w:hAnsiTheme="majorBidi" w:cstheme="majorBidi"/>
          <w:sz w:val="24"/>
          <w:szCs w:val="24"/>
        </w:rPr>
        <w:t>outcrop with visible banding and microfold</w:t>
      </w:r>
      <w:r w:rsidR="00253B09" w:rsidRPr="006F4DE1">
        <w:rPr>
          <w:rFonts w:asciiTheme="majorBidi" w:hAnsiTheme="majorBidi" w:cstheme="majorBidi"/>
          <w:sz w:val="24"/>
          <w:szCs w:val="24"/>
        </w:rPr>
        <w:t>s. There are also presence of joints.</w:t>
      </w:r>
    </w:p>
    <w:p w14:paraId="6284CFDD" w14:textId="77777777" w:rsidR="0075646E" w:rsidRPr="006F4DE1" w:rsidRDefault="0075646E" w:rsidP="006F4DE1">
      <w:pPr>
        <w:tabs>
          <w:tab w:val="left" w:pos="1947"/>
        </w:tabs>
        <w:spacing w:line="360" w:lineRule="auto"/>
        <w:jc w:val="both"/>
        <w:rPr>
          <w:rFonts w:asciiTheme="majorBidi" w:hAnsiTheme="majorBidi" w:cstheme="majorBidi"/>
          <w:b/>
          <w:bCs/>
          <w:sz w:val="24"/>
          <w:szCs w:val="24"/>
        </w:rPr>
      </w:pPr>
      <w:r w:rsidRPr="006F4DE1">
        <w:rPr>
          <w:rFonts w:asciiTheme="majorBidi" w:hAnsiTheme="majorBidi" w:cstheme="majorBidi"/>
          <w:b/>
          <w:bCs/>
          <w:sz w:val="24"/>
          <w:szCs w:val="24"/>
        </w:rPr>
        <w:t>LOCATION 33</w:t>
      </w:r>
    </w:p>
    <w:p w14:paraId="1C2740A2" w14:textId="77777777" w:rsidR="0075646E" w:rsidRPr="006F4DE1" w:rsidRDefault="0075646E" w:rsidP="006F4DE1">
      <w:pPr>
        <w:spacing w:line="360" w:lineRule="auto"/>
        <w:rPr>
          <w:rFonts w:asciiTheme="majorBidi" w:eastAsia="Times New Roman" w:hAnsiTheme="majorBidi" w:cstheme="majorBidi"/>
          <w:color w:val="000000"/>
          <w:sz w:val="24"/>
          <w:szCs w:val="24"/>
          <w:lang w:val="en-GB" w:eastAsia="en-GB"/>
        </w:rPr>
      </w:pPr>
      <w:r w:rsidRPr="006F4DE1">
        <w:rPr>
          <w:rFonts w:asciiTheme="majorBidi" w:hAnsiTheme="majorBidi" w:cstheme="majorBidi"/>
          <w:b/>
          <w:bCs/>
          <w:sz w:val="24"/>
          <w:szCs w:val="24"/>
        </w:rPr>
        <w:t>Coordinates;</w:t>
      </w:r>
      <w:r w:rsidRPr="006F4DE1">
        <w:rPr>
          <w:rFonts w:asciiTheme="majorBidi" w:hAnsiTheme="majorBidi" w:cstheme="majorBidi"/>
          <w:color w:val="000000"/>
          <w:sz w:val="24"/>
          <w:szCs w:val="24"/>
        </w:rPr>
        <w:t xml:space="preserve"> </w:t>
      </w:r>
      <w:r w:rsidRPr="006F4DE1">
        <w:rPr>
          <w:rFonts w:asciiTheme="majorBidi" w:hAnsiTheme="majorBidi" w:cstheme="majorBidi"/>
          <w:b/>
          <w:bCs/>
          <w:color w:val="000000"/>
          <w:sz w:val="24"/>
          <w:szCs w:val="24"/>
        </w:rPr>
        <w:t xml:space="preserve"> </w:t>
      </w:r>
      <w:r w:rsidRPr="006F4DE1">
        <w:rPr>
          <w:rFonts w:asciiTheme="majorBidi" w:eastAsia="Times New Roman" w:hAnsiTheme="majorBidi" w:cstheme="majorBidi"/>
          <w:b/>
          <w:bCs/>
          <w:color w:val="000000"/>
          <w:sz w:val="24"/>
          <w:szCs w:val="24"/>
          <w:lang w:val="en-GB" w:eastAsia="en-GB"/>
        </w:rPr>
        <w:t>7.2135167,  3.3526667</w:t>
      </w:r>
    </w:p>
    <w:p w14:paraId="28E7372F" w14:textId="77777777" w:rsidR="0075646E" w:rsidRPr="006F4DE1" w:rsidRDefault="0075646E" w:rsidP="006F4DE1">
      <w:pPr>
        <w:spacing w:line="360" w:lineRule="auto"/>
        <w:rPr>
          <w:rFonts w:asciiTheme="majorBidi" w:hAnsiTheme="majorBidi" w:cstheme="majorBidi"/>
          <w:b/>
          <w:bCs/>
          <w:sz w:val="24"/>
          <w:szCs w:val="24"/>
        </w:rPr>
      </w:pPr>
      <w:r w:rsidRPr="006F4DE1">
        <w:rPr>
          <w:rFonts w:asciiTheme="majorBidi" w:hAnsiTheme="majorBidi" w:cstheme="majorBidi"/>
          <w:b/>
          <w:bCs/>
          <w:sz w:val="24"/>
          <w:szCs w:val="24"/>
        </w:rPr>
        <w:t>Weather: 36</w:t>
      </w:r>
      <w:r w:rsidRPr="006F4DE1">
        <w:rPr>
          <w:rFonts w:asciiTheme="majorBidi" w:hAnsiTheme="majorBidi" w:cstheme="majorBidi"/>
          <w:b/>
          <w:bCs/>
          <w:sz w:val="24"/>
          <w:szCs w:val="24"/>
          <w:vertAlign w:val="superscript"/>
        </w:rPr>
        <w:t>o</w:t>
      </w:r>
      <w:r w:rsidRPr="006F4DE1">
        <w:rPr>
          <w:rFonts w:asciiTheme="majorBidi" w:hAnsiTheme="majorBidi" w:cstheme="majorBidi"/>
          <w:b/>
          <w:bCs/>
          <w:sz w:val="24"/>
          <w:szCs w:val="24"/>
        </w:rPr>
        <w:t>C, sunny</w:t>
      </w:r>
    </w:p>
    <w:p w14:paraId="493CBF9E" w14:textId="77777777" w:rsidR="0075646E" w:rsidRPr="006F4DE1" w:rsidRDefault="0075646E" w:rsidP="006F4DE1">
      <w:pPr>
        <w:spacing w:line="360" w:lineRule="auto"/>
        <w:rPr>
          <w:rFonts w:asciiTheme="majorBidi" w:hAnsiTheme="majorBidi" w:cstheme="majorBidi"/>
          <w:b/>
          <w:bCs/>
          <w:sz w:val="24"/>
          <w:szCs w:val="24"/>
        </w:rPr>
      </w:pPr>
      <w:r w:rsidRPr="006F4DE1">
        <w:rPr>
          <w:rFonts w:asciiTheme="majorBidi" w:hAnsiTheme="majorBidi" w:cstheme="majorBidi"/>
          <w:b/>
          <w:bCs/>
          <w:sz w:val="24"/>
          <w:szCs w:val="24"/>
        </w:rPr>
        <w:t>Altitude: 102m Above MSL</w:t>
      </w:r>
    </w:p>
    <w:p w14:paraId="3A8FFD6B" w14:textId="77777777" w:rsidR="0075646E" w:rsidRPr="006F4DE1" w:rsidRDefault="0075646E" w:rsidP="006F4DE1">
      <w:pPr>
        <w:spacing w:line="360" w:lineRule="auto"/>
        <w:rPr>
          <w:rFonts w:asciiTheme="majorBidi" w:hAnsiTheme="majorBidi" w:cstheme="majorBidi"/>
          <w:sz w:val="24"/>
          <w:szCs w:val="24"/>
        </w:rPr>
      </w:pPr>
      <w:r w:rsidRPr="006F4DE1">
        <w:rPr>
          <w:rFonts w:asciiTheme="majorBidi" w:hAnsiTheme="majorBidi" w:cstheme="majorBidi"/>
          <w:b/>
          <w:bCs/>
          <w:sz w:val="24"/>
          <w:szCs w:val="24"/>
        </w:rPr>
        <w:t>Outcrop name</w:t>
      </w:r>
      <w:r w:rsidRPr="006F4DE1">
        <w:rPr>
          <w:rFonts w:asciiTheme="majorBidi" w:hAnsiTheme="majorBidi" w:cstheme="majorBidi"/>
          <w:sz w:val="24"/>
          <w:szCs w:val="24"/>
        </w:rPr>
        <w:t>: Porphyritic  Granite</w:t>
      </w:r>
    </w:p>
    <w:p w14:paraId="40F9D6BA" w14:textId="77777777" w:rsidR="0075646E" w:rsidRPr="006F4DE1" w:rsidRDefault="0075646E" w:rsidP="006F4DE1">
      <w:pPr>
        <w:tabs>
          <w:tab w:val="left" w:pos="1947"/>
        </w:tabs>
        <w:spacing w:line="360" w:lineRule="auto"/>
        <w:jc w:val="both"/>
        <w:rPr>
          <w:rFonts w:asciiTheme="majorBidi" w:hAnsiTheme="majorBidi" w:cstheme="majorBidi"/>
          <w:sz w:val="24"/>
          <w:szCs w:val="24"/>
        </w:rPr>
      </w:pPr>
      <w:r w:rsidRPr="006F4DE1">
        <w:rPr>
          <w:rFonts w:asciiTheme="majorBidi" w:hAnsiTheme="majorBidi" w:cstheme="majorBidi"/>
          <w:b/>
          <w:bCs/>
          <w:sz w:val="24"/>
          <w:szCs w:val="24"/>
        </w:rPr>
        <w:t>Description</w:t>
      </w:r>
      <w:r w:rsidRPr="006F4DE1">
        <w:rPr>
          <w:rFonts w:asciiTheme="majorBidi" w:hAnsiTheme="majorBidi" w:cstheme="majorBidi"/>
          <w:sz w:val="24"/>
          <w:szCs w:val="24"/>
        </w:rPr>
        <w:t>: A massive  porphyritic granite with visible large phenocrysts without preferred orientation. Quarts veins were also observed. Some boulders with same textural features were observed around the massive outcrop.</w:t>
      </w:r>
    </w:p>
    <w:p w14:paraId="4BAF63C7" w14:textId="77777777" w:rsidR="009435A5" w:rsidRPr="006F4DE1" w:rsidRDefault="009435A5" w:rsidP="006F4DE1">
      <w:pPr>
        <w:tabs>
          <w:tab w:val="left" w:pos="1947"/>
        </w:tabs>
        <w:spacing w:line="360" w:lineRule="auto"/>
        <w:jc w:val="both"/>
        <w:rPr>
          <w:rFonts w:asciiTheme="majorBidi" w:hAnsiTheme="majorBidi" w:cstheme="majorBidi"/>
          <w:sz w:val="24"/>
          <w:szCs w:val="24"/>
        </w:rPr>
      </w:pPr>
    </w:p>
    <w:p w14:paraId="2293AAB4" w14:textId="77777777" w:rsidR="0075646E" w:rsidRPr="006F4DE1" w:rsidRDefault="0075646E" w:rsidP="006F4DE1">
      <w:pPr>
        <w:tabs>
          <w:tab w:val="left" w:pos="1947"/>
        </w:tabs>
        <w:spacing w:line="360" w:lineRule="auto"/>
        <w:jc w:val="both"/>
        <w:rPr>
          <w:rFonts w:asciiTheme="majorBidi" w:hAnsiTheme="majorBidi" w:cstheme="majorBidi"/>
          <w:b/>
          <w:bCs/>
          <w:sz w:val="24"/>
          <w:szCs w:val="24"/>
        </w:rPr>
      </w:pPr>
      <w:r w:rsidRPr="006F4DE1">
        <w:rPr>
          <w:rFonts w:asciiTheme="majorBidi" w:hAnsiTheme="majorBidi" w:cstheme="majorBidi"/>
          <w:b/>
          <w:bCs/>
          <w:sz w:val="24"/>
          <w:szCs w:val="24"/>
        </w:rPr>
        <w:t>LOCATION 34</w:t>
      </w:r>
    </w:p>
    <w:p w14:paraId="160873F7" w14:textId="77777777" w:rsidR="0075646E" w:rsidRPr="006F4DE1" w:rsidRDefault="0075646E" w:rsidP="006F4DE1">
      <w:pPr>
        <w:spacing w:line="360" w:lineRule="auto"/>
        <w:rPr>
          <w:rFonts w:asciiTheme="majorBidi" w:eastAsia="Times New Roman" w:hAnsiTheme="majorBidi" w:cstheme="majorBidi"/>
          <w:b/>
          <w:bCs/>
          <w:color w:val="000000"/>
          <w:sz w:val="24"/>
          <w:szCs w:val="24"/>
          <w:lang w:val="en-GB" w:eastAsia="en-GB"/>
        </w:rPr>
      </w:pPr>
      <w:r w:rsidRPr="006F4DE1">
        <w:rPr>
          <w:rFonts w:asciiTheme="majorBidi" w:hAnsiTheme="majorBidi" w:cstheme="majorBidi"/>
          <w:b/>
          <w:bCs/>
          <w:sz w:val="24"/>
          <w:szCs w:val="24"/>
        </w:rPr>
        <w:t>Coordinates;</w:t>
      </w:r>
      <w:r w:rsidRPr="006F4DE1">
        <w:rPr>
          <w:rFonts w:asciiTheme="majorBidi" w:hAnsiTheme="majorBidi" w:cstheme="majorBidi"/>
          <w:color w:val="000000"/>
          <w:sz w:val="24"/>
          <w:szCs w:val="24"/>
        </w:rPr>
        <w:t xml:space="preserve"> </w:t>
      </w:r>
      <w:r w:rsidRPr="006F4DE1">
        <w:rPr>
          <w:rFonts w:asciiTheme="majorBidi" w:hAnsiTheme="majorBidi" w:cstheme="majorBidi"/>
          <w:b/>
          <w:bCs/>
          <w:color w:val="000000"/>
          <w:sz w:val="24"/>
          <w:szCs w:val="24"/>
        </w:rPr>
        <w:t xml:space="preserve"> </w:t>
      </w:r>
      <w:r w:rsidRPr="006F4DE1">
        <w:rPr>
          <w:rFonts w:asciiTheme="majorBidi" w:eastAsia="Times New Roman" w:hAnsiTheme="majorBidi" w:cstheme="majorBidi"/>
          <w:b/>
          <w:bCs/>
          <w:color w:val="000000"/>
          <w:sz w:val="24"/>
          <w:szCs w:val="24"/>
          <w:lang w:val="en-GB" w:eastAsia="en-GB"/>
        </w:rPr>
        <w:t>7.2101833, 3.3526000</w:t>
      </w:r>
    </w:p>
    <w:p w14:paraId="5D558386" w14:textId="77777777" w:rsidR="0075646E" w:rsidRPr="006F4DE1" w:rsidRDefault="0075646E" w:rsidP="006F4DE1">
      <w:pPr>
        <w:spacing w:line="360" w:lineRule="auto"/>
        <w:rPr>
          <w:rFonts w:asciiTheme="majorBidi" w:hAnsiTheme="majorBidi" w:cstheme="majorBidi"/>
          <w:b/>
          <w:bCs/>
          <w:sz w:val="24"/>
          <w:szCs w:val="24"/>
        </w:rPr>
      </w:pPr>
      <w:r w:rsidRPr="006F4DE1">
        <w:rPr>
          <w:rFonts w:asciiTheme="majorBidi" w:hAnsiTheme="majorBidi" w:cstheme="majorBidi"/>
          <w:b/>
          <w:bCs/>
          <w:sz w:val="24"/>
          <w:szCs w:val="24"/>
        </w:rPr>
        <w:t>Weather: 36</w:t>
      </w:r>
      <w:r w:rsidRPr="006F4DE1">
        <w:rPr>
          <w:rFonts w:asciiTheme="majorBidi" w:hAnsiTheme="majorBidi" w:cstheme="majorBidi"/>
          <w:b/>
          <w:bCs/>
          <w:sz w:val="24"/>
          <w:szCs w:val="24"/>
          <w:vertAlign w:val="superscript"/>
        </w:rPr>
        <w:t>o</w:t>
      </w:r>
      <w:r w:rsidRPr="006F4DE1">
        <w:rPr>
          <w:rFonts w:asciiTheme="majorBidi" w:hAnsiTheme="majorBidi" w:cstheme="majorBidi"/>
          <w:b/>
          <w:bCs/>
          <w:sz w:val="24"/>
          <w:szCs w:val="24"/>
        </w:rPr>
        <w:t>C, sunny</w:t>
      </w:r>
    </w:p>
    <w:p w14:paraId="34A39FBF" w14:textId="77777777" w:rsidR="0075646E" w:rsidRPr="006F4DE1" w:rsidRDefault="0075646E" w:rsidP="006F4DE1">
      <w:pPr>
        <w:spacing w:line="360" w:lineRule="auto"/>
        <w:rPr>
          <w:rFonts w:asciiTheme="majorBidi" w:hAnsiTheme="majorBidi" w:cstheme="majorBidi"/>
          <w:b/>
          <w:bCs/>
          <w:sz w:val="24"/>
          <w:szCs w:val="24"/>
        </w:rPr>
      </w:pPr>
      <w:r w:rsidRPr="006F4DE1">
        <w:rPr>
          <w:rFonts w:asciiTheme="majorBidi" w:hAnsiTheme="majorBidi" w:cstheme="majorBidi"/>
          <w:b/>
          <w:bCs/>
          <w:sz w:val="24"/>
          <w:szCs w:val="24"/>
        </w:rPr>
        <w:t>Altitude: 120m Above MSL</w:t>
      </w:r>
    </w:p>
    <w:p w14:paraId="043423BA" w14:textId="77777777" w:rsidR="0075646E" w:rsidRPr="006F4DE1" w:rsidRDefault="0075646E" w:rsidP="006F4DE1">
      <w:pPr>
        <w:spacing w:line="360" w:lineRule="auto"/>
        <w:rPr>
          <w:rFonts w:asciiTheme="majorBidi" w:hAnsiTheme="majorBidi" w:cstheme="majorBidi"/>
          <w:sz w:val="24"/>
          <w:szCs w:val="24"/>
        </w:rPr>
      </w:pPr>
      <w:r w:rsidRPr="006F4DE1">
        <w:rPr>
          <w:rFonts w:asciiTheme="majorBidi" w:hAnsiTheme="majorBidi" w:cstheme="majorBidi"/>
          <w:b/>
          <w:bCs/>
          <w:sz w:val="24"/>
          <w:szCs w:val="24"/>
        </w:rPr>
        <w:t>Outcrop name</w:t>
      </w:r>
      <w:r w:rsidRPr="006F4DE1">
        <w:rPr>
          <w:rFonts w:asciiTheme="majorBidi" w:hAnsiTheme="majorBidi" w:cstheme="majorBidi"/>
          <w:sz w:val="24"/>
          <w:szCs w:val="24"/>
        </w:rPr>
        <w:t>: Porphyritic  Granite</w:t>
      </w:r>
    </w:p>
    <w:p w14:paraId="5F4B5908" w14:textId="77777777" w:rsidR="0075646E" w:rsidRPr="006F4DE1" w:rsidRDefault="0075646E" w:rsidP="006F4DE1">
      <w:pPr>
        <w:tabs>
          <w:tab w:val="left" w:pos="1947"/>
        </w:tabs>
        <w:spacing w:line="360" w:lineRule="auto"/>
        <w:jc w:val="both"/>
        <w:rPr>
          <w:rFonts w:asciiTheme="majorBidi" w:hAnsiTheme="majorBidi" w:cstheme="majorBidi"/>
          <w:sz w:val="24"/>
          <w:szCs w:val="24"/>
        </w:rPr>
      </w:pPr>
      <w:r w:rsidRPr="006F4DE1">
        <w:rPr>
          <w:rFonts w:asciiTheme="majorBidi" w:hAnsiTheme="majorBidi" w:cstheme="majorBidi"/>
          <w:b/>
          <w:bCs/>
          <w:sz w:val="24"/>
          <w:szCs w:val="24"/>
        </w:rPr>
        <w:t>Description</w:t>
      </w:r>
      <w:r w:rsidRPr="006F4DE1">
        <w:rPr>
          <w:rFonts w:asciiTheme="majorBidi" w:hAnsiTheme="majorBidi" w:cstheme="majorBidi"/>
          <w:sz w:val="24"/>
          <w:szCs w:val="24"/>
        </w:rPr>
        <w:t>: A massive  porphyritic granite with visible large phenocrysts without preferred orientation. Quarts veins were also observed.Fractures and joints were also observed on some parts of the outcrop. Some boulders with same textural features were observed around the massive outcrop.</w:t>
      </w:r>
    </w:p>
    <w:p w14:paraId="68A3662A" w14:textId="77777777" w:rsidR="00751829" w:rsidRPr="006F4DE1" w:rsidRDefault="00751829" w:rsidP="006F4DE1">
      <w:pPr>
        <w:tabs>
          <w:tab w:val="left" w:pos="1947"/>
        </w:tabs>
        <w:spacing w:line="360" w:lineRule="auto"/>
        <w:jc w:val="both"/>
        <w:rPr>
          <w:rFonts w:asciiTheme="majorBidi" w:hAnsiTheme="majorBidi" w:cstheme="majorBidi"/>
          <w:sz w:val="24"/>
          <w:szCs w:val="24"/>
        </w:rPr>
      </w:pPr>
    </w:p>
    <w:p w14:paraId="5F93466D" w14:textId="77777777" w:rsidR="00705F36" w:rsidRPr="006F4DE1" w:rsidRDefault="00705F36" w:rsidP="006F4DE1">
      <w:pPr>
        <w:tabs>
          <w:tab w:val="left" w:pos="1947"/>
        </w:tabs>
        <w:spacing w:line="360" w:lineRule="auto"/>
        <w:jc w:val="both"/>
        <w:rPr>
          <w:rFonts w:asciiTheme="majorBidi" w:hAnsiTheme="majorBidi" w:cstheme="majorBidi"/>
          <w:b/>
          <w:bCs/>
          <w:sz w:val="24"/>
          <w:szCs w:val="24"/>
        </w:rPr>
      </w:pPr>
      <w:r w:rsidRPr="006F4DE1">
        <w:rPr>
          <w:rFonts w:asciiTheme="majorBidi" w:hAnsiTheme="majorBidi" w:cstheme="majorBidi"/>
          <w:b/>
          <w:bCs/>
          <w:sz w:val="24"/>
          <w:szCs w:val="24"/>
        </w:rPr>
        <w:t>4.1.2 GEOLOGIC</w:t>
      </w:r>
      <w:r w:rsidR="00751829">
        <w:rPr>
          <w:rFonts w:asciiTheme="majorBidi" w:hAnsiTheme="majorBidi" w:cstheme="majorBidi"/>
          <w:b/>
          <w:bCs/>
          <w:sz w:val="24"/>
          <w:szCs w:val="24"/>
        </w:rPr>
        <w:t xml:space="preserve">AL </w:t>
      </w:r>
      <w:r w:rsidRPr="006F4DE1">
        <w:rPr>
          <w:rFonts w:asciiTheme="majorBidi" w:hAnsiTheme="majorBidi" w:cstheme="majorBidi"/>
          <w:b/>
          <w:bCs/>
          <w:sz w:val="24"/>
          <w:szCs w:val="24"/>
        </w:rPr>
        <w:t xml:space="preserve"> MAP</w:t>
      </w:r>
      <w:r w:rsidR="00751829">
        <w:rPr>
          <w:rFonts w:asciiTheme="majorBidi" w:hAnsiTheme="majorBidi" w:cstheme="majorBidi"/>
          <w:b/>
          <w:bCs/>
          <w:sz w:val="24"/>
          <w:szCs w:val="24"/>
        </w:rPr>
        <w:t xml:space="preserve"> OF STUDY AREA</w:t>
      </w:r>
    </w:p>
    <w:p w14:paraId="3001B664" w14:textId="77777777" w:rsidR="00705F36" w:rsidRPr="006F4DE1" w:rsidRDefault="00F75AD9" w:rsidP="006F4DE1">
      <w:pPr>
        <w:tabs>
          <w:tab w:val="left" w:pos="1947"/>
        </w:tabs>
        <w:spacing w:line="360" w:lineRule="auto"/>
        <w:jc w:val="both"/>
        <w:rPr>
          <w:rFonts w:asciiTheme="majorBidi" w:hAnsiTheme="majorBidi" w:cstheme="majorBidi"/>
          <w:sz w:val="24"/>
          <w:szCs w:val="24"/>
        </w:rPr>
      </w:pPr>
      <w:r w:rsidRPr="006F4DE1">
        <w:rPr>
          <w:rFonts w:asciiTheme="majorBidi" w:hAnsiTheme="majorBidi" w:cstheme="majorBidi"/>
          <w:sz w:val="24"/>
          <w:szCs w:val="24"/>
        </w:rPr>
        <w:t>T</w:t>
      </w:r>
      <w:r w:rsidR="00705F36" w:rsidRPr="006F4DE1">
        <w:rPr>
          <w:rFonts w:asciiTheme="majorBidi" w:hAnsiTheme="majorBidi" w:cstheme="majorBidi"/>
          <w:sz w:val="24"/>
          <w:szCs w:val="24"/>
        </w:rPr>
        <w:t>he geologic map</w:t>
      </w:r>
      <w:r w:rsidRPr="006F4DE1">
        <w:rPr>
          <w:rFonts w:asciiTheme="majorBidi" w:hAnsiTheme="majorBidi" w:cstheme="majorBidi"/>
          <w:sz w:val="24"/>
          <w:szCs w:val="24"/>
        </w:rPr>
        <w:t xml:space="preserve">, which was </w:t>
      </w:r>
      <w:r w:rsidR="00705F36" w:rsidRPr="006F4DE1">
        <w:rPr>
          <w:rFonts w:asciiTheme="majorBidi" w:hAnsiTheme="majorBidi" w:cstheme="majorBidi"/>
          <w:sz w:val="24"/>
          <w:szCs w:val="24"/>
        </w:rPr>
        <w:t xml:space="preserve"> gener</w:t>
      </w:r>
      <w:r w:rsidRPr="006F4DE1">
        <w:rPr>
          <w:rFonts w:asciiTheme="majorBidi" w:hAnsiTheme="majorBidi" w:cstheme="majorBidi"/>
          <w:sz w:val="24"/>
          <w:szCs w:val="24"/>
        </w:rPr>
        <w:t xml:space="preserve">ated from the base map with coordinates </w:t>
      </w:r>
      <w:r w:rsidR="00F16743" w:rsidRPr="006F4DE1">
        <w:rPr>
          <w:rFonts w:asciiTheme="majorBidi" w:hAnsiTheme="majorBidi" w:cstheme="majorBidi"/>
          <w:sz w:val="24"/>
          <w:szCs w:val="24"/>
        </w:rPr>
        <w:t>Latitdes 7</w:t>
      </w:r>
      <w:r w:rsidR="00F16743" w:rsidRPr="006F4DE1">
        <w:rPr>
          <w:rFonts w:asciiTheme="majorBidi" w:hAnsiTheme="majorBidi" w:cstheme="majorBidi"/>
          <w:sz w:val="24"/>
          <w:szCs w:val="24"/>
          <w:vertAlign w:val="superscript"/>
        </w:rPr>
        <w:t>o</w:t>
      </w:r>
      <w:r w:rsidR="00F16743" w:rsidRPr="006F4DE1">
        <w:rPr>
          <w:rFonts w:asciiTheme="majorBidi" w:hAnsiTheme="majorBidi" w:cstheme="majorBidi"/>
          <w:sz w:val="24"/>
          <w:szCs w:val="24"/>
        </w:rPr>
        <w:t>12’, 7</w:t>
      </w:r>
      <w:r w:rsidR="00F16743" w:rsidRPr="006F4DE1">
        <w:rPr>
          <w:rFonts w:asciiTheme="majorBidi" w:hAnsiTheme="majorBidi" w:cstheme="majorBidi"/>
          <w:sz w:val="24"/>
          <w:szCs w:val="24"/>
          <w:vertAlign w:val="superscript"/>
        </w:rPr>
        <w:t>o</w:t>
      </w:r>
      <w:r w:rsidR="00F16743" w:rsidRPr="006F4DE1">
        <w:rPr>
          <w:rFonts w:asciiTheme="majorBidi" w:hAnsiTheme="majorBidi" w:cstheme="majorBidi"/>
          <w:sz w:val="24"/>
          <w:szCs w:val="24"/>
        </w:rPr>
        <w:t>13’ and Longitudes 3</w:t>
      </w:r>
      <w:r w:rsidR="00F16743" w:rsidRPr="006F4DE1">
        <w:rPr>
          <w:rFonts w:asciiTheme="majorBidi" w:hAnsiTheme="majorBidi" w:cstheme="majorBidi"/>
          <w:sz w:val="24"/>
          <w:szCs w:val="24"/>
          <w:vertAlign w:val="superscript"/>
        </w:rPr>
        <w:t>o</w:t>
      </w:r>
      <w:r w:rsidR="00F16743" w:rsidRPr="006F4DE1">
        <w:rPr>
          <w:rFonts w:asciiTheme="majorBidi" w:hAnsiTheme="majorBidi" w:cstheme="majorBidi"/>
          <w:sz w:val="24"/>
          <w:szCs w:val="24"/>
        </w:rPr>
        <w:t>20’, 3</w:t>
      </w:r>
      <w:r w:rsidR="00F16743" w:rsidRPr="006F4DE1">
        <w:rPr>
          <w:rFonts w:asciiTheme="majorBidi" w:hAnsiTheme="majorBidi" w:cstheme="majorBidi"/>
          <w:sz w:val="24"/>
          <w:szCs w:val="24"/>
          <w:vertAlign w:val="superscript"/>
        </w:rPr>
        <w:t>o</w:t>
      </w:r>
      <w:r w:rsidR="00F16743" w:rsidRPr="006F4DE1">
        <w:rPr>
          <w:rFonts w:asciiTheme="majorBidi" w:hAnsiTheme="majorBidi" w:cstheme="majorBidi"/>
          <w:sz w:val="24"/>
          <w:szCs w:val="24"/>
        </w:rPr>
        <w:t xml:space="preserve">21 as shown </w:t>
      </w:r>
      <w:r w:rsidR="00F16743" w:rsidRPr="004C7298">
        <w:rPr>
          <w:rFonts w:asciiTheme="majorBidi" w:hAnsiTheme="majorBidi" w:cstheme="majorBidi"/>
          <w:sz w:val="24"/>
          <w:szCs w:val="24"/>
        </w:rPr>
        <w:t>in figure ’</w:t>
      </w:r>
      <w:r w:rsidR="00705F36" w:rsidRPr="004C7298">
        <w:rPr>
          <w:rFonts w:asciiTheme="majorBidi" w:hAnsiTheme="majorBidi" w:cstheme="majorBidi"/>
          <w:sz w:val="24"/>
          <w:szCs w:val="24"/>
        </w:rPr>
        <w:t>4.2</w:t>
      </w:r>
      <w:r w:rsidR="004C7298">
        <w:rPr>
          <w:rFonts w:asciiTheme="majorBidi" w:hAnsiTheme="majorBidi" w:cstheme="majorBidi"/>
          <w:sz w:val="24"/>
          <w:szCs w:val="24"/>
        </w:rPr>
        <w:t xml:space="preserve">0 </w:t>
      </w:r>
      <w:r w:rsidR="00CD5A4B">
        <w:rPr>
          <w:rFonts w:asciiTheme="majorBidi" w:hAnsiTheme="majorBidi" w:cstheme="majorBidi"/>
          <w:sz w:val="24"/>
          <w:szCs w:val="24"/>
        </w:rPr>
        <w:t xml:space="preserve"> below.</w:t>
      </w:r>
      <w:r w:rsidR="00705F36" w:rsidRPr="006F4DE1">
        <w:rPr>
          <w:rFonts w:asciiTheme="majorBidi" w:hAnsiTheme="majorBidi" w:cstheme="majorBidi"/>
          <w:sz w:val="24"/>
          <w:szCs w:val="24"/>
        </w:rPr>
        <w:t>shows that the massive porphyri</w:t>
      </w:r>
      <w:r w:rsidR="00CD5A4B">
        <w:rPr>
          <w:rFonts w:asciiTheme="majorBidi" w:hAnsiTheme="majorBidi" w:cstheme="majorBidi"/>
          <w:sz w:val="24"/>
          <w:szCs w:val="24"/>
        </w:rPr>
        <w:t>tic granite occupies the e</w:t>
      </w:r>
      <w:r w:rsidR="00F16743" w:rsidRPr="006F4DE1">
        <w:rPr>
          <w:rFonts w:asciiTheme="majorBidi" w:hAnsiTheme="majorBidi" w:cstheme="majorBidi"/>
          <w:sz w:val="24"/>
          <w:szCs w:val="24"/>
        </w:rPr>
        <w:t xml:space="preserve">astern </w:t>
      </w:r>
      <w:r w:rsidR="00705F36" w:rsidRPr="006F4DE1">
        <w:rPr>
          <w:rFonts w:asciiTheme="majorBidi" w:hAnsiTheme="majorBidi" w:cstheme="majorBidi"/>
          <w:sz w:val="24"/>
          <w:szCs w:val="24"/>
        </w:rPr>
        <w:t xml:space="preserve"> part of the map </w:t>
      </w:r>
      <w:r w:rsidR="00F16743" w:rsidRPr="006F4DE1">
        <w:rPr>
          <w:rFonts w:asciiTheme="majorBidi" w:hAnsiTheme="majorBidi" w:cstheme="majorBidi"/>
          <w:sz w:val="24"/>
          <w:szCs w:val="24"/>
        </w:rPr>
        <w:t>covering about half of the entire map while the western part of the map is characterized by mostly low lying fine-grained granites with gneissic outcrops in few outcrops towards the boundry of the map.</w:t>
      </w:r>
    </w:p>
    <w:p w14:paraId="4CBED84B" w14:textId="77777777" w:rsidR="00F16743" w:rsidRPr="006F4DE1" w:rsidRDefault="00F16743" w:rsidP="006F4DE1">
      <w:pPr>
        <w:tabs>
          <w:tab w:val="left" w:pos="1947"/>
        </w:tabs>
        <w:spacing w:line="360" w:lineRule="auto"/>
        <w:jc w:val="both"/>
        <w:rPr>
          <w:rFonts w:asciiTheme="majorBidi" w:hAnsiTheme="majorBidi" w:cstheme="majorBidi"/>
          <w:sz w:val="24"/>
          <w:szCs w:val="24"/>
        </w:rPr>
      </w:pPr>
      <w:r w:rsidRPr="006F4DE1">
        <w:rPr>
          <w:rFonts w:asciiTheme="majorBidi" w:hAnsiTheme="majorBidi" w:cstheme="majorBidi"/>
          <w:sz w:val="24"/>
          <w:szCs w:val="24"/>
        </w:rPr>
        <w:t xml:space="preserve">Some of the notable structural features in the study areas are quartz veins, foliations, faults, fractures, zenoliths etc which are later </w:t>
      </w:r>
      <w:r w:rsidR="000E6DA0" w:rsidRPr="006F4DE1">
        <w:rPr>
          <w:rFonts w:asciiTheme="majorBidi" w:hAnsiTheme="majorBidi" w:cstheme="majorBidi"/>
          <w:sz w:val="24"/>
          <w:szCs w:val="24"/>
        </w:rPr>
        <w:t>explained in detail below with pictural</w:t>
      </w:r>
      <w:r w:rsidR="0093181D" w:rsidRPr="006F4DE1">
        <w:rPr>
          <w:rFonts w:asciiTheme="majorBidi" w:hAnsiTheme="majorBidi" w:cstheme="majorBidi"/>
          <w:sz w:val="24"/>
          <w:szCs w:val="24"/>
        </w:rPr>
        <w:t xml:space="preserve"> displays.</w:t>
      </w:r>
      <w:r w:rsidR="000E6DA0" w:rsidRPr="006F4DE1">
        <w:rPr>
          <w:rFonts w:asciiTheme="majorBidi" w:hAnsiTheme="majorBidi" w:cstheme="majorBidi"/>
          <w:sz w:val="24"/>
          <w:szCs w:val="24"/>
        </w:rPr>
        <w:t xml:space="preserve"> </w:t>
      </w:r>
    </w:p>
    <w:p w14:paraId="507C9767" w14:textId="77777777" w:rsidR="0093181D" w:rsidRPr="006F4DE1" w:rsidRDefault="0093181D" w:rsidP="006F4DE1">
      <w:pPr>
        <w:tabs>
          <w:tab w:val="left" w:pos="1947"/>
        </w:tabs>
        <w:spacing w:line="360" w:lineRule="auto"/>
        <w:jc w:val="both"/>
        <w:rPr>
          <w:rFonts w:asciiTheme="majorBidi" w:hAnsiTheme="majorBidi" w:cstheme="majorBidi"/>
          <w:sz w:val="24"/>
          <w:szCs w:val="24"/>
        </w:rPr>
      </w:pPr>
      <w:r w:rsidRPr="006F4DE1">
        <w:rPr>
          <w:rFonts w:asciiTheme="majorBidi" w:hAnsiTheme="majorBidi" w:cstheme="majorBidi"/>
          <w:sz w:val="24"/>
          <w:szCs w:val="24"/>
        </w:rPr>
        <w:t xml:space="preserve">The outcrops are generally trending NW-SE direction as shown in the rose diagram for foliation planes </w:t>
      </w:r>
      <w:r w:rsidRPr="00994490">
        <w:rPr>
          <w:rFonts w:asciiTheme="majorBidi" w:hAnsiTheme="majorBidi" w:cstheme="majorBidi"/>
          <w:sz w:val="24"/>
          <w:szCs w:val="24"/>
        </w:rPr>
        <w:t>orientation (Fig,</w:t>
      </w:r>
      <w:r w:rsidR="00994490" w:rsidRPr="00994490">
        <w:rPr>
          <w:rFonts w:asciiTheme="majorBidi" w:hAnsiTheme="majorBidi" w:cstheme="majorBidi"/>
          <w:sz w:val="24"/>
          <w:szCs w:val="24"/>
        </w:rPr>
        <w:t>4.</w:t>
      </w:r>
      <w:r w:rsidR="00994490">
        <w:rPr>
          <w:rFonts w:asciiTheme="majorBidi" w:hAnsiTheme="majorBidi" w:cstheme="majorBidi"/>
          <w:sz w:val="24"/>
          <w:szCs w:val="24"/>
        </w:rPr>
        <w:t>21</w:t>
      </w:r>
      <w:r w:rsidRPr="006F4DE1">
        <w:rPr>
          <w:rFonts w:asciiTheme="majorBidi" w:hAnsiTheme="majorBidi" w:cstheme="majorBidi"/>
          <w:sz w:val="24"/>
          <w:szCs w:val="24"/>
        </w:rPr>
        <w:t xml:space="preserve"> )dipping East.</w:t>
      </w:r>
    </w:p>
    <w:p w14:paraId="56C9224F" w14:textId="77777777" w:rsidR="00F75AD9" w:rsidRPr="006F4DE1" w:rsidRDefault="00F75AD9" w:rsidP="006F4DE1">
      <w:pPr>
        <w:tabs>
          <w:tab w:val="left" w:pos="1947"/>
        </w:tabs>
        <w:spacing w:line="360" w:lineRule="auto"/>
        <w:jc w:val="both"/>
        <w:rPr>
          <w:rFonts w:asciiTheme="majorBidi" w:hAnsiTheme="majorBidi" w:cstheme="majorBidi"/>
          <w:sz w:val="24"/>
          <w:szCs w:val="24"/>
        </w:rPr>
      </w:pPr>
    </w:p>
    <w:p w14:paraId="7D360D02" w14:textId="77777777" w:rsidR="00D546DD" w:rsidRDefault="00D546DD" w:rsidP="006F4DE1">
      <w:pPr>
        <w:spacing w:line="360" w:lineRule="auto"/>
        <w:rPr>
          <w:rFonts w:asciiTheme="majorBidi" w:hAnsiTheme="majorBidi" w:cstheme="majorBidi"/>
          <w:noProof/>
          <w:sz w:val="24"/>
          <w:szCs w:val="24"/>
          <w:lang w:val="en-GB" w:eastAsia="en-GB"/>
        </w:rPr>
      </w:pPr>
    </w:p>
    <w:p w14:paraId="1D9DFD8A" w14:textId="77777777" w:rsidR="00D546DD" w:rsidRDefault="00D546DD" w:rsidP="006F4DE1">
      <w:pPr>
        <w:spacing w:line="360" w:lineRule="auto"/>
        <w:rPr>
          <w:rFonts w:asciiTheme="majorBidi" w:hAnsiTheme="majorBidi" w:cstheme="majorBidi"/>
          <w:noProof/>
          <w:sz w:val="24"/>
          <w:szCs w:val="24"/>
          <w:lang w:val="en-GB" w:eastAsia="en-GB"/>
        </w:rPr>
      </w:pPr>
    </w:p>
    <w:p w14:paraId="51145BB1" w14:textId="77777777" w:rsidR="00705F36" w:rsidRDefault="0079795B" w:rsidP="00787E13">
      <w:pPr>
        <w:spacing w:line="360" w:lineRule="auto"/>
        <w:ind w:hanging="993"/>
        <w:rPr>
          <w:rFonts w:asciiTheme="majorBidi" w:hAnsiTheme="majorBidi" w:cstheme="majorBidi"/>
          <w:sz w:val="24"/>
          <w:szCs w:val="24"/>
        </w:rPr>
      </w:pPr>
      <w:r w:rsidRPr="006F4DE1">
        <w:rPr>
          <w:rFonts w:asciiTheme="majorBidi" w:hAnsiTheme="majorBidi" w:cstheme="majorBidi"/>
          <w:noProof/>
          <w:sz w:val="24"/>
          <w:szCs w:val="24"/>
          <w:lang w:val="en-GB" w:eastAsia="en-GB"/>
        </w:rPr>
        <w:drawing>
          <wp:inline distT="0" distB="0" distL="0" distR="0" wp14:anchorId="2EAD643F" wp14:editId="4CEB8241">
            <wp:extent cx="7159516" cy="7397504"/>
            <wp:effectExtent l="19050" t="0" r="3284" b="0"/>
            <wp:docPr id="3" name="Picture 1" descr="C:\Users\Bukola\Desktop\flashCopy\Abeokuta fieldwork\Geology report\GeoMapGp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Bukola\Desktop\flashCopy\Abeokuta fieldwork\Geology report\GeoMapGp7.jpg"/>
                    <pic:cNvPicPr>
                      <a:picLocks noChangeAspect="1" noChangeArrowheads="1"/>
                    </pic:cNvPicPr>
                  </pic:nvPicPr>
                  <pic:blipFill>
                    <a:blip r:embed="rId37" cstate="print"/>
                    <a:srcRect/>
                    <a:stretch>
                      <a:fillRect/>
                    </a:stretch>
                  </pic:blipFill>
                  <pic:spPr bwMode="auto">
                    <a:xfrm>
                      <a:off x="0" y="0"/>
                      <a:ext cx="7174354" cy="7412836"/>
                    </a:xfrm>
                    <a:prstGeom prst="rect">
                      <a:avLst/>
                    </a:prstGeom>
                    <a:noFill/>
                    <a:ln w="9525">
                      <a:noFill/>
                      <a:miter lim="800000"/>
                      <a:headEnd/>
                      <a:tailEnd/>
                    </a:ln>
                  </pic:spPr>
                </pic:pic>
              </a:graphicData>
            </a:graphic>
          </wp:inline>
        </w:drawing>
      </w:r>
    </w:p>
    <w:p w14:paraId="150E76DC" w14:textId="77777777" w:rsidR="00D546DD" w:rsidRDefault="00D546DD" w:rsidP="006F4DE1">
      <w:pPr>
        <w:spacing w:line="360" w:lineRule="auto"/>
        <w:rPr>
          <w:rFonts w:asciiTheme="majorBidi" w:hAnsiTheme="majorBidi" w:cstheme="majorBidi"/>
          <w:sz w:val="24"/>
          <w:szCs w:val="24"/>
        </w:rPr>
      </w:pPr>
      <w:r>
        <w:rPr>
          <w:rFonts w:asciiTheme="majorBidi" w:hAnsiTheme="majorBidi" w:cstheme="majorBidi"/>
          <w:sz w:val="24"/>
          <w:szCs w:val="24"/>
        </w:rPr>
        <w:t xml:space="preserve">Fig.4.20 : </w:t>
      </w:r>
      <w:r w:rsidR="00D82611">
        <w:rPr>
          <w:rFonts w:asciiTheme="majorBidi" w:hAnsiTheme="majorBidi" w:cstheme="majorBidi"/>
          <w:sz w:val="24"/>
          <w:szCs w:val="24"/>
        </w:rPr>
        <w:t xml:space="preserve">Digitized </w:t>
      </w:r>
      <w:r>
        <w:rPr>
          <w:rFonts w:asciiTheme="majorBidi" w:hAnsiTheme="majorBidi" w:cstheme="majorBidi"/>
          <w:sz w:val="24"/>
          <w:szCs w:val="24"/>
        </w:rPr>
        <w:t>Geological map of the study area</w:t>
      </w:r>
    </w:p>
    <w:p w14:paraId="66F29C6D" w14:textId="77777777" w:rsidR="00D546DD" w:rsidRPr="006F4DE1" w:rsidRDefault="00D546DD" w:rsidP="006F4DE1">
      <w:pPr>
        <w:spacing w:line="360" w:lineRule="auto"/>
        <w:rPr>
          <w:rFonts w:asciiTheme="majorBidi" w:hAnsiTheme="majorBidi" w:cstheme="majorBidi"/>
          <w:sz w:val="24"/>
          <w:szCs w:val="24"/>
        </w:rPr>
      </w:pPr>
      <w:r w:rsidRPr="00D546DD">
        <w:rPr>
          <w:rFonts w:asciiTheme="majorBidi" w:hAnsiTheme="majorBidi" w:cstheme="majorBidi"/>
          <w:noProof/>
          <w:sz w:val="24"/>
          <w:szCs w:val="24"/>
          <w:lang w:val="en-GB" w:eastAsia="en-GB"/>
        </w:rPr>
        <w:drawing>
          <wp:inline distT="0" distB="0" distL="0" distR="0" wp14:anchorId="01F0C864" wp14:editId="0D445077">
            <wp:extent cx="3272155" cy="3481070"/>
            <wp:effectExtent l="19050" t="0" r="4445" b="0"/>
            <wp:docPr id="17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8" cstate="print"/>
                    <a:srcRect/>
                    <a:stretch>
                      <a:fillRect/>
                    </a:stretch>
                  </pic:blipFill>
                  <pic:spPr bwMode="auto">
                    <a:xfrm>
                      <a:off x="0" y="0"/>
                      <a:ext cx="3272155" cy="3481070"/>
                    </a:xfrm>
                    <a:prstGeom prst="rect">
                      <a:avLst/>
                    </a:prstGeom>
                    <a:noFill/>
                    <a:ln w="9525">
                      <a:noFill/>
                      <a:miter lim="800000"/>
                      <a:headEnd/>
                      <a:tailEnd/>
                    </a:ln>
                  </pic:spPr>
                </pic:pic>
              </a:graphicData>
            </a:graphic>
          </wp:inline>
        </w:drawing>
      </w:r>
    </w:p>
    <w:p w14:paraId="0467FEE2" w14:textId="77777777" w:rsidR="0093181D" w:rsidRPr="006F4DE1" w:rsidRDefault="00D546DD" w:rsidP="00787E13">
      <w:pPr>
        <w:spacing w:line="360" w:lineRule="auto"/>
        <w:rPr>
          <w:rFonts w:asciiTheme="majorBidi" w:hAnsiTheme="majorBidi" w:cstheme="majorBidi"/>
          <w:sz w:val="24"/>
          <w:szCs w:val="24"/>
        </w:rPr>
      </w:pPr>
      <w:r>
        <w:rPr>
          <w:rFonts w:asciiTheme="majorBidi" w:hAnsiTheme="majorBidi" w:cstheme="majorBidi"/>
          <w:sz w:val="24"/>
          <w:szCs w:val="24"/>
        </w:rPr>
        <w:t>Fig. 4.21: General trend of outcrop’s orientatation of the study area</w:t>
      </w:r>
    </w:p>
    <w:p w14:paraId="24A9CC31" w14:textId="77777777" w:rsidR="0093181D" w:rsidRPr="00787E13" w:rsidRDefault="0093181D" w:rsidP="006F4DE1">
      <w:pPr>
        <w:spacing w:line="360" w:lineRule="auto"/>
        <w:rPr>
          <w:rFonts w:asciiTheme="majorBidi" w:hAnsiTheme="majorBidi" w:cstheme="majorBidi"/>
          <w:b/>
          <w:bCs/>
          <w:sz w:val="24"/>
          <w:szCs w:val="24"/>
        </w:rPr>
      </w:pPr>
      <w:r w:rsidRPr="00787E13">
        <w:rPr>
          <w:rFonts w:asciiTheme="majorBidi" w:hAnsiTheme="majorBidi" w:cstheme="majorBidi"/>
          <w:b/>
          <w:bCs/>
          <w:sz w:val="24"/>
          <w:szCs w:val="24"/>
        </w:rPr>
        <w:t>4.1.3 MINERAL COMPOSITION</w:t>
      </w:r>
    </w:p>
    <w:p w14:paraId="210B2E19" w14:textId="77777777" w:rsidR="0093181D" w:rsidRPr="00FD7A7D" w:rsidRDefault="00FD7A7D" w:rsidP="00FD7A7D">
      <w:pPr>
        <w:spacing w:line="360" w:lineRule="auto"/>
        <w:rPr>
          <w:rFonts w:asciiTheme="majorBidi" w:hAnsiTheme="majorBidi" w:cstheme="majorBidi"/>
          <w:sz w:val="24"/>
          <w:szCs w:val="24"/>
        </w:rPr>
      </w:pPr>
      <w:r w:rsidRPr="00FD7A7D">
        <w:rPr>
          <w:rFonts w:asciiTheme="majorBidi" w:hAnsiTheme="majorBidi" w:cstheme="majorBidi"/>
          <w:sz w:val="24"/>
          <w:szCs w:val="24"/>
        </w:rPr>
        <w:t xml:space="preserve">Most of the minerals present within the rocks units are majorly feldspar, quartz and micas as characteristic of most igneous rocks, from the </w:t>
      </w:r>
      <w:r w:rsidR="00EA21C7" w:rsidRPr="00FD7A7D">
        <w:rPr>
          <w:rFonts w:asciiTheme="majorBidi" w:hAnsiTheme="majorBidi" w:cstheme="majorBidi"/>
          <w:sz w:val="24"/>
          <w:szCs w:val="24"/>
        </w:rPr>
        <w:t>observations</w:t>
      </w:r>
      <w:r w:rsidR="0093181D" w:rsidRPr="00FD7A7D">
        <w:rPr>
          <w:rFonts w:asciiTheme="majorBidi" w:hAnsiTheme="majorBidi" w:cstheme="majorBidi"/>
          <w:sz w:val="24"/>
          <w:szCs w:val="24"/>
        </w:rPr>
        <w:t xml:space="preserve"> made on outcrops from all the</w:t>
      </w:r>
      <w:r w:rsidRPr="00FD7A7D">
        <w:rPr>
          <w:rFonts w:asciiTheme="majorBidi" w:hAnsiTheme="majorBidi" w:cstheme="majorBidi"/>
          <w:sz w:val="24"/>
          <w:szCs w:val="24"/>
        </w:rPr>
        <w:t xml:space="preserve"> outcrop  locations visited.</w:t>
      </w:r>
      <w:r w:rsidR="0093181D" w:rsidRPr="00FD7A7D">
        <w:rPr>
          <w:rFonts w:asciiTheme="majorBidi" w:hAnsiTheme="majorBidi" w:cstheme="majorBidi"/>
          <w:sz w:val="24"/>
          <w:szCs w:val="24"/>
        </w:rPr>
        <w:t xml:space="preserve"> The micas observed from the outcrrops are pred</w:t>
      </w:r>
      <w:r w:rsidRPr="00FD7A7D">
        <w:rPr>
          <w:rFonts w:asciiTheme="majorBidi" w:hAnsiTheme="majorBidi" w:cstheme="majorBidi"/>
          <w:sz w:val="24"/>
          <w:szCs w:val="24"/>
        </w:rPr>
        <w:t>ominathly biot</w:t>
      </w:r>
      <w:r w:rsidR="0093181D" w:rsidRPr="00FD7A7D">
        <w:rPr>
          <w:rFonts w:asciiTheme="majorBidi" w:hAnsiTheme="majorBidi" w:cstheme="majorBidi"/>
          <w:sz w:val="24"/>
          <w:szCs w:val="24"/>
        </w:rPr>
        <w:t xml:space="preserve">ite (datk colored) </w:t>
      </w:r>
      <w:r w:rsidRPr="00FD7A7D">
        <w:rPr>
          <w:rFonts w:asciiTheme="majorBidi" w:hAnsiTheme="majorBidi" w:cstheme="majorBidi"/>
          <w:sz w:val="24"/>
          <w:szCs w:val="24"/>
        </w:rPr>
        <w:t>on the porphiritic granites, normal graites and gneiss. M</w:t>
      </w:r>
      <w:r w:rsidR="0093181D" w:rsidRPr="00FD7A7D">
        <w:rPr>
          <w:rFonts w:asciiTheme="majorBidi" w:hAnsiTheme="majorBidi" w:cstheme="majorBidi"/>
          <w:sz w:val="24"/>
          <w:szCs w:val="24"/>
        </w:rPr>
        <w:t>uscovite (light colour</w:t>
      </w:r>
      <w:r w:rsidRPr="00FD7A7D">
        <w:rPr>
          <w:rFonts w:asciiTheme="majorBidi" w:hAnsiTheme="majorBidi" w:cstheme="majorBidi"/>
          <w:sz w:val="24"/>
          <w:szCs w:val="24"/>
        </w:rPr>
        <w:t>ed) were observed in weathered gneiss w</w:t>
      </w:r>
      <w:r w:rsidR="0093181D" w:rsidRPr="00FD7A7D">
        <w:rPr>
          <w:rFonts w:asciiTheme="majorBidi" w:hAnsiTheme="majorBidi" w:cstheme="majorBidi"/>
          <w:sz w:val="24"/>
          <w:szCs w:val="24"/>
        </w:rPr>
        <w:t>ith characteristic luster under sunlight</w:t>
      </w:r>
      <w:r>
        <w:rPr>
          <w:rFonts w:asciiTheme="majorBidi" w:hAnsiTheme="majorBidi" w:cstheme="majorBidi"/>
          <w:sz w:val="24"/>
          <w:szCs w:val="24"/>
        </w:rPr>
        <w:t>.</w:t>
      </w:r>
    </w:p>
    <w:p w14:paraId="44F434B2" w14:textId="77777777" w:rsidR="0093181D" w:rsidRPr="00EA21C7" w:rsidRDefault="0093181D" w:rsidP="006F4DE1">
      <w:pPr>
        <w:spacing w:line="360" w:lineRule="auto"/>
        <w:rPr>
          <w:rFonts w:asciiTheme="majorBidi" w:hAnsiTheme="majorBidi" w:cstheme="majorBidi"/>
          <w:b/>
          <w:bCs/>
          <w:sz w:val="24"/>
          <w:szCs w:val="24"/>
        </w:rPr>
      </w:pPr>
      <w:r w:rsidRPr="00EA21C7">
        <w:rPr>
          <w:rFonts w:asciiTheme="majorBidi" w:hAnsiTheme="majorBidi" w:cstheme="majorBidi"/>
          <w:b/>
          <w:bCs/>
          <w:sz w:val="24"/>
          <w:szCs w:val="24"/>
        </w:rPr>
        <w:t>4.1.4 TEXTURES</w:t>
      </w:r>
    </w:p>
    <w:p w14:paraId="679672AB" w14:textId="77777777" w:rsidR="0093181D" w:rsidRPr="00C115EF" w:rsidRDefault="001B75EA" w:rsidP="00FD7A7D">
      <w:pPr>
        <w:spacing w:line="360" w:lineRule="auto"/>
        <w:rPr>
          <w:rFonts w:asciiTheme="majorBidi" w:hAnsiTheme="majorBidi" w:cstheme="majorBidi"/>
          <w:color w:val="000000" w:themeColor="text1"/>
          <w:sz w:val="24"/>
          <w:szCs w:val="24"/>
        </w:rPr>
      </w:pPr>
      <w:r>
        <w:rPr>
          <w:rFonts w:asciiTheme="majorBidi" w:hAnsiTheme="majorBidi" w:cstheme="majorBidi"/>
          <w:color w:val="000000" w:themeColor="text1"/>
          <w:sz w:val="24"/>
          <w:szCs w:val="24"/>
        </w:rPr>
        <w:t>P</w:t>
      </w:r>
      <w:r w:rsidR="00FD7A7D" w:rsidRPr="00C115EF">
        <w:rPr>
          <w:rFonts w:asciiTheme="majorBidi" w:hAnsiTheme="majorBidi" w:cstheme="majorBidi"/>
          <w:color w:val="000000" w:themeColor="text1"/>
          <w:sz w:val="24"/>
          <w:szCs w:val="24"/>
        </w:rPr>
        <w:t>orphyritic textures (large grain phenocrysts within a background of fine grained matrix)</w:t>
      </w:r>
      <w:r w:rsidR="00C115EF" w:rsidRPr="00C115EF">
        <w:rPr>
          <w:rFonts w:asciiTheme="majorBidi" w:hAnsiTheme="majorBidi" w:cstheme="majorBidi"/>
          <w:color w:val="000000" w:themeColor="text1"/>
          <w:sz w:val="24"/>
          <w:szCs w:val="24"/>
        </w:rPr>
        <w:t xml:space="preserve"> make up the fabric of the</w:t>
      </w:r>
      <w:r w:rsidR="0093181D" w:rsidRPr="00C115EF">
        <w:rPr>
          <w:rFonts w:asciiTheme="majorBidi" w:hAnsiTheme="majorBidi" w:cstheme="majorBidi"/>
          <w:color w:val="000000" w:themeColor="text1"/>
          <w:sz w:val="24"/>
          <w:szCs w:val="24"/>
        </w:rPr>
        <w:t xml:space="preserve"> granitic intrusi</w:t>
      </w:r>
      <w:r w:rsidR="00C115EF" w:rsidRPr="00C115EF">
        <w:rPr>
          <w:rFonts w:asciiTheme="majorBidi" w:hAnsiTheme="majorBidi" w:cstheme="majorBidi"/>
          <w:color w:val="000000" w:themeColor="text1"/>
          <w:sz w:val="24"/>
          <w:szCs w:val="24"/>
        </w:rPr>
        <w:t>ons .The presence of xeoliths were also pronounced in most of the porphiritic granites observed. Moreover,it was observed that most of the</w:t>
      </w:r>
      <w:r>
        <w:rPr>
          <w:rFonts w:asciiTheme="majorBidi" w:hAnsiTheme="majorBidi" w:cstheme="majorBidi"/>
          <w:color w:val="000000" w:themeColor="text1"/>
          <w:sz w:val="24"/>
          <w:szCs w:val="24"/>
        </w:rPr>
        <w:t xml:space="preserve"> </w:t>
      </w:r>
      <w:r w:rsidR="0093181D" w:rsidRPr="00C115EF">
        <w:rPr>
          <w:rFonts w:asciiTheme="majorBidi" w:hAnsiTheme="majorBidi" w:cstheme="majorBidi"/>
          <w:color w:val="000000" w:themeColor="text1"/>
          <w:sz w:val="24"/>
          <w:szCs w:val="24"/>
        </w:rPr>
        <w:t>phenocryts are elonagated or stretched  (suggesting a porphyroblastic texture)</w:t>
      </w:r>
      <w:r w:rsidR="000D697F">
        <w:rPr>
          <w:rFonts w:asciiTheme="majorBidi" w:hAnsiTheme="majorBidi" w:cstheme="majorBidi"/>
          <w:color w:val="000000" w:themeColor="text1"/>
          <w:sz w:val="24"/>
          <w:szCs w:val="24"/>
        </w:rPr>
        <w:t xml:space="preserve"> in an approximately north-west/south-east</w:t>
      </w:r>
      <w:r w:rsidR="00C115EF" w:rsidRPr="00C115EF">
        <w:rPr>
          <w:rFonts w:asciiTheme="majorBidi" w:hAnsiTheme="majorBidi" w:cstheme="majorBidi"/>
          <w:color w:val="000000" w:themeColor="text1"/>
          <w:sz w:val="24"/>
          <w:szCs w:val="24"/>
        </w:rPr>
        <w:t xml:space="preserve"> </w:t>
      </w:r>
      <w:r w:rsidR="00C115EF" w:rsidRPr="000D697F">
        <w:rPr>
          <w:rFonts w:asciiTheme="majorBidi" w:hAnsiTheme="majorBidi" w:cstheme="majorBidi"/>
          <w:color w:val="000000" w:themeColor="text1"/>
          <w:sz w:val="24"/>
          <w:szCs w:val="24"/>
        </w:rPr>
        <w:t>direction</w:t>
      </w:r>
      <w:r w:rsidR="000D697F" w:rsidRPr="000D697F">
        <w:rPr>
          <w:rFonts w:asciiTheme="majorBidi" w:hAnsiTheme="majorBidi" w:cstheme="majorBidi"/>
          <w:color w:val="000000" w:themeColor="text1"/>
          <w:sz w:val="24"/>
          <w:szCs w:val="24"/>
        </w:rPr>
        <w:t>.(Fig.4.21</w:t>
      </w:r>
      <w:r w:rsidR="00C115EF" w:rsidRPr="000D697F">
        <w:rPr>
          <w:rFonts w:asciiTheme="majorBidi" w:hAnsiTheme="majorBidi" w:cstheme="majorBidi"/>
          <w:color w:val="000000" w:themeColor="text1"/>
          <w:sz w:val="24"/>
          <w:szCs w:val="24"/>
        </w:rPr>
        <w:t>.)</w:t>
      </w:r>
      <w:r w:rsidR="0093181D" w:rsidRPr="000D697F">
        <w:rPr>
          <w:rFonts w:asciiTheme="majorBidi" w:hAnsiTheme="majorBidi" w:cstheme="majorBidi"/>
          <w:color w:val="000000" w:themeColor="text1"/>
          <w:sz w:val="24"/>
          <w:szCs w:val="24"/>
        </w:rPr>
        <w:t>This</w:t>
      </w:r>
      <w:r w:rsidR="0093181D" w:rsidRPr="00C115EF">
        <w:rPr>
          <w:rFonts w:asciiTheme="majorBidi" w:hAnsiTheme="majorBidi" w:cstheme="majorBidi"/>
          <w:color w:val="000000" w:themeColor="text1"/>
          <w:sz w:val="24"/>
          <w:szCs w:val="24"/>
        </w:rPr>
        <w:t xml:space="preserve"> phenomena is possibly due to response of the minerals to increase in temperature and pressure caused possibly due to low grade or partial matermorphism at the contacts between the intrusive granitic</w:t>
      </w:r>
      <w:r w:rsidR="00C115EF" w:rsidRPr="00C115EF">
        <w:rPr>
          <w:rFonts w:asciiTheme="majorBidi" w:hAnsiTheme="majorBidi" w:cstheme="majorBidi"/>
          <w:color w:val="000000" w:themeColor="text1"/>
          <w:sz w:val="24"/>
          <w:szCs w:val="24"/>
        </w:rPr>
        <w:t xml:space="preserve"> bodies and the fine grain granitic xenolith </w:t>
      </w:r>
      <w:r w:rsidR="0093181D" w:rsidRPr="00C115EF">
        <w:rPr>
          <w:rFonts w:asciiTheme="majorBidi" w:hAnsiTheme="majorBidi" w:cstheme="majorBidi"/>
          <w:color w:val="000000" w:themeColor="text1"/>
          <w:sz w:val="24"/>
          <w:szCs w:val="24"/>
        </w:rPr>
        <w:t>.</w:t>
      </w:r>
    </w:p>
    <w:p w14:paraId="11B9FA71" w14:textId="77777777" w:rsidR="0093181D" w:rsidRDefault="0093181D" w:rsidP="006F4DE1">
      <w:pPr>
        <w:spacing w:line="360" w:lineRule="auto"/>
        <w:rPr>
          <w:rFonts w:asciiTheme="majorBidi" w:hAnsiTheme="majorBidi" w:cstheme="majorBidi"/>
          <w:sz w:val="24"/>
          <w:szCs w:val="24"/>
        </w:rPr>
      </w:pPr>
    </w:p>
    <w:p w14:paraId="26C97F3E" w14:textId="77777777" w:rsidR="009760B4" w:rsidRPr="006F4DE1" w:rsidRDefault="009760B4" w:rsidP="006F4DE1">
      <w:pPr>
        <w:spacing w:line="360" w:lineRule="auto"/>
        <w:rPr>
          <w:rFonts w:asciiTheme="majorBidi" w:hAnsiTheme="majorBidi" w:cstheme="majorBidi"/>
          <w:sz w:val="24"/>
          <w:szCs w:val="24"/>
        </w:rPr>
      </w:pPr>
    </w:p>
    <w:p w14:paraId="1B233E39" w14:textId="77777777" w:rsidR="0093181D" w:rsidRPr="006F4DE1" w:rsidRDefault="0093181D" w:rsidP="006F4DE1">
      <w:pPr>
        <w:spacing w:line="360" w:lineRule="auto"/>
        <w:rPr>
          <w:rFonts w:asciiTheme="majorBidi" w:hAnsiTheme="majorBidi" w:cstheme="majorBidi"/>
          <w:sz w:val="24"/>
          <w:szCs w:val="24"/>
        </w:rPr>
      </w:pPr>
    </w:p>
    <w:p w14:paraId="3216DC3C" w14:textId="77777777" w:rsidR="0093181D" w:rsidRPr="006F4DE1" w:rsidRDefault="0093181D" w:rsidP="006F4DE1">
      <w:pPr>
        <w:tabs>
          <w:tab w:val="left" w:pos="1947"/>
        </w:tabs>
        <w:spacing w:line="360" w:lineRule="auto"/>
        <w:rPr>
          <w:rFonts w:asciiTheme="majorBidi" w:hAnsiTheme="majorBidi" w:cstheme="majorBidi"/>
          <w:b/>
          <w:bCs/>
          <w:sz w:val="24"/>
          <w:szCs w:val="24"/>
        </w:rPr>
      </w:pPr>
      <w:r w:rsidRPr="006F4DE1">
        <w:rPr>
          <w:rFonts w:asciiTheme="majorBidi" w:hAnsiTheme="majorBidi" w:cstheme="majorBidi"/>
          <w:b/>
          <w:bCs/>
          <w:sz w:val="24"/>
          <w:szCs w:val="24"/>
        </w:rPr>
        <w:t>4.1.5 STRUCTURAL FEATURES;</w:t>
      </w:r>
    </w:p>
    <w:p w14:paraId="320BC73C" w14:textId="77777777" w:rsidR="0093181D" w:rsidRPr="006F4DE1" w:rsidRDefault="00C115EF" w:rsidP="006F4DE1">
      <w:pPr>
        <w:tabs>
          <w:tab w:val="left" w:pos="1947"/>
        </w:tabs>
        <w:spacing w:line="360" w:lineRule="auto"/>
        <w:jc w:val="both"/>
        <w:rPr>
          <w:rFonts w:asciiTheme="majorBidi" w:hAnsiTheme="majorBidi" w:cstheme="majorBidi"/>
          <w:sz w:val="24"/>
          <w:szCs w:val="24"/>
        </w:rPr>
      </w:pPr>
      <w:r>
        <w:rPr>
          <w:rFonts w:asciiTheme="majorBidi" w:hAnsiTheme="majorBidi" w:cstheme="majorBidi"/>
          <w:sz w:val="24"/>
          <w:szCs w:val="24"/>
        </w:rPr>
        <w:t xml:space="preserve">Some of the structural features observed on the outcrops within the study area are </w:t>
      </w:r>
      <w:r w:rsidR="0093181D" w:rsidRPr="006F4DE1">
        <w:rPr>
          <w:rFonts w:asciiTheme="majorBidi" w:hAnsiTheme="majorBidi" w:cstheme="majorBidi"/>
          <w:sz w:val="24"/>
          <w:szCs w:val="24"/>
        </w:rPr>
        <w:t xml:space="preserve">foliations, veins, fractures, faults and </w:t>
      </w:r>
      <w:r>
        <w:rPr>
          <w:rFonts w:asciiTheme="majorBidi" w:hAnsiTheme="majorBidi" w:cstheme="majorBidi"/>
          <w:sz w:val="24"/>
          <w:szCs w:val="24"/>
        </w:rPr>
        <w:t>micro</w:t>
      </w:r>
      <w:r w:rsidR="0093181D" w:rsidRPr="006F4DE1">
        <w:rPr>
          <w:rFonts w:asciiTheme="majorBidi" w:hAnsiTheme="majorBidi" w:cstheme="majorBidi"/>
          <w:sz w:val="24"/>
          <w:szCs w:val="24"/>
        </w:rPr>
        <w:t xml:space="preserve">folds. </w:t>
      </w:r>
    </w:p>
    <w:p w14:paraId="08E70FAF" w14:textId="77777777" w:rsidR="0093181D" w:rsidRPr="006F4DE1" w:rsidRDefault="0093181D" w:rsidP="006F4DE1">
      <w:pPr>
        <w:tabs>
          <w:tab w:val="left" w:pos="1947"/>
        </w:tabs>
        <w:spacing w:line="360" w:lineRule="auto"/>
        <w:jc w:val="both"/>
        <w:rPr>
          <w:rFonts w:asciiTheme="majorBidi" w:hAnsiTheme="majorBidi" w:cstheme="majorBidi"/>
          <w:sz w:val="24"/>
          <w:szCs w:val="24"/>
        </w:rPr>
      </w:pPr>
      <w:r w:rsidRPr="006F4DE1">
        <w:rPr>
          <w:rFonts w:asciiTheme="majorBidi" w:hAnsiTheme="majorBidi" w:cstheme="majorBidi"/>
          <w:b/>
          <w:bCs/>
          <w:sz w:val="24"/>
          <w:szCs w:val="24"/>
        </w:rPr>
        <w:t>Foliations</w:t>
      </w:r>
      <w:r w:rsidR="009760B4">
        <w:rPr>
          <w:rFonts w:asciiTheme="majorBidi" w:hAnsiTheme="majorBidi" w:cstheme="majorBidi"/>
          <w:sz w:val="24"/>
          <w:szCs w:val="24"/>
        </w:rPr>
        <w:t>; the foliations (Figure 4.22</w:t>
      </w:r>
      <w:r w:rsidRPr="006F4DE1">
        <w:rPr>
          <w:rFonts w:asciiTheme="majorBidi" w:hAnsiTheme="majorBidi" w:cstheme="majorBidi"/>
          <w:sz w:val="24"/>
          <w:szCs w:val="24"/>
        </w:rPr>
        <w:t xml:space="preserve">) were observed in some locations to have well foliated planes, while in some locations have not well-defined foliation planes. The foliations appear as banded alternation of white and dark minerals in some locations while in some places are not. Most of the </w:t>
      </w:r>
      <w:r w:rsidR="00C115EF">
        <w:rPr>
          <w:rFonts w:asciiTheme="majorBidi" w:hAnsiTheme="majorBidi" w:cstheme="majorBidi"/>
          <w:sz w:val="24"/>
          <w:szCs w:val="24"/>
        </w:rPr>
        <w:t>foliations are within the migmatite</w:t>
      </w:r>
      <w:r w:rsidRPr="006F4DE1">
        <w:rPr>
          <w:rFonts w:asciiTheme="majorBidi" w:hAnsiTheme="majorBidi" w:cstheme="majorBidi"/>
          <w:sz w:val="24"/>
          <w:szCs w:val="24"/>
        </w:rPr>
        <w:t xml:space="preserve"> and gneiss </w:t>
      </w:r>
      <w:r w:rsidR="00C115EF">
        <w:rPr>
          <w:rFonts w:asciiTheme="majorBidi" w:hAnsiTheme="majorBidi" w:cstheme="majorBidi"/>
          <w:sz w:val="24"/>
          <w:szCs w:val="24"/>
        </w:rPr>
        <w:t xml:space="preserve"> with some </w:t>
      </w:r>
      <w:r w:rsidRPr="006F4DE1">
        <w:rPr>
          <w:rFonts w:asciiTheme="majorBidi" w:hAnsiTheme="majorBidi" w:cstheme="majorBidi"/>
          <w:sz w:val="24"/>
          <w:szCs w:val="24"/>
        </w:rPr>
        <w:t xml:space="preserve"> occurring as xenoliths within the porphyritic </w:t>
      </w:r>
      <w:r w:rsidRPr="009760B4">
        <w:rPr>
          <w:rFonts w:asciiTheme="majorBidi" w:hAnsiTheme="majorBidi" w:cstheme="majorBidi"/>
          <w:sz w:val="24"/>
          <w:szCs w:val="24"/>
        </w:rPr>
        <w:t>granitic intrusions</w:t>
      </w:r>
      <w:r w:rsidR="00C115EF" w:rsidRPr="009760B4">
        <w:rPr>
          <w:rFonts w:asciiTheme="majorBidi" w:hAnsiTheme="majorBidi" w:cstheme="majorBidi"/>
          <w:sz w:val="24"/>
          <w:szCs w:val="24"/>
        </w:rPr>
        <w:t xml:space="preserve">( </w:t>
      </w:r>
      <w:r w:rsidR="009760B4" w:rsidRPr="009760B4">
        <w:rPr>
          <w:rFonts w:asciiTheme="majorBidi" w:hAnsiTheme="majorBidi" w:cstheme="majorBidi"/>
          <w:sz w:val="24"/>
          <w:szCs w:val="24"/>
        </w:rPr>
        <w:t>Fig.</w:t>
      </w:r>
      <w:r w:rsidR="009738D7">
        <w:rPr>
          <w:rFonts w:asciiTheme="majorBidi" w:hAnsiTheme="majorBidi" w:cstheme="majorBidi"/>
          <w:sz w:val="24"/>
          <w:szCs w:val="24"/>
        </w:rPr>
        <w:t>4.</w:t>
      </w:r>
      <w:r w:rsidR="009760B4" w:rsidRPr="009760B4">
        <w:rPr>
          <w:rFonts w:asciiTheme="majorBidi" w:hAnsiTheme="majorBidi" w:cstheme="majorBidi"/>
          <w:sz w:val="24"/>
          <w:szCs w:val="24"/>
        </w:rPr>
        <w:t>23</w:t>
      </w:r>
      <w:r w:rsidR="00C115EF" w:rsidRPr="009760B4">
        <w:rPr>
          <w:rFonts w:asciiTheme="majorBidi" w:hAnsiTheme="majorBidi" w:cstheme="majorBidi"/>
          <w:sz w:val="24"/>
          <w:szCs w:val="24"/>
        </w:rPr>
        <w:t>)</w:t>
      </w:r>
      <w:r w:rsidRPr="009760B4">
        <w:rPr>
          <w:rFonts w:asciiTheme="majorBidi" w:hAnsiTheme="majorBidi" w:cstheme="majorBidi"/>
          <w:sz w:val="24"/>
          <w:szCs w:val="24"/>
        </w:rPr>
        <w:t>.</w:t>
      </w:r>
      <w:r w:rsidRPr="006F4DE1">
        <w:rPr>
          <w:rFonts w:asciiTheme="majorBidi" w:hAnsiTheme="majorBidi" w:cstheme="majorBidi"/>
          <w:sz w:val="24"/>
          <w:szCs w:val="24"/>
        </w:rPr>
        <w:t xml:space="preserve"> Most of the </w:t>
      </w:r>
      <w:r w:rsidR="00C115EF">
        <w:rPr>
          <w:rFonts w:asciiTheme="majorBidi" w:hAnsiTheme="majorBidi" w:cstheme="majorBidi"/>
          <w:sz w:val="24"/>
          <w:szCs w:val="24"/>
        </w:rPr>
        <w:t>foliation planes observed trend</w:t>
      </w:r>
      <w:r w:rsidRPr="006F4DE1">
        <w:rPr>
          <w:rFonts w:asciiTheme="majorBidi" w:hAnsiTheme="majorBidi" w:cstheme="majorBidi"/>
          <w:sz w:val="24"/>
          <w:szCs w:val="24"/>
        </w:rPr>
        <w:t xml:space="preserve"> approximatel</w:t>
      </w:r>
      <w:r w:rsidR="009738D7">
        <w:rPr>
          <w:rFonts w:asciiTheme="majorBidi" w:hAnsiTheme="majorBidi" w:cstheme="majorBidi"/>
          <w:sz w:val="24"/>
          <w:szCs w:val="24"/>
        </w:rPr>
        <w:t>y north-west/south-east</w:t>
      </w:r>
      <w:r w:rsidR="00C115EF">
        <w:rPr>
          <w:rFonts w:asciiTheme="majorBidi" w:hAnsiTheme="majorBidi" w:cstheme="majorBidi"/>
          <w:sz w:val="24"/>
          <w:szCs w:val="24"/>
        </w:rPr>
        <w:t xml:space="preserve"> while they dip </w:t>
      </w:r>
      <w:r w:rsidR="00C115EF" w:rsidRPr="009738D7">
        <w:rPr>
          <w:rFonts w:asciiTheme="majorBidi" w:hAnsiTheme="majorBidi" w:cstheme="majorBidi"/>
          <w:sz w:val="24"/>
          <w:szCs w:val="24"/>
        </w:rPr>
        <w:t>east</w:t>
      </w:r>
      <w:r w:rsidRPr="009738D7">
        <w:rPr>
          <w:rFonts w:asciiTheme="majorBidi" w:hAnsiTheme="majorBidi" w:cstheme="majorBidi"/>
          <w:sz w:val="24"/>
          <w:szCs w:val="24"/>
        </w:rPr>
        <w:t xml:space="preserve"> </w:t>
      </w:r>
      <w:r w:rsidR="009738D7" w:rsidRPr="009738D7">
        <w:rPr>
          <w:rFonts w:asciiTheme="majorBidi" w:hAnsiTheme="majorBidi" w:cstheme="majorBidi"/>
          <w:sz w:val="24"/>
          <w:szCs w:val="24"/>
        </w:rPr>
        <w:t>(see rose diagram in Figure 4.21</w:t>
      </w:r>
      <w:r w:rsidRPr="009738D7">
        <w:rPr>
          <w:rFonts w:asciiTheme="majorBidi" w:hAnsiTheme="majorBidi" w:cstheme="majorBidi"/>
          <w:sz w:val="24"/>
          <w:szCs w:val="24"/>
        </w:rPr>
        <w:t>)</w:t>
      </w:r>
      <w:r w:rsidRPr="006F4DE1">
        <w:rPr>
          <w:rFonts w:asciiTheme="majorBidi" w:hAnsiTheme="majorBidi" w:cstheme="majorBidi"/>
          <w:sz w:val="24"/>
          <w:szCs w:val="24"/>
        </w:rPr>
        <w:t xml:space="preserve"> </w:t>
      </w:r>
    </w:p>
    <w:p w14:paraId="2351599C" w14:textId="403A68F5" w:rsidR="0093181D" w:rsidRPr="006F4DE1" w:rsidRDefault="00BC55D4" w:rsidP="006F4DE1">
      <w:pPr>
        <w:tabs>
          <w:tab w:val="left" w:pos="1947"/>
        </w:tabs>
        <w:spacing w:line="360" w:lineRule="auto"/>
        <w:jc w:val="both"/>
        <w:rPr>
          <w:rFonts w:asciiTheme="majorBidi" w:hAnsiTheme="majorBidi" w:cstheme="majorBidi"/>
          <w:sz w:val="24"/>
          <w:szCs w:val="24"/>
        </w:rPr>
      </w:pPr>
      <w:r>
        <w:rPr>
          <w:rFonts w:asciiTheme="majorBidi" w:hAnsiTheme="majorBidi" w:cstheme="majorBidi"/>
          <w:noProof/>
          <w:sz w:val="24"/>
          <w:szCs w:val="24"/>
        </w:rPr>
        <mc:AlternateContent>
          <mc:Choice Requires="wps">
            <w:drawing>
              <wp:anchor distT="0" distB="0" distL="114300" distR="114300" simplePos="0" relativeHeight="251656192" behindDoc="0" locked="0" layoutInCell="1" allowOverlap="1" wp14:anchorId="10CF9830" wp14:editId="36E9BE68">
                <wp:simplePos x="0" y="0"/>
                <wp:positionH relativeFrom="margin">
                  <wp:posOffset>2652395</wp:posOffset>
                </wp:positionH>
                <wp:positionV relativeFrom="paragraph">
                  <wp:posOffset>24765</wp:posOffset>
                </wp:positionV>
                <wp:extent cx="3373120" cy="2806065"/>
                <wp:effectExtent l="0" t="0" r="0" b="0"/>
                <wp:wrapNone/>
                <wp:docPr id="55338259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373120" cy="2806065"/>
                        </a:xfrm>
                        <a:prstGeom prst="rect">
                          <a:avLst/>
                        </a:prstGeom>
                        <a:solidFill>
                          <a:schemeClr val="lt1"/>
                        </a:solidFill>
                        <a:ln w="6350">
                          <a:solidFill>
                            <a:prstClr val="black"/>
                          </a:solidFill>
                        </a:ln>
                      </wps:spPr>
                      <wps:txbx>
                        <w:txbxContent>
                          <w:p w14:paraId="34AA210D" w14:textId="77777777" w:rsidR="00B92045" w:rsidRPr="00C115EF" w:rsidRDefault="00B92045" w:rsidP="00C115EF">
                            <w:r>
                              <w:rPr>
                                <w:noProof/>
                                <w:lang w:val="en-GB" w:eastAsia="en-GB"/>
                              </w:rPr>
                              <w:drawing>
                                <wp:inline distT="0" distB="0" distL="0" distR="0" wp14:anchorId="7F5BDCA1" wp14:editId="022BFC49">
                                  <wp:extent cx="3203868" cy="2666718"/>
                                  <wp:effectExtent l="19050" t="0" r="0" b="0"/>
                                  <wp:docPr id="164" name="Picture 22" descr="C:\Users\Bukola\Desktop\flashCopy\Abeokuta fieldwork\fieldw pix\PB29006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Users\Bukola\Desktop\flashCopy\Abeokuta fieldwork\fieldw pix\PB290065.JPG"/>
                                          <pic:cNvPicPr>
                                            <a:picLocks noChangeAspect="1" noChangeArrowheads="1"/>
                                          </pic:cNvPicPr>
                                        </pic:nvPicPr>
                                        <pic:blipFill>
                                          <a:blip r:embed="rId39"/>
                                          <a:srcRect/>
                                          <a:stretch>
                                            <a:fillRect/>
                                          </a:stretch>
                                        </pic:blipFill>
                                        <pic:spPr bwMode="auto">
                                          <a:xfrm>
                                            <a:off x="0" y="0"/>
                                            <a:ext cx="3221387" cy="2681300"/>
                                          </a:xfrm>
                                          <a:prstGeom prst="rect">
                                            <a:avLst/>
                                          </a:prstGeom>
                                          <a:noFill/>
                                          <a:ln w="9525">
                                            <a:noFill/>
                                            <a:miter lim="800000"/>
                                            <a:headEnd/>
                                            <a:tailEnd/>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shapetype w14:anchorId="10CF9830" id="_x0000_t202" coordsize="21600,21600" o:spt="202" path="m,l,21600r21600,l21600,xe">
                <v:stroke joinstyle="miter"/>
                <v:path gradientshapeok="t" o:connecttype="rect"/>
              </v:shapetype>
              <v:shape id="Text Box 2" o:spid="_x0000_s1026" type="#_x0000_t202" style="position:absolute;left:0;text-align:left;margin-left:208.85pt;margin-top:1.95pt;width:265.6pt;height:220.95pt;z-index:25165619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" fillcolor="white [3201]" strokeweight=".5pt">
                <v:path arrowok="t"/>
                <v:textbox>
                  <w:txbxContent>
                    <w:p w14:paraId="34AA210D" w14:textId="77777777" w:rsidR="00B92045" w:rsidRPr="00C115EF" w:rsidRDefault="00B92045" w:rsidP="00C115EF">
                      <w:r>
                        <w:rPr>
                          <w:noProof/>
                          <w:lang w:val="en-GB" w:eastAsia="en-GB"/>
                        </w:rPr>
                        <w:drawing>
                          <wp:inline distT="0" distB="0" distL="0" distR="0" wp14:anchorId="7F5BDCA1" wp14:editId="022BFC49">
                            <wp:extent cx="3203868" cy="2666718"/>
                            <wp:effectExtent l="19050" t="0" r="0" b="0"/>
                            <wp:docPr id="164" name="Picture 22" descr="C:\Users\Bukola\Desktop\flashCopy\Abeokuta fieldwork\fieldw pix\PB29006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Users\Bukola\Desktop\flashCopy\Abeokuta fieldwork\fieldw pix\PB290065.JPG"/>
                                    <pic:cNvPicPr>
                                      <a:picLocks noChangeAspect="1" noChangeArrowheads="1"/>
                                    </pic:cNvPicPr>
                                  </pic:nvPicPr>
                                  <pic:blipFill>
                                    <a:blip r:embed="rId39"/>
                                    <a:srcRect/>
                                    <a:stretch>
                                      <a:fillRect/>
                                    </a:stretch>
                                  </pic:blipFill>
                                  <pic:spPr bwMode="auto">
                                    <a:xfrm>
                                      <a:off x="0" y="0"/>
                                      <a:ext cx="3221387" cy="2681300"/>
                                    </a:xfrm>
                                    <a:prstGeom prst="rect">
                                      <a:avLst/>
                                    </a:prstGeom>
                                    <a:noFill/>
                                    <a:ln w="9525">
                                      <a:noFill/>
                                      <a:miter lim="800000"/>
                                      <a:headEnd/>
                                      <a:tailEnd/>
                                    </a:ln>
                                  </pic:spPr>
                                </pic:pic>
                              </a:graphicData>
                            </a:graphic>
                          </wp:inline>
                        </w:drawing>
                      </w:r>
                    </w:p>
                  </w:txbxContent>
                </v:textbox>
                <w10:wrap anchorx="margin"/>
              </v:shape>
            </w:pict>
          </mc:Fallback>
        </mc:AlternateContent>
      </w:r>
      <w:r>
        <w:rPr>
          <w:rFonts w:asciiTheme="majorBidi" w:hAnsiTheme="majorBidi" w:cstheme="majorBidi"/>
          <w:noProof/>
          <w:sz w:val="24"/>
          <w:szCs w:val="24"/>
        </w:rPr>
        <mc:AlternateContent>
          <mc:Choice Requires="wps">
            <w:drawing>
              <wp:anchor distT="0" distB="0" distL="114300" distR="114300" simplePos="0" relativeHeight="251659264" behindDoc="0" locked="0" layoutInCell="1" allowOverlap="1" wp14:anchorId="070E2154" wp14:editId="00D36B3F">
                <wp:simplePos x="0" y="0"/>
                <wp:positionH relativeFrom="column">
                  <wp:posOffset>-351155</wp:posOffset>
                </wp:positionH>
                <wp:positionV relativeFrom="paragraph">
                  <wp:posOffset>250825</wp:posOffset>
                </wp:positionV>
                <wp:extent cx="2827655" cy="2580005"/>
                <wp:effectExtent l="0" t="0" r="0" b="0"/>
                <wp:wrapNone/>
                <wp:docPr id="246213803"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827655" cy="2580005"/>
                        </a:xfrm>
                        <a:prstGeom prst="rect">
                          <a:avLst/>
                        </a:prstGeom>
                        <a:solidFill>
                          <a:schemeClr val="lt1"/>
                        </a:solidFill>
                        <a:ln w="6350">
                          <a:solidFill>
                            <a:prstClr val="black"/>
                          </a:solidFill>
                        </a:ln>
                      </wps:spPr>
                      <wps:txbx>
                        <w:txbxContent>
                          <w:p w14:paraId="30D317FE" w14:textId="77777777" w:rsidR="00B92045" w:rsidRDefault="00B92045" w:rsidP="0093181D">
                            <w:r>
                              <w:rPr>
                                <w:noProof/>
                                <w:lang w:val="en-GB" w:eastAsia="en-GB"/>
                              </w:rPr>
                              <w:drawing>
                                <wp:inline distT="0" distB="0" distL="0" distR="0" wp14:anchorId="6C7A304B" wp14:editId="269B9ACC">
                                  <wp:extent cx="2647300" cy="2461846"/>
                                  <wp:effectExtent l="19050" t="0" r="650" b="0"/>
                                  <wp:docPr id="165" name="Picture 23" descr="C:\Users\Bukola\Desktop\flashCopy\Abeokuta fieldwork\fieldw pix\PC01013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C:\Users\Bukola\Desktop\flashCopy\Abeokuta fieldwork\fieldw pix\PC010131.JPG"/>
                                          <pic:cNvPicPr>
                                            <a:picLocks noChangeAspect="1" noChangeArrowheads="1"/>
                                          </pic:cNvPicPr>
                                        </pic:nvPicPr>
                                        <pic:blipFill>
                                          <a:blip r:embed="rId40"/>
                                          <a:srcRect/>
                                          <a:stretch>
                                            <a:fillRect/>
                                          </a:stretch>
                                        </pic:blipFill>
                                        <pic:spPr bwMode="auto">
                                          <a:xfrm>
                                            <a:off x="0" y="0"/>
                                            <a:ext cx="2638425" cy="2453593"/>
                                          </a:xfrm>
                                          <a:prstGeom prst="rect">
                                            <a:avLst/>
                                          </a:prstGeom>
                                          <a:noFill/>
                                          <a:ln w="9525">
                                            <a:noFill/>
                                            <a:miter lim="800000"/>
                                            <a:headEnd/>
                                            <a:tailEnd/>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70E2154" id="Text Box 1" o:spid="_x0000_s1027" type="#_x0000_t202" style="position:absolute;left:0;text-align:left;margin-left:-27.65pt;margin-top:19.75pt;width:222.65pt;height:203.1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" fillcolor="white [3201]" strokeweight=".5pt">
                <v:path arrowok="t"/>
                <v:textbox>
                  <w:txbxContent>
                    <w:p w14:paraId="30D317FE" w14:textId="77777777" w:rsidR="00B92045" w:rsidRDefault="00B92045" w:rsidP="0093181D">
                      <w:r>
                        <w:rPr>
                          <w:noProof/>
                          <w:lang w:val="en-GB" w:eastAsia="en-GB"/>
                        </w:rPr>
                        <w:drawing>
                          <wp:inline distT="0" distB="0" distL="0" distR="0" wp14:anchorId="6C7A304B" wp14:editId="269B9ACC">
                            <wp:extent cx="2647300" cy="2461846"/>
                            <wp:effectExtent l="19050" t="0" r="650" b="0"/>
                            <wp:docPr id="165" name="Picture 23" descr="C:\Users\Bukola\Desktop\flashCopy\Abeokuta fieldwork\fieldw pix\PC01013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C:\Users\Bukola\Desktop\flashCopy\Abeokuta fieldwork\fieldw pix\PC010131.JPG"/>
                                    <pic:cNvPicPr>
                                      <a:picLocks noChangeAspect="1" noChangeArrowheads="1"/>
                                    </pic:cNvPicPr>
                                  </pic:nvPicPr>
                                  <pic:blipFill>
                                    <a:blip r:embed="rId40"/>
                                    <a:srcRect/>
                                    <a:stretch>
                                      <a:fillRect/>
                                    </a:stretch>
                                  </pic:blipFill>
                                  <pic:spPr bwMode="auto">
                                    <a:xfrm>
                                      <a:off x="0" y="0"/>
                                      <a:ext cx="2638425" cy="2453593"/>
                                    </a:xfrm>
                                    <a:prstGeom prst="rect">
                                      <a:avLst/>
                                    </a:prstGeom>
                                    <a:noFill/>
                                    <a:ln w="9525">
                                      <a:noFill/>
                                      <a:miter lim="800000"/>
                                      <a:headEnd/>
                                      <a:tailEnd/>
                                    </a:ln>
                                  </pic:spPr>
                                </pic:pic>
                              </a:graphicData>
                            </a:graphic>
                          </wp:inline>
                        </w:drawing>
                      </w:r>
                    </w:p>
                  </w:txbxContent>
                </v:textbox>
              </v:shape>
            </w:pict>
          </mc:Fallback>
        </mc:AlternateContent>
      </w:r>
    </w:p>
    <w:p w14:paraId="02E76F85" w14:textId="77777777" w:rsidR="0093181D" w:rsidRPr="006F4DE1" w:rsidRDefault="0093181D" w:rsidP="006F4DE1">
      <w:pPr>
        <w:tabs>
          <w:tab w:val="left" w:pos="1947"/>
        </w:tabs>
        <w:spacing w:line="360" w:lineRule="auto"/>
        <w:jc w:val="both"/>
        <w:rPr>
          <w:rFonts w:asciiTheme="majorBidi" w:hAnsiTheme="majorBidi" w:cstheme="majorBidi"/>
          <w:sz w:val="24"/>
          <w:szCs w:val="24"/>
        </w:rPr>
      </w:pPr>
    </w:p>
    <w:p w14:paraId="03ADFD7D" w14:textId="77777777" w:rsidR="0093181D" w:rsidRPr="006F4DE1" w:rsidRDefault="0093181D" w:rsidP="006F4DE1">
      <w:pPr>
        <w:tabs>
          <w:tab w:val="left" w:pos="1947"/>
        </w:tabs>
        <w:spacing w:line="360" w:lineRule="auto"/>
        <w:jc w:val="both"/>
        <w:rPr>
          <w:rFonts w:asciiTheme="majorBidi" w:hAnsiTheme="majorBidi" w:cstheme="majorBidi"/>
          <w:sz w:val="24"/>
          <w:szCs w:val="24"/>
        </w:rPr>
      </w:pPr>
    </w:p>
    <w:p w14:paraId="44E2526B" w14:textId="77777777" w:rsidR="0093181D" w:rsidRPr="006F4DE1" w:rsidRDefault="0093181D" w:rsidP="006F4DE1">
      <w:pPr>
        <w:tabs>
          <w:tab w:val="left" w:pos="1947"/>
        </w:tabs>
        <w:spacing w:line="360" w:lineRule="auto"/>
        <w:jc w:val="both"/>
        <w:rPr>
          <w:rFonts w:asciiTheme="majorBidi" w:hAnsiTheme="majorBidi" w:cstheme="majorBidi"/>
          <w:sz w:val="24"/>
          <w:szCs w:val="24"/>
        </w:rPr>
      </w:pPr>
    </w:p>
    <w:p w14:paraId="3980B192" w14:textId="77777777" w:rsidR="0093181D" w:rsidRPr="006F4DE1" w:rsidRDefault="0093181D" w:rsidP="006F4DE1">
      <w:pPr>
        <w:tabs>
          <w:tab w:val="left" w:pos="1947"/>
        </w:tabs>
        <w:spacing w:line="360" w:lineRule="auto"/>
        <w:jc w:val="both"/>
        <w:rPr>
          <w:rFonts w:asciiTheme="majorBidi" w:hAnsiTheme="majorBidi" w:cstheme="majorBidi"/>
          <w:sz w:val="24"/>
          <w:szCs w:val="24"/>
        </w:rPr>
      </w:pPr>
    </w:p>
    <w:p w14:paraId="19290F60" w14:textId="77777777" w:rsidR="0093181D" w:rsidRPr="006F4DE1" w:rsidRDefault="0093181D" w:rsidP="006F4DE1">
      <w:pPr>
        <w:tabs>
          <w:tab w:val="left" w:pos="1947"/>
        </w:tabs>
        <w:spacing w:line="360" w:lineRule="auto"/>
        <w:jc w:val="both"/>
        <w:rPr>
          <w:rFonts w:asciiTheme="majorBidi" w:hAnsiTheme="majorBidi" w:cstheme="majorBidi"/>
          <w:sz w:val="24"/>
          <w:szCs w:val="24"/>
        </w:rPr>
      </w:pPr>
    </w:p>
    <w:p w14:paraId="573F877A" w14:textId="77777777" w:rsidR="0093181D" w:rsidRPr="006F4DE1" w:rsidRDefault="00284DBF" w:rsidP="006F4DE1">
      <w:pPr>
        <w:tabs>
          <w:tab w:val="left" w:pos="1947"/>
        </w:tabs>
        <w:spacing w:line="360" w:lineRule="auto"/>
        <w:jc w:val="both"/>
        <w:rPr>
          <w:rFonts w:asciiTheme="majorBidi" w:hAnsiTheme="majorBidi" w:cstheme="majorBidi"/>
          <w:sz w:val="24"/>
          <w:szCs w:val="24"/>
        </w:rPr>
      </w:pPr>
      <w:r>
        <w:rPr>
          <w:rFonts w:asciiTheme="majorBidi" w:hAnsiTheme="majorBidi" w:cstheme="majorBidi"/>
          <w:sz w:val="24"/>
          <w:szCs w:val="24"/>
        </w:rPr>
        <w:t xml:space="preserve"> </w:t>
      </w:r>
    </w:p>
    <w:p w14:paraId="3B3D369A" w14:textId="77777777" w:rsidR="0093181D" w:rsidRDefault="0093181D" w:rsidP="006F4DE1">
      <w:pPr>
        <w:tabs>
          <w:tab w:val="left" w:pos="1947"/>
        </w:tabs>
        <w:spacing w:line="360" w:lineRule="auto"/>
        <w:jc w:val="both"/>
        <w:rPr>
          <w:rFonts w:asciiTheme="majorBidi" w:hAnsiTheme="majorBidi" w:cstheme="majorBidi"/>
          <w:sz w:val="24"/>
          <w:szCs w:val="24"/>
        </w:rPr>
      </w:pPr>
    </w:p>
    <w:p w14:paraId="36647F46" w14:textId="77777777" w:rsidR="00D546DD" w:rsidRDefault="00D546DD" w:rsidP="006F4DE1">
      <w:pPr>
        <w:tabs>
          <w:tab w:val="left" w:pos="1947"/>
        </w:tabs>
        <w:spacing w:line="360" w:lineRule="auto"/>
        <w:jc w:val="both"/>
        <w:rPr>
          <w:rFonts w:asciiTheme="majorBidi" w:hAnsiTheme="majorBidi" w:cstheme="majorBidi"/>
          <w:sz w:val="24"/>
          <w:szCs w:val="24"/>
        </w:rPr>
      </w:pPr>
      <w:r>
        <w:rPr>
          <w:rFonts w:asciiTheme="majorBidi" w:hAnsiTheme="majorBidi" w:cstheme="majorBidi"/>
          <w:sz w:val="24"/>
          <w:szCs w:val="24"/>
        </w:rPr>
        <w:t xml:space="preserve">Fig.4.22 Foliation                                         Fig. 4.23 Trend direction of xenolith </w:t>
      </w:r>
    </w:p>
    <w:p w14:paraId="4873654A" w14:textId="77777777" w:rsidR="00D546DD" w:rsidRPr="006F4DE1" w:rsidRDefault="00D546DD" w:rsidP="006F4DE1">
      <w:pPr>
        <w:tabs>
          <w:tab w:val="left" w:pos="1947"/>
        </w:tabs>
        <w:spacing w:line="360" w:lineRule="auto"/>
        <w:jc w:val="both"/>
        <w:rPr>
          <w:rFonts w:asciiTheme="majorBidi" w:hAnsiTheme="majorBidi" w:cstheme="majorBidi"/>
          <w:sz w:val="24"/>
          <w:szCs w:val="24"/>
        </w:rPr>
      </w:pPr>
    </w:p>
    <w:p w14:paraId="0E019EF4" w14:textId="77777777" w:rsidR="0093181D" w:rsidRPr="006F4DE1" w:rsidRDefault="0093181D" w:rsidP="006F4DE1">
      <w:pPr>
        <w:tabs>
          <w:tab w:val="left" w:pos="1947"/>
        </w:tabs>
        <w:spacing w:line="360" w:lineRule="auto"/>
        <w:jc w:val="both"/>
        <w:rPr>
          <w:rFonts w:asciiTheme="majorBidi" w:hAnsiTheme="majorBidi" w:cstheme="majorBidi"/>
          <w:sz w:val="24"/>
          <w:szCs w:val="24"/>
        </w:rPr>
      </w:pPr>
      <w:r w:rsidRPr="006F4DE1">
        <w:rPr>
          <w:rFonts w:asciiTheme="majorBidi" w:hAnsiTheme="majorBidi" w:cstheme="majorBidi"/>
          <w:b/>
          <w:bCs/>
          <w:sz w:val="24"/>
          <w:szCs w:val="24"/>
        </w:rPr>
        <w:t>Veins</w:t>
      </w:r>
      <w:r w:rsidRPr="006F4DE1">
        <w:rPr>
          <w:rFonts w:asciiTheme="majorBidi" w:hAnsiTheme="majorBidi" w:cstheme="majorBidi"/>
          <w:sz w:val="24"/>
          <w:szCs w:val="24"/>
        </w:rPr>
        <w:t>; Most of the veins (Figure 4.6) are characterized by quartz and felspar and were majorly observed to str</w:t>
      </w:r>
      <w:r w:rsidR="00B85326">
        <w:rPr>
          <w:rFonts w:asciiTheme="majorBidi" w:hAnsiTheme="majorBidi" w:cstheme="majorBidi"/>
          <w:sz w:val="24"/>
          <w:szCs w:val="24"/>
        </w:rPr>
        <w:t xml:space="preserve">ike in a north East </w:t>
      </w:r>
      <w:r w:rsidRPr="006F4DE1">
        <w:rPr>
          <w:rFonts w:asciiTheme="majorBidi" w:hAnsiTheme="majorBidi" w:cstheme="majorBidi"/>
          <w:sz w:val="24"/>
          <w:szCs w:val="24"/>
        </w:rPr>
        <w:t>direction. Several veins were observed within the low-lying outcrops. Some veins are of relatively large sizes while some are small. The length of the veins was also observed to vary across the outcrops. Some were observed to have shorter lengths were some veins observed to have longer lengths across the outcrops.</w:t>
      </w:r>
    </w:p>
    <w:p w14:paraId="6F3BACA9" w14:textId="77777777" w:rsidR="0093181D" w:rsidRPr="006F4DE1" w:rsidRDefault="0093181D" w:rsidP="006F4DE1">
      <w:pPr>
        <w:tabs>
          <w:tab w:val="left" w:pos="1947"/>
        </w:tabs>
        <w:spacing w:line="360" w:lineRule="auto"/>
        <w:jc w:val="both"/>
        <w:rPr>
          <w:rFonts w:asciiTheme="majorBidi" w:hAnsiTheme="majorBidi" w:cstheme="majorBidi"/>
          <w:sz w:val="24"/>
          <w:szCs w:val="24"/>
        </w:rPr>
      </w:pPr>
    </w:p>
    <w:p w14:paraId="5F5BCE2C" w14:textId="77777777" w:rsidR="0093181D" w:rsidRPr="006F4DE1" w:rsidRDefault="0093181D" w:rsidP="006F4DE1">
      <w:pPr>
        <w:tabs>
          <w:tab w:val="left" w:pos="1947"/>
        </w:tabs>
        <w:spacing w:line="360" w:lineRule="auto"/>
        <w:jc w:val="both"/>
        <w:rPr>
          <w:rFonts w:asciiTheme="majorBidi" w:hAnsiTheme="majorBidi" w:cstheme="majorBidi"/>
          <w:sz w:val="24"/>
          <w:szCs w:val="24"/>
        </w:rPr>
      </w:pPr>
      <w:r w:rsidRPr="006F4DE1">
        <w:rPr>
          <w:rFonts w:asciiTheme="majorBidi" w:hAnsiTheme="majorBidi" w:cstheme="majorBidi"/>
          <w:b/>
          <w:bCs/>
          <w:sz w:val="24"/>
          <w:szCs w:val="24"/>
        </w:rPr>
        <w:t>Folds</w:t>
      </w:r>
      <w:r w:rsidRPr="006F4DE1">
        <w:rPr>
          <w:rFonts w:asciiTheme="majorBidi" w:hAnsiTheme="majorBidi" w:cstheme="majorBidi"/>
          <w:sz w:val="24"/>
          <w:szCs w:val="24"/>
        </w:rPr>
        <w:t xml:space="preserve">; microfolds were observed on some of the low-lying </w:t>
      </w:r>
      <w:r w:rsidR="00DE48E8" w:rsidRPr="00DE48E8">
        <w:rPr>
          <w:rFonts w:asciiTheme="majorBidi" w:hAnsiTheme="majorBidi" w:cstheme="majorBidi"/>
          <w:sz w:val="24"/>
          <w:szCs w:val="24"/>
        </w:rPr>
        <w:t>outcrops (Figure 4.24</w:t>
      </w:r>
      <w:r w:rsidRPr="00DE48E8">
        <w:rPr>
          <w:rFonts w:asciiTheme="majorBidi" w:hAnsiTheme="majorBidi" w:cstheme="majorBidi"/>
          <w:sz w:val="24"/>
          <w:szCs w:val="24"/>
        </w:rPr>
        <w:t>).</w:t>
      </w:r>
      <w:r w:rsidRPr="006F4DE1">
        <w:rPr>
          <w:rFonts w:asciiTheme="majorBidi" w:hAnsiTheme="majorBidi" w:cstheme="majorBidi"/>
          <w:sz w:val="24"/>
          <w:szCs w:val="24"/>
        </w:rPr>
        <w:t xml:space="preserve"> In some cases, the one of the axes of the fold of a major fold was observed as well.  </w:t>
      </w:r>
    </w:p>
    <w:p w14:paraId="600154B6" w14:textId="77777777" w:rsidR="0093181D" w:rsidRPr="006F4DE1" w:rsidRDefault="00DE48E8" w:rsidP="00DE48E8">
      <w:pPr>
        <w:tabs>
          <w:tab w:val="left" w:pos="1947"/>
        </w:tabs>
        <w:spacing w:line="360" w:lineRule="auto"/>
        <w:jc w:val="both"/>
        <w:rPr>
          <w:rFonts w:asciiTheme="majorBidi" w:hAnsiTheme="majorBidi" w:cstheme="majorBidi"/>
          <w:sz w:val="24"/>
          <w:szCs w:val="24"/>
        </w:rPr>
      </w:pPr>
      <w:r>
        <w:rPr>
          <w:noProof/>
          <w:lang w:val="en-GB" w:eastAsia="en-GB"/>
        </w:rPr>
        <w:drawing>
          <wp:inline distT="0" distB="0" distL="0" distR="0" wp14:anchorId="44214B13" wp14:editId="4C49F8E6">
            <wp:extent cx="3535045" cy="2651767"/>
            <wp:effectExtent l="19050" t="0" r="8255" b="0"/>
            <wp:docPr id="6" name="Picture 24" descr="C:\Users\Bukola\Desktop\flashCopy\Abeokuta fieldwork\fieldw pix\PC02015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C:\Users\Bukola\Desktop\flashCopy\Abeokuta fieldwork\fieldw pix\PC020155.JPG"/>
                    <pic:cNvPicPr>
                      <a:picLocks noChangeAspect="1" noChangeArrowheads="1"/>
                    </pic:cNvPicPr>
                  </pic:nvPicPr>
                  <pic:blipFill>
                    <a:blip r:embed="rId41" cstate="print"/>
                    <a:srcRect/>
                    <a:stretch>
                      <a:fillRect/>
                    </a:stretch>
                  </pic:blipFill>
                  <pic:spPr bwMode="auto">
                    <a:xfrm>
                      <a:off x="0" y="0"/>
                      <a:ext cx="3535045" cy="2651767"/>
                    </a:xfrm>
                    <a:prstGeom prst="rect">
                      <a:avLst/>
                    </a:prstGeom>
                    <a:noFill/>
                    <a:ln w="9525">
                      <a:noFill/>
                      <a:miter lim="800000"/>
                      <a:headEnd/>
                      <a:tailEnd/>
                    </a:ln>
                  </pic:spPr>
                </pic:pic>
              </a:graphicData>
            </a:graphic>
          </wp:inline>
        </w:drawing>
      </w:r>
    </w:p>
    <w:p w14:paraId="2E1BA515" w14:textId="77777777" w:rsidR="0093181D" w:rsidRDefault="0093181D" w:rsidP="006F4DE1">
      <w:pPr>
        <w:spacing w:line="360" w:lineRule="auto"/>
        <w:rPr>
          <w:rFonts w:asciiTheme="majorBidi" w:hAnsiTheme="majorBidi" w:cstheme="majorBidi"/>
          <w:sz w:val="24"/>
          <w:szCs w:val="24"/>
        </w:rPr>
      </w:pPr>
    </w:p>
    <w:p w14:paraId="7598DDBC" w14:textId="77777777" w:rsidR="00D546DD" w:rsidRPr="006F4DE1" w:rsidRDefault="00D546DD" w:rsidP="006F4DE1">
      <w:pPr>
        <w:spacing w:line="360" w:lineRule="auto"/>
        <w:rPr>
          <w:rFonts w:asciiTheme="majorBidi" w:hAnsiTheme="majorBidi" w:cstheme="majorBidi"/>
          <w:sz w:val="24"/>
          <w:szCs w:val="24"/>
        </w:rPr>
      </w:pPr>
      <w:r>
        <w:rPr>
          <w:rFonts w:asciiTheme="majorBidi" w:hAnsiTheme="majorBidi" w:cstheme="majorBidi"/>
          <w:sz w:val="24"/>
          <w:szCs w:val="24"/>
        </w:rPr>
        <w:t xml:space="preserve">                                       Fig. 4.24: Microfolding</w:t>
      </w:r>
    </w:p>
    <w:p w14:paraId="3B0CC44C" w14:textId="77777777" w:rsidR="00DE48E8" w:rsidRPr="006F4DE1" w:rsidRDefault="00DE48E8" w:rsidP="006F4DE1">
      <w:pPr>
        <w:spacing w:line="360" w:lineRule="auto"/>
        <w:rPr>
          <w:rFonts w:asciiTheme="majorBidi" w:hAnsiTheme="majorBidi" w:cstheme="majorBidi"/>
          <w:sz w:val="24"/>
          <w:szCs w:val="24"/>
        </w:rPr>
      </w:pPr>
    </w:p>
    <w:p w14:paraId="73D366E1" w14:textId="77777777" w:rsidR="0093181D" w:rsidRPr="006F4DE1" w:rsidRDefault="0093181D" w:rsidP="006F4DE1">
      <w:pPr>
        <w:spacing w:line="360" w:lineRule="auto"/>
        <w:rPr>
          <w:rFonts w:asciiTheme="majorBidi" w:hAnsiTheme="majorBidi" w:cstheme="majorBidi"/>
          <w:b/>
          <w:bCs/>
          <w:sz w:val="24"/>
          <w:szCs w:val="24"/>
        </w:rPr>
      </w:pPr>
      <w:r w:rsidRPr="006F4DE1">
        <w:rPr>
          <w:rFonts w:asciiTheme="majorBidi" w:hAnsiTheme="majorBidi" w:cstheme="majorBidi"/>
          <w:b/>
          <w:bCs/>
          <w:sz w:val="24"/>
          <w:szCs w:val="24"/>
        </w:rPr>
        <w:t>4.2 DISCUSSION</w:t>
      </w:r>
    </w:p>
    <w:p w14:paraId="101ECCB0" w14:textId="77777777" w:rsidR="0093181D" w:rsidRPr="006F4DE1" w:rsidRDefault="0093181D" w:rsidP="006F4DE1">
      <w:pPr>
        <w:spacing w:line="360" w:lineRule="auto"/>
        <w:rPr>
          <w:rFonts w:asciiTheme="majorBidi" w:hAnsiTheme="majorBidi" w:cstheme="majorBidi"/>
          <w:sz w:val="24"/>
          <w:szCs w:val="24"/>
        </w:rPr>
      </w:pPr>
      <w:r w:rsidRPr="006F4DE1">
        <w:rPr>
          <w:rFonts w:asciiTheme="majorBidi" w:hAnsiTheme="majorBidi" w:cstheme="majorBidi"/>
          <w:b/>
          <w:bCs/>
          <w:sz w:val="24"/>
          <w:szCs w:val="24"/>
        </w:rPr>
        <w:t>4.2.1 Rock types</w:t>
      </w:r>
      <w:r w:rsidRPr="006F4DE1">
        <w:rPr>
          <w:rFonts w:asciiTheme="majorBidi" w:hAnsiTheme="majorBidi" w:cstheme="majorBidi"/>
          <w:sz w:val="24"/>
          <w:szCs w:val="24"/>
        </w:rPr>
        <w:t xml:space="preserve">; </w:t>
      </w:r>
    </w:p>
    <w:p w14:paraId="089F34A9" w14:textId="77777777" w:rsidR="00360211" w:rsidRDefault="0093181D" w:rsidP="00360211">
      <w:pPr>
        <w:spacing w:line="360" w:lineRule="auto"/>
        <w:rPr>
          <w:rFonts w:asciiTheme="majorBidi" w:hAnsiTheme="majorBidi" w:cstheme="majorBidi"/>
          <w:sz w:val="24"/>
          <w:szCs w:val="24"/>
        </w:rPr>
      </w:pPr>
      <w:r w:rsidRPr="006F4DE1">
        <w:rPr>
          <w:rFonts w:asciiTheme="majorBidi" w:hAnsiTheme="majorBidi" w:cstheme="majorBidi"/>
          <w:sz w:val="24"/>
          <w:szCs w:val="24"/>
        </w:rPr>
        <w:t>The rock types within the study area</w:t>
      </w:r>
      <w:r w:rsidR="00010732">
        <w:rPr>
          <w:rFonts w:asciiTheme="majorBidi" w:hAnsiTheme="majorBidi" w:cstheme="majorBidi"/>
          <w:sz w:val="24"/>
          <w:szCs w:val="24"/>
        </w:rPr>
        <w:t xml:space="preserve"> are basically p</w:t>
      </w:r>
      <w:r w:rsidRPr="006F4DE1">
        <w:rPr>
          <w:rFonts w:asciiTheme="majorBidi" w:hAnsiTheme="majorBidi" w:cstheme="majorBidi"/>
          <w:sz w:val="24"/>
          <w:szCs w:val="24"/>
        </w:rPr>
        <w:t>orphyriti</w:t>
      </w:r>
      <w:r w:rsidR="00B85326">
        <w:rPr>
          <w:rFonts w:asciiTheme="majorBidi" w:hAnsiTheme="majorBidi" w:cstheme="majorBidi"/>
          <w:sz w:val="24"/>
          <w:szCs w:val="24"/>
        </w:rPr>
        <w:t xml:space="preserve">c granitic intrusions, normal(fine-grained) granites  and Gneiss </w:t>
      </w:r>
      <w:r w:rsidRPr="006F4DE1">
        <w:rPr>
          <w:rFonts w:asciiTheme="majorBidi" w:hAnsiTheme="majorBidi" w:cstheme="majorBidi"/>
          <w:sz w:val="24"/>
          <w:szCs w:val="24"/>
        </w:rPr>
        <w:t xml:space="preserve"> The massive/ hilly rocks are predominantly or entirely Porphyritic granite in nature. The phenocrysts of the porphyritic texture in some areas are stretched/elongated especially in regions close to the intrusions</w:t>
      </w:r>
      <w:r w:rsidR="00360211">
        <w:rPr>
          <w:rFonts w:asciiTheme="majorBidi" w:hAnsiTheme="majorBidi" w:cstheme="majorBidi"/>
          <w:sz w:val="24"/>
          <w:szCs w:val="24"/>
        </w:rPr>
        <w:t>. Xenoliths observed on the porphiritic granites occur as fine grain granites</w:t>
      </w:r>
      <w:r w:rsidR="00010732">
        <w:rPr>
          <w:rFonts w:asciiTheme="majorBidi" w:hAnsiTheme="majorBidi" w:cstheme="majorBidi"/>
          <w:sz w:val="24"/>
          <w:szCs w:val="24"/>
        </w:rPr>
        <w:t>(Fig.4.25)</w:t>
      </w:r>
      <w:r w:rsidR="00360211">
        <w:rPr>
          <w:rFonts w:asciiTheme="majorBidi" w:hAnsiTheme="majorBidi" w:cstheme="majorBidi"/>
          <w:sz w:val="24"/>
          <w:szCs w:val="24"/>
        </w:rPr>
        <w:t>, suggesting the presence of pre existing  fine granites before the intrusion of the porphiritic granites.</w:t>
      </w:r>
    </w:p>
    <w:p w14:paraId="5EB3FE20" w14:textId="77777777" w:rsidR="005B304C" w:rsidRDefault="005B304C" w:rsidP="00360211">
      <w:pPr>
        <w:spacing w:line="360" w:lineRule="auto"/>
        <w:rPr>
          <w:rFonts w:asciiTheme="majorBidi" w:hAnsiTheme="majorBidi" w:cstheme="majorBidi"/>
          <w:sz w:val="24"/>
          <w:szCs w:val="24"/>
        </w:rPr>
      </w:pPr>
      <w:r>
        <w:rPr>
          <w:rFonts w:asciiTheme="majorBidi" w:hAnsiTheme="majorBidi" w:cstheme="majorBidi"/>
          <w:noProof/>
          <w:sz w:val="24"/>
          <w:szCs w:val="24"/>
          <w:lang w:val="en-GB" w:eastAsia="en-GB"/>
        </w:rPr>
        <w:drawing>
          <wp:inline distT="0" distB="0" distL="0" distR="0" wp14:anchorId="4CDE5B62" wp14:editId="0964918D">
            <wp:extent cx="3999035" cy="2999824"/>
            <wp:effectExtent l="19050" t="0" r="1465" b="0"/>
            <wp:docPr id="170" name="Picture 25" descr="C:\Users\Bukola\Desktop\flashCopy\Abeokuta fieldwork\fieldw pix\PB29006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C:\Users\Bukola\Desktop\flashCopy\Abeokuta fieldwork\fieldw pix\PB290066.JPG"/>
                    <pic:cNvPicPr>
                      <a:picLocks noChangeAspect="1" noChangeArrowheads="1"/>
                    </pic:cNvPicPr>
                  </pic:nvPicPr>
                  <pic:blipFill>
                    <a:blip r:embed="rId42" cstate="print"/>
                    <a:srcRect/>
                    <a:stretch>
                      <a:fillRect/>
                    </a:stretch>
                  </pic:blipFill>
                  <pic:spPr bwMode="auto">
                    <a:xfrm>
                      <a:off x="0" y="0"/>
                      <a:ext cx="4003626" cy="3003268"/>
                    </a:xfrm>
                    <a:prstGeom prst="rect">
                      <a:avLst/>
                    </a:prstGeom>
                    <a:noFill/>
                    <a:ln w="9525">
                      <a:noFill/>
                      <a:miter lim="800000"/>
                      <a:headEnd/>
                      <a:tailEnd/>
                    </a:ln>
                  </pic:spPr>
                </pic:pic>
              </a:graphicData>
            </a:graphic>
          </wp:inline>
        </w:drawing>
      </w:r>
    </w:p>
    <w:p w14:paraId="3A28FD73" w14:textId="77777777" w:rsidR="00D546DD" w:rsidRDefault="00D546DD" w:rsidP="00360211">
      <w:pPr>
        <w:spacing w:line="360" w:lineRule="auto"/>
        <w:rPr>
          <w:rFonts w:asciiTheme="majorBidi" w:hAnsiTheme="majorBidi" w:cstheme="majorBidi"/>
          <w:sz w:val="24"/>
          <w:szCs w:val="24"/>
        </w:rPr>
      </w:pPr>
      <w:r>
        <w:rPr>
          <w:rFonts w:asciiTheme="majorBidi" w:hAnsiTheme="majorBidi" w:cstheme="majorBidi"/>
          <w:sz w:val="24"/>
          <w:szCs w:val="24"/>
        </w:rPr>
        <w:t>Fig.4.25 Fine grain xeolith emplaced within a porphyritic granite</w:t>
      </w:r>
    </w:p>
    <w:p w14:paraId="518FE6DD" w14:textId="77777777" w:rsidR="0093181D" w:rsidRPr="006F4DE1" w:rsidRDefault="0093181D" w:rsidP="00360211">
      <w:pPr>
        <w:spacing w:line="360" w:lineRule="auto"/>
        <w:rPr>
          <w:rFonts w:asciiTheme="majorBidi" w:hAnsiTheme="majorBidi" w:cstheme="majorBidi"/>
          <w:b/>
          <w:bCs/>
          <w:sz w:val="24"/>
          <w:szCs w:val="24"/>
        </w:rPr>
      </w:pPr>
      <w:r w:rsidRPr="006F4DE1">
        <w:rPr>
          <w:rFonts w:asciiTheme="majorBidi" w:hAnsiTheme="majorBidi" w:cstheme="majorBidi"/>
          <w:b/>
          <w:bCs/>
          <w:sz w:val="24"/>
          <w:szCs w:val="24"/>
        </w:rPr>
        <w:t>4.2.2 Structural Features</w:t>
      </w:r>
    </w:p>
    <w:p w14:paraId="18988E12" w14:textId="77777777" w:rsidR="0093181D" w:rsidRPr="006F4DE1" w:rsidRDefault="0093181D" w:rsidP="006F4DE1">
      <w:pPr>
        <w:spacing w:line="360" w:lineRule="auto"/>
        <w:rPr>
          <w:rFonts w:asciiTheme="majorBidi" w:hAnsiTheme="majorBidi" w:cstheme="majorBidi"/>
          <w:sz w:val="24"/>
          <w:szCs w:val="24"/>
        </w:rPr>
      </w:pPr>
      <w:r w:rsidRPr="006F4DE1">
        <w:rPr>
          <w:rFonts w:asciiTheme="majorBidi" w:hAnsiTheme="majorBidi" w:cstheme="majorBidi"/>
          <w:sz w:val="24"/>
          <w:szCs w:val="24"/>
        </w:rPr>
        <w:t>Most of the structural features i.e. veins, xenoliths, foliations, faults and folds observed on the outcrops are an indication that the different rock types in the area have undergone different stages of stresses caused most likely by the pan African orogenic events that has affected the basement rocks in Nigeria. Most of the veins averagely strike i</w:t>
      </w:r>
      <w:r w:rsidR="00360211">
        <w:rPr>
          <w:rFonts w:asciiTheme="majorBidi" w:hAnsiTheme="majorBidi" w:cstheme="majorBidi"/>
          <w:sz w:val="24"/>
          <w:szCs w:val="24"/>
        </w:rPr>
        <w:t>n a North-east direction</w:t>
      </w:r>
      <w:r w:rsidRPr="006F4DE1">
        <w:rPr>
          <w:rFonts w:asciiTheme="majorBidi" w:hAnsiTheme="majorBidi" w:cstheme="majorBidi"/>
          <w:sz w:val="24"/>
          <w:szCs w:val="24"/>
        </w:rPr>
        <w:t>. The fractures and faults within the subsurface would</w:t>
      </w:r>
      <w:r w:rsidR="00360211">
        <w:rPr>
          <w:rFonts w:asciiTheme="majorBidi" w:hAnsiTheme="majorBidi" w:cstheme="majorBidi"/>
          <w:sz w:val="24"/>
          <w:szCs w:val="24"/>
        </w:rPr>
        <w:t xml:space="preserve"> give a better clue for </w:t>
      </w:r>
      <w:r w:rsidRPr="006F4DE1">
        <w:rPr>
          <w:rFonts w:asciiTheme="majorBidi" w:hAnsiTheme="majorBidi" w:cstheme="majorBidi"/>
          <w:sz w:val="24"/>
          <w:szCs w:val="24"/>
        </w:rPr>
        <w:t>groundwater aq</w:t>
      </w:r>
      <w:r w:rsidR="00360211">
        <w:rPr>
          <w:rFonts w:asciiTheme="majorBidi" w:hAnsiTheme="majorBidi" w:cstheme="majorBidi"/>
          <w:sz w:val="24"/>
          <w:szCs w:val="24"/>
        </w:rPr>
        <w:t>uifers in the study area.</w:t>
      </w:r>
    </w:p>
    <w:p w14:paraId="2F8EFD97" w14:textId="77777777" w:rsidR="0093181D" w:rsidRPr="006F4DE1" w:rsidRDefault="0093181D" w:rsidP="006F4DE1">
      <w:pPr>
        <w:spacing w:line="360" w:lineRule="auto"/>
        <w:rPr>
          <w:rFonts w:asciiTheme="majorBidi" w:hAnsiTheme="majorBidi" w:cstheme="majorBidi"/>
          <w:sz w:val="24"/>
          <w:szCs w:val="24"/>
        </w:rPr>
      </w:pPr>
      <w:r w:rsidRPr="006F4DE1">
        <w:rPr>
          <w:rFonts w:asciiTheme="majorBidi" w:hAnsiTheme="majorBidi" w:cstheme="majorBidi"/>
          <w:b/>
          <w:bCs/>
          <w:sz w:val="24"/>
          <w:szCs w:val="24"/>
        </w:rPr>
        <w:t xml:space="preserve">4.2.3 Geologic History </w:t>
      </w:r>
    </w:p>
    <w:p w14:paraId="1BA35469" w14:textId="77777777" w:rsidR="0093181D" w:rsidRDefault="0093181D" w:rsidP="006F4DE1">
      <w:pPr>
        <w:spacing w:line="360" w:lineRule="auto"/>
        <w:rPr>
          <w:rFonts w:asciiTheme="majorBidi" w:hAnsiTheme="majorBidi" w:cstheme="majorBidi"/>
          <w:sz w:val="24"/>
          <w:szCs w:val="24"/>
        </w:rPr>
      </w:pPr>
      <w:r w:rsidRPr="006F4DE1">
        <w:rPr>
          <w:rFonts w:asciiTheme="majorBidi" w:hAnsiTheme="majorBidi" w:cstheme="majorBidi"/>
          <w:sz w:val="24"/>
          <w:szCs w:val="24"/>
        </w:rPr>
        <w:t>The history of the study area possibly suggests the pa</w:t>
      </w:r>
      <w:r w:rsidR="00360211">
        <w:rPr>
          <w:rFonts w:asciiTheme="majorBidi" w:hAnsiTheme="majorBidi" w:cstheme="majorBidi"/>
          <w:sz w:val="24"/>
          <w:szCs w:val="24"/>
        </w:rPr>
        <w:t xml:space="preserve">rent rock in the area as </w:t>
      </w:r>
      <w:r w:rsidR="006C7414">
        <w:rPr>
          <w:rFonts w:asciiTheme="majorBidi" w:hAnsiTheme="majorBidi" w:cstheme="majorBidi"/>
          <w:sz w:val="24"/>
          <w:szCs w:val="24"/>
        </w:rPr>
        <w:t>normal (</w:t>
      </w:r>
      <w:r w:rsidR="00360211">
        <w:rPr>
          <w:rFonts w:asciiTheme="majorBidi" w:hAnsiTheme="majorBidi" w:cstheme="majorBidi"/>
          <w:sz w:val="24"/>
          <w:szCs w:val="24"/>
        </w:rPr>
        <w:t>fine grained) granites</w:t>
      </w:r>
      <w:r w:rsidRPr="006F4DE1">
        <w:rPr>
          <w:rFonts w:asciiTheme="majorBidi" w:hAnsiTheme="majorBidi" w:cstheme="majorBidi"/>
          <w:sz w:val="24"/>
          <w:szCs w:val="24"/>
        </w:rPr>
        <w:t>, which was later intruded by porphyritic g</w:t>
      </w:r>
      <w:r w:rsidR="00360211">
        <w:rPr>
          <w:rFonts w:asciiTheme="majorBidi" w:hAnsiTheme="majorBidi" w:cstheme="majorBidi"/>
          <w:sz w:val="24"/>
          <w:szCs w:val="24"/>
        </w:rPr>
        <w:t>ranites.</w:t>
      </w:r>
      <w:r w:rsidRPr="006F4DE1">
        <w:rPr>
          <w:rFonts w:asciiTheme="majorBidi" w:hAnsiTheme="majorBidi" w:cstheme="majorBidi"/>
          <w:sz w:val="24"/>
          <w:szCs w:val="24"/>
        </w:rPr>
        <w:t xml:space="preserve"> The partial or low-grade metamorphism that has affected the rocks mostly related to the orogenic activity that also possibly led to the formation of the intrusive features. This orogenic event is most likely the Pan African Orogeny which occurred about 600 million years ago</w:t>
      </w:r>
      <w:r w:rsidR="00360211">
        <w:rPr>
          <w:rFonts w:asciiTheme="majorBidi" w:hAnsiTheme="majorBidi" w:cstheme="majorBidi"/>
          <w:sz w:val="24"/>
          <w:szCs w:val="24"/>
        </w:rPr>
        <w:t>.</w:t>
      </w:r>
    </w:p>
    <w:p w14:paraId="63EA0FB7" w14:textId="77777777" w:rsidR="00360211" w:rsidRDefault="00360211" w:rsidP="006F4DE1">
      <w:pPr>
        <w:spacing w:line="360" w:lineRule="auto"/>
        <w:rPr>
          <w:rFonts w:asciiTheme="majorBidi" w:hAnsiTheme="majorBidi" w:cstheme="majorBidi"/>
          <w:sz w:val="24"/>
          <w:szCs w:val="24"/>
        </w:rPr>
      </w:pPr>
      <w:r>
        <w:rPr>
          <w:rFonts w:asciiTheme="majorBidi" w:hAnsiTheme="majorBidi" w:cstheme="majorBidi"/>
          <w:sz w:val="24"/>
          <w:szCs w:val="24"/>
        </w:rPr>
        <w:t>The gneissic area suggests the occurrence of a high grade metamorphism prevalent over the pre existing granitic rock.</w:t>
      </w:r>
    </w:p>
    <w:p w14:paraId="2569DBF0" w14:textId="77777777" w:rsidR="00360211" w:rsidRPr="006F4DE1" w:rsidRDefault="00360211" w:rsidP="006F4DE1">
      <w:pPr>
        <w:spacing w:line="360" w:lineRule="auto"/>
        <w:rPr>
          <w:rFonts w:asciiTheme="majorBidi" w:hAnsiTheme="majorBidi" w:cstheme="majorBidi"/>
          <w:sz w:val="24"/>
          <w:szCs w:val="24"/>
        </w:rPr>
      </w:pPr>
      <w:r>
        <w:rPr>
          <w:rFonts w:asciiTheme="majorBidi" w:hAnsiTheme="majorBidi" w:cstheme="majorBidi"/>
          <w:sz w:val="24"/>
          <w:szCs w:val="24"/>
        </w:rPr>
        <w:t xml:space="preserve">The outcrops’ general orientation is along NE-SW direction, </w:t>
      </w:r>
      <w:r w:rsidRPr="002E19E5">
        <w:rPr>
          <w:rFonts w:asciiTheme="majorBidi" w:hAnsiTheme="majorBidi" w:cstheme="majorBidi"/>
          <w:sz w:val="24"/>
          <w:szCs w:val="24"/>
        </w:rPr>
        <w:t xml:space="preserve">dipping </w:t>
      </w:r>
      <w:r w:rsidR="002E19E5" w:rsidRPr="002E19E5">
        <w:rPr>
          <w:rFonts w:asciiTheme="majorBidi" w:hAnsiTheme="majorBidi" w:cstheme="majorBidi"/>
          <w:sz w:val="24"/>
          <w:szCs w:val="24"/>
        </w:rPr>
        <w:t>east (Fig.4.21</w:t>
      </w:r>
      <w:r w:rsidRPr="002E19E5">
        <w:rPr>
          <w:rFonts w:asciiTheme="majorBidi" w:hAnsiTheme="majorBidi" w:cstheme="majorBidi"/>
          <w:sz w:val="24"/>
          <w:szCs w:val="24"/>
        </w:rPr>
        <w:t>)</w:t>
      </w:r>
    </w:p>
    <w:p w14:paraId="692754B6" w14:textId="77777777" w:rsidR="00DC5D4C" w:rsidRDefault="00DC5D4C" w:rsidP="006F4DE1">
      <w:pPr>
        <w:spacing w:line="360" w:lineRule="auto"/>
        <w:rPr>
          <w:rFonts w:asciiTheme="majorBidi" w:hAnsiTheme="majorBidi" w:cstheme="majorBidi"/>
          <w:sz w:val="24"/>
          <w:szCs w:val="24"/>
        </w:rPr>
      </w:pPr>
    </w:p>
    <w:p w14:paraId="4D16C19B" w14:textId="77777777" w:rsidR="006C7414" w:rsidRDefault="006C7414" w:rsidP="00CC72F9">
      <w:pPr>
        <w:rPr>
          <w:rFonts w:ascii="Times New Roman" w:hAnsi="Times New Roman" w:cs="Times New Roman"/>
          <w:b/>
          <w:bCs/>
          <w:sz w:val="28"/>
          <w:szCs w:val="28"/>
        </w:rPr>
      </w:pPr>
    </w:p>
    <w:p w14:paraId="6C49411B" w14:textId="4D190136" w:rsidR="00DC5D4C" w:rsidRDefault="00DC5D4C" w:rsidP="00CC72F9">
      <w:pPr>
        <w:rPr>
          <w:rFonts w:ascii="Times New Roman" w:hAnsi="Times New Roman" w:cs="Times New Roman"/>
          <w:b/>
          <w:bCs/>
          <w:sz w:val="28"/>
          <w:szCs w:val="28"/>
        </w:rPr>
      </w:pPr>
    </w:p>
    <w:p w14:paraId="515387D1" w14:textId="77777777" w:rsidR="00DC5D4C" w:rsidRDefault="00DC5D4C" w:rsidP="00DC5D4C">
      <w:pPr>
        <w:rPr>
          <w:rFonts w:ascii="Times New Roman" w:hAnsi="Times New Roman" w:cs="Times New Roman"/>
          <w:b/>
          <w:bCs/>
          <w:sz w:val="24"/>
          <w:szCs w:val="24"/>
        </w:rPr>
      </w:pPr>
      <w:r>
        <w:rPr>
          <w:rFonts w:ascii="Times New Roman" w:hAnsi="Times New Roman" w:cs="Times New Roman"/>
          <w:b/>
          <w:bCs/>
          <w:sz w:val="24"/>
          <w:szCs w:val="24"/>
        </w:rPr>
        <w:t>5.0 CONCLUSION AND RECOMMENDATION</w:t>
      </w:r>
    </w:p>
    <w:p w14:paraId="0C8E430E" w14:textId="44243C85" w:rsidR="00DC5D4C" w:rsidRPr="00872DC0" w:rsidRDefault="00DC5D4C" w:rsidP="00DC5D4C">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5</w:t>
      </w:r>
      <w:r w:rsidRPr="00872DC0">
        <w:rPr>
          <w:rFonts w:ascii="Times New Roman" w:hAnsi="Times New Roman" w:cs="Times New Roman"/>
          <w:b/>
          <w:bCs/>
          <w:sz w:val="24"/>
          <w:szCs w:val="24"/>
        </w:rPr>
        <w:t>.1</w:t>
      </w:r>
      <w:r>
        <w:rPr>
          <w:rFonts w:ascii="Times New Roman" w:hAnsi="Times New Roman" w:cs="Times New Roman"/>
          <w:b/>
          <w:bCs/>
          <w:sz w:val="24"/>
          <w:szCs w:val="24"/>
        </w:rPr>
        <w:t xml:space="preserve"> </w:t>
      </w:r>
      <w:r w:rsidR="000B0490">
        <w:rPr>
          <w:rFonts w:ascii="Times New Roman" w:hAnsi="Times New Roman" w:cs="Times New Roman"/>
          <w:b/>
          <w:bCs/>
          <w:sz w:val="24"/>
          <w:szCs w:val="24"/>
        </w:rPr>
        <w:t>Conclusion</w:t>
      </w:r>
    </w:p>
    <w:p w14:paraId="48AF39AA" w14:textId="77777777" w:rsidR="00DC5D4C" w:rsidRDefault="00DC5D4C" w:rsidP="006B28FB">
      <w:pPr>
        <w:spacing w:line="360" w:lineRule="auto"/>
        <w:jc w:val="both"/>
        <w:rPr>
          <w:rFonts w:ascii="Times New Roman" w:hAnsi="Times New Roman" w:cs="Times New Roman"/>
          <w:sz w:val="24"/>
          <w:szCs w:val="24"/>
        </w:rPr>
      </w:pPr>
      <w:r w:rsidRPr="00875044">
        <w:rPr>
          <w:rFonts w:ascii="Times New Roman" w:hAnsi="Times New Roman" w:cs="Times New Roman"/>
          <w:sz w:val="24"/>
          <w:szCs w:val="24"/>
        </w:rPr>
        <w:t xml:space="preserve"> </w:t>
      </w:r>
      <w:r w:rsidR="006B28FB">
        <w:rPr>
          <w:rFonts w:ascii="Times New Roman" w:hAnsi="Times New Roman" w:cs="Times New Roman"/>
          <w:sz w:val="24"/>
          <w:szCs w:val="24"/>
        </w:rPr>
        <w:t xml:space="preserve">The study area is mainly made up of </w:t>
      </w:r>
      <w:r w:rsidRPr="00875044">
        <w:rPr>
          <w:rFonts w:ascii="Times New Roman" w:hAnsi="Times New Roman" w:cs="Times New Roman"/>
          <w:sz w:val="24"/>
          <w:szCs w:val="24"/>
        </w:rPr>
        <w:t xml:space="preserve"> porp</w:t>
      </w:r>
      <w:r w:rsidRPr="00443FAA">
        <w:rPr>
          <w:rFonts w:ascii="Times New Roman" w:hAnsi="Times New Roman" w:cs="Times New Roman"/>
          <w:sz w:val="24"/>
          <w:szCs w:val="24"/>
        </w:rPr>
        <w:t>hyritic granites</w:t>
      </w:r>
      <w:r w:rsidR="006B28FB" w:rsidRPr="00443FAA">
        <w:rPr>
          <w:rFonts w:ascii="Times New Roman" w:hAnsi="Times New Roman" w:cs="Times New Roman"/>
          <w:sz w:val="24"/>
          <w:szCs w:val="24"/>
        </w:rPr>
        <w:t>, normal granites with s</w:t>
      </w:r>
      <w:r w:rsidRPr="00443FAA">
        <w:rPr>
          <w:rFonts w:ascii="Times New Roman" w:hAnsi="Times New Roman" w:cs="Times New Roman"/>
          <w:sz w:val="24"/>
          <w:szCs w:val="24"/>
        </w:rPr>
        <w:t>ome</w:t>
      </w:r>
      <w:r w:rsidR="006B28FB" w:rsidRPr="00443FAA">
        <w:rPr>
          <w:rFonts w:ascii="Times New Roman" w:hAnsi="Times New Roman" w:cs="Times New Roman"/>
          <w:sz w:val="24"/>
          <w:szCs w:val="24"/>
        </w:rPr>
        <w:t xml:space="preserve"> area around the </w:t>
      </w:r>
      <w:r w:rsidR="0094517E" w:rsidRPr="00443FAA">
        <w:rPr>
          <w:rFonts w:ascii="Times New Roman" w:hAnsi="Times New Roman" w:cs="Times New Roman"/>
          <w:sz w:val="24"/>
          <w:szCs w:val="24"/>
        </w:rPr>
        <w:t>boundary</w:t>
      </w:r>
      <w:r w:rsidR="006B28FB" w:rsidRPr="00443FAA">
        <w:rPr>
          <w:rFonts w:ascii="Times New Roman" w:hAnsi="Times New Roman" w:cs="Times New Roman"/>
          <w:sz w:val="24"/>
          <w:szCs w:val="24"/>
        </w:rPr>
        <w:t xml:space="preserve"> to the west made of Gneiss(</w:t>
      </w:r>
      <w:r w:rsidR="0094517E" w:rsidRPr="00443FAA">
        <w:rPr>
          <w:rFonts w:ascii="Times New Roman" w:hAnsi="Times New Roman" w:cs="Times New Roman"/>
          <w:sz w:val="24"/>
          <w:szCs w:val="24"/>
        </w:rPr>
        <w:t>Figure 4.20</w:t>
      </w:r>
      <w:r w:rsidR="006B28FB" w:rsidRPr="00443FAA">
        <w:rPr>
          <w:rFonts w:ascii="Times New Roman" w:hAnsi="Times New Roman" w:cs="Times New Roman"/>
          <w:sz w:val="24"/>
          <w:szCs w:val="24"/>
        </w:rPr>
        <w:t>)</w:t>
      </w:r>
      <w:r>
        <w:rPr>
          <w:rFonts w:ascii="Times New Roman" w:hAnsi="Times New Roman" w:cs="Times New Roman"/>
          <w:sz w:val="24"/>
          <w:szCs w:val="24"/>
        </w:rPr>
        <w:t xml:space="preserve"> </w:t>
      </w:r>
      <w:r w:rsidR="006B28FB">
        <w:rPr>
          <w:rFonts w:ascii="Times New Roman" w:hAnsi="Times New Roman" w:cs="Times New Roman"/>
          <w:sz w:val="24"/>
          <w:szCs w:val="24"/>
        </w:rPr>
        <w:t xml:space="preserve">Some of the </w:t>
      </w:r>
      <w:r>
        <w:rPr>
          <w:rFonts w:ascii="Times New Roman" w:hAnsi="Times New Roman" w:cs="Times New Roman"/>
          <w:sz w:val="24"/>
          <w:szCs w:val="24"/>
        </w:rPr>
        <w:t xml:space="preserve">rocks occur as hilly massive </w:t>
      </w:r>
      <w:r w:rsidRPr="00443FAA">
        <w:rPr>
          <w:rFonts w:ascii="Times New Roman" w:hAnsi="Times New Roman" w:cs="Times New Roman"/>
          <w:sz w:val="24"/>
          <w:szCs w:val="24"/>
        </w:rPr>
        <w:t>bodies and some are low-lying.</w:t>
      </w:r>
    </w:p>
    <w:p w14:paraId="054416D6" w14:textId="77777777" w:rsidR="00DC5D4C" w:rsidRPr="00875044" w:rsidRDefault="00C16AB1" w:rsidP="00DC5D4C">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rocks of the study area are mainly composed </w:t>
      </w:r>
      <w:r w:rsidR="00F216EF">
        <w:rPr>
          <w:rFonts w:ascii="Times New Roman" w:hAnsi="Times New Roman" w:cs="Times New Roman"/>
          <w:sz w:val="24"/>
          <w:szCs w:val="24"/>
        </w:rPr>
        <w:t>of quartz</w:t>
      </w:r>
      <w:r w:rsidR="00DC5D4C">
        <w:rPr>
          <w:rFonts w:ascii="Times New Roman" w:hAnsi="Times New Roman" w:cs="Times New Roman"/>
          <w:sz w:val="24"/>
          <w:szCs w:val="24"/>
        </w:rPr>
        <w:t>, feldspar and mica (biotite and muscovite)</w:t>
      </w:r>
    </w:p>
    <w:p w14:paraId="202CCEAF" w14:textId="77777777" w:rsidR="00DC5D4C" w:rsidRPr="0020650C" w:rsidRDefault="00DC5D4C" w:rsidP="00566B48">
      <w:pPr>
        <w:spacing w:line="360" w:lineRule="auto"/>
        <w:jc w:val="both"/>
        <w:rPr>
          <w:rFonts w:ascii="Times New Roman" w:hAnsi="Times New Roman" w:cs="Times New Roman"/>
          <w:sz w:val="24"/>
          <w:szCs w:val="24"/>
        </w:rPr>
      </w:pPr>
      <w:r>
        <w:rPr>
          <w:rFonts w:ascii="Times New Roman" w:hAnsi="Times New Roman" w:cs="Times New Roman"/>
          <w:sz w:val="24"/>
          <w:szCs w:val="24"/>
        </w:rPr>
        <w:t>The</w:t>
      </w:r>
      <w:r w:rsidR="00C16AB1">
        <w:rPr>
          <w:rFonts w:ascii="Times New Roman" w:hAnsi="Times New Roman" w:cs="Times New Roman"/>
          <w:sz w:val="24"/>
          <w:szCs w:val="24"/>
        </w:rPr>
        <w:t xml:space="preserve"> study area is characterized by structural features such as</w:t>
      </w:r>
      <w:r>
        <w:rPr>
          <w:rFonts w:ascii="Times New Roman" w:hAnsi="Times New Roman" w:cs="Times New Roman"/>
          <w:sz w:val="24"/>
          <w:szCs w:val="24"/>
        </w:rPr>
        <w:t xml:space="preserve"> foliations</w:t>
      </w:r>
      <w:r w:rsidR="00C16AB1">
        <w:rPr>
          <w:rFonts w:ascii="Times New Roman" w:hAnsi="Times New Roman" w:cs="Times New Roman"/>
          <w:sz w:val="24"/>
          <w:szCs w:val="24"/>
        </w:rPr>
        <w:t xml:space="preserve">, quarts veins, fractures, wrap, granitic xeoliths </w:t>
      </w:r>
      <w:r w:rsidR="00566B48">
        <w:rPr>
          <w:rFonts w:ascii="Times New Roman" w:hAnsi="Times New Roman" w:cs="Times New Roman"/>
          <w:sz w:val="24"/>
          <w:szCs w:val="24"/>
        </w:rPr>
        <w:t>within porhyritic granites.</w:t>
      </w:r>
      <w:r>
        <w:rPr>
          <w:rFonts w:ascii="Times New Roman" w:hAnsi="Times New Roman" w:cs="Times New Roman"/>
          <w:sz w:val="24"/>
          <w:szCs w:val="24"/>
        </w:rPr>
        <w:t xml:space="preserve"> </w:t>
      </w:r>
    </w:p>
    <w:p w14:paraId="7201D93A" w14:textId="77777777" w:rsidR="00DC5D4C" w:rsidRDefault="00566B48" w:rsidP="00DC5D4C">
      <w:pPr>
        <w:rPr>
          <w:rFonts w:ascii="Times New Roman" w:hAnsi="Times New Roman" w:cs="Times New Roman"/>
          <w:b/>
          <w:bCs/>
          <w:sz w:val="24"/>
          <w:szCs w:val="24"/>
        </w:rPr>
      </w:pPr>
      <w:r>
        <w:rPr>
          <w:rFonts w:ascii="Times New Roman" w:hAnsi="Times New Roman" w:cs="Times New Roman"/>
          <w:sz w:val="24"/>
          <w:szCs w:val="24"/>
        </w:rPr>
        <w:t xml:space="preserve">The outcrops of the study area </w:t>
      </w:r>
      <w:r w:rsidR="00F216EF">
        <w:rPr>
          <w:rFonts w:ascii="Times New Roman" w:hAnsi="Times New Roman" w:cs="Times New Roman"/>
          <w:sz w:val="24"/>
          <w:szCs w:val="24"/>
        </w:rPr>
        <w:t>majorly</w:t>
      </w:r>
      <w:r>
        <w:rPr>
          <w:rFonts w:ascii="Times New Roman" w:hAnsi="Times New Roman" w:cs="Times New Roman"/>
          <w:sz w:val="24"/>
          <w:szCs w:val="24"/>
        </w:rPr>
        <w:t xml:space="preserve"> trend in the NW-SE direction dipping East.</w:t>
      </w:r>
    </w:p>
    <w:p w14:paraId="4BF7751D" w14:textId="59142C92" w:rsidR="00DC5D4C" w:rsidRDefault="00DC5D4C" w:rsidP="00DC5D4C">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5.2 </w:t>
      </w:r>
      <w:r w:rsidR="000B0490">
        <w:rPr>
          <w:rFonts w:ascii="Times New Roman" w:hAnsi="Times New Roman" w:cs="Times New Roman"/>
          <w:b/>
          <w:bCs/>
          <w:sz w:val="24"/>
          <w:szCs w:val="24"/>
        </w:rPr>
        <w:t>Recommendation</w:t>
      </w:r>
    </w:p>
    <w:p w14:paraId="6F54BADD" w14:textId="77777777" w:rsidR="00566B48" w:rsidRDefault="00566B48" w:rsidP="00DC5D4C">
      <w:pPr>
        <w:spacing w:line="360" w:lineRule="auto"/>
        <w:jc w:val="both"/>
        <w:rPr>
          <w:rFonts w:ascii="Times New Roman" w:hAnsi="Times New Roman" w:cs="Times New Roman"/>
          <w:sz w:val="24"/>
          <w:szCs w:val="24"/>
        </w:rPr>
      </w:pPr>
      <w:r>
        <w:rPr>
          <w:rFonts w:ascii="Times New Roman" w:hAnsi="Times New Roman" w:cs="Times New Roman"/>
          <w:sz w:val="24"/>
          <w:szCs w:val="24"/>
        </w:rPr>
        <w:t>Some of the massive outcrops can be harnessed for quarry to boost the economy of the state</w:t>
      </w:r>
    </w:p>
    <w:p w14:paraId="2091AE9E" w14:textId="77777777" w:rsidR="00566B48" w:rsidRDefault="00566B48" w:rsidP="00DC5D4C">
      <w:pPr>
        <w:spacing w:line="360" w:lineRule="auto"/>
        <w:jc w:val="both"/>
        <w:rPr>
          <w:rFonts w:ascii="Times New Roman" w:hAnsi="Times New Roman" w:cs="Times New Roman"/>
          <w:sz w:val="24"/>
          <w:szCs w:val="24"/>
        </w:rPr>
      </w:pPr>
      <w:r>
        <w:rPr>
          <w:rFonts w:ascii="Times New Roman" w:hAnsi="Times New Roman" w:cs="Times New Roman"/>
          <w:sz w:val="24"/>
          <w:szCs w:val="24"/>
        </w:rPr>
        <w:t>Some massive, high outcrops can be developed and beautified for tourist attractions or relaxation centres.</w:t>
      </w:r>
    </w:p>
    <w:p w14:paraId="0FE4A078" w14:textId="77777777" w:rsidR="00566B48" w:rsidRPr="00872DC0" w:rsidRDefault="0094517E" w:rsidP="00DC5D4C">
      <w:pPr>
        <w:spacing w:line="360" w:lineRule="auto"/>
        <w:jc w:val="both"/>
        <w:rPr>
          <w:rFonts w:ascii="Times New Roman" w:hAnsi="Times New Roman" w:cs="Times New Roman"/>
          <w:sz w:val="24"/>
          <w:szCs w:val="24"/>
        </w:rPr>
      </w:pPr>
      <w:r>
        <w:rPr>
          <w:rFonts w:ascii="Times New Roman" w:hAnsi="Times New Roman" w:cs="Times New Roman"/>
          <w:sz w:val="24"/>
          <w:szCs w:val="24"/>
        </w:rPr>
        <w:t>Knowing</w:t>
      </w:r>
      <w:r w:rsidR="00566B48">
        <w:rPr>
          <w:rFonts w:ascii="Times New Roman" w:hAnsi="Times New Roman" w:cs="Times New Roman"/>
          <w:sz w:val="24"/>
          <w:szCs w:val="24"/>
        </w:rPr>
        <w:t xml:space="preserve"> the direction of strike of the outcrops and foliation orientation will guide when adopting geophysical techniques for mineral exploration in the study area. </w:t>
      </w:r>
    </w:p>
    <w:p w14:paraId="50ECD07E" w14:textId="77777777" w:rsidR="0093181D" w:rsidRPr="006F4DE1" w:rsidRDefault="0093181D" w:rsidP="006F4DE1">
      <w:pPr>
        <w:spacing w:line="360" w:lineRule="auto"/>
        <w:rPr>
          <w:rFonts w:asciiTheme="majorBidi" w:hAnsiTheme="majorBidi" w:cstheme="majorBidi"/>
          <w:sz w:val="24"/>
          <w:szCs w:val="24"/>
        </w:rPr>
      </w:pPr>
    </w:p>
    <w:p w14:paraId="280754C1" w14:textId="77777777" w:rsidR="0093181D" w:rsidRPr="006F4DE1" w:rsidRDefault="0093181D" w:rsidP="006F4DE1">
      <w:pPr>
        <w:spacing w:line="360" w:lineRule="auto"/>
        <w:rPr>
          <w:rFonts w:asciiTheme="majorBidi" w:hAnsiTheme="majorBidi" w:cstheme="majorBidi"/>
          <w:sz w:val="24"/>
          <w:szCs w:val="24"/>
        </w:rPr>
      </w:pPr>
    </w:p>
    <w:p w14:paraId="3C4B47EE" w14:textId="77777777" w:rsidR="0093181D" w:rsidRDefault="0093181D" w:rsidP="006F4DE1">
      <w:pPr>
        <w:spacing w:line="360" w:lineRule="auto"/>
        <w:rPr>
          <w:rFonts w:asciiTheme="majorBidi" w:hAnsiTheme="majorBidi" w:cstheme="majorBidi"/>
          <w:sz w:val="24"/>
          <w:szCs w:val="24"/>
        </w:rPr>
      </w:pPr>
    </w:p>
    <w:p w14:paraId="2F134ACE" w14:textId="77777777" w:rsidR="00F216EF" w:rsidRDefault="00F216EF" w:rsidP="002E19E5">
      <w:pPr>
        <w:jc w:val="center"/>
        <w:rPr>
          <w:rFonts w:asciiTheme="majorBidi" w:hAnsiTheme="majorBidi" w:cstheme="majorBidi"/>
          <w:b/>
          <w:bCs/>
          <w:sz w:val="28"/>
          <w:szCs w:val="28"/>
        </w:rPr>
      </w:pPr>
    </w:p>
    <w:p w14:paraId="12299668" w14:textId="77777777" w:rsidR="00F216EF" w:rsidRDefault="00F216EF" w:rsidP="002E19E5">
      <w:pPr>
        <w:jc w:val="center"/>
        <w:rPr>
          <w:rFonts w:asciiTheme="majorBidi" w:hAnsiTheme="majorBidi" w:cstheme="majorBidi"/>
          <w:b/>
          <w:bCs/>
          <w:sz w:val="28"/>
          <w:szCs w:val="28"/>
        </w:rPr>
      </w:pPr>
    </w:p>
    <w:p w14:paraId="607BD7E4" w14:textId="77777777" w:rsidR="00F216EF" w:rsidRDefault="00F216EF" w:rsidP="002E19E5">
      <w:pPr>
        <w:jc w:val="center"/>
        <w:rPr>
          <w:rFonts w:asciiTheme="majorBidi" w:hAnsiTheme="majorBidi" w:cstheme="majorBidi"/>
          <w:b/>
          <w:bCs/>
          <w:sz w:val="28"/>
          <w:szCs w:val="28"/>
        </w:rPr>
      </w:pPr>
    </w:p>
    <w:p w14:paraId="0A1623F1" w14:textId="77777777" w:rsidR="00F216EF" w:rsidRDefault="00F216EF" w:rsidP="002E19E5">
      <w:pPr>
        <w:jc w:val="center"/>
        <w:rPr>
          <w:rFonts w:asciiTheme="majorBidi" w:hAnsiTheme="majorBidi" w:cstheme="majorBidi"/>
          <w:b/>
          <w:bCs/>
          <w:sz w:val="28"/>
          <w:szCs w:val="28"/>
        </w:rPr>
      </w:pPr>
    </w:p>
    <w:p w14:paraId="0E6D8D6D" w14:textId="77777777" w:rsidR="00F216EF" w:rsidRDefault="00F216EF" w:rsidP="002E19E5">
      <w:pPr>
        <w:jc w:val="center"/>
        <w:rPr>
          <w:rFonts w:asciiTheme="majorBidi" w:hAnsiTheme="majorBidi" w:cstheme="majorBidi"/>
          <w:b/>
          <w:bCs/>
          <w:sz w:val="28"/>
          <w:szCs w:val="28"/>
        </w:rPr>
      </w:pPr>
    </w:p>
    <w:p w14:paraId="1BD73CE8" w14:textId="77777777" w:rsidR="00F216EF" w:rsidRDefault="00F216EF" w:rsidP="002E19E5">
      <w:pPr>
        <w:jc w:val="center"/>
        <w:rPr>
          <w:rFonts w:asciiTheme="majorBidi" w:hAnsiTheme="majorBidi" w:cstheme="majorBidi"/>
          <w:b/>
          <w:bCs/>
          <w:sz w:val="28"/>
          <w:szCs w:val="28"/>
        </w:rPr>
      </w:pPr>
    </w:p>
    <w:p w14:paraId="2B484D80" w14:textId="77777777" w:rsidR="00F216EF" w:rsidRDefault="00F216EF" w:rsidP="002E19E5">
      <w:pPr>
        <w:jc w:val="center"/>
        <w:rPr>
          <w:rFonts w:asciiTheme="majorBidi" w:hAnsiTheme="majorBidi" w:cstheme="majorBidi"/>
          <w:b/>
          <w:bCs/>
          <w:sz w:val="28"/>
          <w:szCs w:val="28"/>
        </w:rPr>
      </w:pPr>
    </w:p>
    <w:p w14:paraId="0FD1EA57" w14:textId="77777777" w:rsidR="00F216EF" w:rsidRDefault="00F216EF" w:rsidP="002E19E5">
      <w:pPr>
        <w:jc w:val="center"/>
        <w:rPr>
          <w:rFonts w:asciiTheme="majorBidi" w:hAnsiTheme="majorBidi" w:cstheme="majorBidi"/>
          <w:b/>
          <w:bCs/>
          <w:sz w:val="28"/>
          <w:szCs w:val="28"/>
        </w:rPr>
      </w:pPr>
    </w:p>
    <w:p w14:paraId="4B77DC58" w14:textId="77777777" w:rsidR="000B0490" w:rsidRDefault="000B0490" w:rsidP="002E19E5">
      <w:pPr>
        <w:jc w:val="center"/>
        <w:rPr>
          <w:rFonts w:asciiTheme="majorBidi" w:hAnsiTheme="majorBidi" w:cstheme="majorBidi"/>
          <w:b/>
          <w:bCs/>
          <w:sz w:val="28"/>
          <w:szCs w:val="28"/>
        </w:rPr>
      </w:pPr>
    </w:p>
    <w:p w14:paraId="0317BFFC" w14:textId="75FECFD4" w:rsidR="002E19E5" w:rsidRPr="00767302" w:rsidRDefault="002E19E5" w:rsidP="002E19E5">
      <w:pPr>
        <w:jc w:val="center"/>
        <w:rPr>
          <w:rFonts w:asciiTheme="majorBidi" w:hAnsiTheme="majorBidi" w:cstheme="majorBidi"/>
          <w:b/>
          <w:bCs/>
          <w:sz w:val="28"/>
          <w:szCs w:val="28"/>
        </w:rPr>
      </w:pPr>
      <w:r w:rsidRPr="00767302">
        <w:rPr>
          <w:rFonts w:asciiTheme="majorBidi" w:hAnsiTheme="majorBidi" w:cstheme="majorBidi"/>
          <w:b/>
          <w:bCs/>
          <w:sz w:val="28"/>
          <w:szCs w:val="28"/>
        </w:rPr>
        <w:t>REFERENCE</w:t>
      </w:r>
      <w:r w:rsidR="004F7506">
        <w:rPr>
          <w:rFonts w:asciiTheme="majorBidi" w:hAnsiTheme="majorBidi" w:cstheme="majorBidi"/>
          <w:b/>
          <w:bCs/>
          <w:sz w:val="28"/>
          <w:szCs w:val="28"/>
        </w:rPr>
        <w:t>S</w:t>
      </w:r>
    </w:p>
    <w:p w14:paraId="412CD8C0" w14:textId="77777777" w:rsidR="002E19E5" w:rsidRPr="00767302" w:rsidRDefault="002E19E5" w:rsidP="002E19E5">
      <w:pPr>
        <w:ind w:left="426" w:hanging="426"/>
        <w:rPr>
          <w:rFonts w:asciiTheme="majorBidi" w:hAnsiTheme="majorBidi" w:cstheme="majorBidi"/>
        </w:rPr>
      </w:pPr>
      <w:r w:rsidRPr="00767302">
        <w:rPr>
          <w:rFonts w:asciiTheme="majorBidi" w:hAnsiTheme="majorBidi" w:cstheme="majorBidi"/>
        </w:rPr>
        <w:t>Akanni, C. O. (1992). Relief, drainage, soil and climate of Ogun state in maps (pp 6-20). In   Onakomaiya, S. O., Oyesiku, O. O., &amp; Jegede, F. J. (Eds.), Published by Rex Charles publication</w:t>
      </w:r>
    </w:p>
    <w:p w14:paraId="70840C0D" w14:textId="77777777" w:rsidR="002E19E5" w:rsidRPr="00767302" w:rsidRDefault="002E19E5" w:rsidP="002E19E5">
      <w:pPr>
        <w:ind w:left="426" w:hanging="426"/>
        <w:rPr>
          <w:rFonts w:asciiTheme="majorBidi" w:hAnsiTheme="majorBidi" w:cstheme="majorBidi"/>
        </w:rPr>
      </w:pPr>
      <w:r w:rsidRPr="00767302">
        <w:rPr>
          <w:rFonts w:asciiTheme="majorBidi" w:hAnsiTheme="majorBidi" w:cstheme="majorBidi"/>
        </w:rPr>
        <w:t>Badmus B.S. and O. B. Olatinsu O.B.,2009, Geoelectric mapping and characterization of limestone</w:t>
      </w:r>
      <w:r w:rsidRPr="00767302">
        <w:rPr>
          <w:rFonts w:asciiTheme="majorBidi" w:hAnsiTheme="majorBidi" w:cstheme="majorBidi"/>
        </w:rPr>
        <w:br/>
        <w:t xml:space="preserve">deposits of Ewekoro formation, southwestern Nigeria Journal of Geology and Mining Research Vol. 1(1) pp. 008-018 March, 2009 Available online </w:t>
      </w:r>
      <w:hyperlink r:id="rId43" w:history="1">
        <w:r w:rsidRPr="00767302">
          <w:rPr>
            <w:rStyle w:val="Hyperlink"/>
            <w:rFonts w:asciiTheme="majorBidi" w:hAnsiTheme="majorBidi" w:cstheme="majorBidi"/>
          </w:rPr>
          <w:t>http://www.academicjournals.org/jgmr</w:t>
        </w:r>
      </w:hyperlink>
    </w:p>
    <w:p w14:paraId="14CF3873" w14:textId="77777777" w:rsidR="002E19E5" w:rsidRPr="00767302" w:rsidRDefault="002E19E5" w:rsidP="002E19E5">
      <w:pPr>
        <w:ind w:left="426" w:hanging="426"/>
        <w:rPr>
          <w:rFonts w:asciiTheme="majorBidi" w:hAnsiTheme="majorBidi" w:cstheme="majorBidi"/>
        </w:rPr>
      </w:pPr>
      <w:r w:rsidRPr="00767302">
        <w:rPr>
          <w:rFonts w:asciiTheme="majorBidi" w:hAnsiTheme="majorBidi" w:cstheme="majorBidi"/>
        </w:rPr>
        <w:t>Black R (1980) Precambrian of West Africa. Episodes 4:3–8</w:t>
      </w:r>
    </w:p>
    <w:p w14:paraId="6CB552A4" w14:textId="77777777" w:rsidR="002E19E5" w:rsidRPr="00767302" w:rsidRDefault="002E19E5" w:rsidP="002E19E5">
      <w:pPr>
        <w:ind w:left="426" w:hanging="426"/>
        <w:rPr>
          <w:rFonts w:asciiTheme="majorBidi" w:hAnsiTheme="majorBidi" w:cstheme="majorBidi"/>
        </w:rPr>
      </w:pPr>
      <w:r w:rsidRPr="00767302">
        <w:rPr>
          <w:rFonts w:asciiTheme="majorBidi" w:hAnsiTheme="majorBidi" w:cstheme="majorBidi"/>
        </w:rPr>
        <w:t>Brownfield M.E and Charpentier R.R, 2006   Geology and Total Petroleum Systems of the Gulf of Guinea Province of West Africa: U.S Geological Survey Bulletin 2207-C -2006 32p</w:t>
      </w:r>
    </w:p>
    <w:p w14:paraId="033046A2" w14:textId="77777777" w:rsidR="002E19E5" w:rsidRPr="00767302" w:rsidRDefault="002E19E5" w:rsidP="002E19E5">
      <w:pPr>
        <w:ind w:left="426" w:hanging="426"/>
        <w:rPr>
          <w:rFonts w:asciiTheme="majorBidi" w:hAnsiTheme="majorBidi" w:cstheme="majorBidi"/>
        </w:rPr>
      </w:pPr>
      <w:r w:rsidRPr="00767302">
        <w:rPr>
          <w:rFonts w:asciiTheme="majorBidi" w:hAnsiTheme="majorBidi" w:cstheme="majorBidi"/>
        </w:rPr>
        <w:t>Elueze A.A.,1982, Geochemistry of the Ilesha granite-gneiss in the Basement complex of  the Sothwestern  Nigeria. Precambrian Res., 19, pp.167-177</w:t>
      </w:r>
    </w:p>
    <w:p w14:paraId="6E125B70" w14:textId="77777777" w:rsidR="002E19E5" w:rsidRPr="00767302" w:rsidRDefault="002E19E5" w:rsidP="002E19E5">
      <w:pPr>
        <w:ind w:left="426" w:hanging="426"/>
        <w:rPr>
          <w:rFonts w:asciiTheme="majorBidi" w:hAnsiTheme="majorBidi" w:cstheme="majorBidi"/>
        </w:rPr>
      </w:pPr>
      <w:r w:rsidRPr="00767302">
        <w:rPr>
          <w:rFonts w:asciiTheme="majorBidi" w:hAnsiTheme="majorBidi" w:cstheme="majorBidi"/>
        </w:rPr>
        <w:t>Falconer JD (1911) The geology and geography of Northern Nigeria. Macmillan, London, 135pp</w:t>
      </w:r>
    </w:p>
    <w:p w14:paraId="514AC66F" w14:textId="77777777" w:rsidR="002E19E5" w:rsidRPr="00767302" w:rsidRDefault="002E19E5" w:rsidP="002E19E5">
      <w:pPr>
        <w:ind w:left="426" w:hanging="426"/>
        <w:rPr>
          <w:rFonts w:asciiTheme="majorBidi" w:hAnsiTheme="majorBidi" w:cstheme="majorBidi"/>
        </w:rPr>
      </w:pPr>
      <w:r w:rsidRPr="00767302">
        <w:rPr>
          <w:rFonts w:asciiTheme="majorBidi" w:hAnsiTheme="majorBidi" w:cstheme="majorBidi"/>
        </w:rPr>
        <w:t>Lar UA, Bata TP, Dibal HU, Daspan RI, Isah LC, Fube AA, Bassi DA (2018) Field, petrographic and geochemical studies of basement, clastic and carbonate petroleum reservoirs in The Northern Benue Trough, Nigeria. Pet Technol Dev J 8(2):36–52</w:t>
      </w:r>
    </w:p>
    <w:p w14:paraId="3CAB6CB6" w14:textId="77777777" w:rsidR="002E19E5" w:rsidRPr="00767302" w:rsidRDefault="002E19E5" w:rsidP="002E19E5">
      <w:pPr>
        <w:ind w:left="426" w:hanging="426"/>
        <w:rPr>
          <w:rFonts w:asciiTheme="majorBidi" w:hAnsiTheme="majorBidi" w:cstheme="majorBidi"/>
        </w:rPr>
      </w:pPr>
      <w:r w:rsidRPr="00767302">
        <w:rPr>
          <w:rFonts w:asciiTheme="majorBidi" w:hAnsiTheme="majorBidi" w:cstheme="majorBidi"/>
        </w:rPr>
        <w:t>Obaje, N.G. (2009) Geology and Mineral Resources of Nigeria. Springer, Dordrecht Heidelberg London New York, 221 p.</w:t>
      </w:r>
    </w:p>
    <w:p w14:paraId="17765A89" w14:textId="77777777" w:rsidR="002E19E5" w:rsidRPr="00767302" w:rsidRDefault="002E19E5" w:rsidP="002E19E5">
      <w:pPr>
        <w:ind w:left="426" w:hanging="426"/>
        <w:rPr>
          <w:rFonts w:asciiTheme="majorBidi" w:hAnsiTheme="majorBidi" w:cstheme="majorBidi"/>
        </w:rPr>
      </w:pPr>
      <w:r w:rsidRPr="00767302">
        <w:rPr>
          <w:rFonts w:asciiTheme="majorBidi" w:hAnsiTheme="majorBidi" w:cstheme="majorBidi"/>
        </w:rPr>
        <w:t>Olurin Oluwaseun T.1, Ganiyu Saheed A. , Hammed Olaide S. and Aluko Taiwo J.(2016)Interpretation of aeromagnetic data over Abeokuta and its environs, Southwest Nigeria, using spectral analysis (Fourier transform technique) Original scientific paper,DOI: 10.1515/rmzmag-2016-0018 pp.199</w:t>
      </w:r>
    </w:p>
    <w:p w14:paraId="327BFA22" w14:textId="77777777" w:rsidR="002E19E5" w:rsidRPr="00767302" w:rsidRDefault="002E19E5" w:rsidP="002E19E5">
      <w:pPr>
        <w:ind w:left="426" w:hanging="426"/>
        <w:rPr>
          <w:rFonts w:asciiTheme="majorBidi" w:hAnsiTheme="majorBidi" w:cstheme="majorBidi"/>
        </w:rPr>
      </w:pPr>
      <w:r w:rsidRPr="00767302">
        <w:rPr>
          <w:rFonts w:asciiTheme="majorBidi" w:hAnsiTheme="majorBidi" w:cstheme="majorBidi"/>
        </w:rPr>
        <w:t>Petters,S.W. Palaeontographica Abt A 179,1 (1982).</w:t>
      </w:r>
    </w:p>
    <w:p w14:paraId="5937C550" w14:textId="77777777" w:rsidR="002E19E5" w:rsidRPr="00767302" w:rsidRDefault="002E19E5" w:rsidP="002E19E5">
      <w:pPr>
        <w:ind w:left="426" w:hanging="426"/>
        <w:rPr>
          <w:rFonts w:asciiTheme="majorBidi" w:hAnsiTheme="majorBidi" w:cstheme="majorBidi"/>
        </w:rPr>
      </w:pPr>
      <w:r w:rsidRPr="00767302">
        <w:rPr>
          <w:rFonts w:asciiTheme="majorBidi" w:hAnsiTheme="majorBidi" w:cstheme="majorBidi"/>
        </w:rPr>
        <w:t>Rahaman M.A. (1976). Review of the basement geology of South-Western Nigeria. In: Kogbe CA (ed) Geology of Nigeria, 2nd ed., Elizabethan Publishers, Lagos, pp. 41–58</w:t>
      </w:r>
    </w:p>
    <w:p w14:paraId="4B997B88" w14:textId="77777777" w:rsidR="002E19E5" w:rsidRPr="00767302" w:rsidRDefault="002E19E5" w:rsidP="002E19E5">
      <w:pPr>
        <w:ind w:left="426" w:hanging="426"/>
        <w:rPr>
          <w:rFonts w:asciiTheme="majorBidi" w:hAnsiTheme="majorBidi" w:cstheme="majorBidi"/>
        </w:rPr>
      </w:pPr>
      <w:r w:rsidRPr="00767302">
        <w:rPr>
          <w:rFonts w:asciiTheme="majorBidi" w:hAnsiTheme="majorBidi" w:cstheme="majorBidi"/>
        </w:rPr>
        <w:t>Rahaman MA and Ocan O (1978). On relationships in the Precambrian Migmatite-gneisses of Nigeria. Niger J Min Geol 15: 23–32.</w:t>
      </w:r>
    </w:p>
    <w:p w14:paraId="5A24F8B5" w14:textId="77777777" w:rsidR="002E19E5" w:rsidRPr="00767302" w:rsidRDefault="002E19E5" w:rsidP="002E19E5">
      <w:pPr>
        <w:ind w:left="426" w:hanging="426"/>
        <w:rPr>
          <w:rFonts w:asciiTheme="majorBidi" w:hAnsiTheme="majorBidi" w:cstheme="majorBidi"/>
        </w:rPr>
      </w:pPr>
      <w:r w:rsidRPr="00767302">
        <w:rPr>
          <w:rFonts w:asciiTheme="majorBidi" w:hAnsiTheme="majorBidi" w:cstheme="majorBidi"/>
        </w:rPr>
        <w:t>Rahman A.M.S., Ekwere S.J., Azmatullah M., and Ukpong E.E. (1988) Petrology and geochemistry of granitic intrusive rocks from the west- ern part of Oban Massif, Southeastern Nigeria [J]. Journal of African Earth Sciences. 7, 149–157.</w:t>
      </w:r>
    </w:p>
    <w:p w14:paraId="57660B99" w14:textId="77777777" w:rsidR="002E19E5" w:rsidRPr="00767302" w:rsidRDefault="002E19E5" w:rsidP="002E19E5">
      <w:pPr>
        <w:ind w:left="426" w:hanging="426"/>
        <w:rPr>
          <w:rFonts w:asciiTheme="majorBidi" w:hAnsiTheme="majorBidi" w:cstheme="majorBidi"/>
        </w:rPr>
      </w:pPr>
      <w:r w:rsidRPr="00767302">
        <w:rPr>
          <w:rFonts w:asciiTheme="majorBidi" w:hAnsiTheme="majorBidi" w:cstheme="majorBidi"/>
        </w:rPr>
        <w:t>Soller, D. R., 2002, Digital Mapping Techniques '02-Workshop Proceedings, USGS Open-file Report. 02-370.</w:t>
      </w:r>
    </w:p>
    <w:p w14:paraId="00D7D03E" w14:textId="77777777" w:rsidR="002E19E5" w:rsidRPr="00767302" w:rsidRDefault="002E19E5" w:rsidP="002E19E5">
      <w:pPr>
        <w:ind w:left="426" w:hanging="426"/>
        <w:rPr>
          <w:rFonts w:asciiTheme="majorBidi" w:hAnsiTheme="majorBidi" w:cstheme="majorBidi"/>
        </w:rPr>
      </w:pPr>
      <w:r w:rsidRPr="00767302">
        <w:rPr>
          <w:rFonts w:asciiTheme="majorBidi" w:hAnsiTheme="majorBidi" w:cstheme="majorBidi"/>
        </w:rPr>
        <w:t>Woakes M, Rahaman MA, Ajibade AC. 1987. Some metal- logenetic features of the Nigerian basement. J Afr Earth Sci. 6:54–6</w:t>
      </w:r>
    </w:p>
    <w:p w14:paraId="725C7DF6" w14:textId="77777777" w:rsidR="002E19E5" w:rsidRPr="00767302" w:rsidRDefault="002E19E5" w:rsidP="002E19E5">
      <w:pPr>
        <w:ind w:left="426" w:hanging="426"/>
        <w:rPr>
          <w:rFonts w:asciiTheme="majorBidi" w:hAnsiTheme="majorBidi" w:cstheme="majorBidi"/>
        </w:rPr>
      </w:pPr>
      <w:hyperlink r:id="rId44" w:history="1">
        <w:r w:rsidRPr="00767302">
          <w:rPr>
            <w:rStyle w:val="Hyperlink"/>
            <w:rFonts w:asciiTheme="majorBidi" w:hAnsiTheme="majorBidi" w:cstheme="majorBidi"/>
          </w:rPr>
          <w:t>https://www.colorado.edu/geologicalsciences/research/petrology-mineralogy</w:t>
        </w:r>
      </w:hyperlink>
    </w:p>
    <w:p w14:paraId="61594359" w14:textId="77777777" w:rsidR="002E19E5" w:rsidRPr="00767302" w:rsidRDefault="002E19E5" w:rsidP="002E19E5">
      <w:pPr>
        <w:ind w:left="426" w:hanging="426"/>
        <w:rPr>
          <w:rFonts w:asciiTheme="majorBidi" w:hAnsiTheme="majorBidi" w:cstheme="majorBidi"/>
        </w:rPr>
      </w:pPr>
      <w:hyperlink r:id="rId45" w:history="1">
        <w:r w:rsidRPr="00767302">
          <w:rPr>
            <w:rStyle w:val="Hyperlink"/>
            <w:rFonts w:asciiTheme="majorBidi" w:hAnsiTheme="majorBidi" w:cstheme="majorBidi"/>
          </w:rPr>
          <w:t>https://www.sciencedirect.com/book/9780124081338/introduction-to-mineralogy-and-petrology</w:t>
        </w:r>
      </w:hyperlink>
    </w:p>
    <w:p w14:paraId="387991D0" w14:textId="77777777" w:rsidR="002E19E5" w:rsidRPr="00767302" w:rsidRDefault="002E19E5" w:rsidP="002E19E5">
      <w:pPr>
        <w:ind w:left="426" w:hanging="426"/>
        <w:rPr>
          <w:rFonts w:asciiTheme="majorBidi" w:hAnsiTheme="majorBidi" w:cstheme="majorBidi"/>
        </w:rPr>
      </w:pPr>
      <w:r w:rsidRPr="00767302">
        <w:rPr>
          <w:rFonts w:asciiTheme="majorBidi" w:hAnsiTheme="majorBidi" w:cstheme="majorBidi"/>
        </w:rPr>
        <w:t>https://www.geographynotes.com/rocks/folds/folds-meaning-parts-and-causes-rocks-geology/5654</w:t>
      </w:r>
    </w:p>
    <w:p w14:paraId="2ADBA24B" w14:textId="77777777" w:rsidR="002E19E5" w:rsidRDefault="002E19E5" w:rsidP="006F4DE1">
      <w:pPr>
        <w:spacing w:line="360" w:lineRule="auto"/>
        <w:rPr>
          <w:rFonts w:asciiTheme="majorBidi" w:hAnsiTheme="majorBidi" w:cstheme="majorBidi"/>
          <w:sz w:val="24"/>
          <w:szCs w:val="24"/>
        </w:rPr>
      </w:pPr>
    </w:p>
    <w:p w14:paraId="46EDE6E5" w14:textId="77777777" w:rsidR="00C5543F" w:rsidRDefault="00C5543F" w:rsidP="006F4DE1">
      <w:pPr>
        <w:spacing w:line="360" w:lineRule="auto"/>
        <w:rPr>
          <w:rFonts w:asciiTheme="majorBidi" w:hAnsiTheme="majorBidi" w:cstheme="majorBidi"/>
          <w:sz w:val="24"/>
          <w:szCs w:val="24"/>
        </w:rPr>
      </w:pPr>
    </w:p>
    <w:p w14:paraId="2FBFBC41" w14:textId="77777777" w:rsidR="00C5543F" w:rsidRPr="006F4DE1" w:rsidRDefault="00C5543F" w:rsidP="006F4DE1">
      <w:pPr>
        <w:spacing w:line="360" w:lineRule="auto"/>
        <w:rPr>
          <w:rFonts w:asciiTheme="majorBidi" w:hAnsiTheme="majorBidi" w:cstheme="majorBidi"/>
          <w:sz w:val="24"/>
          <w:szCs w:val="24"/>
        </w:rPr>
      </w:pPr>
    </w:p>
    <w:sectPr w:rsidR="00C5543F" w:rsidRPr="006F4DE1" w:rsidSect="00A52B8C">
      <w:footerReference w:type="default" r:id="rId46"/>
      <w:footerReference w:type="first" r:id="rId47"/>
      <w:pgSz w:w="11906" w:h="16838"/>
      <w:pgMar w:top="1440" w:right="849" w:bottom="993" w:left="1440" w:header="708" w:footer="708" w:gutter="0"/>
      <w:pgNumType w:start="1"/>
      <w:cols w:space="708"/>
      <w:titlePg/>
      <w:docGrid w:linePitch="360"/>
    </w:sectPr>
  </w:body>
</w:document>
</file>

<file path=treport/opRecord.xml>p_2(0);
</file>